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1.xml" ContentType="application/vnd.openxmlformats-officedocument.wordprocessingml.footer+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header7.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6BB98F" w14:textId="2CD65D78" w:rsidR="00803656" w:rsidRDefault="00C30769" w:rsidP="004E2BAC">
      <w:pPr>
        <w:pStyle w:val="equation"/>
        <w:sectPr w:rsidR="00803656" w:rsidSect="00803656">
          <w:headerReference w:type="even" r:id="rId12"/>
          <w:headerReference w:type="default" r:id="rId13"/>
          <w:footerReference w:type="even" r:id="rId14"/>
          <w:footerReference w:type="default" r:id="rId15"/>
          <w:headerReference w:type="first" r:id="rId16"/>
          <w:footerReference w:type="first" r:id="rId17"/>
          <w:pgSz w:w="11906" w:h="16838"/>
          <w:pgMar w:top="0" w:right="0" w:bottom="0" w:left="0" w:header="708" w:footer="708" w:gutter="0"/>
          <w:cols w:space="708"/>
          <w:docGrid w:linePitch="360"/>
        </w:sectPr>
      </w:pPr>
      <w:r>
        <w:rPr>
          <w:noProof/>
        </w:rPr>
        <w:drawing>
          <wp:anchor distT="0" distB="0" distL="114300" distR="114300" simplePos="0" relativeHeight="251658346" behindDoc="0" locked="0" layoutInCell="1" allowOverlap="1" wp14:anchorId="567464C5" wp14:editId="2744051B">
            <wp:simplePos x="0" y="0"/>
            <wp:positionH relativeFrom="margin">
              <wp:posOffset>103505</wp:posOffset>
            </wp:positionH>
            <wp:positionV relativeFrom="margin">
              <wp:posOffset>-871220</wp:posOffset>
            </wp:positionV>
            <wp:extent cx="7480300" cy="10581640"/>
            <wp:effectExtent l="0" t="0" r="6350" b="0"/>
            <wp:wrapSquare wrapText="bothSides"/>
            <wp:docPr id="10" name="Picture 10" descr="Title page for Marine Monitoring Program Annual Report for Inshore Water Quality Monitoring 2017-18" title="Title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RMMP Covers4Word Templates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480300" cy="10581640"/>
                    </a:xfrm>
                    <a:prstGeom prst="rect">
                      <a:avLst/>
                    </a:prstGeom>
                  </pic:spPr>
                </pic:pic>
              </a:graphicData>
            </a:graphic>
          </wp:anchor>
        </w:drawing>
      </w:r>
      <w:r w:rsidR="000B6E3B">
        <w:rPr>
          <w:noProof/>
        </w:rPr>
        <mc:AlternateContent>
          <mc:Choice Requires="wps">
            <w:drawing>
              <wp:anchor distT="0" distB="0" distL="114300" distR="114300" simplePos="0" relativeHeight="251658251" behindDoc="0" locked="0" layoutInCell="1" allowOverlap="1" wp14:anchorId="246C1E4E" wp14:editId="2BF14D2C">
                <wp:simplePos x="0" y="0"/>
                <wp:positionH relativeFrom="column">
                  <wp:posOffset>4733925</wp:posOffset>
                </wp:positionH>
                <wp:positionV relativeFrom="paragraph">
                  <wp:posOffset>3308350</wp:posOffset>
                </wp:positionV>
                <wp:extent cx="2771775" cy="695325"/>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1775" cy="695325"/>
                        </a:xfrm>
                        <a:prstGeom prst="rect">
                          <a:avLst/>
                        </a:prstGeom>
                        <a:noFill/>
                        <a:ln w="9525">
                          <a:noFill/>
                          <a:miter lim="800000"/>
                          <a:headEnd/>
                          <a:tailEnd/>
                        </a:ln>
                      </wps:spPr>
                      <wps:txbx>
                        <w:txbxContent>
                          <w:p w14:paraId="246C1F8C" w14:textId="0D3D8355" w:rsidR="008A7E23" w:rsidRPr="00A677CB" w:rsidRDefault="008A7E23" w:rsidP="00803656">
                            <w:pPr>
                              <w:rPr>
                                <w:rFonts w:ascii="Myriad Pro" w:hAnsi="Myriad Pro"/>
                                <w:color w:val="FFFFFF" w:themeColor="background1"/>
                                <w:sz w:val="64"/>
                                <w:szCs w:val="64"/>
                              </w:rPr>
                            </w:pPr>
                            <w:bookmarkStart w:id="0" w:name="_Hlk3923699"/>
                            <w:bookmarkEnd w:id="0"/>
                            <w:r w:rsidRPr="00B144A8">
                              <w:rPr>
                                <w:rFonts w:ascii="Myriad Pro" w:hAnsi="Myriad Pro"/>
                                <w:color w:val="FFFFFF" w:themeColor="background1"/>
                                <w:sz w:val="56"/>
                                <w:szCs w:val="56"/>
                              </w:rPr>
                              <w:t>201</w:t>
                            </w:r>
                            <w:r>
                              <w:rPr>
                                <w:rFonts w:ascii="Myriad Pro" w:hAnsi="Myriad Pro"/>
                                <w:color w:val="FFFFFF" w:themeColor="background1"/>
                                <w:sz w:val="56"/>
                                <w:szCs w:val="56"/>
                              </w:rPr>
                              <w:t>7</w:t>
                            </w:r>
                            <w:r w:rsidRPr="00B144A8">
                              <w:rPr>
                                <w:rFonts w:ascii="Myriad Pro" w:hAnsi="Myriad Pro"/>
                                <w:color w:val="FFFFFF" w:themeColor="background1"/>
                                <w:sz w:val="56"/>
                                <w:szCs w:val="56"/>
                              </w:rPr>
                              <w:t xml:space="preserve"> - 201</w:t>
                            </w:r>
                            <w:r>
                              <w:rPr>
                                <w:rFonts w:ascii="Myriad Pro" w:hAnsi="Myriad Pro"/>
                                <w:color w:val="FFFFFF" w:themeColor="background1"/>
                                <w:sz w:val="56"/>
                                <w:szCs w:val="56"/>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6C1E4E" id="_x0000_t202" coordsize="21600,21600" o:spt="202" path="m,l,21600r21600,l21600,xe">
                <v:stroke joinstyle="miter"/>
                <v:path gradientshapeok="t" o:connecttype="rect"/>
              </v:shapetype>
              <v:shape id="_x0000_s1026" type="#_x0000_t202" style="position:absolute;left:0;text-align:left;margin-left:372.75pt;margin-top:260.5pt;width:218.25pt;height:54.75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" filled="f" stroked="f">
                <v:textbox>
                  <w:txbxContent>
                    <w:p w14:paraId="246C1F8C" w14:textId="0D3D8355" w:rsidR="008A7E23" w:rsidRPr="00A677CB" w:rsidRDefault="008A7E23" w:rsidP="00803656">
                      <w:pPr>
                        <w:rPr>
                          <w:rFonts w:ascii="Myriad Pro" w:hAnsi="Myriad Pro"/>
                          <w:color w:val="FFFFFF" w:themeColor="background1"/>
                          <w:sz w:val="64"/>
                          <w:szCs w:val="64"/>
                        </w:rPr>
                      </w:pPr>
                      <w:bookmarkStart w:id="1" w:name="_Hlk3923699"/>
                      <w:bookmarkEnd w:id="1"/>
                      <w:r w:rsidRPr="00B144A8">
                        <w:rPr>
                          <w:rFonts w:ascii="Myriad Pro" w:hAnsi="Myriad Pro"/>
                          <w:color w:val="FFFFFF" w:themeColor="background1"/>
                          <w:sz w:val="56"/>
                          <w:szCs w:val="56"/>
                        </w:rPr>
                        <w:t>201</w:t>
                      </w:r>
                      <w:r>
                        <w:rPr>
                          <w:rFonts w:ascii="Myriad Pro" w:hAnsi="Myriad Pro"/>
                          <w:color w:val="FFFFFF" w:themeColor="background1"/>
                          <w:sz w:val="56"/>
                          <w:szCs w:val="56"/>
                        </w:rPr>
                        <w:t>7</w:t>
                      </w:r>
                      <w:r w:rsidRPr="00B144A8">
                        <w:rPr>
                          <w:rFonts w:ascii="Myriad Pro" w:hAnsi="Myriad Pro"/>
                          <w:color w:val="FFFFFF" w:themeColor="background1"/>
                          <w:sz w:val="56"/>
                          <w:szCs w:val="56"/>
                        </w:rPr>
                        <w:t xml:space="preserve"> - 201</w:t>
                      </w:r>
                      <w:r>
                        <w:rPr>
                          <w:rFonts w:ascii="Myriad Pro" w:hAnsi="Myriad Pro"/>
                          <w:color w:val="FFFFFF" w:themeColor="background1"/>
                          <w:sz w:val="56"/>
                          <w:szCs w:val="56"/>
                        </w:rPr>
                        <w:t>8</w:t>
                      </w:r>
                    </w:p>
                  </w:txbxContent>
                </v:textbox>
              </v:shape>
            </w:pict>
          </mc:Fallback>
        </mc:AlternateContent>
      </w:r>
      <w:r w:rsidR="000B6E3B">
        <w:rPr>
          <w:noProof/>
        </w:rPr>
        <mc:AlternateContent>
          <mc:Choice Requires="wps">
            <w:drawing>
              <wp:anchor distT="0" distB="0" distL="114300" distR="114300" simplePos="0" relativeHeight="251658249" behindDoc="0" locked="0" layoutInCell="1" allowOverlap="1" wp14:anchorId="246C1E4F" wp14:editId="632A6C18">
                <wp:simplePos x="0" y="0"/>
                <wp:positionH relativeFrom="column">
                  <wp:posOffset>4772025</wp:posOffset>
                </wp:positionH>
                <wp:positionV relativeFrom="paragraph">
                  <wp:posOffset>3432175</wp:posOffset>
                </wp:positionV>
                <wp:extent cx="2352675" cy="419100"/>
                <wp:effectExtent l="0" t="0" r="28575" b="19050"/>
                <wp:wrapNone/>
                <wp:docPr id="9" name="Rectangle 9" descr="Front cover design feature" title="Rectangl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52675" cy="419100"/>
                        </a:xfrm>
                        <a:prstGeom prst="rect">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6C1F8D" w14:textId="77777777" w:rsidR="008A7E23" w:rsidRDefault="008A7E23" w:rsidP="0080365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46C1E4F" id="Rectangle 9" o:spid="_x0000_s1027" alt="Title: Rectangle - Description: Front cover design feature" style="position:absolute;left:0;text-align:left;margin-left:375.75pt;margin-top:270.25pt;width:185.25pt;height:33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" fillcolor="#7030a0" strokecolor="#7030a0" strokeweight="1pt">
                <v:path arrowok="t"/>
                <v:textbox>
                  <w:txbxContent>
                    <w:p w14:paraId="246C1F8D" w14:textId="77777777" w:rsidR="008A7E23" w:rsidRDefault="008A7E23" w:rsidP="00803656">
                      <w:pPr>
                        <w:jc w:val="center"/>
                      </w:pPr>
                    </w:p>
                  </w:txbxContent>
                </v:textbox>
              </v:rect>
            </w:pict>
          </mc:Fallback>
        </mc:AlternateContent>
      </w:r>
      <w:r w:rsidR="000B6E3B">
        <w:rPr>
          <w:noProof/>
        </w:rPr>
        <mc:AlternateContent>
          <mc:Choice Requires="wps">
            <w:drawing>
              <wp:anchor distT="4294967295" distB="4294967295" distL="114300" distR="114300" simplePos="0" relativeHeight="251658248" behindDoc="0" locked="0" layoutInCell="1" allowOverlap="1" wp14:anchorId="246C1E51" wp14:editId="6D81D020">
                <wp:simplePos x="0" y="0"/>
                <wp:positionH relativeFrom="column">
                  <wp:posOffset>4772025</wp:posOffset>
                </wp:positionH>
                <wp:positionV relativeFrom="paragraph">
                  <wp:posOffset>669925</wp:posOffset>
                </wp:positionV>
                <wp:extent cx="2647950" cy="0"/>
                <wp:effectExtent l="0" t="0" r="19050" b="19050"/>
                <wp:wrapNone/>
                <wp:docPr id="4" name="Straight Connector 4" descr="Green line design feature" title="Straight connecto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647950" cy="0"/>
                        </a:xfrm>
                        <a:prstGeom prst="line">
                          <a:avLst/>
                        </a:prstGeom>
                        <a:ln>
                          <a:solidFill>
                            <a:srgbClr val="7030A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1701F1AC" id="Straight Connector 4" o:spid="_x0000_s1026" alt="Title: Straight connector - Description: Green line design feature" style="position:absolute;flip:y;z-index:2516582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375.75pt,52.75pt" to="584.25pt,5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" strokecolor="#7030a0" strokeweight=".5pt">
                <v:stroke joinstyle="miter"/>
                <o:lock v:ext="edit" shapetype="f"/>
              </v:line>
            </w:pict>
          </mc:Fallback>
        </mc:AlternateContent>
      </w:r>
      <w:r w:rsidR="004F568A">
        <w:rPr>
          <w:noProof/>
        </w:rPr>
        <mc:AlternateContent>
          <mc:Choice Requires="wps">
            <w:drawing>
              <wp:anchor distT="0" distB="0" distL="114300" distR="114300" simplePos="0" relativeHeight="251658252" behindDoc="0" locked="0" layoutInCell="1" allowOverlap="1" wp14:anchorId="246C1E50" wp14:editId="7264DC0F">
                <wp:simplePos x="0" y="0"/>
                <wp:positionH relativeFrom="column">
                  <wp:posOffset>238125</wp:posOffset>
                </wp:positionH>
                <wp:positionV relativeFrom="paragraph">
                  <wp:posOffset>9867900</wp:posOffset>
                </wp:positionV>
                <wp:extent cx="7112000" cy="695325"/>
                <wp:effectExtent l="0" t="0" r="0" b="0"/>
                <wp:wrapNone/>
                <wp:docPr id="5" name="Text Box 2" descr="Front cover rectangle design feature" title="Rectangl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12000" cy="695325"/>
                        </a:xfrm>
                        <a:prstGeom prst="rect">
                          <a:avLst/>
                        </a:prstGeom>
                        <a:noFill/>
                        <a:ln w="9525">
                          <a:noFill/>
                          <a:miter lim="800000"/>
                          <a:headEnd/>
                          <a:tailEnd/>
                        </a:ln>
                      </wps:spPr>
                      <wps:txbx>
                        <w:txbxContent>
                          <w:p w14:paraId="246C1F8E" w14:textId="77777777" w:rsidR="008A7E23" w:rsidRPr="002107F5" w:rsidRDefault="008A7E23" w:rsidP="00803656">
                            <w:pPr>
                              <w:jc w:val="left"/>
                              <w:rPr>
                                <w:rFonts w:cs="Arial"/>
                              </w:rPr>
                            </w:pPr>
                            <w:r w:rsidRPr="002107F5">
                              <w:rPr>
                                <w:rFonts w:cs="Arial"/>
                                <w:lang w:val="en-AU"/>
                              </w:rPr>
                              <w:t xml:space="preserve">Christian Lønborg, </w:t>
                            </w:r>
                          </w:p>
                          <w:p w14:paraId="246C1F8F" w14:textId="77777777" w:rsidR="008A7E23" w:rsidRPr="002450CE" w:rsidRDefault="008A7E23" w:rsidP="00803656">
                            <w:pPr>
                              <w:rPr>
                                <w:rFonts w:ascii="Verdana" w:hAnsi="Verdana"/>
                                <w:sz w:val="24"/>
                                <w:szCs w:val="24"/>
                              </w:rPr>
                            </w:pPr>
                          </w:p>
                          <w:p w14:paraId="246C1F90" w14:textId="77777777" w:rsidR="008A7E23" w:rsidRDefault="008A7E23" w:rsidP="0080365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6C1E50" id="_x0000_s1028" type="#_x0000_t202" alt="Title: Rectangle - Description: Front cover rectangle design feature" style="position:absolute;left:0;text-align:left;margin-left:18.75pt;margin-top:777pt;width:560pt;height:54.75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" filled="f" stroked="f">
                <v:textbox>
                  <w:txbxContent>
                    <w:p w14:paraId="246C1F8E" w14:textId="77777777" w:rsidR="008A7E23" w:rsidRPr="002107F5" w:rsidRDefault="008A7E23" w:rsidP="00803656">
                      <w:pPr>
                        <w:jc w:val="left"/>
                        <w:rPr>
                          <w:rFonts w:cs="Arial"/>
                        </w:rPr>
                      </w:pPr>
                      <w:r w:rsidRPr="002107F5">
                        <w:rPr>
                          <w:rFonts w:cs="Arial"/>
                          <w:lang w:val="en-AU"/>
                        </w:rPr>
                        <w:t xml:space="preserve">Christian Lønborg, </w:t>
                      </w:r>
                    </w:p>
                    <w:p w14:paraId="246C1F8F" w14:textId="77777777" w:rsidR="008A7E23" w:rsidRPr="002450CE" w:rsidRDefault="008A7E23" w:rsidP="00803656">
                      <w:pPr>
                        <w:rPr>
                          <w:rFonts w:ascii="Verdana" w:hAnsi="Verdana"/>
                          <w:sz w:val="24"/>
                          <w:szCs w:val="24"/>
                        </w:rPr>
                      </w:pPr>
                    </w:p>
                    <w:p w14:paraId="246C1F90" w14:textId="77777777" w:rsidR="008A7E23" w:rsidRDefault="008A7E23" w:rsidP="00803656"/>
                  </w:txbxContent>
                </v:textbox>
              </v:shape>
            </w:pict>
          </mc:Fallback>
        </mc:AlternateContent>
      </w:r>
    </w:p>
    <w:p w14:paraId="6324F1EB" w14:textId="1351A1F5" w:rsidR="009E0066" w:rsidRPr="00EE6E03" w:rsidRDefault="009E0066" w:rsidP="001C7B88">
      <w:pPr>
        <w:ind w:left="284" w:hanging="284"/>
        <w:jc w:val="left"/>
        <w:rPr>
          <w:rFonts w:cs="Arial"/>
          <w:sz w:val="18"/>
          <w:szCs w:val="18"/>
          <w:lang w:val="en-AU"/>
        </w:rPr>
      </w:pPr>
      <w:bookmarkStart w:id="2" w:name="_GoBack"/>
      <w:bookmarkEnd w:id="2"/>
      <w:r w:rsidRPr="00EB32ED">
        <w:rPr>
          <w:rFonts w:cs="Arial"/>
          <w:sz w:val="18"/>
          <w:szCs w:val="18"/>
          <w:lang w:val="en-AU"/>
        </w:rPr>
        <w:lastRenderedPageBreak/>
        <w:t>© Commonwealth of Australia (Australian Institute of Marine Science</w:t>
      </w:r>
      <w:r w:rsidR="00DC12F8" w:rsidRPr="00EB32ED">
        <w:rPr>
          <w:rFonts w:cs="Arial"/>
          <w:sz w:val="18"/>
          <w:szCs w:val="18"/>
          <w:lang w:val="en-AU"/>
        </w:rPr>
        <w:t xml:space="preserve">) </w:t>
      </w:r>
      <w:r w:rsidRPr="00EB32ED">
        <w:rPr>
          <w:rFonts w:cs="Arial"/>
          <w:sz w:val="18"/>
          <w:szCs w:val="18"/>
          <w:lang w:val="en-AU"/>
        </w:rPr>
        <w:t>and James Cook University (TropW</w:t>
      </w:r>
      <w:r w:rsidR="0070721A" w:rsidRPr="00EB32ED">
        <w:rPr>
          <w:rFonts w:cs="Arial"/>
          <w:sz w:val="18"/>
          <w:szCs w:val="18"/>
          <w:lang w:val="en-AU"/>
        </w:rPr>
        <w:t>ATER</w:t>
      </w:r>
      <w:r w:rsidRPr="00EB32ED">
        <w:rPr>
          <w:rFonts w:cs="Arial"/>
          <w:sz w:val="18"/>
          <w:szCs w:val="18"/>
          <w:lang w:val="en-AU"/>
        </w:rPr>
        <w:t>)</w:t>
      </w:r>
      <w:r w:rsidR="001C7B88">
        <w:rPr>
          <w:rFonts w:cs="Arial"/>
          <w:sz w:val="18"/>
          <w:szCs w:val="18"/>
          <w:lang w:val="en-AU"/>
        </w:rPr>
        <w:t xml:space="preserve"> </w:t>
      </w:r>
      <w:r w:rsidR="00CB5C18" w:rsidRPr="00EB32ED">
        <w:rPr>
          <w:rFonts w:cs="Arial"/>
          <w:sz w:val="18"/>
          <w:szCs w:val="18"/>
          <w:lang w:val="en-AU"/>
        </w:rPr>
        <w:t>201</w:t>
      </w:r>
      <w:r w:rsidR="00CB5C18" w:rsidRPr="00EE6E03">
        <w:rPr>
          <w:rFonts w:cs="Arial"/>
          <w:sz w:val="18"/>
          <w:szCs w:val="18"/>
          <w:lang w:val="en-AU"/>
        </w:rPr>
        <w:t>9</w:t>
      </w:r>
    </w:p>
    <w:p w14:paraId="1B61B12B" w14:textId="77777777" w:rsidR="009E0066" w:rsidRPr="00EE6E03" w:rsidRDefault="009E0066" w:rsidP="001C7B88">
      <w:pPr>
        <w:ind w:left="284" w:hanging="284"/>
        <w:jc w:val="left"/>
        <w:rPr>
          <w:rFonts w:cs="Arial"/>
          <w:sz w:val="18"/>
          <w:szCs w:val="18"/>
          <w:lang w:val="en-AU"/>
        </w:rPr>
      </w:pPr>
      <w:r w:rsidRPr="00EB32ED">
        <w:rPr>
          <w:rFonts w:cs="Arial"/>
          <w:sz w:val="18"/>
          <w:szCs w:val="18"/>
          <w:lang w:val="en-AU"/>
        </w:rPr>
        <w:t>Published by the Great Barrier Reef Marine Park Authority</w:t>
      </w:r>
    </w:p>
    <w:p w14:paraId="656F0ABA" w14:textId="77777777" w:rsidR="00C976E0" w:rsidRDefault="00C976E0" w:rsidP="009E0066">
      <w:pPr>
        <w:ind w:left="284" w:hanging="284"/>
        <w:rPr>
          <w:rFonts w:cs="Arial"/>
          <w:sz w:val="18"/>
          <w:szCs w:val="18"/>
          <w:lang w:val="en-AU"/>
        </w:rPr>
      </w:pPr>
    </w:p>
    <w:p w14:paraId="0DD68E93" w14:textId="19CFE894" w:rsidR="009E0066" w:rsidRPr="00397F3D" w:rsidRDefault="00AC029A" w:rsidP="009E0066">
      <w:pPr>
        <w:ind w:left="284" w:hanging="284"/>
        <w:rPr>
          <w:rFonts w:cs="Arial"/>
          <w:sz w:val="18"/>
          <w:szCs w:val="18"/>
          <w:lang w:val="en-AU"/>
        </w:rPr>
      </w:pPr>
      <w:r w:rsidRPr="00EB32ED">
        <w:rPr>
          <w:rFonts w:cs="Arial"/>
          <w:sz w:val="18"/>
          <w:szCs w:val="18"/>
          <w:lang w:val="en-AU"/>
        </w:rPr>
        <w:t>ISS</w:t>
      </w:r>
      <w:r w:rsidR="009E0066" w:rsidRPr="00EB32ED">
        <w:rPr>
          <w:rFonts w:cs="Arial"/>
          <w:sz w:val="18"/>
          <w:szCs w:val="18"/>
          <w:lang w:val="en-AU"/>
        </w:rPr>
        <w:t xml:space="preserve">N: </w:t>
      </w:r>
      <w:r w:rsidR="000B6E3B" w:rsidRPr="00EB32ED">
        <w:rPr>
          <w:rFonts w:cs="Arial"/>
          <w:sz w:val="18"/>
          <w:szCs w:val="18"/>
          <w:lang w:val="en-AU"/>
        </w:rPr>
        <w:t>2208-4096</w:t>
      </w:r>
    </w:p>
    <w:p w14:paraId="3CE09A67" w14:textId="77777777" w:rsidR="00C976E0" w:rsidRPr="00413F7C" w:rsidRDefault="00C976E0" w:rsidP="00C976E0">
      <w:pPr>
        <w:spacing w:after="0"/>
        <w:rPr>
          <w:rFonts w:cs="Arial"/>
          <w:b/>
          <w:sz w:val="18"/>
          <w:szCs w:val="18"/>
        </w:rPr>
      </w:pPr>
      <w:r w:rsidRPr="00413F7C">
        <w:rPr>
          <w:rFonts w:cs="Arial"/>
          <w:b/>
          <w:sz w:val="18"/>
          <w:szCs w:val="18"/>
        </w:rPr>
        <w:t>A catalogue record for this publication is available from the National Library of Australia</w:t>
      </w:r>
    </w:p>
    <w:p w14:paraId="7B28499B" w14:textId="77777777" w:rsidR="009E0066" w:rsidRPr="00397F3D" w:rsidRDefault="009E0066" w:rsidP="009E0066">
      <w:pPr>
        <w:ind w:left="284" w:hanging="284"/>
        <w:rPr>
          <w:rFonts w:cs="Arial"/>
          <w:sz w:val="18"/>
          <w:szCs w:val="18"/>
          <w:lang w:val="en-AU"/>
        </w:rPr>
      </w:pPr>
    </w:p>
    <w:p w14:paraId="539CC5F4" w14:textId="648A8BE6" w:rsidR="009E0066" w:rsidRPr="00397F3D" w:rsidRDefault="00C976E0" w:rsidP="00F25BA3">
      <w:pPr>
        <w:spacing w:after="0"/>
        <w:jc w:val="left"/>
        <w:rPr>
          <w:rFonts w:cs="Arial"/>
          <w:sz w:val="18"/>
          <w:szCs w:val="18"/>
        </w:rPr>
      </w:pPr>
      <w:r w:rsidRPr="00C976E0">
        <w:rPr>
          <w:rFonts w:cs="Arial"/>
          <w:color w:val="000000"/>
          <w:sz w:val="18"/>
          <w:szCs w:val="18"/>
          <w:lang w:val="en-US"/>
        </w:rPr>
        <w:t>This document</w:t>
      </w:r>
      <w:r w:rsidR="009E0066" w:rsidRPr="00C976E0">
        <w:rPr>
          <w:rFonts w:cs="Arial"/>
          <w:color w:val="000000"/>
          <w:sz w:val="18"/>
          <w:szCs w:val="18"/>
          <w:lang w:val="en-US"/>
        </w:rPr>
        <w:t xml:space="preserve"> </w:t>
      </w:r>
      <w:r w:rsidR="009E0066" w:rsidRPr="00C976E0">
        <w:rPr>
          <w:rFonts w:cs="Arial"/>
          <w:sz w:val="18"/>
          <w:szCs w:val="18"/>
        </w:rPr>
        <w:t>is</w:t>
      </w:r>
      <w:r w:rsidR="009E0066" w:rsidRPr="00397F3D">
        <w:rPr>
          <w:rFonts w:cs="Arial"/>
          <w:sz w:val="18"/>
          <w:szCs w:val="18"/>
        </w:rPr>
        <w:t xml:space="preserve"> licensed for use under a Creative Commons By Attribution 4.0 International licence with the exception of the Coat of Arms of the Commonwealth of Australia, the logos of the Great Barrier Reef Marine Park Authority, </w:t>
      </w:r>
      <w:r w:rsidR="0070721A">
        <w:rPr>
          <w:rFonts w:cs="Arial"/>
          <w:sz w:val="18"/>
          <w:szCs w:val="18"/>
        </w:rPr>
        <w:t xml:space="preserve">Australian </w:t>
      </w:r>
      <w:r w:rsidR="0070721A" w:rsidRPr="00397F3D">
        <w:rPr>
          <w:rFonts w:cs="Arial"/>
          <w:sz w:val="18"/>
          <w:szCs w:val="18"/>
          <w:lang w:val="en-AU"/>
        </w:rPr>
        <w:t>Institute of Marine Science</w:t>
      </w:r>
      <w:r w:rsidR="009E0066" w:rsidRPr="00397F3D">
        <w:rPr>
          <w:rFonts w:cs="Arial"/>
          <w:sz w:val="18"/>
          <w:szCs w:val="18"/>
        </w:rPr>
        <w:t xml:space="preserve">, </w:t>
      </w:r>
      <w:r w:rsidR="0070721A" w:rsidRPr="00397F3D">
        <w:rPr>
          <w:rFonts w:cs="Arial"/>
          <w:sz w:val="18"/>
          <w:szCs w:val="18"/>
          <w:lang w:val="en-AU"/>
        </w:rPr>
        <w:t>James Cook University</w:t>
      </w:r>
      <w:r w:rsidR="0070721A" w:rsidRPr="00397F3D" w:rsidDel="0070721A">
        <w:rPr>
          <w:rFonts w:cs="Arial"/>
          <w:sz w:val="18"/>
          <w:szCs w:val="18"/>
        </w:rPr>
        <w:t xml:space="preserve"> </w:t>
      </w:r>
      <w:r w:rsidR="009E0066" w:rsidRPr="00397F3D">
        <w:rPr>
          <w:rFonts w:cs="Arial"/>
          <w:sz w:val="18"/>
          <w:szCs w:val="18"/>
        </w:rPr>
        <w:t xml:space="preserve">and </w:t>
      </w:r>
      <w:r w:rsidR="0070721A" w:rsidRPr="00397F3D">
        <w:rPr>
          <w:rFonts w:cs="Arial"/>
          <w:sz w:val="18"/>
          <w:szCs w:val="18"/>
          <w:lang w:val="en-AU"/>
        </w:rPr>
        <w:t>TropW</w:t>
      </w:r>
      <w:r w:rsidR="0070721A">
        <w:rPr>
          <w:rFonts w:cs="Arial"/>
          <w:sz w:val="18"/>
          <w:szCs w:val="18"/>
          <w:lang w:val="en-AU"/>
        </w:rPr>
        <w:t>ATER</w:t>
      </w:r>
      <w:r w:rsidR="009E0066" w:rsidRPr="00397F3D">
        <w:rPr>
          <w:rFonts w:cs="Arial"/>
          <w:sz w:val="18"/>
          <w:szCs w:val="18"/>
        </w:rPr>
        <w:t xml:space="preserve">, any other material protected by a trademark, content supplied by third parties and any photographs. For licence conditions see: </w:t>
      </w:r>
      <w:hyperlink r:id="rId19" w:history="1">
        <w:r w:rsidR="009E0066" w:rsidRPr="00397F3D">
          <w:rPr>
            <w:rStyle w:val="Hyperlink"/>
            <w:rFonts w:cs="Arial"/>
            <w:sz w:val="18"/>
            <w:szCs w:val="18"/>
          </w:rPr>
          <w:t>http://creativecommons.org/licences/by/4.0</w:t>
        </w:r>
      </w:hyperlink>
      <w:r w:rsidR="009E0066" w:rsidRPr="00397F3D">
        <w:rPr>
          <w:rFonts w:cs="Arial"/>
          <w:sz w:val="18"/>
          <w:szCs w:val="18"/>
        </w:rPr>
        <w:t xml:space="preserve"> </w:t>
      </w:r>
    </w:p>
    <w:p w14:paraId="40630B37" w14:textId="77777777" w:rsidR="009E0066" w:rsidRPr="00397F3D" w:rsidRDefault="009E0066" w:rsidP="009E0066">
      <w:pPr>
        <w:ind w:left="284" w:hanging="284"/>
        <w:rPr>
          <w:rFonts w:cs="Arial"/>
          <w:sz w:val="18"/>
          <w:szCs w:val="18"/>
          <w:lang w:val="en-AU"/>
        </w:rPr>
      </w:pPr>
      <w:r w:rsidRPr="00397F3D">
        <w:rPr>
          <w:rFonts w:eastAsiaTheme="minorEastAsia" w:cs="Arial"/>
          <w:noProof/>
          <w:sz w:val="18"/>
          <w:szCs w:val="18"/>
          <w:lang w:val="en-AU" w:eastAsia="en-AU"/>
        </w:rPr>
        <w:drawing>
          <wp:inline distT="0" distB="0" distL="0" distR="0" wp14:anchorId="566A4E3B" wp14:editId="238476FA">
            <wp:extent cx="1228725" cy="428625"/>
            <wp:effectExtent l="0" t="0" r="0" b="9525"/>
            <wp:docPr id="35" name="Picture 35"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xmlns:a="http://schemas.openxmlformats.org/drawingml/2006/main" r:id="rId20"/>
            </wp:docPr>
            <wp:cNvGraphicFramePr/>
            <a:graphic xmlns:a="http://schemas.openxmlformats.org/drawingml/2006/main">
              <a:graphicData uri="http://schemas.openxmlformats.org/drawingml/2006/picture">
                <pic:pic xmlns:pic="http://schemas.openxmlformats.org/drawingml/2006/picture">
                  <pic:nvPicPr>
                    <pic:cNvPr id="34" name="Picture 34"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r:id="rId20"/>
                    </pic:cNvPr>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26820" cy="429260"/>
                    </a:xfrm>
                    <a:prstGeom prst="rect">
                      <a:avLst/>
                    </a:prstGeom>
                  </pic:spPr>
                </pic:pic>
              </a:graphicData>
            </a:graphic>
          </wp:inline>
        </w:drawing>
      </w:r>
    </w:p>
    <w:p w14:paraId="32B21433" w14:textId="77777777" w:rsidR="009E0066" w:rsidRPr="00397F3D" w:rsidRDefault="009E0066" w:rsidP="009E0066">
      <w:pPr>
        <w:ind w:left="284" w:hanging="284"/>
        <w:rPr>
          <w:rFonts w:cs="Arial"/>
          <w:sz w:val="18"/>
          <w:szCs w:val="18"/>
          <w:lang w:val="en-AU"/>
        </w:rPr>
      </w:pPr>
    </w:p>
    <w:p w14:paraId="74BDAC7C" w14:textId="77777777" w:rsidR="009E0066" w:rsidRPr="00FB2102" w:rsidRDefault="009E0066" w:rsidP="009E0066">
      <w:pPr>
        <w:pStyle w:val="Infopage"/>
        <w:rPr>
          <w:rFonts w:ascii="Arial" w:hAnsi="Arial" w:cs="Arial"/>
          <w:b/>
          <w:sz w:val="18"/>
          <w:szCs w:val="18"/>
          <w:lang w:val="en-AU"/>
        </w:rPr>
      </w:pPr>
      <w:r w:rsidRPr="00FB2102">
        <w:rPr>
          <w:rFonts w:ascii="Arial" w:hAnsi="Arial" w:cs="Arial"/>
          <w:b/>
          <w:sz w:val="18"/>
          <w:szCs w:val="18"/>
          <w:lang w:val="en-AU"/>
        </w:rPr>
        <w:t xml:space="preserve">This publication should be cited as: </w:t>
      </w:r>
    </w:p>
    <w:p w14:paraId="2B8F0796" w14:textId="688039EE" w:rsidR="009E0066" w:rsidRPr="00397F3D" w:rsidRDefault="000C7284" w:rsidP="009E0066">
      <w:pPr>
        <w:pStyle w:val="Infopage"/>
        <w:rPr>
          <w:rFonts w:ascii="Arial" w:hAnsi="Arial" w:cs="Arial"/>
          <w:sz w:val="18"/>
          <w:szCs w:val="18"/>
          <w:lang w:val="en-AU"/>
        </w:rPr>
      </w:pPr>
      <w:r w:rsidRPr="00FB2102">
        <w:rPr>
          <w:rFonts w:ascii="Arial" w:hAnsi="Arial" w:cs="Arial"/>
          <w:sz w:val="18"/>
          <w:szCs w:val="18"/>
          <w:lang w:val="en-AU"/>
        </w:rPr>
        <w:t xml:space="preserve">Gruber, R., </w:t>
      </w:r>
      <w:r w:rsidR="009E0066" w:rsidRPr="00FB2102">
        <w:rPr>
          <w:rFonts w:ascii="Arial" w:hAnsi="Arial" w:cs="Arial"/>
          <w:sz w:val="18"/>
          <w:szCs w:val="18"/>
          <w:lang w:val="en-AU"/>
        </w:rPr>
        <w:t>Waterhouse</w:t>
      </w:r>
      <w:r w:rsidR="00A42A59" w:rsidRPr="00FB2102">
        <w:rPr>
          <w:rFonts w:ascii="Arial" w:hAnsi="Arial" w:cs="Arial"/>
          <w:sz w:val="18"/>
          <w:szCs w:val="18"/>
          <w:lang w:val="en-AU"/>
        </w:rPr>
        <w:t>,</w:t>
      </w:r>
      <w:r w:rsidR="009E0066" w:rsidRPr="00FB2102">
        <w:rPr>
          <w:rFonts w:ascii="Arial" w:hAnsi="Arial" w:cs="Arial"/>
          <w:sz w:val="18"/>
          <w:szCs w:val="18"/>
          <w:lang w:val="en-AU"/>
        </w:rPr>
        <w:t xml:space="preserve"> J</w:t>
      </w:r>
      <w:r w:rsidR="00A42A59" w:rsidRPr="00FB2102">
        <w:rPr>
          <w:rFonts w:ascii="Arial" w:hAnsi="Arial" w:cs="Arial"/>
          <w:sz w:val="18"/>
          <w:szCs w:val="18"/>
          <w:lang w:val="en-AU"/>
        </w:rPr>
        <w:t>.</w:t>
      </w:r>
      <w:r w:rsidR="009E0066" w:rsidRPr="00FB2102">
        <w:rPr>
          <w:rFonts w:ascii="Arial" w:hAnsi="Arial" w:cs="Arial"/>
          <w:sz w:val="18"/>
          <w:szCs w:val="18"/>
          <w:lang w:val="en-AU"/>
        </w:rPr>
        <w:t>, Logan</w:t>
      </w:r>
      <w:r w:rsidR="0022446C" w:rsidRPr="00FB2102">
        <w:rPr>
          <w:rFonts w:ascii="Arial" w:hAnsi="Arial" w:cs="Arial"/>
          <w:sz w:val="18"/>
          <w:szCs w:val="18"/>
          <w:lang w:val="en-AU"/>
        </w:rPr>
        <w:t>,</w:t>
      </w:r>
      <w:r w:rsidR="009E0066" w:rsidRPr="00FB2102">
        <w:rPr>
          <w:rFonts w:ascii="Arial" w:hAnsi="Arial" w:cs="Arial"/>
          <w:sz w:val="18"/>
          <w:szCs w:val="18"/>
          <w:lang w:val="en-AU"/>
        </w:rPr>
        <w:t xml:space="preserve"> M</w:t>
      </w:r>
      <w:r w:rsidR="00A42A59" w:rsidRPr="00FB2102">
        <w:rPr>
          <w:rFonts w:ascii="Arial" w:hAnsi="Arial" w:cs="Arial"/>
          <w:sz w:val="18"/>
          <w:szCs w:val="18"/>
          <w:lang w:val="en-AU"/>
        </w:rPr>
        <w:t>.</w:t>
      </w:r>
      <w:r w:rsidR="009E0066" w:rsidRPr="00FB2102">
        <w:rPr>
          <w:rFonts w:ascii="Arial" w:hAnsi="Arial" w:cs="Arial"/>
          <w:sz w:val="18"/>
          <w:szCs w:val="18"/>
          <w:lang w:val="en-AU"/>
        </w:rPr>
        <w:t>, Petus</w:t>
      </w:r>
      <w:r w:rsidR="00A42A59" w:rsidRPr="00FB2102">
        <w:rPr>
          <w:rFonts w:ascii="Arial" w:hAnsi="Arial" w:cs="Arial"/>
          <w:sz w:val="18"/>
          <w:szCs w:val="18"/>
          <w:lang w:val="en-AU"/>
        </w:rPr>
        <w:t>,</w:t>
      </w:r>
      <w:r w:rsidR="009E0066" w:rsidRPr="00FB2102">
        <w:rPr>
          <w:rFonts w:ascii="Arial" w:hAnsi="Arial" w:cs="Arial"/>
          <w:sz w:val="18"/>
          <w:szCs w:val="18"/>
          <w:lang w:val="en-AU"/>
        </w:rPr>
        <w:t xml:space="preserve"> C</w:t>
      </w:r>
      <w:r w:rsidR="00A42A59" w:rsidRPr="00FB2102">
        <w:rPr>
          <w:rFonts w:ascii="Arial" w:hAnsi="Arial" w:cs="Arial"/>
          <w:sz w:val="18"/>
          <w:szCs w:val="18"/>
          <w:lang w:val="en-AU"/>
        </w:rPr>
        <w:t>.</w:t>
      </w:r>
      <w:r w:rsidR="009E0066" w:rsidRPr="00FB2102">
        <w:rPr>
          <w:rFonts w:ascii="Arial" w:hAnsi="Arial" w:cs="Arial"/>
          <w:sz w:val="18"/>
          <w:szCs w:val="18"/>
          <w:lang w:val="en-AU"/>
        </w:rPr>
        <w:t xml:space="preserve">, </w:t>
      </w:r>
      <w:r w:rsidR="00557149" w:rsidRPr="00FB2102">
        <w:rPr>
          <w:rFonts w:ascii="Arial" w:hAnsi="Arial" w:cs="Arial"/>
          <w:sz w:val="18"/>
          <w:szCs w:val="18"/>
          <w:lang w:val="en-AU"/>
        </w:rPr>
        <w:t xml:space="preserve">Howley, C., Lewis, S., </w:t>
      </w:r>
      <w:r w:rsidR="009E0066" w:rsidRPr="00FB2102">
        <w:rPr>
          <w:rFonts w:ascii="Arial" w:hAnsi="Arial" w:cs="Arial"/>
          <w:sz w:val="18"/>
          <w:szCs w:val="18"/>
          <w:lang w:val="en-AU"/>
        </w:rPr>
        <w:t>Tracey</w:t>
      </w:r>
      <w:r w:rsidR="00A42A59" w:rsidRPr="00FB2102">
        <w:rPr>
          <w:rFonts w:ascii="Arial" w:hAnsi="Arial" w:cs="Arial"/>
          <w:sz w:val="18"/>
          <w:szCs w:val="18"/>
          <w:lang w:val="en-AU"/>
        </w:rPr>
        <w:t>,</w:t>
      </w:r>
      <w:r w:rsidR="009E0066" w:rsidRPr="00FB2102">
        <w:rPr>
          <w:rFonts w:ascii="Arial" w:hAnsi="Arial" w:cs="Arial"/>
          <w:sz w:val="18"/>
          <w:szCs w:val="18"/>
          <w:lang w:val="en-AU"/>
        </w:rPr>
        <w:t xml:space="preserve"> D</w:t>
      </w:r>
      <w:r w:rsidR="00A42A59" w:rsidRPr="00FB2102">
        <w:rPr>
          <w:rFonts w:ascii="Arial" w:hAnsi="Arial" w:cs="Arial"/>
          <w:sz w:val="18"/>
          <w:szCs w:val="18"/>
          <w:lang w:val="en-AU"/>
        </w:rPr>
        <w:t>.</w:t>
      </w:r>
      <w:r w:rsidR="009E0066" w:rsidRPr="00FB2102">
        <w:rPr>
          <w:rFonts w:ascii="Arial" w:hAnsi="Arial" w:cs="Arial"/>
          <w:sz w:val="18"/>
          <w:szCs w:val="18"/>
          <w:lang w:val="en-AU"/>
        </w:rPr>
        <w:t xml:space="preserve">, </w:t>
      </w:r>
      <w:r w:rsidR="00557149" w:rsidRPr="00FB2102">
        <w:rPr>
          <w:rFonts w:ascii="Arial" w:hAnsi="Arial" w:cs="Arial"/>
          <w:sz w:val="18"/>
          <w:szCs w:val="18"/>
          <w:lang w:val="en-AU"/>
        </w:rPr>
        <w:t xml:space="preserve">Langlois, L., </w:t>
      </w:r>
      <w:r w:rsidR="009E0066" w:rsidRPr="00FB2102">
        <w:rPr>
          <w:rFonts w:ascii="Arial" w:hAnsi="Arial" w:cs="Arial"/>
          <w:sz w:val="18"/>
          <w:szCs w:val="18"/>
          <w:lang w:val="en-AU"/>
        </w:rPr>
        <w:t>Tonin</w:t>
      </w:r>
      <w:r w:rsidR="00A42A59" w:rsidRPr="00FB2102">
        <w:rPr>
          <w:rFonts w:ascii="Arial" w:hAnsi="Arial" w:cs="Arial"/>
          <w:sz w:val="18"/>
          <w:szCs w:val="18"/>
          <w:lang w:val="en-AU"/>
        </w:rPr>
        <w:t>,</w:t>
      </w:r>
      <w:r w:rsidR="009E0066" w:rsidRPr="00FB2102">
        <w:rPr>
          <w:rFonts w:ascii="Arial" w:hAnsi="Arial" w:cs="Arial"/>
          <w:sz w:val="18"/>
          <w:szCs w:val="18"/>
          <w:lang w:val="en-AU"/>
        </w:rPr>
        <w:t xml:space="preserve"> H</w:t>
      </w:r>
      <w:r w:rsidR="00A42A59" w:rsidRPr="00FB2102">
        <w:rPr>
          <w:rFonts w:ascii="Arial" w:hAnsi="Arial" w:cs="Arial"/>
          <w:sz w:val="18"/>
          <w:szCs w:val="18"/>
          <w:lang w:val="en-AU"/>
        </w:rPr>
        <w:t>.</w:t>
      </w:r>
      <w:r w:rsidR="009E0066" w:rsidRPr="00FB2102">
        <w:rPr>
          <w:rFonts w:ascii="Arial" w:hAnsi="Arial" w:cs="Arial"/>
          <w:sz w:val="18"/>
          <w:szCs w:val="18"/>
          <w:lang w:val="en-AU"/>
        </w:rPr>
        <w:t>, Skuza</w:t>
      </w:r>
      <w:r w:rsidR="00A42A59" w:rsidRPr="00FB2102">
        <w:rPr>
          <w:rFonts w:ascii="Arial" w:hAnsi="Arial" w:cs="Arial"/>
          <w:sz w:val="18"/>
          <w:szCs w:val="18"/>
          <w:lang w:val="en-AU"/>
        </w:rPr>
        <w:t>,</w:t>
      </w:r>
      <w:r w:rsidR="009E0066" w:rsidRPr="00FB2102">
        <w:rPr>
          <w:rFonts w:ascii="Arial" w:hAnsi="Arial" w:cs="Arial"/>
          <w:sz w:val="18"/>
          <w:szCs w:val="18"/>
          <w:lang w:val="en-AU"/>
        </w:rPr>
        <w:t xml:space="preserve"> M</w:t>
      </w:r>
      <w:r w:rsidR="00A42A59" w:rsidRPr="00FB2102">
        <w:rPr>
          <w:rFonts w:ascii="Arial" w:hAnsi="Arial" w:cs="Arial"/>
          <w:sz w:val="18"/>
          <w:szCs w:val="18"/>
          <w:lang w:val="en-AU"/>
        </w:rPr>
        <w:t>.</w:t>
      </w:r>
      <w:r w:rsidR="009E0066" w:rsidRPr="00FB2102">
        <w:rPr>
          <w:rFonts w:ascii="Arial" w:hAnsi="Arial" w:cs="Arial"/>
          <w:sz w:val="18"/>
          <w:szCs w:val="18"/>
          <w:lang w:val="en-AU"/>
        </w:rPr>
        <w:t>, Costello</w:t>
      </w:r>
      <w:r w:rsidR="00A42A59" w:rsidRPr="00FB2102">
        <w:rPr>
          <w:rFonts w:ascii="Arial" w:hAnsi="Arial" w:cs="Arial"/>
          <w:sz w:val="18"/>
          <w:szCs w:val="18"/>
          <w:lang w:val="en-AU"/>
        </w:rPr>
        <w:t>,</w:t>
      </w:r>
      <w:r w:rsidR="009E0066" w:rsidRPr="00FB2102">
        <w:rPr>
          <w:rFonts w:ascii="Arial" w:hAnsi="Arial" w:cs="Arial"/>
          <w:sz w:val="18"/>
          <w:szCs w:val="18"/>
          <w:lang w:val="en-AU"/>
        </w:rPr>
        <w:t xml:space="preserve"> P</w:t>
      </w:r>
      <w:r w:rsidR="00A42A59" w:rsidRPr="00FB2102">
        <w:rPr>
          <w:rFonts w:ascii="Arial" w:hAnsi="Arial" w:cs="Arial"/>
          <w:sz w:val="18"/>
          <w:szCs w:val="18"/>
          <w:lang w:val="en-AU"/>
        </w:rPr>
        <w:t>.</w:t>
      </w:r>
      <w:r w:rsidR="009E0066" w:rsidRPr="00FB2102">
        <w:rPr>
          <w:rFonts w:ascii="Arial" w:hAnsi="Arial" w:cs="Arial"/>
          <w:sz w:val="18"/>
          <w:szCs w:val="18"/>
          <w:lang w:val="en-AU"/>
        </w:rPr>
        <w:t>, Davidson</w:t>
      </w:r>
      <w:r w:rsidR="00A42A59" w:rsidRPr="00FB2102">
        <w:rPr>
          <w:rFonts w:ascii="Arial" w:hAnsi="Arial" w:cs="Arial"/>
          <w:sz w:val="18"/>
          <w:szCs w:val="18"/>
          <w:lang w:val="en-AU"/>
        </w:rPr>
        <w:t>,</w:t>
      </w:r>
      <w:r w:rsidR="009E0066" w:rsidRPr="00FB2102">
        <w:rPr>
          <w:rFonts w:ascii="Arial" w:hAnsi="Arial" w:cs="Arial"/>
          <w:sz w:val="18"/>
          <w:szCs w:val="18"/>
          <w:lang w:val="en-AU"/>
        </w:rPr>
        <w:t xml:space="preserve"> J</w:t>
      </w:r>
      <w:r w:rsidR="00A42A59" w:rsidRPr="00FB2102">
        <w:rPr>
          <w:rFonts w:ascii="Arial" w:hAnsi="Arial" w:cs="Arial"/>
          <w:sz w:val="18"/>
          <w:szCs w:val="18"/>
          <w:lang w:val="en-AU"/>
        </w:rPr>
        <w:t>.</w:t>
      </w:r>
      <w:r w:rsidR="009E0066" w:rsidRPr="00FB2102">
        <w:rPr>
          <w:rFonts w:ascii="Arial" w:hAnsi="Arial" w:cs="Arial"/>
          <w:sz w:val="18"/>
          <w:szCs w:val="18"/>
          <w:lang w:val="en-AU"/>
        </w:rPr>
        <w:t>, Gunn</w:t>
      </w:r>
      <w:r w:rsidR="00A42A59" w:rsidRPr="00FB2102">
        <w:rPr>
          <w:rFonts w:ascii="Arial" w:hAnsi="Arial" w:cs="Arial"/>
          <w:sz w:val="18"/>
          <w:szCs w:val="18"/>
          <w:lang w:val="en-AU"/>
        </w:rPr>
        <w:t>,</w:t>
      </w:r>
      <w:r w:rsidR="009E0066" w:rsidRPr="00FB2102">
        <w:rPr>
          <w:rFonts w:ascii="Arial" w:hAnsi="Arial" w:cs="Arial"/>
          <w:sz w:val="18"/>
          <w:szCs w:val="18"/>
          <w:lang w:val="en-AU"/>
        </w:rPr>
        <w:t xml:space="preserve"> K</w:t>
      </w:r>
      <w:r w:rsidR="00A42A59" w:rsidRPr="00FB2102">
        <w:rPr>
          <w:rFonts w:ascii="Arial" w:hAnsi="Arial" w:cs="Arial"/>
          <w:sz w:val="18"/>
          <w:szCs w:val="18"/>
          <w:lang w:val="en-AU"/>
        </w:rPr>
        <w:t>.</w:t>
      </w:r>
      <w:r w:rsidR="009E0066" w:rsidRPr="00FB2102">
        <w:rPr>
          <w:rFonts w:ascii="Arial" w:hAnsi="Arial" w:cs="Arial"/>
          <w:sz w:val="18"/>
          <w:szCs w:val="18"/>
          <w:lang w:val="en-AU"/>
        </w:rPr>
        <w:t xml:space="preserve">, </w:t>
      </w:r>
      <w:r w:rsidR="007E32C5">
        <w:rPr>
          <w:rFonts w:ascii="Arial" w:hAnsi="Arial" w:cs="Arial"/>
          <w:sz w:val="18"/>
          <w:szCs w:val="18"/>
          <w:lang w:val="en-AU"/>
        </w:rPr>
        <w:t xml:space="preserve">Lefevre, C., Shanahan, M., </w:t>
      </w:r>
      <w:r w:rsidR="009E0066" w:rsidRPr="00FB2102">
        <w:rPr>
          <w:rFonts w:ascii="Arial" w:hAnsi="Arial" w:cs="Arial"/>
          <w:sz w:val="18"/>
          <w:szCs w:val="18"/>
          <w:lang w:val="en-AU"/>
        </w:rPr>
        <w:t>Wright</w:t>
      </w:r>
      <w:r w:rsidR="00A42A59" w:rsidRPr="00FB2102">
        <w:rPr>
          <w:rFonts w:ascii="Arial" w:hAnsi="Arial" w:cs="Arial"/>
          <w:sz w:val="18"/>
          <w:szCs w:val="18"/>
          <w:lang w:val="en-AU"/>
        </w:rPr>
        <w:t>,</w:t>
      </w:r>
      <w:r w:rsidR="009E0066" w:rsidRPr="00FB2102">
        <w:rPr>
          <w:rFonts w:ascii="Arial" w:hAnsi="Arial" w:cs="Arial"/>
          <w:sz w:val="18"/>
          <w:szCs w:val="18"/>
          <w:lang w:val="en-AU"/>
        </w:rPr>
        <w:t xml:space="preserve"> M</w:t>
      </w:r>
      <w:r w:rsidR="00A42A59" w:rsidRPr="00FB2102">
        <w:rPr>
          <w:rFonts w:ascii="Arial" w:hAnsi="Arial" w:cs="Arial"/>
          <w:sz w:val="18"/>
          <w:szCs w:val="18"/>
          <w:lang w:val="en-AU"/>
        </w:rPr>
        <w:t>.</w:t>
      </w:r>
      <w:r w:rsidR="009E0066" w:rsidRPr="00FB2102">
        <w:rPr>
          <w:rFonts w:ascii="Arial" w:hAnsi="Arial" w:cs="Arial"/>
          <w:sz w:val="18"/>
          <w:szCs w:val="18"/>
          <w:lang w:val="en-AU"/>
        </w:rPr>
        <w:t>, Zagorskis</w:t>
      </w:r>
      <w:r w:rsidR="00A42A59" w:rsidRPr="00FB2102">
        <w:rPr>
          <w:rFonts w:ascii="Arial" w:hAnsi="Arial" w:cs="Arial"/>
          <w:sz w:val="18"/>
          <w:szCs w:val="18"/>
          <w:lang w:val="en-AU"/>
        </w:rPr>
        <w:t>,</w:t>
      </w:r>
      <w:r w:rsidR="009E0066" w:rsidRPr="00FB2102">
        <w:rPr>
          <w:rFonts w:ascii="Arial" w:hAnsi="Arial" w:cs="Arial"/>
          <w:sz w:val="18"/>
          <w:szCs w:val="18"/>
          <w:lang w:val="en-AU"/>
        </w:rPr>
        <w:t xml:space="preserve"> I</w:t>
      </w:r>
      <w:r w:rsidR="00A42A59" w:rsidRPr="00FB2102">
        <w:rPr>
          <w:rFonts w:ascii="Arial" w:hAnsi="Arial" w:cs="Arial"/>
          <w:sz w:val="18"/>
          <w:szCs w:val="18"/>
          <w:lang w:val="en-AU"/>
        </w:rPr>
        <w:t>.</w:t>
      </w:r>
      <w:r w:rsidR="009E0066" w:rsidRPr="00FB2102">
        <w:rPr>
          <w:rFonts w:ascii="Arial" w:hAnsi="Arial" w:cs="Arial"/>
          <w:sz w:val="18"/>
          <w:szCs w:val="18"/>
          <w:lang w:val="en-AU"/>
        </w:rPr>
        <w:t xml:space="preserve">, </w:t>
      </w:r>
      <w:r w:rsidR="0041756E" w:rsidRPr="00FB2102">
        <w:rPr>
          <w:rFonts w:ascii="Arial" w:hAnsi="Arial" w:cs="Arial"/>
          <w:sz w:val="18"/>
          <w:szCs w:val="18"/>
          <w:lang w:val="en-AU"/>
        </w:rPr>
        <w:t>Kroon, F.,</w:t>
      </w:r>
      <w:r w:rsidR="009E0066" w:rsidRPr="00FB2102">
        <w:rPr>
          <w:rFonts w:ascii="Arial" w:hAnsi="Arial" w:cs="Arial"/>
          <w:sz w:val="18"/>
          <w:szCs w:val="18"/>
          <w:lang w:val="en-AU"/>
        </w:rPr>
        <w:t xml:space="preserve"> </w:t>
      </w:r>
      <w:r w:rsidR="00C56AFD" w:rsidRPr="00FB2102">
        <w:rPr>
          <w:rFonts w:ascii="Arial" w:hAnsi="Arial" w:cs="Arial"/>
          <w:sz w:val="18"/>
          <w:szCs w:val="18"/>
          <w:lang w:val="en-AU"/>
        </w:rPr>
        <w:t xml:space="preserve">Neilen, A., </w:t>
      </w:r>
      <w:r w:rsidR="00CB5C18" w:rsidRPr="00FB2102">
        <w:rPr>
          <w:rFonts w:ascii="Arial" w:hAnsi="Arial" w:cs="Arial"/>
          <w:sz w:val="18"/>
          <w:szCs w:val="18"/>
          <w:lang w:val="en-AU"/>
        </w:rPr>
        <w:t>2019</w:t>
      </w:r>
      <w:r w:rsidR="00A42A59" w:rsidRPr="00FB2102">
        <w:rPr>
          <w:rFonts w:ascii="Arial" w:hAnsi="Arial" w:cs="Arial"/>
          <w:sz w:val="18"/>
          <w:szCs w:val="18"/>
          <w:lang w:val="en-AU"/>
        </w:rPr>
        <w:t>,</w:t>
      </w:r>
      <w:r w:rsidR="009E0066" w:rsidRPr="00FB2102">
        <w:rPr>
          <w:rFonts w:ascii="Arial" w:hAnsi="Arial" w:cs="Arial"/>
          <w:sz w:val="18"/>
          <w:szCs w:val="18"/>
          <w:lang w:val="en-AU"/>
        </w:rPr>
        <w:t xml:space="preserve"> </w:t>
      </w:r>
      <w:r w:rsidR="009E0066" w:rsidRPr="00FB2102">
        <w:rPr>
          <w:rFonts w:ascii="Arial" w:hAnsi="Arial" w:cs="Arial"/>
          <w:i/>
          <w:sz w:val="18"/>
          <w:szCs w:val="18"/>
        </w:rPr>
        <w:t xml:space="preserve">Marine Monitoring Program: Annual Report for </w:t>
      </w:r>
      <w:r w:rsidR="00461717">
        <w:rPr>
          <w:rFonts w:ascii="Arial" w:hAnsi="Arial" w:cs="Arial"/>
          <w:i/>
          <w:sz w:val="18"/>
          <w:szCs w:val="18"/>
        </w:rPr>
        <w:t>I</w:t>
      </w:r>
      <w:r w:rsidR="009E0066" w:rsidRPr="00FB2102">
        <w:rPr>
          <w:rFonts w:ascii="Arial" w:hAnsi="Arial" w:cs="Arial"/>
          <w:i/>
          <w:color w:val="000000"/>
          <w:sz w:val="18"/>
          <w:szCs w:val="18"/>
        </w:rPr>
        <w:t xml:space="preserve">nshore </w:t>
      </w:r>
      <w:r w:rsidR="00461717">
        <w:rPr>
          <w:rFonts w:ascii="Arial" w:hAnsi="Arial" w:cs="Arial"/>
          <w:i/>
          <w:color w:val="000000"/>
          <w:sz w:val="18"/>
          <w:szCs w:val="18"/>
        </w:rPr>
        <w:t>W</w:t>
      </w:r>
      <w:r w:rsidR="009E0066" w:rsidRPr="00FB2102">
        <w:rPr>
          <w:rFonts w:ascii="Arial" w:hAnsi="Arial" w:cs="Arial"/>
          <w:i/>
          <w:color w:val="000000"/>
          <w:sz w:val="18"/>
          <w:szCs w:val="18"/>
        </w:rPr>
        <w:t xml:space="preserve">ater </w:t>
      </w:r>
      <w:r w:rsidR="00461717">
        <w:rPr>
          <w:rFonts w:ascii="Arial" w:hAnsi="Arial" w:cs="Arial"/>
          <w:i/>
          <w:color w:val="000000"/>
          <w:sz w:val="18"/>
          <w:szCs w:val="18"/>
        </w:rPr>
        <w:t>Q</w:t>
      </w:r>
      <w:r w:rsidR="009E0066" w:rsidRPr="00FB2102">
        <w:rPr>
          <w:rFonts w:ascii="Arial" w:hAnsi="Arial" w:cs="Arial"/>
          <w:i/>
          <w:color w:val="000000"/>
          <w:sz w:val="18"/>
          <w:szCs w:val="18"/>
        </w:rPr>
        <w:t xml:space="preserve">uality </w:t>
      </w:r>
      <w:r w:rsidR="00461717">
        <w:rPr>
          <w:rFonts w:ascii="Arial" w:hAnsi="Arial" w:cs="Arial"/>
          <w:i/>
          <w:color w:val="000000"/>
          <w:sz w:val="18"/>
          <w:szCs w:val="18"/>
        </w:rPr>
        <w:t>M</w:t>
      </w:r>
      <w:r w:rsidR="009E0066" w:rsidRPr="00FB2102">
        <w:rPr>
          <w:rFonts w:ascii="Arial" w:hAnsi="Arial" w:cs="Arial"/>
          <w:i/>
          <w:color w:val="000000"/>
          <w:sz w:val="18"/>
          <w:szCs w:val="18"/>
        </w:rPr>
        <w:t xml:space="preserve">onitoring </w:t>
      </w:r>
      <w:r w:rsidR="00CB5C18" w:rsidRPr="00FB2102">
        <w:rPr>
          <w:rFonts w:ascii="Arial" w:hAnsi="Arial" w:cs="Arial"/>
          <w:i/>
          <w:color w:val="000000"/>
          <w:sz w:val="18"/>
          <w:szCs w:val="18"/>
        </w:rPr>
        <w:t>2017</w:t>
      </w:r>
      <w:r w:rsidR="0041756E" w:rsidRPr="00FB2102">
        <w:rPr>
          <w:rFonts w:ascii="Arial" w:hAnsi="Arial" w:cs="Arial"/>
          <w:i/>
          <w:color w:val="000000"/>
          <w:sz w:val="18"/>
          <w:szCs w:val="18"/>
        </w:rPr>
        <w:t>-</w:t>
      </w:r>
      <w:r w:rsidR="00CB5C18" w:rsidRPr="00FB2102">
        <w:rPr>
          <w:rFonts w:ascii="Arial" w:hAnsi="Arial" w:cs="Arial"/>
          <w:i/>
          <w:color w:val="000000"/>
          <w:sz w:val="18"/>
          <w:szCs w:val="18"/>
        </w:rPr>
        <w:t>18</w:t>
      </w:r>
      <w:r w:rsidR="009E0066" w:rsidRPr="00FB2102">
        <w:rPr>
          <w:rFonts w:ascii="Arial" w:hAnsi="Arial" w:cs="Arial"/>
          <w:i/>
          <w:color w:val="000000"/>
          <w:sz w:val="18"/>
          <w:szCs w:val="18"/>
        </w:rPr>
        <w:t xml:space="preserve">. Report </w:t>
      </w:r>
      <w:r w:rsidR="009E0066" w:rsidRPr="00FB2102">
        <w:rPr>
          <w:rFonts w:ascii="Arial" w:hAnsi="Arial" w:cs="Arial"/>
          <w:i/>
          <w:sz w:val="18"/>
          <w:szCs w:val="18"/>
        </w:rPr>
        <w:t>for the Great Barrier Reef Marine Park Authority</w:t>
      </w:r>
      <w:r w:rsidR="00BF4554" w:rsidRPr="00FB2102">
        <w:rPr>
          <w:rFonts w:ascii="Arial" w:hAnsi="Arial" w:cs="Arial"/>
          <w:sz w:val="18"/>
          <w:szCs w:val="18"/>
          <w:lang w:val="en-AU"/>
        </w:rPr>
        <w:t>,</w:t>
      </w:r>
      <w:r w:rsidR="009E0066" w:rsidRPr="00FB2102">
        <w:rPr>
          <w:rFonts w:ascii="Arial" w:hAnsi="Arial" w:cs="Arial"/>
          <w:sz w:val="18"/>
          <w:szCs w:val="18"/>
          <w:lang w:val="en-AU"/>
        </w:rPr>
        <w:t xml:space="preserve"> </w:t>
      </w:r>
      <w:r w:rsidR="004C73F5" w:rsidRPr="00FB2102">
        <w:rPr>
          <w:rFonts w:ascii="Arial" w:hAnsi="Arial" w:cs="Arial"/>
          <w:sz w:val="18"/>
          <w:szCs w:val="18"/>
        </w:rPr>
        <w:t>Great Barrier Reef Marine Park Authority, Townsville</w:t>
      </w:r>
      <w:r w:rsidR="009E0066" w:rsidRPr="00FB2102">
        <w:rPr>
          <w:rFonts w:ascii="Arial" w:hAnsi="Arial" w:cs="Arial"/>
          <w:sz w:val="18"/>
          <w:szCs w:val="18"/>
          <w:lang w:val="en-AU"/>
        </w:rPr>
        <w:t>.</w:t>
      </w:r>
    </w:p>
    <w:p w14:paraId="2922C6C2" w14:textId="77777777" w:rsidR="009E0066" w:rsidRPr="00397F3D" w:rsidRDefault="009E0066" w:rsidP="009E0066">
      <w:pPr>
        <w:ind w:left="284" w:hanging="284"/>
        <w:rPr>
          <w:rFonts w:cs="Arial"/>
          <w:sz w:val="18"/>
          <w:szCs w:val="18"/>
          <w:lang w:val="en-AU"/>
        </w:rPr>
      </w:pPr>
    </w:p>
    <w:p w14:paraId="065E3CD2" w14:textId="77777777" w:rsidR="001C7B88" w:rsidRDefault="009E0066" w:rsidP="009E0066">
      <w:pPr>
        <w:rPr>
          <w:rFonts w:eastAsia="MS Mincho" w:cs="Arial"/>
          <w:sz w:val="18"/>
          <w:szCs w:val="18"/>
          <w:lang w:val="en-AU" w:eastAsia="ja-JP"/>
        </w:rPr>
      </w:pPr>
      <w:r w:rsidRPr="00413F7C">
        <w:rPr>
          <w:rFonts w:eastAsia="MS Mincho" w:cs="Arial"/>
          <w:sz w:val="18"/>
          <w:szCs w:val="18"/>
          <w:lang w:val="en-AU" w:eastAsia="ja-JP"/>
        </w:rPr>
        <w:t xml:space="preserve">Front cover image: </w:t>
      </w:r>
      <w:r w:rsidR="00C30769" w:rsidRPr="00413F7C">
        <w:rPr>
          <w:rFonts w:eastAsia="MS Mincho" w:cs="Arial"/>
          <w:sz w:val="18"/>
          <w:szCs w:val="18"/>
          <w:lang w:val="en-AU" w:eastAsia="ja-JP"/>
        </w:rPr>
        <w:t>Aerial view of Myall Beach at Cape Tribulation in tropical North QLD</w:t>
      </w:r>
      <w:r w:rsidR="00EC7B10" w:rsidRPr="00413F7C">
        <w:rPr>
          <w:rFonts w:eastAsia="MS Mincho" w:cs="Arial"/>
          <w:sz w:val="18"/>
          <w:szCs w:val="18"/>
          <w:lang w:val="en-AU" w:eastAsia="ja-JP"/>
        </w:rPr>
        <w:t>.</w:t>
      </w:r>
      <w:r w:rsidR="002E5F30" w:rsidRPr="00413F7C">
        <w:rPr>
          <w:rFonts w:eastAsia="MS Mincho" w:cs="Arial"/>
          <w:sz w:val="18"/>
          <w:szCs w:val="18"/>
          <w:lang w:val="en-AU" w:eastAsia="ja-JP"/>
        </w:rPr>
        <w:t xml:space="preserve"> </w:t>
      </w:r>
    </w:p>
    <w:p w14:paraId="379E3DC1" w14:textId="05F44095" w:rsidR="009E0066" w:rsidRPr="00413F7C" w:rsidRDefault="00EC7B10" w:rsidP="009E0066">
      <w:pPr>
        <w:rPr>
          <w:rFonts w:eastAsia="MS Mincho" w:cs="Arial"/>
          <w:sz w:val="18"/>
          <w:szCs w:val="18"/>
          <w:lang w:val="en-AU" w:eastAsia="ja-JP"/>
        </w:rPr>
      </w:pPr>
      <w:r w:rsidRPr="00413F7C">
        <w:rPr>
          <w:rFonts w:eastAsia="MS Mincho" w:cs="Arial"/>
          <w:sz w:val="18"/>
          <w:szCs w:val="18"/>
          <w:lang w:val="en-AU" w:eastAsia="ja-JP"/>
        </w:rPr>
        <w:t>Photo by</w:t>
      </w:r>
      <w:r w:rsidR="009E0066" w:rsidRPr="00413F7C">
        <w:rPr>
          <w:rFonts w:eastAsia="MS Mincho" w:cs="Arial"/>
          <w:sz w:val="18"/>
          <w:szCs w:val="18"/>
          <w:lang w:val="en-AU" w:eastAsia="ja-JP"/>
        </w:rPr>
        <w:t xml:space="preserve"> </w:t>
      </w:r>
      <w:r w:rsidR="00C30769" w:rsidRPr="00413F7C">
        <w:rPr>
          <w:rFonts w:eastAsia="MS Mincho" w:cs="Arial"/>
          <w:sz w:val="18"/>
          <w:szCs w:val="18"/>
          <w:lang w:val="en-AU" w:eastAsia="ja-JP"/>
        </w:rPr>
        <w:t>Darren Tierney</w:t>
      </w:r>
      <w:r w:rsidR="00CB5C18" w:rsidRPr="00413F7C">
        <w:rPr>
          <w:rFonts w:eastAsia="MS Mincho" w:cs="Arial"/>
          <w:sz w:val="18"/>
          <w:szCs w:val="18"/>
          <w:lang w:val="en-AU" w:eastAsia="ja-JP"/>
        </w:rPr>
        <w:t xml:space="preserve"> </w:t>
      </w:r>
      <w:r w:rsidRPr="00413F7C">
        <w:rPr>
          <w:rFonts w:eastAsia="MS Mincho" w:cs="Arial"/>
          <w:sz w:val="18"/>
          <w:szCs w:val="18"/>
          <w:lang w:val="en-AU" w:eastAsia="ja-JP"/>
        </w:rPr>
        <w:t>/ Shutterstock</w:t>
      </w:r>
      <w:r w:rsidR="009E0066" w:rsidRPr="00413F7C">
        <w:rPr>
          <w:rFonts w:eastAsia="MS Mincho" w:cs="Arial"/>
          <w:sz w:val="18"/>
          <w:szCs w:val="18"/>
          <w:lang w:val="en-AU" w:eastAsia="ja-JP"/>
        </w:rPr>
        <w:t>.</w:t>
      </w:r>
    </w:p>
    <w:p w14:paraId="4CB3E510" w14:textId="77777777" w:rsidR="009E0066" w:rsidRPr="00413F7C" w:rsidRDefault="009E0066" w:rsidP="009E0066">
      <w:pPr>
        <w:rPr>
          <w:rFonts w:eastAsia="MS Mincho" w:cs="Arial"/>
          <w:sz w:val="18"/>
          <w:szCs w:val="18"/>
          <w:lang w:val="en-AU" w:eastAsia="ja-JP"/>
        </w:rPr>
      </w:pPr>
    </w:p>
    <w:p w14:paraId="2C676963" w14:textId="77777777" w:rsidR="009E0066" w:rsidRPr="00413F7C" w:rsidRDefault="009E0066" w:rsidP="009E0066">
      <w:pPr>
        <w:rPr>
          <w:rFonts w:eastAsia="MS Mincho" w:cs="Arial"/>
          <w:b/>
          <w:sz w:val="18"/>
          <w:szCs w:val="18"/>
          <w:lang w:val="en-AU" w:eastAsia="ja-JP"/>
        </w:rPr>
      </w:pPr>
      <w:r w:rsidRPr="00413F7C">
        <w:rPr>
          <w:rFonts w:eastAsia="MS Mincho" w:cs="Arial"/>
          <w:b/>
          <w:sz w:val="18"/>
          <w:szCs w:val="18"/>
          <w:lang w:val="en-AU" w:eastAsia="ja-JP"/>
        </w:rPr>
        <w:t>DISCLAIMER</w:t>
      </w:r>
    </w:p>
    <w:p w14:paraId="1642B4E3" w14:textId="77777777" w:rsidR="009E0066" w:rsidRPr="00413F7C" w:rsidRDefault="009E0066" w:rsidP="009E0066">
      <w:pPr>
        <w:rPr>
          <w:rFonts w:eastAsia="MS Mincho" w:cs="Arial"/>
          <w:sz w:val="18"/>
          <w:szCs w:val="18"/>
          <w:lang w:val="en-AU" w:eastAsia="ja-JP"/>
        </w:rPr>
      </w:pPr>
      <w:r w:rsidRPr="00413F7C">
        <w:rPr>
          <w:rFonts w:eastAsia="MS Mincho" w:cs="Arial"/>
          <w:sz w:val="18"/>
          <w:szCs w:val="18"/>
          <w:lang w:val="en-AU" w:eastAsia="ja-JP"/>
        </w:rPr>
        <w:t>While reasonable efforts have been made to ensure that the contents of this document are factually correct, AIMS and JCU do not make any representation or give any warranty regarding the accuracy, completeness, currency or suitability for any particular purpose of the information or statements contained in this document. To the extent permitted by law AIMS and JCU shall not be liable for any loss, damage, cost or expense that may be occasioned directly or indirectly through the use of or reliance on the contents of this document.</w:t>
      </w:r>
    </w:p>
    <w:p w14:paraId="18222B9A" w14:textId="77777777" w:rsidR="009E0066" w:rsidRPr="00413F7C" w:rsidRDefault="009E0066" w:rsidP="009E0066">
      <w:pPr>
        <w:ind w:left="284" w:hanging="284"/>
        <w:rPr>
          <w:rFonts w:cs="Arial"/>
          <w:sz w:val="18"/>
          <w:szCs w:val="18"/>
          <w:lang w:val="en-AU"/>
        </w:rPr>
      </w:pPr>
    </w:p>
    <w:p w14:paraId="71EF8331" w14:textId="77777777" w:rsidR="009E0066" w:rsidRPr="00413F7C" w:rsidRDefault="009E0066" w:rsidP="009E0066">
      <w:pPr>
        <w:rPr>
          <w:rFonts w:cs="Arial"/>
          <w:sz w:val="18"/>
          <w:szCs w:val="18"/>
        </w:rPr>
      </w:pPr>
      <w:r w:rsidRPr="00413F7C">
        <w:rPr>
          <w:rFonts w:cs="Arial"/>
          <w:sz w:val="18"/>
          <w:szCs w:val="18"/>
        </w:rPr>
        <w:t>Comments and questions regarding this document are welcome and should be addressed to:</w:t>
      </w:r>
    </w:p>
    <w:p w14:paraId="0C88DD40" w14:textId="6A379CB7" w:rsidR="009E0066" w:rsidRPr="00413F7C" w:rsidRDefault="009E0066" w:rsidP="009E0066">
      <w:pPr>
        <w:spacing w:before="0" w:after="0"/>
        <w:ind w:left="284" w:hanging="284"/>
        <w:rPr>
          <w:rFonts w:cs="Arial"/>
          <w:sz w:val="18"/>
          <w:szCs w:val="18"/>
          <w:lang w:val="en-AU"/>
        </w:rPr>
      </w:pPr>
      <w:r w:rsidRPr="00413F7C">
        <w:rPr>
          <w:rFonts w:cs="Arial"/>
          <w:noProof/>
          <w:sz w:val="18"/>
          <w:szCs w:val="18"/>
          <w:lang w:val="en-AU" w:eastAsia="en-AU"/>
        </w:rPr>
        <mc:AlternateContent>
          <mc:Choice Requires="wps">
            <w:drawing>
              <wp:anchor distT="0" distB="0" distL="114300" distR="114300" simplePos="0" relativeHeight="251674624" behindDoc="0" locked="0" layoutInCell="1" allowOverlap="1" wp14:anchorId="79783F92" wp14:editId="2BD51389">
                <wp:simplePos x="0" y="0"/>
                <wp:positionH relativeFrom="column">
                  <wp:posOffset>238125</wp:posOffset>
                </wp:positionH>
                <wp:positionV relativeFrom="paragraph">
                  <wp:posOffset>9867900</wp:posOffset>
                </wp:positionV>
                <wp:extent cx="7112000" cy="695325"/>
                <wp:effectExtent l="0" t="0" r="0" b="0"/>
                <wp:wrapNone/>
                <wp:docPr id="36" name="Text Box 36" descr="Front cover rectangle design feature" title="Rectangl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12000" cy="695325"/>
                        </a:xfrm>
                        <a:prstGeom prst="rect">
                          <a:avLst/>
                        </a:prstGeom>
                        <a:noFill/>
                        <a:ln w="9525">
                          <a:noFill/>
                          <a:miter lim="800000"/>
                          <a:headEnd/>
                          <a:tailEnd/>
                        </a:ln>
                      </wps:spPr>
                      <wps:txbx>
                        <w:txbxContent>
                          <w:p w14:paraId="152BAB4B" w14:textId="2C278A8A" w:rsidR="008A7E23" w:rsidRPr="002107F5" w:rsidRDefault="008A7E23" w:rsidP="009E0066">
                            <w:pPr>
                              <w:jc w:val="center"/>
                              <w:rPr>
                                <w:rFonts w:cs="Arial"/>
                              </w:rPr>
                            </w:pPr>
                            <w:r w:rsidRPr="002107F5">
                              <w:rPr>
                                <w:rFonts w:cs="Arial"/>
                                <w:lang w:val="en-AU"/>
                              </w:rPr>
                              <w:t>Jane Waterhouse</w:t>
                            </w:r>
                            <w:r>
                              <w:rPr>
                                <w:rFonts w:cs="Arial"/>
                                <w:lang w:val="en-AU"/>
                              </w:rPr>
                              <w:t>,</w:t>
                            </w:r>
                            <w:r w:rsidRPr="002107F5">
                              <w:rPr>
                                <w:rFonts w:cs="Arial"/>
                                <w:lang w:val="en-AU"/>
                              </w:rPr>
                              <w:t xml:space="preserve"> Christian Lønborg, Richard Brinkman, Paul Costello, Eduardo da Silva, Johnston Davidson, Kevin Gunn,</w:t>
                            </w:r>
                            <w:r>
                              <w:rPr>
                                <w:rFonts w:cs="Arial"/>
                                <w:lang w:val="en-AU"/>
                              </w:rPr>
                              <w:t>Stephen Lewis,</w:t>
                            </w:r>
                            <w:r w:rsidRPr="002107F5">
                              <w:rPr>
                                <w:rFonts w:cs="Arial"/>
                                <w:lang w:val="en-AU"/>
                              </w:rPr>
                              <w:t xml:space="preserve"> Murray Logan, Caroline Petus, Britta Schaffelke, Michele Skuza, Hemerson Tonin, Dieter Tracey, Margaret Wright, Irena Zagorskis</w:t>
                            </w:r>
                          </w:p>
                          <w:p w14:paraId="47571B69" w14:textId="77777777" w:rsidR="008A7E23" w:rsidRPr="002450CE" w:rsidRDefault="008A7E23" w:rsidP="009E0066">
                            <w:pPr>
                              <w:rPr>
                                <w:rFonts w:ascii="Verdana" w:hAnsi="Verdana"/>
                                <w:sz w:val="24"/>
                                <w:szCs w:val="24"/>
                              </w:rPr>
                            </w:pPr>
                          </w:p>
                          <w:p w14:paraId="73C369B4" w14:textId="77777777" w:rsidR="008A7E23" w:rsidRDefault="008A7E23" w:rsidP="009E006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783F92" id="Text Box 36" o:spid="_x0000_s1029" type="#_x0000_t202" alt="Title: Rectangle - Description: Front cover rectangle design feature" style="position:absolute;left:0;text-align:left;margin-left:18.75pt;margin-top:777pt;width:560pt;height:54.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" filled="f" stroked="f">
                <v:textbox>
                  <w:txbxContent>
                    <w:p w14:paraId="152BAB4B" w14:textId="2C278A8A" w:rsidR="008A7E23" w:rsidRPr="002107F5" w:rsidRDefault="008A7E23" w:rsidP="009E0066">
                      <w:pPr>
                        <w:jc w:val="center"/>
                        <w:rPr>
                          <w:rFonts w:cs="Arial"/>
                        </w:rPr>
                      </w:pPr>
                      <w:r w:rsidRPr="002107F5">
                        <w:rPr>
                          <w:rFonts w:cs="Arial"/>
                          <w:lang w:val="en-AU"/>
                        </w:rPr>
                        <w:t>Jane Waterhouse</w:t>
                      </w:r>
                      <w:r>
                        <w:rPr>
                          <w:rFonts w:cs="Arial"/>
                          <w:lang w:val="en-AU"/>
                        </w:rPr>
                        <w:t>,</w:t>
                      </w:r>
                      <w:r w:rsidRPr="002107F5">
                        <w:rPr>
                          <w:rFonts w:cs="Arial"/>
                          <w:lang w:val="en-AU"/>
                        </w:rPr>
                        <w:t xml:space="preserve"> Christian Lønborg, Richard Brinkman, Paul Costello, Eduardo da Silva, Johnston Davidson, Kevin Gunn,</w:t>
                      </w:r>
                      <w:r>
                        <w:rPr>
                          <w:rFonts w:cs="Arial"/>
                          <w:lang w:val="en-AU"/>
                        </w:rPr>
                        <w:t>Stephen Lewis,</w:t>
                      </w:r>
                      <w:r w:rsidRPr="002107F5">
                        <w:rPr>
                          <w:rFonts w:cs="Arial"/>
                          <w:lang w:val="en-AU"/>
                        </w:rPr>
                        <w:t xml:space="preserve"> Murray Logan, Caroline Petus, Britta Schaffelke, Michele Skuza, Hemerson Tonin, Dieter Tracey, Margaret Wright, Irena Zagorskis</w:t>
                      </w:r>
                    </w:p>
                    <w:p w14:paraId="47571B69" w14:textId="77777777" w:rsidR="008A7E23" w:rsidRPr="002450CE" w:rsidRDefault="008A7E23" w:rsidP="009E0066">
                      <w:pPr>
                        <w:rPr>
                          <w:rFonts w:ascii="Verdana" w:hAnsi="Verdana"/>
                          <w:sz w:val="24"/>
                          <w:szCs w:val="24"/>
                        </w:rPr>
                      </w:pPr>
                    </w:p>
                    <w:p w14:paraId="73C369B4" w14:textId="77777777" w:rsidR="008A7E23" w:rsidRDefault="008A7E23" w:rsidP="009E0066"/>
                  </w:txbxContent>
                </v:textbox>
              </v:shape>
            </w:pict>
          </mc:Fallback>
        </mc:AlternateContent>
      </w:r>
      <w:r w:rsidRPr="00413F7C">
        <w:rPr>
          <w:rFonts w:cs="Arial"/>
          <w:sz w:val="18"/>
          <w:szCs w:val="18"/>
          <w:lang w:val="en-AU"/>
        </w:rPr>
        <w:t>Australian Institute of Marine Science</w:t>
      </w:r>
    </w:p>
    <w:p w14:paraId="799C89D5" w14:textId="77777777" w:rsidR="009E0066" w:rsidRPr="00413F7C" w:rsidRDefault="009E0066" w:rsidP="009E0066">
      <w:pPr>
        <w:pStyle w:val="Infopage"/>
        <w:tabs>
          <w:tab w:val="left" w:pos="2700"/>
          <w:tab w:val="left" w:pos="5040"/>
        </w:tabs>
        <w:spacing w:before="0" w:after="0"/>
        <w:rPr>
          <w:rFonts w:ascii="Arial" w:hAnsi="Arial" w:cs="Arial"/>
          <w:sz w:val="18"/>
          <w:szCs w:val="18"/>
          <w:lang w:val="en-AU"/>
        </w:rPr>
      </w:pPr>
      <w:r w:rsidRPr="00413F7C">
        <w:rPr>
          <w:rFonts w:ascii="Arial" w:hAnsi="Arial" w:cs="Arial"/>
          <w:sz w:val="18"/>
          <w:szCs w:val="18"/>
          <w:lang w:val="en-AU"/>
        </w:rPr>
        <w:t>PMB No 3</w:t>
      </w:r>
    </w:p>
    <w:p w14:paraId="0560A951" w14:textId="642F2FC4" w:rsidR="009E0066" w:rsidRPr="00413F7C" w:rsidRDefault="009E0066" w:rsidP="009E0066">
      <w:pPr>
        <w:pStyle w:val="Infopage"/>
        <w:tabs>
          <w:tab w:val="left" w:pos="2700"/>
          <w:tab w:val="left" w:pos="5040"/>
        </w:tabs>
        <w:spacing w:before="0" w:after="0"/>
        <w:rPr>
          <w:rFonts w:ascii="Arial" w:hAnsi="Arial" w:cs="Arial"/>
          <w:sz w:val="18"/>
          <w:szCs w:val="18"/>
          <w:lang w:val="en-AU"/>
        </w:rPr>
      </w:pPr>
      <w:r w:rsidRPr="00413F7C">
        <w:rPr>
          <w:rFonts w:ascii="Arial" w:hAnsi="Arial" w:cs="Arial"/>
          <w:sz w:val="18"/>
          <w:szCs w:val="18"/>
          <w:lang w:val="en-AU"/>
        </w:rPr>
        <w:t>Townsville MC, Qld</w:t>
      </w:r>
      <w:r w:rsidR="001C3D04" w:rsidRPr="00413F7C">
        <w:rPr>
          <w:rFonts w:ascii="Arial" w:hAnsi="Arial" w:cs="Arial"/>
          <w:sz w:val="18"/>
          <w:szCs w:val="18"/>
          <w:lang w:val="en-AU"/>
        </w:rPr>
        <w:t xml:space="preserve"> </w:t>
      </w:r>
      <w:r w:rsidRPr="00413F7C">
        <w:rPr>
          <w:rFonts w:ascii="Arial" w:hAnsi="Arial" w:cs="Arial"/>
          <w:sz w:val="18"/>
          <w:szCs w:val="18"/>
          <w:lang w:val="en-AU"/>
        </w:rPr>
        <w:t>4810</w:t>
      </w:r>
    </w:p>
    <w:p w14:paraId="19F12DEA" w14:textId="77777777" w:rsidR="0070721A" w:rsidRPr="00413F7C" w:rsidRDefault="0070721A" w:rsidP="009E0066">
      <w:pPr>
        <w:pStyle w:val="Infopage"/>
        <w:tabs>
          <w:tab w:val="left" w:pos="2700"/>
          <w:tab w:val="left" w:pos="5040"/>
        </w:tabs>
        <w:spacing w:before="0" w:after="0"/>
        <w:rPr>
          <w:rFonts w:ascii="Arial" w:hAnsi="Arial" w:cs="Arial"/>
          <w:sz w:val="18"/>
          <w:szCs w:val="18"/>
          <w:lang w:val="en-AU"/>
        </w:rPr>
      </w:pPr>
    </w:p>
    <w:p w14:paraId="684C427E" w14:textId="77777777" w:rsidR="009E0066" w:rsidRPr="00413F7C" w:rsidRDefault="009E0066" w:rsidP="009E0066">
      <w:pPr>
        <w:pStyle w:val="Infopage"/>
        <w:tabs>
          <w:tab w:val="left" w:pos="2700"/>
          <w:tab w:val="left" w:pos="5040"/>
        </w:tabs>
        <w:spacing w:before="0" w:after="0"/>
        <w:rPr>
          <w:rFonts w:ascii="Arial" w:hAnsi="Arial" w:cs="Arial"/>
          <w:sz w:val="18"/>
          <w:szCs w:val="18"/>
          <w:lang w:val="en-AU"/>
        </w:rPr>
      </w:pPr>
      <w:r w:rsidRPr="00413F7C">
        <w:rPr>
          <w:rFonts w:ascii="Arial" w:hAnsi="Arial" w:cs="Arial"/>
          <w:sz w:val="18"/>
          <w:szCs w:val="18"/>
          <w:lang w:val="en-AU"/>
        </w:rPr>
        <w:t xml:space="preserve">and </w:t>
      </w:r>
    </w:p>
    <w:p w14:paraId="3D0603CC" w14:textId="77777777" w:rsidR="0070721A" w:rsidRPr="00413F7C" w:rsidRDefault="0070721A" w:rsidP="009E0066">
      <w:pPr>
        <w:pStyle w:val="Infopage"/>
        <w:tabs>
          <w:tab w:val="left" w:pos="2700"/>
          <w:tab w:val="left" w:pos="5040"/>
        </w:tabs>
        <w:spacing w:before="0" w:after="0"/>
        <w:jc w:val="left"/>
        <w:rPr>
          <w:rFonts w:ascii="Arial" w:hAnsi="Arial" w:cs="Arial"/>
          <w:color w:val="000000"/>
          <w:sz w:val="18"/>
          <w:szCs w:val="18"/>
          <w:lang w:val="en-AU" w:eastAsia="en-GB"/>
        </w:rPr>
      </w:pPr>
    </w:p>
    <w:p w14:paraId="509FD335" w14:textId="77777777" w:rsidR="009E0066" w:rsidRPr="00413F7C" w:rsidRDefault="009E0066" w:rsidP="009E0066">
      <w:pPr>
        <w:pStyle w:val="Infopage"/>
        <w:tabs>
          <w:tab w:val="left" w:pos="2700"/>
          <w:tab w:val="left" w:pos="5040"/>
        </w:tabs>
        <w:spacing w:before="0" w:after="0"/>
        <w:jc w:val="left"/>
        <w:rPr>
          <w:rFonts w:ascii="Arial" w:hAnsi="Arial" w:cs="Arial"/>
          <w:color w:val="000000"/>
          <w:sz w:val="18"/>
          <w:szCs w:val="18"/>
          <w:lang w:val="en-AU" w:eastAsia="en-GB"/>
        </w:rPr>
      </w:pPr>
      <w:r w:rsidRPr="00413F7C">
        <w:rPr>
          <w:rFonts w:ascii="Arial" w:hAnsi="Arial" w:cs="Arial"/>
          <w:color w:val="000000"/>
          <w:sz w:val="18"/>
          <w:szCs w:val="18"/>
          <w:lang w:val="en-AU" w:eastAsia="en-GB"/>
        </w:rPr>
        <w:t>TropWATER- Centre for Tropical Water and Aquatic Ecosystem Research</w:t>
      </w:r>
    </w:p>
    <w:p w14:paraId="1E7686A0" w14:textId="77777777" w:rsidR="009E0066" w:rsidRPr="00413F7C" w:rsidRDefault="009E0066" w:rsidP="009E0066">
      <w:pPr>
        <w:pStyle w:val="Infopage"/>
        <w:tabs>
          <w:tab w:val="left" w:pos="2700"/>
          <w:tab w:val="left" w:pos="5040"/>
        </w:tabs>
        <w:spacing w:before="0" w:after="0"/>
        <w:jc w:val="left"/>
        <w:rPr>
          <w:rFonts w:ascii="Arial" w:hAnsi="Arial" w:cs="Arial"/>
          <w:color w:val="000000"/>
          <w:sz w:val="18"/>
          <w:szCs w:val="18"/>
          <w:lang w:val="en-AU" w:eastAsia="en-GB"/>
        </w:rPr>
      </w:pPr>
      <w:r w:rsidRPr="00413F7C">
        <w:rPr>
          <w:rFonts w:ascii="Arial" w:hAnsi="Arial" w:cs="Arial"/>
          <w:color w:val="000000"/>
          <w:sz w:val="18"/>
          <w:szCs w:val="18"/>
          <w:lang w:val="en-AU" w:eastAsia="en-GB"/>
        </w:rPr>
        <w:t>James Cook University</w:t>
      </w:r>
    </w:p>
    <w:p w14:paraId="441770F5" w14:textId="77777777" w:rsidR="009E0066" w:rsidRPr="00413F7C" w:rsidRDefault="009E0066" w:rsidP="009E0066">
      <w:pPr>
        <w:pStyle w:val="Infopage"/>
        <w:tabs>
          <w:tab w:val="left" w:pos="2700"/>
          <w:tab w:val="left" w:pos="5040"/>
        </w:tabs>
        <w:spacing w:before="0" w:after="0"/>
        <w:jc w:val="left"/>
        <w:rPr>
          <w:rFonts w:ascii="Arial" w:hAnsi="Arial" w:cs="Arial"/>
          <w:color w:val="000000"/>
          <w:sz w:val="18"/>
          <w:szCs w:val="18"/>
          <w:lang w:val="en-AU" w:eastAsia="en-GB"/>
        </w:rPr>
      </w:pPr>
      <w:r w:rsidRPr="00413F7C">
        <w:rPr>
          <w:rFonts w:ascii="Arial" w:hAnsi="Arial" w:cs="Arial"/>
          <w:color w:val="000000"/>
          <w:sz w:val="18"/>
          <w:szCs w:val="18"/>
          <w:lang w:val="en-AU" w:eastAsia="en-GB"/>
        </w:rPr>
        <w:t>Townsville, Qld 4811</w:t>
      </w:r>
    </w:p>
    <w:p w14:paraId="52552FC2" w14:textId="77777777" w:rsidR="009E0066" w:rsidRPr="00413F7C" w:rsidRDefault="00335316" w:rsidP="009E0066">
      <w:pPr>
        <w:pStyle w:val="Infopage"/>
        <w:tabs>
          <w:tab w:val="left" w:pos="2700"/>
          <w:tab w:val="left" w:pos="5040"/>
        </w:tabs>
        <w:spacing w:before="0" w:after="0"/>
        <w:jc w:val="left"/>
        <w:rPr>
          <w:rFonts w:ascii="Arial" w:hAnsi="Arial" w:cs="Arial"/>
          <w:sz w:val="18"/>
          <w:szCs w:val="18"/>
          <w:lang w:val="en-AU"/>
        </w:rPr>
      </w:pPr>
      <w:hyperlink r:id="rId22" w:history="1">
        <w:r w:rsidR="009E0066" w:rsidRPr="00413F7C">
          <w:rPr>
            <w:rStyle w:val="Hyperlink"/>
            <w:rFonts w:ascii="Arial" w:hAnsi="Arial" w:cs="Arial"/>
            <w:sz w:val="18"/>
            <w:szCs w:val="18"/>
            <w:lang w:val="en-AU"/>
          </w:rPr>
          <w:t>Tropwater@jcu.edu.au</w:t>
        </w:r>
      </w:hyperlink>
    </w:p>
    <w:p w14:paraId="29160DA1" w14:textId="77777777" w:rsidR="009E0066" w:rsidRPr="00413F7C" w:rsidRDefault="009E0066" w:rsidP="009E0066">
      <w:pPr>
        <w:pStyle w:val="Infopage"/>
        <w:rPr>
          <w:rFonts w:ascii="Arial" w:hAnsi="Arial" w:cs="Arial"/>
          <w:sz w:val="18"/>
          <w:szCs w:val="18"/>
          <w:lang w:val="en-AU"/>
        </w:rPr>
      </w:pPr>
    </w:p>
    <w:p w14:paraId="7B32A088" w14:textId="7049E70E" w:rsidR="00283090" w:rsidRPr="00A920F1" w:rsidRDefault="00283090" w:rsidP="00283090">
      <w:pPr>
        <w:spacing w:before="100" w:beforeAutospacing="1" w:after="100" w:afterAutospacing="1"/>
        <w:rPr>
          <w:rFonts w:cs="Arial"/>
          <w:i/>
          <w:iCs/>
          <w:sz w:val="18"/>
          <w:szCs w:val="18"/>
          <w:lang w:val="en-US"/>
        </w:rPr>
      </w:pPr>
      <w:r w:rsidRPr="00A920F1">
        <w:rPr>
          <w:rFonts w:cs="Arial"/>
          <w:i/>
          <w:iCs/>
          <w:sz w:val="18"/>
          <w:szCs w:val="18"/>
          <w:lang w:val="en-US"/>
        </w:rPr>
        <w:t xml:space="preserve">This project is supported by the Great Barrier Reef Marine Park Authority through funding from the Australian Government Reef Program, the </w:t>
      </w:r>
      <w:r w:rsidR="00BA0D86" w:rsidRPr="00A920F1">
        <w:rPr>
          <w:rFonts w:cs="Arial"/>
          <w:i/>
          <w:iCs/>
          <w:sz w:val="18"/>
          <w:szCs w:val="18"/>
          <w:lang w:val="en-US"/>
        </w:rPr>
        <w:t>Australian and Queensland governm</w:t>
      </w:r>
      <w:r w:rsidR="00A920F1" w:rsidRPr="00A920F1">
        <w:rPr>
          <w:rFonts w:cs="Arial"/>
          <w:i/>
          <w:iCs/>
          <w:sz w:val="18"/>
          <w:szCs w:val="18"/>
          <w:lang w:val="en-US"/>
        </w:rPr>
        <w:t>e</w:t>
      </w:r>
      <w:r w:rsidR="00BA0D86" w:rsidRPr="00A920F1">
        <w:rPr>
          <w:rFonts w:cs="Arial"/>
          <w:i/>
          <w:iCs/>
          <w:sz w:val="18"/>
          <w:szCs w:val="18"/>
          <w:lang w:val="en-US"/>
        </w:rPr>
        <w:t xml:space="preserve">nts </w:t>
      </w:r>
      <w:r w:rsidRPr="00A920F1">
        <w:rPr>
          <w:rFonts w:cs="Arial"/>
          <w:i/>
          <w:iCs/>
          <w:sz w:val="18"/>
          <w:szCs w:val="18"/>
        </w:rPr>
        <w:t>Reef 2050 Integrated Monitoring and Reporting Program, Australian Institute of Marine Science and James Cook University.</w:t>
      </w:r>
    </w:p>
    <w:p w14:paraId="246BB9AE" w14:textId="77777777" w:rsidR="00803656" w:rsidRDefault="00803656" w:rsidP="00803656">
      <w:pPr>
        <w:pStyle w:val="BodyText3"/>
        <w:spacing w:before="0" w:after="0"/>
        <w:rPr>
          <w:rFonts w:ascii="Arial Narrow" w:eastAsia="MS Mincho" w:hAnsi="Arial Narrow" w:cs="Arial"/>
          <w:szCs w:val="22"/>
          <w:lang w:val="en-AU" w:eastAsia="ja-JP"/>
        </w:rPr>
      </w:pPr>
    </w:p>
    <w:p w14:paraId="246BB9AF" w14:textId="77777777" w:rsidR="00803656" w:rsidRDefault="00803656" w:rsidP="00803656">
      <w:pPr>
        <w:rPr>
          <w:rFonts w:ascii="Arial Narrow" w:eastAsia="MS Mincho" w:hAnsi="Arial Narrow" w:cs="Arial"/>
          <w:szCs w:val="22"/>
          <w:lang w:val="en-AU" w:eastAsia="ja-JP"/>
        </w:rPr>
        <w:sectPr w:rsidR="00803656" w:rsidSect="00AA194C">
          <w:headerReference w:type="default" r:id="rId23"/>
          <w:footerReference w:type="default" r:id="rId24"/>
          <w:pgSz w:w="11907" w:h="16840" w:code="9"/>
          <w:pgMar w:top="1418" w:right="1418" w:bottom="1418" w:left="1418" w:header="709" w:footer="709" w:gutter="0"/>
          <w:pgNumType w:fmt="lowerRoman" w:start="1"/>
          <w:cols w:space="720"/>
          <w:docGrid w:linePitch="299"/>
        </w:sectPr>
      </w:pPr>
    </w:p>
    <w:p w14:paraId="246BB9B1" w14:textId="77777777" w:rsidR="00803656" w:rsidRPr="0028107A" w:rsidRDefault="00803656" w:rsidP="0028107A">
      <w:pPr>
        <w:rPr>
          <w:b/>
          <w:sz w:val="32"/>
          <w:szCs w:val="32"/>
        </w:rPr>
      </w:pPr>
      <w:r w:rsidRPr="0028107A">
        <w:rPr>
          <w:b/>
          <w:sz w:val="32"/>
          <w:szCs w:val="32"/>
        </w:rPr>
        <w:lastRenderedPageBreak/>
        <w:t>Contents</w:t>
      </w:r>
    </w:p>
    <w:p w14:paraId="6390DC09" w14:textId="01BA8C44" w:rsidR="00036D2A" w:rsidRDefault="00036D2A">
      <w:pPr>
        <w:pStyle w:val="TOC1"/>
        <w:rPr>
          <w:rFonts w:asciiTheme="minorHAnsi" w:eastAsiaTheme="minorEastAsia" w:hAnsiTheme="minorHAnsi" w:cstheme="minorBidi"/>
          <w:b w:val="0"/>
          <w:szCs w:val="22"/>
          <w:lang w:val="en-AU" w:eastAsia="en-AU"/>
        </w:rPr>
      </w:pPr>
      <w:r>
        <w:rPr>
          <w:lang w:val="en-AU"/>
        </w:rPr>
        <w:fldChar w:fldCharType="begin"/>
      </w:r>
      <w:r>
        <w:rPr>
          <w:lang w:val="en-AU"/>
        </w:rPr>
        <w:instrText xml:space="preserve"> TOC \o "3-3" \t "Heading 1,1,Heading 2,2,Summary Heading 1,1" </w:instrText>
      </w:r>
      <w:r>
        <w:rPr>
          <w:lang w:val="en-AU"/>
        </w:rPr>
        <w:fldChar w:fldCharType="separate"/>
      </w:r>
      <w:r>
        <w:t xml:space="preserve">List of </w:t>
      </w:r>
      <w:r w:rsidR="001E7279">
        <w:t>f</w:t>
      </w:r>
      <w:r>
        <w:t xml:space="preserve">igures and </w:t>
      </w:r>
      <w:r w:rsidR="001E7279">
        <w:t>t</w:t>
      </w:r>
      <w:r>
        <w:t>ables</w:t>
      </w:r>
      <w:r>
        <w:tab/>
      </w:r>
      <w:r>
        <w:fldChar w:fldCharType="begin"/>
      </w:r>
      <w:r>
        <w:instrText xml:space="preserve"> PAGEREF _Toc11410729 \h </w:instrText>
      </w:r>
      <w:r>
        <w:fldChar w:fldCharType="separate"/>
      </w:r>
      <w:r w:rsidR="00335316">
        <w:t>iii</w:t>
      </w:r>
      <w:r>
        <w:fldChar w:fldCharType="end"/>
      </w:r>
    </w:p>
    <w:p w14:paraId="475621BB" w14:textId="61277559" w:rsidR="00036D2A" w:rsidRDefault="00036D2A">
      <w:pPr>
        <w:pStyle w:val="TOC1"/>
        <w:rPr>
          <w:rFonts w:asciiTheme="minorHAnsi" w:eastAsiaTheme="minorEastAsia" w:hAnsiTheme="minorHAnsi" w:cstheme="minorBidi"/>
          <w:b w:val="0"/>
          <w:szCs w:val="22"/>
          <w:lang w:val="en-AU" w:eastAsia="en-AU"/>
        </w:rPr>
      </w:pPr>
      <w:r>
        <w:t xml:space="preserve">Appendices: List of </w:t>
      </w:r>
      <w:r w:rsidR="001E7279">
        <w:t>f</w:t>
      </w:r>
      <w:r>
        <w:t xml:space="preserve">igures and </w:t>
      </w:r>
      <w:r w:rsidR="001E7279">
        <w:t>t</w:t>
      </w:r>
      <w:r>
        <w:t>ables</w:t>
      </w:r>
      <w:r>
        <w:tab/>
      </w:r>
      <w:r>
        <w:fldChar w:fldCharType="begin"/>
      </w:r>
      <w:r>
        <w:instrText xml:space="preserve"> PAGEREF _Toc11410730 \h </w:instrText>
      </w:r>
      <w:r>
        <w:fldChar w:fldCharType="separate"/>
      </w:r>
      <w:r w:rsidR="00335316">
        <w:t>ix</w:t>
      </w:r>
      <w:r>
        <w:fldChar w:fldCharType="end"/>
      </w:r>
    </w:p>
    <w:p w14:paraId="4E58E251" w14:textId="77777777" w:rsidR="00036D2A" w:rsidRDefault="00036D2A">
      <w:pPr>
        <w:pStyle w:val="TOC1"/>
        <w:rPr>
          <w:rFonts w:asciiTheme="minorHAnsi" w:eastAsiaTheme="minorEastAsia" w:hAnsiTheme="minorHAnsi" w:cstheme="minorBidi"/>
          <w:b w:val="0"/>
          <w:szCs w:val="22"/>
          <w:lang w:val="en-AU" w:eastAsia="en-AU"/>
        </w:rPr>
      </w:pPr>
      <w:r>
        <w:t>Commonly used acronyms, abbreviations and units</w:t>
      </w:r>
      <w:r>
        <w:tab/>
      </w:r>
      <w:r>
        <w:fldChar w:fldCharType="begin"/>
      </w:r>
      <w:r>
        <w:instrText xml:space="preserve"> PAGEREF _Toc11410731 \h </w:instrText>
      </w:r>
      <w:r>
        <w:fldChar w:fldCharType="separate"/>
      </w:r>
      <w:r w:rsidR="00335316">
        <w:t>xii</w:t>
      </w:r>
      <w:r>
        <w:fldChar w:fldCharType="end"/>
      </w:r>
    </w:p>
    <w:p w14:paraId="42EF2008" w14:textId="77777777" w:rsidR="00036D2A" w:rsidRDefault="00036D2A">
      <w:pPr>
        <w:pStyle w:val="TOC1"/>
        <w:rPr>
          <w:rFonts w:asciiTheme="minorHAnsi" w:eastAsiaTheme="minorEastAsia" w:hAnsiTheme="minorHAnsi" w:cstheme="minorBidi"/>
          <w:b w:val="0"/>
          <w:szCs w:val="22"/>
          <w:lang w:val="en-AU" w:eastAsia="en-AU"/>
        </w:rPr>
      </w:pPr>
      <w:r>
        <w:t>Acknowledgements</w:t>
      </w:r>
      <w:r>
        <w:tab/>
      </w:r>
      <w:r>
        <w:fldChar w:fldCharType="begin"/>
      </w:r>
      <w:r>
        <w:instrText xml:space="preserve"> PAGEREF _Toc11410732 \h </w:instrText>
      </w:r>
      <w:r>
        <w:fldChar w:fldCharType="separate"/>
      </w:r>
      <w:r w:rsidR="00335316">
        <w:t>xiv</w:t>
      </w:r>
      <w:r>
        <w:fldChar w:fldCharType="end"/>
      </w:r>
    </w:p>
    <w:p w14:paraId="6AACAE3E" w14:textId="77777777" w:rsidR="00036D2A" w:rsidRDefault="00036D2A">
      <w:pPr>
        <w:pStyle w:val="TOC1"/>
        <w:rPr>
          <w:rFonts w:asciiTheme="minorHAnsi" w:eastAsiaTheme="minorEastAsia" w:hAnsiTheme="minorHAnsi" w:cstheme="minorBidi"/>
          <w:b w:val="0"/>
          <w:szCs w:val="22"/>
          <w:lang w:val="en-AU" w:eastAsia="en-AU"/>
        </w:rPr>
      </w:pPr>
      <w:r>
        <w:t>Executive summary</w:t>
      </w:r>
      <w:r>
        <w:tab/>
      </w:r>
      <w:r>
        <w:fldChar w:fldCharType="begin"/>
      </w:r>
      <w:r>
        <w:instrText xml:space="preserve"> PAGEREF _Toc11410733 \h </w:instrText>
      </w:r>
      <w:r>
        <w:fldChar w:fldCharType="separate"/>
      </w:r>
      <w:r w:rsidR="00335316">
        <w:t>1</w:t>
      </w:r>
      <w:r>
        <w:fldChar w:fldCharType="end"/>
      </w:r>
    </w:p>
    <w:p w14:paraId="7DA56A78" w14:textId="77777777" w:rsidR="00036D2A" w:rsidRDefault="00036D2A">
      <w:pPr>
        <w:pStyle w:val="TOC1"/>
        <w:rPr>
          <w:rFonts w:asciiTheme="minorHAnsi" w:eastAsiaTheme="minorEastAsia" w:hAnsiTheme="minorHAnsi" w:cstheme="minorBidi"/>
          <w:b w:val="0"/>
          <w:szCs w:val="22"/>
          <w:lang w:val="en-AU" w:eastAsia="en-AU"/>
        </w:rPr>
      </w:pPr>
      <w:r>
        <w:t>1.</w:t>
      </w:r>
      <w:r>
        <w:rPr>
          <w:rFonts w:asciiTheme="minorHAnsi" w:eastAsiaTheme="minorEastAsia" w:hAnsiTheme="minorHAnsi" w:cstheme="minorBidi"/>
          <w:b w:val="0"/>
          <w:szCs w:val="22"/>
          <w:lang w:val="en-AU" w:eastAsia="en-AU"/>
        </w:rPr>
        <w:tab/>
      </w:r>
      <w:r>
        <w:t>Introduction</w:t>
      </w:r>
      <w:r>
        <w:tab/>
      </w:r>
      <w:r>
        <w:fldChar w:fldCharType="begin"/>
      </w:r>
      <w:r>
        <w:instrText xml:space="preserve"> PAGEREF _Toc11410734 \h </w:instrText>
      </w:r>
      <w:r>
        <w:fldChar w:fldCharType="separate"/>
      </w:r>
      <w:r w:rsidR="00335316">
        <w:t>4</w:t>
      </w:r>
      <w:r>
        <w:fldChar w:fldCharType="end"/>
      </w:r>
    </w:p>
    <w:p w14:paraId="4DF277A7" w14:textId="77777777" w:rsidR="00036D2A" w:rsidRDefault="00036D2A">
      <w:pPr>
        <w:pStyle w:val="TOC2"/>
        <w:rPr>
          <w:rFonts w:asciiTheme="minorHAnsi" w:eastAsiaTheme="minorEastAsia" w:hAnsiTheme="minorHAnsi" w:cstheme="minorBidi"/>
          <w:noProof/>
          <w:sz w:val="22"/>
          <w:szCs w:val="22"/>
          <w:lang w:val="en-AU" w:eastAsia="en-AU"/>
        </w:rPr>
      </w:pPr>
      <w:r>
        <w:rPr>
          <w:noProof/>
        </w:rPr>
        <w:t>1.1</w:t>
      </w:r>
      <w:r>
        <w:rPr>
          <w:rFonts w:asciiTheme="minorHAnsi" w:eastAsiaTheme="minorEastAsia" w:hAnsiTheme="minorHAnsi" w:cstheme="minorBidi"/>
          <w:noProof/>
          <w:sz w:val="22"/>
          <w:szCs w:val="22"/>
          <w:lang w:val="en-AU" w:eastAsia="en-AU"/>
        </w:rPr>
        <w:tab/>
      </w:r>
      <w:r>
        <w:rPr>
          <w:noProof/>
        </w:rPr>
        <w:t xml:space="preserve">The Great Barrier </w:t>
      </w:r>
      <w:r w:rsidRPr="005C407D">
        <w:rPr>
          <w:noProof/>
          <w:lang w:val="en-AU"/>
        </w:rPr>
        <w:t>Reef</w:t>
      </w:r>
      <w:r>
        <w:rPr>
          <w:noProof/>
        </w:rPr>
        <w:tab/>
      </w:r>
      <w:r>
        <w:rPr>
          <w:noProof/>
        </w:rPr>
        <w:fldChar w:fldCharType="begin"/>
      </w:r>
      <w:r>
        <w:rPr>
          <w:noProof/>
        </w:rPr>
        <w:instrText xml:space="preserve"> PAGEREF _Toc11410735 \h </w:instrText>
      </w:r>
      <w:r>
        <w:rPr>
          <w:noProof/>
        </w:rPr>
      </w:r>
      <w:r>
        <w:rPr>
          <w:noProof/>
        </w:rPr>
        <w:fldChar w:fldCharType="separate"/>
      </w:r>
      <w:r w:rsidR="00335316">
        <w:rPr>
          <w:noProof/>
        </w:rPr>
        <w:t>4</w:t>
      </w:r>
      <w:r>
        <w:rPr>
          <w:noProof/>
        </w:rPr>
        <w:fldChar w:fldCharType="end"/>
      </w:r>
    </w:p>
    <w:p w14:paraId="69E51775" w14:textId="77777777" w:rsidR="00036D2A" w:rsidRDefault="00036D2A">
      <w:pPr>
        <w:pStyle w:val="TOC2"/>
        <w:rPr>
          <w:rFonts w:asciiTheme="minorHAnsi" w:eastAsiaTheme="minorEastAsia" w:hAnsiTheme="minorHAnsi" w:cstheme="minorBidi"/>
          <w:noProof/>
          <w:sz w:val="22"/>
          <w:szCs w:val="22"/>
          <w:lang w:val="en-AU" w:eastAsia="en-AU"/>
        </w:rPr>
      </w:pPr>
      <w:r>
        <w:rPr>
          <w:noProof/>
        </w:rPr>
        <w:t>1.2</w:t>
      </w:r>
      <w:r>
        <w:rPr>
          <w:rFonts w:asciiTheme="minorHAnsi" w:eastAsiaTheme="minorEastAsia" w:hAnsiTheme="minorHAnsi" w:cstheme="minorBidi"/>
          <w:noProof/>
          <w:sz w:val="22"/>
          <w:szCs w:val="22"/>
          <w:lang w:val="en-AU" w:eastAsia="en-AU"/>
        </w:rPr>
        <w:tab/>
      </w:r>
      <w:r>
        <w:rPr>
          <w:noProof/>
        </w:rPr>
        <w:t>Water quality monitoring in the Marine Monitoring Program</w:t>
      </w:r>
      <w:r>
        <w:rPr>
          <w:noProof/>
        </w:rPr>
        <w:tab/>
      </w:r>
      <w:r>
        <w:rPr>
          <w:noProof/>
        </w:rPr>
        <w:fldChar w:fldCharType="begin"/>
      </w:r>
      <w:r>
        <w:rPr>
          <w:noProof/>
        </w:rPr>
        <w:instrText xml:space="preserve"> PAGEREF _Toc11410736 \h </w:instrText>
      </w:r>
      <w:r>
        <w:rPr>
          <w:noProof/>
        </w:rPr>
      </w:r>
      <w:r>
        <w:rPr>
          <w:noProof/>
        </w:rPr>
        <w:fldChar w:fldCharType="separate"/>
      </w:r>
      <w:r w:rsidR="00335316">
        <w:rPr>
          <w:noProof/>
        </w:rPr>
        <w:t>5</w:t>
      </w:r>
      <w:r>
        <w:rPr>
          <w:noProof/>
        </w:rPr>
        <w:fldChar w:fldCharType="end"/>
      </w:r>
    </w:p>
    <w:p w14:paraId="14C1E2E3" w14:textId="77777777" w:rsidR="00036D2A" w:rsidRDefault="00036D2A">
      <w:pPr>
        <w:pStyle w:val="TOC2"/>
        <w:rPr>
          <w:rFonts w:asciiTheme="minorHAnsi" w:eastAsiaTheme="minorEastAsia" w:hAnsiTheme="minorHAnsi" w:cstheme="minorBidi"/>
          <w:noProof/>
          <w:sz w:val="22"/>
          <w:szCs w:val="22"/>
          <w:lang w:val="en-AU" w:eastAsia="en-AU"/>
        </w:rPr>
      </w:pPr>
      <w:r>
        <w:rPr>
          <w:noProof/>
        </w:rPr>
        <w:t>1.3</w:t>
      </w:r>
      <w:r>
        <w:rPr>
          <w:rFonts w:asciiTheme="minorHAnsi" w:eastAsiaTheme="minorEastAsia" w:hAnsiTheme="minorHAnsi" w:cstheme="minorBidi"/>
          <w:noProof/>
          <w:sz w:val="22"/>
          <w:szCs w:val="22"/>
          <w:lang w:val="en-AU" w:eastAsia="en-AU"/>
        </w:rPr>
        <w:tab/>
      </w:r>
      <w:r>
        <w:rPr>
          <w:noProof/>
        </w:rPr>
        <w:t>Structure of the report</w:t>
      </w:r>
      <w:r>
        <w:rPr>
          <w:noProof/>
        </w:rPr>
        <w:tab/>
      </w:r>
      <w:r>
        <w:rPr>
          <w:noProof/>
        </w:rPr>
        <w:fldChar w:fldCharType="begin"/>
      </w:r>
      <w:r>
        <w:rPr>
          <w:noProof/>
        </w:rPr>
        <w:instrText xml:space="preserve"> PAGEREF _Toc11410737 \h </w:instrText>
      </w:r>
      <w:r>
        <w:rPr>
          <w:noProof/>
        </w:rPr>
      </w:r>
      <w:r>
        <w:rPr>
          <w:noProof/>
        </w:rPr>
        <w:fldChar w:fldCharType="separate"/>
      </w:r>
      <w:r w:rsidR="00335316">
        <w:rPr>
          <w:noProof/>
        </w:rPr>
        <w:t>6</w:t>
      </w:r>
      <w:r>
        <w:rPr>
          <w:noProof/>
        </w:rPr>
        <w:fldChar w:fldCharType="end"/>
      </w:r>
    </w:p>
    <w:p w14:paraId="6D29C9D9" w14:textId="77777777" w:rsidR="00036D2A" w:rsidRDefault="00036D2A">
      <w:pPr>
        <w:pStyle w:val="TOC1"/>
        <w:rPr>
          <w:rFonts w:asciiTheme="minorHAnsi" w:eastAsiaTheme="minorEastAsia" w:hAnsiTheme="minorHAnsi" w:cstheme="minorBidi"/>
          <w:b w:val="0"/>
          <w:szCs w:val="22"/>
          <w:lang w:val="en-AU" w:eastAsia="en-AU"/>
        </w:rPr>
      </w:pPr>
      <w:r>
        <w:t>2.</w:t>
      </w:r>
      <w:r>
        <w:rPr>
          <w:rFonts w:asciiTheme="minorHAnsi" w:eastAsiaTheme="minorEastAsia" w:hAnsiTheme="minorHAnsi" w:cstheme="minorBidi"/>
          <w:b w:val="0"/>
          <w:szCs w:val="22"/>
          <w:lang w:val="en-AU" w:eastAsia="en-AU"/>
        </w:rPr>
        <w:tab/>
      </w:r>
      <w:r>
        <w:t>Methods summary</w:t>
      </w:r>
      <w:r>
        <w:tab/>
      </w:r>
      <w:r>
        <w:fldChar w:fldCharType="begin"/>
      </w:r>
      <w:r>
        <w:instrText xml:space="preserve"> PAGEREF _Toc11410738 \h </w:instrText>
      </w:r>
      <w:r>
        <w:fldChar w:fldCharType="separate"/>
      </w:r>
      <w:r w:rsidR="00335316">
        <w:t>7</w:t>
      </w:r>
      <w:r>
        <w:fldChar w:fldCharType="end"/>
      </w:r>
    </w:p>
    <w:p w14:paraId="77316A30" w14:textId="77777777" w:rsidR="00036D2A" w:rsidRDefault="00036D2A">
      <w:pPr>
        <w:pStyle w:val="TOC2"/>
        <w:rPr>
          <w:rFonts w:asciiTheme="minorHAnsi" w:eastAsiaTheme="minorEastAsia" w:hAnsiTheme="minorHAnsi" w:cstheme="minorBidi"/>
          <w:noProof/>
          <w:sz w:val="22"/>
          <w:szCs w:val="22"/>
          <w:lang w:val="en-AU" w:eastAsia="en-AU"/>
        </w:rPr>
      </w:pPr>
      <w:r>
        <w:rPr>
          <w:noProof/>
        </w:rPr>
        <w:t>2.1</w:t>
      </w:r>
      <w:r>
        <w:rPr>
          <w:rFonts w:asciiTheme="minorHAnsi" w:eastAsiaTheme="minorEastAsia" w:hAnsiTheme="minorHAnsi" w:cstheme="minorBidi"/>
          <w:noProof/>
          <w:sz w:val="22"/>
          <w:szCs w:val="22"/>
          <w:lang w:val="en-AU" w:eastAsia="en-AU"/>
        </w:rPr>
        <w:tab/>
      </w:r>
      <w:r>
        <w:rPr>
          <w:noProof/>
        </w:rPr>
        <w:t>Sampling design</w:t>
      </w:r>
      <w:r>
        <w:rPr>
          <w:noProof/>
        </w:rPr>
        <w:tab/>
      </w:r>
      <w:r>
        <w:rPr>
          <w:noProof/>
        </w:rPr>
        <w:fldChar w:fldCharType="begin"/>
      </w:r>
      <w:r>
        <w:rPr>
          <w:noProof/>
        </w:rPr>
        <w:instrText xml:space="preserve"> PAGEREF _Toc11410739 \h </w:instrText>
      </w:r>
      <w:r>
        <w:rPr>
          <w:noProof/>
        </w:rPr>
      </w:r>
      <w:r>
        <w:rPr>
          <w:noProof/>
        </w:rPr>
        <w:fldChar w:fldCharType="separate"/>
      </w:r>
      <w:r w:rsidR="00335316">
        <w:rPr>
          <w:noProof/>
        </w:rPr>
        <w:t>7</w:t>
      </w:r>
      <w:r>
        <w:rPr>
          <w:noProof/>
        </w:rPr>
        <w:fldChar w:fldCharType="end"/>
      </w:r>
    </w:p>
    <w:p w14:paraId="3DC3A40E" w14:textId="77777777" w:rsidR="00036D2A" w:rsidRDefault="00036D2A">
      <w:pPr>
        <w:pStyle w:val="TOC2"/>
        <w:rPr>
          <w:rFonts w:asciiTheme="minorHAnsi" w:eastAsiaTheme="minorEastAsia" w:hAnsiTheme="minorHAnsi" w:cstheme="minorBidi"/>
          <w:noProof/>
          <w:sz w:val="22"/>
          <w:szCs w:val="22"/>
          <w:lang w:val="en-AU" w:eastAsia="en-AU"/>
        </w:rPr>
      </w:pPr>
      <w:r>
        <w:rPr>
          <w:noProof/>
        </w:rPr>
        <w:t>2.2</w:t>
      </w:r>
      <w:r>
        <w:rPr>
          <w:rFonts w:asciiTheme="minorHAnsi" w:eastAsiaTheme="minorEastAsia" w:hAnsiTheme="minorHAnsi" w:cstheme="minorBidi"/>
          <w:noProof/>
          <w:sz w:val="22"/>
          <w:szCs w:val="22"/>
          <w:lang w:val="en-AU" w:eastAsia="en-AU"/>
        </w:rPr>
        <w:tab/>
      </w:r>
      <w:r>
        <w:rPr>
          <w:noProof/>
        </w:rPr>
        <w:t>Water quality sampling</w:t>
      </w:r>
      <w:r>
        <w:rPr>
          <w:noProof/>
        </w:rPr>
        <w:tab/>
      </w:r>
      <w:r>
        <w:rPr>
          <w:noProof/>
        </w:rPr>
        <w:fldChar w:fldCharType="begin"/>
      </w:r>
      <w:r>
        <w:rPr>
          <w:noProof/>
        </w:rPr>
        <w:instrText xml:space="preserve"> PAGEREF _Toc11410740 \h </w:instrText>
      </w:r>
      <w:r>
        <w:rPr>
          <w:noProof/>
        </w:rPr>
      </w:r>
      <w:r>
        <w:rPr>
          <w:noProof/>
        </w:rPr>
        <w:fldChar w:fldCharType="separate"/>
      </w:r>
      <w:r w:rsidR="00335316">
        <w:rPr>
          <w:noProof/>
        </w:rPr>
        <w:t>9</w:t>
      </w:r>
      <w:r>
        <w:rPr>
          <w:noProof/>
        </w:rPr>
        <w:fldChar w:fldCharType="end"/>
      </w:r>
    </w:p>
    <w:p w14:paraId="1579873A" w14:textId="77777777" w:rsidR="00036D2A" w:rsidRDefault="00036D2A">
      <w:pPr>
        <w:pStyle w:val="TOC2"/>
        <w:rPr>
          <w:rFonts w:asciiTheme="minorHAnsi" w:eastAsiaTheme="minorEastAsia" w:hAnsiTheme="minorHAnsi" w:cstheme="minorBidi"/>
          <w:noProof/>
          <w:sz w:val="22"/>
          <w:szCs w:val="22"/>
          <w:lang w:val="en-AU" w:eastAsia="en-AU"/>
        </w:rPr>
      </w:pPr>
      <w:r>
        <w:rPr>
          <w:noProof/>
        </w:rPr>
        <w:t>2.3</w:t>
      </w:r>
      <w:r>
        <w:rPr>
          <w:rFonts w:asciiTheme="minorHAnsi" w:eastAsiaTheme="minorEastAsia" w:hAnsiTheme="minorHAnsi" w:cstheme="minorBidi"/>
          <w:noProof/>
          <w:sz w:val="22"/>
          <w:szCs w:val="22"/>
          <w:lang w:val="en-AU" w:eastAsia="en-AU"/>
        </w:rPr>
        <w:tab/>
      </w:r>
      <w:r>
        <w:rPr>
          <w:noProof/>
        </w:rPr>
        <w:t>In-situ loggers</w:t>
      </w:r>
      <w:r>
        <w:rPr>
          <w:noProof/>
        </w:rPr>
        <w:tab/>
      </w:r>
      <w:r>
        <w:rPr>
          <w:noProof/>
        </w:rPr>
        <w:fldChar w:fldCharType="begin"/>
      </w:r>
      <w:r>
        <w:rPr>
          <w:noProof/>
        </w:rPr>
        <w:instrText xml:space="preserve"> PAGEREF _Toc11410741 \h </w:instrText>
      </w:r>
      <w:r>
        <w:rPr>
          <w:noProof/>
        </w:rPr>
      </w:r>
      <w:r>
        <w:rPr>
          <w:noProof/>
        </w:rPr>
        <w:fldChar w:fldCharType="separate"/>
      </w:r>
      <w:r w:rsidR="00335316">
        <w:rPr>
          <w:noProof/>
        </w:rPr>
        <w:t>10</w:t>
      </w:r>
      <w:r>
        <w:rPr>
          <w:noProof/>
        </w:rPr>
        <w:fldChar w:fldCharType="end"/>
      </w:r>
    </w:p>
    <w:p w14:paraId="72458340" w14:textId="77777777" w:rsidR="00036D2A" w:rsidRDefault="00036D2A">
      <w:pPr>
        <w:pStyle w:val="TOC2"/>
        <w:rPr>
          <w:rFonts w:asciiTheme="minorHAnsi" w:eastAsiaTheme="minorEastAsia" w:hAnsiTheme="minorHAnsi" w:cstheme="minorBidi"/>
          <w:noProof/>
          <w:sz w:val="22"/>
          <w:szCs w:val="22"/>
          <w:lang w:val="en-AU" w:eastAsia="en-AU"/>
        </w:rPr>
      </w:pPr>
      <w:r>
        <w:rPr>
          <w:noProof/>
        </w:rPr>
        <w:t>2.4</w:t>
      </w:r>
      <w:r>
        <w:rPr>
          <w:rFonts w:asciiTheme="minorHAnsi" w:eastAsiaTheme="minorEastAsia" w:hAnsiTheme="minorHAnsi" w:cstheme="minorBidi"/>
          <w:noProof/>
          <w:sz w:val="22"/>
          <w:szCs w:val="22"/>
          <w:lang w:val="en-AU" w:eastAsia="en-AU"/>
        </w:rPr>
        <w:tab/>
      </w:r>
      <w:r>
        <w:rPr>
          <w:noProof/>
        </w:rPr>
        <w:t>Data analyses – ambient water quality</w:t>
      </w:r>
      <w:r>
        <w:rPr>
          <w:noProof/>
        </w:rPr>
        <w:tab/>
      </w:r>
      <w:r>
        <w:rPr>
          <w:noProof/>
        </w:rPr>
        <w:fldChar w:fldCharType="begin"/>
      </w:r>
      <w:r>
        <w:rPr>
          <w:noProof/>
        </w:rPr>
        <w:instrText xml:space="preserve"> PAGEREF _Toc11410742 \h </w:instrText>
      </w:r>
      <w:r>
        <w:rPr>
          <w:noProof/>
        </w:rPr>
      </w:r>
      <w:r>
        <w:rPr>
          <w:noProof/>
        </w:rPr>
        <w:fldChar w:fldCharType="separate"/>
      </w:r>
      <w:r w:rsidR="00335316">
        <w:rPr>
          <w:noProof/>
        </w:rPr>
        <w:t>10</w:t>
      </w:r>
      <w:r>
        <w:rPr>
          <w:noProof/>
        </w:rPr>
        <w:fldChar w:fldCharType="end"/>
      </w:r>
    </w:p>
    <w:p w14:paraId="6FC91D84" w14:textId="77777777" w:rsidR="00036D2A" w:rsidRDefault="00036D2A">
      <w:pPr>
        <w:pStyle w:val="TOC2"/>
        <w:rPr>
          <w:rFonts w:asciiTheme="minorHAnsi" w:eastAsiaTheme="minorEastAsia" w:hAnsiTheme="minorHAnsi" w:cstheme="minorBidi"/>
          <w:noProof/>
          <w:sz w:val="22"/>
          <w:szCs w:val="22"/>
          <w:lang w:val="en-AU" w:eastAsia="en-AU"/>
        </w:rPr>
      </w:pPr>
      <w:r>
        <w:rPr>
          <w:noProof/>
        </w:rPr>
        <w:t>2.5</w:t>
      </w:r>
      <w:r>
        <w:rPr>
          <w:rFonts w:asciiTheme="minorHAnsi" w:eastAsiaTheme="minorEastAsia" w:hAnsiTheme="minorHAnsi" w:cstheme="minorBidi"/>
          <w:noProof/>
          <w:sz w:val="22"/>
          <w:szCs w:val="22"/>
          <w:lang w:val="en-AU" w:eastAsia="en-AU"/>
        </w:rPr>
        <w:tab/>
      </w:r>
      <w:r>
        <w:rPr>
          <w:noProof/>
        </w:rPr>
        <w:t>Data analyses – wet season water quality</w:t>
      </w:r>
      <w:r>
        <w:rPr>
          <w:noProof/>
        </w:rPr>
        <w:tab/>
      </w:r>
      <w:r>
        <w:rPr>
          <w:noProof/>
        </w:rPr>
        <w:fldChar w:fldCharType="begin"/>
      </w:r>
      <w:r>
        <w:rPr>
          <w:noProof/>
        </w:rPr>
        <w:instrText xml:space="preserve"> PAGEREF _Toc11410743 \h </w:instrText>
      </w:r>
      <w:r>
        <w:rPr>
          <w:noProof/>
        </w:rPr>
      </w:r>
      <w:r>
        <w:rPr>
          <w:noProof/>
        </w:rPr>
        <w:fldChar w:fldCharType="separate"/>
      </w:r>
      <w:r w:rsidR="00335316">
        <w:rPr>
          <w:noProof/>
        </w:rPr>
        <w:t>11</w:t>
      </w:r>
      <w:r>
        <w:rPr>
          <w:noProof/>
        </w:rPr>
        <w:fldChar w:fldCharType="end"/>
      </w:r>
    </w:p>
    <w:p w14:paraId="117E471E" w14:textId="77777777" w:rsidR="00036D2A" w:rsidRDefault="00036D2A">
      <w:pPr>
        <w:pStyle w:val="TOC2"/>
        <w:rPr>
          <w:rFonts w:asciiTheme="minorHAnsi" w:eastAsiaTheme="minorEastAsia" w:hAnsiTheme="minorHAnsi" w:cstheme="minorBidi"/>
          <w:noProof/>
          <w:sz w:val="22"/>
          <w:szCs w:val="22"/>
          <w:lang w:val="en-AU" w:eastAsia="en-AU"/>
        </w:rPr>
      </w:pPr>
      <w:r>
        <w:rPr>
          <w:noProof/>
        </w:rPr>
        <w:t>2.6</w:t>
      </w:r>
      <w:r>
        <w:rPr>
          <w:rFonts w:asciiTheme="minorHAnsi" w:eastAsiaTheme="minorEastAsia" w:hAnsiTheme="minorHAnsi" w:cstheme="minorBidi"/>
          <w:noProof/>
          <w:sz w:val="22"/>
          <w:szCs w:val="22"/>
          <w:lang w:val="en-AU" w:eastAsia="en-AU"/>
        </w:rPr>
        <w:tab/>
      </w:r>
      <w:r>
        <w:rPr>
          <w:noProof/>
        </w:rPr>
        <w:t>Remote-sensing modelling – wet season water type and exposure maps</w:t>
      </w:r>
      <w:r>
        <w:rPr>
          <w:noProof/>
        </w:rPr>
        <w:tab/>
      </w:r>
      <w:r>
        <w:rPr>
          <w:noProof/>
        </w:rPr>
        <w:fldChar w:fldCharType="begin"/>
      </w:r>
      <w:r>
        <w:rPr>
          <w:noProof/>
        </w:rPr>
        <w:instrText xml:space="preserve"> PAGEREF _Toc11410744 \h </w:instrText>
      </w:r>
      <w:r>
        <w:rPr>
          <w:noProof/>
        </w:rPr>
      </w:r>
      <w:r>
        <w:rPr>
          <w:noProof/>
        </w:rPr>
        <w:fldChar w:fldCharType="separate"/>
      </w:r>
      <w:r w:rsidR="00335316">
        <w:rPr>
          <w:noProof/>
        </w:rPr>
        <w:t>12</w:t>
      </w:r>
      <w:r>
        <w:rPr>
          <w:noProof/>
        </w:rPr>
        <w:fldChar w:fldCharType="end"/>
      </w:r>
    </w:p>
    <w:p w14:paraId="347B0E9C" w14:textId="77777777" w:rsidR="00036D2A" w:rsidRDefault="00036D2A">
      <w:pPr>
        <w:pStyle w:val="TOC2"/>
        <w:rPr>
          <w:rFonts w:asciiTheme="minorHAnsi" w:eastAsiaTheme="minorEastAsia" w:hAnsiTheme="minorHAnsi" w:cstheme="minorBidi"/>
          <w:noProof/>
          <w:sz w:val="22"/>
          <w:szCs w:val="22"/>
          <w:lang w:val="en-AU" w:eastAsia="en-AU"/>
        </w:rPr>
      </w:pPr>
      <w:r>
        <w:rPr>
          <w:noProof/>
        </w:rPr>
        <w:t>2.7</w:t>
      </w:r>
      <w:r>
        <w:rPr>
          <w:rFonts w:asciiTheme="minorHAnsi" w:eastAsiaTheme="minorEastAsia" w:hAnsiTheme="minorHAnsi" w:cstheme="minorBidi"/>
          <w:noProof/>
          <w:sz w:val="22"/>
          <w:szCs w:val="22"/>
          <w:lang w:val="en-AU" w:eastAsia="en-AU"/>
        </w:rPr>
        <w:tab/>
      </w:r>
      <w:r>
        <w:rPr>
          <w:noProof/>
        </w:rPr>
        <w:t>River discharge</w:t>
      </w:r>
      <w:r>
        <w:rPr>
          <w:noProof/>
        </w:rPr>
        <w:tab/>
      </w:r>
      <w:r>
        <w:rPr>
          <w:noProof/>
        </w:rPr>
        <w:fldChar w:fldCharType="begin"/>
      </w:r>
      <w:r>
        <w:rPr>
          <w:noProof/>
        </w:rPr>
        <w:instrText xml:space="preserve"> PAGEREF _Toc11410745 \h </w:instrText>
      </w:r>
      <w:r>
        <w:rPr>
          <w:noProof/>
        </w:rPr>
      </w:r>
      <w:r>
        <w:rPr>
          <w:noProof/>
        </w:rPr>
        <w:fldChar w:fldCharType="separate"/>
      </w:r>
      <w:r w:rsidR="00335316">
        <w:rPr>
          <w:noProof/>
        </w:rPr>
        <w:t>14</w:t>
      </w:r>
      <w:r>
        <w:rPr>
          <w:noProof/>
        </w:rPr>
        <w:fldChar w:fldCharType="end"/>
      </w:r>
    </w:p>
    <w:p w14:paraId="6FEC3FCD" w14:textId="77777777" w:rsidR="00036D2A" w:rsidRDefault="00036D2A">
      <w:pPr>
        <w:pStyle w:val="TOC2"/>
        <w:rPr>
          <w:rFonts w:asciiTheme="minorHAnsi" w:eastAsiaTheme="minorEastAsia" w:hAnsiTheme="minorHAnsi" w:cstheme="minorBidi"/>
          <w:noProof/>
          <w:sz w:val="22"/>
          <w:szCs w:val="22"/>
          <w:lang w:val="en-AU" w:eastAsia="en-AU"/>
        </w:rPr>
      </w:pPr>
      <w:r>
        <w:rPr>
          <w:noProof/>
        </w:rPr>
        <w:t>2.8</w:t>
      </w:r>
      <w:r>
        <w:rPr>
          <w:rFonts w:asciiTheme="minorHAnsi" w:eastAsiaTheme="minorEastAsia" w:hAnsiTheme="minorHAnsi" w:cstheme="minorBidi"/>
          <w:noProof/>
          <w:sz w:val="22"/>
          <w:szCs w:val="22"/>
          <w:lang w:val="en-AU" w:eastAsia="en-AU"/>
        </w:rPr>
        <w:tab/>
      </w:r>
      <w:r>
        <w:rPr>
          <w:noProof/>
        </w:rPr>
        <w:t>Load mapping</w:t>
      </w:r>
      <w:r>
        <w:rPr>
          <w:noProof/>
        </w:rPr>
        <w:tab/>
      </w:r>
      <w:r>
        <w:rPr>
          <w:noProof/>
        </w:rPr>
        <w:fldChar w:fldCharType="begin"/>
      </w:r>
      <w:r>
        <w:rPr>
          <w:noProof/>
        </w:rPr>
        <w:instrText xml:space="preserve"> PAGEREF _Toc11410746 \h </w:instrText>
      </w:r>
      <w:r>
        <w:rPr>
          <w:noProof/>
        </w:rPr>
      </w:r>
      <w:r>
        <w:rPr>
          <w:noProof/>
        </w:rPr>
        <w:fldChar w:fldCharType="separate"/>
      </w:r>
      <w:r w:rsidR="00335316">
        <w:rPr>
          <w:noProof/>
        </w:rPr>
        <w:t>17</w:t>
      </w:r>
      <w:r>
        <w:rPr>
          <w:noProof/>
        </w:rPr>
        <w:fldChar w:fldCharType="end"/>
      </w:r>
    </w:p>
    <w:p w14:paraId="5558801A" w14:textId="77777777" w:rsidR="00036D2A" w:rsidRDefault="00036D2A">
      <w:pPr>
        <w:pStyle w:val="TOC2"/>
        <w:rPr>
          <w:rFonts w:asciiTheme="minorHAnsi" w:eastAsiaTheme="minorEastAsia" w:hAnsiTheme="minorHAnsi" w:cstheme="minorBidi"/>
          <w:noProof/>
          <w:sz w:val="22"/>
          <w:szCs w:val="22"/>
          <w:lang w:val="en-AU" w:eastAsia="en-AU"/>
        </w:rPr>
      </w:pPr>
      <w:r>
        <w:rPr>
          <w:noProof/>
        </w:rPr>
        <w:t>2.9</w:t>
      </w:r>
      <w:r>
        <w:rPr>
          <w:rFonts w:asciiTheme="minorHAnsi" w:eastAsiaTheme="minorEastAsia" w:hAnsiTheme="minorHAnsi" w:cstheme="minorBidi"/>
          <w:noProof/>
          <w:sz w:val="22"/>
          <w:szCs w:val="22"/>
          <w:lang w:val="en-AU" w:eastAsia="en-AU"/>
        </w:rPr>
        <w:tab/>
      </w:r>
      <w:r>
        <w:rPr>
          <w:noProof/>
        </w:rPr>
        <w:t>‘Zones of influence’ for river discharge</w:t>
      </w:r>
      <w:r>
        <w:rPr>
          <w:noProof/>
        </w:rPr>
        <w:tab/>
      </w:r>
      <w:r>
        <w:rPr>
          <w:noProof/>
        </w:rPr>
        <w:fldChar w:fldCharType="begin"/>
      </w:r>
      <w:r>
        <w:rPr>
          <w:noProof/>
        </w:rPr>
        <w:instrText xml:space="preserve"> PAGEREF _Toc11410747 \h </w:instrText>
      </w:r>
      <w:r>
        <w:rPr>
          <w:noProof/>
        </w:rPr>
      </w:r>
      <w:r>
        <w:rPr>
          <w:noProof/>
        </w:rPr>
        <w:fldChar w:fldCharType="separate"/>
      </w:r>
      <w:r w:rsidR="00335316">
        <w:rPr>
          <w:noProof/>
        </w:rPr>
        <w:t>17</w:t>
      </w:r>
      <w:r>
        <w:rPr>
          <w:noProof/>
        </w:rPr>
        <w:fldChar w:fldCharType="end"/>
      </w:r>
    </w:p>
    <w:p w14:paraId="3F373D30" w14:textId="77777777" w:rsidR="00036D2A" w:rsidRDefault="00036D2A">
      <w:pPr>
        <w:pStyle w:val="TOC1"/>
        <w:rPr>
          <w:rFonts w:asciiTheme="minorHAnsi" w:eastAsiaTheme="minorEastAsia" w:hAnsiTheme="minorHAnsi" w:cstheme="minorBidi"/>
          <w:b w:val="0"/>
          <w:szCs w:val="22"/>
          <w:lang w:val="en-AU" w:eastAsia="en-AU"/>
        </w:rPr>
      </w:pPr>
      <w:r>
        <w:t>3.</w:t>
      </w:r>
      <w:r>
        <w:rPr>
          <w:rFonts w:asciiTheme="minorHAnsi" w:eastAsiaTheme="minorEastAsia" w:hAnsiTheme="minorHAnsi" w:cstheme="minorBidi"/>
          <w:b w:val="0"/>
          <w:szCs w:val="22"/>
          <w:lang w:val="en-AU" w:eastAsia="en-AU"/>
        </w:rPr>
        <w:tab/>
      </w:r>
      <w:r>
        <w:t>Drivers and pressures influencing water quality during 2017–18</w:t>
      </w:r>
      <w:r>
        <w:tab/>
      </w:r>
      <w:r>
        <w:fldChar w:fldCharType="begin"/>
      </w:r>
      <w:r>
        <w:instrText xml:space="preserve"> PAGEREF _Toc11410748 \h </w:instrText>
      </w:r>
      <w:r>
        <w:fldChar w:fldCharType="separate"/>
      </w:r>
      <w:r w:rsidR="00335316">
        <w:t>18</w:t>
      </w:r>
      <w:r>
        <w:fldChar w:fldCharType="end"/>
      </w:r>
    </w:p>
    <w:p w14:paraId="453328D0" w14:textId="77777777" w:rsidR="00036D2A" w:rsidRDefault="00036D2A">
      <w:pPr>
        <w:pStyle w:val="TOC2"/>
        <w:rPr>
          <w:rFonts w:asciiTheme="minorHAnsi" w:eastAsiaTheme="minorEastAsia" w:hAnsiTheme="minorHAnsi" w:cstheme="minorBidi"/>
          <w:noProof/>
          <w:sz w:val="22"/>
          <w:szCs w:val="22"/>
          <w:lang w:val="en-AU" w:eastAsia="en-AU"/>
        </w:rPr>
      </w:pPr>
      <w:r>
        <w:rPr>
          <w:noProof/>
        </w:rPr>
        <w:t>3.1</w:t>
      </w:r>
      <w:r>
        <w:rPr>
          <w:rFonts w:asciiTheme="minorHAnsi" w:eastAsiaTheme="minorEastAsia" w:hAnsiTheme="minorHAnsi" w:cstheme="minorBidi"/>
          <w:noProof/>
          <w:sz w:val="22"/>
          <w:szCs w:val="22"/>
          <w:lang w:val="en-AU" w:eastAsia="en-AU"/>
        </w:rPr>
        <w:tab/>
      </w:r>
      <w:r>
        <w:rPr>
          <w:noProof/>
        </w:rPr>
        <w:t>Coastal development including agriculture</w:t>
      </w:r>
      <w:r>
        <w:rPr>
          <w:noProof/>
        </w:rPr>
        <w:tab/>
      </w:r>
      <w:r>
        <w:rPr>
          <w:noProof/>
        </w:rPr>
        <w:fldChar w:fldCharType="begin"/>
      </w:r>
      <w:r>
        <w:rPr>
          <w:noProof/>
        </w:rPr>
        <w:instrText xml:space="preserve"> PAGEREF _Toc11410749 \h </w:instrText>
      </w:r>
      <w:r>
        <w:rPr>
          <w:noProof/>
        </w:rPr>
      </w:r>
      <w:r>
        <w:rPr>
          <w:noProof/>
        </w:rPr>
        <w:fldChar w:fldCharType="separate"/>
      </w:r>
      <w:r w:rsidR="00335316">
        <w:rPr>
          <w:noProof/>
        </w:rPr>
        <w:t>18</w:t>
      </w:r>
      <w:r>
        <w:rPr>
          <w:noProof/>
        </w:rPr>
        <w:fldChar w:fldCharType="end"/>
      </w:r>
    </w:p>
    <w:p w14:paraId="56B18D40" w14:textId="77777777" w:rsidR="00036D2A" w:rsidRDefault="00036D2A">
      <w:pPr>
        <w:pStyle w:val="TOC2"/>
        <w:rPr>
          <w:rFonts w:asciiTheme="minorHAnsi" w:eastAsiaTheme="minorEastAsia" w:hAnsiTheme="minorHAnsi" w:cstheme="minorBidi"/>
          <w:noProof/>
          <w:sz w:val="22"/>
          <w:szCs w:val="22"/>
          <w:lang w:val="en-AU" w:eastAsia="en-AU"/>
        </w:rPr>
      </w:pPr>
      <w:r>
        <w:rPr>
          <w:noProof/>
        </w:rPr>
        <w:t>3.2</w:t>
      </w:r>
      <w:r>
        <w:rPr>
          <w:rFonts w:asciiTheme="minorHAnsi" w:eastAsiaTheme="minorEastAsia" w:hAnsiTheme="minorHAnsi" w:cstheme="minorBidi"/>
          <w:noProof/>
          <w:sz w:val="22"/>
          <w:szCs w:val="22"/>
          <w:lang w:val="en-AU" w:eastAsia="en-AU"/>
        </w:rPr>
        <w:tab/>
      </w:r>
      <w:r>
        <w:rPr>
          <w:noProof/>
        </w:rPr>
        <w:t>Climate and cyclone activity</w:t>
      </w:r>
      <w:r>
        <w:rPr>
          <w:noProof/>
        </w:rPr>
        <w:tab/>
      </w:r>
      <w:r>
        <w:rPr>
          <w:noProof/>
        </w:rPr>
        <w:fldChar w:fldCharType="begin"/>
      </w:r>
      <w:r>
        <w:rPr>
          <w:noProof/>
        </w:rPr>
        <w:instrText xml:space="preserve"> PAGEREF _Toc11410750 \h </w:instrText>
      </w:r>
      <w:r>
        <w:rPr>
          <w:noProof/>
        </w:rPr>
      </w:r>
      <w:r>
        <w:rPr>
          <w:noProof/>
        </w:rPr>
        <w:fldChar w:fldCharType="separate"/>
      </w:r>
      <w:r w:rsidR="00335316">
        <w:rPr>
          <w:noProof/>
        </w:rPr>
        <w:t>19</w:t>
      </w:r>
      <w:r>
        <w:rPr>
          <w:noProof/>
        </w:rPr>
        <w:fldChar w:fldCharType="end"/>
      </w:r>
    </w:p>
    <w:p w14:paraId="7484BA58" w14:textId="77777777" w:rsidR="00036D2A" w:rsidRDefault="00036D2A">
      <w:pPr>
        <w:pStyle w:val="TOC3"/>
        <w:tabs>
          <w:tab w:val="left" w:pos="1320"/>
        </w:tabs>
        <w:rPr>
          <w:rFonts w:asciiTheme="minorHAnsi" w:eastAsiaTheme="minorEastAsia" w:hAnsiTheme="minorHAnsi" w:cstheme="minorBidi"/>
          <w:noProof/>
          <w:sz w:val="22"/>
          <w:szCs w:val="22"/>
          <w:lang w:val="en-AU" w:eastAsia="en-AU"/>
        </w:rPr>
      </w:pPr>
      <w:r w:rsidRPr="005C407D">
        <w:rPr>
          <w:rFonts w:eastAsia="Calibri" w:cs="Calibri"/>
          <w:noProof/>
        </w:rPr>
        <w:t>3.2.1</w:t>
      </w:r>
      <w:r>
        <w:rPr>
          <w:rFonts w:asciiTheme="minorHAnsi" w:eastAsiaTheme="minorEastAsia" w:hAnsiTheme="minorHAnsi" w:cstheme="minorBidi"/>
          <w:noProof/>
          <w:sz w:val="22"/>
          <w:szCs w:val="22"/>
          <w:lang w:val="en-AU" w:eastAsia="en-AU"/>
        </w:rPr>
        <w:tab/>
      </w:r>
      <w:r>
        <w:rPr>
          <w:noProof/>
        </w:rPr>
        <w:t>Wet season rainfall for the Reef, NRM regions and basins</w:t>
      </w:r>
      <w:r>
        <w:rPr>
          <w:noProof/>
        </w:rPr>
        <w:tab/>
      </w:r>
      <w:r>
        <w:rPr>
          <w:noProof/>
        </w:rPr>
        <w:fldChar w:fldCharType="begin"/>
      </w:r>
      <w:r>
        <w:rPr>
          <w:noProof/>
        </w:rPr>
        <w:instrText xml:space="preserve"> PAGEREF _Toc11410751 \h </w:instrText>
      </w:r>
      <w:r>
        <w:rPr>
          <w:noProof/>
        </w:rPr>
      </w:r>
      <w:r>
        <w:rPr>
          <w:noProof/>
        </w:rPr>
        <w:fldChar w:fldCharType="separate"/>
      </w:r>
      <w:r w:rsidR="00335316">
        <w:rPr>
          <w:noProof/>
        </w:rPr>
        <w:t>19</w:t>
      </w:r>
      <w:r>
        <w:rPr>
          <w:noProof/>
        </w:rPr>
        <w:fldChar w:fldCharType="end"/>
      </w:r>
    </w:p>
    <w:p w14:paraId="22EDC9F7" w14:textId="77777777" w:rsidR="00036D2A" w:rsidRDefault="00036D2A">
      <w:pPr>
        <w:pStyle w:val="TOC3"/>
        <w:tabs>
          <w:tab w:val="left" w:pos="1320"/>
        </w:tabs>
        <w:rPr>
          <w:rFonts w:asciiTheme="minorHAnsi" w:eastAsiaTheme="minorEastAsia" w:hAnsiTheme="minorHAnsi" w:cstheme="minorBidi"/>
          <w:noProof/>
          <w:sz w:val="22"/>
          <w:szCs w:val="22"/>
          <w:lang w:val="en-AU" w:eastAsia="en-AU"/>
        </w:rPr>
      </w:pPr>
      <w:r>
        <w:rPr>
          <w:noProof/>
        </w:rPr>
        <w:t>3.2.2</w:t>
      </w:r>
      <w:r>
        <w:rPr>
          <w:rFonts w:asciiTheme="minorHAnsi" w:eastAsiaTheme="minorEastAsia" w:hAnsiTheme="minorHAnsi" w:cstheme="minorBidi"/>
          <w:noProof/>
          <w:sz w:val="22"/>
          <w:szCs w:val="22"/>
          <w:lang w:val="en-AU" w:eastAsia="en-AU"/>
        </w:rPr>
        <w:tab/>
      </w:r>
      <w:r>
        <w:rPr>
          <w:noProof/>
        </w:rPr>
        <w:t>Annual freshwater discharge for the Reef, NRM regions and basins</w:t>
      </w:r>
      <w:r>
        <w:rPr>
          <w:noProof/>
        </w:rPr>
        <w:tab/>
      </w:r>
      <w:r>
        <w:rPr>
          <w:noProof/>
        </w:rPr>
        <w:fldChar w:fldCharType="begin"/>
      </w:r>
      <w:r>
        <w:rPr>
          <w:noProof/>
        </w:rPr>
        <w:instrText xml:space="preserve"> PAGEREF _Toc11410752 \h </w:instrText>
      </w:r>
      <w:r>
        <w:rPr>
          <w:noProof/>
        </w:rPr>
      </w:r>
      <w:r>
        <w:rPr>
          <w:noProof/>
        </w:rPr>
        <w:fldChar w:fldCharType="separate"/>
      </w:r>
      <w:r w:rsidR="00335316">
        <w:rPr>
          <w:noProof/>
        </w:rPr>
        <w:t>22</w:t>
      </w:r>
      <w:r>
        <w:rPr>
          <w:noProof/>
        </w:rPr>
        <w:fldChar w:fldCharType="end"/>
      </w:r>
    </w:p>
    <w:p w14:paraId="1769D649" w14:textId="77777777" w:rsidR="00036D2A" w:rsidRDefault="00036D2A">
      <w:pPr>
        <w:pStyle w:val="TOC1"/>
        <w:rPr>
          <w:rFonts w:asciiTheme="minorHAnsi" w:eastAsiaTheme="minorEastAsia" w:hAnsiTheme="minorHAnsi" w:cstheme="minorBidi"/>
          <w:b w:val="0"/>
          <w:szCs w:val="22"/>
          <w:lang w:val="en-AU" w:eastAsia="en-AU"/>
        </w:rPr>
      </w:pPr>
      <w:r>
        <w:t>4.</w:t>
      </w:r>
      <w:r>
        <w:rPr>
          <w:rFonts w:asciiTheme="minorHAnsi" w:eastAsiaTheme="minorEastAsia" w:hAnsiTheme="minorHAnsi" w:cstheme="minorBidi"/>
          <w:b w:val="0"/>
          <w:szCs w:val="22"/>
          <w:lang w:val="en-AU" w:eastAsia="en-AU"/>
        </w:rPr>
        <w:tab/>
      </w:r>
      <w:r>
        <w:t>Modelling and mapping marine water quality</w:t>
      </w:r>
      <w:r>
        <w:tab/>
      </w:r>
      <w:r>
        <w:fldChar w:fldCharType="begin"/>
      </w:r>
      <w:r>
        <w:instrText xml:space="preserve"> PAGEREF _Toc11410753 \h </w:instrText>
      </w:r>
      <w:r>
        <w:fldChar w:fldCharType="separate"/>
      </w:r>
      <w:r w:rsidR="00335316">
        <w:t>25</w:t>
      </w:r>
      <w:r>
        <w:fldChar w:fldCharType="end"/>
      </w:r>
    </w:p>
    <w:p w14:paraId="524E61EB" w14:textId="77777777" w:rsidR="00036D2A" w:rsidRDefault="00036D2A">
      <w:pPr>
        <w:pStyle w:val="TOC2"/>
        <w:rPr>
          <w:rFonts w:asciiTheme="minorHAnsi" w:eastAsiaTheme="minorEastAsia" w:hAnsiTheme="minorHAnsi" w:cstheme="minorBidi"/>
          <w:noProof/>
          <w:sz w:val="22"/>
          <w:szCs w:val="22"/>
          <w:lang w:val="en-AU" w:eastAsia="en-AU"/>
        </w:rPr>
      </w:pPr>
      <w:r>
        <w:rPr>
          <w:noProof/>
        </w:rPr>
        <w:t>4.1</w:t>
      </w:r>
      <w:r>
        <w:rPr>
          <w:rFonts w:asciiTheme="minorHAnsi" w:eastAsiaTheme="minorEastAsia" w:hAnsiTheme="minorHAnsi" w:cstheme="minorBidi"/>
          <w:noProof/>
          <w:sz w:val="22"/>
          <w:szCs w:val="22"/>
          <w:lang w:val="en-AU" w:eastAsia="en-AU"/>
        </w:rPr>
        <w:tab/>
      </w:r>
      <w:r>
        <w:rPr>
          <w:noProof/>
        </w:rPr>
        <w:t>Satellite monitoring of wet season water types</w:t>
      </w:r>
      <w:r>
        <w:rPr>
          <w:noProof/>
        </w:rPr>
        <w:tab/>
      </w:r>
      <w:r>
        <w:rPr>
          <w:noProof/>
        </w:rPr>
        <w:fldChar w:fldCharType="begin"/>
      </w:r>
      <w:r>
        <w:rPr>
          <w:noProof/>
        </w:rPr>
        <w:instrText xml:space="preserve"> PAGEREF _Toc11410754 \h </w:instrText>
      </w:r>
      <w:r>
        <w:rPr>
          <w:noProof/>
        </w:rPr>
      </w:r>
      <w:r>
        <w:rPr>
          <w:noProof/>
        </w:rPr>
        <w:fldChar w:fldCharType="separate"/>
      </w:r>
      <w:r w:rsidR="00335316">
        <w:rPr>
          <w:noProof/>
        </w:rPr>
        <w:t>25</w:t>
      </w:r>
      <w:r>
        <w:rPr>
          <w:noProof/>
        </w:rPr>
        <w:fldChar w:fldCharType="end"/>
      </w:r>
    </w:p>
    <w:p w14:paraId="240F6571" w14:textId="77777777" w:rsidR="00036D2A" w:rsidRDefault="00036D2A">
      <w:pPr>
        <w:pStyle w:val="TOC3"/>
        <w:tabs>
          <w:tab w:val="left" w:pos="1320"/>
        </w:tabs>
        <w:rPr>
          <w:rFonts w:asciiTheme="minorHAnsi" w:eastAsiaTheme="minorEastAsia" w:hAnsiTheme="minorHAnsi" w:cstheme="minorBidi"/>
          <w:noProof/>
          <w:sz w:val="22"/>
          <w:szCs w:val="22"/>
          <w:lang w:val="en-AU" w:eastAsia="en-AU"/>
        </w:rPr>
      </w:pPr>
      <w:r>
        <w:rPr>
          <w:noProof/>
        </w:rPr>
        <w:t>4.1.1</w:t>
      </w:r>
      <w:r>
        <w:rPr>
          <w:rFonts w:asciiTheme="minorHAnsi" w:eastAsiaTheme="minorEastAsia" w:hAnsiTheme="minorHAnsi" w:cstheme="minorBidi"/>
          <w:noProof/>
          <w:sz w:val="22"/>
          <w:szCs w:val="22"/>
          <w:lang w:val="en-AU" w:eastAsia="en-AU"/>
        </w:rPr>
        <w:tab/>
      </w:r>
      <w:r>
        <w:rPr>
          <w:noProof/>
        </w:rPr>
        <w:t>Areas affected</w:t>
      </w:r>
      <w:r>
        <w:rPr>
          <w:noProof/>
        </w:rPr>
        <w:tab/>
      </w:r>
      <w:r>
        <w:rPr>
          <w:noProof/>
        </w:rPr>
        <w:fldChar w:fldCharType="begin"/>
      </w:r>
      <w:r>
        <w:rPr>
          <w:noProof/>
        </w:rPr>
        <w:instrText xml:space="preserve"> PAGEREF _Toc11410755 \h </w:instrText>
      </w:r>
      <w:r>
        <w:rPr>
          <w:noProof/>
        </w:rPr>
      </w:r>
      <w:r>
        <w:rPr>
          <w:noProof/>
        </w:rPr>
        <w:fldChar w:fldCharType="separate"/>
      </w:r>
      <w:r w:rsidR="00335316">
        <w:rPr>
          <w:noProof/>
        </w:rPr>
        <w:t>25</w:t>
      </w:r>
      <w:r>
        <w:rPr>
          <w:noProof/>
        </w:rPr>
        <w:fldChar w:fldCharType="end"/>
      </w:r>
    </w:p>
    <w:p w14:paraId="7DB35732" w14:textId="77777777" w:rsidR="00036D2A" w:rsidRDefault="00036D2A">
      <w:pPr>
        <w:pStyle w:val="TOC3"/>
        <w:tabs>
          <w:tab w:val="left" w:pos="1320"/>
        </w:tabs>
        <w:rPr>
          <w:rFonts w:asciiTheme="minorHAnsi" w:eastAsiaTheme="minorEastAsia" w:hAnsiTheme="minorHAnsi" w:cstheme="minorBidi"/>
          <w:noProof/>
          <w:sz w:val="22"/>
          <w:szCs w:val="22"/>
          <w:lang w:val="en-AU" w:eastAsia="en-AU"/>
        </w:rPr>
      </w:pPr>
      <w:r>
        <w:rPr>
          <w:noProof/>
        </w:rPr>
        <w:t>4.1.2</w:t>
      </w:r>
      <w:r>
        <w:rPr>
          <w:rFonts w:asciiTheme="minorHAnsi" w:eastAsiaTheme="minorEastAsia" w:hAnsiTheme="minorHAnsi" w:cstheme="minorBidi"/>
          <w:noProof/>
          <w:sz w:val="22"/>
          <w:szCs w:val="22"/>
          <w:lang w:val="en-AU" w:eastAsia="en-AU"/>
        </w:rPr>
        <w:tab/>
      </w:r>
      <w:r>
        <w:rPr>
          <w:noProof/>
        </w:rPr>
        <w:t>Composition of water types</w:t>
      </w:r>
      <w:r>
        <w:rPr>
          <w:noProof/>
        </w:rPr>
        <w:tab/>
      </w:r>
      <w:r>
        <w:rPr>
          <w:noProof/>
        </w:rPr>
        <w:fldChar w:fldCharType="begin"/>
      </w:r>
      <w:r>
        <w:rPr>
          <w:noProof/>
        </w:rPr>
        <w:instrText xml:space="preserve"> PAGEREF _Toc11410756 \h </w:instrText>
      </w:r>
      <w:r>
        <w:rPr>
          <w:noProof/>
        </w:rPr>
      </w:r>
      <w:r>
        <w:rPr>
          <w:noProof/>
        </w:rPr>
        <w:fldChar w:fldCharType="separate"/>
      </w:r>
      <w:r w:rsidR="00335316">
        <w:rPr>
          <w:noProof/>
        </w:rPr>
        <w:t>28</w:t>
      </w:r>
      <w:r>
        <w:rPr>
          <w:noProof/>
        </w:rPr>
        <w:fldChar w:fldCharType="end"/>
      </w:r>
    </w:p>
    <w:p w14:paraId="64250D60" w14:textId="77777777" w:rsidR="00036D2A" w:rsidRDefault="00036D2A">
      <w:pPr>
        <w:pStyle w:val="TOC3"/>
        <w:tabs>
          <w:tab w:val="left" w:pos="1320"/>
        </w:tabs>
        <w:rPr>
          <w:rFonts w:asciiTheme="minorHAnsi" w:eastAsiaTheme="minorEastAsia" w:hAnsiTheme="minorHAnsi" w:cstheme="minorBidi"/>
          <w:noProof/>
          <w:sz w:val="22"/>
          <w:szCs w:val="22"/>
          <w:lang w:val="en-AU" w:eastAsia="en-AU"/>
        </w:rPr>
      </w:pPr>
      <w:r>
        <w:rPr>
          <w:noProof/>
        </w:rPr>
        <w:t>4.1.3</w:t>
      </w:r>
      <w:r>
        <w:rPr>
          <w:rFonts w:asciiTheme="minorHAnsi" w:eastAsiaTheme="minorEastAsia" w:hAnsiTheme="minorHAnsi" w:cstheme="minorBidi"/>
          <w:noProof/>
          <w:sz w:val="22"/>
          <w:szCs w:val="22"/>
          <w:lang w:val="en-AU" w:eastAsia="en-AU"/>
        </w:rPr>
        <w:tab/>
      </w:r>
      <w:r>
        <w:rPr>
          <w:noProof/>
        </w:rPr>
        <w:t>Potential exposure risk to Reef ecosystems</w:t>
      </w:r>
      <w:r>
        <w:rPr>
          <w:noProof/>
        </w:rPr>
        <w:tab/>
      </w:r>
      <w:r>
        <w:rPr>
          <w:noProof/>
        </w:rPr>
        <w:fldChar w:fldCharType="begin"/>
      </w:r>
      <w:r>
        <w:rPr>
          <w:noProof/>
        </w:rPr>
        <w:instrText xml:space="preserve"> PAGEREF _Toc11410757 \h </w:instrText>
      </w:r>
      <w:r>
        <w:rPr>
          <w:noProof/>
        </w:rPr>
      </w:r>
      <w:r>
        <w:rPr>
          <w:noProof/>
        </w:rPr>
        <w:fldChar w:fldCharType="separate"/>
      </w:r>
      <w:r w:rsidR="00335316">
        <w:rPr>
          <w:noProof/>
        </w:rPr>
        <w:t>31</w:t>
      </w:r>
      <w:r>
        <w:rPr>
          <w:noProof/>
        </w:rPr>
        <w:fldChar w:fldCharType="end"/>
      </w:r>
    </w:p>
    <w:p w14:paraId="7C7F1195" w14:textId="77777777" w:rsidR="00036D2A" w:rsidRDefault="00036D2A">
      <w:pPr>
        <w:pStyle w:val="TOC2"/>
        <w:rPr>
          <w:rFonts w:asciiTheme="minorHAnsi" w:eastAsiaTheme="minorEastAsia" w:hAnsiTheme="minorHAnsi" w:cstheme="minorBidi"/>
          <w:noProof/>
          <w:sz w:val="22"/>
          <w:szCs w:val="22"/>
          <w:lang w:val="en-AU" w:eastAsia="en-AU"/>
        </w:rPr>
      </w:pPr>
      <w:r>
        <w:rPr>
          <w:noProof/>
        </w:rPr>
        <w:t>4.2</w:t>
      </w:r>
      <w:r>
        <w:rPr>
          <w:rFonts w:asciiTheme="minorHAnsi" w:eastAsiaTheme="minorEastAsia" w:hAnsiTheme="minorHAnsi" w:cstheme="minorBidi"/>
          <w:noProof/>
          <w:sz w:val="22"/>
          <w:szCs w:val="22"/>
          <w:lang w:val="en-AU" w:eastAsia="en-AU"/>
        </w:rPr>
        <w:tab/>
      </w:r>
      <w:r>
        <w:rPr>
          <w:noProof/>
        </w:rPr>
        <w:t>Mapping the dispersal of DIN and sediment from rivers to the Reef</w:t>
      </w:r>
      <w:r>
        <w:rPr>
          <w:noProof/>
        </w:rPr>
        <w:tab/>
      </w:r>
      <w:r>
        <w:rPr>
          <w:noProof/>
        </w:rPr>
        <w:fldChar w:fldCharType="begin"/>
      </w:r>
      <w:r>
        <w:rPr>
          <w:noProof/>
        </w:rPr>
        <w:instrText xml:space="preserve"> PAGEREF _Toc11410758 \h </w:instrText>
      </w:r>
      <w:r>
        <w:rPr>
          <w:noProof/>
        </w:rPr>
      </w:r>
      <w:r>
        <w:rPr>
          <w:noProof/>
        </w:rPr>
        <w:fldChar w:fldCharType="separate"/>
      </w:r>
      <w:r w:rsidR="00335316">
        <w:rPr>
          <w:noProof/>
        </w:rPr>
        <w:t>32</w:t>
      </w:r>
      <w:r>
        <w:rPr>
          <w:noProof/>
        </w:rPr>
        <w:fldChar w:fldCharType="end"/>
      </w:r>
    </w:p>
    <w:p w14:paraId="31D28F0B" w14:textId="77777777" w:rsidR="00036D2A" w:rsidRDefault="00036D2A">
      <w:pPr>
        <w:pStyle w:val="TOC3"/>
        <w:tabs>
          <w:tab w:val="left" w:pos="1320"/>
        </w:tabs>
        <w:rPr>
          <w:rFonts w:asciiTheme="minorHAnsi" w:eastAsiaTheme="minorEastAsia" w:hAnsiTheme="minorHAnsi" w:cstheme="minorBidi"/>
          <w:noProof/>
          <w:sz w:val="22"/>
          <w:szCs w:val="22"/>
          <w:lang w:val="en-AU" w:eastAsia="en-AU"/>
        </w:rPr>
      </w:pPr>
      <w:r>
        <w:rPr>
          <w:noProof/>
        </w:rPr>
        <w:t>4.2.1</w:t>
      </w:r>
      <w:r>
        <w:rPr>
          <w:rFonts w:asciiTheme="minorHAnsi" w:eastAsiaTheme="minorEastAsia" w:hAnsiTheme="minorHAnsi" w:cstheme="minorBidi"/>
          <w:noProof/>
          <w:sz w:val="22"/>
          <w:szCs w:val="22"/>
          <w:lang w:val="en-AU" w:eastAsia="en-AU"/>
        </w:rPr>
        <w:tab/>
      </w:r>
      <w:r>
        <w:rPr>
          <w:noProof/>
        </w:rPr>
        <w:t>DIN dispersal in the 2018 water year</w:t>
      </w:r>
      <w:r>
        <w:rPr>
          <w:noProof/>
        </w:rPr>
        <w:tab/>
      </w:r>
      <w:r>
        <w:rPr>
          <w:noProof/>
        </w:rPr>
        <w:fldChar w:fldCharType="begin"/>
      </w:r>
      <w:r>
        <w:rPr>
          <w:noProof/>
        </w:rPr>
        <w:instrText xml:space="preserve"> PAGEREF _Toc11410759 \h </w:instrText>
      </w:r>
      <w:r>
        <w:rPr>
          <w:noProof/>
        </w:rPr>
      </w:r>
      <w:r>
        <w:rPr>
          <w:noProof/>
        </w:rPr>
        <w:fldChar w:fldCharType="separate"/>
      </w:r>
      <w:r w:rsidR="00335316">
        <w:rPr>
          <w:noProof/>
        </w:rPr>
        <w:t>33</w:t>
      </w:r>
      <w:r>
        <w:rPr>
          <w:noProof/>
        </w:rPr>
        <w:fldChar w:fldCharType="end"/>
      </w:r>
    </w:p>
    <w:p w14:paraId="75C67408" w14:textId="77777777" w:rsidR="00036D2A" w:rsidRDefault="00036D2A">
      <w:pPr>
        <w:pStyle w:val="TOC3"/>
        <w:tabs>
          <w:tab w:val="left" w:pos="1320"/>
        </w:tabs>
        <w:rPr>
          <w:rFonts w:asciiTheme="minorHAnsi" w:eastAsiaTheme="minorEastAsia" w:hAnsiTheme="minorHAnsi" w:cstheme="minorBidi"/>
          <w:noProof/>
          <w:sz w:val="22"/>
          <w:szCs w:val="22"/>
          <w:lang w:val="en-AU" w:eastAsia="en-AU"/>
        </w:rPr>
      </w:pPr>
      <w:r>
        <w:rPr>
          <w:noProof/>
        </w:rPr>
        <w:t>4.2.2</w:t>
      </w:r>
      <w:r>
        <w:rPr>
          <w:rFonts w:asciiTheme="minorHAnsi" w:eastAsiaTheme="minorEastAsia" w:hAnsiTheme="minorHAnsi" w:cstheme="minorBidi"/>
          <w:noProof/>
          <w:sz w:val="22"/>
          <w:szCs w:val="22"/>
          <w:lang w:val="en-AU" w:eastAsia="en-AU"/>
        </w:rPr>
        <w:tab/>
      </w:r>
      <w:r>
        <w:rPr>
          <w:noProof/>
        </w:rPr>
        <w:t>Trends in annual DIN concentration in the Reef during 2005–18</w:t>
      </w:r>
      <w:r>
        <w:rPr>
          <w:noProof/>
        </w:rPr>
        <w:tab/>
      </w:r>
      <w:r>
        <w:rPr>
          <w:noProof/>
        </w:rPr>
        <w:fldChar w:fldCharType="begin"/>
      </w:r>
      <w:r>
        <w:rPr>
          <w:noProof/>
        </w:rPr>
        <w:instrText xml:space="preserve"> PAGEREF _Toc11410760 \h </w:instrText>
      </w:r>
      <w:r>
        <w:rPr>
          <w:noProof/>
        </w:rPr>
      </w:r>
      <w:r>
        <w:rPr>
          <w:noProof/>
        </w:rPr>
        <w:fldChar w:fldCharType="separate"/>
      </w:r>
      <w:r w:rsidR="00335316">
        <w:rPr>
          <w:noProof/>
        </w:rPr>
        <w:t>36</w:t>
      </w:r>
      <w:r>
        <w:rPr>
          <w:noProof/>
        </w:rPr>
        <w:fldChar w:fldCharType="end"/>
      </w:r>
    </w:p>
    <w:p w14:paraId="595E4B58" w14:textId="77777777" w:rsidR="00036D2A" w:rsidRDefault="00036D2A">
      <w:pPr>
        <w:pStyle w:val="TOC2"/>
        <w:rPr>
          <w:rFonts w:asciiTheme="minorHAnsi" w:eastAsiaTheme="minorEastAsia" w:hAnsiTheme="minorHAnsi" w:cstheme="minorBidi"/>
          <w:noProof/>
          <w:sz w:val="22"/>
          <w:szCs w:val="22"/>
          <w:lang w:val="en-AU" w:eastAsia="en-AU"/>
        </w:rPr>
      </w:pPr>
      <w:r>
        <w:rPr>
          <w:noProof/>
        </w:rPr>
        <w:t>4.3</w:t>
      </w:r>
      <w:r>
        <w:rPr>
          <w:rFonts w:asciiTheme="minorHAnsi" w:eastAsiaTheme="minorEastAsia" w:hAnsiTheme="minorHAnsi" w:cstheme="minorBidi"/>
          <w:noProof/>
          <w:sz w:val="22"/>
          <w:szCs w:val="22"/>
          <w:lang w:val="en-AU" w:eastAsia="en-AU"/>
        </w:rPr>
        <w:tab/>
      </w:r>
      <w:r>
        <w:rPr>
          <w:noProof/>
        </w:rPr>
        <w:t>Mapping annual average TSS concentrations 2005–18</w:t>
      </w:r>
      <w:r>
        <w:rPr>
          <w:noProof/>
        </w:rPr>
        <w:tab/>
      </w:r>
      <w:r>
        <w:rPr>
          <w:noProof/>
        </w:rPr>
        <w:fldChar w:fldCharType="begin"/>
      </w:r>
      <w:r>
        <w:rPr>
          <w:noProof/>
        </w:rPr>
        <w:instrText xml:space="preserve"> PAGEREF _Toc11410761 \h </w:instrText>
      </w:r>
      <w:r>
        <w:rPr>
          <w:noProof/>
        </w:rPr>
      </w:r>
      <w:r>
        <w:rPr>
          <w:noProof/>
        </w:rPr>
        <w:fldChar w:fldCharType="separate"/>
      </w:r>
      <w:r w:rsidR="00335316">
        <w:rPr>
          <w:noProof/>
        </w:rPr>
        <w:t>39</w:t>
      </w:r>
      <w:r>
        <w:rPr>
          <w:noProof/>
        </w:rPr>
        <w:fldChar w:fldCharType="end"/>
      </w:r>
    </w:p>
    <w:p w14:paraId="117D534D" w14:textId="77777777" w:rsidR="00036D2A" w:rsidRDefault="00036D2A">
      <w:pPr>
        <w:pStyle w:val="TOC3"/>
        <w:tabs>
          <w:tab w:val="left" w:pos="1320"/>
        </w:tabs>
        <w:rPr>
          <w:rFonts w:asciiTheme="minorHAnsi" w:eastAsiaTheme="minorEastAsia" w:hAnsiTheme="minorHAnsi" w:cstheme="minorBidi"/>
          <w:noProof/>
          <w:sz w:val="22"/>
          <w:szCs w:val="22"/>
          <w:lang w:val="en-AU" w:eastAsia="en-AU"/>
        </w:rPr>
      </w:pPr>
      <w:r>
        <w:rPr>
          <w:noProof/>
        </w:rPr>
        <w:t>4.3.1</w:t>
      </w:r>
      <w:r>
        <w:rPr>
          <w:rFonts w:asciiTheme="minorHAnsi" w:eastAsiaTheme="minorEastAsia" w:hAnsiTheme="minorHAnsi" w:cstheme="minorBidi"/>
          <w:noProof/>
          <w:sz w:val="22"/>
          <w:szCs w:val="22"/>
          <w:lang w:val="en-AU" w:eastAsia="en-AU"/>
        </w:rPr>
        <w:tab/>
      </w:r>
      <w:r>
        <w:rPr>
          <w:noProof/>
        </w:rPr>
        <w:t>TSS dispersal in the 2018 water year</w:t>
      </w:r>
      <w:r>
        <w:rPr>
          <w:noProof/>
        </w:rPr>
        <w:tab/>
      </w:r>
      <w:r>
        <w:rPr>
          <w:noProof/>
        </w:rPr>
        <w:fldChar w:fldCharType="begin"/>
      </w:r>
      <w:r>
        <w:rPr>
          <w:noProof/>
        </w:rPr>
        <w:instrText xml:space="preserve"> PAGEREF _Toc11410762 \h </w:instrText>
      </w:r>
      <w:r>
        <w:rPr>
          <w:noProof/>
        </w:rPr>
      </w:r>
      <w:r>
        <w:rPr>
          <w:noProof/>
        </w:rPr>
        <w:fldChar w:fldCharType="separate"/>
      </w:r>
      <w:r w:rsidR="00335316">
        <w:rPr>
          <w:noProof/>
        </w:rPr>
        <w:t>39</w:t>
      </w:r>
      <w:r>
        <w:rPr>
          <w:noProof/>
        </w:rPr>
        <w:fldChar w:fldCharType="end"/>
      </w:r>
    </w:p>
    <w:p w14:paraId="0FF16CC5" w14:textId="77777777" w:rsidR="00036D2A" w:rsidRDefault="00036D2A">
      <w:pPr>
        <w:pStyle w:val="TOC3"/>
        <w:tabs>
          <w:tab w:val="left" w:pos="1320"/>
        </w:tabs>
        <w:rPr>
          <w:rFonts w:asciiTheme="minorHAnsi" w:eastAsiaTheme="minorEastAsia" w:hAnsiTheme="minorHAnsi" w:cstheme="minorBidi"/>
          <w:noProof/>
          <w:sz w:val="22"/>
          <w:szCs w:val="22"/>
          <w:lang w:val="en-AU" w:eastAsia="en-AU"/>
        </w:rPr>
      </w:pPr>
      <w:r>
        <w:rPr>
          <w:noProof/>
        </w:rPr>
        <w:t>4.3.2</w:t>
      </w:r>
      <w:r>
        <w:rPr>
          <w:rFonts w:asciiTheme="minorHAnsi" w:eastAsiaTheme="minorEastAsia" w:hAnsiTheme="minorHAnsi" w:cstheme="minorBidi"/>
          <w:noProof/>
          <w:sz w:val="22"/>
          <w:szCs w:val="22"/>
          <w:lang w:val="en-AU" w:eastAsia="en-AU"/>
        </w:rPr>
        <w:tab/>
      </w:r>
      <w:r>
        <w:rPr>
          <w:noProof/>
        </w:rPr>
        <w:t>Trends in annual TSS concentration in the Reef during 2005–18</w:t>
      </w:r>
      <w:r>
        <w:rPr>
          <w:noProof/>
        </w:rPr>
        <w:tab/>
      </w:r>
      <w:r>
        <w:rPr>
          <w:noProof/>
        </w:rPr>
        <w:fldChar w:fldCharType="begin"/>
      </w:r>
      <w:r>
        <w:rPr>
          <w:noProof/>
        </w:rPr>
        <w:instrText xml:space="preserve"> PAGEREF _Toc11410763 \h </w:instrText>
      </w:r>
      <w:r>
        <w:rPr>
          <w:noProof/>
        </w:rPr>
      </w:r>
      <w:r>
        <w:rPr>
          <w:noProof/>
        </w:rPr>
        <w:fldChar w:fldCharType="separate"/>
      </w:r>
      <w:r w:rsidR="00335316">
        <w:rPr>
          <w:noProof/>
        </w:rPr>
        <w:t>43</w:t>
      </w:r>
      <w:r>
        <w:rPr>
          <w:noProof/>
        </w:rPr>
        <w:fldChar w:fldCharType="end"/>
      </w:r>
    </w:p>
    <w:p w14:paraId="3BE67318" w14:textId="77777777" w:rsidR="00036D2A" w:rsidRDefault="00036D2A">
      <w:pPr>
        <w:pStyle w:val="TOC2"/>
        <w:rPr>
          <w:rFonts w:asciiTheme="minorHAnsi" w:eastAsiaTheme="minorEastAsia" w:hAnsiTheme="minorHAnsi" w:cstheme="minorBidi"/>
          <w:noProof/>
          <w:sz w:val="22"/>
          <w:szCs w:val="22"/>
          <w:lang w:val="en-AU" w:eastAsia="en-AU"/>
        </w:rPr>
      </w:pPr>
      <w:r>
        <w:rPr>
          <w:noProof/>
        </w:rPr>
        <w:t>4.4</w:t>
      </w:r>
      <w:r>
        <w:rPr>
          <w:rFonts w:asciiTheme="minorHAnsi" w:eastAsiaTheme="minorEastAsia" w:hAnsiTheme="minorHAnsi" w:cstheme="minorBidi"/>
          <w:noProof/>
          <w:sz w:val="22"/>
          <w:szCs w:val="22"/>
          <w:lang w:val="en-AU" w:eastAsia="en-AU"/>
        </w:rPr>
        <w:tab/>
      </w:r>
      <w:r>
        <w:rPr>
          <w:noProof/>
        </w:rPr>
        <w:t>Cape York</w:t>
      </w:r>
      <w:r>
        <w:rPr>
          <w:noProof/>
        </w:rPr>
        <w:tab/>
      </w:r>
      <w:r>
        <w:rPr>
          <w:noProof/>
        </w:rPr>
        <w:fldChar w:fldCharType="begin"/>
      </w:r>
      <w:r>
        <w:rPr>
          <w:noProof/>
        </w:rPr>
        <w:instrText xml:space="preserve"> PAGEREF _Toc11410764 \h </w:instrText>
      </w:r>
      <w:r>
        <w:rPr>
          <w:noProof/>
        </w:rPr>
      </w:r>
      <w:r>
        <w:rPr>
          <w:noProof/>
        </w:rPr>
        <w:fldChar w:fldCharType="separate"/>
      </w:r>
      <w:r w:rsidR="00335316">
        <w:rPr>
          <w:noProof/>
        </w:rPr>
        <w:t>44</w:t>
      </w:r>
      <w:r>
        <w:rPr>
          <w:noProof/>
        </w:rPr>
        <w:fldChar w:fldCharType="end"/>
      </w:r>
    </w:p>
    <w:p w14:paraId="12DA3C09" w14:textId="77777777" w:rsidR="00036D2A" w:rsidRDefault="00036D2A">
      <w:pPr>
        <w:pStyle w:val="TOC2"/>
        <w:rPr>
          <w:rFonts w:asciiTheme="minorHAnsi" w:eastAsiaTheme="minorEastAsia" w:hAnsiTheme="minorHAnsi" w:cstheme="minorBidi"/>
          <w:noProof/>
          <w:sz w:val="22"/>
          <w:szCs w:val="22"/>
          <w:lang w:val="en-AU" w:eastAsia="en-AU"/>
        </w:rPr>
      </w:pPr>
      <w:r>
        <w:rPr>
          <w:noProof/>
        </w:rPr>
        <w:t>4.5</w:t>
      </w:r>
      <w:r>
        <w:rPr>
          <w:rFonts w:asciiTheme="minorHAnsi" w:eastAsiaTheme="minorEastAsia" w:hAnsiTheme="minorHAnsi" w:cstheme="minorBidi"/>
          <w:noProof/>
          <w:sz w:val="22"/>
          <w:szCs w:val="22"/>
          <w:lang w:val="en-AU" w:eastAsia="en-AU"/>
        </w:rPr>
        <w:tab/>
      </w:r>
      <w:r>
        <w:rPr>
          <w:noProof/>
        </w:rPr>
        <w:t>Wet Tropics</w:t>
      </w:r>
      <w:r>
        <w:rPr>
          <w:noProof/>
        </w:rPr>
        <w:tab/>
      </w:r>
      <w:r>
        <w:rPr>
          <w:noProof/>
        </w:rPr>
        <w:fldChar w:fldCharType="begin"/>
      </w:r>
      <w:r>
        <w:rPr>
          <w:noProof/>
        </w:rPr>
        <w:instrText xml:space="preserve"> PAGEREF _Toc11410765 \h </w:instrText>
      </w:r>
      <w:r>
        <w:rPr>
          <w:noProof/>
        </w:rPr>
      </w:r>
      <w:r>
        <w:rPr>
          <w:noProof/>
        </w:rPr>
        <w:fldChar w:fldCharType="separate"/>
      </w:r>
      <w:r w:rsidR="00335316">
        <w:rPr>
          <w:noProof/>
        </w:rPr>
        <w:t>50</w:t>
      </w:r>
      <w:r>
        <w:rPr>
          <w:noProof/>
        </w:rPr>
        <w:fldChar w:fldCharType="end"/>
      </w:r>
    </w:p>
    <w:p w14:paraId="593DD05A" w14:textId="77777777" w:rsidR="00036D2A" w:rsidRDefault="00036D2A">
      <w:pPr>
        <w:pStyle w:val="TOC2"/>
        <w:rPr>
          <w:rFonts w:asciiTheme="minorHAnsi" w:eastAsiaTheme="minorEastAsia" w:hAnsiTheme="minorHAnsi" w:cstheme="minorBidi"/>
          <w:noProof/>
          <w:sz w:val="22"/>
          <w:szCs w:val="22"/>
          <w:lang w:val="en-AU" w:eastAsia="en-AU"/>
        </w:rPr>
      </w:pPr>
      <w:r>
        <w:rPr>
          <w:noProof/>
        </w:rPr>
        <w:t>4.6</w:t>
      </w:r>
      <w:r>
        <w:rPr>
          <w:rFonts w:asciiTheme="minorHAnsi" w:eastAsiaTheme="minorEastAsia" w:hAnsiTheme="minorHAnsi" w:cstheme="minorBidi"/>
          <w:noProof/>
          <w:sz w:val="22"/>
          <w:szCs w:val="22"/>
          <w:lang w:val="en-AU" w:eastAsia="en-AU"/>
        </w:rPr>
        <w:tab/>
      </w:r>
      <w:r>
        <w:rPr>
          <w:noProof/>
        </w:rPr>
        <w:t>Burdekin</w:t>
      </w:r>
      <w:r>
        <w:rPr>
          <w:noProof/>
        </w:rPr>
        <w:tab/>
      </w:r>
      <w:r>
        <w:rPr>
          <w:noProof/>
        </w:rPr>
        <w:fldChar w:fldCharType="begin"/>
      </w:r>
      <w:r>
        <w:rPr>
          <w:noProof/>
        </w:rPr>
        <w:instrText xml:space="preserve"> PAGEREF _Toc11410766 \h </w:instrText>
      </w:r>
      <w:r>
        <w:rPr>
          <w:noProof/>
        </w:rPr>
      </w:r>
      <w:r>
        <w:rPr>
          <w:noProof/>
        </w:rPr>
        <w:fldChar w:fldCharType="separate"/>
      </w:r>
      <w:r w:rsidR="00335316">
        <w:rPr>
          <w:noProof/>
        </w:rPr>
        <w:t>58</w:t>
      </w:r>
      <w:r>
        <w:rPr>
          <w:noProof/>
        </w:rPr>
        <w:fldChar w:fldCharType="end"/>
      </w:r>
    </w:p>
    <w:p w14:paraId="336EF78B" w14:textId="77777777" w:rsidR="00036D2A" w:rsidRDefault="00036D2A">
      <w:pPr>
        <w:pStyle w:val="TOC2"/>
        <w:rPr>
          <w:rFonts w:asciiTheme="minorHAnsi" w:eastAsiaTheme="minorEastAsia" w:hAnsiTheme="minorHAnsi" w:cstheme="minorBidi"/>
          <w:noProof/>
          <w:sz w:val="22"/>
          <w:szCs w:val="22"/>
          <w:lang w:val="en-AU" w:eastAsia="en-AU"/>
        </w:rPr>
      </w:pPr>
      <w:r>
        <w:rPr>
          <w:noProof/>
        </w:rPr>
        <w:t>4.7</w:t>
      </w:r>
      <w:r>
        <w:rPr>
          <w:rFonts w:asciiTheme="minorHAnsi" w:eastAsiaTheme="minorEastAsia" w:hAnsiTheme="minorHAnsi" w:cstheme="minorBidi"/>
          <w:noProof/>
          <w:sz w:val="22"/>
          <w:szCs w:val="22"/>
          <w:lang w:val="en-AU" w:eastAsia="en-AU"/>
        </w:rPr>
        <w:tab/>
      </w:r>
      <w:r>
        <w:rPr>
          <w:noProof/>
        </w:rPr>
        <w:t>Mackay Whitsunday</w:t>
      </w:r>
      <w:r>
        <w:rPr>
          <w:noProof/>
        </w:rPr>
        <w:tab/>
      </w:r>
      <w:r>
        <w:rPr>
          <w:noProof/>
        </w:rPr>
        <w:fldChar w:fldCharType="begin"/>
      </w:r>
      <w:r>
        <w:rPr>
          <w:noProof/>
        </w:rPr>
        <w:instrText xml:space="preserve"> PAGEREF _Toc11410767 \h </w:instrText>
      </w:r>
      <w:r>
        <w:rPr>
          <w:noProof/>
        </w:rPr>
      </w:r>
      <w:r>
        <w:rPr>
          <w:noProof/>
        </w:rPr>
        <w:fldChar w:fldCharType="separate"/>
      </w:r>
      <w:r w:rsidR="00335316">
        <w:rPr>
          <w:noProof/>
        </w:rPr>
        <w:t>64</w:t>
      </w:r>
      <w:r>
        <w:rPr>
          <w:noProof/>
        </w:rPr>
        <w:fldChar w:fldCharType="end"/>
      </w:r>
    </w:p>
    <w:p w14:paraId="431B6A16" w14:textId="77777777" w:rsidR="00036D2A" w:rsidRDefault="00036D2A">
      <w:pPr>
        <w:pStyle w:val="TOC2"/>
        <w:rPr>
          <w:rFonts w:asciiTheme="minorHAnsi" w:eastAsiaTheme="minorEastAsia" w:hAnsiTheme="minorHAnsi" w:cstheme="minorBidi"/>
          <w:noProof/>
          <w:sz w:val="22"/>
          <w:szCs w:val="22"/>
          <w:lang w:val="en-AU" w:eastAsia="en-AU"/>
        </w:rPr>
      </w:pPr>
      <w:r>
        <w:rPr>
          <w:noProof/>
        </w:rPr>
        <w:t>4.8</w:t>
      </w:r>
      <w:r>
        <w:rPr>
          <w:rFonts w:asciiTheme="minorHAnsi" w:eastAsiaTheme="minorEastAsia" w:hAnsiTheme="minorHAnsi" w:cstheme="minorBidi"/>
          <w:noProof/>
          <w:sz w:val="22"/>
          <w:szCs w:val="22"/>
          <w:lang w:val="en-AU" w:eastAsia="en-AU"/>
        </w:rPr>
        <w:tab/>
      </w:r>
      <w:r>
        <w:rPr>
          <w:noProof/>
        </w:rPr>
        <w:t>Modelling and mapping summary</w:t>
      </w:r>
      <w:r>
        <w:rPr>
          <w:noProof/>
        </w:rPr>
        <w:tab/>
      </w:r>
      <w:r>
        <w:rPr>
          <w:noProof/>
        </w:rPr>
        <w:fldChar w:fldCharType="begin"/>
      </w:r>
      <w:r>
        <w:rPr>
          <w:noProof/>
        </w:rPr>
        <w:instrText xml:space="preserve"> PAGEREF _Toc11410768 \h </w:instrText>
      </w:r>
      <w:r>
        <w:rPr>
          <w:noProof/>
        </w:rPr>
      </w:r>
      <w:r>
        <w:rPr>
          <w:noProof/>
        </w:rPr>
        <w:fldChar w:fldCharType="separate"/>
      </w:r>
      <w:r w:rsidR="00335316">
        <w:rPr>
          <w:noProof/>
        </w:rPr>
        <w:t>69</w:t>
      </w:r>
      <w:r>
        <w:rPr>
          <w:noProof/>
        </w:rPr>
        <w:fldChar w:fldCharType="end"/>
      </w:r>
    </w:p>
    <w:p w14:paraId="0DC198A0" w14:textId="77777777" w:rsidR="00036D2A" w:rsidRDefault="00036D2A">
      <w:pPr>
        <w:pStyle w:val="TOC1"/>
        <w:rPr>
          <w:rFonts w:asciiTheme="minorHAnsi" w:eastAsiaTheme="minorEastAsia" w:hAnsiTheme="minorHAnsi" w:cstheme="minorBidi"/>
          <w:b w:val="0"/>
          <w:szCs w:val="22"/>
          <w:lang w:val="en-AU" w:eastAsia="en-AU"/>
        </w:rPr>
      </w:pPr>
      <w:r>
        <w:t>5.</w:t>
      </w:r>
      <w:r>
        <w:rPr>
          <w:rFonts w:asciiTheme="minorHAnsi" w:eastAsiaTheme="minorEastAsia" w:hAnsiTheme="minorHAnsi" w:cstheme="minorBidi"/>
          <w:b w:val="0"/>
          <w:szCs w:val="22"/>
          <w:lang w:val="en-AU" w:eastAsia="en-AU"/>
        </w:rPr>
        <w:tab/>
      </w:r>
      <w:r>
        <w:t>Focus area water quality and Water Quality Index</w:t>
      </w:r>
      <w:r>
        <w:tab/>
      </w:r>
      <w:r>
        <w:fldChar w:fldCharType="begin"/>
      </w:r>
      <w:r>
        <w:instrText xml:space="preserve"> PAGEREF _Toc11410769 \h </w:instrText>
      </w:r>
      <w:r>
        <w:fldChar w:fldCharType="separate"/>
      </w:r>
      <w:r w:rsidR="00335316">
        <w:t>72</w:t>
      </w:r>
      <w:r>
        <w:fldChar w:fldCharType="end"/>
      </w:r>
    </w:p>
    <w:p w14:paraId="5708E24E" w14:textId="77777777" w:rsidR="00036D2A" w:rsidRDefault="00036D2A">
      <w:pPr>
        <w:pStyle w:val="TOC2"/>
        <w:rPr>
          <w:rFonts w:asciiTheme="minorHAnsi" w:eastAsiaTheme="minorEastAsia" w:hAnsiTheme="minorHAnsi" w:cstheme="minorBidi"/>
          <w:noProof/>
          <w:sz w:val="22"/>
          <w:szCs w:val="22"/>
          <w:lang w:val="en-AU" w:eastAsia="en-AU"/>
        </w:rPr>
      </w:pPr>
      <w:r>
        <w:rPr>
          <w:noProof/>
        </w:rPr>
        <w:t>5.1</w:t>
      </w:r>
      <w:r>
        <w:rPr>
          <w:rFonts w:asciiTheme="minorHAnsi" w:eastAsiaTheme="minorEastAsia" w:hAnsiTheme="minorHAnsi" w:cstheme="minorBidi"/>
          <w:noProof/>
          <w:sz w:val="22"/>
          <w:szCs w:val="22"/>
          <w:lang w:val="en-AU" w:eastAsia="en-AU"/>
        </w:rPr>
        <w:tab/>
      </w:r>
      <w:r>
        <w:rPr>
          <w:noProof/>
        </w:rPr>
        <w:t>Cape York region</w:t>
      </w:r>
      <w:r>
        <w:rPr>
          <w:noProof/>
        </w:rPr>
        <w:tab/>
      </w:r>
      <w:r>
        <w:rPr>
          <w:noProof/>
        </w:rPr>
        <w:fldChar w:fldCharType="begin"/>
      </w:r>
      <w:r>
        <w:rPr>
          <w:noProof/>
        </w:rPr>
        <w:instrText xml:space="preserve"> PAGEREF _Toc11410770 \h </w:instrText>
      </w:r>
      <w:r>
        <w:rPr>
          <w:noProof/>
        </w:rPr>
      </w:r>
      <w:r>
        <w:rPr>
          <w:noProof/>
        </w:rPr>
        <w:fldChar w:fldCharType="separate"/>
      </w:r>
      <w:r w:rsidR="00335316">
        <w:rPr>
          <w:noProof/>
        </w:rPr>
        <w:t>72</w:t>
      </w:r>
      <w:r>
        <w:rPr>
          <w:noProof/>
        </w:rPr>
        <w:fldChar w:fldCharType="end"/>
      </w:r>
    </w:p>
    <w:p w14:paraId="0ADE9C50" w14:textId="77777777" w:rsidR="00036D2A" w:rsidRDefault="00036D2A">
      <w:pPr>
        <w:pStyle w:val="TOC3"/>
        <w:tabs>
          <w:tab w:val="left" w:pos="1320"/>
        </w:tabs>
        <w:rPr>
          <w:rFonts w:asciiTheme="minorHAnsi" w:eastAsiaTheme="minorEastAsia" w:hAnsiTheme="minorHAnsi" w:cstheme="minorBidi"/>
          <w:noProof/>
          <w:sz w:val="22"/>
          <w:szCs w:val="22"/>
          <w:lang w:val="en-AU" w:eastAsia="en-AU"/>
        </w:rPr>
      </w:pPr>
      <w:r w:rsidRPr="005C407D">
        <w:rPr>
          <w:noProof/>
        </w:rPr>
        <w:t>5.1.1</w:t>
      </w:r>
      <w:r>
        <w:rPr>
          <w:rFonts w:asciiTheme="minorHAnsi" w:eastAsiaTheme="minorEastAsia" w:hAnsiTheme="minorHAnsi" w:cstheme="minorBidi"/>
          <w:noProof/>
          <w:sz w:val="22"/>
          <w:szCs w:val="22"/>
          <w:lang w:val="en-AU" w:eastAsia="en-AU"/>
        </w:rPr>
        <w:tab/>
      </w:r>
      <w:r>
        <w:rPr>
          <w:noProof/>
        </w:rPr>
        <w:t>Cape York region–Endeavour Basin</w:t>
      </w:r>
      <w:r>
        <w:rPr>
          <w:noProof/>
        </w:rPr>
        <w:tab/>
      </w:r>
      <w:r>
        <w:rPr>
          <w:noProof/>
        </w:rPr>
        <w:fldChar w:fldCharType="begin"/>
      </w:r>
      <w:r>
        <w:rPr>
          <w:noProof/>
        </w:rPr>
        <w:instrText xml:space="preserve"> PAGEREF _Toc11410771 \h </w:instrText>
      </w:r>
      <w:r>
        <w:rPr>
          <w:noProof/>
        </w:rPr>
      </w:r>
      <w:r>
        <w:rPr>
          <w:noProof/>
        </w:rPr>
        <w:fldChar w:fldCharType="separate"/>
      </w:r>
      <w:r w:rsidR="00335316">
        <w:rPr>
          <w:noProof/>
        </w:rPr>
        <w:t>74</w:t>
      </w:r>
      <w:r>
        <w:rPr>
          <w:noProof/>
        </w:rPr>
        <w:fldChar w:fldCharType="end"/>
      </w:r>
    </w:p>
    <w:p w14:paraId="191F519A" w14:textId="77777777" w:rsidR="00036D2A" w:rsidRDefault="00036D2A">
      <w:pPr>
        <w:pStyle w:val="TOC3"/>
        <w:tabs>
          <w:tab w:val="left" w:pos="1320"/>
        </w:tabs>
        <w:rPr>
          <w:rFonts w:asciiTheme="minorHAnsi" w:eastAsiaTheme="minorEastAsia" w:hAnsiTheme="minorHAnsi" w:cstheme="minorBidi"/>
          <w:noProof/>
          <w:sz w:val="22"/>
          <w:szCs w:val="22"/>
          <w:lang w:val="en-AU" w:eastAsia="en-AU"/>
        </w:rPr>
      </w:pPr>
      <w:r w:rsidRPr="005C407D">
        <w:rPr>
          <w:noProof/>
        </w:rPr>
        <w:t>5.1.2</w:t>
      </w:r>
      <w:r>
        <w:rPr>
          <w:rFonts w:asciiTheme="minorHAnsi" w:eastAsiaTheme="minorEastAsia" w:hAnsiTheme="minorHAnsi" w:cstheme="minorBidi"/>
          <w:noProof/>
          <w:sz w:val="22"/>
          <w:szCs w:val="22"/>
          <w:lang w:val="en-AU" w:eastAsia="en-AU"/>
        </w:rPr>
        <w:tab/>
      </w:r>
      <w:r>
        <w:rPr>
          <w:noProof/>
        </w:rPr>
        <w:t>Cape York Region–Normanby Basin</w:t>
      </w:r>
      <w:r>
        <w:rPr>
          <w:noProof/>
        </w:rPr>
        <w:tab/>
      </w:r>
      <w:r>
        <w:rPr>
          <w:noProof/>
        </w:rPr>
        <w:fldChar w:fldCharType="begin"/>
      </w:r>
      <w:r>
        <w:rPr>
          <w:noProof/>
        </w:rPr>
        <w:instrText xml:space="preserve"> PAGEREF _Toc11410772 \h </w:instrText>
      </w:r>
      <w:r>
        <w:rPr>
          <w:noProof/>
        </w:rPr>
      </w:r>
      <w:r>
        <w:rPr>
          <w:noProof/>
        </w:rPr>
        <w:fldChar w:fldCharType="separate"/>
      </w:r>
      <w:r w:rsidR="00335316">
        <w:rPr>
          <w:noProof/>
        </w:rPr>
        <w:t>83</w:t>
      </w:r>
      <w:r>
        <w:rPr>
          <w:noProof/>
        </w:rPr>
        <w:fldChar w:fldCharType="end"/>
      </w:r>
    </w:p>
    <w:p w14:paraId="618A3EAF" w14:textId="77777777" w:rsidR="00036D2A" w:rsidRDefault="00036D2A">
      <w:pPr>
        <w:pStyle w:val="TOC3"/>
        <w:tabs>
          <w:tab w:val="left" w:pos="1320"/>
        </w:tabs>
        <w:rPr>
          <w:rFonts w:asciiTheme="minorHAnsi" w:eastAsiaTheme="minorEastAsia" w:hAnsiTheme="minorHAnsi" w:cstheme="minorBidi"/>
          <w:noProof/>
          <w:sz w:val="22"/>
          <w:szCs w:val="22"/>
          <w:lang w:val="en-AU" w:eastAsia="en-AU"/>
        </w:rPr>
      </w:pPr>
      <w:r w:rsidRPr="005C407D">
        <w:rPr>
          <w:noProof/>
        </w:rPr>
        <w:t>5.1.3</w:t>
      </w:r>
      <w:r>
        <w:rPr>
          <w:rFonts w:asciiTheme="minorHAnsi" w:eastAsiaTheme="minorEastAsia" w:hAnsiTheme="minorHAnsi" w:cstheme="minorBidi"/>
          <w:noProof/>
          <w:sz w:val="22"/>
          <w:szCs w:val="22"/>
          <w:lang w:val="en-AU" w:eastAsia="en-AU"/>
        </w:rPr>
        <w:tab/>
      </w:r>
      <w:r>
        <w:rPr>
          <w:noProof/>
        </w:rPr>
        <w:t>Cape York Region–Stewart River</w:t>
      </w:r>
      <w:r>
        <w:rPr>
          <w:noProof/>
        </w:rPr>
        <w:tab/>
      </w:r>
      <w:r>
        <w:rPr>
          <w:noProof/>
        </w:rPr>
        <w:fldChar w:fldCharType="begin"/>
      </w:r>
      <w:r>
        <w:rPr>
          <w:noProof/>
        </w:rPr>
        <w:instrText xml:space="preserve"> PAGEREF _Toc11410773 \h </w:instrText>
      </w:r>
      <w:r>
        <w:rPr>
          <w:noProof/>
        </w:rPr>
      </w:r>
      <w:r>
        <w:rPr>
          <w:noProof/>
        </w:rPr>
        <w:fldChar w:fldCharType="separate"/>
      </w:r>
      <w:r w:rsidR="00335316">
        <w:rPr>
          <w:noProof/>
        </w:rPr>
        <w:t>89</w:t>
      </w:r>
      <w:r>
        <w:rPr>
          <w:noProof/>
        </w:rPr>
        <w:fldChar w:fldCharType="end"/>
      </w:r>
    </w:p>
    <w:p w14:paraId="0F93B331" w14:textId="77777777" w:rsidR="00036D2A" w:rsidRDefault="00036D2A">
      <w:pPr>
        <w:pStyle w:val="TOC3"/>
        <w:tabs>
          <w:tab w:val="left" w:pos="1320"/>
        </w:tabs>
        <w:rPr>
          <w:rFonts w:asciiTheme="minorHAnsi" w:eastAsiaTheme="minorEastAsia" w:hAnsiTheme="minorHAnsi" w:cstheme="minorBidi"/>
          <w:noProof/>
          <w:sz w:val="22"/>
          <w:szCs w:val="22"/>
          <w:lang w:val="en-AU" w:eastAsia="en-AU"/>
        </w:rPr>
      </w:pPr>
      <w:r w:rsidRPr="005C407D">
        <w:rPr>
          <w:noProof/>
        </w:rPr>
        <w:t>5.1.4</w:t>
      </w:r>
      <w:r>
        <w:rPr>
          <w:rFonts w:asciiTheme="minorHAnsi" w:eastAsiaTheme="minorEastAsia" w:hAnsiTheme="minorHAnsi" w:cstheme="minorBidi"/>
          <w:noProof/>
          <w:sz w:val="22"/>
          <w:szCs w:val="22"/>
          <w:lang w:val="en-AU" w:eastAsia="en-AU"/>
        </w:rPr>
        <w:tab/>
      </w:r>
      <w:r>
        <w:rPr>
          <w:noProof/>
        </w:rPr>
        <w:t>Cape York Region–Pascoe River</w:t>
      </w:r>
      <w:r>
        <w:rPr>
          <w:noProof/>
        </w:rPr>
        <w:tab/>
      </w:r>
      <w:r>
        <w:rPr>
          <w:noProof/>
        </w:rPr>
        <w:fldChar w:fldCharType="begin"/>
      </w:r>
      <w:r>
        <w:rPr>
          <w:noProof/>
        </w:rPr>
        <w:instrText xml:space="preserve"> PAGEREF _Toc11410774 \h </w:instrText>
      </w:r>
      <w:r>
        <w:rPr>
          <w:noProof/>
        </w:rPr>
      </w:r>
      <w:r>
        <w:rPr>
          <w:noProof/>
        </w:rPr>
        <w:fldChar w:fldCharType="separate"/>
      </w:r>
      <w:r w:rsidR="00335316">
        <w:rPr>
          <w:noProof/>
        </w:rPr>
        <w:t>94</w:t>
      </w:r>
      <w:r>
        <w:rPr>
          <w:noProof/>
        </w:rPr>
        <w:fldChar w:fldCharType="end"/>
      </w:r>
    </w:p>
    <w:p w14:paraId="304E1CB1" w14:textId="77777777" w:rsidR="00036D2A" w:rsidRDefault="00036D2A">
      <w:pPr>
        <w:pStyle w:val="TOC2"/>
        <w:rPr>
          <w:rFonts w:asciiTheme="minorHAnsi" w:eastAsiaTheme="minorEastAsia" w:hAnsiTheme="minorHAnsi" w:cstheme="minorBidi"/>
          <w:noProof/>
          <w:sz w:val="22"/>
          <w:szCs w:val="22"/>
          <w:lang w:val="en-AU" w:eastAsia="en-AU"/>
        </w:rPr>
      </w:pPr>
      <w:r w:rsidRPr="005C407D">
        <w:rPr>
          <w:noProof/>
        </w:rPr>
        <w:t>5.2</w:t>
      </w:r>
      <w:r>
        <w:rPr>
          <w:rFonts w:asciiTheme="minorHAnsi" w:eastAsiaTheme="minorEastAsia" w:hAnsiTheme="minorHAnsi" w:cstheme="minorBidi"/>
          <w:noProof/>
          <w:sz w:val="22"/>
          <w:szCs w:val="22"/>
          <w:lang w:val="en-AU" w:eastAsia="en-AU"/>
        </w:rPr>
        <w:tab/>
      </w:r>
      <w:r>
        <w:rPr>
          <w:noProof/>
        </w:rPr>
        <w:t>Wet Tropics region</w:t>
      </w:r>
      <w:r>
        <w:rPr>
          <w:noProof/>
        </w:rPr>
        <w:tab/>
      </w:r>
      <w:r>
        <w:rPr>
          <w:noProof/>
        </w:rPr>
        <w:fldChar w:fldCharType="begin"/>
      </w:r>
      <w:r>
        <w:rPr>
          <w:noProof/>
        </w:rPr>
        <w:instrText xml:space="preserve"> PAGEREF _Toc11410775 \h </w:instrText>
      </w:r>
      <w:r>
        <w:rPr>
          <w:noProof/>
        </w:rPr>
      </w:r>
      <w:r>
        <w:rPr>
          <w:noProof/>
        </w:rPr>
        <w:fldChar w:fldCharType="separate"/>
      </w:r>
      <w:r w:rsidR="00335316">
        <w:rPr>
          <w:noProof/>
        </w:rPr>
        <w:t>101</w:t>
      </w:r>
      <w:r>
        <w:rPr>
          <w:noProof/>
        </w:rPr>
        <w:fldChar w:fldCharType="end"/>
      </w:r>
    </w:p>
    <w:p w14:paraId="3FAF8D7D" w14:textId="77777777" w:rsidR="00036D2A" w:rsidRDefault="00036D2A">
      <w:pPr>
        <w:pStyle w:val="TOC3"/>
        <w:tabs>
          <w:tab w:val="left" w:pos="1320"/>
        </w:tabs>
        <w:rPr>
          <w:rFonts w:asciiTheme="minorHAnsi" w:eastAsiaTheme="minorEastAsia" w:hAnsiTheme="minorHAnsi" w:cstheme="minorBidi"/>
          <w:noProof/>
          <w:sz w:val="22"/>
          <w:szCs w:val="22"/>
          <w:lang w:val="en-AU" w:eastAsia="en-AU"/>
        </w:rPr>
      </w:pPr>
      <w:r w:rsidRPr="005C407D">
        <w:rPr>
          <w:noProof/>
          <w:lang w:eastAsia="en-GB"/>
        </w:rPr>
        <w:t>5.2.1</w:t>
      </w:r>
      <w:r>
        <w:rPr>
          <w:rFonts w:asciiTheme="minorHAnsi" w:eastAsiaTheme="minorEastAsia" w:hAnsiTheme="minorHAnsi" w:cstheme="minorBidi"/>
          <w:noProof/>
          <w:sz w:val="22"/>
          <w:szCs w:val="22"/>
          <w:lang w:val="en-AU" w:eastAsia="en-AU"/>
        </w:rPr>
        <w:tab/>
      </w:r>
      <w:r>
        <w:rPr>
          <w:noProof/>
        </w:rPr>
        <w:t>Barron Daintree</w:t>
      </w:r>
      <w:r>
        <w:rPr>
          <w:noProof/>
        </w:rPr>
        <w:tab/>
      </w:r>
      <w:r>
        <w:rPr>
          <w:noProof/>
        </w:rPr>
        <w:fldChar w:fldCharType="begin"/>
      </w:r>
      <w:r>
        <w:rPr>
          <w:noProof/>
        </w:rPr>
        <w:instrText xml:space="preserve"> PAGEREF _Toc11410776 \h </w:instrText>
      </w:r>
      <w:r>
        <w:rPr>
          <w:noProof/>
        </w:rPr>
      </w:r>
      <w:r>
        <w:rPr>
          <w:noProof/>
        </w:rPr>
        <w:fldChar w:fldCharType="separate"/>
      </w:r>
      <w:r w:rsidR="00335316">
        <w:rPr>
          <w:noProof/>
        </w:rPr>
        <w:t>101</w:t>
      </w:r>
      <w:r>
        <w:rPr>
          <w:noProof/>
        </w:rPr>
        <w:fldChar w:fldCharType="end"/>
      </w:r>
    </w:p>
    <w:p w14:paraId="4CD3D06C" w14:textId="77777777" w:rsidR="00036D2A" w:rsidRDefault="00036D2A">
      <w:pPr>
        <w:pStyle w:val="TOC3"/>
        <w:tabs>
          <w:tab w:val="left" w:pos="1320"/>
        </w:tabs>
        <w:rPr>
          <w:rFonts w:asciiTheme="minorHAnsi" w:eastAsiaTheme="minorEastAsia" w:hAnsiTheme="minorHAnsi" w:cstheme="minorBidi"/>
          <w:noProof/>
          <w:sz w:val="22"/>
          <w:szCs w:val="22"/>
          <w:lang w:val="en-AU" w:eastAsia="en-AU"/>
        </w:rPr>
      </w:pPr>
      <w:r w:rsidRPr="005C407D">
        <w:rPr>
          <w:noProof/>
        </w:rPr>
        <w:t>5.2.2</w:t>
      </w:r>
      <w:r>
        <w:rPr>
          <w:rFonts w:asciiTheme="minorHAnsi" w:eastAsiaTheme="minorEastAsia" w:hAnsiTheme="minorHAnsi" w:cstheme="minorBidi"/>
          <w:noProof/>
          <w:sz w:val="22"/>
          <w:szCs w:val="22"/>
          <w:lang w:val="en-AU" w:eastAsia="en-AU"/>
        </w:rPr>
        <w:tab/>
      </w:r>
      <w:r>
        <w:rPr>
          <w:noProof/>
        </w:rPr>
        <w:t>Russell-Mulgrave</w:t>
      </w:r>
      <w:r>
        <w:rPr>
          <w:noProof/>
        </w:rPr>
        <w:tab/>
      </w:r>
      <w:r>
        <w:rPr>
          <w:noProof/>
        </w:rPr>
        <w:fldChar w:fldCharType="begin"/>
      </w:r>
      <w:r>
        <w:rPr>
          <w:noProof/>
        </w:rPr>
        <w:instrText xml:space="preserve"> PAGEREF _Toc11410777 \h </w:instrText>
      </w:r>
      <w:r>
        <w:rPr>
          <w:noProof/>
        </w:rPr>
      </w:r>
      <w:r>
        <w:rPr>
          <w:noProof/>
        </w:rPr>
        <w:fldChar w:fldCharType="separate"/>
      </w:r>
      <w:r w:rsidR="00335316">
        <w:rPr>
          <w:noProof/>
        </w:rPr>
        <w:t>106</w:t>
      </w:r>
      <w:r>
        <w:rPr>
          <w:noProof/>
        </w:rPr>
        <w:fldChar w:fldCharType="end"/>
      </w:r>
    </w:p>
    <w:p w14:paraId="74EF9B2B" w14:textId="77777777" w:rsidR="00036D2A" w:rsidRDefault="00036D2A">
      <w:pPr>
        <w:pStyle w:val="TOC3"/>
        <w:tabs>
          <w:tab w:val="left" w:pos="1320"/>
        </w:tabs>
        <w:rPr>
          <w:rFonts w:asciiTheme="minorHAnsi" w:eastAsiaTheme="minorEastAsia" w:hAnsiTheme="minorHAnsi" w:cstheme="minorBidi"/>
          <w:noProof/>
          <w:sz w:val="22"/>
          <w:szCs w:val="22"/>
          <w:lang w:val="en-AU" w:eastAsia="en-AU"/>
        </w:rPr>
      </w:pPr>
      <w:r w:rsidRPr="005C407D">
        <w:rPr>
          <w:noProof/>
        </w:rPr>
        <w:t>5.2.3</w:t>
      </w:r>
      <w:r>
        <w:rPr>
          <w:rFonts w:asciiTheme="minorHAnsi" w:eastAsiaTheme="minorEastAsia" w:hAnsiTheme="minorHAnsi" w:cstheme="minorBidi"/>
          <w:noProof/>
          <w:sz w:val="22"/>
          <w:szCs w:val="22"/>
          <w:lang w:val="en-AU" w:eastAsia="en-AU"/>
        </w:rPr>
        <w:tab/>
      </w:r>
      <w:r>
        <w:rPr>
          <w:noProof/>
        </w:rPr>
        <w:t>Tully</w:t>
      </w:r>
      <w:r>
        <w:rPr>
          <w:noProof/>
        </w:rPr>
        <w:tab/>
      </w:r>
      <w:r>
        <w:rPr>
          <w:noProof/>
        </w:rPr>
        <w:fldChar w:fldCharType="begin"/>
      </w:r>
      <w:r>
        <w:rPr>
          <w:noProof/>
        </w:rPr>
        <w:instrText xml:space="preserve"> PAGEREF _Toc11410778 \h </w:instrText>
      </w:r>
      <w:r>
        <w:rPr>
          <w:noProof/>
        </w:rPr>
      </w:r>
      <w:r>
        <w:rPr>
          <w:noProof/>
        </w:rPr>
        <w:fldChar w:fldCharType="separate"/>
      </w:r>
      <w:r w:rsidR="00335316">
        <w:rPr>
          <w:noProof/>
        </w:rPr>
        <w:t>114</w:t>
      </w:r>
      <w:r>
        <w:rPr>
          <w:noProof/>
        </w:rPr>
        <w:fldChar w:fldCharType="end"/>
      </w:r>
    </w:p>
    <w:p w14:paraId="2720BBF4" w14:textId="77777777" w:rsidR="00036D2A" w:rsidRDefault="00036D2A">
      <w:pPr>
        <w:pStyle w:val="TOC2"/>
        <w:rPr>
          <w:rFonts w:asciiTheme="minorHAnsi" w:eastAsiaTheme="minorEastAsia" w:hAnsiTheme="minorHAnsi" w:cstheme="minorBidi"/>
          <w:noProof/>
          <w:sz w:val="22"/>
          <w:szCs w:val="22"/>
          <w:lang w:val="en-AU" w:eastAsia="en-AU"/>
        </w:rPr>
      </w:pPr>
      <w:r>
        <w:rPr>
          <w:noProof/>
        </w:rPr>
        <w:t>5.3</w:t>
      </w:r>
      <w:r>
        <w:rPr>
          <w:rFonts w:asciiTheme="minorHAnsi" w:eastAsiaTheme="minorEastAsia" w:hAnsiTheme="minorHAnsi" w:cstheme="minorBidi"/>
          <w:noProof/>
          <w:sz w:val="22"/>
          <w:szCs w:val="22"/>
          <w:lang w:val="en-AU" w:eastAsia="en-AU"/>
        </w:rPr>
        <w:tab/>
      </w:r>
      <w:r>
        <w:rPr>
          <w:noProof/>
        </w:rPr>
        <w:t>Burdekin region</w:t>
      </w:r>
      <w:r>
        <w:rPr>
          <w:noProof/>
        </w:rPr>
        <w:tab/>
      </w:r>
      <w:r>
        <w:rPr>
          <w:noProof/>
        </w:rPr>
        <w:fldChar w:fldCharType="begin"/>
      </w:r>
      <w:r>
        <w:rPr>
          <w:noProof/>
        </w:rPr>
        <w:instrText xml:space="preserve"> PAGEREF _Toc11410779 \h </w:instrText>
      </w:r>
      <w:r>
        <w:rPr>
          <w:noProof/>
        </w:rPr>
      </w:r>
      <w:r>
        <w:rPr>
          <w:noProof/>
        </w:rPr>
        <w:fldChar w:fldCharType="separate"/>
      </w:r>
      <w:r w:rsidR="00335316">
        <w:rPr>
          <w:noProof/>
        </w:rPr>
        <w:t>124</w:t>
      </w:r>
      <w:r>
        <w:rPr>
          <w:noProof/>
        </w:rPr>
        <w:fldChar w:fldCharType="end"/>
      </w:r>
    </w:p>
    <w:p w14:paraId="2DD758E2" w14:textId="77777777" w:rsidR="00036D2A" w:rsidRDefault="00036D2A">
      <w:pPr>
        <w:pStyle w:val="TOC2"/>
        <w:rPr>
          <w:rFonts w:asciiTheme="minorHAnsi" w:eastAsiaTheme="minorEastAsia" w:hAnsiTheme="minorHAnsi" w:cstheme="minorBidi"/>
          <w:noProof/>
          <w:sz w:val="22"/>
          <w:szCs w:val="22"/>
          <w:lang w:val="en-AU" w:eastAsia="en-AU"/>
        </w:rPr>
      </w:pPr>
      <w:r>
        <w:rPr>
          <w:noProof/>
        </w:rPr>
        <w:t>5.4</w:t>
      </w:r>
      <w:r>
        <w:rPr>
          <w:rFonts w:asciiTheme="minorHAnsi" w:eastAsiaTheme="minorEastAsia" w:hAnsiTheme="minorHAnsi" w:cstheme="minorBidi"/>
          <w:noProof/>
          <w:sz w:val="22"/>
          <w:szCs w:val="22"/>
          <w:lang w:val="en-AU" w:eastAsia="en-AU"/>
        </w:rPr>
        <w:tab/>
      </w:r>
      <w:r>
        <w:rPr>
          <w:noProof/>
        </w:rPr>
        <w:t>Mackay-Whitsunday region</w:t>
      </w:r>
      <w:r>
        <w:rPr>
          <w:noProof/>
        </w:rPr>
        <w:tab/>
      </w:r>
      <w:r>
        <w:rPr>
          <w:noProof/>
        </w:rPr>
        <w:fldChar w:fldCharType="begin"/>
      </w:r>
      <w:r>
        <w:rPr>
          <w:noProof/>
        </w:rPr>
        <w:instrText xml:space="preserve"> PAGEREF _Toc11410780 \h </w:instrText>
      </w:r>
      <w:r>
        <w:rPr>
          <w:noProof/>
        </w:rPr>
      </w:r>
      <w:r>
        <w:rPr>
          <w:noProof/>
        </w:rPr>
        <w:fldChar w:fldCharType="separate"/>
      </w:r>
      <w:r w:rsidR="00335316">
        <w:rPr>
          <w:noProof/>
        </w:rPr>
        <w:t>137</w:t>
      </w:r>
      <w:r>
        <w:rPr>
          <w:noProof/>
        </w:rPr>
        <w:fldChar w:fldCharType="end"/>
      </w:r>
    </w:p>
    <w:p w14:paraId="39799664" w14:textId="77777777" w:rsidR="00036D2A" w:rsidRDefault="00036D2A">
      <w:pPr>
        <w:pStyle w:val="TOC1"/>
        <w:rPr>
          <w:rFonts w:asciiTheme="minorHAnsi" w:eastAsiaTheme="minorEastAsia" w:hAnsiTheme="minorHAnsi" w:cstheme="minorBidi"/>
          <w:b w:val="0"/>
          <w:szCs w:val="22"/>
          <w:lang w:val="en-AU" w:eastAsia="en-AU"/>
        </w:rPr>
      </w:pPr>
      <w:r>
        <w:t>6.</w:t>
      </w:r>
      <w:r>
        <w:rPr>
          <w:rFonts w:asciiTheme="minorHAnsi" w:eastAsiaTheme="minorEastAsia" w:hAnsiTheme="minorHAnsi" w:cstheme="minorBidi"/>
          <w:b w:val="0"/>
          <w:szCs w:val="22"/>
          <w:lang w:val="en-AU" w:eastAsia="en-AU"/>
        </w:rPr>
        <w:tab/>
      </w:r>
      <w:r>
        <w:t>Discussion</w:t>
      </w:r>
      <w:r>
        <w:tab/>
      </w:r>
      <w:r>
        <w:fldChar w:fldCharType="begin"/>
      </w:r>
      <w:r>
        <w:instrText xml:space="preserve"> PAGEREF _Toc11410781 \h </w:instrText>
      </w:r>
      <w:r>
        <w:fldChar w:fldCharType="separate"/>
      </w:r>
      <w:r w:rsidR="00335316">
        <w:t>143</w:t>
      </w:r>
      <w:r>
        <w:fldChar w:fldCharType="end"/>
      </w:r>
    </w:p>
    <w:p w14:paraId="088B4E54" w14:textId="77777777" w:rsidR="00036D2A" w:rsidRDefault="00036D2A">
      <w:pPr>
        <w:pStyle w:val="TOC2"/>
        <w:rPr>
          <w:rFonts w:asciiTheme="minorHAnsi" w:eastAsiaTheme="minorEastAsia" w:hAnsiTheme="minorHAnsi" w:cstheme="minorBidi"/>
          <w:noProof/>
          <w:sz w:val="22"/>
          <w:szCs w:val="22"/>
          <w:lang w:val="en-AU" w:eastAsia="en-AU"/>
        </w:rPr>
      </w:pPr>
      <w:r>
        <w:rPr>
          <w:noProof/>
        </w:rPr>
        <w:t>6.1</w:t>
      </w:r>
      <w:r>
        <w:rPr>
          <w:rFonts w:asciiTheme="minorHAnsi" w:eastAsiaTheme="minorEastAsia" w:hAnsiTheme="minorHAnsi" w:cstheme="minorBidi"/>
          <w:noProof/>
          <w:sz w:val="22"/>
          <w:szCs w:val="22"/>
          <w:lang w:val="en-AU" w:eastAsia="en-AU"/>
        </w:rPr>
        <w:tab/>
      </w:r>
      <w:r>
        <w:rPr>
          <w:noProof/>
        </w:rPr>
        <w:t>Long-term changes in water quality</w:t>
      </w:r>
      <w:r>
        <w:rPr>
          <w:noProof/>
        </w:rPr>
        <w:tab/>
      </w:r>
      <w:r>
        <w:rPr>
          <w:noProof/>
        </w:rPr>
        <w:fldChar w:fldCharType="begin"/>
      </w:r>
      <w:r>
        <w:rPr>
          <w:noProof/>
        </w:rPr>
        <w:instrText xml:space="preserve"> PAGEREF _Toc11410782 \h </w:instrText>
      </w:r>
      <w:r>
        <w:rPr>
          <w:noProof/>
        </w:rPr>
      </w:r>
      <w:r>
        <w:rPr>
          <w:noProof/>
        </w:rPr>
        <w:fldChar w:fldCharType="separate"/>
      </w:r>
      <w:r w:rsidR="00335316">
        <w:rPr>
          <w:noProof/>
        </w:rPr>
        <w:t>143</w:t>
      </w:r>
      <w:r>
        <w:rPr>
          <w:noProof/>
        </w:rPr>
        <w:fldChar w:fldCharType="end"/>
      </w:r>
    </w:p>
    <w:p w14:paraId="63489161" w14:textId="77777777" w:rsidR="00036D2A" w:rsidRDefault="00036D2A">
      <w:pPr>
        <w:pStyle w:val="TOC2"/>
        <w:rPr>
          <w:rFonts w:asciiTheme="minorHAnsi" w:eastAsiaTheme="minorEastAsia" w:hAnsiTheme="minorHAnsi" w:cstheme="minorBidi"/>
          <w:noProof/>
          <w:sz w:val="22"/>
          <w:szCs w:val="22"/>
          <w:lang w:val="en-AU" w:eastAsia="en-AU"/>
        </w:rPr>
      </w:pPr>
      <w:r>
        <w:rPr>
          <w:noProof/>
        </w:rPr>
        <w:t>6.2</w:t>
      </w:r>
      <w:r>
        <w:rPr>
          <w:rFonts w:asciiTheme="minorHAnsi" w:eastAsiaTheme="minorEastAsia" w:hAnsiTheme="minorHAnsi" w:cstheme="minorBidi"/>
          <w:noProof/>
          <w:sz w:val="22"/>
          <w:szCs w:val="22"/>
          <w:lang w:val="en-AU" w:eastAsia="en-AU"/>
        </w:rPr>
        <w:tab/>
      </w:r>
      <w:r>
        <w:rPr>
          <w:noProof/>
        </w:rPr>
        <w:t>Water quality and effects on marine communities</w:t>
      </w:r>
      <w:r>
        <w:rPr>
          <w:noProof/>
        </w:rPr>
        <w:tab/>
      </w:r>
      <w:r>
        <w:rPr>
          <w:noProof/>
        </w:rPr>
        <w:fldChar w:fldCharType="begin"/>
      </w:r>
      <w:r>
        <w:rPr>
          <w:noProof/>
        </w:rPr>
        <w:instrText xml:space="preserve"> PAGEREF _Toc11410783 \h </w:instrText>
      </w:r>
      <w:r>
        <w:rPr>
          <w:noProof/>
        </w:rPr>
      </w:r>
      <w:r>
        <w:rPr>
          <w:noProof/>
        </w:rPr>
        <w:fldChar w:fldCharType="separate"/>
      </w:r>
      <w:r w:rsidR="00335316">
        <w:rPr>
          <w:noProof/>
        </w:rPr>
        <w:t>145</w:t>
      </w:r>
      <w:r>
        <w:rPr>
          <w:noProof/>
        </w:rPr>
        <w:fldChar w:fldCharType="end"/>
      </w:r>
    </w:p>
    <w:p w14:paraId="71FE1E29" w14:textId="77777777" w:rsidR="00036D2A" w:rsidRDefault="00036D2A">
      <w:pPr>
        <w:pStyle w:val="TOC2"/>
        <w:rPr>
          <w:rFonts w:asciiTheme="minorHAnsi" w:eastAsiaTheme="minorEastAsia" w:hAnsiTheme="minorHAnsi" w:cstheme="minorBidi"/>
          <w:noProof/>
          <w:sz w:val="22"/>
          <w:szCs w:val="22"/>
          <w:lang w:val="en-AU" w:eastAsia="en-AU"/>
        </w:rPr>
      </w:pPr>
      <w:r>
        <w:rPr>
          <w:noProof/>
        </w:rPr>
        <w:t>6.3</w:t>
      </w:r>
      <w:r>
        <w:rPr>
          <w:rFonts w:asciiTheme="minorHAnsi" w:eastAsiaTheme="minorEastAsia" w:hAnsiTheme="minorHAnsi" w:cstheme="minorBidi"/>
          <w:noProof/>
          <w:sz w:val="22"/>
          <w:szCs w:val="22"/>
          <w:lang w:val="en-AU" w:eastAsia="en-AU"/>
        </w:rPr>
        <w:tab/>
      </w:r>
      <w:r>
        <w:rPr>
          <w:noProof/>
        </w:rPr>
        <w:t>Management response</w:t>
      </w:r>
      <w:r>
        <w:rPr>
          <w:noProof/>
        </w:rPr>
        <w:tab/>
      </w:r>
      <w:r>
        <w:rPr>
          <w:noProof/>
        </w:rPr>
        <w:fldChar w:fldCharType="begin"/>
      </w:r>
      <w:r>
        <w:rPr>
          <w:noProof/>
        </w:rPr>
        <w:instrText xml:space="preserve"> PAGEREF _Toc11410784 \h </w:instrText>
      </w:r>
      <w:r>
        <w:rPr>
          <w:noProof/>
        </w:rPr>
      </w:r>
      <w:r>
        <w:rPr>
          <w:noProof/>
        </w:rPr>
        <w:fldChar w:fldCharType="separate"/>
      </w:r>
      <w:r w:rsidR="00335316">
        <w:rPr>
          <w:noProof/>
        </w:rPr>
        <w:t>145</w:t>
      </w:r>
      <w:r>
        <w:rPr>
          <w:noProof/>
        </w:rPr>
        <w:fldChar w:fldCharType="end"/>
      </w:r>
    </w:p>
    <w:p w14:paraId="3CD808A0" w14:textId="77777777" w:rsidR="00036D2A" w:rsidRDefault="00036D2A">
      <w:pPr>
        <w:pStyle w:val="TOC1"/>
        <w:rPr>
          <w:rFonts w:asciiTheme="minorHAnsi" w:eastAsiaTheme="minorEastAsia" w:hAnsiTheme="minorHAnsi" w:cstheme="minorBidi"/>
          <w:b w:val="0"/>
          <w:szCs w:val="22"/>
          <w:lang w:val="en-AU" w:eastAsia="en-AU"/>
        </w:rPr>
      </w:pPr>
      <w:r>
        <w:t>7.</w:t>
      </w:r>
      <w:r>
        <w:rPr>
          <w:rFonts w:asciiTheme="minorHAnsi" w:eastAsiaTheme="minorEastAsia" w:hAnsiTheme="minorHAnsi" w:cstheme="minorBidi"/>
          <w:b w:val="0"/>
          <w:szCs w:val="22"/>
          <w:lang w:val="en-AU" w:eastAsia="en-AU"/>
        </w:rPr>
        <w:tab/>
      </w:r>
      <w:r>
        <w:t>Conclusions</w:t>
      </w:r>
      <w:r>
        <w:tab/>
      </w:r>
      <w:r>
        <w:fldChar w:fldCharType="begin"/>
      </w:r>
      <w:r>
        <w:instrText xml:space="preserve"> PAGEREF _Toc11410785 \h </w:instrText>
      </w:r>
      <w:r>
        <w:fldChar w:fldCharType="separate"/>
      </w:r>
      <w:r w:rsidR="00335316">
        <w:t>147</w:t>
      </w:r>
      <w:r>
        <w:fldChar w:fldCharType="end"/>
      </w:r>
    </w:p>
    <w:p w14:paraId="46CFB42C" w14:textId="77777777" w:rsidR="00036D2A" w:rsidRDefault="00036D2A">
      <w:pPr>
        <w:pStyle w:val="TOC2"/>
        <w:rPr>
          <w:rFonts w:asciiTheme="minorHAnsi" w:eastAsiaTheme="minorEastAsia" w:hAnsiTheme="minorHAnsi" w:cstheme="minorBidi"/>
          <w:noProof/>
          <w:sz w:val="22"/>
          <w:szCs w:val="22"/>
          <w:lang w:val="en-AU" w:eastAsia="en-AU"/>
        </w:rPr>
      </w:pPr>
      <w:r>
        <w:rPr>
          <w:noProof/>
        </w:rPr>
        <w:t>7.1</w:t>
      </w:r>
      <w:r>
        <w:rPr>
          <w:rFonts w:asciiTheme="minorHAnsi" w:eastAsiaTheme="minorEastAsia" w:hAnsiTheme="minorHAnsi" w:cstheme="minorBidi"/>
          <w:noProof/>
          <w:sz w:val="22"/>
          <w:szCs w:val="22"/>
          <w:lang w:val="en-AU" w:eastAsia="en-AU"/>
        </w:rPr>
        <w:tab/>
      </w:r>
      <w:r>
        <w:rPr>
          <w:noProof/>
        </w:rPr>
        <w:t>Cape York</w:t>
      </w:r>
      <w:r>
        <w:rPr>
          <w:noProof/>
        </w:rPr>
        <w:tab/>
      </w:r>
      <w:r>
        <w:rPr>
          <w:noProof/>
        </w:rPr>
        <w:fldChar w:fldCharType="begin"/>
      </w:r>
      <w:r>
        <w:rPr>
          <w:noProof/>
        </w:rPr>
        <w:instrText xml:space="preserve"> PAGEREF _Toc11410786 \h </w:instrText>
      </w:r>
      <w:r>
        <w:rPr>
          <w:noProof/>
        </w:rPr>
      </w:r>
      <w:r>
        <w:rPr>
          <w:noProof/>
        </w:rPr>
        <w:fldChar w:fldCharType="separate"/>
      </w:r>
      <w:r w:rsidR="00335316">
        <w:rPr>
          <w:noProof/>
        </w:rPr>
        <w:t>147</w:t>
      </w:r>
      <w:r>
        <w:rPr>
          <w:noProof/>
        </w:rPr>
        <w:fldChar w:fldCharType="end"/>
      </w:r>
    </w:p>
    <w:p w14:paraId="293FD1DB" w14:textId="77777777" w:rsidR="00036D2A" w:rsidRDefault="00036D2A">
      <w:pPr>
        <w:pStyle w:val="TOC2"/>
        <w:rPr>
          <w:rFonts w:asciiTheme="minorHAnsi" w:eastAsiaTheme="minorEastAsia" w:hAnsiTheme="minorHAnsi" w:cstheme="minorBidi"/>
          <w:noProof/>
          <w:sz w:val="22"/>
          <w:szCs w:val="22"/>
          <w:lang w:val="en-AU" w:eastAsia="en-AU"/>
        </w:rPr>
      </w:pPr>
      <w:r>
        <w:rPr>
          <w:noProof/>
        </w:rPr>
        <w:t>7.2</w:t>
      </w:r>
      <w:r>
        <w:rPr>
          <w:rFonts w:asciiTheme="minorHAnsi" w:eastAsiaTheme="minorEastAsia" w:hAnsiTheme="minorHAnsi" w:cstheme="minorBidi"/>
          <w:noProof/>
          <w:sz w:val="22"/>
          <w:szCs w:val="22"/>
          <w:lang w:val="en-AU" w:eastAsia="en-AU"/>
        </w:rPr>
        <w:tab/>
      </w:r>
      <w:r>
        <w:rPr>
          <w:noProof/>
        </w:rPr>
        <w:t>Wet Tropics</w:t>
      </w:r>
      <w:r>
        <w:rPr>
          <w:noProof/>
        </w:rPr>
        <w:tab/>
      </w:r>
      <w:r>
        <w:rPr>
          <w:noProof/>
        </w:rPr>
        <w:fldChar w:fldCharType="begin"/>
      </w:r>
      <w:r>
        <w:rPr>
          <w:noProof/>
        </w:rPr>
        <w:instrText xml:space="preserve"> PAGEREF _Toc11410787 \h </w:instrText>
      </w:r>
      <w:r>
        <w:rPr>
          <w:noProof/>
        </w:rPr>
      </w:r>
      <w:r>
        <w:rPr>
          <w:noProof/>
        </w:rPr>
        <w:fldChar w:fldCharType="separate"/>
      </w:r>
      <w:r w:rsidR="00335316">
        <w:rPr>
          <w:noProof/>
        </w:rPr>
        <w:t>149</w:t>
      </w:r>
      <w:r>
        <w:rPr>
          <w:noProof/>
        </w:rPr>
        <w:fldChar w:fldCharType="end"/>
      </w:r>
    </w:p>
    <w:p w14:paraId="1062782F" w14:textId="77777777" w:rsidR="00036D2A" w:rsidRDefault="00036D2A">
      <w:pPr>
        <w:pStyle w:val="TOC2"/>
        <w:rPr>
          <w:rFonts w:asciiTheme="minorHAnsi" w:eastAsiaTheme="minorEastAsia" w:hAnsiTheme="minorHAnsi" w:cstheme="minorBidi"/>
          <w:noProof/>
          <w:sz w:val="22"/>
          <w:szCs w:val="22"/>
          <w:lang w:val="en-AU" w:eastAsia="en-AU"/>
        </w:rPr>
      </w:pPr>
      <w:r>
        <w:rPr>
          <w:noProof/>
        </w:rPr>
        <w:t>7.3</w:t>
      </w:r>
      <w:r>
        <w:rPr>
          <w:rFonts w:asciiTheme="minorHAnsi" w:eastAsiaTheme="minorEastAsia" w:hAnsiTheme="minorHAnsi" w:cstheme="minorBidi"/>
          <w:noProof/>
          <w:sz w:val="22"/>
          <w:szCs w:val="22"/>
          <w:lang w:val="en-AU" w:eastAsia="en-AU"/>
        </w:rPr>
        <w:tab/>
      </w:r>
      <w:r>
        <w:rPr>
          <w:noProof/>
        </w:rPr>
        <w:t>Burdekin</w:t>
      </w:r>
      <w:r>
        <w:rPr>
          <w:noProof/>
        </w:rPr>
        <w:tab/>
      </w:r>
      <w:r>
        <w:rPr>
          <w:noProof/>
        </w:rPr>
        <w:fldChar w:fldCharType="begin"/>
      </w:r>
      <w:r>
        <w:rPr>
          <w:noProof/>
        </w:rPr>
        <w:instrText xml:space="preserve"> PAGEREF _Toc11410788 \h </w:instrText>
      </w:r>
      <w:r>
        <w:rPr>
          <w:noProof/>
        </w:rPr>
      </w:r>
      <w:r>
        <w:rPr>
          <w:noProof/>
        </w:rPr>
        <w:fldChar w:fldCharType="separate"/>
      </w:r>
      <w:r w:rsidR="00335316">
        <w:rPr>
          <w:noProof/>
        </w:rPr>
        <w:t>151</w:t>
      </w:r>
      <w:r>
        <w:rPr>
          <w:noProof/>
        </w:rPr>
        <w:fldChar w:fldCharType="end"/>
      </w:r>
    </w:p>
    <w:p w14:paraId="2CA94A57" w14:textId="77777777" w:rsidR="00036D2A" w:rsidRDefault="00036D2A">
      <w:pPr>
        <w:pStyle w:val="TOC2"/>
        <w:rPr>
          <w:rFonts w:asciiTheme="minorHAnsi" w:eastAsiaTheme="minorEastAsia" w:hAnsiTheme="minorHAnsi" w:cstheme="minorBidi"/>
          <w:noProof/>
          <w:sz w:val="22"/>
          <w:szCs w:val="22"/>
          <w:lang w:val="en-AU" w:eastAsia="en-AU"/>
        </w:rPr>
      </w:pPr>
      <w:r>
        <w:rPr>
          <w:noProof/>
        </w:rPr>
        <w:t>7.4</w:t>
      </w:r>
      <w:r>
        <w:rPr>
          <w:rFonts w:asciiTheme="minorHAnsi" w:eastAsiaTheme="minorEastAsia" w:hAnsiTheme="minorHAnsi" w:cstheme="minorBidi"/>
          <w:noProof/>
          <w:sz w:val="22"/>
          <w:szCs w:val="22"/>
          <w:lang w:val="en-AU" w:eastAsia="en-AU"/>
        </w:rPr>
        <w:tab/>
      </w:r>
      <w:r>
        <w:rPr>
          <w:noProof/>
        </w:rPr>
        <w:t>Mackay Whitsunday</w:t>
      </w:r>
      <w:r>
        <w:rPr>
          <w:noProof/>
        </w:rPr>
        <w:tab/>
      </w:r>
      <w:r>
        <w:rPr>
          <w:noProof/>
        </w:rPr>
        <w:fldChar w:fldCharType="begin"/>
      </w:r>
      <w:r>
        <w:rPr>
          <w:noProof/>
        </w:rPr>
        <w:instrText xml:space="preserve"> PAGEREF _Toc11410789 \h </w:instrText>
      </w:r>
      <w:r>
        <w:rPr>
          <w:noProof/>
        </w:rPr>
      </w:r>
      <w:r>
        <w:rPr>
          <w:noProof/>
        </w:rPr>
        <w:fldChar w:fldCharType="separate"/>
      </w:r>
      <w:r w:rsidR="00335316">
        <w:rPr>
          <w:noProof/>
        </w:rPr>
        <w:t>152</w:t>
      </w:r>
      <w:r>
        <w:rPr>
          <w:noProof/>
        </w:rPr>
        <w:fldChar w:fldCharType="end"/>
      </w:r>
    </w:p>
    <w:p w14:paraId="7595A5F9" w14:textId="77777777" w:rsidR="00036D2A" w:rsidRDefault="00036D2A">
      <w:pPr>
        <w:pStyle w:val="TOC1"/>
        <w:rPr>
          <w:rFonts w:asciiTheme="minorHAnsi" w:eastAsiaTheme="minorEastAsia" w:hAnsiTheme="minorHAnsi" w:cstheme="minorBidi"/>
          <w:b w:val="0"/>
          <w:szCs w:val="22"/>
          <w:lang w:val="en-AU" w:eastAsia="en-AU"/>
        </w:rPr>
      </w:pPr>
      <w:r>
        <w:t>8.</w:t>
      </w:r>
      <w:r>
        <w:rPr>
          <w:rFonts w:asciiTheme="minorHAnsi" w:eastAsiaTheme="minorEastAsia" w:hAnsiTheme="minorHAnsi" w:cstheme="minorBidi"/>
          <w:b w:val="0"/>
          <w:szCs w:val="22"/>
          <w:lang w:val="en-AU" w:eastAsia="en-AU"/>
        </w:rPr>
        <w:tab/>
      </w:r>
      <w:r>
        <w:t>References</w:t>
      </w:r>
      <w:r>
        <w:tab/>
      </w:r>
      <w:r>
        <w:fldChar w:fldCharType="begin"/>
      </w:r>
      <w:r>
        <w:instrText xml:space="preserve"> PAGEREF _Toc11410790 \h </w:instrText>
      </w:r>
      <w:r>
        <w:fldChar w:fldCharType="separate"/>
      </w:r>
      <w:r w:rsidR="00335316">
        <w:t>154</w:t>
      </w:r>
      <w:r>
        <w:fldChar w:fldCharType="end"/>
      </w:r>
    </w:p>
    <w:p w14:paraId="090D2E68" w14:textId="77777777" w:rsidR="00036D2A" w:rsidRDefault="00036D2A">
      <w:pPr>
        <w:pStyle w:val="TOC1"/>
        <w:rPr>
          <w:rFonts w:asciiTheme="minorHAnsi" w:eastAsiaTheme="minorEastAsia" w:hAnsiTheme="minorHAnsi" w:cstheme="minorBidi"/>
          <w:b w:val="0"/>
          <w:szCs w:val="22"/>
          <w:lang w:val="en-AU" w:eastAsia="en-AU"/>
        </w:rPr>
      </w:pPr>
      <w:r>
        <w:t>Appendix A. Case study: Analysis of variability in chlorophyll and turbidity time-series</w:t>
      </w:r>
      <w:r>
        <w:tab/>
      </w:r>
      <w:r>
        <w:fldChar w:fldCharType="begin"/>
      </w:r>
      <w:r>
        <w:instrText xml:space="preserve"> PAGEREF _Toc11410791 \h </w:instrText>
      </w:r>
      <w:r>
        <w:fldChar w:fldCharType="separate"/>
      </w:r>
      <w:r w:rsidR="00335316">
        <w:t>161</w:t>
      </w:r>
      <w:r>
        <w:fldChar w:fldCharType="end"/>
      </w:r>
    </w:p>
    <w:p w14:paraId="59BA0374" w14:textId="77777777" w:rsidR="00036D2A" w:rsidRDefault="00036D2A">
      <w:pPr>
        <w:pStyle w:val="TOC1"/>
        <w:rPr>
          <w:rFonts w:asciiTheme="minorHAnsi" w:eastAsiaTheme="minorEastAsia" w:hAnsiTheme="minorHAnsi" w:cstheme="minorBidi"/>
          <w:b w:val="0"/>
          <w:szCs w:val="22"/>
          <w:lang w:val="en-AU" w:eastAsia="en-AU"/>
        </w:rPr>
      </w:pPr>
      <w:r>
        <w:t>Appendix B. Case study: Assessing continuity between satellite-derived water colour monitoring products</w:t>
      </w:r>
      <w:r>
        <w:tab/>
      </w:r>
      <w:r>
        <w:fldChar w:fldCharType="begin"/>
      </w:r>
      <w:r>
        <w:instrText xml:space="preserve"> PAGEREF _Toc11410792 \h </w:instrText>
      </w:r>
      <w:r>
        <w:fldChar w:fldCharType="separate"/>
      </w:r>
      <w:r w:rsidR="00335316">
        <w:t>167</w:t>
      </w:r>
      <w:r>
        <w:fldChar w:fldCharType="end"/>
      </w:r>
    </w:p>
    <w:p w14:paraId="50235168" w14:textId="77777777" w:rsidR="00036D2A" w:rsidRDefault="00036D2A">
      <w:pPr>
        <w:pStyle w:val="TOC1"/>
        <w:rPr>
          <w:rFonts w:asciiTheme="minorHAnsi" w:eastAsiaTheme="minorEastAsia" w:hAnsiTheme="minorHAnsi" w:cstheme="minorBidi"/>
          <w:b w:val="0"/>
          <w:szCs w:val="22"/>
          <w:lang w:val="en-AU" w:eastAsia="en-AU"/>
        </w:rPr>
      </w:pPr>
      <w:r>
        <w:t>Appendix C: Water quality site locations and frequency of monitoring</w:t>
      </w:r>
      <w:r>
        <w:tab/>
      </w:r>
      <w:r>
        <w:fldChar w:fldCharType="begin"/>
      </w:r>
      <w:r>
        <w:instrText xml:space="preserve"> PAGEREF _Toc11410793 \h </w:instrText>
      </w:r>
      <w:r>
        <w:fldChar w:fldCharType="separate"/>
      </w:r>
      <w:r w:rsidR="00335316">
        <w:t>182</w:t>
      </w:r>
      <w:r>
        <w:fldChar w:fldCharType="end"/>
      </w:r>
    </w:p>
    <w:p w14:paraId="75F6DB91" w14:textId="77777777" w:rsidR="00036D2A" w:rsidRDefault="00036D2A">
      <w:pPr>
        <w:pStyle w:val="TOC1"/>
        <w:rPr>
          <w:rFonts w:asciiTheme="minorHAnsi" w:eastAsiaTheme="minorEastAsia" w:hAnsiTheme="minorHAnsi" w:cstheme="minorBidi"/>
          <w:b w:val="0"/>
          <w:szCs w:val="22"/>
          <w:lang w:val="en-AU" w:eastAsia="en-AU"/>
        </w:rPr>
      </w:pPr>
      <w:r>
        <w:t>Appendix D: Water quality monitoring methods</w:t>
      </w:r>
      <w:r>
        <w:tab/>
      </w:r>
      <w:r>
        <w:fldChar w:fldCharType="begin"/>
      </w:r>
      <w:r>
        <w:instrText xml:space="preserve"> PAGEREF _Toc11410794 \h </w:instrText>
      </w:r>
      <w:r>
        <w:fldChar w:fldCharType="separate"/>
      </w:r>
      <w:r w:rsidR="00335316">
        <w:t>185</w:t>
      </w:r>
      <w:r>
        <w:fldChar w:fldCharType="end"/>
      </w:r>
    </w:p>
    <w:p w14:paraId="1A52533F" w14:textId="77777777" w:rsidR="00036D2A" w:rsidRDefault="00036D2A">
      <w:pPr>
        <w:pStyle w:val="TOC1"/>
        <w:rPr>
          <w:rFonts w:asciiTheme="minorHAnsi" w:eastAsiaTheme="minorEastAsia" w:hAnsiTheme="minorHAnsi" w:cstheme="minorBidi"/>
          <w:b w:val="0"/>
          <w:szCs w:val="22"/>
          <w:lang w:val="en-AU" w:eastAsia="en-AU"/>
        </w:rPr>
      </w:pPr>
      <w:r>
        <w:t>Appendix E: Additional information</w:t>
      </w:r>
      <w:r>
        <w:tab/>
      </w:r>
      <w:r>
        <w:fldChar w:fldCharType="begin"/>
      </w:r>
      <w:r>
        <w:instrText xml:space="preserve"> PAGEREF _Toc11410795 \h </w:instrText>
      </w:r>
      <w:r>
        <w:fldChar w:fldCharType="separate"/>
      </w:r>
      <w:r w:rsidR="00335316">
        <w:t>222</w:t>
      </w:r>
      <w:r>
        <w:fldChar w:fldCharType="end"/>
      </w:r>
    </w:p>
    <w:p w14:paraId="63505E3E" w14:textId="77777777" w:rsidR="00036D2A" w:rsidRDefault="00036D2A">
      <w:pPr>
        <w:pStyle w:val="TOC1"/>
        <w:rPr>
          <w:rFonts w:asciiTheme="minorHAnsi" w:eastAsiaTheme="minorEastAsia" w:hAnsiTheme="minorHAnsi" w:cstheme="minorBidi"/>
          <w:b w:val="0"/>
          <w:szCs w:val="22"/>
          <w:lang w:val="en-AU" w:eastAsia="en-AU"/>
        </w:rPr>
      </w:pPr>
      <w:r>
        <w:t>Appendix F. Quality assurance/quality control (QA/QC) information</w:t>
      </w:r>
      <w:r>
        <w:tab/>
      </w:r>
      <w:r>
        <w:fldChar w:fldCharType="begin"/>
      </w:r>
      <w:r>
        <w:instrText xml:space="preserve"> PAGEREF _Toc11410796 \h </w:instrText>
      </w:r>
      <w:r>
        <w:fldChar w:fldCharType="separate"/>
      </w:r>
      <w:r w:rsidR="00335316">
        <w:t>273</w:t>
      </w:r>
      <w:r>
        <w:fldChar w:fldCharType="end"/>
      </w:r>
    </w:p>
    <w:p w14:paraId="1D3C5FDF" w14:textId="77777777" w:rsidR="00036D2A" w:rsidRDefault="00036D2A">
      <w:pPr>
        <w:pStyle w:val="TOC1"/>
        <w:rPr>
          <w:rFonts w:asciiTheme="minorHAnsi" w:eastAsiaTheme="minorEastAsia" w:hAnsiTheme="minorHAnsi" w:cstheme="minorBidi"/>
          <w:b w:val="0"/>
          <w:szCs w:val="22"/>
          <w:lang w:val="en-AU" w:eastAsia="en-AU"/>
        </w:rPr>
      </w:pPr>
      <w:r>
        <w:t>Appendix G. Scientific publications and presentations associated with the program, 2017</w:t>
      </w:r>
      <w:r w:rsidRPr="005C407D">
        <w:rPr>
          <w:color w:val="000000" w:themeColor="text1"/>
        </w:rPr>
        <w:t>–</w:t>
      </w:r>
      <w:r>
        <w:t>18</w:t>
      </w:r>
      <w:r>
        <w:tab/>
      </w:r>
      <w:r>
        <w:fldChar w:fldCharType="begin"/>
      </w:r>
      <w:r>
        <w:instrText xml:space="preserve"> PAGEREF _Toc11410797 \h </w:instrText>
      </w:r>
      <w:r>
        <w:fldChar w:fldCharType="separate"/>
      </w:r>
      <w:r w:rsidR="00335316">
        <w:t>276</w:t>
      </w:r>
      <w:r>
        <w:fldChar w:fldCharType="end"/>
      </w:r>
    </w:p>
    <w:p w14:paraId="1F26746C" w14:textId="633AD424" w:rsidR="0028107A" w:rsidRDefault="00036D2A" w:rsidP="00036D2A">
      <w:pPr>
        <w:pStyle w:val="TOC1"/>
        <w:rPr>
          <w:lang w:val="en-AU"/>
        </w:rPr>
      </w:pPr>
      <w:r>
        <w:rPr>
          <w:lang w:val="en-AU"/>
        </w:rPr>
        <w:fldChar w:fldCharType="end"/>
      </w:r>
    </w:p>
    <w:p w14:paraId="26AA9BE4" w14:textId="77777777" w:rsidR="0028107A" w:rsidRDefault="0028107A" w:rsidP="0028107A">
      <w:pPr>
        <w:rPr>
          <w:noProof/>
          <w:lang w:val="en-AU"/>
        </w:rPr>
      </w:pPr>
      <w:r>
        <w:rPr>
          <w:lang w:val="en-AU"/>
        </w:rPr>
        <w:br w:type="page"/>
      </w:r>
    </w:p>
    <w:p w14:paraId="246BB9F2" w14:textId="214D1EFD" w:rsidR="00803656" w:rsidRPr="008467AA" w:rsidRDefault="00803656" w:rsidP="0028107A">
      <w:pPr>
        <w:pStyle w:val="TOC1"/>
        <w:rPr>
          <w:lang w:val="en-AU"/>
        </w:rPr>
      </w:pPr>
    </w:p>
    <w:p w14:paraId="246BB9F5" w14:textId="06A37729" w:rsidR="00803656" w:rsidRPr="008467AA" w:rsidRDefault="00803656">
      <w:pPr>
        <w:pStyle w:val="SummaryHeading1"/>
      </w:pPr>
      <w:bookmarkStart w:id="3" w:name="_List_of_Figures"/>
      <w:bookmarkStart w:id="4" w:name="_Toc11410729"/>
      <w:bookmarkStart w:id="5" w:name="_Toc330104749"/>
      <w:bookmarkStart w:id="6" w:name="_Toc330104900"/>
      <w:bookmarkEnd w:id="3"/>
      <w:r w:rsidRPr="008467AA">
        <w:t xml:space="preserve">List of </w:t>
      </w:r>
      <w:r w:rsidR="001E7279">
        <w:t>f</w:t>
      </w:r>
      <w:r w:rsidRPr="008467AA">
        <w:t xml:space="preserve">igures and </w:t>
      </w:r>
      <w:r w:rsidR="001E7279">
        <w:t>t</w:t>
      </w:r>
      <w:r w:rsidRPr="008467AA">
        <w:t>ables</w:t>
      </w:r>
      <w:bookmarkEnd w:id="4"/>
    </w:p>
    <w:p w14:paraId="689BA552" w14:textId="68A9AF75" w:rsidR="00E1057C" w:rsidRDefault="00720EDF">
      <w:pPr>
        <w:pStyle w:val="TableofFigures"/>
      </w:pPr>
      <w:r w:rsidRPr="00913655">
        <w:rPr>
          <w:rFonts w:cs="Arial"/>
          <w:b/>
          <w:lang w:val="en-AU"/>
        </w:rPr>
        <w:fldChar w:fldCharType="begin"/>
      </w:r>
      <w:r w:rsidR="00803656" w:rsidRPr="00913655">
        <w:rPr>
          <w:rFonts w:cs="Arial"/>
          <w:b/>
          <w:lang w:val="en-AU"/>
        </w:rPr>
        <w:instrText xml:space="preserve"> TOC \h \z \c "Figure" </w:instrText>
      </w:r>
      <w:r w:rsidRPr="00913655">
        <w:rPr>
          <w:rFonts w:cs="Arial"/>
          <w:b/>
          <w:lang w:val="en-AU"/>
        </w:rPr>
        <w:fldChar w:fldCharType="separate"/>
      </w:r>
    </w:p>
    <w:p w14:paraId="36222AF5"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66" w:history="1">
        <w:r w:rsidR="00E1057C" w:rsidRPr="008A57D0">
          <w:rPr>
            <w:rStyle w:val="Hyperlink"/>
          </w:rPr>
          <w:t>Figure 1</w:t>
        </w:r>
        <w:r w:rsidR="00E1057C" w:rsidRPr="008A57D0">
          <w:rPr>
            <w:rStyle w:val="Hyperlink"/>
          </w:rPr>
          <w:noBreakHyphen/>
          <w:t xml:space="preserve">1: Locations of </w:t>
        </w:r>
        <w:r w:rsidR="00E1057C" w:rsidRPr="008A57D0">
          <w:rPr>
            <w:rStyle w:val="Hyperlink"/>
            <w:rFonts w:eastAsiaTheme="majorEastAsia"/>
          </w:rPr>
          <w:t>major marine ecosystems (coral reefs and surveyed seagrass beds) in the Marine Park, NRM regions, marine NRM regions (delineated by dark grey lines) and major rivers.</w:t>
        </w:r>
        <w:r w:rsidR="00E1057C">
          <w:rPr>
            <w:webHidden/>
          </w:rPr>
          <w:tab/>
        </w:r>
        <w:r w:rsidR="00E1057C">
          <w:rPr>
            <w:webHidden/>
          </w:rPr>
          <w:fldChar w:fldCharType="begin"/>
        </w:r>
        <w:r w:rsidR="00E1057C">
          <w:rPr>
            <w:webHidden/>
          </w:rPr>
          <w:instrText xml:space="preserve"> PAGEREF _Toc10536166 \h </w:instrText>
        </w:r>
        <w:r w:rsidR="00E1057C">
          <w:rPr>
            <w:webHidden/>
          </w:rPr>
        </w:r>
        <w:r w:rsidR="00E1057C">
          <w:rPr>
            <w:webHidden/>
          </w:rPr>
          <w:fldChar w:fldCharType="separate"/>
        </w:r>
        <w:r>
          <w:rPr>
            <w:webHidden/>
          </w:rPr>
          <w:t>4</w:t>
        </w:r>
        <w:r w:rsidR="00E1057C">
          <w:rPr>
            <w:webHidden/>
          </w:rPr>
          <w:fldChar w:fldCharType="end"/>
        </w:r>
      </w:hyperlink>
    </w:p>
    <w:p w14:paraId="57D6CF9F"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67" w:history="1">
        <w:r w:rsidR="00E1057C" w:rsidRPr="008A57D0">
          <w:rPr>
            <w:rStyle w:val="Hyperlink"/>
          </w:rPr>
          <w:t>Figure 1</w:t>
        </w:r>
        <w:r w:rsidR="00E1057C" w:rsidRPr="008A57D0">
          <w:rPr>
            <w:rStyle w:val="Hyperlink"/>
          </w:rPr>
          <w:noBreakHyphen/>
          <w:t>2: DPSIR framework used to guide the structure of the MMP, derived from the Great Barrier Reef Strategic Assessment (Great Barrier Reef Marine Park Authority, 2014a).</w:t>
        </w:r>
        <w:r w:rsidR="00E1057C">
          <w:rPr>
            <w:webHidden/>
          </w:rPr>
          <w:tab/>
        </w:r>
        <w:r w:rsidR="00E1057C">
          <w:rPr>
            <w:webHidden/>
          </w:rPr>
          <w:fldChar w:fldCharType="begin"/>
        </w:r>
        <w:r w:rsidR="00E1057C">
          <w:rPr>
            <w:webHidden/>
          </w:rPr>
          <w:instrText xml:space="preserve"> PAGEREF _Toc10536167 \h </w:instrText>
        </w:r>
        <w:r w:rsidR="00E1057C">
          <w:rPr>
            <w:webHidden/>
          </w:rPr>
        </w:r>
        <w:r w:rsidR="00E1057C">
          <w:rPr>
            <w:webHidden/>
          </w:rPr>
          <w:fldChar w:fldCharType="separate"/>
        </w:r>
        <w:r>
          <w:rPr>
            <w:webHidden/>
          </w:rPr>
          <w:t>6</w:t>
        </w:r>
        <w:r w:rsidR="00E1057C">
          <w:rPr>
            <w:webHidden/>
          </w:rPr>
          <w:fldChar w:fldCharType="end"/>
        </w:r>
      </w:hyperlink>
    </w:p>
    <w:p w14:paraId="66E7DFB3"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68" w:history="1">
        <w:r w:rsidR="00E1057C" w:rsidRPr="008A57D0">
          <w:rPr>
            <w:rStyle w:val="Hyperlink"/>
          </w:rPr>
          <w:t>Figure 2</w:t>
        </w:r>
        <w:r w:rsidR="00E1057C" w:rsidRPr="008A57D0">
          <w:rPr>
            <w:rStyle w:val="Hyperlink"/>
          </w:rPr>
          <w:noBreakHyphen/>
          <w:t>1: Sampling locations of the water quality monitoring sampled from 2015 onwards.</w:t>
        </w:r>
        <w:r w:rsidR="00E1057C">
          <w:rPr>
            <w:webHidden/>
          </w:rPr>
          <w:tab/>
        </w:r>
        <w:r w:rsidR="00E1057C">
          <w:rPr>
            <w:webHidden/>
          </w:rPr>
          <w:fldChar w:fldCharType="begin"/>
        </w:r>
        <w:r w:rsidR="00E1057C">
          <w:rPr>
            <w:webHidden/>
          </w:rPr>
          <w:instrText xml:space="preserve"> PAGEREF _Toc10536168 \h </w:instrText>
        </w:r>
        <w:r w:rsidR="00E1057C">
          <w:rPr>
            <w:webHidden/>
          </w:rPr>
        </w:r>
        <w:r w:rsidR="00E1057C">
          <w:rPr>
            <w:webHidden/>
          </w:rPr>
          <w:fldChar w:fldCharType="separate"/>
        </w:r>
        <w:r>
          <w:rPr>
            <w:webHidden/>
          </w:rPr>
          <w:t>8</w:t>
        </w:r>
        <w:r w:rsidR="00E1057C">
          <w:rPr>
            <w:webHidden/>
          </w:rPr>
          <w:fldChar w:fldCharType="end"/>
        </w:r>
      </w:hyperlink>
    </w:p>
    <w:p w14:paraId="687DC72B"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69" w:history="1">
        <w:r w:rsidR="00E1057C" w:rsidRPr="008A57D0">
          <w:rPr>
            <w:rStyle w:val="Hyperlink"/>
          </w:rPr>
          <w:t>Figure 2</w:t>
        </w:r>
        <w:r w:rsidR="00E1057C" w:rsidRPr="008A57D0">
          <w:rPr>
            <w:rStyle w:val="Hyperlink"/>
          </w:rPr>
          <w:noBreakHyphen/>
          <w:t>2: Summary description of the wet season water quality products derived from remote sensing information in the MMP illustrated using the 2016 map outputs as examples. Modified from Devlin et al. (2015).</w:t>
        </w:r>
        <w:r w:rsidR="00E1057C">
          <w:rPr>
            <w:webHidden/>
          </w:rPr>
          <w:tab/>
        </w:r>
        <w:r w:rsidR="00E1057C">
          <w:rPr>
            <w:webHidden/>
          </w:rPr>
          <w:fldChar w:fldCharType="begin"/>
        </w:r>
        <w:r w:rsidR="00E1057C">
          <w:rPr>
            <w:webHidden/>
          </w:rPr>
          <w:instrText xml:space="preserve"> PAGEREF _Toc10536169 \h </w:instrText>
        </w:r>
        <w:r w:rsidR="00E1057C">
          <w:rPr>
            <w:webHidden/>
          </w:rPr>
        </w:r>
        <w:r w:rsidR="00E1057C">
          <w:rPr>
            <w:webHidden/>
          </w:rPr>
          <w:fldChar w:fldCharType="separate"/>
        </w:r>
        <w:r>
          <w:rPr>
            <w:webHidden/>
          </w:rPr>
          <w:t>13</w:t>
        </w:r>
        <w:r w:rsidR="00E1057C">
          <w:rPr>
            <w:webHidden/>
          </w:rPr>
          <w:fldChar w:fldCharType="end"/>
        </w:r>
      </w:hyperlink>
    </w:p>
    <w:p w14:paraId="3C4EA11A"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70" w:history="1">
        <w:r w:rsidR="00E1057C" w:rsidRPr="008A57D0">
          <w:rPr>
            <w:rStyle w:val="Hyperlink"/>
            <w:rFonts w:eastAsia="SimSun"/>
            <w:lang w:val="en-US"/>
          </w:rPr>
          <w:t>Figure 2</w:t>
        </w:r>
        <w:r w:rsidR="00E1057C" w:rsidRPr="008A57D0">
          <w:rPr>
            <w:rStyle w:val="Hyperlink"/>
            <w:rFonts w:eastAsia="SimSun"/>
            <w:lang w:val="en-US"/>
          </w:rPr>
          <w:noBreakHyphen/>
          <w:t>3:</w:t>
        </w:r>
        <w:r w:rsidR="00E1057C" w:rsidRPr="008A57D0">
          <w:rPr>
            <w:rStyle w:val="Hyperlink"/>
          </w:rPr>
          <w:t xml:space="preserve"> </w:t>
        </w:r>
        <w:r w:rsidR="00E1057C" w:rsidRPr="008A57D0">
          <w:rPr>
            <w:rStyle w:val="Hyperlink"/>
            <w:rFonts w:eastAsia="SimSun"/>
            <w:lang w:val="en-US"/>
          </w:rPr>
          <w:t>Triangular colour plot showing the characteristic colour signatures of the wet season water types in the Red-Green-Blue (RGB or true colour) space.</w:t>
        </w:r>
        <w:r w:rsidR="00E1057C">
          <w:rPr>
            <w:webHidden/>
          </w:rPr>
          <w:tab/>
        </w:r>
        <w:r w:rsidR="00E1057C">
          <w:rPr>
            <w:webHidden/>
          </w:rPr>
          <w:fldChar w:fldCharType="begin"/>
        </w:r>
        <w:r w:rsidR="00E1057C">
          <w:rPr>
            <w:webHidden/>
          </w:rPr>
          <w:instrText xml:space="preserve"> PAGEREF _Toc10536170 \h </w:instrText>
        </w:r>
        <w:r w:rsidR="00E1057C">
          <w:rPr>
            <w:webHidden/>
          </w:rPr>
        </w:r>
        <w:r w:rsidR="00E1057C">
          <w:rPr>
            <w:webHidden/>
          </w:rPr>
          <w:fldChar w:fldCharType="separate"/>
        </w:r>
        <w:r>
          <w:rPr>
            <w:webHidden/>
          </w:rPr>
          <w:t>14</w:t>
        </w:r>
        <w:r w:rsidR="00E1057C">
          <w:rPr>
            <w:webHidden/>
          </w:rPr>
          <w:fldChar w:fldCharType="end"/>
        </w:r>
      </w:hyperlink>
    </w:p>
    <w:p w14:paraId="2F872C2D"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71" w:history="1">
        <w:r w:rsidR="00E1057C" w:rsidRPr="008A57D0">
          <w:rPr>
            <w:rStyle w:val="Hyperlink"/>
          </w:rPr>
          <w:t>Figure 3</w:t>
        </w:r>
        <w:r w:rsidR="00E1057C" w:rsidRPr="008A57D0">
          <w:rPr>
            <w:rStyle w:val="Hyperlink"/>
          </w:rPr>
          <w:noBreakHyphen/>
          <w:t>1: Trajectories of tropical cyclones affecting the Reef in 2017–18 and in previous years (2007 to 2017).</w:t>
        </w:r>
        <w:r w:rsidR="00E1057C">
          <w:rPr>
            <w:webHidden/>
          </w:rPr>
          <w:tab/>
        </w:r>
        <w:r w:rsidR="00E1057C">
          <w:rPr>
            <w:webHidden/>
          </w:rPr>
          <w:fldChar w:fldCharType="begin"/>
        </w:r>
        <w:r w:rsidR="00E1057C">
          <w:rPr>
            <w:webHidden/>
          </w:rPr>
          <w:instrText xml:space="preserve"> PAGEREF _Toc10536171 \h </w:instrText>
        </w:r>
        <w:r w:rsidR="00E1057C">
          <w:rPr>
            <w:webHidden/>
          </w:rPr>
        </w:r>
        <w:r w:rsidR="00E1057C">
          <w:rPr>
            <w:webHidden/>
          </w:rPr>
          <w:fldChar w:fldCharType="separate"/>
        </w:r>
        <w:r>
          <w:rPr>
            <w:webHidden/>
          </w:rPr>
          <w:t>20</w:t>
        </w:r>
        <w:r w:rsidR="00E1057C">
          <w:rPr>
            <w:webHidden/>
          </w:rPr>
          <w:fldChar w:fldCharType="end"/>
        </w:r>
      </w:hyperlink>
    </w:p>
    <w:p w14:paraId="6FB689FE"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72" w:history="1">
        <w:r w:rsidR="00E1057C" w:rsidRPr="008A57D0">
          <w:rPr>
            <w:rStyle w:val="Hyperlink"/>
          </w:rPr>
          <w:t>Figure 3</w:t>
        </w:r>
        <w:r w:rsidR="00E1057C" w:rsidRPr="008A57D0">
          <w:rPr>
            <w:rStyle w:val="Hyperlink"/>
          </w:rPr>
          <w:noBreakHyphen/>
          <w:t>2: Average daily wet season rainfall (mm/day) in the Reef catchment: (left)</w:t>
        </w:r>
        <w:r w:rsidR="00E1057C" w:rsidRPr="008A57D0">
          <w:rPr>
            <w:rStyle w:val="Hyperlink"/>
            <w:rFonts w:eastAsiaTheme="majorEastAsia"/>
          </w:rPr>
          <w:t xml:space="preserve"> long-term annual average (1961–90; time period produced by BOM), (centre) 2017</w:t>
        </w:r>
        <w:r w:rsidR="00E1057C" w:rsidRPr="008A57D0">
          <w:rPr>
            <w:rStyle w:val="Hyperlink"/>
          </w:rPr>
          <w:t>–</w:t>
        </w:r>
        <w:r w:rsidR="00E1057C" w:rsidRPr="008A57D0">
          <w:rPr>
            <w:rStyle w:val="Hyperlink"/>
            <w:rFonts w:eastAsiaTheme="majorEastAsia"/>
          </w:rPr>
          <w:t>18 and (right) the difference between the long-term annual average and 2017</w:t>
        </w:r>
        <w:r w:rsidR="00E1057C" w:rsidRPr="008A57D0">
          <w:rPr>
            <w:rStyle w:val="Hyperlink"/>
          </w:rPr>
          <w:t>–</w:t>
        </w:r>
        <w:r w:rsidR="00E1057C" w:rsidRPr="008A57D0">
          <w:rPr>
            <w:rStyle w:val="Hyperlink"/>
            <w:rFonts w:eastAsiaTheme="majorEastAsia"/>
          </w:rPr>
          <w:t>18 rainfall patterns.</w:t>
        </w:r>
        <w:r w:rsidR="00E1057C">
          <w:rPr>
            <w:webHidden/>
          </w:rPr>
          <w:tab/>
        </w:r>
        <w:r w:rsidR="00E1057C">
          <w:rPr>
            <w:webHidden/>
          </w:rPr>
          <w:fldChar w:fldCharType="begin"/>
        </w:r>
        <w:r w:rsidR="00E1057C">
          <w:rPr>
            <w:webHidden/>
          </w:rPr>
          <w:instrText xml:space="preserve"> PAGEREF _Toc10536172 \h </w:instrText>
        </w:r>
        <w:r w:rsidR="00E1057C">
          <w:rPr>
            <w:webHidden/>
          </w:rPr>
        </w:r>
        <w:r w:rsidR="00E1057C">
          <w:rPr>
            <w:webHidden/>
          </w:rPr>
          <w:fldChar w:fldCharType="separate"/>
        </w:r>
        <w:r>
          <w:rPr>
            <w:webHidden/>
          </w:rPr>
          <w:t>21</w:t>
        </w:r>
        <w:r w:rsidR="00E1057C">
          <w:rPr>
            <w:webHidden/>
          </w:rPr>
          <w:fldChar w:fldCharType="end"/>
        </w:r>
      </w:hyperlink>
    </w:p>
    <w:p w14:paraId="48D8D8B3"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73" w:history="1">
        <w:r w:rsidR="00E1057C" w:rsidRPr="008A57D0">
          <w:rPr>
            <w:rStyle w:val="Hyperlink"/>
          </w:rPr>
          <w:t>Figure 3</w:t>
        </w:r>
        <w:r w:rsidR="00E1057C" w:rsidRPr="008A57D0">
          <w:rPr>
            <w:rStyle w:val="Hyperlink"/>
          </w:rPr>
          <w:noBreakHyphen/>
          <w:t>3: Difference between annual average wet season rainfall (December 2017–April 2018) and the long-term wet season rainfall average (1961–90).</w:t>
        </w:r>
        <w:r w:rsidR="00E1057C">
          <w:rPr>
            <w:webHidden/>
          </w:rPr>
          <w:tab/>
        </w:r>
        <w:r w:rsidR="00E1057C">
          <w:rPr>
            <w:webHidden/>
          </w:rPr>
          <w:fldChar w:fldCharType="begin"/>
        </w:r>
        <w:r w:rsidR="00E1057C">
          <w:rPr>
            <w:webHidden/>
          </w:rPr>
          <w:instrText xml:space="preserve"> PAGEREF _Toc10536173 \h </w:instrText>
        </w:r>
        <w:r w:rsidR="00E1057C">
          <w:rPr>
            <w:webHidden/>
          </w:rPr>
        </w:r>
        <w:r w:rsidR="00E1057C">
          <w:rPr>
            <w:webHidden/>
          </w:rPr>
          <w:fldChar w:fldCharType="separate"/>
        </w:r>
        <w:r>
          <w:rPr>
            <w:webHidden/>
          </w:rPr>
          <w:t>22</w:t>
        </w:r>
        <w:r w:rsidR="00E1057C">
          <w:rPr>
            <w:webHidden/>
          </w:rPr>
          <w:fldChar w:fldCharType="end"/>
        </w:r>
      </w:hyperlink>
    </w:p>
    <w:p w14:paraId="41FE1595"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74" w:history="1">
        <w:r w:rsidR="00E1057C" w:rsidRPr="008A57D0">
          <w:rPr>
            <w:rStyle w:val="Hyperlink"/>
          </w:rPr>
          <w:t>Figure 3</w:t>
        </w:r>
        <w:r w:rsidR="00E1057C" w:rsidRPr="008A57D0">
          <w:rPr>
            <w:rStyle w:val="Hyperlink"/>
          </w:rPr>
          <w:noBreakHyphen/>
          <w:t>4: Long-term total discharge in ML (hydrological year: 1 October to 30 September) for the 35 main Reef rivers.</w:t>
        </w:r>
        <w:r w:rsidR="00E1057C">
          <w:rPr>
            <w:webHidden/>
          </w:rPr>
          <w:tab/>
        </w:r>
        <w:r w:rsidR="00E1057C">
          <w:rPr>
            <w:webHidden/>
          </w:rPr>
          <w:fldChar w:fldCharType="begin"/>
        </w:r>
        <w:r w:rsidR="00E1057C">
          <w:rPr>
            <w:webHidden/>
          </w:rPr>
          <w:instrText xml:space="preserve"> PAGEREF _Toc10536174 \h </w:instrText>
        </w:r>
        <w:r w:rsidR="00E1057C">
          <w:rPr>
            <w:webHidden/>
          </w:rPr>
        </w:r>
        <w:r w:rsidR="00E1057C">
          <w:rPr>
            <w:webHidden/>
          </w:rPr>
          <w:fldChar w:fldCharType="separate"/>
        </w:r>
        <w:r>
          <w:rPr>
            <w:webHidden/>
          </w:rPr>
          <w:t>23</w:t>
        </w:r>
        <w:r w:rsidR="00E1057C">
          <w:rPr>
            <w:webHidden/>
          </w:rPr>
          <w:fldChar w:fldCharType="end"/>
        </w:r>
      </w:hyperlink>
    </w:p>
    <w:p w14:paraId="4B8EC4B4"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75" w:history="1">
        <w:r w:rsidR="00E1057C" w:rsidRPr="008A57D0">
          <w:rPr>
            <w:rStyle w:val="Hyperlink"/>
          </w:rPr>
          <w:t>Figure 3</w:t>
        </w:r>
        <w:r w:rsidR="00E1057C" w:rsidRPr="008A57D0">
          <w:rPr>
            <w:rStyle w:val="Hyperlink"/>
          </w:rPr>
          <w:noBreakHyphen/>
          <w:t>5: Corrected annual water year (1 October to 30 September) discharge from each NRM region (using the correction factors in Table 2</w:t>
        </w:r>
        <w:r w:rsidR="00E1057C" w:rsidRPr="008A57D0">
          <w:rPr>
            <w:rStyle w:val="Hyperlink"/>
          </w:rPr>
          <w:noBreakHyphen/>
          <w:t>2) for 2002–03 to 2017–18 in (ML per year.</w:t>
        </w:r>
        <w:r w:rsidR="00E1057C">
          <w:rPr>
            <w:webHidden/>
          </w:rPr>
          <w:tab/>
        </w:r>
        <w:r w:rsidR="00E1057C">
          <w:rPr>
            <w:webHidden/>
          </w:rPr>
          <w:fldChar w:fldCharType="begin"/>
        </w:r>
        <w:r w:rsidR="00E1057C">
          <w:rPr>
            <w:webHidden/>
          </w:rPr>
          <w:instrText xml:space="preserve"> PAGEREF _Toc10536175 \h </w:instrText>
        </w:r>
        <w:r w:rsidR="00E1057C">
          <w:rPr>
            <w:webHidden/>
          </w:rPr>
        </w:r>
        <w:r w:rsidR="00E1057C">
          <w:rPr>
            <w:webHidden/>
          </w:rPr>
          <w:fldChar w:fldCharType="separate"/>
        </w:r>
        <w:r>
          <w:rPr>
            <w:webHidden/>
          </w:rPr>
          <w:t>23</w:t>
        </w:r>
        <w:r w:rsidR="00E1057C">
          <w:rPr>
            <w:webHidden/>
          </w:rPr>
          <w:fldChar w:fldCharType="end"/>
        </w:r>
      </w:hyperlink>
    </w:p>
    <w:p w14:paraId="3F1D037C"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76" w:history="1">
        <w:r w:rsidR="00E1057C" w:rsidRPr="008A57D0">
          <w:rPr>
            <w:rStyle w:val="Hyperlink"/>
            <w:rFonts w:eastAsia="SimSun"/>
          </w:rPr>
          <w:t>Figure 4</w:t>
        </w:r>
        <w:r w:rsidR="00E1057C" w:rsidRPr="008A57D0">
          <w:rPr>
            <w:rStyle w:val="Hyperlink"/>
            <w:rFonts w:eastAsia="SimSun"/>
          </w:rPr>
          <w:noBreakHyphen/>
          <w:t>1: Map showing the frequency of wet season water types (primary, secondary and tertiary water types combined) in the a) long-term (2002–03 to 2017–18: 333 weeks), b) 2010–11 wet season (22 weeks) and c) 2017–18 wet season (22 weeks), where the highest frequency is shown in orange and the lowest frequency is shown in blue</w:t>
        </w:r>
        <w:r w:rsidR="00E1057C" w:rsidRPr="008A57D0">
          <w:rPr>
            <w:rStyle w:val="Hyperlink"/>
          </w:rPr>
          <w:t>.</w:t>
        </w:r>
        <w:r w:rsidR="00E1057C">
          <w:rPr>
            <w:webHidden/>
          </w:rPr>
          <w:tab/>
        </w:r>
        <w:r w:rsidR="00E1057C">
          <w:rPr>
            <w:webHidden/>
          </w:rPr>
          <w:fldChar w:fldCharType="begin"/>
        </w:r>
        <w:r w:rsidR="00E1057C">
          <w:rPr>
            <w:webHidden/>
          </w:rPr>
          <w:instrText xml:space="preserve"> PAGEREF _Toc10536176 \h </w:instrText>
        </w:r>
        <w:r w:rsidR="00E1057C">
          <w:rPr>
            <w:webHidden/>
          </w:rPr>
        </w:r>
        <w:r w:rsidR="00E1057C">
          <w:rPr>
            <w:webHidden/>
          </w:rPr>
          <w:fldChar w:fldCharType="separate"/>
        </w:r>
        <w:r>
          <w:rPr>
            <w:webHidden/>
          </w:rPr>
          <w:t>26</w:t>
        </w:r>
        <w:r w:rsidR="00E1057C">
          <w:rPr>
            <w:webHidden/>
          </w:rPr>
          <w:fldChar w:fldCharType="end"/>
        </w:r>
      </w:hyperlink>
    </w:p>
    <w:p w14:paraId="571B7A92"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77" w:history="1">
        <w:r w:rsidR="00E1057C" w:rsidRPr="008A57D0">
          <w:rPr>
            <w:rStyle w:val="Hyperlink"/>
          </w:rPr>
          <w:t>Figure 4</w:t>
        </w:r>
        <w:r w:rsidR="00E1057C" w:rsidRPr="008A57D0">
          <w:rPr>
            <w:rStyle w:val="Hyperlink"/>
          </w:rPr>
          <w:noBreakHyphen/>
          <w:t>2: Map showing the frequency of primary, secondary and tertiary wet season water types in the 2017–18 wet season (22 weeks), where the highest frequency is shown in orange and the lowest frequency is shown in blue.</w:t>
        </w:r>
        <w:r w:rsidR="00E1057C">
          <w:rPr>
            <w:webHidden/>
          </w:rPr>
          <w:tab/>
        </w:r>
        <w:r w:rsidR="00E1057C">
          <w:rPr>
            <w:webHidden/>
          </w:rPr>
          <w:fldChar w:fldCharType="begin"/>
        </w:r>
        <w:r w:rsidR="00E1057C">
          <w:rPr>
            <w:webHidden/>
          </w:rPr>
          <w:instrText xml:space="preserve"> PAGEREF _Toc10536177 \h </w:instrText>
        </w:r>
        <w:r w:rsidR="00E1057C">
          <w:rPr>
            <w:webHidden/>
          </w:rPr>
        </w:r>
        <w:r w:rsidR="00E1057C">
          <w:rPr>
            <w:webHidden/>
          </w:rPr>
          <w:fldChar w:fldCharType="separate"/>
        </w:r>
        <w:r>
          <w:rPr>
            <w:webHidden/>
          </w:rPr>
          <w:t>27</w:t>
        </w:r>
        <w:r w:rsidR="00E1057C">
          <w:rPr>
            <w:webHidden/>
          </w:rPr>
          <w:fldChar w:fldCharType="end"/>
        </w:r>
      </w:hyperlink>
    </w:p>
    <w:p w14:paraId="543A1AAA"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78" w:history="1">
        <w:r w:rsidR="00E1057C" w:rsidRPr="008A57D0">
          <w:rPr>
            <w:rStyle w:val="Hyperlink"/>
          </w:rPr>
          <w:t>Figure 4</w:t>
        </w:r>
        <w:r w:rsidR="00E1057C" w:rsidRPr="008A57D0">
          <w:rPr>
            <w:rStyle w:val="Hyperlink"/>
          </w:rPr>
          <w:noBreakHyphen/>
          <w:t>3: Mean water quality concentrations across the three wet season water types: comparison between the mean multi-annual values (2002–03 to 2017–18; dark shaded), the 2017–18 values (light shaded) and wet season GVs for the open coastal and mid-shelf waters (dotted red lines).</w:t>
        </w:r>
        <w:r w:rsidR="00E1057C">
          <w:rPr>
            <w:webHidden/>
          </w:rPr>
          <w:tab/>
        </w:r>
        <w:r w:rsidR="00E1057C">
          <w:rPr>
            <w:webHidden/>
          </w:rPr>
          <w:fldChar w:fldCharType="begin"/>
        </w:r>
        <w:r w:rsidR="00E1057C">
          <w:rPr>
            <w:webHidden/>
          </w:rPr>
          <w:instrText xml:space="preserve"> PAGEREF _Toc10536178 \h </w:instrText>
        </w:r>
        <w:r w:rsidR="00E1057C">
          <w:rPr>
            <w:webHidden/>
          </w:rPr>
        </w:r>
        <w:r w:rsidR="00E1057C">
          <w:rPr>
            <w:webHidden/>
          </w:rPr>
          <w:fldChar w:fldCharType="separate"/>
        </w:r>
        <w:r>
          <w:rPr>
            <w:webHidden/>
          </w:rPr>
          <w:t>29</w:t>
        </w:r>
        <w:r w:rsidR="00E1057C">
          <w:rPr>
            <w:webHidden/>
          </w:rPr>
          <w:fldChar w:fldCharType="end"/>
        </w:r>
      </w:hyperlink>
    </w:p>
    <w:p w14:paraId="541DCD9D"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79" w:history="1">
        <w:r w:rsidR="00E1057C" w:rsidRPr="008A57D0">
          <w:rPr>
            <w:rStyle w:val="Hyperlink"/>
          </w:rPr>
          <w:t>Figure 4</w:t>
        </w:r>
        <w:r w:rsidR="00E1057C" w:rsidRPr="008A57D0">
          <w:rPr>
            <w:rStyle w:val="Hyperlink"/>
          </w:rPr>
          <w:noBreakHyphen/>
          <w:t>4: Mean water quality concentrations and standard deviation across the six colour classes: comparison between the mean multi-annual values (2002–03 to 2017–18; circles with error bars) and the 2017–18 values (blue rectangles). Blue dots indicate that the number of data was ≤3.</w:t>
        </w:r>
        <w:r w:rsidR="00E1057C">
          <w:rPr>
            <w:webHidden/>
          </w:rPr>
          <w:tab/>
        </w:r>
        <w:r w:rsidR="00E1057C">
          <w:rPr>
            <w:webHidden/>
          </w:rPr>
          <w:fldChar w:fldCharType="begin"/>
        </w:r>
        <w:r w:rsidR="00E1057C">
          <w:rPr>
            <w:webHidden/>
          </w:rPr>
          <w:instrText xml:space="preserve"> PAGEREF _Toc10536179 \h </w:instrText>
        </w:r>
        <w:r w:rsidR="00E1057C">
          <w:rPr>
            <w:webHidden/>
          </w:rPr>
        </w:r>
        <w:r w:rsidR="00E1057C">
          <w:rPr>
            <w:webHidden/>
          </w:rPr>
          <w:fldChar w:fldCharType="separate"/>
        </w:r>
        <w:r>
          <w:rPr>
            <w:webHidden/>
          </w:rPr>
          <w:t>29</w:t>
        </w:r>
        <w:r w:rsidR="00E1057C">
          <w:rPr>
            <w:webHidden/>
          </w:rPr>
          <w:fldChar w:fldCharType="end"/>
        </w:r>
      </w:hyperlink>
    </w:p>
    <w:p w14:paraId="1665E26B"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80" w:history="1">
        <w:r w:rsidR="00E1057C" w:rsidRPr="008A57D0">
          <w:rPr>
            <w:rStyle w:val="Hyperlink"/>
          </w:rPr>
          <w:t>Figure 4</w:t>
        </w:r>
        <w:r w:rsidR="00E1057C" w:rsidRPr="008A57D0">
          <w:rPr>
            <w:rStyle w:val="Hyperlink"/>
          </w:rPr>
          <w:noBreakHyphen/>
          <w:t>5: Mean 2017–18 water quality concentrations across the three wet season water types: comparison across the focus regions.</w:t>
        </w:r>
        <w:r w:rsidR="00E1057C">
          <w:rPr>
            <w:webHidden/>
          </w:rPr>
          <w:tab/>
        </w:r>
        <w:r w:rsidR="00E1057C">
          <w:rPr>
            <w:webHidden/>
          </w:rPr>
          <w:fldChar w:fldCharType="begin"/>
        </w:r>
        <w:r w:rsidR="00E1057C">
          <w:rPr>
            <w:webHidden/>
          </w:rPr>
          <w:instrText xml:space="preserve"> PAGEREF _Toc10536180 \h </w:instrText>
        </w:r>
        <w:r w:rsidR="00E1057C">
          <w:rPr>
            <w:webHidden/>
          </w:rPr>
        </w:r>
        <w:r w:rsidR="00E1057C">
          <w:rPr>
            <w:webHidden/>
          </w:rPr>
          <w:fldChar w:fldCharType="separate"/>
        </w:r>
        <w:r>
          <w:rPr>
            <w:webHidden/>
          </w:rPr>
          <w:t>30</w:t>
        </w:r>
        <w:r w:rsidR="00E1057C">
          <w:rPr>
            <w:webHidden/>
          </w:rPr>
          <w:fldChar w:fldCharType="end"/>
        </w:r>
      </w:hyperlink>
    </w:p>
    <w:p w14:paraId="5DABE94D"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81" w:history="1">
        <w:r w:rsidR="00E1057C" w:rsidRPr="008A57D0">
          <w:rPr>
            <w:rStyle w:val="Hyperlink"/>
          </w:rPr>
          <w:t>Figure 4</w:t>
        </w:r>
        <w:r w:rsidR="00E1057C" w:rsidRPr="008A57D0">
          <w:rPr>
            <w:rStyle w:val="Hyperlink"/>
          </w:rPr>
          <w:noBreakHyphen/>
          <w:t>6: Long-term (2003–18) and 2017–18 maps of potential risk exposure produced using the proportional exceedance of the guideline (magnitude score) multiplied by the likelihood of exposure in each of the wet season water types: a) continuous exposure scores and b) categorised exposure scores: [&gt;0–3] = cat. I, [3–6] = cat. II, [6–9] = cat III and [&gt;9] = cat IV.</w:t>
        </w:r>
        <w:r w:rsidR="00E1057C">
          <w:rPr>
            <w:webHidden/>
          </w:rPr>
          <w:tab/>
        </w:r>
        <w:r w:rsidR="00E1057C">
          <w:rPr>
            <w:webHidden/>
          </w:rPr>
          <w:fldChar w:fldCharType="begin"/>
        </w:r>
        <w:r w:rsidR="00E1057C">
          <w:rPr>
            <w:webHidden/>
          </w:rPr>
          <w:instrText xml:space="preserve"> PAGEREF _Toc10536181 \h </w:instrText>
        </w:r>
        <w:r w:rsidR="00E1057C">
          <w:rPr>
            <w:webHidden/>
          </w:rPr>
        </w:r>
        <w:r w:rsidR="00E1057C">
          <w:rPr>
            <w:webHidden/>
          </w:rPr>
          <w:fldChar w:fldCharType="separate"/>
        </w:r>
        <w:r>
          <w:rPr>
            <w:webHidden/>
          </w:rPr>
          <w:t>33</w:t>
        </w:r>
        <w:r w:rsidR="00E1057C">
          <w:rPr>
            <w:webHidden/>
          </w:rPr>
          <w:fldChar w:fldCharType="end"/>
        </w:r>
      </w:hyperlink>
    </w:p>
    <w:p w14:paraId="27222549"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82" w:history="1">
        <w:r w:rsidR="00E1057C" w:rsidRPr="008A57D0">
          <w:rPr>
            <w:rStyle w:val="Hyperlink"/>
          </w:rPr>
          <w:t>Figure 4</w:t>
        </w:r>
        <w:r w:rsidR="00E1057C" w:rsidRPr="008A57D0">
          <w:rPr>
            <w:rStyle w:val="Hyperlink"/>
          </w:rPr>
          <w:noBreakHyphen/>
          <w:t>7: River contributions (x-axis) to the DIN loading in the six NRM regions.</w:t>
        </w:r>
        <w:r w:rsidR="00E1057C">
          <w:rPr>
            <w:webHidden/>
          </w:rPr>
          <w:tab/>
        </w:r>
        <w:r w:rsidR="00E1057C">
          <w:rPr>
            <w:webHidden/>
          </w:rPr>
          <w:fldChar w:fldCharType="begin"/>
        </w:r>
        <w:r w:rsidR="00E1057C">
          <w:rPr>
            <w:webHidden/>
          </w:rPr>
          <w:instrText xml:space="preserve"> PAGEREF _Toc10536182 \h </w:instrText>
        </w:r>
        <w:r w:rsidR="00E1057C">
          <w:rPr>
            <w:webHidden/>
          </w:rPr>
        </w:r>
        <w:r w:rsidR="00E1057C">
          <w:rPr>
            <w:webHidden/>
          </w:rPr>
          <w:fldChar w:fldCharType="separate"/>
        </w:r>
        <w:r>
          <w:rPr>
            <w:webHidden/>
          </w:rPr>
          <w:t>34</w:t>
        </w:r>
        <w:r w:rsidR="00E1057C">
          <w:rPr>
            <w:webHidden/>
          </w:rPr>
          <w:fldChar w:fldCharType="end"/>
        </w:r>
      </w:hyperlink>
    </w:p>
    <w:p w14:paraId="63FD3417"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83" w:history="1">
        <w:r w:rsidR="00E1057C" w:rsidRPr="008A57D0">
          <w:rPr>
            <w:rStyle w:val="Hyperlink"/>
          </w:rPr>
          <w:t>Figure 4</w:t>
        </w:r>
        <w:r w:rsidR="00E1057C" w:rsidRPr="008A57D0">
          <w:rPr>
            <w:rStyle w:val="Hyperlink"/>
          </w:rPr>
          <w:noBreakHyphen/>
          <w:t>8: River contributions to modelled DIN loading in the six NRM regions. The area of the pie charts is scaled relative to the loading (mass) of DIN in each of the NRM regions. Pie charts are shaded according to the river source catchment. Panels A and B show data for the 2017–18 water year (1 October to 30 September). Panels C and D show data for the 2010–11 water year.</w:t>
        </w:r>
        <w:r w:rsidR="00E1057C">
          <w:rPr>
            <w:webHidden/>
          </w:rPr>
          <w:tab/>
        </w:r>
        <w:r w:rsidR="00E1057C">
          <w:rPr>
            <w:webHidden/>
          </w:rPr>
          <w:fldChar w:fldCharType="begin"/>
        </w:r>
        <w:r w:rsidR="00E1057C">
          <w:rPr>
            <w:webHidden/>
          </w:rPr>
          <w:instrText xml:space="preserve"> PAGEREF _Toc10536183 \h </w:instrText>
        </w:r>
        <w:r w:rsidR="00E1057C">
          <w:rPr>
            <w:webHidden/>
          </w:rPr>
        </w:r>
        <w:r w:rsidR="00E1057C">
          <w:rPr>
            <w:webHidden/>
          </w:rPr>
          <w:fldChar w:fldCharType="separate"/>
        </w:r>
        <w:r>
          <w:rPr>
            <w:webHidden/>
          </w:rPr>
          <w:t>35</w:t>
        </w:r>
        <w:r w:rsidR="00E1057C">
          <w:rPr>
            <w:webHidden/>
          </w:rPr>
          <w:fldChar w:fldCharType="end"/>
        </w:r>
      </w:hyperlink>
    </w:p>
    <w:p w14:paraId="03C436A4"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84" w:history="1">
        <w:r w:rsidR="00E1057C" w:rsidRPr="008A57D0">
          <w:rPr>
            <w:rStyle w:val="Hyperlink"/>
          </w:rPr>
          <w:t>Figure 4</w:t>
        </w:r>
        <w:r w:rsidR="00E1057C" w:rsidRPr="008A57D0">
          <w:rPr>
            <w:rStyle w:val="Hyperlink"/>
          </w:rPr>
          <w:noBreakHyphen/>
          <w:t>9: DIN concentration in the Reef lagoon, modelled for the (left panel) 2018 water year (1 October to 30 September), (centre panel) pre-development loads and (right panel) difference between the DIN concentration with pre-development end-of-catchment DIN load estimates and the 2018 estimates.</w:t>
        </w:r>
        <w:r w:rsidR="00E1057C">
          <w:rPr>
            <w:webHidden/>
          </w:rPr>
          <w:tab/>
        </w:r>
        <w:r w:rsidR="00E1057C">
          <w:rPr>
            <w:webHidden/>
          </w:rPr>
          <w:fldChar w:fldCharType="begin"/>
        </w:r>
        <w:r w:rsidR="00E1057C">
          <w:rPr>
            <w:webHidden/>
          </w:rPr>
          <w:instrText xml:space="preserve"> PAGEREF _Toc10536184 \h </w:instrText>
        </w:r>
        <w:r w:rsidR="00E1057C">
          <w:rPr>
            <w:webHidden/>
          </w:rPr>
        </w:r>
        <w:r w:rsidR="00E1057C">
          <w:rPr>
            <w:webHidden/>
          </w:rPr>
          <w:fldChar w:fldCharType="separate"/>
        </w:r>
        <w:r>
          <w:rPr>
            <w:webHidden/>
          </w:rPr>
          <w:t>37</w:t>
        </w:r>
        <w:r w:rsidR="00E1057C">
          <w:rPr>
            <w:webHidden/>
          </w:rPr>
          <w:fldChar w:fldCharType="end"/>
        </w:r>
      </w:hyperlink>
    </w:p>
    <w:p w14:paraId="1970F4B7"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85" w:history="1">
        <w:r w:rsidR="00E1057C" w:rsidRPr="008A57D0">
          <w:rPr>
            <w:rStyle w:val="Hyperlink"/>
          </w:rPr>
          <w:t>Figure 4</w:t>
        </w:r>
        <w:r w:rsidR="00E1057C" w:rsidRPr="008A57D0">
          <w:rPr>
            <w:rStyle w:val="Hyperlink"/>
          </w:rPr>
          <w:noBreakHyphen/>
          <w:t>10: DIN over the Reef lagoon for the 2005 to 2018 water years (1 October to 30 September).</w:t>
        </w:r>
        <w:r w:rsidR="00E1057C">
          <w:rPr>
            <w:webHidden/>
          </w:rPr>
          <w:tab/>
        </w:r>
        <w:r w:rsidR="00E1057C">
          <w:rPr>
            <w:webHidden/>
          </w:rPr>
          <w:fldChar w:fldCharType="begin"/>
        </w:r>
        <w:r w:rsidR="00E1057C">
          <w:rPr>
            <w:webHidden/>
          </w:rPr>
          <w:instrText xml:space="preserve"> PAGEREF _Toc10536185 \h </w:instrText>
        </w:r>
        <w:r w:rsidR="00E1057C">
          <w:rPr>
            <w:webHidden/>
          </w:rPr>
        </w:r>
        <w:r w:rsidR="00E1057C">
          <w:rPr>
            <w:webHidden/>
          </w:rPr>
          <w:fldChar w:fldCharType="separate"/>
        </w:r>
        <w:r>
          <w:rPr>
            <w:webHidden/>
          </w:rPr>
          <w:t>38</w:t>
        </w:r>
        <w:r w:rsidR="00E1057C">
          <w:rPr>
            <w:webHidden/>
          </w:rPr>
          <w:fldChar w:fldCharType="end"/>
        </w:r>
      </w:hyperlink>
    </w:p>
    <w:p w14:paraId="1D68E0BB"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86" w:history="1">
        <w:r w:rsidR="00E1057C" w:rsidRPr="008A57D0">
          <w:rPr>
            <w:rStyle w:val="Hyperlink"/>
          </w:rPr>
          <w:t>Figure 4</w:t>
        </w:r>
        <w:r w:rsidR="00E1057C" w:rsidRPr="008A57D0">
          <w:rPr>
            <w:rStyle w:val="Hyperlink"/>
          </w:rPr>
          <w:noBreakHyphen/>
          <w:t>11: River contributions (x-axis) to the TSS loading in the six NRM regions.</w:t>
        </w:r>
        <w:r w:rsidR="00E1057C">
          <w:rPr>
            <w:webHidden/>
          </w:rPr>
          <w:tab/>
        </w:r>
        <w:r w:rsidR="00E1057C">
          <w:rPr>
            <w:webHidden/>
          </w:rPr>
          <w:fldChar w:fldCharType="begin"/>
        </w:r>
        <w:r w:rsidR="00E1057C">
          <w:rPr>
            <w:webHidden/>
          </w:rPr>
          <w:instrText xml:space="preserve"> PAGEREF _Toc10536186 \h </w:instrText>
        </w:r>
        <w:r w:rsidR="00E1057C">
          <w:rPr>
            <w:webHidden/>
          </w:rPr>
        </w:r>
        <w:r w:rsidR="00E1057C">
          <w:rPr>
            <w:webHidden/>
          </w:rPr>
          <w:fldChar w:fldCharType="separate"/>
        </w:r>
        <w:r>
          <w:rPr>
            <w:webHidden/>
          </w:rPr>
          <w:t>40</w:t>
        </w:r>
        <w:r w:rsidR="00E1057C">
          <w:rPr>
            <w:webHidden/>
          </w:rPr>
          <w:fldChar w:fldCharType="end"/>
        </w:r>
      </w:hyperlink>
    </w:p>
    <w:p w14:paraId="5B822E03"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87" w:history="1">
        <w:r w:rsidR="00E1057C" w:rsidRPr="008A57D0">
          <w:rPr>
            <w:rStyle w:val="Hyperlink"/>
          </w:rPr>
          <w:t>Figure 4</w:t>
        </w:r>
        <w:r w:rsidR="00E1057C" w:rsidRPr="008A57D0">
          <w:rPr>
            <w:rStyle w:val="Hyperlink"/>
          </w:rPr>
          <w:noBreakHyphen/>
          <w:t>12: River contributions to modelled TSS loading in the six NRM regions. The area of the pie charts is scaled relative to the loading (mass) of TSS in each of the NRM regions. Pie charts are shaded according to the river source catchment. Panels A and B show data for the 2017–18 water year (1 October to 30 September). Panels C and D show data for the 2010–11 water year.</w:t>
        </w:r>
        <w:r w:rsidR="00E1057C">
          <w:rPr>
            <w:webHidden/>
          </w:rPr>
          <w:tab/>
        </w:r>
        <w:r w:rsidR="00E1057C">
          <w:rPr>
            <w:webHidden/>
          </w:rPr>
          <w:fldChar w:fldCharType="begin"/>
        </w:r>
        <w:r w:rsidR="00E1057C">
          <w:rPr>
            <w:webHidden/>
          </w:rPr>
          <w:instrText xml:space="preserve"> PAGEREF _Toc10536187 \h </w:instrText>
        </w:r>
        <w:r w:rsidR="00E1057C">
          <w:rPr>
            <w:webHidden/>
          </w:rPr>
        </w:r>
        <w:r w:rsidR="00E1057C">
          <w:rPr>
            <w:webHidden/>
          </w:rPr>
          <w:fldChar w:fldCharType="separate"/>
        </w:r>
        <w:r>
          <w:rPr>
            <w:webHidden/>
          </w:rPr>
          <w:t>41</w:t>
        </w:r>
        <w:r w:rsidR="00E1057C">
          <w:rPr>
            <w:webHidden/>
          </w:rPr>
          <w:fldChar w:fldCharType="end"/>
        </w:r>
      </w:hyperlink>
    </w:p>
    <w:p w14:paraId="2C2C1F41"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88" w:history="1">
        <w:r w:rsidR="00E1057C" w:rsidRPr="008A57D0">
          <w:rPr>
            <w:rStyle w:val="Hyperlink"/>
          </w:rPr>
          <w:t>Figure 4</w:t>
        </w:r>
        <w:r w:rsidR="00E1057C" w:rsidRPr="008A57D0">
          <w:rPr>
            <w:rStyle w:val="Hyperlink"/>
          </w:rPr>
          <w:noBreakHyphen/>
          <w:t>13: TSS (mg L</w:t>
        </w:r>
        <w:r w:rsidR="00E1057C" w:rsidRPr="008A57D0">
          <w:rPr>
            <w:rStyle w:val="Hyperlink"/>
            <w:vertAlign w:val="superscript"/>
          </w:rPr>
          <w:t>-1</w:t>
        </w:r>
        <w:r w:rsidR="00E1057C" w:rsidRPr="008A57D0">
          <w:rPr>
            <w:rStyle w:val="Hyperlink"/>
          </w:rPr>
          <w:t>) in the Reef lagoon, modelled for the (left panel) 2018 water year (1 October to 30 September), (centre panel) pre-development loads and (right panel) the difference between TSS concentration with pre-development end-of-catchment TSS load estimates and the 2018 estimates.</w:t>
        </w:r>
        <w:r w:rsidR="00E1057C">
          <w:rPr>
            <w:webHidden/>
          </w:rPr>
          <w:tab/>
        </w:r>
        <w:r w:rsidR="00E1057C">
          <w:rPr>
            <w:webHidden/>
          </w:rPr>
          <w:fldChar w:fldCharType="begin"/>
        </w:r>
        <w:r w:rsidR="00E1057C">
          <w:rPr>
            <w:webHidden/>
          </w:rPr>
          <w:instrText xml:space="preserve"> PAGEREF _Toc10536188 \h </w:instrText>
        </w:r>
        <w:r w:rsidR="00E1057C">
          <w:rPr>
            <w:webHidden/>
          </w:rPr>
        </w:r>
        <w:r w:rsidR="00E1057C">
          <w:rPr>
            <w:webHidden/>
          </w:rPr>
          <w:fldChar w:fldCharType="separate"/>
        </w:r>
        <w:r>
          <w:rPr>
            <w:webHidden/>
          </w:rPr>
          <w:t>42</w:t>
        </w:r>
        <w:r w:rsidR="00E1057C">
          <w:rPr>
            <w:webHidden/>
          </w:rPr>
          <w:fldChar w:fldCharType="end"/>
        </w:r>
      </w:hyperlink>
    </w:p>
    <w:p w14:paraId="33B7C540"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89" w:history="1">
        <w:r w:rsidR="00E1057C" w:rsidRPr="008A57D0">
          <w:rPr>
            <w:rStyle w:val="Hyperlink"/>
          </w:rPr>
          <w:t>Figure 4</w:t>
        </w:r>
        <w:r w:rsidR="00E1057C" w:rsidRPr="008A57D0">
          <w:rPr>
            <w:rStyle w:val="Hyperlink"/>
          </w:rPr>
          <w:noBreakHyphen/>
          <w:t>14: TSS over the Reef lagoon for the 2005 to 2018 water years (1 October</w:t>
        </w:r>
        <w:r w:rsidR="00E1057C" w:rsidRPr="008A57D0">
          <w:rPr>
            <w:rStyle w:val="Hyperlink"/>
            <w:vertAlign w:val="superscript"/>
          </w:rPr>
          <w:t xml:space="preserve"> </w:t>
        </w:r>
        <w:r w:rsidR="00E1057C" w:rsidRPr="008A57D0">
          <w:rPr>
            <w:rStyle w:val="Hyperlink"/>
          </w:rPr>
          <w:t>to 30 September).</w:t>
        </w:r>
        <w:r w:rsidR="00E1057C">
          <w:rPr>
            <w:webHidden/>
          </w:rPr>
          <w:tab/>
        </w:r>
        <w:r w:rsidR="00E1057C">
          <w:rPr>
            <w:webHidden/>
          </w:rPr>
          <w:fldChar w:fldCharType="begin"/>
        </w:r>
        <w:r w:rsidR="00E1057C">
          <w:rPr>
            <w:webHidden/>
          </w:rPr>
          <w:instrText xml:space="preserve"> PAGEREF _Toc10536189 \h </w:instrText>
        </w:r>
        <w:r w:rsidR="00E1057C">
          <w:rPr>
            <w:webHidden/>
          </w:rPr>
        </w:r>
        <w:r w:rsidR="00E1057C">
          <w:rPr>
            <w:webHidden/>
          </w:rPr>
          <w:fldChar w:fldCharType="separate"/>
        </w:r>
        <w:r>
          <w:rPr>
            <w:webHidden/>
          </w:rPr>
          <w:t>43</w:t>
        </w:r>
        <w:r w:rsidR="00E1057C">
          <w:rPr>
            <w:webHidden/>
          </w:rPr>
          <w:fldChar w:fldCharType="end"/>
        </w:r>
      </w:hyperlink>
    </w:p>
    <w:p w14:paraId="2C16EA6A"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25" w:anchor="_Toc10536190" w:history="1">
        <w:r w:rsidR="00E1057C" w:rsidRPr="008A57D0">
          <w:rPr>
            <w:rStyle w:val="Hyperlink"/>
          </w:rPr>
          <w:t>Figure 4</w:t>
        </w:r>
        <w:r w:rsidR="00E1057C" w:rsidRPr="008A57D0">
          <w:rPr>
            <w:rStyle w:val="Hyperlink"/>
          </w:rPr>
          <w:noBreakHyphen/>
          <w:t xml:space="preserve">15: </w:t>
        </w:r>
        <w:r w:rsidR="00E1057C" w:rsidRPr="008A57D0">
          <w:rPr>
            <w:rStyle w:val="Hyperlink"/>
            <w:rFonts w:eastAsiaTheme="majorEastAsia"/>
          </w:rPr>
          <w:t>Cumulative exposure index for the Normanby River from October 2017to September 2018. The colour bar indicates the calculated cumulative exposure (concentration x days) above 1% of the incoming concentration. The colour bar is capped at 20 concentration days.</w:t>
        </w:r>
        <w:r w:rsidR="00E1057C">
          <w:rPr>
            <w:webHidden/>
          </w:rPr>
          <w:tab/>
        </w:r>
        <w:r w:rsidR="00E1057C">
          <w:rPr>
            <w:webHidden/>
          </w:rPr>
          <w:fldChar w:fldCharType="begin"/>
        </w:r>
        <w:r w:rsidR="00E1057C">
          <w:rPr>
            <w:webHidden/>
          </w:rPr>
          <w:instrText xml:space="preserve"> PAGEREF _Toc10536190 \h </w:instrText>
        </w:r>
        <w:r w:rsidR="00E1057C">
          <w:rPr>
            <w:webHidden/>
          </w:rPr>
        </w:r>
        <w:r w:rsidR="00E1057C">
          <w:rPr>
            <w:webHidden/>
          </w:rPr>
          <w:fldChar w:fldCharType="separate"/>
        </w:r>
        <w:r>
          <w:rPr>
            <w:webHidden/>
          </w:rPr>
          <w:t>44</w:t>
        </w:r>
        <w:r w:rsidR="00E1057C">
          <w:rPr>
            <w:webHidden/>
          </w:rPr>
          <w:fldChar w:fldCharType="end"/>
        </w:r>
      </w:hyperlink>
    </w:p>
    <w:p w14:paraId="062BA6E6"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91" w:history="1">
        <w:r w:rsidR="00E1057C" w:rsidRPr="008A57D0">
          <w:rPr>
            <w:rStyle w:val="Hyperlink"/>
          </w:rPr>
          <w:t>Figure 4</w:t>
        </w:r>
        <w:r w:rsidR="00E1057C" w:rsidRPr="008A57D0">
          <w:rPr>
            <w:rStyle w:val="Hyperlink"/>
          </w:rPr>
          <w:noBreakHyphen/>
          <w:t xml:space="preserve">16: Maps showing the a) frequency of combined </w:t>
        </w:r>
        <w:r w:rsidR="00E1057C" w:rsidRPr="008A57D0">
          <w:rPr>
            <w:rStyle w:val="Hyperlink"/>
            <w:lang w:val="en-AU"/>
          </w:rPr>
          <w:t xml:space="preserve">wet season water types </w:t>
        </w:r>
        <w:r w:rsidR="00E1057C" w:rsidRPr="008A57D0">
          <w:rPr>
            <w:rStyle w:val="Hyperlink"/>
          </w:rPr>
          <w:t>(primary, secondary and tertiary), b) the frequency of primary, secondary and tertiary wet season water types and c) the exposure maps for the Cape York region in the long-term (bottom) and 2017</w:t>
        </w:r>
        <w:r w:rsidR="00E1057C" w:rsidRPr="008A57D0">
          <w:rPr>
            <w:rStyle w:val="Hyperlink"/>
            <w:lang w:val="en-AU"/>
          </w:rPr>
          <w:t>–</w:t>
        </w:r>
        <w:r w:rsidR="00E1057C" w:rsidRPr="008A57D0">
          <w:rPr>
            <w:rStyle w:val="Hyperlink"/>
          </w:rPr>
          <w:t>18 wet season (top).</w:t>
        </w:r>
        <w:r w:rsidR="00E1057C">
          <w:rPr>
            <w:webHidden/>
          </w:rPr>
          <w:tab/>
        </w:r>
        <w:r w:rsidR="00E1057C">
          <w:rPr>
            <w:webHidden/>
          </w:rPr>
          <w:fldChar w:fldCharType="begin"/>
        </w:r>
        <w:r w:rsidR="00E1057C">
          <w:rPr>
            <w:webHidden/>
          </w:rPr>
          <w:instrText xml:space="preserve"> PAGEREF _Toc10536191 \h </w:instrText>
        </w:r>
        <w:r w:rsidR="00E1057C">
          <w:rPr>
            <w:webHidden/>
          </w:rPr>
        </w:r>
        <w:r w:rsidR="00E1057C">
          <w:rPr>
            <w:webHidden/>
          </w:rPr>
          <w:fldChar w:fldCharType="separate"/>
        </w:r>
        <w:r>
          <w:rPr>
            <w:webHidden/>
          </w:rPr>
          <w:t>45</w:t>
        </w:r>
        <w:r w:rsidR="00E1057C">
          <w:rPr>
            <w:webHidden/>
          </w:rPr>
          <w:fldChar w:fldCharType="end"/>
        </w:r>
      </w:hyperlink>
    </w:p>
    <w:p w14:paraId="53AE767B"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92" w:history="1">
        <w:r w:rsidR="00E1057C" w:rsidRPr="008A57D0">
          <w:rPr>
            <w:rStyle w:val="Hyperlink"/>
          </w:rPr>
          <w:t>Figure 4</w:t>
        </w:r>
        <w:r w:rsidR="00E1057C" w:rsidRPr="008A57D0">
          <w:rPr>
            <w:rStyle w:val="Hyperlink"/>
          </w:rPr>
          <w:noBreakHyphen/>
          <w:t>17: Panel of water quality and environmental characteristics in the Cape York region throughout the 2017–18 wet season period: weeks 1 to 11.</w:t>
        </w:r>
        <w:r w:rsidR="00E1057C">
          <w:rPr>
            <w:webHidden/>
          </w:rPr>
          <w:tab/>
        </w:r>
        <w:r w:rsidR="00E1057C">
          <w:rPr>
            <w:webHidden/>
          </w:rPr>
          <w:fldChar w:fldCharType="begin"/>
        </w:r>
        <w:r w:rsidR="00E1057C">
          <w:rPr>
            <w:webHidden/>
          </w:rPr>
          <w:instrText xml:space="preserve"> PAGEREF _Toc10536192 \h </w:instrText>
        </w:r>
        <w:r w:rsidR="00E1057C">
          <w:rPr>
            <w:webHidden/>
          </w:rPr>
        </w:r>
        <w:r w:rsidR="00E1057C">
          <w:rPr>
            <w:webHidden/>
          </w:rPr>
          <w:fldChar w:fldCharType="separate"/>
        </w:r>
        <w:r>
          <w:rPr>
            <w:webHidden/>
          </w:rPr>
          <w:t>48</w:t>
        </w:r>
        <w:r w:rsidR="00E1057C">
          <w:rPr>
            <w:webHidden/>
          </w:rPr>
          <w:fldChar w:fldCharType="end"/>
        </w:r>
      </w:hyperlink>
    </w:p>
    <w:p w14:paraId="67043DF9"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93" w:history="1">
        <w:r w:rsidR="00E1057C" w:rsidRPr="008A57D0">
          <w:rPr>
            <w:rStyle w:val="Hyperlink"/>
          </w:rPr>
          <w:t>Figure 4</w:t>
        </w:r>
        <w:r w:rsidR="00E1057C" w:rsidRPr="008A57D0">
          <w:rPr>
            <w:rStyle w:val="Hyperlink"/>
          </w:rPr>
          <w:noBreakHyphen/>
          <w:t>18: Panel of water quality and environmental characteristics in the Cape York region throughout the 2017</w:t>
        </w:r>
        <w:r w:rsidR="00E1057C" w:rsidRPr="008A57D0">
          <w:rPr>
            <w:rStyle w:val="Hyperlink"/>
            <w:lang w:val="en-AU"/>
          </w:rPr>
          <w:t>–</w:t>
        </w:r>
        <w:r w:rsidR="00E1057C" w:rsidRPr="008A57D0">
          <w:rPr>
            <w:rStyle w:val="Hyperlink"/>
          </w:rPr>
          <w:t>18 wet season period: weeks 12 to 22.</w:t>
        </w:r>
        <w:r w:rsidR="00E1057C">
          <w:rPr>
            <w:webHidden/>
          </w:rPr>
          <w:tab/>
        </w:r>
        <w:r w:rsidR="00E1057C">
          <w:rPr>
            <w:webHidden/>
          </w:rPr>
          <w:fldChar w:fldCharType="begin"/>
        </w:r>
        <w:r w:rsidR="00E1057C">
          <w:rPr>
            <w:webHidden/>
          </w:rPr>
          <w:instrText xml:space="preserve"> PAGEREF _Toc10536193 \h </w:instrText>
        </w:r>
        <w:r w:rsidR="00E1057C">
          <w:rPr>
            <w:webHidden/>
          </w:rPr>
        </w:r>
        <w:r w:rsidR="00E1057C">
          <w:rPr>
            <w:webHidden/>
          </w:rPr>
          <w:fldChar w:fldCharType="separate"/>
        </w:r>
        <w:r>
          <w:rPr>
            <w:webHidden/>
          </w:rPr>
          <w:t>49</w:t>
        </w:r>
        <w:r w:rsidR="00E1057C">
          <w:rPr>
            <w:webHidden/>
          </w:rPr>
          <w:fldChar w:fldCharType="end"/>
        </w:r>
      </w:hyperlink>
    </w:p>
    <w:p w14:paraId="28CA6BE0"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94" w:history="1">
        <w:r w:rsidR="00E1057C" w:rsidRPr="008A57D0">
          <w:rPr>
            <w:rStyle w:val="Hyperlink"/>
          </w:rPr>
          <w:t>Figure 4</w:t>
        </w:r>
        <w:r w:rsidR="00E1057C" w:rsidRPr="008A57D0">
          <w:rPr>
            <w:rStyle w:val="Hyperlink"/>
          </w:rPr>
          <w:noBreakHyphen/>
          <w:t>19: Cumulative exposure index for the Barron River from October 2017 to September 2018</w:t>
        </w:r>
        <w:r w:rsidR="00E1057C" w:rsidRPr="008A57D0">
          <w:rPr>
            <w:rStyle w:val="Hyperlink"/>
            <w:rFonts w:eastAsiaTheme="majorEastAsia"/>
          </w:rPr>
          <w:t>.</w:t>
        </w:r>
        <w:r w:rsidR="00E1057C">
          <w:rPr>
            <w:webHidden/>
          </w:rPr>
          <w:tab/>
        </w:r>
        <w:r w:rsidR="00E1057C">
          <w:rPr>
            <w:webHidden/>
          </w:rPr>
          <w:fldChar w:fldCharType="begin"/>
        </w:r>
        <w:r w:rsidR="00E1057C">
          <w:rPr>
            <w:webHidden/>
          </w:rPr>
          <w:instrText xml:space="preserve"> PAGEREF _Toc10536194 \h </w:instrText>
        </w:r>
        <w:r w:rsidR="00E1057C">
          <w:rPr>
            <w:webHidden/>
          </w:rPr>
        </w:r>
        <w:r w:rsidR="00E1057C">
          <w:rPr>
            <w:webHidden/>
          </w:rPr>
          <w:fldChar w:fldCharType="separate"/>
        </w:r>
        <w:r>
          <w:rPr>
            <w:webHidden/>
          </w:rPr>
          <w:t>50</w:t>
        </w:r>
        <w:r w:rsidR="00E1057C">
          <w:rPr>
            <w:webHidden/>
          </w:rPr>
          <w:fldChar w:fldCharType="end"/>
        </w:r>
      </w:hyperlink>
    </w:p>
    <w:p w14:paraId="789931DC"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26" w:anchor="_Toc10536195" w:history="1">
        <w:r w:rsidR="00E1057C" w:rsidRPr="008A57D0">
          <w:rPr>
            <w:rStyle w:val="Hyperlink"/>
            <w:rFonts w:eastAsiaTheme="majorEastAsia"/>
          </w:rPr>
          <w:t>Figure 4</w:t>
        </w:r>
        <w:r w:rsidR="00E1057C" w:rsidRPr="008A57D0">
          <w:rPr>
            <w:rStyle w:val="Hyperlink"/>
            <w:rFonts w:eastAsiaTheme="majorEastAsia"/>
          </w:rPr>
          <w:noBreakHyphen/>
          <w:t>20: Cumulative exposure index for the Russell-Mulgrave River from October 2017 to September 2018.</w:t>
        </w:r>
        <w:r w:rsidR="00E1057C">
          <w:rPr>
            <w:webHidden/>
          </w:rPr>
          <w:tab/>
        </w:r>
        <w:r w:rsidR="00E1057C">
          <w:rPr>
            <w:webHidden/>
          </w:rPr>
          <w:fldChar w:fldCharType="begin"/>
        </w:r>
        <w:r w:rsidR="00E1057C">
          <w:rPr>
            <w:webHidden/>
          </w:rPr>
          <w:instrText xml:space="preserve"> PAGEREF _Toc10536195 \h </w:instrText>
        </w:r>
        <w:r w:rsidR="00E1057C">
          <w:rPr>
            <w:webHidden/>
          </w:rPr>
        </w:r>
        <w:r w:rsidR="00E1057C">
          <w:rPr>
            <w:webHidden/>
          </w:rPr>
          <w:fldChar w:fldCharType="separate"/>
        </w:r>
        <w:r>
          <w:rPr>
            <w:webHidden/>
          </w:rPr>
          <w:t>51</w:t>
        </w:r>
        <w:r w:rsidR="00E1057C">
          <w:rPr>
            <w:webHidden/>
          </w:rPr>
          <w:fldChar w:fldCharType="end"/>
        </w:r>
      </w:hyperlink>
    </w:p>
    <w:p w14:paraId="281ABBAF"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27" w:anchor="_Toc10536196" w:history="1">
        <w:r w:rsidR="00E1057C" w:rsidRPr="008A57D0">
          <w:rPr>
            <w:rStyle w:val="Hyperlink"/>
          </w:rPr>
          <w:t>Figure 4</w:t>
        </w:r>
        <w:r w:rsidR="00E1057C" w:rsidRPr="008A57D0">
          <w:rPr>
            <w:rStyle w:val="Hyperlink"/>
          </w:rPr>
          <w:noBreakHyphen/>
          <w:t>21: Cumulative exposure index for the Tully River from October 2017 to September 2018</w:t>
        </w:r>
        <w:r w:rsidR="00E1057C" w:rsidRPr="008A57D0">
          <w:rPr>
            <w:rStyle w:val="Hyperlink"/>
            <w:rFonts w:eastAsiaTheme="majorEastAsia"/>
          </w:rPr>
          <w:t>. The colour bar indicates the calculated cumulative exposure (concentration x days) above 1% of the incoming concentration. The colour bar is capped at 20 concentration days.</w:t>
        </w:r>
        <w:r w:rsidR="00E1057C">
          <w:rPr>
            <w:webHidden/>
          </w:rPr>
          <w:tab/>
        </w:r>
        <w:r w:rsidR="00E1057C">
          <w:rPr>
            <w:webHidden/>
          </w:rPr>
          <w:fldChar w:fldCharType="begin"/>
        </w:r>
        <w:r w:rsidR="00E1057C">
          <w:rPr>
            <w:webHidden/>
          </w:rPr>
          <w:instrText xml:space="preserve"> PAGEREF _Toc10536196 \h </w:instrText>
        </w:r>
        <w:r w:rsidR="00E1057C">
          <w:rPr>
            <w:webHidden/>
          </w:rPr>
        </w:r>
        <w:r w:rsidR="00E1057C">
          <w:rPr>
            <w:webHidden/>
          </w:rPr>
          <w:fldChar w:fldCharType="separate"/>
        </w:r>
        <w:r>
          <w:rPr>
            <w:webHidden/>
          </w:rPr>
          <w:t>52</w:t>
        </w:r>
        <w:r w:rsidR="00E1057C">
          <w:rPr>
            <w:webHidden/>
          </w:rPr>
          <w:fldChar w:fldCharType="end"/>
        </w:r>
      </w:hyperlink>
    </w:p>
    <w:p w14:paraId="249EFEAB"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97" w:history="1">
        <w:r w:rsidR="00E1057C" w:rsidRPr="008A57D0">
          <w:rPr>
            <w:rStyle w:val="Hyperlink"/>
            <w:rFonts w:eastAsia="SimSun"/>
          </w:rPr>
          <w:t>Figure 4</w:t>
        </w:r>
        <w:r w:rsidR="00E1057C" w:rsidRPr="008A57D0">
          <w:rPr>
            <w:rStyle w:val="Hyperlink"/>
            <w:rFonts w:eastAsia="SimSun"/>
          </w:rPr>
          <w:noBreakHyphen/>
          <w:t>22: Maps showing the a) frequency of combined wet season water types (primary, secondary and tertiary), b) the frequency of primary, secondary and tertiary wet season water types and c) the exposure maps for the Wet Tropics region in the long-term (bottom) and 2017</w:t>
        </w:r>
        <w:r w:rsidR="00E1057C" w:rsidRPr="008A57D0">
          <w:rPr>
            <w:rStyle w:val="Hyperlink"/>
          </w:rPr>
          <w:t>–</w:t>
        </w:r>
        <w:r w:rsidR="00E1057C" w:rsidRPr="008A57D0">
          <w:rPr>
            <w:rStyle w:val="Hyperlink"/>
            <w:rFonts w:eastAsia="SimSun"/>
          </w:rPr>
          <w:t>18 wet season (top)</w:t>
        </w:r>
        <w:r w:rsidR="00E1057C" w:rsidRPr="008A57D0">
          <w:rPr>
            <w:rStyle w:val="Hyperlink"/>
            <w:rFonts w:eastAsia="SimSun"/>
            <w:lang w:val="en-US"/>
          </w:rPr>
          <w:t>.</w:t>
        </w:r>
        <w:r w:rsidR="00E1057C">
          <w:rPr>
            <w:webHidden/>
          </w:rPr>
          <w:tab/>
        </w:r>
        <w:r w:rsidR="00E1057C">
          <w:rPr>
            <w:webHidden/>
          </w:rPr>
          <w:fldChar w:fldCharType="begin"/>
        </w:r>
        <w:r w:rsidR="00E1057C">
          <w:rPr>
            <w:webHidden/>
          </w:rPr>
          <w:instrText xml:space="preserve"> PAGEREF _Toc10536197 \h </w:instrText>
        </w:r>
        <w:r w:rsidR="00E1057C">
          <w:rPr>
            <w:webHidden/>
          </w:rPr>
        </w:r>
        <w:r w:rsidR="00E1057C">
          <w:rPr>
            <w:webHidden/>
          </w:rPr>
          <w:fldChar w:fldCharType="separate"/>
        </w:r>
        <w:r>
          <w:rPr>
            <w:webHidden/>
          </w:rPr>
          <w:t>53</w:t>
        </w:r>
        <w:r w:rsidR="00E1057C">
          <w:rPr>
            <w:webHidden/>
          </w:rPr>
          <w:fldChar w:fldCharType="end"/>
        </w:r>
      </w:hyperlink>
    </w:p>
    <w:p w14:paraId="029CB4A6"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98" w:history="1">
        <w:r w:rsidR="00E1057C" w:rsidRPr="008A57D0">
          <w:rPr>
            <w:rStyle w:val="Hyperlink"/>
            <w:rFonts w:eastAsia="SimSun"/>
          </w:rPr>
          <w:t>Figure 4</w:t>
        </w:r>
        <w:r w:rsidR="00E1057C" w:rsidRPr="008A57D0">
          <w:rPr>
            <w:rStyle w:val="Hyperlink"/>
            <w:rFonts w:eastAsia="SimSun"/>
          </w:rPr>
          <w:noBreakHyphen/>
          <w:t>23: Panel of water quality and environmental characteristics in the Wet Tropics region throughout the 2017–18 wet season period: weeks 1 to 11</w:t>
        </w:r>
        <w:r w:rsidR="00E1057C" w:rsidRPr="008A57D0">
          <w:rPr>
            <w:rStyle w:val="Hyperlink"/>
            <w:rFonts w:eastAsia="SimSun"/>
            <w:lang w:val="en-US"/>
          </w:rPr>
          <w:t>.</w:t>
        </w:r>
        <w:r w:rsidR="00E1057C">
          <w:rPr>
            <w:webHidden/>
          </w:rPr>
          <w:tab/>
        </w:r>
        <w:r w:rsidR="00E1057C">
          <w:rPr>
            <w:webHidden/>
          </w:rPr>
          <w:fldChar w:fldCharType="begin"/>
        </w:r>
        <w:r w:rsidR="00E1057C">
          <w:rPr>
            <w:webHidden/>
          </w:rPr>
          <w:instrText xml:space="preserve"> PAGEREF _Toc10536198 \h </w:instrText>
        </w:r>
        <w:r w:rsidR="00E1057C">
          <w:rPr>
            <w:webHidden/>
          </w:rPr>
        </w:r>
        <w:r w:rsidR="00E1057C">
          <w:rPr>
            <w:webHidden/>
          </w:rPr>
          <w:fldChar w:fldCharType="separate"/>
        </w:r>
        <w:r>
          <w:rPr>
            <w:webHidden/>
          </w:rPr>
          <w:t>56</w:t>
        </w:r>
        <w:r w:rsidR="00E1057C">
          <w:rPr>
            <w:webHidden/>
          </w:rPr>
          <w:fldChar w:fldCharType="end"/>
        </w:r>
      </w:hyperlink>
    </w:p>
    <w:p w14:paraId="50CB0591"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199" w:history="1">
        <w:r w:rsidR="00E1057C" w:rsidRPr="008A57D0">
          <w:rPr>
            <w:rStyle w:val="Hyperlink"/>
            <w:rFonts w:eastAsia="SimSun"/>
          </w:rPr>
          <w:t>Figure 4</w:t>
        </w:r>
        <w:r w:rsidR="00E1057C" w:rsidRPr="008A57D0">
          <w:rPr>
            <w:rStyle w:val="Hyperlink"/>
            <w:rFonts w:eastAsia="SimSun"/>
          </w:rPr>
          <w:noBreakHyphen/>
          <w:t>24: Panel of weekly water quality and environmental characteristics in the Wet Tropics region throughout the 2017</w:t>
        </w:r>
        <w:r w:rsidR="00E1057C" w:rsidRPr="008A57D0">
          <w:rPr>
            <w:rStyle w:val="Hyperlink"/>
            <w:rFonts w:eastAsia="SimSun"/>
            <w:lang w:val="en-US"/>
          </w:rPr>
          <w:t>–</w:t>
        </w:r>
        <w:r w:rsidR="00E1057C" w:rsidRPr="008A57D0">
          <w:rPr>
            <w:rStyle w:val="Hyperlink"/>
            <w:rFonts w:eastAsia="SimSun"/>
          </w:rPr>
          <w:t>18 wet season period: weeks 12 to 22.</w:t>
        </w:r>
        <w:r w:rsidR="00E1057C">
          <w:rPr>
            <w:webHidden/>
          </w:rPr>
          <w:tab/>
        </w:r>
        <w:r w:rsidR="00E1057C">
          <w:rPr>
            <w:webHidden/>
          </w:rPr>
          <w:fldChar w:fldCharType="begin"/>
        </w:r>
        <w:r w:rsidR="00E1057C">
          <w:rPr>
            <w:webHidden/>
          </w:rPr>
          <w:instrText xml:space="preserve"> PAGEREF _Toc10536199 \h </w:instrText>
        </w:r>
        <w:r w:rsidR="00E1057C">
          <w:rPr>
            <w:webHidden/>
          </w:rPr>
        </w:r>
        <w:r w:rsidR="00E1057C">
          <w:rPr>
            <w:webHidden/>
          </w:rPr>
          <w:fldChar w:fldCharType="separate"/>
        </w:r>
        <w:r>
          <w:rPr>
            <w:webHidden/>
          </w:rPr>
          <w:t>57</w:t>
        </w:r>
        <w:r w:rsidR="00E1057C">
          <w:rPr>
            <w:webHidden/>
          </w:rPr>
          <w:fldChar w:fldCharType="end"/>
        </w:r>
      </w:hyperlink>
    </w:p>
    <w:p w14:paraId="17A16D8A"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28" w:anchor="_Toc10536200" w:history="1">
        <w:r w:rsidR="00E1057C" w:rsidRPr="008A57D0">
          <w:rPr>
            <w:rStyle w:val="Hyperlink"/>
          </w:rPr>
          <w:t>Figure 4</w:t>
        </w:r>
        <w:r w:rsidR="00E1057C" w:rsidRPr="008A57D0">
          <w:rPr>
            <w:rStyle w:val="Hyperlink"/>
          </w:rPr>
          <w:noBreakHyphen/>
          <w:t>25: Cumulative exposure index for the Burdekin River from October 2017 to September 2018.</w:t>
        </w:r>
        <w:r w:rsidR="00E1057C">
          <w:rPr>
            <w:webHidden/>
          </w:rPr>
          <w:tab/>
        </w:r>
        <w:r w:rsidR="00E1057C">
          <w:rPr>
            <w:webHidden/>
          </w:rPr>
          <w:fldChar w:fldCharType="begin"/>
        </w:r>
        <w:r w:rsidR="00E1057C">
          <w:rPr>
            <w:webHidden/>
          </w:rPr>
          <w:instrText xml:space="preserve"> PAGEREF _Toc10536200 \h </w:instrText>
        </w:r>
        <w:r w:rsidR="00E1057C">
          <w:rPr>
            <w:webHidden/>
          </w:rPr>
        </w:r>
        <w:r w:rsidR="00E1057C">
          <w:rPr>
            <w:webHidden/>
          </w:rPr>
          <w:fldChar w:fldCharType="separate"/>
        </w:r>
        <w:r>
          <w:rPr>
            <w:webHidden/>
          </w:rPr>
          <w:t>58</w:t>
        </w:r>
        <w:r w:rsidR="00E1057C">
          <w:rPr>
            <w:webHidden/>
          </w:rPr>
          <w:fldChar w:fldCharType="end"/>
        </w:r>
      </w:hyperlink>
    </w:p>
    <w:p w14:paraId="26F3F3CB"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01" w:history="1">
        <w:r w:rsidR="00E1057C" w:rsidRPr="008A57D0">
          <w:rPr>
            <w:rStyle w:val="Hyperlink"/>
            <w:rFonts w:eastAsia="SimSun"/>
          </w:rPr>
          <w:t>Figure 4</w:t>
        </w:r>
        <w:r w:rsidR="00E1057C" w:rsidRPr="008A57D0">
          <w:rPr>
            <w:rStyle w:val="Hyperlink"/>
            <w:rFonts w:eastAsia="SimSun"/>
          </w:rPr>
          <w:noBreakHyphen/>
          <w:t>26: Maps showing the a) frequency of combined wet season water types</w:t>
        </w:r>
        <w:r w:rsidR="00E1057C" w:rsidRPr="008A57D0">
          <w:rPr>
            <w:rStyle w:val="Hyperlink"/>
          </w:rPr>
          <w:t xml:space="preserve"> </w:t>
        </w:r>
        <w:r w:rsidR="00E1057C" w:rsidRPr="008A57D0">
          <w:rPr>
            <w:rStyle w:val="Hyperlink"/>
            <w:rFonts w:eastAsia="SimSun"/>
          </w:rPr>
          <w:t>waters (primary, secondary and tertiary), b) the frequency of primary, secondary and tertiary water types and c) the exposure maps for the Burdekin region in the long-term (bottom) and 2017</w:t>
        </w:r>
        <w:r w:rsidR="00E1057C" w:rsidRPr="008A57D0">
          <w:rPr>
            <w:rStyle w:val="Hyperlink"/>
          </w:rPr>
          <w:t>–</w:t>
        </w:r>
        <w:r w:rsidR="00E1057C" w:rsidRPr="008A57D0">
          <w:rPr>
            <w:rStyle w:val="Hyperlink"/>
            <w:rFonts w:eastAsia="SimSun"/>
          </w:rPr>
          <w:t>18 wet season (top)</w:t>
        </w:r>
        <w:r w:rsidR="00E1057C" w:rsidRPr="008A57D0">
          <w:rPr>
            <w:rStyle w:val="Hyperlink"/>
            <w:rFonts w:eastAsia="SimSun"/>
            <w:lang w:val="en-US"/>
          </w:rPr>
          <w:t>.</w:t>
        </w:r>
        <w:r w:rsidR="00E1057C">
          <w:rPr>
            <w:webHidden/>
          </w:rPr>
          <w:tab/>
        </w:r>
        <w:r w:rsidR="00E1057C">
          <w:rPr>
            <w:webHidden/>
          </w:rPr>
          <w:fldChar w:fldCharType="begin"/>
        </w:r>
        <w:r w:rsidR="00E1057C">
          <w:rPr>
            <w:webHidden/>
          </w:rPr>
          <w:instrText xml:space="preserve"> PAGEREF _Toc10536201 \h </w:instrText>
        </w:r>
        <w:r w:rsidR="00E1057C">
          <w:rPr>
            <w:webHidden/>
          </w:rPr>
        </w:r>
        <w:r w:rsidR="00E1057C">
          <w:rPr>
            <w:webHidden/>
          </w:rPr>
          <w:fldChar w:fldCharType="separate"/>
        </w:r>
        <w:r>
          <w:rPr>
            <w:webHidden/>
          </w:rPr>
          <w:t>59</w:t>
        </w:r>
        <w:r w:rsidR="00E1057C">
          <w:rPr>
            <w:webHidden/>
          </w:rPr>
          <w:fldChar w:fldCharType="end"/>
        </w:r>
      </w:hyperlink>
    </w:p>
    <w:p w14:paraId="77DC701C"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02" w:history="1">
        <w:r w:rsidR="00E1057C" w:rsidRPr="008A57D0">
          <w:rPr>
            <w:rStyle w:val="Hyperlink"/>
            <w:rFonts w:eastAsia="SimSun"/>
          </w:rPr>
          <w:t>Figure 4</w:t>
        </w:r>
        <w:r w:rsidR="00E1057C" w:rsidRPr="008A57D0">
          <w:rPr>
            <w:rStyle w:val="Hyperlink"/>
            <w:rFonts w:eastAsia="SimSun"/>
          </w:rPr>
          <w:noBreakHyphen/>
          <w:t>27: Panel of water quality and environmental characteristics in the Burdekin region throughout the 2017</w:t>
        </w:r>
        <w:r w:rsidR="00E1057C" w:rsidRPr="008A57D0">
          <w:rPr>
            <w:rStyle w:val="Hyperlink"/>
            <w:lang w:val="en-AU"/>
          </w:rPr>
          <w:t>–</w:t>
        </w:r>
        <w:r w:rsidR="00E1057C" w:rsidRPr="008A57D0">
          <w:rPr>
            <w:rStyle w:val="Hyperlink"/>
            <w:rFonts w:eastAsia="SimSun"/>
          </w:rPr>
          <w:t>18 wet season period: weeks 1 to 11.</w:t>
        </w:r>
        <w:r w:rsidR="00E1057C">
          <w:rPr>
            <w:webHidden/>
          </w:rPr>
          <w:tab/>
        </w:r>
        <w:r w:rsidR="00E1057C">
          <w:rPr>
            <w:webHidden/>
          </w:rPr>
          <w:fldChar w:fldCharType="begin"/>
        </w:r>
        <w:r w:rsidR="00E1057C">
          <w:rPr>
            <w:webHidden/>
          </w:rPr>
          <w:instrText xml:space="preserve"> PAGEREF _Toc10536202 \h </w:instrText>
        </w:r>
        <w:r w:rsidR="00E1057C">
          <w:rPr>
            <w:webHidden/>
          </w:rPr>
        </w:r>
        <w:r w:rsidR="00E1057C">
          <w:rPr>
            <w:webHidden/>
          </w:rPr>
          <w:fldChar w:fldCharType="separate"/>
        </w:r>
        <w:r>
          <w:rPr>
            <w:webHidden/>
          </w:rPr>
          <w:t>62</w:t>
        </w:r>
        <w:r w:rsidR="00E1057C">
          <w:rPr>
            <w:webHidden/>
          </w:rPr>
          <w:fldChar w:fldCharType="end"/>
        </w:r>
      </w:hyperlink>
    </w:p>
    <w:p w14:paraId="5EC5D94E"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03" w:history="1">
        <w:r w:rsidR="00E1057C" w:rsidRPr="008A57D0">
          <w:rPr>
            <w:rStyle w:val="Hyperlink"/>
          </w:rPr>
          <w:t>Figure 4</w:t>
        </w:r>
        <w:r w:rsidR="00E1057C" w:rsidRPr="008A57D0">
          <w:rPr>
            <w:rStyle w:val="Hyperlink"/>
          </w:rPr>
          <w:noBreakHyphen/>
          <w:t>28: Panel of water quality and environmental characteristics in the Burdekin region throughout the 2017–18 wet season period: weeks 12 to 22.</w:t>
        </w:r>
        <w:r w:rsidR="00E1057C">
          <w:rPr>
            <w:webHidden/>
          </w:rPr>
          <w:tab/>
        </w:r>
        <w:r w:rsidR="00E1057C">
          <w:rPr>
            <w:webHidden/>
          </w:rPr>
          <w:fldChar w:fldCharType="begin"/>
        </w:r>
        <w:r w:rsidR="00E1057C">
          <w:rPr>
            <w:webHidden/>
          </w:rPr>
          <w:instrText xml:space="preserve"> PAGEREF _Toc10536203 \h </w:instrText>
        </w:r>
        <w:r w:rsidR="00E1057C">
          <w:rPr>
            <w:webHidden/>
          </w:rPr>
        </w:r>
        <w:r w:rsidR="00E1057C">
          <w:rPr>
            <w:webHidden/>
          </w:rPr>
          <w:fldChar w:fldCharType="separate"/>
        </w:r>
        <w:r>
          <w:rPr>
            <w:webHidden/>
          </w:rPr>
          <w:t>63</w:t>
        </w:r>
        <w:r w:rsidR="00E1057C">
          <w:rPr>
            <w:webHidden/>
          </w:rPr>
          <w:fldChar w:fldCharType="end"/>
        </w:r>
      </w:hyperlink>
    </w:p>
    <w:p w14:paraId="672E7E58"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04" w:history="1">
        <w:r w:rsidR="00E1057C" w:rsidRPr="008A57D0">
          <w:rPr>
            <w:rStyle w:val="Hyperlink"/>
          </w:rPr>
          <w:t>Figure 4</w:t>
        </w:r>
        <w:r w:rsidR="00E1057C" w:rsidRPr="008A57D0">
          <w:rPr>
            <w:rStyle w:val="Hyperlink"/>
          </w:rPr>
          <w:noBreakHyphen/>
          <w:t>29: Maps showing the a) frequency of combined wet season water types (primary, secondary and tertiary), b) the frequency of primary, secondary and tertiary wet season water types and c) the exposure maps for the Mackay-Whitsunday region in the long-term (bottom) and 2017</w:t>
        </w:r>
        <w:r w:rsidR="00E1057C" w:rsidRPr="008A57D0">
          <w:rPr>
            <w:rStyle w:val="Hyperlink"/>
            <w:lang w:val="en-AU"/>
          </w:rPr>
          <w:t>–</w:t>
        </w:r>
        <w:r w:rsidR="00E1057C" w:rsidRPr="008A57D0">
          <w:rPr>
            <w:rStyle w:val="Hyperlink"/>
          </w:rPr>
          <w:t>18 wet season (top).</w:t>
        </w:r>
        <w:r w:rsidR="00E1057C">
          <w:rPr>
            <w:webHidden/>
          </w:rPr>
          <w:tab/>
        </w:r>
        <w:r w:rsidR="00E1057C">
          <w:rPr>
            <w:webHidden/>
          </w:rPr>
          <w:fldChar w:fldCharType="begin"/>
        </w:r>
        <w:r w:rsidR="00E1057C">
          <w:rPr>
            <w:webHidden/>
          </w:rPr>
          <w:instrText xml:space="preserve"> PAGEREF _Toc10536204 \h </w:instrText>
        </w:r>
        <w:r w:rsidR="00E1057C">
          <w:rPr>
            <w:webHidden/>
          </w:rPr>
        </w:r>
        <w:r w:rsidR="00E1057C">
          <w:rPr>
            <w:webHidden/>
          </w:rPr>
          <w:fldChar w:fldCharType="separate"/>
        </w:r>
        <w:r>
          <w:rPr>
            <w:webHidden/>
          </w:rPr>
          <w:t>65</w:t>
        </w:r>
        <w:r w:rsidR="00E1057C">
          <w:rPr>
            <w:webHidden/>
          </w:rPr>
          <w:fldChar w:fldCharType="end"/>
        </w:r>
      </w:hyperlink>
    </w:p>
    <w:p w14:paraId="7DB1DD37"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05" w:history="1">
        <w:r w:rsidR="00E1057C" w:rsidRPr="008A57D0">
          <w:rPr>
            <w:rStyle w:val="Hyperlink"/>
          </w:rPr>
          <w:t>Figure 4</w:t>
        </w:r>
        <w:r w:rsidR="00E1057C" w:rsidRPr="008A57D0">
          <w:rPr>
            <w:rStyle w:val="Hyperlink"/>
          </w:rPr>
          <w:noBreakHyphen/>
          <w:t>30: Panel of water quality and environmental characteristics in the Mackay-Whitsunday region throughout the 2017–18 wet season period: weeks 1 to 11.</w:t>
        </w:r>
        <w:r w:rsidR="00E1057C">
          <w:rPr>
            <w:webHidden/>
          </w:rPr>
          <w:tab/>
        </w:r>
        <w:r w:rsidR="00E1057C">
          <w:rPr>
            <w:webHidden/>
          </w:rPr>
          <w:fldChar w:fldCharType="begin"/>
        </w:r>
        <w:r w:rsidR="00E1057C">
          <w:rPr>
            <w:webHidden/>
          </w:rPr>
          <w:instrText xml:space="preserve"> PAGEREF _Toc10536205 \h </w:instrText>
        </w:r>
        <w:r w:rsidR="00E1057C">
          <w:rPr>
            <w:webHidden/>
          </w:rPr>
        </w:r>
        <w:r w:rsidR="00E1057C">
          <w:rPr>
            <w:webHidden/>
          </w:rPr>
          <w:fldChar w:fldCharType="separate"/>
        </w:r>
        <w:r>
          <w:rPr>
            <w:webHidden/>
          </w:rPr>
          <w:t>67</w:t>
        </w:r>
        <w:r w:rsidR="00E1057C">
          <w:rPr>
            <w:webHidden/>
          </w:rPr>
          <w:fldChar w:fldCharType="end"/>
        </w:r>
      </w:hyperlink>
    </w:p>
    <w:p w14:paraId="2B8092B9"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06" w:history="1">
        <w:r w:rsidR="00E1057C" w:rsidRPr="008A57D0">
          <w:rPr>
            <w:rStyle w:val="Hyperlink"/>
          </w:rPr>
          <w:t>Figure 4</w:t>
        </w:r>
        <w:r w:rsidR="00E1057C" w:rsidRPr="008A57D0">
          <w:rPr>
            <w:rStyle w:val="Hyperlink"/>
          </w:rPr>
          <w:noBreakHyphen/>
          <w:t>31: Panel of water quality and environmental characteristics in the Mackay-Whitsunday region throughout the 2017</w:t>
        </w:r>
        <w:r w:rsidR="00E1057C" w:rsidRPr="008A57D0">
          <w:rPr>
            <w:rStyle w:val="Hyperlink"/>
            <w:lang w:val="en-AU"/>
          </w:rPr>
          <w:t>–</w:t>
        </w:r>
        <w:r w:rsidR="00E1057C" w:rsidRPr="008A57D0">
          <w:rPr>
            <w:rStyle w:val="Hyperlink"/>
          </w:rPr>
          <w:t>18 wet season period: weeks 12 to 22.</w:t>
        </w:r>
        <w:r w:rsidR="00E1057C">
          <w:rPr>
            <w:webHidden/>
          </w:rPr>
          <w:tab/>
        </w:r>
        <w:r w:rsidR="00E1057C">
          <w:rPr>
            <w:webHidden/>
          </w:rPr>
          <w:fldChar w:fldCharType="begin"/>
        </w:r>
        <w:r w:rsidR="00E1057C">
          <w:rPr>
            <w:webHidden/>
          </w:rPr>
          <w:instrText xml:space="preserve"> PAGEREF _Toc10536206 \h </w:instrText>
        </w:r>
        <w:r w:rsidR="00E1057C">
          <w:rPr>
            <w:webHidden/>
          </w:rPr>
        </w:r>
        <w:r w:rsidR="00E1057C">
          <w:rPr>
            <w:webHidden/>
          </w:rPr>
          <w:fldChar w:fldCharType="separate"/>
        </w:r>
        <w:r>
          <w:rPr>
            <w:webHidden/>
          </w:rPr>
          <w:t>68</w:t>
        </w:r>
        <w:r w:rsidR="00E1057C">
          <w:rPr>
            <w:webHidden/>
          </w:rPr>
          <w:fldChar w:fldCharType="end"/>
        </w:r>
      </w:hyperlink>
    </w:p>
    <w:p w14:paraId="7E8993E7"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07" w:history="1">
        <w:r w:rsidR="00E1057C" w:rsidRPr="008A57D0">
          <w:rPr>
            <w:rStyle w:val="Hyperlink"/>
          </w:rPr>
          <w:t>Figure 5</w:t>
        </w:r>
        <w:r w:rsidR="00E1057C" w:rsidRPr="008A57D0">
          <w:rPr>
            <w:rStyle w:val="Hyperlink"/>
          </w:rPr>
          <w:noBreakHyphen/>
          <w:t>1: Water quality sampling sites in the Cape York region shown with water body boundaries.</w:t>
        </w:r>
        <w:r w:rsidR="00E1057C">
          <w:rPr>
            <w:webHidden/>
          </w:rPr>
          <w:tab/>
        </w:r>
        <w:r w:rsidR="00E1057C">
          <w:rPr>
            <w:webHidden/>
          </w:rPr>
          <w:fldChar w:fldCharType="begin"/>
        </w:r>
        <w:r w:rsidR="00E1057C">
          <w:rPr>
            <w:webHidden/>
          </w:rPr>
          <w:instrText xml:space="preserve"> PAGEREF _Toc10536207 \h </w:instrText>
        </w:r>
        <w:r w:rsidR="00E1057C">
          <w:rPr>
            <w:webHidden/>
          </w:rPr>
        </w:r>
        <w:r w:rsidR="00E1057C">
          <w:rPr>
            <w:webHidden/>
          </w:rPr>
          <w:fldChar w:fldCharType="separate"/>
        </w:r>
        <w:r>
          <w:rPr>
            <w:webHidden/>
          </w:rPr>
          <w:t>73</w:t>
        </w:r>
        <w:r w:rsidR="00E1057C">
          <w:rPr>
            <w:webHidden/>
          </w:rPr>
          <w:fldChar w:fldCharType="end"/>
        </w:r>
      </w:hyperlink>
    </w:p>
    <w:p w14:paraId="7EFBF6CE"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08" w:history="1">
        <w:r w:rsidR="00E1057C" w:rsidRPr="008A57D0">
          <w:rPr>
            <w:rStyle w:val="Hyperlink"/>
          </w:rPr>
          <w:t>Figure 5</w:t>
        </w:r>
        <w:r w:rsidR="00E1057C" w:rsidRPr="008A57D0">
          <w:rPr>
            <w:rStyle w:val="Hyperlink"/>
          </w:rPr>
          <w:noBreakHyphen/>
          <w:t>2: Water sampling sites in the Endeavour Basin focus area with water body boundaries.</w:t>
        </w:r>
        <w:r w:rsidR="00E1057C">
          <w:rPr>
            <w:webHidden/>
          </w:rPr>
          <w:tab/>
        </w:r>
        <w:r w:rsidR="00E1057C">
          <w:rPr>
            <w:webHidden/>
          </w:rPr>
          <w:fldChar w:fldCharType="begin"/>
        </w:r>
        <w:r w:rsidR="00E1057C">
          <w:rPr>
            <w:webHidden/>
          </w:rPr>
          <w:instrText xml:space="preserve"> PAGEREF _Toc10536208 \h </w:instrText>
        </w:r>
        <w:r w:rsidR="00E1057C">
          <w:rPr>
            <w:webHidden/>
          </w:rPr>
        </w:r>
        <w:r w:rsidR="00E1057C">
          <w:rPr>
            <w:webHidden/>
          </w:rPr>
          <w:fldChar w:fldCharType="separate"/>
        </w:r>
        <w:r>
          <w:rPr>
            <w:webHidden/>
          </w:rPr>
          <w:t>74</w:t>
        </w:r>
        <w:r w:rsidR="00E1057C">
          <w:rPr>
            <w:webHidden/>
          </w:rPr>
          <w:fldChar w:fldCharType="end"/>
        </w:r>
      </w:hyperlink>
    </w:p>
    <w:p w14:paraId="233840A3"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09" w:history="1">
        <w:r w:rsidR="00E1057C" w:rsidRPr="008A57D0">
          <w:rPr>
            <w:rStyle w:val="Hyperlink"/>
          </w:rPr>
          <w:t>Figure 5</w:t>
        </w:r>
        <w:r w:rsidR="00E1057C" w:rsidRPr="008A57D0">
          <w:rPr>
            <w:rStyle w:val="Hyperlink"/>
          </w:rPr>
          <w:noBreakHyphen/>
          <w:t>3: Daily discharge for the Annan River (gauge 107003A) for the 2017–18 wet season.</w:t>
        </w:r>
        <w:r w:rsidR="00E1057C">
          <w:rPr>
            <w:webHidden/>
          </w:rPr>
          <w:tab/>
        </w:r>
        <w:r w:rsidR="00E1057C">
          <w:rPr>
            <w:webHidden/>
          </w:rPr>
          <w:fldChar w:fldCharType="begin"/>
        </w:r>
        <w:r w:rsidR="00E1057C">
          <w:rPr>
            <w:webHidden/>
          </w:rPr>
          <w:instrText xml:space="preserve"> PAGEREF _Toc10536209 \h </w:instrText>
        </w:r>
        <w:r w:rsidR="00E1057C">
          <w:rPr>
            <w:webHidden/>
          </w:rPr>
        </w:r>
        <w:r w:rsidR="00E1057C">
          <w:rPr>
            <w:webHidden/>
          </w:rPr>
          <w:fldChar w:fldCharType="separate"/>
        </w:r>
        <w:r>
          <w:rPr>
            <w:webHidden/>
          </w:rPr>
          <w:t>75</w:t>
        </w:r>
        <w:r w:rsidR="00E1057C">
          <w:rPr>
            <w:webHidden/>
          </w:rPr>
          <w:fldChar w:fldCharType="end"/>
        </w:r>
      </w:hyperlink>
    </w:p>
    <w:p w14:paraId="4014742C"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10" w:history="1">
        <w:r w:rsidR="00E1057C" w:rsidRPr="008A57D0">
          <w:rPr>
            <w:rStyle w:val="Hyperlink"/>
          </w:rPr>
          <w:t>Figure 5</w:t>
        </w:r>
        <w:r w:rsidR="00E1057C" w:rsidRPr="008A57D0">
          <w:rPr>
            <w:rStyle w:val="Hyperlink"/>
          </w:rPr>
          <w:noBreakHyphen/>
          <w:t xml:space="preserve">4: Long-term daily discharge for the </w:t>
        </w:r>
        <w:r w:rsidR="00E1057C" w:rsidRPr="008A57D0">
          <w:rPr>
            <w:rStyle w:val="Hyperlink"/>
            <w:rFonts w:eastAsia="SimSun"/>
          </w:rPr>
          <w:t>Annan River (gauge 107003A)</w:t>
        </w:r>
        <w:r w:rsidR="00E1057C" w:rsidRPr="008A57D0">
          <w:rPr>
            <w:rStyle w:val="Hyperlink"/>
          </w:rPr>
          <w:t>.</w:t>
        </w:r>
        <w:r w:rsidR="00E1057C">
          <w:rPr>
            <w:webHidden/>
          </w:rPr>
          <w:tab/>
        </w:r>
        <w:r w:rsidR="00E1057C">
          <w:rPr>
            <w:webHidden/>
          </w:rPr>
          <w:fldChar w:fldCharType="begin"/>
        </w:r>
        <w:r w:rsidR="00E1057C">
          <w:rPr>
            <w:webHidden/>
          </w:rPr>
          <w:instrText xml:space="preserve"> PAGEREF _Toc10536210 \h </w:instrText>
        </w:r>
        <w:r w:rsidR="00E1057C">
          <w:rPr>
            <w:webHidden/>
          </w:rPr>
        </w:r>
        <w:r w:rsidR="00E1057C">
          <w:rPr>
            <w:webHidden/>
          </w:rPr>
          <w:fldChar w:fldCharType="separate"/>
        </w:r>
        <w:r>
          <w:rPr>
            <w:webHidden/>
          </w:rPr>
          <w:t>75</w:t>
        </w:r>
        <w:r w:rsidR="00E1057C">
          <w:rPr>
            <w:webHidden/>
          </w:rPr>
          <w:fldChar w:fldCharType="end"/>
        </w:r>
      </w:hyperlink>
    </w:p>
    <w:p w14:paraId="6BB99658"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11" w:history="1">
        <w:r w:rsidR="00E1057C" w:rsidRPr="008A57D0">
          <w:rPr>
            <w:rStyle w:val="Hyperlink"/>
          </w:rPr>
          <w:t>Figure 5</w:t>
        </w:r>
        <w:r w:rsidR="00E1057C" w:rsidRPr="008A57D0">
          <w:rPr>
            <w:rStyle w:val="Hyperlink"/>
          </w:rPr>
          <w:noBreakHyphen/>
          <w:t xml:space="preserve">5: Long-term daily discharge for the </w:t>
        </w:r>
        <w:r w:rsidR="00E1057C" w:rsidRPr="008A57D0">
          <w:rPr>
            <w:rStyle w:val="Hyperlink"/>
            <w:rFonts w:eastAsia="SimSun"/>
          </w:rPr>
          <w:t>Endeavour River (gauge 107001B)</w:t>
        </w:r>
        <w:r w:rsidR="00E1057C" w:rsidRPr="008A57D0">
          <w:rPr>
            <w:rStyle w:val="Hyperlink"/>
          </w:rPr>
          <w:t>.</w:t>
        </w:r>
        <w:r w:rsidR="00E1057C">
          <w:rPr>
            <w:webHidden/>
          </w:rPr>
          <w:tab/>
        </w:r>
        <w:r w:rsidR="00E1057C">
          <w:rPr>
            <w:webHidden/>
          </w:rPr>
          <w:fldChar w:fldCharType="begin"/>
        </w:r>
        <w:r w:rsidR="00E1057C">
          <w:rPr>
            <w:webHidden/>
          </w:rPr>
          <w:instrText xml:space="preserve"> PAGEREF _Toc10536211 \h </w:instrText>
        </w:r>
        <w:r w:rsidR="00E1057C">
          <w:rPr>
            <w:webHidden/>
          </w:rPr>
        </w:r>
        <w:r w:rsidR="00E1057C">
          <w:rPr>
            <w:webHidden/>
          </w:rPr>
          <w:fldChar w:fldCharType="separate"/>
        </w:r>
        <w:r>
          <w:rPr>
            <w:webHidden/>
          </w:rPr>
          <w:t>76</w:t>
        </w:r>
        <w:r w:rsidR="00E1057C">
          <w:rPr>
            <w:webHidden/>
          </w:rPr>
          <w:fldChar w:fldCharType="end"/>
        </w:r>
      </w:hyperlink>
    </w:p>
    <w:p w14:paraId="49C9B06B"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12" w:history="1">
        <w:r w:rsidR="00E1057C" w:rsidRPr="008A57D0">
          <w:rPr>
            <w:rStyle w:val="Hyperlink"/>
          </w:rPr>
          <w:t>Figure 5</w:t>
        </w:r>
        <w:r w:rsidR="00E1057C" w:rsidRPr="008A57D0">
          <w:rPr>
            <w:rStyle w:val="Hyperlink"/>
          </w:rPr>
          <w:noBreakHyphen/>
          <w:t>6. Loads of (A) total suspended solids (TSS), (B) dissolved inorganic (DIN) and particulate nitrogen (PN), and (C) discharge for the Endeavour Basin from 2006 to 2018.</w:t>
        </w:r>
        <w:r w:rsidR="00E1057C">
          <w:rPr>
            <w:webHidden/>
          </w:rPr>
          <w:tab/>
        </w:r>
        <w:r w:rsidR="00E1057C">
          <w:rPr>
            <w:webHidden/>
          </w:rPr>
          <w:fldChar w:fldCharType="begin"/>
        </w:r>
        <w:r w:rsidR="00E1057C">
          <w:rPr>
            <w:webHidden/>
          </w:rPr>
          <w:instrText xml:space="preserve"> PAGEREF _Toc10536212 \h </w:instrText>
        </w:r>
        <w:r w:rsidR="00E1057C">
          <w:rPr>
            <w:webHidden/>
          </w:rPr>
        </w:r>
        <w:r w:rsidR="00E1057C">
          <w:rPr>
            <w:webHidden/>
          </w:rPr>
          <w:fldChar w:fldCharType="separate"/>
        </w:r>
        <w:r>
          <w:rPr>
            <w:webHidden/>
          </w:rPr>
          <w:t>77</w:t>
        </w:r>
        <w:r w:rsidR="00E1057C">
          <w:rPr>
            <w:webHidden/>
          </w:rPr>
          <w:fldChar w:fldCharType="end"/>
        </w:r>
      </w:hyperlink>
    </w:p>
    <w:p w14:paraId="5981DBDA"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13" w:history="1">
        <w:r w:rsidR="00E1057C" w:rsidRPr="008A57D0">
          <w:rPr>
            <w:rStyle w:val="Hyperlink"/>
          </w:rPr>
          <w:t>Figure 5</w:t>
        </w:r>
        <w:r w:rsidR="00E1057C" w:rsidRPr="008A57D0">
          <w:rPr>
            <w:rStyle w:val="Hyperlink"/>
          </w:rPr>
          <w:noBreakHyphen/>
          <w:t>7: Endeavour river flood plume heading north along the coast on 19 January 2018. TSS 320 mg L</w:t>
        </w:r>
        <w:r w:rsidR="00E1057C" w:rsidRPr="008A57D0">
          <w:rPr>
            <w:rStyle w:val="Hyperlink"/>
            <w:vertAlign w:val="superscript"/>
          </w:rPr>
          <w:t>-1</w:t>
        </w:r>
        <w:r w:rsidR="00E1057C" w:rsidRPr="008A57D0">
          <w:rPr>
            <w:rStyle w:val="Hyperlink"/>
          </w:rPr>
          <w:t xml:space="preserve"> was recorded at site ER01 on this date.</w:t>
        </w:r>
        <w:r w:rsidR="00E1057C">
          <w:rPr>
            <w:webHidden/>
          </w:rPr>
          <w:tab/>
        </w:r>
        <w:r w:rsidR="00E1057C">
          <w:rPr>
            <w:webHidden/>
          </w:rPr>
          <w:fldChar w:fldCharType="begin"/>
        </w:r>
        <w:r w:rsidR="00E1057C">
          <w:rPr>
            <w:webHidden/>
          </w:rPr>
          <w:instrText xml:space="preserve"> PAGEREF _Toc10536213 \h </w:instrText>
        </w:r>
        <w:r w:rsidR="00E1057C">
          <w:rPr>
            <w:webHidden/>
          </w:rPr>
        </w:r>
        <w:r w:rsidR="00E1057C">
          <w:rPr>
            <w:webHidden/>
          </w:rPr>
          <w:fldChar w:fldCharType="separate"/>
        </w:r>
        <w:r>
          <w:rPr>
            <w:webHidden/>
          </w:rPr>
          <w:t>78</w:t>
        </w:r>
        <w:r w:rsidR="00E1057C">
          <w:rPr>
            <w:webHidden/>
          </w:rPr>
          <w:fldChar w:fldCharType="end"/>
        </w:r>
      </w:hyperlink>
    </w:p>
    <w:p w14:paraId="65DC1202"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14" w:history="1">
        <w:r w:rsidR="00E1057C" w:rsidRPr="008A57D0">
          <w:rPr>
            <w:rStyle w:val="Hyperlink"/>
          </w:rPr>
          <w:t>Figure 5</w:t>
        </w:r>
        <w:r w:rsidR="00E1057C" w:rsidRPr="008A57D0">
          <w:rPr>
            <w:rStyle w:val="Hyperlink"/>
          </w:rPr>
          <w:noBreakHyphen/>
          <w:t>8: Annan and Endeavour River flood plumes extending out to mid-shelf reefs on 31 January 2018. Red line depicts approximate visible plume extent, not differentiating between primary, secondary or tertiary waters (Source: NASA MODIS image)</w:t>
        </w:r>
        <w:r w:rsidR="00E1057C">
          <w:rPr>
            <w:webHidden/>
          </w:rPr>
          <w:tab/>
        </w:r>
        <w:r w:rsidR="00E1057C">
          <w:rPr>
            <w:webHidden/>
          </w:rPr>
          <w:fldChar w:fldCharType="begin"/>
        </w:r>
        <w:r w:rsidR="00E1057C">
          <w:rPr>
            <w:webHidden/>
          </w:rPr>
          <w:instrText xml:space="preserve"> PAGEREF _Toc10536214 \h </w:instrText>
        </w:r>
        <w:r w:rsidR="00E1057C">
          <w:rPr>
            <w:webHidden/>
          </w:rPr>
        </w:r>
        <w:r w:rsidR="00E1057C">
          <w:rPr>
            <w:webHidden/>
          </w:rPr>
          <w:fldChar w:fldCharType="separate"/>
        </w:r>
        <w:r>
          <w:rPr>
            <w:webHidden/>
          </w:rPr>
          <w:t>79</w:t>
        </w:r>
        <w:r w:rsidR="00E1057C">
          <w:rPr>
            <w:webHidden/>
          </w:rPr>
          <w:fldChar w:fldCharType="end"/>
        </w:r>
      </w:hyperlink>
    </w:p>
    <w:p w14:paraId="46ABD26F"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15" w:history="1">
        <w:r w:rsidR="00E1057C" w:rsidRPr="008A57D0">
          <w:rPr>
            <w:rStyle w:val="Hyperlink"/>
            <w:rFonts w:eastAsia="SimSun"/>
          </w:rPr>
          <w:t>Figure 5</w:t>
        </w:r>
        <w:r w:rsidR="00E1057C" w:rsidRPr="008A57D0">
          <w:rPr>
            <w:rStyle w:val="Hyperlink"/>
            <w:rFonts w:eastAsia="SimSun"/>
          </w:rPr>
          <w:noBreakHyphen/>
          <w:t xml:space="preserve">9: </w:t>
        </w:r>
        <w:r w:rsidR="00E1057C" w:rsidRPr="008A57D0">
          <w:rPr>
            <w:rStyle w:val="Hyperlink"/>
          </w:rPr>
          <w:t>Water quality concentrations (surface and subsurface samples) and Secchi depth over distance from river mouth (km) for the Endeavour Basin sub-region during ambient conditions (2017–18 water year).</w:t>
        </w:r>
        <w:r w:rsidR="00E1057C">
          <w:rPr>
            <w:webHidden/>
          </w:rPr>
          <w:tab/>
        </w:r>
        <w:r w:rsidR="00E1057C">
          <w:rPr>
            <w:webHidden/>
          </w:rPr>
          <w:fldChar w:fldCharType="begin"/>
        </w:r>
        <w:r w:rsidR="00E1057C">
          <w:rPr>
            <w:webHidden/>
          </w:rPr>
          <w:instrText xml:space="preserve"> PAGEREF _Toc10536215 \h </w:instrText>
        </w:r>
        <w:r w:rsidR="00E1057C">
          <w:rPr>
            <w:webHidden/>
          </w:rPr>
        </w:r>
        <w:r w:rsidR="00E1057C">
          <w:rPr>
            <w:webHidden/>
          </w:rPr>
          <w:fldChar w:fldCharType="separate"/>
        </w:r>
        <w:r>
          <w:rPr>
            <w:webHidden/>
          </w:rPr>
          <w:t>81</w:t>
        </w:r>
        <w:r w:rsidR="00E1057C">
          <w:rPr>
            <w:webHidden/>
          </w:rPr>
          <w:fldChar w:fldCharType="end"/>
        </w:r>
      </w:hyperlink>
    </w:p>
    <w:p w14:paraId="48B4C1E4"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16" w:history="1">
        <w:r w:rsidR="00E1057C" w:rsidRPr="008A57D0">
          <w:rPr>
            <w:rStyle w:val="Hyperlink"/>
          </w:rPr>
          <w:t>Figure 5</w:t>
        </w:r>
        <w:r w:rsidR="00E1057C" w:rsidRPr="008A57D0">
          <w:rPr>
            <w:rStyle w:val="Hyperlink"/>
          </w:rPr>
          <w:noBreakHyphen/>
          <w:t>10: TSS, nutrient and Chl-</w:t>
        </w:r>
        <w:r w:rsidR="00E1057C" w:rsidRPr="008A57D0">
          <w:rPr>
            <w:rStyle w:val="Hyperlink"/>
            <w:i/>
          </w:rPr>
          <w:t>a</w:t>
        </w:r>
        <w:r w:rsidR="00E1057C" w:rsidRPr="008A57D0">
          <w:rPr>
            <w:rStyle w:val="Hyperlink"/>
          </w:rPr>
          <w:t xml:space="preserve"> concentrations </w:t>
        </w:r>
        <w:r w:rsidR="00E1057C" w:rsidRPr="008A57D0">
          <w:rPr>
            <w:rStyle w:val="Hyperlink"/>
            <w:rFonts w:eastAsia="Calibri"/>
          </w:rPr>
          <w:t>over the salinity gradient for the combined Annan-Endeavour flood events (19, 23 and 24 January, and 9, 17 and 27 March 2018).</w:t>
        </w:r>
        <w:r w:rsidR="00E1057C">
          <w:rPr>
            <w:webHidden/>
          </w:rPr>
          <w:tab/>
        </w:r>
        <w:r w:rsidR="00E1057C">
          <w:rPr>
            <w:webHidden/>
          </w:rPr>
          <w:fldChar w:fldCharType="begin"/>
        </w:r>
        <w:r w:rsidR="00E1057C">
          <w:rPr>
            <w:webHidden/>
          </w:rPr>
          <w:instrText xml:space="preserve"> PAGEREF _Toc10536216 \h </w:instrText>
        </w:r>
        <w:r w:rsidR="00E1057C">
          <w:rPr>
            <w:webHidden/>
          </w:rPr>
        </w:r>
        <w:r w:rsidR="00E1057C">
          <w:rPr>
            <w:webHidden/>
          </w:rPr>
          <w:fldChar w:fldCharType="separate"/>
        </w:r>
        <w:r>
          <w:rPr>
            <w:webHidden/>
          </w:rPr>
          <w:t>82</w:t>
        </w:r>
        <w:r w:rsidR="00E1057C">
          <w:rPr>
            <w:webHidden/>
          </w:rPr>
          <w:fldChar w:fldCharType="end"/>
        </w:r>
      </w:hyperlink>
    </w:p>
    <w:p w14:paraId="597F324D"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17" w:history="1">
        <w:r w:rsidR="00E1057C" w:rsidRPr="008A57D0">
          <w:rPr>
            <w:rStyle w:val="Hyperlink"/>
          </w:rPr>
          <w:t>Figure 5</w:t>
        </w:r>
        <w:r w:rsidR="00E1057C" w:rsidRPr="008A57D0">
          <w:rPr>
            <w:rStyle w:val="Hyperlink"/>
          </w:rPr>
          <w:noBreakHyphen/>
          <w:t>11: Water quality sampling sites in the Normanby Basin focus area with water body boundaries.</w:t>
        </w:r>
        <w:r w:rsidR="00E1057C">
          <w:rPr>
            <w:webHidden/>
          </w:rPr>
          <w:tab/>
        </w:r>
        <w:r w:rsidR="00E1057C">
          <w:rPr>
            <w:webHidden/>
          </w:rPr>
          <w:fldChar w:fldCharType="begin"/>
        </w:r>
        <w:r w:rsidR="00E1057C">
          <w:rPr>
            <w:webHidden/>
          </w:rPr>
          <w:instrText xml:space="preserve"> PAGEREF _Toc10536217 \h </w:instrText>
        </w:r>
        <w:r w:rsidR="00E1057C">
          <w:rPr>
            <w:webHidden/>
          </w:rPr>
        </w:r>
        <w:r w:rsidR="00E1057C">
          <w:rPr>
            <w:webHidden/>
          </w:rPr>
          <w:fldChar w:fldCharType="separate"/>
        </w:r>
        <w:r>
          <w:rPr>
            <w:webHidden/>
          </w:rPr>
          <w:t>83</w:t>
        </w:r>
        <w:r w:rsidR="00E1057C">
          <w:rPr>
            <w:webHidden/>
          </w:rPr>
          <w:fldChar w:fldCharType="end"/>
        </w:r>
      </w:hyperlink>
    </w:p>
    <w:p w14:paraId="7FB99214"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18" w:history="1">
        <w:r w:rsidR="00E1057C" w:rsidRPr="008A57D0">
          <w:rPr>
            <w:rStyle w:val="Hyperlink"/>
          </w:rPr>
          <w:t>Figure 5</w:t>
        </w:r>
        <w:r w:rsidR="00E1057C" w:rsidRPr="008A57D0">
          <w:rPr>
            <w:rStyle w:val="Hyperlink"/>
          </w:rPr>
          <w:noBreakHyphen/>
          <w:t>12: Daily discharge for the Normanby River (gauge 105107A) for the 2017–18 water year. Red dots represent sampling dates.</w:t>
        </w:r>
        <w:r w:rsidR="00E1057C">
          <w:rPr>
            <w:webHidden/>
          </w:rPr>
          <w:tab/>
        </w:r>
        <w:r w:rsidR="00E1057C">
          <w:rPr>
            <w:webHidden/>
          </w:rPr>
          <w:fldChar w:fldCharType="begin"/>
        </w:r>
        <w:r w:rsidR="00E1057C">
          <w:rPr>
            <w:webHidden/>
          </w:rPr>
          <w:instrText xml:space="preserve"> PAGEREF _Toc10536218 \h </w:instrText>
        </w:r>
        <w:r w:rsidR="00E1057C">
          <w:rPr>
            <w:webHidden/>
          </w:rPr>
        </w:r>
        <w:r w:rsidR="00E1057C">
          <w:rPr>
            <w:webHidden/>
          </w:rPr>
          <w:fldChar w:fldCharType="separate"/>
        </w:r>
        <w:r>
          <w:rPr>
            <w:webHidden/>
          </w:rPr>
          <w:t>84</w:t>
        </w:r>
        <w:r w:rsidR="00E1057C">
          <w:rPr>
            <w:webHidden/>
          </w:rPr>
          <w:fldChar w:fldCharType="end"/>
        </w:r>
      </w:hyperlink>
    </w:p>
    <w:p w14:paraId="0D260EDE"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19" w:history="1">
        <w:r w:rsidR="00E1057C" w:rsidRPr="008A57D0">
          <w:rPr>
            <w:rStyle w:val="Hyperlink"/>
          </w:rPr>
          <w:t>Figure 5</w:t>
        </w:r>
        <w:r w:rsidR="00E1057C" w:rsidRPr="008A57D0">
          <w:rPr>
            <w:rStyle w:val="Hyperlink"/>
          </w:rPr>
          <w:noBreakHyphen/>
          <w:t>13: Daily discharge for the Normanby River (Kalpowar gauge 105107A).</w:t>
        </w:r>
        <w:r w:rsidR="00E1057C">
          <w:rPr>
            <w:webHidden/>
          </w:rPr>
          <w:tab/>
        </w:r>
        <w:r w:rsidR="00E1057C">
          <w:rPr>
            <w:webHidden/>
          </w:rPr>
          <w:fldChar w:fldCharType="begin"/>
        </w:r>
        <w:r w:rsidR="00E1057C">
          <w:rPr>
            <w:webHidden/>
          </w:rPr>
          <w:instrText xml:space="preserve"> PAGEREF _Toc10536219 \h </w:instrText>
        </w:r>
        <w:r w:rsidR="00E1057C">
          <w:rPr>
            <w:webHidden/>
          </w:rPr>
        </w:r>
        <w:r w:rsidR="00E1057C">
          <w:rPr>
            <w:webHidden/>
          </w:rPr>
          <w:fldChar w:fldCharType="separate"/>
        </w:r>
        <w:r>
          <w:rPr>
            <w:webHidden/>
          </w:rPr>
          <w:t>84</w:t>
        </w:r>
        <w:r w:rsidR="00E1057C">
          <w:rPr>
            <w:webHidden/>
          </w:rPr>
          <w:fldChar w:fldCharType="end"/>
        </w:r>
      </w:hyperlink>
    </w:p>
    <w:p w14:paraId="08150908"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29" w:anchor="_Toc10536220" w:history="1">
        <w:r w:rsidR="00E1057C" w:rsidRPr="008A57D0">
          <w:rPr>
            <w:rStyle w:val="Hyperlink"/>
          </w:rPr>
          <w:t>Figure 5</w:t>
        </w:r>
        <w:r w:rsidR="00E1057C" w:rsidRPr="008A57D0">
          <w:rPr>
            <w:rStyle w:val="Hyperlink"/>
          </w:rPr>
          <w:noBreakHyphen/>
          <w:t>14: (A) TSS loads, (B) DIN and PN loads and (C) discharge for the Normanby Basin from 2006 to 18.</w:t>
        </w:r>
        <w:r w:rsidR="00E1057C">
          <w:rPr>
            <w:webHidden/>
          </w:rPr>
          <w:tab/>
        </w:r>
        <w:r w:rsidR="00E1057C">
          <w:rPr>
            <w:webHidden/>
          </w:rPr>
          <w:fldChar w:fldCharType="begin"/>
        </w:r>
        <w:r w:rsidR="00E1057C">
          <w:rPr>
            <w:webHidden/>
          </w:rPr>
          <w:instrText xml:space="preserve"> PAGEREF _Toc10536220 \h </w:instrText>
        </w:r>
        <w:r w:rsidR="00E1057C">
          <w:rPr>
            <w:webHidden/>
          </w:rPr>
        </w:r>
        <w:r w:rsidR="00E1057C">
          <w:rPr>
            <w:webHidden/>
          </w:rPr>
          <w:fldChar w:fldCharType="separate"/>
        </w:r>
        <w:r>
          <w:rPr>
            <w:webHidden/>
          </w:rPr>
          <w:t>86</w:t>
        </w:r>
        <w:r w:rsidR="00E1057C">
          <w:rPr>
            <w:webHidden/>
          </w:rPr>
          <w:fldChar w:fldCharType="end"/>
        </w:r>
      </w:hyperlink>
    </w:p>
    <w:p w14:paraId="2A083C18"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21" w:history="1">
        <w:r w:rsidR="00E1057C" w:rsidRPr="008A57D0">
          <w:rPr>
            <w:rStyle w:val="Hyperlink"/>
          </w:rPr>
          <w:t>Figure 5</w:t>
        </w:r>
        <w:r w:rsidR="00E1057C" w:rsidRPr="008A57D0">
          <w:rPr>
            <w:rStyle w:val="Hyperlink"/>
          </w:rPr>
          <w:noBreakHyphen/>
          <w:t>15: Water quality concentrations (surface and subsurface) and Secchi depth over distance (km) from river mouth for the Normanby Basin sub-region, all 2017—18 sampling dates.</w:t>
        </w:r>
        <w:r w:rsidR="00E1057C">
          <w:rPr>
            <w:webHidden/>
          </w:rPr>
          <w:tab/>
        </w:r>
        <w:r w:rsidR="00E1057C">
          <w:rPr>
            <w:webHidden/>
          </w:rPr>
          <w:fldChar w:fldCharType="begin"/>
        </w:r>
        <w:r w:rsidR="00E1057C">
          <w:rPr>
            <w:webHidden/>
          </w:rPr>
          <w:instrText xml:space="preserve"> PAGEREF _Toc10536221 \h </w:instrText>
        </w:r>
        <w:r w:rsidR="00E1057C">
          <w:rPr>
            <w:webHidden/>
          </w:rPr>
        </w:r>
        <w:r w:rsidR="00E1057C">
          <w:rPr>
            <w:webHidden/>
          </w:rPr>
          <w:fldChar w:fldCharType="separate"/>
        </w:r>
        <w:r>
          <w:rPr>
            <w:webHidden/>
          </w:rPr>
          <w:t>88</w:t>
        </w:r>
        <w:r w:rsidR="00E1057C">
          <w:rPr>
            <w:webHidden/>
          </w:rPr>
          <w:fldChar w:fldCharType="end"/>
        </w:r>
      </w:hyperlink>
    </w:p>
    <w:p w14:paraId="18F62370"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22" w:history="1">
        <w:r w:rsidR="00E1057C" w:rsidRPr="008A57D0">
          <w:rPr>
            <w:rStyle w:val="Hyperlink"/>
          </w:rPr>
          <w:t>Figure 5</w:t>
        </w:r>
        <w:r w:rsidR="00E1057C" w:rsidRPr="008A57D0">
          <w:rPr>
            <w:rStyle w:val="Hyperlink"/>
          </w:rPr>
          <w:noBreakHyphen/>
          <w:t>16: Water quality sampling sites in the Stewart River transect with water body boundaries.</w:t>
        </w:r>
        <w:r w:rsidR="00E1057C">
          <w:rPr>
            <w:webHidden/>
          </w:rPr>
          <w:tab/>
        </w:r>
        <w:r w:rsidR="00E1057C">
          <w:rPr>
            <w:webHidden/>
          </w:rPr>
          <w:fldChar w:fldCharType="begin"/>
        </w:r>
        <w:r w:rsidR="00E1057C">
          <w:rPr>
            <w:webHidden/>
          </w:rPr>
          <w:instrText xml:space="preserve"> PAGEREF _Toc10536222 \h </w:instrText>
        </w:r>
        <w:r w:rsidR="00E1057C">
          <w:rPr>
            <w:webHidden/>
          </w:rPr>
        </w:r>
        <w:r w:rsidR="00E1057C">
          <w:rPr>
            <w:webHidden/>
          </w:rPr>
          <w:fldChar w:fldCharType="separate"/>
        </w:r>
        <w:r>
          <w:rPr>
            <w:webHidden/>
          </w:rPr>
          <w:t>89</w:t>
        </w:r>
        <w:r w:rsidR="00E1057C">
          <w:rPr>
            <w:webHidden/>
          </w:rPr>
          <w:fldChar w:fldCharType="end"/>
        </w:r>
      </w:hyperlink>
    </w:p>
    <w:p w14:paraId="35BA3470"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23" w:history="1">
        <w:r w:rsidR="00E1057C" w:rsidRPr="008A57D0">
          <w:rPr>
            <w:rStyle w:val="Hyperlink"/>
          </w:rPr>
          <w:t>Figure 5</w:t>
        </w:r>
        <w:r w:rsidR="00E1057C" w:rsidRPr="008A57D0">
          <w:rPr>
            <w:rStyle w:val="Hyperlink"/>
          </w:rPr>
          <w:noBreakHyphen/>
          <w:t>17: Daily discharge for the Stewart River (gauge 104001A) for the 2017–18 water year (missing daily discharge during event on 26 January 2018). Red dots represent sampling dates.</w:t>
        </w:r>
        <w:r w:rsidR="00E1057C">
          <w:rPr>
            <w:webHidden/>
          </w:rPr>
          <w:tab/>
        </w:r>
        <w:r w:rsidR="00E1057C">
          <w:rPr>
            <w:webHidden/>
          </w:rPr>
          <w:fldChar w:fldCharType="begin"/>
        </w:r>
        <w:r w:rsidR="00E1057C">
          <w:rPr>
            <w:webHidden/>
          </w:rPr>
          <w:instrText xml:space="preserve"> PAGEREF _Toc10536223 \h </w:instrText>
        </w:r>
        <w:r w:rsidR="00E1057C">
          <w:rPr>
            <w:webHidden/>
          </w:rPr>
        </w:r>
        <w:r w:rsidR="00E1057C">
          <w:rPr>
            <w:webHidden/>
          </w:rPr>
          <w:fldChar w:fldCharType="separate"/>
        </w:r>
        <w:r>
          <w:rPr>
            <w:webHidden/>
          </w:rPr>
          <w:t>90</w:t>
        </w:r>
        <w:r w:rsidR="00E1057C">
          <w:rPr>
            <w:webHidden/>
          </w:rPr>
          <w:fldChar w:fldCharType="end"/>
        </w:r>
      </w:hyperlink>
    </w:p>
    <w:p w14:paraId="437A81BB"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24" w:history="1">
        <w:r w:rsidR="00E1057C" w:rsidRPr="008A57D0">
          <w:rPr>
            <w:rStyle w:val="Hyperlink"/>
          </w:rPr>
          <w:t>Figure 5</w:t>
        </w:r>
        <w:r w:rsidR="00E1057C" w:rsidRPr="008A57D0">
          <w:rPr>
            <w:rStyle w:val="Hyperlink"/>
          </w:rPr>
          <w:noBreakHyphen/>
          <w:t xml:space="preserve">18: Daily discharge for the </w:t>
        </w:r>
        <w:r w:rsidR="00E1057C" w:rsidRPr="008A57D0">
          <w:rPr>
            <w:rStyle w:val="Hyperlink"/>
            <w:lang w:val="en-AU"/>
          </w:rPr>
          <w:t>Stewart River (gauge 104001A)</w:t>
        </w:r>
        <w:r w:rsidR="00E1057C" w:rsidRPr="008A57D0">
          <w:rPr>
            <w:rStyle w:val="Hyperlink"/>
          </w:rPr>
          <w:t>.</w:t>
        </w:r>
        <w:r w:rsidR="00E1057C">
          <w:rPr>
            <w:webHidden/>
          </w:rPr>
          <w:tab/>
        </w:r>
        <w:r w:rsidR="00E1057C">
          <w:rPr>
            <w:webHidden/>
          </w:rPr>
          <w:fldChar w:fldCharType="begin"/>
        </w:r>
        <w:r w:rsidR="00E1057C">
          <w:rPr>
            <w:webHidden/>
          </w:rPr>
          <w:instrText xml:space="preserve"> PAGEREF _Toc10536224 \h </w:instrText>
        </w:r>
        <w:r w:rsidR="00E1057C">
          <w:rPr>
            <w:webHidden/>
          </w:rPr>
        </w:r>
        <w:r w:rsidR="00E1057C">
          <w:rPr>
            <w:webHidden/>
          </w:rPr>
          <w:fldChar w:fldCharType="separate"/>
        </w:r>
        <w:r>
          <w:rPr>
            <w:webHidden/>
          </w:rPr>
          <w:t>90</w:t>
        </w:r>
        <w:r w:rsidR="00E1057C">
          <w:rPr>
            <w:webHidden/>
          </w:rPr>
          <w:fldChar w:fldCharType="end"/>
        </w:r>
      </w:hyperlink>
    </w:p>
    <w:p w14:paraId="4DCFC2FE"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25" w:history="1">
        <w:r w:rsidR="00E1057C" w:rsidRPr="008A57D0">
          <w:rPr>
            <w:rStyle w:val="Hyperlink"/>
          </w:rPr>
          <w:t>Figure 5</w:t>
        </w:r>
        <w:r w:rsidR="00E1057C" w:rsidRPr="008A57D0">
          <w:rPr>
            <w:rStyle w:val="Hyperlink"/>
          </w:rPr>
          <w:noBreakHyphen/>
          <w:t>19. (A) TSS loads, (B) DIN and PN loads and (C) discharge for the Stewart Basin from 2006 to2018.</w:t>
        </w:r>
        <w:r w:rsidR="00E1057C">
          <w:rPr>
            <w:webHidden/>
          </w:rPr>
          <w:tab/>
        </w:r>
        <w:r w:rsidR="00E1057C">
          <w:rPr>
            <w:webHidden/>
          </w:rPr>
          <w:fldChar w:fldCharType="begin"/>
        </w:r>
        <w:r w:rsidR="00E1057C">
          <w:rPr>
            <w:webHidden/>
          </w:rPr>
          <w:instrText xml:space="preserve"> PAGEREF _Toc10536225 \h </w:instrText>
        </w:r>
        <w:r w:rsidR="00E1057C">
          <w:rPr>
            <w:webHidden/>
          </w:rPr>
        </w:r>
        <w:r w:rsidR="00E1057C">
          <w:rPr>
            <w:webHidden/>
          </w:rPr>
          <w:fldChar w:fldCharType="separate"/>
        </w:r>
        <w:r>
          <w:rPr>
            <w:webHidden/>
          </w:rPr>
          <w:t>91</w:t>
        </w:r>
        <w:r w:rsidR="00E1057C">
          <w:rPr>
            <w:webHidden/>
          </w:rPr>
          <w:fldChar w:fldCharType="end"/>
        </w:r>
      </w:hyperlink>
    </w:p>
    <w:p w14:paraId="36785EDE"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26" w:history="1">
        <w:r w:rsidR="00E1057C" w:rsidRPr="008A57D0">
          <w:rPr>
            <w:rStyle w:val="Hyperlink"/>
            <w:rFonts w:eastAsia="SimSun"/>
          </w:rPr>
          <w:t>Figure 5</w:t>
        </w:r>
        <w:r w:rsidR="00E1057C" w:rsidRPr="008A57D0">
          <w:rPr>
            <w:rStyle w:val="Hyperlink"/>
            <w:rFonts w:eastAsia="SimSun"/>
          </w:rPr>
          <w:noBreakHyphen/>
          <w:t>20:</w:t>
        </w:r>
        <w:r w:rsidR="00E1057C" w:rsidRPr="008A57D0">
          <w:rPr>
            <w:rStyle w:val="Hyperlink"/>
          </w:rPr>
          <w:t xml:space="preserve"> Water quality concentrations (surface and subsurface) and Secchi depth over distance (km) from river mouth for the Stewart River sub-region, all 2017–18 sampling dates.</w:t>
        </w:r>
        <w:r w:rsidR="00E1057C">
          <w:rPr>
            <w:webHidden/>
          </w:rPr>
          <w:tab/>
        </w:r>
        <w:r w:rsidR="00E1057C">
          <w:rPr>
            <w:webHidden/>
          </w:rPr>
          <w:fldChar w:fldCharType="begin"/>
        </w:r>
        <w:r w:rsidR="00E1057C">
          <w:rPr>
            <w:webHidden/>
          </w:rPr>
          <w:instrText xml:space="preserve"> PAGEREF _Toc10536226 \h </w:instrText>
        </w:r>
        <w:r w:rsidR="00E1057C">
          <w:rPr>
            <w:webHidden/>
          </w:rPr>
        </w:r>
        <w:r w:rsidR="00E1057C">
          <w:rPr>
            <w:webHidden/>
          </w:rPr>
          <w:fldChar w:fldCharType="separate"/>
        </w:r>
        <w:r>
          <w:rPr>
            <w:webHidden/>
          </w:rPr>
          <w:t>93</w:t>
        </w:r>
        <w:r w:rsidR="00E1057C">
          <w:rPr>
            <w:webHidden/>
          </w:rPr>
          <w:fldChar w:fldCharType="end"/>
        </w:r>
      </w:hyperlink>
    </w:p>
    <w:p w14:paraId="42DC4743"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30" w:anchor="_Toc10536227" w:history="1">
        <w:r w:rsidR="00E1057C" w:rsidRPr="008A57D0">
          <w:rPr>
            <w:rStyle w:val="Hyperlink"/>
          </w:rPr>
          <w:t>Figure 5</w:t>
        </w:r>
        <w:r w:rsidR="00E1057C" w:rsidRPr="008A57D0">
          <w:rPr>
            <w:rStyle w:val="Hyperlink"/>
          </w:rPr>
          <w:noBreakHyphen/>
          <w:t>21: Water quality sampling sites in the Pascoe River transect with water body boundaries.</w:t>
        </w:r>
        <w:r w:rsidR="00E1057C">
          <w:rPr>
            <w:webHidden/>
          </w:rPr>
          <w:tab/>
        </w:r>
        <w:r w:rsidR="00E1057C">
          <w:rPr>
            <w:webHidden/>
          </w:rPr>
          <w:fldChar w:fldCharType="begin"/>
        </w:r>
        <w:r w:rsidR="00E1057C">
          <w:rPr>
            <w:webHidden/>
          </w:rPr>
          <w:instrText xml:space="preserve"> PAGEREF _Toc10536227 \h </w:instrText>
        </w:r>
        <w:r w:rsidR="00E1057C">
          <w:rPr>
            <w:webHidden/>
          </w:rPr>
        </w:r>
        <w:r w:rsidR="00E1057C">
          <w:rPr>
            <w:webHidden/>
          </w:rPr>
          <w:fldChar w:fldCharType="separate"/>
        </w:r>
        <w:r>
          <w:rPr>
            <w:webHidden/>
          </w:rPr>
          <w:t>94</w:t>
        </w:r>
        <w:r w:rsidR="00E1057C">
          <w:rPr>
            <w:webHidden/>
          </w:rPr>
          <w:fldChar w:fldCharType="end"/>
        </w:r>
      </w:hyperlink>
    </w:p>
    <w:p w14:paraId="17A69C4D"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28" w:history="1">
        <w:r w:rsidR="00E1057C" w:rsidRPr="008A57D0">
          <w:rPr>
            <w:rStyle w:val="Hyperlink"/>
          </w:rPr>
          <w:t>Figure 5</w:t>
        </w:r>
        <w:r w:rsidR="00E1057C" w:rsidRPr="008A57D0">
          <w:rPr>
            <w:rStyle w:val="Hyperlink"/>
          </w:rPr>
          <w:noBreakHyphen/>
          <w:t>22: Long-term daily discharge for the Pascoe River (gauge 102102A).</w:t>
        </w:r>
        <w:r w:rsidR="00E1057C">
          <w:rPr>
            <w:webHidden/>
          </w:rPr>
          <w:tab/>
        </w:r>
        <w:r w:rsidR="00E1057C">
          <w:rPr>
            <w:webHidden/>
          </w:rPr>
          <w:fldChar w:fldCharType="begin"/>
        </w:r>
        <w:r w:rsidR="00E1057C">
          <w:rPr>
            <w:webHidden/>
          </w:rPr>
          <w:instrText xml:space="preserve"> PAGEREF _Toc10536228 \h </w:instrText>
        </w:r>
        <w:r w:rsidR="00E1057C">
          <w:rPr>
            <w:webHidden/>
          </w:rPr>
        </w:r>
        <w:r w:rsidR="00E1057C">
          <w:rPr>
            <w:webHidden/>
          </w:rPr>
          <w:fldChar w:fldCharType="separate"/>
        </w:r>
        <w:r>
          <w:rPr>
            <w:webHidden/>
          </w:rPr>
          <w:t>95</w:t>
        </w:r>
        <w:r w:rsidR="00E1057C">
          <w:rPr>
            <w:webHidden/>
          </w:rPr>
          <w:fldChar w:fldCharType="end"/>
        </w:r>
      </w:hyperlink>
    </w:p>
    <w:p w14:paraId="6DC6E9F8"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29" w:history="1">
        <w:r w:rsidR="00E1057C" w:rsidRPr="008A57D0">
          <w:rPr>
            <w:rStyle w:val="Hyperlink"/>
          </w:rPr>
          <w:t>Figure 5</w:t>
        </w:r>
        <w:r w:rsidR="00E1057C" w:rsidRPr="008A57D0">
          <w:rPr>
            <w:rStyle w:val="Hyperlink"/>
          </w:rPr>
          <w:noBreakHyphen/>
          <w:t>23: Daily discharge for the Pascoe River (gauge 102102A) for the 2016</w:t>
        </w:r>
        <w:r w:rsidR="00E1057C" w:rsidRPr="008A57D0">
          <w:rPr>
            <w:rStyle w:val="Hyperlink"/>
            <w:lang w:val="en-AU"/>
          </w:rPr>
          <w:t>–</w:t>
        </w:r>
        <w:r w:rsidR="00E1057C" w:rsidRPr="008A57D0">
          <w:rPr>
            <w:rStyle w:val="Hyperlink"/>
          </w:rPr>
          <w:t>17 water year. Red dots represent sampling dates.</w:t>
        </w:r>
        <w:r w:rsidR="00E1057C">
          <w:rPr>
            <w:webHidden/>
          </w:rPr>
          <w:tab/>
        </w:r>
        <w:r w:rsidR="00E1057C">
          <w:rPr>
            <w:webHidden/>
          </w:rPr>
          <w:fldChar w:fldCharType="begin"/>
        </w:r>
        <w:r w:rsidR="00E1057C">
          <w:rPr>
            <w:webHidden/>
          </w:rPr>
          <w:instrText xml:space="preserve"> PAGEREF _Toc10536229 \h </w:instrText>
        </w:r>
        <w:r w:rsidR="00E1057C">
          <w:rPr>
            <w:webHidden/>
          </w:rPr>
        </w:r>
        <w:r w:rsidR="00E1057C">
          <w:rPr>
            <w:webHidden/>
          </w:rPr>
          <w:fldChar w:fldCharType="separate"/>
        </w:r>
        <w:r>
          <w:rPr>
            <w:webHidden/>
          </w:rPr>
          <w:t>95</w:t>
        </w:r>
        <w:r w:rsidR="00E1057C">
          <w:rPr>
            <w:webHidden/>
          </w:rPr>
          <w:fldChar w:fldCharType="end"/>
        </w:r>
      </w:hyperlink>
    </w:p>
    <w:p w14:paraId="030AD18C"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30" w:history="1">
        <w:r w:rsidR="00E1057C" w:rsidRPr="008A57D0">
          <w:rPr>
            <w:rStyle w:val="Hyperlink"/>
          </w:rPr>
          <w:t>Figure 5</w:t>
        </w:r>
        <w:r w:rsidR="00E1057C" w:rsidRPr="008A57D0">
          <w:rPr>
            <w:rStyle w:val="Hyperlink"/>
          </w:rPr>
          <w:noBreakHyphen/>
          <w:t>24: (A) TSS loads, (B) DIN and PN loads and (C) discharge for the Pascoe catchment (note Pascoe catchment only, does not include Olive catchment) from 2006</w:t>
        </w:r>
        <w:r w:rsidR="00E1057C" w:rsidRPr="008A57D0">
          <w:rPr>
            <w:rStyle w:val="Hyperlink"/>
            <w:lang w:val="en-AU"/>
          </w:rPr>
          <w:t xml:space="preserve"> to 20</w:t>
        </w:r>
        <w:r w:rsidR="00E1057C" w:rsidRPr="008A57D0">
          <w:rPr>
            <w:rStyle w:val="Hyperlink"/>
          </w:rPr>
          <w:t>18.</w:t>
        </w:r>
        <w:r w:rsidR="00E1057C">
          <w:rPr>
            <w:webHidden/>
          </w:rPr>
          <w:tab/>
        </w:r>
        <w:r w:rsidR="00E1057C">
          <w:rPr>
            <w:webHidden/>
          </w:rPr>
          <w:fldChar w:fldCharType="begin"/>
        </w:r>
        <w:r w:rsidR="00E1057C">
          <w:rPr>
            <w:webHidden/>
          </w:rPr>
          <w:instrText xml:space="preserve"> PAGEREF _Toc10536230 \h </w:instrText>
        </w:r>
        <w:r w:rsidR="00E1057C">
          <w:rPr>
            <w:webHidden/>
          </w:rPr>
        </w:r>
        <w:r w:rsidR="00E1057C">
          <w:rPr>
            <w:webHidden/>
          </w:rPr>
          <w:fldChar w:fldCharType="separate"/>
        </w:r>
        <w:r>
          <w:rPr>
            <w:webHidden/>
          </w:rPr>
          <w:t>96</w:t>
        </w:r>
        <w:r w:rsidR="00E1057C">
          <w:rPr>
            <w:webHidden/>
          </w:rPr>
          <w:fldChar w:fldCharType="end"/>
        </w:r>
      </w:hyperlink>
    </w:p>
    <w:p w14:paraId="5115A47A"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31" w:history="1">
        <w:r w:rsidR="00E1057C" w:rsidRPr="008A57D0">
          <w:rPr>
            <w:rStyle w:val="Hyperlink"/>
          </w:rPr>
          <w:t>Figure 5</w:t>
        </w:r>
        <w:r w:rsidR="00E1057C" w:rsidRPr="008A57D0">
          <w:rPr>
            <w:rStyle w:val="Hyperlink"/>
          </w:rPr>
          <w:noBreakHyphen/>
          <w:t>25: Event samples collected at Pascoe transect sites on 27 March 2018</w:t>
        </w:r>
        <w:r w:rsidR="00E1057C">
          <w:rPr>
            <w:webHidden/>
          </w:rPr>
          <w:tab/>
        </w:r>
        <w:r w:rsidR="00E1057C">
          <w:rPr>
            <w:webHidden/>
          </w:rPr>
          <w:fldChar w:fldCharType="begin"/>
        </w:r>
        <w:r w:rsidR="00E1057C">
          <w:rPr>
            <w:webHidden/>
          </w:rPr>
          <w:instrText xml:space="preserve"> PAGEREF _Toc10536231 \h </w:instrText>
        </w:r>
        <w:r w:rsidR="00E1057C">
          <w:rPr>
            <w:webHidden/>
          </w:rPr>
        </w:r>
        <w:r w:rsidR="00E1057C">
          <w:rPr>
            <w:webHidden/>
          </w:rPr>
          <w:fldChar w:fldCharType="separate"/>
        </w:r>
        <w:r>
          <w:rPr>
            <w:webHidden/>
          </w:rPr>
          <w:t>97</w:t>
        </w:r>
        <w:r w:rsidR="00E1057C">
          <w:rPr>
            <w:webHidden/>
          </w:rPr>
          <w:fldChar w:fldCharType="end"/>
        </w:r>
      </w:hyperlink>
    </w:p>
    <w:p w14:paraId="4653B423"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31" w:anchor="_Toc10536232" w:history="1">
        <w:r w:rsidR="00E1057C" w:rsidRPr="008A57D0">
          <w:rPr>
            <w:rStyle w:val="Hyperlink"/>
          </w:rPr>
          <w:t>Figure 5</w:t>
        </w:r>
        <w:r w:rsidR="00E1057C" w:rsidRPr="008A57D0">
          <w:rPr>
            <w:rStyle w:val="Hyperlink"/>
          </w:rPr>
          <w:noBreakHyphen/>
          <w:t>26: Event water quality concentrations (surface and subsurface samples) and Secchi depth over the salinity gradient for the Pascoe River sub-region 2017–18 water year.</w:t>
        </w:r>
        <w:r w:rsidR="00E1057C">
          <w:rPr>
            <w:webHidden/>
          </w:rPr>
          <w:tab/>
        </w:r>
        <w:r w:rsidR="00E1057C">
          <w:rPr>
            <w:webHidden/>
          </w:rPr>
          <w:fldChar w:fldCharType="begin"/>
        </w:r>
        <w:r w:rsidR="00E1057C">
          <w:rPr>
            <w:webHidden/>
          </w:rPr>
          <w:instrText xml:space="preserve"> PAGEREF _Toc10536232 \h </w:instrText>
        </w:r>
        <w:r w:rsidR="00E1057C">
          <w:rPr>
            <w:webHidden/>
          </w:rPr>
        </w:r>
        <w:r w:rsidR="00E1057C">
          <w:rPr>
            <w:webHidden/>
          </w:rPr>
          <w:fldChar w:fldCharType="separate"/>
        </w:r>
        <w:r>
          <w:rPr>
            <w:webHidden/>
          </w:rPr>
          <w:t>98</w:t>
        </w:r>
        <w:r w:rsidR="00E1057C">
          <w:rPr>
            <w:webHidden/>
          </w:rPr>
          <w:fldChar w:fldCharType="end"/>
        </w:r>
      </w:hyperlink>
    </w:p>
    <w:p w14:paraId="14328F10"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33" w:history="1">
        <w:r w:rsidR="00E1057C" w:rsidRPr="008A57D0">
          <w:rPr>
            <w:rStyle w:val="Hyperlink"/>
          </w:rPr>
          <w:t>Figure 5</w:t>
        </w:r>
        <w:r w:rsidR="00E1057C" w:rsidRPr="008A57D0">
          <w:rPr>
            <w:rStyle w:val="Hyperlink"/>
          </w:rPr>
          <w:noBreakHyphen/>
          <w:t>27:</w:t>
        </w:r>
        <w:r w:rsidR="00E1057C" w:rsidRPr="008A57D0">
          <w:rPr>
            <w:rStyle w:val="Hyperlink"/>
            <w:rFonts w:eastAsia="Calibri"/>
          </w:rPr>
          <w:t xml:space="preserve"> Water quality concentrations (surface and subsurface samples) and Secchi depth over distance (km) from river mouth for the Pascoe River sub-region (all 2017–18 samples).</w:t>
        </w:r>
        <w:r w:rsidR="00E1057C">
          <w:rPr>
            <w:webHidden/>
          </w:rPr>
          <w:tab/>
        </w:r>
        <w:r w:rsidR="00E1057C">
          <w:rPr>
            <w:webHidden/>
          </w:rPr>
          <w:fldChar w:fldCharType="begin"/>
        </w:r>
        <w:r w:rsidR="00E1057C">
          <w:rPr>
            <w:webHidden/>
          </w:rPr>
          <w:instrText xml:space="preserve"> PAGEREF _Toc10536233 \h </w:instrText>
        </w:r>
        <w:r w:rsidR="00E1057C">
          <w:rPr>
            <w:webHidden/>
          </w:rPr>
        </w:r>
        <w:r w:rsidR="00E1057C">
          <w:rPr>
            <w:webHidden/>
          </w:rPr>
          <w:fldChar w:fldCharType="separate"/>
        </w:r>
        <w:r>
          <w:rPr>
            <w:webHidden/>
          </w:rPr>
          <w:t>100</w:t>
        </w:r>
        <w:r w:rsidR="00E1057C">
          <w:rPr>
            <w:webHidden/>
          </w:rPr>
          <w:fldChar w:fldCharType="end"/>
        </w:r>
      </w:hyperlink>
    </w:p>
    <w:p w14:paraId="72A72550"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32" w:anchor="_Toc10536234" w:history="1">
        <w:r w:rsidR="00E1057C" w:rsidRPr="008A57D0">
          <w:rPr>
            <w:rStyle w:val="Hyperlink"/>
          </w:rPr>
          <w:t>Figure 5</w:t>
        </w:r>
        <w:r w:rsidR="00E1057C" w:rsidRPr="008A57D0">
          <w:rPr>
            <w:rStyle w:val="Hyperlink"/>
          </w:rPr>
          <w:noBreakHyphen/>
          <w:t>28: Sampling sites in the Barron Daintree sub-region shown with water body boundaries.</w:t>
        </w:r>
        <w:r w:rsidR="00E1057C">
          <w:rPr>
            <w:webHidden/>
          </w:rPr>
          <w:tab/>
        </w:r>
        <w:r w:rsidR="00E1057C">
          <w:rPr>
            <w:webHidden/>
          </w:rPr>
          <w:fldChar w:fldCharType="begin"/>
        </w:r>
        <w:r w:rsidR="00E1057C">
          <w:rPr>
            <w:webHidden/>
          </w:rPr>
          <w:instrText xml:space="preserve"> PAGEREF _Toc10536234 \h </w:instrText>
        </w:r>
        <w:r w:rsidR="00E1057C">
          <w:rPr>
            <w:webHidden/>
          </w:rPr>
        </w:r>
        <w:r w:rsidR="00E1057C">
          <w:rPr>
            <w:webHidden/>
          </w:rPr>
          <w:fldChar w:fldCharType="separate"/>
        </w:r>
        <w:r>
          <w:rPr>
            <w:webHidden/>
          </w:rPr>
          <w:t>101</w:t>
        </w:r>
        <w:r w:rsidR="00E1057C">
          <w:rPr>
            <w:webHidden/>
          </w:rPr>
          <w:fldChar w:fldCharType="end"/>
        </w:r>
      </w:hyperlink>
    </w:p>
    <w:p w14:paraId="114F595D"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33" w:anchor="_Toc10536235" w:history="1">
        <w:r w:rsidR="00E1057C" w:rsidRPr="008A57D0">
          <w:rPr>
            <w:rStyle w:val="Hyperlink"/>
          </w:rPr>
          <w:t>Figure 5</w:t>
        </w:r>
        <w:r w:rsidR="00E1057C" w:rsidRPr="008A57D0">
          <w:rPr>
            <w:rStyle w:val="Hyperlink"/>
          </w:rPr>
          <w:noBreakHyphen/>
          <w:t>29: Combined discharge for the Barron (Myola gauge) and Daintree (Bairds gauge) Rivers.</w:t>
        </w:r>
        <w:r w:rsidR="00E1057C">
          <w:rPr>
            <w:webHidden/>
          </w:rPr>
          <w:tab/>
        </w:r>
        <w:r w:rsidR="00E1057C">
          <w:rPr>
            <w:webHidden/>
          </w:rPr>
          <w:fldChar w:fldCharType="begin"/>
        </w:r>
        <w:r w:rsidR="00E1057C">
          <w:rPr>
            <w:webHidden/>
          </w:rPr>
          <w:instrText xml:space="preserve"> PAGEREF _Toc10536235 \h </w:instrText>
        </w:r>
        <w:r w:rsidR="00E1057C">
          <w:rPr>
            <w:webHidden/>
          </w:rPr>
        </w:r>
        <w:r w:rsidR="00E1057C">
          <w:rPr>
            <w:webHidden/>
          </w:rPr>
          <w:fldChar w:fldCharType="separate"/>
        </w:r>
        <w:r>
          <w:rPr>
            <w:webHidden/>
          </w:rPr>
          <w:t>102</w:t>
        </w:r>
        <w:r w:rsidR="00E1057C">
          <w:rPr>
            <w:webHidden/>
          </w:rPr>
          <w:fldChar w:fldCharType="end"/>
        </w:r>
      </w:hyperlink>
    </w:p>
    <w:p w14:paraId="2C23FC75"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34" w:anchor="_Toc10536236" w:history="1">
        <w:r w:rsidR="00E1057C" w:rsidRPr="008A57D0">
          <w:rPr>
            <w:rStyle w:val="Hyperlink"/>
          </w:rPr>
          <w:t>Figure 5</w:t>
        </w:r>
        <w:r w:rsidR="00E1057C" w:rsidRPr="008A57D0">
          <w:rPr>
            <w:rStyle w:val="Hyperlink"/>
          </w:rPr>
          <w:noBreakHyphen/>
          <w:t>30. (A) TSS loads, (B) DIN and PN loads and (C) discharge for the Barron, Daintree and Mossman Basins from 2006 to 2018.</w:t>
        </w:r>
        <w:r w:rsidR="00E1057C">
          <w:rPr>
            <w:webHidden/>
          </w:rPr>
          <w:tab/>
        </w:r>
        <w:r w:rsidR="00E1057C">
          <w:rPr>
            <w:webHidden/>
          </w:rPr>
          <w:fldChar w:fldCharType="begin"/>
        </w:r>
        <w:r w:rsidR="00E1057C">
          <w:rPr>
            <w:webHidden/>
          </w:rPr>
          <w:instrText xml:space="preserve"> PAGEREF _Toc10536236 \h </w:instrText>
        </w:r>
        <w:r w:rsidR="00E1057C">
          <w:rPr>
            <w:webHidden/>
          </w:rPr>
        </w:r>
        <w:r w:rsidR="00E1057C">
          <w:rPr>
            <w:webHidden/>
          </w:rPr>
          <w:fldChar w:fldCharType="separate"/>
        </w:r>
        <w:r>
          <w:rPr>
            <w:webHidden/>
          </w:rPr>
          <w:t>103</w:t>
        </w:r>
        <w:r w:rsidR="00E1057C">
          <w:rPr>
            <w:webHidden/>
          </w:rPr>
          <w:fldChar w:fldCharType="end"/>
        </w:r>
      </w:hyperlink>
    </w:p>
    <w:p w14:paraId="7B98ECC4"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35" w:anchor="_Toc10536237" w:history="1">
        <w:r w:rsidR="00E1057C" w:rsidRPr="008A57D0">
          <w:rPr>
            <w:rStyle w:val="Hyperlink"/>
          </w:rPr>
          <w:t>Figure 5</w:t>
        </w:r>
        <w:r w:rsidR="00E1057C" w:rsidRPr="008A57D0">
          <w:rPr>
            <w:rStyle w:val="Hyperlink"/>
          </w:rPr>
          <w:noBreakHyphen/>
          <w:t xml:space="preserve">31: Temporal trends in water quality variables for the Barron Daintree sub-region. a) WQ Index, b) chlorophyll </w:t>
        </w:r>
        <w:r w:rsidR="00E1057C" w:rsidRPr="008A57D0">
          <w:rPr>
            <w:rStyle w:val="Hyperlink"/>
            <w:i/>
          </w:rPr>
          <w:t>a</w:t>
        </w:r>
        <w:r w:rsidR="00E1057C" w:rsidRPr="008A57D0">
          <w:rPr>
            <w:rStyle w:val="Hyperlink"/>
          </w:rPr>
          <w:t xml:space="preserve"> (</w:t>
        </w:r>
        <w:r w:rsidR="00E1057C" w:rsidRPr="008A57D0">
          <w:rPr>
            <w:rStyle w:val="Hyperlink"/>
            <w:lang w:val="en-AU"/>
          </w:rPr>
          <w:t>Chl-</w:t>
        </w:r>
        <w:r w:rsidR="00E1057C" w:rsidRPr="008A57D0">
          <w:rPr>
            <w:rStyle w:val="Hyperlink"/>
            <w:i/>
            <w:lang w:val="en-AU"/>
          </w:rPr>
          <w:t>a</w:t>
        </w:r>
        <w:r w:rsidR="00E1057C" w:rsidRPr="008A57D0">
          <w:rPr>
            <w:rStyle w:val="Hyperlink"/>
            <w:lang w:val="en-AU"/>
          </w:rPr>
          <w:t>)</w:t>
        </w:r>
        <w:r w:rsidR="00E1057C" w:rsidRPr="008A57D0">
          <w:rPr>
            <w:rStyle w:val="Hyperlink"/>
          </w:rPr>
          <w:t>, c) nitrate/nitrite (NO</w:t>
        </w:r>
        <w:r w:rsidR="00E1057C" w:rsidRPr="008A57D0">
          <w:rPr>
            <w:rStyle w:val="Hyperlink"/>
            <w:vertAlign w:val="subscript"/>
          </w:rPr>
          <w:t>x</w:t>
        </w:r>
        <w:r w:rsidR="00E1057C" w:rsidRPr="008A57D0">
          <w:rPr>
            <w:rStyle w:val="Hyperlink"/>
          </w:rPr>
          <w:t>), d) phosphate (PO</w:t>
        </w:r>
        <w:r w:rsidR="00E1057C" w:rsidRPr="008A57D0">
          <w:rPr>
            <w:rStyle w:val="Hyperlink"/>
            <w:vertAlign w:val="subscript"/>
          </w:rPr>
          <w:t>4</w:t>
        </w:r>
        <w:r w:rsidR="00E1057C" w:rsidRPr="008A57D0">
          <w:rPr>
            <w:rStyle w:val="Hyperlink"/>
          </w:rPr>
          <w:t>), e) total suspended solids (TSS), f) Secchi depth, g) particulate nitrogen (PN), h) particulate phosphorus (PP), i) particulate organic carbon (POC) and j) dissolved organic carbon (DOC).</w:t>
        </w:r>
        <w:r w:rsidR="00E1057C">
          <w:rPr>
            <w:webHidden/>
          </w:rPr>
          <w:tab/>
        </w:r>
        <w:r w:rsidR="00E1057C">
          <w:rPr>
            <w:webHidden/>
          </w:rPr>
          <w:fldChar w:fldCharType="begin"/>
        </w:r>
        <w:r w:rsidR="00E1057C">
          <w:rPr>
            <w:webHidden/>
          </w:rPr>
          <w:instrText xml:space="preserve"> PAGEREF _Toc10536237 \h </w:instrText>
        </w:r>
        <w:r w:rsidR="00E1057C">
          <w:rPr>
            <w:webHidden/>
          </w:rPr>
        </w:r>
        <w:r w:rsidR="00E1057C">
          <w:rPr>
            <w:webHidden/>
          </w:rPr>
          <w:fldChar w:fldCharType="separate"/>
        </w:r>
        <w:r>
          <w:rPr>
            <w:webHidden/>
          </w:rPr>
          <w:t>105</w:t>
        </w:r>
        <w:r w:rsidR="00E1057C">
          <w:rPr>
            <w:webHidden/>
          </w:rPr>
          <w:fldChar w:fldCharType="end"/>
        </w:r>
      </w:hyperlink>
    </w:p>
    <w:p w14:paraId="34C01A5C"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36" w:anchor="_Toc10536238" w:history="1">
        <w:r w:rsidR="00E1057C" w:rsidRPr="008A57D0">
          <w:rPr>
            <w:rStyle w:val="Hyperlink"/>
          </w:rPr>
          <w:t>Figure 5</w:t>
        </w:r>
        <w:r w:rsidR="00E1057C" w:rsidRPr="008A57D0">
          <w:rPr>
            <w:rStyle w:val="Hyperlink"/>
          </w:rPr>
          <w:noBreakHyphen/>
          <w:t>32: Sampling sites in the Russell-Mulgrave focus area, shown with the water body boundaries.</w:t>
        </w:r>
        <w:r w:rsidR="00E1057C">
          <w:rPr>
            <w:webHidden/>
          </w:rPr>
          <w:tab/>
        </w:r>
        <w:r w:rsidR="00E1057C">
          <w:rPr>
            <w:webHidden/>
          </w:rPr>
          <w:fldChar w:fldCharType="begin"/>
        </w:r>
        <w:r w:rsidR="00E1057C">
          <w:rPr>
            <w:webHidden/>
          </w:rPr>
          <w:instrText xml:space="preserve"> PAGEREF _Toc10536238 \h </w:instrText>
        </w:r>
        <w:r w:rsidR="00E1057C">
          <w:rPr>
            <w:webHidden/>
          </w:rPr>
        </w:r>
        <w:r w:rsidR="00E1057C">
          <w:rPr>
            <w:webHidden/>
          </w:rPr>
          <w:fldChar w:fldCharType="separate"/>
        </w:r>
        <w:r>
          <w:rPr>
            <w:webHidden/>
          </w:rPr>
          <w:t>106</w:t>
        </w:r>
        <w:r w:rsidR="00E1057C">
          <w:rPr>
            <w:webHidden/>
          </w:rPr>
          <w:fldChar w:fldCharType="end"/>
        </w:r>
      </w:hyperlink>
    </w:p>
    <w:p w14:paraId="48BFF857"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37" w:anchor="_Toc10536239" w:history="1">
        <w:r w:rsidR="00E1057C" w:rsidRPr="008A57D0">
          <w:rPr>
            <w:rStyle w:val="Hyperlink"/>
          </w:rPr>
          <w:t>Figure 5</w:t>
        </w:r>
        <w:r w:rsidR="00E1057C" w:rsidRPr="008A57D0">
          <w:rPr>
            <w:rStyle w:val="Hyperlink"/>
          </w:rPr>
          <w:noBreakHyphen/>
          <w:t>33: Combined discharge for the North and South Johnstone (Tung Oil and Central Mill gauges, respectively), Russell (Bucklands gauge) and Mulgrave (Peat’s Bridge) Rivers.</w:t>
        </w:r>
        <w:r w:rsidR="00E1057C">
          <w:rPr>
            <w:webHidden/>
          </w:rPr>
          <w:tab/>
        </w:r>
        <w:r w:rsidR="00E1057C">
          <w:rPr>
            <w:webHidden/>
          </w:rPr>
          <w:fldChar w:fldCharType="begin"/>
        </w:r>
        <w:r w:rsidR="00E1057C">
          <w:rPr>
            <w:webHidden/>
          </w:rPr>
          <w:instrText xml:space="preserve"> PAGEREF _Toc10536239 \h </w:instrText>
        </w:r>
        <w:r w:rsidR="00E1057C">
          <w:rPr>
            <w:webHidden/>
          </w:rPr>
        </w:r>
        <w:r w:rsidR="00E1057C">
          <w:rPr>
            <w:webHidden/>
          </w:rPr>
          <w:fldChar w:fldCharType="separate"/>
        </w:r>
        <w:r>
          <w:rPr>
            <w:webHidden/>
          </w:rPr>
          <w:t>107</w:t>
        </w:r>
        <w:r w:rsidR="00E1057C">
          <w:rPr>
            <w:webHidden/>
          </w:rPr>
          <w:fldChar w:fldCharType="end"/>
        </w:r>
      </w:hyperlink>
    </w:p>
    <w:p w14:paraId="07A6EEEF"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38" w:anchor="_Toc10536240" w:history="1">
        <w:r w:rsidR="00E1057C" w:rsidRPr="008A57D0">
          <w:rPr>
            <w:rStyle w:val="Hyperlink"/>
          </w:rPr>
          <w:t>Figure 5</w:t>
        </w:r>
        <w:r w:rsidR="00E1057C" w:rsidRPr="008A57D0">
          <w:rPr>
            <w:rStyle w:val="Hyperlink"/>
          </w:rPr>
          <w:noBreakHyphen/>
          <w:t>34: Loads of (A) total suspended solids (TSS), (B) dissolved inorganic (DIN) and particulate nitrogen (PN), and (C) discharge for the Russell, Mulgrave and Johnstone Basins from 2006 to 2018. The loads reported here are a combination of ‘best estimates’ for each basin based on ‘up-scaled discharge data from gauging stations, monitoring data (Johnstone River), the DIN model developed in Lewis et al. (2014) and annual mean concentrations and discharge from monitoring data or Source Catchments modelling data. Dotted line represents the long-term median for basin discharge.</w:t>
        </w:r>
        <w:r w:rsidR="00E1057C">
          <w:rPr>
            <w:webHidden/>
          </w:rPr>
          <w:tab/>
        </w:r>
        <w:r w:rsidR="00E1057C">
          <w:rPr>
            <w:webHidden/>
          </w:rPr>
          <w:fldChar w:fldCharType="begin"/>
        </w:r>
        <w:r w:rsidR="00E1057C">
          <w:rPr>
            <w:webHidden/>
          </w:rPr>
          <w:instrText xml:space="preserve"> PAGEREF _Toc10536240 \h </w:instrText>
        </w:r>
        <w:r w:rsidR="00E1057C">
          <w:rPr>
            <w:webHidden/>
          </w:rPr>
        </w:r>
        <w:r w:rsidR="00E1057C">
          <w:rPr>
            <w:webHidden/>
          </w:rPr>
          <w:fldChar w:fldCharType="separate"/>
        </w:r>
        <w:r>
          <w:rPr>
            <w:webHidden/>
          </w:rPr>
          <w:t>108</w:t>
        </w:r>
        <w:r w:rsidR="00E1057C">
          <w:rPr>
            <w:webHidden/>
          </w:rPr>
          <w:fldChar w:fldCharType="end"/>
        </w:r>
      </w:hyperlink>
    </w:p>
    <w:p w14:paraId="2A290BAF"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39" w:anchor="_Toc10536241" w:history="1">
        <w:r w:rsidR="00E1057C" w:rsidRPr="008A57D0">
          <w:rPr>
            <w:rStyle w:val="Hyperlink"/>
          </w:rPr>
          <w:t>Figure 5</w:t>
        </w:r>
        <w:r w:rsidR="00E1057C" w:rsidRPr="008A57D0">
          <w:rPr>
            <w:rStyle w:val="Hyperlink"/>
          </w:rPr>
          <w:noBreakHyphen/>
          <w:t xml:space="preserve">35: Temporal trends in water quality for the Russell-Mulgrave sub-region. a) </w:t>
        </w:r>
        <w:r w:rsidR="00E1057C" w:rsidRPr="008A57D0">
          <w:rPr>
            <w:rStyle w:val="Hyperlink"/>
            <w:rFonts w:eastAsia="Calibri"/>
          </w:rPr>
          <w:t>WQ Index</w:t>
        </w:r>
        <w:r w:rsidR="00E1057C" w:rsidRPr="008A57D0">
          <w:rPr>
            <w:rStyle w:val="Hyperlink"/>
          </w:rPr>
          <w:t>, b) chlorophyll a (Chl-a), c) nitrate/nitrite (NO</w:t>
        </w:r>
        <w:r w:rsidR="00E1057C" w:rsidRPr="008A57D0">
          <w:rPr>
            <w:rStyle w:val="Hyperlink"/>
            <w:vertAlign w:val="subscript"/>
          </w:rPr>
          <w:t>x</w:t>
        </w:r>
        <w:r w:rsidR="00E1057C" w:rsidRPr="008A57D0">
          <w:rPr>
            <w:rStyle w:val="Hyperlink"/>
          </w:rPr>
          <w:t>), d) phosphate (PO4), e) turbidity, f) total suspended solids (TSS), g) Secchi depth, h) particulate nitrogen (PN), i) particulate phosphorus (PP), j) particulate organic carbon (POC) and k) dissolved organic carbon (DOC).</w:t>
        </w:r>
        <w:r w:rsidR="00E1057C">
          <w:rPr>
            <w:webHidden/>
          </w:rPr>
          <w:tab/>
        </w:r>
        <w:r w:rsidR="00E1057C">
          <w:rPr>
            <w:webHidden/>
          </w:rPr>
          <w:fldChar w:fldCharType="begin"/>
        </w:r>
        <w:r w:rsidR="00E1057C">
          <w:rPr>
            <w:webHidden/>
          </w:rPr>
          <w:instrText xml:space="preserve"> PAGEREF _Toc10536241 \h </w:instrText>
        </w:r>
        <w:r w:rsidR="00E1057C">
          <w:rPr>
            <w:webHidden/>
          </w:rPr>
        </w:r>
        <w:r w:rsidR="00E1057C">
          <w:rPr>
            <w:webHidden/>
          </w:rPr>
          <w:fldChar w:fldCharType="separate"/>
        </w:r>
        <w:r>
          <w:rPr>
            <w:webHidden/>
          </w:rPr>
          <w:t>110</w:t>
        </w:r>
        <w:r w:rsidR="00E1057C">
          <w:rPr>
            <w:webHidden/>
          </w:rPr>
          <w:fldChar w:fldCharType="end"/>
        </w:r>
      </w:hyperlink>
    </w:p>
    <w:p w14:paraId="03B20FA5"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42" w:history="1">
        <w:r w:rsidR="00E1057C" w:rsidRPr="008A57D0">
          <w:rPr>
            <w:rStyle w:val="Hyperlink"/>
            <w:rFonts w:eastAsia="SimSun" w:cs="Arial"/>
            <w:lang w:val="en-US"/>
          </w:rPr>
          <w:t>Figure 5</w:t>
        </w:r>
        <w:r w:rsidR="00E1057C" w:rsidRPr="008A57D0">
          <w:rPr>
            <w:rStyle w:val="Hyperlink"/>
            <w:rFonts w:eastAsia="SimSun" w:cs="Arial"/>
            <w:lang w:val="en-US"/>
          </w:rPr>
          <w:noBreakHyphen/>
          <w:t>36:</w:t>
        </w:r>
        <w:r w:rsidR="00E1057C" w:rsidRPr="008A57D0">
          <w:rPr>
            <w:rStyle w:val="Hyperlink"/>
            <w:rFonts w:eastAsia="SimSun" w:cs="Arial"/>
            <w:lang w:val="en-AU" w:eastAsia="en-AU"/>
          </w:rPr>
          <w:t xml:space="preserve"> River discharge (in ML per day) from 1 January to 30 April 2018 for the Russell-Mulgrave River (Bucklands plus Peats Bridge gauges). Red diamonds show when plume sampling occurred offshore from the river mouth in the Russell-Mulgrave focus area.</w:t>
        </w:r>
        <w:r w:rsidR="00E1057C">
          <w:rPr>
            <w:webHidden/>
          </w:rPr>
          <w:tab/>
        </w:r>
        <w:r w:rsidR="00E1057C">
          <w:rPr>
            <w:webHidden/>
          </w:rPr>
          <w:fldChar w:fldCharType="begin"/>
        </w:r>
        <w:r w:rsidR="00E1057C">
          <w:rPr>
            <w:webHidden/>
          </w:rPr>
          <w:instrText xml:space="preserve"> PAGEREF _Toc10536242 \h </w:instrText>
        </w:r>
        <w:r w:rsidR="00E1057C">
          <w:rPr>
            <w:webHidden/>
          </w:rPr>
        </w:r>
        <w:r w:rsidR="00E1057C">
          <w:rPr>
            <w:webHidden/>
          </w:rPr>
          <w:fldChar w:fldCharType="separate"/>
        </w:r>
        <w:r>
          <w:rPr>
            <w:webHidden/>
          </w:rPr>
          <w:t>112</w:t>
        </w:r>
        <w:r w:rsidR="00E1057C">
          <w:rPr>
            <w:webHidden/>
          </w:rPr>
          <w:fldChar w:fldCharType="end"/>
        </w:r>
      </w:hyperlink>
    </w:p>
    <w:p w14:paraId="610EE2F7"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43" w:history="1">
        <w:r w:rsidR="00E1057C" w:rsidRPr="008A57D0">
          <w:rPr>
            <w:rStyle w:val="Hyperlink"/>
            <w:rFonts w:eastAsia="SimSun" w:cs="Arial"/>
            <w:lang w:val="en-US"/>
          </w:rPr>
          <w:t>Figure 5</w:t>
        </w:r>
        <w:r w:rsidR="00E1057C" w:rsidRPr="008A57D0">
          <w:rPr>
            <w:rStyle w:val="Hyperlink"/>
            <w:rFonts w:eastAsia="SimSun" w:cs="Arial"/>
            <w:lang w:val="en-US"/>
          </w:rPr>
          <w:noBreakHyphen/>
          <w:t>37: A collection of classified water type maps (right panels) showing the evolution of the Wet Tropics river plumes in the Cairns region from 12 to 15 March 2018: (A) MODIS-Aqua, (T) MODIS-Terra.</w:t>
        </w:r>
        <w:r w:rsidR="00E1057C">
          <w:rPr>
            <w:webHidden/>
          </w:rPr>
          <w:tab/>
        </w:r>
        <w:r w:rsidR="00E1057C">
          <w:rPr>
            <w:webHidden/>
          </w:rPr>
          <w:fldChar w:fldCharType="begin"/>
        </w:r>
        <w:r w:rsidR="00E1057C">
          <w:rPr>
            <w:webHidden/>
          </w:rPr>
          <w:instrText xml:space="preserve"> PAGEREF _Toc10536243 \h </w:instrText>
        </w:r>
        <w:r w:rsidR="00E1057C">
          <w:rPr>
            <w:webHidden/>
          </w:rPr>
        </w:r>
        <w:r w:rsidR="00E1057C">
          <w:rPr>
            <w:webHidden/>
          </w:rPr>
          <w:fldChar w:fldCharType="separate"/>
        </w:r>
        <w:r>
          <w:rPr>
            <w:webHidden/>
          </w:rPr>
          <w:t>113</w:t>
        </w:r>
        <w:r w:rsidR="00E1057C">
          <w:rPr>
            <w:webHidden/>
          </w:rPr>
          <w:fldChar w:fldCharType="end"/>
        </w:r>
      </w:hyperlink>
    </w:p>
    <w:p w14:paraId="1325F626"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40" w:anchor="_Toc10536244" w:history="1">
        <w:r w:rsidR="00E1057C" w:rsidRPr="008A57D0">
          <w:rPr>
            <w:rStyle w:val="Hyperlink"/>
          </w:rPr>
          <w:t>Figure 5</w:t>
        </w:r>
        <w:r w:rsidR="00E1057C" w:rsidRPr="008A57D0">
          <w:rPr>
            <w:rStyle w:val="Hyperlink"/>
          </w:rPr>
          <w:noBreakHyphen/>
          <w:t>38: Sampling sites in the Tully focus area, shown with the water body boundaries.</w:t>
        </w:r>
        <w:r w:rsidR="00E1057C">
          <w:rPr>
            <w:webHidden/>
          </w:rPr>
          <w:tab/>
        </w:r>
        <w:r w:rsidR="00E1057C">
          <w:rPr>
            <w:webHidden/>
          </w:rPr>
          <w:fldChar w:fldCharType="begin"/>
        </w:r>
        <w:r w:rsidR="00E1057C">
          <w:rPr>
            <w:webHidden/>
          </w:rPr>
          <w:instrText xml:space="preserve"> PAGEREF _Toc10536244 \h </w:instrText>
        </w:r>
        <w:r w:rsidR="00E1057C">
          <w:rPr>
            <w:webHidden/>
          </w:rPr>
        </w:r>
        <w:r w:rsidR="00E1057C">
          <w:rPr>
            <w:webHidden/>
          </w:rPr>
          <w:fldChar w:fldCharType="separate"/>
        </w:r>
        <w:r>
          <w:rPr>
            <w:webHidden/>
          </w:rPr>
          <w:t>114</w:t>
        </w:r>
        <w:r w:rsidR="00E1057C">
          <w:rPr>
            <w:webHidden/>
          </w:rPr>
          <w:fldChar w:fldCharType="end"/>
        </w:r>
      </w:hyperlink>
    </w:p>
    <w:p w14:paraId="3260D02B"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41" w:anchor="_Toc10536245" w:history="1">
        <w:r w:rsidR="00E1057C" w:rsidRPr="008A57D0">
          <w:rPr>
            <w:rStyle w:val="Hyperlink"/>
            <w:rFonts w:eastAsia="SimSun"/>
          </w:rPr>
          <w:t>Figure 5</w:t>
        </w:r>
        <w:r w:rsidR="00E1057C" w:rsidRPr="008A57D0">
          <w:rPr>
            <w:rStyle w:val="Hyperlink"/>
            <w:rFonts w:eastAsia="SimSun"/>
          </w:rPr>
          <w:noBreakHyphen/>
          <w:t>39: Combined discharge for Tully (Euramo gauge) and Herbert (Ingham gauge) Rivers.</w:t>
        </w:r>
        <w:r w:rsidR="00E1057C" w:rsidRPr="008A57D0">
          <w:rPr>
            <w:rStyle w:val="Hyperlink"/>
            <w:rFonts w:eastAsiaTheme="majorEastAsia"/>
          </w:rPr>
          <w:t xml:space="preserve"> Daily (blue) and water year (October to September, red) discharge is shown. Red dashed line represents the long-term median of the combined annual discharge.</w:t>
        </w:r>
        <w:r w:rsidR="00E1057C" w:rsidRPr="008A57D0">
          <w:rPr>
            <w:rStyle w:val="Hyperlink"/>
            <w:rFonts w:eastAsia="SimSun"/>
          </w:rPr>
          <w:t xml:space="preserve"> Please note as this is the combined discharge, high flows in one river will not necessarily be visible in the graph</w:t>
        </w:r>
        <w:r w:rsidR="00E1057C" w:rsidRPr="008A57D0">
          <w:rPr>
            <w:rStyle w:val="Hyperlink"/>
          </w:rPr>
          <w:t>.</w:t>
        </w:r>
        <w:r w:rsidR="00E1057C">
          <w:rPr>
            <w:webHidden/>
          </w:rPr>
          <w:tab/>
        </w:r>
        <w:r w:rsidR="00E1057C">
          <w:rPr>
            <w:webHidden/>
          </w:rPr>
          <w:fldChar w:fldCharType="begin"/>
        </w:r>
        <w:r w:rsidR="00E1057C">
          <w:rPr>
            <w:webHidden/>
          </w:rPr>
          <w:instrText xml:space="preserve"> PAGEREF _Toc10536245 \h </w:instrText>
        </w:r>
        <w:r w:rsidR="00E1057C">
          <w:rPr>
            <w:webHidden/>
          </w:rPr>
        </w:r>
        <w:r w:rsidR="00E1057C">
          <w:rPr>
            <w:webHidden/>
          </w:rPr>
          <w:fldChar w:fldCharType="separate"/>
        </w:r>
        <w:r>
          <w:rPr>
            <w:webHidden/>
          </w:rPr>
          <w:t>115</w:t>
        </w:r>
        <w:r w:rsidR="00E1057C">
          <w:rPr>
            <w:webHidden/>
          </w:rPr>
          <w:fldChar w:fldCharType="end"/>
        </w:r>
      </w:hyperlink>
    </w:p>
    <w:p w14:paraId="471EDC95"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42" w:anchor="_Toc10536246" w:history="1">
        <w:r w:rsidR="00E1057C" w:rsidRPr="008A57D0">
          <w:rPr>
            <w:rStyle w:val="Hyperlink"/>
          </w:rPr>
          <w:t>Figure 5</w:t>
        </w:r>
        <w:r w:rsidR="00E1057C" w:rsidRPr="008A57D0">
          <w:rPr>
            <w:rStyle w:val="Hyperlink"/>
          </w:rPr>
          <w:noBreakHyphen/>
          <w:t>40: (A) TSS loads, (B) DIN and PN loads and (C) discharge or the Tully, Murray and Herbert Basins from 2006–07 to 2017–18.</w:t>
        </w:r>
        <w:r w:rsidR="00E1057C">
          <w:rPr>
            <w:webHidden/>
          </w:rPr>
          <w:tab/>
        </w:r>
        <w:r w:rsidR="00E1057C">
          <w:rPr>
            <w:webHidden/>
          </w:rPr>
          <w:fldChar w:fldCharType="begin"/>
        </w:r>
        <w:r w:rsidR="00E1057C">
          <w:rPr>
            <w:webHidden/>
          </w:rPr>
          <w:instrText xml:space="preserve"> PAGEREF _Toc10536246 \h </w:instrText>
        </w:r>
        <w:r w:rsidR="00E1057C">
          <w:rPr>
            <w:webHidden/>
          </w:rPr>
        </w:r>
        <w:r w:rsidR="00E1057C">
          <w:rPr>
            <w:webHidden/>
          </w:rPr>
          <w:fldChar w:fldCharType="separate"/>
        </w:r>
        <w:r>
          <w:rPr>
            <w:webHidden/>
          </w:rPr>
          <w:t>116</w:t>
        </w:r>
        <w:r w:rsidR="00E1057C">
          <w:rPr>
            <w:webHidden/>
          </w:rPr>
          <w:fldChar w:fldCharType="end"/>
        </w:r>
      </w:hyperlink>
    </w:p>
    <w:p w14:paraId="06012D9A"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43" w:anchor="_Toc10536247" w:history="1">
        <w:r w:rsidR="00E1057C" w:rsidRPr="008A57D0">
          <w:rPr>
            <w:rStyle w:val="Hyperlink"/>
          </w:rPr>
          <w:t>Figure 5</w:t>
        </w:r>
        <w:r w:rsidR="00E1057C" w:rsidRPr="008A57D0">
          <w:rPr>
            <w:rStyle w:val="Hyperlink"/>
          </w:rPr>
          <w:noBreakHyphen/>
          <w:t>41: Temporal trends in water quality for the Tully sub-region</w:t>
        </w:r>
        <w:r w:rsidR="00E1057C" w:rsidRPr="008A57D0">
          <w:rPr>
            <w:rStyle w:val="Hyperlink"/>
            <w:rFonts w:eastAsia="Calibri"/>
          </w:rPr>
          <w:t xml:space="preserve">. a) WQ Index, </w:t>
        </w:r>
        <w:r w:rsidR="00E1057C" w:rsidRPr="008A57D0">
          <w:rPr>
            <w:rStyle w:val="Hyperlink"/>
          </w:rPr>
          <w:t xml:space="preserve">b) </w:t>
        </w:r>
        <w:r w:rsidR="00E1057C" w:rsidRPr="008A57D0">
          <w:rPr>
            <w:rStyle w:val="Hyperlink"/>
            <w:rFonts w:eastAsia="Calibri"/>
          </w:rPr>
          <w:t xml:space="preserve">chlorophyll </w:t>
        </w:r>
        <w:r w:rsidR="00E1057C" w:rsidRPr="008A57D0">
          <w:rPr>
            <w:rStyle w:val="Hyperlink"/>
            <w:rFonts w:eastAsia="Calibri"/>
            <w:i/>
          </w:rPr>
          <w:t>a</w:t>
        </w:r>
        <w:r w:rsidR="00E1057C" w:rsidRPr="008A57D0">
          <w:rPr>
            <w:rStyle w:val="Hyperlink"/>
            <w:rFonts w:eastAsia="Calibri"/>
          </w:rPr>
          <w:t xml:space="preserve"> (</w:t>
        </w:r>
        <w:r w:rsidR="00E1057C" w:rsidRPr="008A57D0">
          <w:rPr>
            <w:rStyle w:val="Hyperlink"/>
          </w:rPr>
          <w:t>Chl-</w:t>
        </w:r>
        <w:r w:rsidR="00E1057C" w:rsidRPr="008A57D0">
          <w:rPr>
            <w:rStyle w:val="Hyperlink"/>
            <w:i/>
          </w:rPr>
          <w:t>a</w:t>
        </w:r>
        <w:r w:rsidR="00E1057C" w:rsidRPr="008A57D0">
          <w:rPr>
            <w:rStyle w:val="Hyperlink"/>
          </w:rPr>
          <w:t xml:space="preserve">), c) nitrate/nitrite </w:t>
        </w:r>
        <w:r w:rsidR="00E1057C" w:rsidRPr="008A57D0">
          <w:rPr>
            <w:rStyle w:val="Hyperlink"/>
            <w:rFonts w:eastAsia="Calibri"/>
          </w:rPr>
          <w:t>(NO</w:t>
        </w:r>
        <w:r w:rsidR="00E1057C" w:rsidRPr="008A57D0">
          <w:rPr>
            <w:rStyle w:val="Hyperlink"/>
            <w:rFonts w:eastAsia="Calibri"/>
            <w:vertAlign w:val="subscript"/>
          </w:rPr>
          <w:t>x</w:t>
        </w:r>
        <w:r w:rsidR="00E1057C" w:rsidRPr="008A57D0">
          <w:rPr>
            <w:rStyle w:val="Hyperlink"/>
            <w:rFonts w:eastAsia="Calibri"/>
          </w:rPr>
          <w:t>),</w:t>
        </w:r>
        <w:r w:rsidR="00E1057C" w:rsidRPr="008A57D0">
          <w:rPr>
            <w:rStyle w:val="Hyperlink"/>
          </w:rPr>
          <w:t xml:space="preserve"> d) phosphate </w:t>
        </w:r>
        <w:r w:rsidR="00E1057C" w:rsidRPr="008A57D0">
          <w:rPr>
            <w:rStyle w:val="Hyperlink"/>
            <w:rFonts w:eastAsia="Calibri"/>
          </w:rPr>
          <w:t>(PO</w:t>
        </w:r>
        <w:r w:rsidR="00E1057C" w:rsidRPr="008A57D0">
          <w:rPr>
            <w:rStyle w:val="Hyperlink"/>
            <w:rFonts w:eastAsia="Calibri"/>
            <w:vertAlign w:val="subscript"/>
          </w:rPr>
          <w:t>4</w:t>
        </w:r>
        <w:r w:rsidR="00E1057C" w:rsidRPr="008A57D0">
          <w:rPr>
            <w:rStyle w:val="Hyperlink"/>
            <w:rFonts w:eastAsia="Calibri"/>
          </w:rPr>
          <w:t>)</w:t>
        </w:r>
        <w:r w:rsidR="00E1057C" w:rsidRPr="008A57D0">
          <w:rPr>
            <w:rStyle w:val="Hyperlink"/>
          </w:rPr>
          <w:t xml:space="preserve">, e) turbidity, f) </w:t>
        </w:r>
        <w:r w:rsidR="00E1057C" w:rsidRPr="008A57D0">
          <w:rPr>
            <w:rStyle w:val="Hyperlink"/>
            <w:rFonts w:eastAsia="Calibri"/>
          </w:rPr>
          <w:t>total suspended solids (</w:t>
        </w:r>
        <w:r w:rsidR="00E1057C" w:rsidRPr="008A57D0">
          <w:rPr>
            <w:rStyle w:val="Hyperlink"/>
          </w:rPr>
          <w:t xml:space="preserve">TSS), g) Secchi depth, h) </w:t>
        </w:r>
        <w:r w:rsidR="00E1057C" w:rsidRPr="008A57D0">
          <w:rPr>
            <w:rStyle w:val="Hyperlink"/>
            <w:rFonts w:eastAsia="Calibri"/>
          </w:rPr>
          <w:t>particulate nitrogen (</w:t>
        </w:r>
        <w:r w:rsidR="00E1057C" w:rsidRPr="008A57D0">
          <w:rPr>
            <w:rStyle w:val="Hyperlink"/>
          </w:rPr>
          <w:t xml:space="preserve">PN), i) </w:t>
        </w:r>
        <w:r w:rsidR="00E1057C" w:rsidRPr="008A57D0">
          <w:rPr>
            <w:rStyle w:val="Hyperlink"/>
            <w:rFonts w:eastAsia="Calibri"/>
          </w:rPr>
          <w:t>particulate phosphorus (</w:t>
        </w:r>
        <w:r w:rsidR="00E1057C" w:rsidRPr="008A57D0">
          <w:rPr>
            <w:rStyle w:val="Hyperlink"/>
          </w:rPr>
          <w:t xml:space="preserve">PP), j) </w:t>
        </w:r>
        <w:r w:rsidR="00E1057C" w:rsidRPr="008A57D0">
          <w:rPr>
            <w:rStyle w:val="Hyperlink"/>
            <w:rFonts w:eastAsia="Calibri"/>
          </w:rPr>
          <w:t>particulate organic carbon (</w:t>
        </w:r>
        <w:r w:rsidR="00E1057C" w:rsidRPr="008A57D0">
          <w:rPr>
            <w:rStyle w:val="Hyperlink"/>
          </w:rPr>
          <w:t xml:space="preserve">POC) and k) </w:t>
        </w:r>
        <w:r w:rsidR="00E1057C" w:rsidRPr="008A57D0">
          <w:rPr>
            <w:rStyle w:val="Hyperlink"/>
            <w:rFonts w:eastAsia="Calibri"/>
          </w:rPr>
          <w:t>dissolved organic carbon (</w:t>
        </w:r>
        <w:r w:rsidR="00E1057C" w:rsidRPr="008A57D0">
          <w:rPr>
            <w:rStyle w:val="Hyperlink"/>
          </w:rPr>
          <w:t>DOC).</w:t>
        </w:r>
        <w:r w:rsidR="00E1057C">
          <w:rPr>
            <w:webHidden/>
          </w:rPr>
          <w:tab/>
        </w:r>
        <w:r w:rsidR="00E1057C">
          <w:rPr>
            <w:webHidden/>
          </w:rPr>
          <w:fldChar w:fldCharType="begin"/>
        </w:r>
        <w:r w:rsidR="00E1057C">
          <w:rPr>
            <w:webHidden/>
          </w:rPr>
          <w:instrText xml:space="preserve"> PAGEREF _Toc10536247 \h </w:instrText>
        </w:r>
        <w:r w:rsidR="00E1057C">
          <w:rPr>
            <w:webHidden/>
          </w:rPr>
        </w:r>
        <w:r w:rsidR="00E1057C">
          <w:rPr>
            <w:webHidden/>
          </w:rPr>
          <w:fldChar w:fldCharType="separate"/>
        </w:r>
        <w:r>
          <w:rPr>
            <w:webHidden/>
          </w:rPr>
          <w:t>117</w:t>
        </w:r>
        <w:r w:rsidR="00E1057C">
          <w:rPr>
            <w:webHidden/>
          </w:rPr>
          <w:fldChar w:fldCharType="end"/>
        </w:r>
      </w:hyperlink>
    </w:p>
    <w:p w14:paraId="763F2EE1"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48" w:history="1">
        <w:r w:rsidR="00E1057C" w:rsidRPr="008A57D0">
          <w:rPr>
            <w:rStyle w:val="Hyperlink"/>
          </w:rPr>
          <w:t>Figure 5</w:t>
        </w:r>
        <w:r w:rsidR="00E1057C" w:rsidRPr="008A57D0">
          <w:rPr>
            <w:rStyle w:val="Hyperlink"/>
          </w:rPr>
          <w:noBreakHyphen/>
          <w:t>42:</w:t>
        </w:r>
        <w:r w:rsidR="00E1057C" w:rsidRPr="008A57D0">
          <w:rPr>
            <w:rStyle w:val="Hyperlink"/>
            <w:lang w:eastAsia="en-AU"/>
          </w:rPr>
          <w:t xml:space="preserve"> River discharge (in ML per day) from 1 January to 30 April 2018 for the Tully (top, Euramo gauge) and Herbert (bottom, Ingham gauge) Rivers. Red diamonds show when plume sampling occurred offshore from the river mouth in the Tully focus area.</w:t>
        </w:r>
        <w:r w:rsidR="00E1057C">
          <w:rPr>
            <w:webHidden/>
          </w:rPr>
          <w:tab/>
        </w:r>
        <w:r w:rsidR="00E1057C">
          <w:rPr>
            <w:webHidden/>
          </w:rPr>
          <w:fldChar w:fldCharType="begin"/>
        </w:r>
        <w:r w:rsidR="00E1057C">
          <w:rPr>
            <w:webHidden/>
          </w:rPr>
          <w:instrText xml:space="preserve"> PAGEREF _Toc10536248 \h </w:instrText>
        </w:r>
        <w:r w:rsidR="00E1057C">
          <w:rPr>
            <w:webHidden/>
          </w:rPr>
        </w:r>
        <w:r w:rsidR="00E1057C">
          <w:rPr>
            <w:webHidden/>
          </w:rPr>
          <w:fldChar w:fldCharType="separate"/>
        </w:r>
        <w:r>
          <w:rPr>
            <w:webHidden/>
          </w:rPr>
          <w:t>119</w:t>
        </w:r>
        <w:r w:rsidR="00E1057C">
          <w:rPr>
            <w:webHidden/>
          </w:rPr>
          <w:fldChar w:fldCharType="end"/>
        </w:r>
      </w:hyperlink>
    </w:p>
    <w:p w14:paraId="70F667F2"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49" w:history="1">
        <w:r w:rsidR="00E1057C" w:rsidRPr="008A57D0">
          <w:rPr>
            <w:rStyle w:val="Hyperlink"/>
            <w:rFonts w:eastAsia="SimSun" w:cs="Arial"/>
            <w:lang w:val="en-US"/>
          </w:rPr>
          <w:t>Figure 5</w:t>
        </w:r>
        <w:r w:rsidR="00E1057C" w:rsidRPr="008A57D0">
          <w:rPr>
            <w:rStyle w:val="Hyperlink"/>
            <w:rFonts w:eastAsia="SimSun" w:cs="Arial"/>
            <w:lang w:val="en-US"/>
          </w:rPr>
          <w:noBreakHyphen/>
          <w:t xml:space="preserve">43: </w:t>
        </w:r>
        <w:r w:rsidR="00E1057C" w:rsidRPr="008A57D0">
          <w:rPr>
            <w:rStyle w:val="Hyperlink"/>
            <w:rFonts w:eastAsia="SimSun" w:cs="Arial"/>
            <w:lang w:val="en-US" w:eastAsia="en-AU"/>
          </w:rPr>
          <w:t>Satellite images of the flood plume from the Tully (+Murray) and Herbert Rivers on the 12 March 2018 (A), 14</w:t>
        </w:r>
        <w:r w:rsidR="00E1057C" w:rsidRPr="008A57D0">
          <w:rPr>
            <w:rStyle w:val="Hyperlink"/>
            <w:rFonts w:eastAsia="SimSun" w:cs="Arial"/>
            <w:vertAlign w:val="superscript"/>
            <w:lang w:val="en-US" w:eastAsia="en-AU"/>
          </w:rPr>
          <w:t xml:space="preserve"> </w:t>
        </w:r>
        <w:r w:rsidR="00E1057C" w:rsidRPr="008A57D0">
          <w:rPr>
            <w:rStyle w:val="Hyperlink"/>
            <w:rFonts w:eastAsia="SimSun" w:cs="Arial"/>
            <w:lang w:val="en-US" w:eastAsia="en-AU"/>
          </w:rPr>
          <w:t xml:space="preserve">March 2018 (B), </w:t>
        </w:r>
        <w:r w:rsidR="00E1057C" w:rsidRPr="008A57D0">
          <w:rPr>
            <w:rStyle w:val="Hyperlink"/>
            <w:rFonts w:eastAsia="SimSun" w:cs="Arial"/>
            <w:lang w:val="en-US"/>
          </w:rPr>
          <w:t>16 March 2018 (C) and 29 March 2018 (D).</w:t>
        </w:r>
        <w:r w:rsidR="00E1057C">
          <w:rPr>
            <w:webHidden/>
          </w:rPr>
          <w:tab/>
        </w:r>
        <w:r w:rsidR="00E1057C">
          <w:rPr>
            <w:webHidden/>
          </w:rPr>
          <w:fldChar w:fldCharType="begin"/>
        </w:r>
        <w:r w:rsidR="00E1057C">
          <w:rPr>
            <w:webHidden/>
          </w:rPr>
          <w:instrText xml:space="preserve"> PAGEREF _Toc10536249 \h </w:instrText>
        </w:r>
        <w:r w:rsidR="00E1057C">
          <w:rPr>
            <w:webHidden/>
          </w:rPr>
        </w:r>
        <w:r w:rsidR="00E1057C">
          <w:rPr>
            <w:webHidden/>
          </w:rPr>
          <w:fldChar w:fldCharType="separate"/>
        </w:r>
        <w:r>
          <w:rPr>
            <w:webHidden/>
          </w:rPr>
          <w:t>120</w:t>
        </w:r>
        <w:r w:rsidR="00E1057C">
          <w:rPr>
            <w:webHidden/>
          </w:rPr>
          <w:fldChar w:fldCharType="end"/>
        </w:r>
      </w:hyperlink>
    </w:p>
    <w:p w14:paraId="37FE92A5"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50" w:history="1">
        <w:r w:rsidR="00E1057C" w:rsidRPr="008A57D0">
          <w:rPr>
            <w:rStyle w:val="Hyperlink"/>
            <w:rFonts w:eastAsia="SimSun" w:cs="Arial"/>
            <w:lang w:val="en-US"/>
          </w:rPr>
          <w:t>Figure 5</w:t>
        </w:r>
        <w:r w:rsidR="00E1057C" w:rsidRPr="008A57D0">
          <w:rPr>
            <w:rStyle w:val="Hyperlink"/>
            <w:rFonts w:eastAsia="SimSun" w:cs="Arial"/>
            <w:lang w:val="en-US"/>
          </w:rPr>
          <w:noBreakHyphen/>
          <w:t>44: A collection of water type maps showing the evolution of the Wet Tropics River plumes from 12 to 15 March 2018: (A) MODIS-Aqua, (T) MODIS-Terra.</w:t>
        </w:r>
        <w:r w:rsidR="00E1057C">
          <w:rPr>
            <w:webHidden/>
          </w:rPr>
          <w:tab/>
        </w:r>
        <w:r w:rsidR="00E1057C">
          <w:rPr>
            <w:webHidden/>
          </w:rPr>
          <w:fldChar w:fldCharType="begin"/>
        </w:r>
        <w:r w:rsidR="00E1057C">
          <w:rPr>
            <w:webHidden/>
          </w:rPr>
          <w:instrText xml:space="preserve"> PAGEREF _Toc10536250 \h </w:instrText>
        </w:r>
        <w:r w:rsidR="00E1057C">
          <w:rPr>
            <w:webHidden/>
          </w:rPr>
        </w:r>
        <w:r w:rsidR="00E1057C">
          <w:rPr>
            <w:webHidden/>
          </w:rPr>
          <w:fldChar w:fldCharType="separate"/>
        </w:r>
        <w:r>
          <w:rPr>
            <w:webHidden/>
          </w:rPr>
          <w:t>121</w:t>
        </w:r>
        <w:r w:rsidR="00E1057C">
          <w:rPr>
            <w:webHidden/>
          </w:rPr>
          <w:fldChar w:fldCharType="end"/>
        </w:r>
      </w:hyperlink>
    </w:p>
    <w:p w14:paraId="3C4C94CA"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51" w:history="1">
        <w:r w:rsidR="00E1057C" w:rsidRPr="008A57D0">
          <w:rPr>
            <w:rStyle w:val="Hyperlink"/>
          </w:rPr>
          <w:t>Figure 5</w:t>
        </w:r>
        <w:r w:rsidR="00E1057C" w:rsidRPr="008A57D0">
          <w:rPr>
            <w:rStyle w:val="Hyperlink"/>
          </w:rPr>
          <w:noBreakHyphen/>
          <w:t>45: A collection of water type maps showing the evolution of the Wet Tropics River plumes from 29 to 31 March 2018: (A) MODIS-Aqua, (T) MODIS-Terra.</w:t>
        </w:r>
        <w:r w:rsidR="00E1057C">
          <w:rPr>
            <w:webHidden/>
          </w:rPr>
          <w:tab/>
        </w:r>
        <w:r w:rsidR="00E1057C">
          <w:rPr>
            <w:webHidden/>
          </w:rPr>
          <w:fldChar w:fldCharType="begin"/>
        </w:r>
        <w:r w:rsidR="00E1057C">
          <w:rPr>
            <w:webHidden/>
          </w:rPr>
          <w:instrText xml:space="preserve"> PAGEREF _Toc10536251 \h </w:instrText>
        </w:r>
        <w:r w:rsidR="00E1057C">
          <w:rPr>
            <w:webHidden/>
          </w:rPr>
        </w:r>
        <w:r w:rsidR="00E1057C">
          <w:rPr>
            <w:webHidden/>
          </w:rPr>
          <w:fldChar w:fldCharType="separate"/>
        </w:r>
        <w:r>
          <w:rPr>
            <w:webHidden/>
          </w:rPr>
          <w:t>122</w:t>
        </w:r>
        <w:r w:rsidR="00E1057C">
          <w:rPr>
            <w:webHidden/>
          </w:rPr>
          <w:fldChar w:fldCharType="end"/>
        </w:r>
      </w:hyperlink>
    </w:p>
    <w:p w14:paraId="60F4E2D8"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44" w:anchor="_Toc10536252" w:history="1">
        <w:r w:rsidR="00E1057C" w:rsidRPr="008A57D0">
          <w:rPr>
            <w:rStyle w:val="Hyperlink"/>
          </w:rPr>
          <w:t>Figure 5</w:t>
        </w:r>
        <w:r w:rsidR="00E1057C" w:rsidRPr="008A57D0">
          <w:rPr>
            <w:rStyle w:val="Hyperlink"/>
          </w:rPr>
          <w:noBreakHyphen/>
          <w:t>46:</w:t>
        </w:r>
        <w:r w:rsidR="00E1057C" w:rsidRPr="008A57D0">
          <w:rPr>
            <w:rStyle w:val="Hyperlink"/>
            <w:lang w:eastAsia="en-AU"/>
          </w:rPr>
          <w:t xml:space="preserve"> </w:t>
        </w:r>
        <w:r w:rsidR="00E1057C" w:rsidRPr="008A57D0">
          <w:rPr>
            <w:rStyle w:val="Hyperlink"/>
          </w:rPr>
          <w:t>Water quality data from the Tully flood plume including total suspended solids (TSS: A), particulate nitrogen (PN: B), dissolved inorganic nitrogen (DIN: C) and chlorophyll a (D) highlighting the different days of sampling.</w:t>
        </w:r>
        <w:r w:rsidR="00E1057C">
          <w:rPr>
            <w:webHidden/>
          </w:rPr>
          <w:tab/>
        </w:r>
        <w:r w:rsidR="00E1057C">
          <w:rPr>
            <w:webHidden/>
          </w:rPr>
          <w:fldChar w:fldCharType="begin"/>
        </w:r>
        <w:r w:rsidR="00E1057C">
          <w:rPr>
            <w:webHidden/>
          </w:rPr>
          <w:instrText xml:space="preserve"> PAGEREF _Toc10536252 \h </w:instrText>
        </w:r>
        <w:r w:rsidR="00E1057C">
          <w:rPr>
            <w:webHidden/>
          </w:rPr>
        </w:r>
        <w:r w:rsidR="00E1057C">
          <w:rPr>
            <w:webHidden/>
          </w:rPr>
          <w:fldChar w:fldCharType="separate"/>
        </w:r>
        <w:r>
          <w:rPr>
            <w:webHidden/>
          </w:rPr>
          <w:t>123</w:t>
        </w:r>
        <w:r w:rsidR="00E1057C">
          <w:rPr>
            <w:webHidden/>
          </w:rPr>
          <w:fldChar w:fldCharType="end"/>
        </w:r>
      </w:hyperlink>
    </w:p>
    <w:p w14:paraId="2DAF7407"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45" w:anchor="_Toc10536253" w:history="1">
        <w:r w:rsidR="00E1057C" w:rsidRPr="008A57D0">
          <w:rPr>
            <w:rStyle w:val="Hyperlink"/>
          </w:rPr>
          <w:t>Figure 5</w:t>
        </w:r>
        <w:r w:rsidR="00E1057C" w:rsidRPr="008A57D0">
          <w:rPr>
            <w:rStyle w:val="Hyperlink"/>
          </w:rPr>
          <w:noBreakHyphen/>
          <w:t>47: Sampling sites in the Burdekin focus area, shown with the water body boundaries.</w:t>
        </w:r>
        <w:r w:rsidR="00E1057C">
          <w:rPr>
            <w:webHidden/>
          </w:rPr>
          <w:tab/>
        </w:r>
        <w:r w:rsidR="00E1057C">
          <w:rPr>
            <w:webHidden/>
          </w:rPr>
          <w:fldChar w:fldCharType="begin"/>
        </w:r>
        <w:r w:rsidR="00E1057C">
          <w:rPr>
            <w:webHidden/>
          </w:rPr>
          <w:instrText xml:space="preserve"> PAGEREF _Toc10536253 \h </w:instrText>
        </w:r>
        <w:r w:rsidR="00E1057C">
          <w:rPr>
            <w:webHidden/>
          </w:rPr>
        </w:r>
        <w:r w:rsidR="00E1057C">
          <w:rPr>
            <w:webHidden/>
          </w:rPr>
          <w:fldChar w:fldCharType="separate"/>
        </w:r>
        <w:r>
          <w:rPr>
            <w:webHidden/>
          </w:rPr>
          <w:t>124</w:t>
        </w:r>
        <w:r w:rsidR="00E1057C">
          <w:rPr>
            <w:webHidden/>
          </w:rPr>
          <w:fldChar w:fldCharType="end"/>
        </w:r>
      </w:hyperlink>
    </w:p>
    <w:p w14:paraId="3F02F82D"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46" w:anchor="_Toc10536254" w:history="1">
        <w:r w:rsidR="00E1057C" w:rsidRPr="008A57D0">
          <w:rPr>
            <w:rStyle w:val="Hyperlink"/>
          </w:rPr>
          <w:t>Figure 5</w:t>
        </w:r>
        <w:r w:rsidR="00E1057C" w:rsidRPr="008A57D0">
          <w:rPr>
            <w:rStyle w:val="Hyperlink"/>
          </w:rPr>
          <w:noBreakHyphen/>
          <w:t>48: Discharge for the Burdekin River (Clare gauge).</w:t>
        </w:r>
        <w:r w:rsidR="00E1057C">
          <w:rPr>
            <w:webHidden/>
          </w:rPr>
          <w:tab/>
        </w:r>
        <w:r w:rsidR="00E1057C">
          <w:rPr>
            <w:webHidden/>
          </w:rPr>
          <w:fldChar w:fldCharType="begin"/>
        </w:r>
        <w:r w:rsidR="00E1057C">
          <w:rPr>
            <w:webHidden/>
          </w:rPr>
          <w:instrText xml:space="preserve"> PAGEREF _Toc10536254 \h </w:instrText>
        </w:r>
        <w:r w:rsidR="00E1057C">
          <w:rPr>
            <w:webHidden/>
          </w:rPr>
        </w:r>
        <w:r w:rsidR="00E1057C">
          <w:rPr>
            <w:webHidden/>
          </w:rPr>
          <w:fldChar w:fldCharType="separate"/>
        </w:r>
        <w:r>
          <w:rPr>
            <w:webHidden/>
          </w:rPr>
          <w:t>125</w:t>
        </w:r>
        <w:r w:rsidR="00E1057C">
          <w:rPr>
            <w:webHidden/>
          </w:rPr>
          <w:fldChar w:fldCharType="end"/>
        </w:r>
      </w:hyperlink>
    </w:p>
    <w:p w14:paraId="6FF7A2B2"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47" w:anchor="_Toc10536255" w:history="1">
        <w:r w:rsidR="00E1057C" w:rsidRPr="008A57D0">
          <w:rPr>
            <w:rStyle w:val="Hyperlink"/>
          </w:rPr>
          <w:t>Figure 5</w:t>
        </w:r>
        <w:r w:rsidR="00E1057C" w:rsidRPr="008A57D0">
          <w:rPr>
            <w:rStyle w:val="Hyperlink"/>
          </w:rPr>
          <w:noBreakHyphen/>
          <w:t>49: (A) TSS loads, (B) DIN and PN loads and (C) discharge for the Burdekin and Haughton Basins from 2006</w:t>
        </w:r>
        <w:r w:rsidR="00E1057C" w:rsidRPr="008A57D0">
          <w:rPr>
            <w:rStyle w:val="Hyperlink"/>
            <w:rFonts w:eastAsia="SimSun"/>
            <w:lang w:val="en-US"/>
          </w:rPr>
          <w:t>–</w:t>
        </w:r>
        <w:r w:rsidR="00E1057C" w:rsidRPr="008A57D0">
          <w:rPr>
            <w:rStyle w:val="Hyperlink"/>
          </w:rPr>
          <w:t>07 to 2017</w:t>
        </w:r>
        <w:r w:rsidR="00E1057C" w:rsidRPr="008A57D0">
          <w:rPr>
            <w:rStyle w:val="Hyperlink"/>
            <w:rFonts w:eastAsia="SimSun"/>
            <w:lang w:val="en-US"/>
          </w:rPr>
          <w:t>–</w:t>
        </w:r>
        <w:r w:rsidR="00E1057C" w:rsidRPr="008A57D0">
          <w:rPr>
            <w:rStyle w:val="Hyperlink"/>
          </w:rPr>
          <w:t>18.</w:t>
        </w:r>
        <w:r w:rsidR="00E1057C">
          <w:rPr>
            <w:webHidden/>
          </w:rPr>
          <w:tab/>
        </w:r>
        <w:r w:rsidR="00E1057C">
          <w:rPr>
            <w:webHidden/>
          </w:rPr>
          <w:fldChar w:fldCharType="begin"/>
        </w:r>
        <w:r w:rsidR="00E1057C">
          <w:rPr>
            <w:webHidden/>
          </w:rPr>
          <w:instrText xml:space="preserve"> PAGEREF _Toc10536255 \h </w:instrText>
        </w:r>
        <w:r w:rsidR="00E1057C">
          <w:rPr>
            <w:webHidden/>
          </w:rPr>
        </w:r>
        <w:r w:rsidR="00E1057C">
          <w:rPr>
            <w:webHidden/>
          </w:rPr>
          <w:fldChar w:fldCharType="separate"/>
        </w:r>
        <w:r>
          <w:rPr>
            <w:webHidden/>
          </w:rPr>
          <w:t>126</w:t>
        </w:r>
        <w:r w:rsidR="00E1057C">
          <w:rPr>
            <w:webHidden/>
          </w:rPr>
          <w:fldChar w:fldCharType="end"/>
        </w:r>
      </w:hyperlink>
    </w:p>
    <w:p w14:paraId="0A298A64"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48" w:anchor="_Toc10536256" w:history="1">
        <w:r w:rsidR="00E1057C" w:rsidRPr="008A57D0">
          <w:rPr>
            <w:rStyle w:val="Hyperlink"/>
          </w:rPr>
          <w:t>Figure 5</w:t>
        </w:r>
        <w:r w:rsidR="00E1057C" w:rsidRPr="008A57D0">
          <w:rPr>
            <w:rStyle w:val="Hyperlink"/>
          </w:rPr>
          <w:noBreakHyphen/>
          <w:t>50: Temporal trends in water quality for the Burdekin focus area</w:t>
        </w:r>
        <w:r w:rsidR="00E1057C" w:rsidRPr="008A57D0">
          <w:rPr>
            <w:rStyle w:val="Hyperlink"/>
            <w:rFonts w:eastAsia="Calibri"/>
          </w:rPr>
          <w:t xml:space="preserve">. a) WQ Index, </w:t>
        </w:r>
        <w:r w:rsidR="00E1057C" w:rsidRPr="008A57D0">
          <w:rPr>
            <w:rStyle w:val="Hyperlink"/>
          </w:rPr>
          <w:t xml:space="preserve">b) </w:t>
        </w:r>
        <w:r w:rsidR="00E1057C" w:rsidRPr="008A57D0">
          <w:rPr>
            <w:rStyle w:val="Hyperlink"/>
            <w:rFonts w:eastAsia="Calibri"/>
          </w:rPr>
          <w:t xml:space="preserve">chlorophyll </w:t>
        </w:r>
        <w:r w:rsidR="00E1057C" w:rsidRPr="008A57D0">
          <w:rPr>
            <w:rStyle w:val="Hyperlink"/>
            <w:rFonts w:eastAsia="Calibri"/>
            <w:i/>
          </w:rPr>
          <w:t>a</w:t>
        </w:r>
        <w:r w:rsidR="00E1057C" w:rsidRPr="008A57D0">
          <w:rPr>
            <w:rStyle w:val="Hyperlink"/>
            <w:rFonts w:eastAsia="Calibri"/>
          </w:rPr>
          <w:t xml:space="preserve"> (</w:t>
        </w:r>
        <w:r w:rsidR="00E1057C" w:rsidRPr="008A57D0">
          <w:rPr>
            <w:rStyle w:val="Hyperlink"/>
          </w:rPr>
          <w:t>Chl-</w:t>
        </w:r>
        <w:r w:rsidR="00E1057C" w:rsidRPr="008A57D0">
          <w:rPr>
            <w:rStyle w:val="Hyperlink"/>
            <w:i/>
          </w:rPr>
          <w:t>a</w:t>
        </w:r>
        <w:r w:rsidR="00E1057C" w:rsidRPr="008A57D0">
          <w:rPr>
            <w:rStyle w:val="Hyperlink"/>
          </w:rPr>
          <w:t xml:space="preserve">), c) nitrate/nitrite </w:t>
        </w:r>
        <w:r w:rsidR="00E1057C" w:rsidRPr="008A57D0">
          <w:rPr>
            <w:rStyle w:val="Hyperlink"/>
            <w:rFonts w:eastAsia="Calibri"/>
          </w:rPr>
          <w:t>(NO</w:t>
        </w:r>
        <w:r w:rsidR="00E1057C" w:rsidRPr="008A57D0">
          <w:rPr>
            <w:rStyle w:val="Hyperlink"/>
            <w:rFonts w:eastAsia="Calibri"/>
            <w:vertAlign w:val="subscript"/>
          </w:rPr>
          <w:t>x</w:t>
        </w:r>
        <w:r w:rsidR="00E1057C" w:rsidRPr="008A57D0">
          <w:rPr>
            <w:rStyle w:val="Hyperlink"/>
            <w:rFonts w:eastAsia="Calibri"/>
          </w:rPr>
          <w:t>),</w:t>
        </w:r>
        <w:r w:rsidR="00E1057C" w:rsidRPr="008A57D0">
          <w:rPr>
            <w:rStyle w:val="Hyperlink"/>
          </w:rPr>
          <w:t xml:space="preserve"> d) phosphate </w:t>
        </w:r>
        <w:r w:rsidR="00E1057C" w:rsidRPr="008A57D0">
          <w:rPr>
            <w:rStyle w:val="Hyperlink"/>
            <w:rFonts w:eastAsia="Calibri"/>
          </w:rPr>
          <w:t>(PO</w:t>
        </w:r>
        <w:r w:rsidR="00E1057C" w:rsidRPr="008A57D0">
          <w:rPr>
            <w:rStyle w:val="Hyperlink"/>
            <w:rFonts w:eastAsia="Calibri"/>
            <w:vertAlign w:val="subscript"/>
          </w:rPr>
          <w:t>4</w:t>
        </w:r>
        <w:r w:rsidR="00E1057C" w:rsidRPr="008A57D0">
          <w:rPr>
            <w:rStyle w:val="Hyperlink"/>
            <w:rFonts w:eastAsia="Calibri"/>
          </w:rPr>
          <w:t>)</w:t>
        </w:r>
        <w:r w:rsidR="00E1057C" w:rsidRPr="008A57D0">
          <w:rPr>
            <w:rStyle w:val="Hyperlink"/>
          </w:rPr>
          <w:t xml:space="preserve">, e) turbidity, f) </w:t>
        </w:r>
        <w:r w:rsidR="00E1057C" w:rsidRPr="008A57D0">
          <w:rPr>
            <w:rStyle w:val="Hyperlink"/>
            <w:rFonts w:eastAsia="Calibri"/>
          </w:rPr>
          <w:t>total suspended solids (</w:t>
        </w:r>
        <w:r w:rsidR="00E1057C" w:rsidRPr="008A57D0">
          <w:rPr>
            <w:rStyle w:val="Hyperlink"/>
          </w:rPr>
          <w:t xml:space="preserve">TSS), g) Secchi depth, h) </w:t>
        </w:r>
        <w:r w:rsidR="00E1057C" w:rsidRPr="008A57D0">
          <w:rPr>
            <w:rStyle w:val="Hyperlink"/>
            <w:rFonts w:eastAsia="Calibri"/>
          </w:rPr>
          <w:t>particulate nitrogen (</w:t>
        </w:r>
        <w:r w:rsidR="00E1057C" w:rsidRPr="008A57D0">
          <w:rPr>
            <w:rStyle w:val="Hyperlink"/>
          </w:rPr>
          <w:t xml:space="preserve">PN), i) </w:t>
        </w:r>
        <w:r w:rsidR="00E1057C" w:rsidRPr="008A57D0">
          <w:rPr>
            <w:rStyle w:val="Hyperlink"/>
            <w:rFonts w:eastAsia="Calibri"/>
          </w:rPr>
          <w:t>particulate phosphorus (</w:t>
        </w:r>
        <w:r w:rsidR="00E1057C" w:rsidRPr="008A57D0">
          <w:rPr>
            <w:rStyle w:val="Hyperlink"/>
          </w:rPr>
          <w:t xml:space="preserve">PP), j) </w:t>
        </w:r>
        <w:r w:rsidR="00E1057C" w:rsidRPr="008A57D0">
          <w:rPr>
            <w:rStyle w:val="Hyperlink"/>
            <w:rFonts w:eastAsia="Calibri"/>
          </w:rPr>
          <w:t>particulate organic carbon (</w:t>
        </w:r>
        <w:r w:rsidR="00E1057C" w:rsidRPr="008A57D0">
          <w:rPr>
            <w:rStyle w:val="Hyperlink"/>
          </w:rPr>
          <w:t xml:space="preserve">POC) and k) </w:t>
        </w:r>
        <w:r w:rsidR="00E1057C" w:rsidRPr="008A57D0">
          <w:rPr>
            <w:rStyle w:val="Hyperlink"/>
            <w:rFonts w:eastAsia="Calibri"/>
          </w:rPr>
          <w:t>dissolved organic carbon (</w:t>
        </w:r>
        <w:r w:rsidR="00E1057C" w:rsidRPr="008A57D0">
          <w:rPr>
            <w:rStyle w:val="Hyperlink"/>
          </w:rPr>
          <w:t>DOC).</w:t>
        </w:r>
        <w:r w:rsidR="00E1057C">
          <w:rPr>
            <w:webHidden/>
          </w:rPr>
          <w:tab/>
        </w:r>
        <w:r w:rsidR="00E1057C">
          <w:rPr>
            <w:webHidden/>
          </w:rPr>
          <w:fldChar w:fldCharType="begin"/>
        </w:r>
        <w:r w:rsidR="00E1057C">
          <w:rPr>
            <w:webHidden/>
          </w:rPr>
          <w:instrText xml:space="preserve"> PAGEREF _Toc10536256 \h </w:instrText>
        </w:r>
        <w:r w:rsidR="00E1057C">
          <w:rPr>
            <w:webHidden/>
          </w:rPr>
        </w:r>
        <w:r w:rsidR="00E1057C">
          <w:rPr>
            <w:webHidden/>
          </w:rPr>
          <w:fldChar w:fldCharType="separate"/>
        </w:r>
        <w:r>
          <w:rPr>
            <w:webHidden/>
          </w:rPr>
          <w:t>127</w:t>
        </w:r>
        <w:r w:rsidR="00E1057C">
          <w:rPr>
            <w:webHidden/>
          </w:rPr>
          <w:fldChar w:fldCharType="end"/>
        </w:r>
      </w:hyperlink>
    </w:p>
    <w:p w14:paraId="76AEDE64"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49" w:anchor="_Toc10536257" w:history="1">
        <w:r w:rsidR="00E1057C" w:rsidRPr="008A57D0">
          <w:rPr>
            <w:rStyle w:val="Hyperlink"/>
          </w:rPr>
          <w:t>Figure 5</w:t>
        </w:r>
        <w:r w:rsidR="00E1057C" w:rsidRPr="008A57D0">
          <w:rPr>
            <w:rStyle w:val="Hyperlink"/>
          </w:rPr>
          <w:noBreakHyphen/>
          <w:t>51: River discharge (in ML per day) from 1 January to 30 April 2018 for the Burdekin River (Clare gauge). Red diamonds show when plume sampling occurred offshore from the Burdekin river mouth.</w:t>
        </w:r>
        <w:r w:rsidR="00E1057C">
          <w:rPr>
            <w:webHidden/>
          </w:rPr>
          <w:tab/>
        </w:r>
        <w:r w:rsidR="00E1057C">
          <w:rPr>
            <w:webHidden/>
          </w:rPr>
          <w:fldChar w:fldCharType="begin"/>
        </w:r>
        <w:r w:rsidR="00E1057C">
          <w:rPr>
            <w:webHidden/>
          </w:rPr>
          <w:instrText xml:space="preserve"> PAGEREF _Toc10536257 \h </w:instrText>
        </w:r>
        <w:r w:rsidR="00E1057C">
          <w:rPr>
            <w:webHidden/>
          </w:rPr>
        </w:r>
        <w:r w:rsidR="00E1057C">
          <w:rPr>
            <w:webHidden/>
          </w:rPr>
          <w:fldChar w:fldCharType="separate"/>
        </w:r>
        <w:r>
          <w:rPr>
            <w:webHidden/>
          </w:rPr>
          <w:t>129</w:t>
        </w:r>
        <w:r w:rsidR="00E1057C">
          <w:rPr>
            <w:webHidden/>
          </w:rPr>
          <w:fldChar w:fldCharType="end"/>
        </w:r>
      </w:hyperlink>
    </w:p>
    <w:p w14:paraId="2D9687C8"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58" w:history="1">
        <w:r w:rsidR="00E1057C" w:rsidRPr="008A57D0">
          <w:rPr>
            <w:rStyle w:val="Hyperlink"/>
          </w:rPr>
          <w:t>Figure 5</w:t>
        </w:r>
        <w:r w:rsidR="00E1057C" w:rsidRPr="008A57D0">
          <w:rPr>
            <w:rStyle w:val="Hyperlink"/>
          </w:rPr>
          <w:noBreakHyphen/>
          <w:t>52</w:t>
        </w:r>
        <w:r w:rsidR="00E1057C" w:rsidRPr="008A57D0">
          <w:rPr>
            <w:rStyle w:val="Hyperlink"/>
            <w:lang w:eastAsia="en-AU"/>
          </w:rPr>
          <w:t>: Satellite images of the flood plume from the Burdekin River on 6 March 2018 (A), 10 March 2018 (B) and (next page) 13</w:t>
        </w:r>
        <w:r w:rsidR="00E1057C" w:rsidRPr="008A57D0">
          <w:rPr>
            <w:rStyle w:val="Hyperlink"/>
            <w:vertAlign w:val="superscript"/>
            <w:lang w:eastAsia="en-AU"/>
          </w:rPr>
          <w:t xml:space="preserve"> </w:t>
        </w:r>
        <w:r w:rsidR="00E1057C" w:rsidRPr="008A57D0">
          <w:rPr>
            <w:rStyle w:val="Hyperlink"/>
            <w:lang w:eastAsia="en-AU"/>
          </w:rPr>
          <w:t>March 2018 (C) and 29 March 2018 (D).</w:t>
        </w:r>
        <w:r w:rsidR="00E1057C">
          <w:rPr>
            <w:webHidden/>
          </w:rPr>
          <w:tab/>
        </w:r>
        <w:r w:rsidR="00E1057C">
          <w:rPr>
            <w:webHidden/>
          </w:rPr>
          <w:fldChar w:fldCharType="begin"/>
        </w:r>
        <w:r w:rsidR="00E1057C">
          <w:rPr>
            <w:webHidden/>
          </w:rPr>
          <w:instrText xml:space="preserve"> PAGEREF _Toc10536258 \h </w:instrText>
        </w:r>
        <w:r w:rsidR="00E1057C">
          <w:rPr>
            <w:webHidden/>
          </w:rPr>
        </w:r>
        <w:r w:rsidR="00E1057C">
          <w:rPr>
            <w:webHidden/>
          </w:rPr>
          <w:fldChar w:fldCharType="separate"/>
        </w:r>
        <w:r>
          <w:rPr>
            <w:webHidden/>
          </w:rPr>
          <w:t>130</w:t>
        </w:r>
        <w:r w:rsidR="00E1057C">
          <w:rPr>
            <w:webHidden/>
          </w:rPr>
          <w:fldChar w:fldCharType="end"/>
        </w:r>
      </w:hyperlink>
    </w:p>
    <w:p w14:paraId="02E3DB67"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59" w:history="1">
        <w:r w:rsidR="00E1057C" w:rsidRPr="008A57D0">
          <w:rPr>
            <w:rStyle w:val="Hyperlink"/>
          </w:rPr>
          <w:t>Figure 5</w:t>
        </w:r>
        <w:r w:rsidR="00E1057C" w:rsidRPr="008A57D0">
          <w:rPr>
            <w:rStyle w:val="Hyperlink"/>
          </w:rPr>
          <w:noBreakHyphen/>
          <w:t>53: A collection of water type maps showing the evolution of the Burdekin River plumes from 2 to 5 March 2018: (A) MODIS-Aqua, (T) MODIS-Terra.</w:t>
        </w:r>
        <w:r w:rsidR="00E1057C">
          <w:rPr>
            <w:webHidden/>
          </w:rPr>
          <w:tab/>
        </w:r>
        <w:r w:rsidR="00E1057C">
          <w:rPr>
            <w:webHidden/>
          </w:rPr>
          <w:fldChar w:fldCharType="begin"/>
        </w:r>
        <w:r w:rsidR="00E1057C">
          <w:rPr>
            <w:webHidden/>
          </w:rPr>
          <w:instrText xml:space="preserve"> PAGEREF _Toc10536259 \h </w:instrText>
        </w:r>
        <w:r w:rsidR="00E1057C">
          <w:rPr>
            <w:webHidden/>
          </w:rPr>
        </w:r>
        <w:r w:rsidR="00E1057C">
          <w:rPr>
            <w:webHidden/>
          </w:rPr>
          <w:fldChar w:fldCharType="separate"/>
        </w:r>
        <w:r>
          <w:rPr>
            <w:webHidden/>
          </w:rPr>
          <w:t>132</w:t>
        </w:r>
        <w:r w:rsidR="00E1057C">
          <w:rPr>
            <w:webHidden/>
          </w:rPr>
          <w:fldChar w:fldCharType="end"/>
        </w:r>
      </w:hyperlink>
    </w:p>
    <w:p w14:paraId="7A64A66D"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60" w:history="1">
        <w:r w:rsidR="00E1057C" w:rsidRPr="008A57D0">
          <w:rPr>
            <w:rStyle w:val="Hyperlink"/>
          </w:rPr>
          <w:t>Figure 5</w:t>
        </w:r>
        <w:r w:rsidR="00E1057C" w:rsidRPr="008A57D0">
          <w:rPr>
            <w:rStyle w:val="Hyperlink"/>
          </w:rPr>
          <w:noBreakHyphen/>
          <w:t>54: A collection of water type maps showing the evolution of the Burdekin River plumes from 6 to 11 March 2018: (A) MODIS-Aqua, (T) MODIS-Terra.</w:t>
        </w:r>
        <w:r w:rsidR="00E1057C">
          <w:rPr>
            <w:webHidden/>
          </w:rPr>
          <w:tab/>
        </w:r>
        <w:r w:rsidR="00E1057C">
          <w:rPr>
            <w:webHidden/>
          </w:rPr>
          <w:fldChar w:fldCharType="begin"/>
        </w:r>
        <w:r w:rsidR="00E1057C">
          <w:rPr>
            <w:webHidden/>
          </w:rPr>
          <w:instrText xml:space="preserve"> PAGEREF _Toc10536260 \h </w:instrText>
        </w:r>
        <w:r w:rsidR="00E1057C">
          <w:rPr>
            <w:webHidden/>
          </w:rPr>
        </w:r>
        <w:r w:rsidR="00E1057C">
          <w:rPr>
            <w:webHidden/>
          </w:rPr>
          <w:fldChar w:fldCharType="separate"/>
        </w:r>
        <w:r>
          <w:rPr>
            <w:webHidden/>
          </w:rPr>
          <w:t>133</w:t>
        </w:r>
        <w:r w:rsidR="00E1057C">
          <w:rPr>
            <w:webHidden/>
          </w:rPr>
          <w:fldChar w:fldCharType="end"/>
        </w:r>
      </w:hyperlink>
    </w:p>
    <w:p w14:paraId="0251A3A8"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61" w:history="1">
        <w:r w:rsidR="00E1057C" w:rsidRPr="008A57D0">
          <w:rPr>
            <w:rStyle w:val="Hyperlink"/>
          </w:rPr>
          <w:t>Figure 5</w:t>
        </w:r>
        <w:r w:rsidR="00E1057C" w:rsidRPr="008A57D0">
          <w:rPr>
            <w:rStyle w:val="Hyperlink"/>
          </w:rPr>
          <w:noBreakHyphen/>
          <w:t>55: A collection of water type maps showing the evolution of the Burdekin River plumes from 12 to 15 March 2018: (A) MODIS-Aqua, (T) MODIS-Terra.</w:t>
        </w:r>
        <w:r w:rsidR="00E1057C">
          <w:rPr>
            <w:webHidden/>
          </w:rPr>
          <w:tab/>
        </w:r>
        <w:r w:rsidR="00E1057C">
          <w:rPr>
            <w:webHidden/>
          </w:rPr>
          <w:fldChar w:fldCharType="begin"/>
        </w:r>
        <w:r w:rsidR="00E1057C">
          <w:rPr>
            <w:webHidden/>
          </w:rPr>
          <w:instrText xml:space="preserve"> PAGEREF _Toc10536261 \h </w:instrText>
        </w:r>
        <w:r w:rsidR="00E1057C">
          <w:rPr>
            <w:webHidden/>
          </w:rPr>
        </w:r>
        <w:r w:rsidR="00E1057C">
          <w:rPr>
            <w:webHidden/>
          </w:rPr>
          <w:fldChar w:fldCharType="separate"/>
        </w:r>
        <w:r>
          <w:rPr>
            <w:webHidden/>
          </w:rPr>
          <w:t>134</w:t>
        </w:r>
        <w:r w:rsidR="00E1057C">
          <w:rPr>
            <w:webHidden/>
          </w:rPr>
          <w:fldChar w:fldCharType="end"/>
        </w:r>
      </w:hyperlink>
    </w:p>
    <w:p w14:paraId="11001869"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62" w:history="1">
        <w:r w:rsidR="00E1057C" w:rsidRPr="008A57D0">
          <w:rPr>
            <w:rStyle w:val="Hyperlink"/>
          </w:rPr>
          <w:t>Figure 5</w:t>
        </w:r>
        <w:r w:rsidR="00E1057C" w:rsidRPr="008A57D0">
          <w:rPr>
            <w:rStyle w:val="Hyperlink"/>
          </w:rPr>
          <w:noBreakHyphen/>
          <w:t>56: A collection of water type maps showing the evolution of the Burdekin River plumes from 29 to 31 March 2018: (A) MODIS-Aqua, (T) MODIS-Terra.</w:t>
        </w:r>
        <w:r w:rsidR="00E1057C">
          <w:rPr>
            <w:webHidden/>
          </w:rPr>
          <w:tab/>
        </w:r>
        <w:r w:rsidR="00E1057C">
          <w:rPr>
            <w:webHidden/>
          </w:rPr>
          <w:fldChar w:fldCharType="begin"/>
        </w:r>
        <w:r w:rsidR="00E1057C">
          <w:rPr>
            <w:webHidden/>
          </w:rPr>
          <w:instrText xml:space="preserve"> PAGEREF _Toc10536262 \h </w:instrText>
        </w:r>
        <w:r w:rsidR="00E1057C">
          <w:rPr>
            <w:webHidden/>
          </w:rPr>
        </w:r>
        <w:r w:rsidR="00E1057C">
          <w:rPr>
            <w:webHidden/>
          </w:rPr>
          <w:fldChar w:fldCharType="separate"/>
        </w:r>
        <w:r>
          <w:rPr>
            <w:webHidden/>
          </w:rPr>
          <w:t>135</w:t>
        </w:r>
        <w:r w:rsidR="00E1057C">
          <w:rPr>
            <w:webHidden/>
          </w:rPr>
          <w:fldChar w:fldCharType="end"/>
        </w:r>
      </w:hyperlink>
    </w:p>
    <w:p w14:paraId="4BB52659"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63" w:history="1">
        <w:r w:rsidR="00E1057C" w:rsidRPr="008A57D0">
          <w:rPr>
            <w:rStyle w:val="Hyperlink"/>
          </w:rPr>
          <w:t>Figure 5</w:t>
        </w:r>
        <w:r w:rsidR="00E1057C" w:rsidRPr="008A57D0">
          <w:rPr>
            <w:rStyle w:val="Hyperlink"/>
          </w:rPr>
          <w:noBreakHyphen/>
          <w:t>57</w:t>
        </w:r>
        <w:r w:rsidR="00E1057C" w:rsidRPr="008A57D0">
          <w:rPr>
            <w:rStyle w:val="Hyperlink"/>
            <w:lang w:eastAsia="en-AU"/>
          </w:rPr>
          <w:t xml:space="preserve">: Water quality data from the Burdekin flood plume including total suspended solids (TSS: A), particulate nitrogen (PN: B), dissolved inorganic nitrogen (DIN: C) and chlorophyll </w:t>
        </w:r>
        <w:r w:rsidR="00E1057C" w:rsidRPr="008A57D0">
          <w:rPr>
            <w:rStyle w:val="Hyperlink"/>
            <w:i/>
            <w:lang w:eastAsia="en-AU"/>
          </w:rPr>
          <w:t>a</w:t>
        </w:r>
        <w:r w:rsidR="00E1057C" w:rsidRPr="008A57D0">
          <w:rPr>
            <w:rStyle w:val="Hyperlink"/>
            <w:lang w:eastAsia="en-AU"/>
          </w:rPr>
          <w:t xml:space="preserve"> (D) highlighting the different days of sampling. Note the outlier in the PN data highlighted by a circle.</w:t>
        </w:r>
        <w:r w:rsidR="00E1057C">
          <w:rPr>
            <w:webHidden/>
          </w:rPr>
          <w:tab/>
        </w:r>
        <w:r w:rsidR="00E1057C">
          <w:rPr>
            <w:webHidden/>
          </w:rPr>
          <w:fldChar w:fldCharType="begin"/>
        </w:r>
        <w:r w:rsidR="00E1057C">
          <w:rPr>
            <w:webHidden/>
          </w:rPr>
          <w:instrText xml:space="preserve"> PAGEREF _Toc10536263 \h </w:instrText>
        </w:r>
        <w:r w:rsidR="00E1057C">
          <w:rPr>
            <w:webHidden/>
          </w:rPr>
        </w:r>
        <w:r w:rsidR="00E1057C">
          <w:rPr>
            <w:webHidden/>
          </w:rPr>
          <w:fldChar w:fldCharType="separate"/>
        </w:r>
        <w:r>
          <w:rPr>
            <w:webHidden/>
          </w:rPr>
          <w:t>136</w:t>
        </w:r>
        <w:r w:rsidR="00E1057C">
          <w:rPr>
            <w:webHidden/>
          </w:rPr>
          <w:fldChar w:fldCharType="end"/>
        </w:r>
      </w:hyperlink>
    </w:p>
    <w:p w14:paraId="7F8D09A2"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64" w:history="1">
        <w:r w:rsidR="00E1057C" w:rsidRPr="008A57D0">
          <w:rPr>
            <w:rStyle w:val="Hyperlink"/>
          </w:rPr>
          <w:t>Figure 5</w:t>
        </w:r>
        <w:r w:rsidR="00E1057C" w:rsidRPr="008A57D0">
          <w:rPr>
            <w:rStyle w:val="Hyperlink"/>
          </w:rPr>
          <w:noBreakHyphen/>
          <w:t>58:</w:t>
        </w:r>
        <w:r w:rsidR="00E1057C" w:rsidRPr="008A57D0">
          <w:rPr>
            <w:rStyle w:val="Hyperlink"/>
            <w:lang w:eastAsia="en-AU"/>
          </w:rPr>
          <w:t xml:space="preserve"> Photos showing changes in suspended sediment over the Burdekin estuarine mixing zone in March 2018. Top panel is samples from 6 March 2018 in Upstart Bay and bottom panel is the sample from Orchard Rocks off Magnetic Island on 13 March 2018 including the concentrated sediment using the SediPump™.</w:t>
        </w:r>
        <w:r w:rsidR="00E1057C">
          <w:rPr>
            <w:webHidden/>
          </w:rPr>
          <w:tab/>
        </w:r>
        <w:r w:rsidR="00E1057C">
          <w:rPr>
            <w:webHidden/>
          </w:rPr>
          <w:fldChar w:fldCharType="begin"/>
        </w:r>
        <w:r w:rsidR="00E1057C">
          <w:rPr>
            <w:webHidden/>
          </w:rPr>
          <w:instrText xml:space="preserve"> PAGEREF _Toc10536264 \h </w:instrText>
        </w:r>
        <w:r w:rsidR="00E1057C">
          <w:rPr>
            <w:webHidden/>
          </w:rPr>
        </w:r>
        <w:r w:rsidR="00E1057C">
          <w:rPr>
            <w:webHidden/>
          </w:rPr>
          <w:fldChar w:fldCharType="separate"/>
        </w:r>
        <w:r>
          <w:rPr>
            <w:webHidden/>
          </w:rPr>
          <w:t>137</w:t>
        </w:r>
        <w:r w:rsidR="00E1057C">
          <w:rPr>
            <w:webHidden/>
          </w:rPr>
          <w:fldChar w:fldCharType="end"/>
        </w:r>
      </w:hyperlink>
    </w:p>
    <w:p w14:paraId="60B77BDE"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50" w:anchor="_Toc10536265" w:history="1">
        <w:r w:rsidR="00E1057C" w:rsidRPr="008A57D0">
          <w:rPr>
            <w:rStyle w:val="Hyperlink"/>
          </w:rPr>
          <w:t>Figure 5</w:t>
        </w:r>
        <w:r w:rsidR="00E1057C" w:rsidRPr="008A57D0">
          <w:rPr>
            <w:rStyle w:val="Hyperlink"/>
          </w:rPr>
          <w:noBreakHyphen/>
          <w:t>59: Sampling sites in the Mackay Whitsunday focus area, shown with the water body boundaries.</w:t>
        </w:r>
        <w:r w:rsidR="00E1057C">
          <w:rPr>
            <w:webHidden/>
          </w:rPr>
          <w:tab/>
        </w:r>
        <w:r w:rsidR="00E1057C">
          <w:rPr>
            <w:webHidden/>
          </w:rPr>
          <w:fldChar w:fldCharType="begin"/>
        </w:r>
        <w:r w:rsidR="00E1057C">
          <w:rPr>
            <w:webHidden/>
          </w:rPr>
          <w:instrText xml:space="preserve"> PAGEREF _Toc10536265 \h </w:instrText>
        </w:r>
        <w:r w:rsidR="00E1057C">
          <w:rPr>
            <w:webHidden/>
          </w:rPr>
        </w:r>
        <w:r w:rsidR="00E1057C">
          <w:rPr>
            <w:webHidden/>
          </w:rPr>
          <w:fldChar w:fldCharType="separate"/>
        </w:r>
        <w:r>
          <w:rPr>
            <w:webHidden/>
          </w:rPr>
          <w:t>138</w:t>
        </w:r>
        <w:r w:rsidR="00E1057C">
          <w:rPr>
            <w:webHidden/>
          </w:rPr>
          <w:fldChar w:fldCharType="end"/>
        </w:r>
      </w:hyperlink>
    </w:p>
    <w:p w14:paraId="7A17E2C4"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51" w:anchor="_Toc10536266" w:history="1">
        <w:r w:rsidR="00E1057C" w:rsidRPr="008A57D0">
          <w:rPr>
            <w:rStyle w:val="Hyperlink"/>
          </w:rPr>
          <w:t>Figure 5</w:t>
        </w:r>
        <w:r w:rsidR="00E1057C" w:rsidRPr="008A57D0">
          <w:rPr>
            <w:rStyle w:val="Hyperlink"/>
          </w:rPr>
          <w:noBreakHyphen/>
          <w:t>60: Combined discharge for the O'Connell (Stafford’s Crossing gauge) and Pioneer (Dumbleton TW gauge) Rivers.</w:t>
        </w:r>
        <w:r w:rsidR="00E1057C" w:rsidRPr="008A57D0">
          <w:rPr>
            <w:rStyle w:val="Hyperlink"/>
            <w:rFonts w:eastAsiaTheme="majorEastAsia"/>
          </w:rPr>
          <w:t xml:space="preserve"> </w:t>
        </w:r>
        <w:r w:rsidR="00E1057C" w:rsidRPr="008A57D0">
          <w:rPr>
            <w:rStyle w:val="Hyperlink"/>
          </w:rPr>
          <w:t>Daily (blue) and water year (October to September, red) discharge is shown. Red dashed line represents the long-term median of the combined annual discharges. Please note as this is the combined discharge, high flows in one river will not necessarily be visible in the graph.</w:t>
        </w:r>
        <w:r w:rsidR="00E1057C">
          <w:rPr>
            <w:webHidden/>
          </w:rPr>
          <w:tab/>
        </w:r>
        <w:r w:rsidR="00E1057C">
          <w:rPr>
            <w:webHidden/>
          </w:rPr>
          <w:fldChar w:fldCharType="begin"/>
        </w:r>
        <w:r w:rsidR="00E1057C">
          <w:rPr>
            <w:webHidden/>
          </w:rPr>
          <w:instrText xml:space="preserve"> PAGEREF _Toc10536266 \h </w:instrText>
        </w:r>
        <w:r w:rsidR="00E1057C">
          <w:rPr>
            <w:webHidden/>
          </w:rPr>
        </w:r>
        <w:r w:rsidR="00E1057C">
          <w:rPr>
            <w:webHidden/>
          </w:rPr>
          <w:fldChar w:fldCharType="separate"/>
        </w:r>
        <w:r>
          <w:rPr>
            <w:webHidden/>
          </w:rPr>
          <w:t>139</w:t>
        </w:r>
        <w:r w:rsidR="00E1057C">
          <w:rPr>
            <w:webHidden/>
          </w:rPr>
          <w:fldChar w:fldCharType="end"/>
        </w:r>
      </w:hyperlink>
    </w:p>
    <w:p w14:paraId="0163615C"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67" w:history="1">
        <w:r w:rsidR="00E1057C" w:rsidRPr="008A57D0">
          <w:rPr>
            <w:rStyle w:val="Hyperlink"/>
          </w:rPr>
          <w:t>Figure 5</w:t>
        </w:r>
        <w:r w:rsidR="00E1057C" w:rsidRPr="008A57D0">
          <w:rPr>
            <w:rStyle w:val="Hyperlink"/>
          </w:rPr>
          <w:noBreakHyphen/>
          <w:t>61: (A) TSS loads, (B) DIN and PN loads and (C) discharge for the Proserpine, O’Connell, Pioneer and Plane Basins from 2006</w:t>
        </w:r>
        <w:r w:rsidR="00E1057C" w:rsidRPr="008A57D0">
          <w:rPr>
            <w:rStyle w:val="Hyperlink"/>
            <w:lang w:val="en-AU"/>
          </w:rPr>
          <w:t>–</w:t>
        </w:r>
        <w:r w:rsidR="00E1057C" w:rsidRPr="008A57D0">
          <w:rPr>
            <w:rStyle w:val="Hyperlink"/>
          </w:rPr>
          <w:t>07 to 2017</w:t>
        </w:r>
        <w:r w:rsidR="00E1057C" w:rsidRPr="008A57D0">
          <w:rPr>
            <w:rStyle w:val="Hyperlink"/>
            <w:lang w:val="en-AU"/>
          </w:rPr>
          <w:t>–</w:t>
        </w:r>
        <w:r w:rsidR="00E1057C" w:rsidRPr="008A57D0">
          <w:rPr>
            <w:rStyle w:val="Hyperlink"/>
          </w:rPr>
          <w:t>18.</w:t>
        </w:r>
        <w:r w:rsidR="00E1057C">
          <w:rPr>
            <w:webHidden/>
          </w:rPr>
          <w:tab/>
        </w:r>
        <w:r w:rsidR="00E1057C">
          <w:rPr>
            <w:webHidden/>
          </w:rPr>
          <w:fldChar w:fldCharType="begin"/>
        </w:r>
        <w:r w:rsidR="00E1057C">
          <w:rPr>
            <w:webHidden/>
          </w:rPr>
          <w:instrText xml:space="preserve"> PAGEREF _Toc10536267 \h </w:instrText>
        </w:r>
        <w:r w:rsidR="00E1057C">
          <w:rPr>
            <w:webHidden/>
          </w:rPr>
        </w:r>
        <w:r w:rsidR="00E1057C">
          <w:rPr>
            <w:webHidden/>
          </w:rPr>
          <w:fldChar w:fldCharType="separate"/>
        </w:r>
        <w:r>
          <w:rPr>
            <w:webHidden/>
          </w:rPr>
          <w:t>140</w:t>
        </w:r>
        <w:r w:rsidR="00E1057C">
          <w:rPr>
            <w:webHidden/>
          </w:rPr>
          <w:fldChar w:fldCharType="end"/>
        </w:r>
      </w:hyperlink>
    </w:p>
    <w:p w14:paraId="5C9AA61D" w14:textId="77777777" w:rsidR="00E1057C" w:rsidRDefault="00335316">
      <w:pPr>
        <w:pStyle w:val="TableofFigures"/>
        <w:rPr>
          <w:rFonts w:asciiTheme="minorHAnsi" w:eastAsiaTheme="minorEastAsia" w:hAnsiTheme="minorHAnsi" w:cstheme="minorBidi"/>
          <w:bCs w:val="0"/>
          <w:sz w:val="22"/>
          <w:szCs w:val="22"/>
          <w:lang w:val="en-AU" w:eastAsia="en-AU"/>
        </w:rPr>
      </w:pPr>
      <w:hyperlink r:id="rId52" w:anchor="_Toc10536268" w:history="1">
        <w:r w:rsidR="00E1057C" w:rsidRPr="008A57D0">
          <w:rPr>
            <w:rStyle w:val="Hyperlink"/>
          </w:rPr>
          <w:t>Figure 5</w:t>
        </w:r>
        <w:r w:rsidR="00E1057C" w:rsidRPr="008A57D0">
          <w:rPr>
            <w:rStyle w:val="Hyperlink"/>
          </w:rPr>
          <w:noBreakHyphen/>
          <w:t>62: Temporal trends in water quality for the Mackay Whitsunday focus-region</w:t>
        </w:r>
        <w:r w:rsidR="00E1057C" w:rsidRPr="008A57D0">
          <w:rPr>
            <w:rStyle w:val="Hyperlink"/>
            <w:rFonts w:eastAsia="Calibri"/>
          </w:rPr>
          <w:t xml:space="preserve">. a) WQ Index, </w:t>
        </w:r>
        <w:r w:rsidR="00E1057C" w:rsidRPr="008A57D0">
          <w:rPr>
            <w:rStyle w:val="Hyperlink"/>
          </w:rPr>
          <w:t xml:space="preserve">b) </w:t>
        </w:r>
        <w:r w:rsidR="00E1057C" w:rsidRPr="008A57D0">
          <w:rPr>
            <w:rStyle w:val="Hyperlink"/>
            <w:rFonts w:eastAsia="Calibri"/>
          </w:rPr>
          <w:t xml:space="preserve">chlorophyll </w:t>
        </w:r>
        <w:r w:rsidR="00E1057C" w:rsidRPr="008A57D0">
          <w:rPr>
            <w:rStyle w:val="Hyperlink"/>
            <w:rFonts w:eastAsia="Calibri"/>
            <w:i/>
          </w:rPr>
          <w:t>a</w:t>
        </w:r>
        <w:r w:rsidR="00E1057C" w:rsidRPr="008A57D0">
          <w:rPr>
            <w:rStyle w:val="Hyperlink"/>
            <w:rFonts w:eastAsia="Calibri"/>
          </w:rPr>
          <w:t xml:space="preserve"> (</w:t>
        </w:r>
        <w:r w:rsidR="00E1057C" w:rsidRPr="008A57D0">
          <w:rPr>
            <w:rStyle w:val="Hyperlink"/>
          </w:rPr>
          <w:t>Chl-</w:t>
        </w:r>
        <w:r w:rsidR="00E1057C" w:rsidRPr="008A57D0">
          <w:rPr>
            <w:rStyle w:val="Hyperlink"/>
            <w:i/>
          </w:rPr>
          <w:t>a</w:t>
        </w:r>
        <w:r w:rsidR="00E1057C" w:rsidRPr="008A57D0">
          <w:rPr>
            <w:rStyle w:val="Hyperlink"/>
          </w:rPr>
          <w:t xml:space="preserve">), c) nitrate/nitrite </w:t>
        </w:r>
        <w:r w:rsidR="00E1057C" w:rsidRPr="008A57D0">
          <w:rPr>
            <w:rStyle w:val="Hyperlink"/>
            <w:rFonts w:eastAsia="Calibri"/>
          </w:rPr>
          <w:t>(NO</w:t>
        </w:r>
        <w:r w:rsidR="00E1057C" w:rsidRPr="008A57D0">
          <w:rPr>
            <w:rStyle w:val="Hyperlink"/>
            <w:rFonts w:eastAsia="Calibri"/>
            <w:vertAlign w:val="subscript"/>
          </w:rPr>
          <w:t>x</w:t>
        </w:r>
        <w:r w:rsidR="00E1057C" w:rsidRPr="008A57D0">
          <w:rPr>
            <w:rStyle w:val="Hyperlink"/>
            <w:rFonts w:eastAsia="Calibri"/>
          </w:rPr>
          <w:t>),</w:t>
        </w:r>
        <w:r w:rsidR="00E1057C" w:rsidRPr="008A57D0">
          <w:rPr>
            <w:rStyle w:val="Hyperlink"/>
          </w:rPr>
          <w:t xml:space="preserve"> d) phosphate </w:t>
        </w:r>
        <w:r w:rsidR="00E1057C" w:rsidRPr="008A57D0">
          <w:rPr>
            <w:rStyle w:val="Hyperlink"/>
            <w:rFonts w:eastAsia="Calibri"/>
          </w:rPr>
          <w:t>(PO</w:t>
        </w:r>
        <w:r w:rsidR="00E1057C" w:rsidRPr="008A57D0">
          <w:rPr>
            <w:rStyle w:val="Hyperlink"/>
            <w:rFonts w:eastAsia="Calibri"/>
            <w:vertAlign w:val="subscript"/>
          </w:rPr>
          <w:t>4</w:t>
        </w:r>
        <w:r w:rsidR="00E1057C" w:rsidRPr="008A57D0">
          <w:rPr>
            <w:rStyle w:val="Hyperlink"/>
            <w:rFonts w:eastAsia="Calibri"/>
          </w:rPr>
          <w:t>)</w:t>
        </w:r>
        <w:r w:rsidR="00E1057C" w:rsidRPr="008A57D0">
          <w:rPr>
            <w:rStyle w:val="Hyperlink"/>
          </w:rPr>
          <w:t xml:space="preserve">, e) turbidity, f) </w:t>
        </w:r>
        <w:r w:rsidR="00E1057C" w:rsidRPr="008A57D0">
          <w:rPr>
            <w:rStyle w:val="Hyperlink"/>
            <w:rFonts w:eastAsia="Calibri"/>
          </w:rPr>
          <w:t>total suspended solids (</w:t>
        </w:r>
        <w:r w:rsidR="00E1057C" w:rsidRPr="008A57D0">
          <w:rPr>
            <w:rStyle w:val="Hyperlink"/>
          </w:rPr>
          <w:t xml:space="preserve">TSS), g) Secchi depth, h) </w:t>
        </w:r>
        <w:r w:rsidR="00E1057C" w:rsidRPr="008A57D0">
          <w:rPr>
            <w:rStyle w:val="Hyperlink"/>
            <w:rFonts w:eastAsia="Calibri"/>
          </w:rPr>
          <w:t>particulate nitrogen (</w:t>
        </w:r>
        <w:r w:rsidR="00E1057C" w:rsidRPr="008A57D0">
          <w:rPr>
            <w:rStyle w:val="Hyperlink"/>
          </w:rPr>
          <w:t xml:space="preserve">PN), i) </w:t>
        </w:r>
        <w:r w:rsidR="00E1057C" w:rsidRPr="008A57D0">
          <w:rPr>
            <w:rStyle w:val="Hyperlink"/>
            <w:rFonts w:eastAsia="Calibri"/>
          </w:rPr>
          <w:t>particulate phosphorus (</w:t>
        </w:r>
        <w:r w:rsidR="00E1057C" w:rsidRPr="008A57D0">
          <w:rPr>
            <w:rStyle w:val="Hyperlink"/>
          </w:rPr>
          <w:t xml:space="preserve">PP), j) </w:t>
        </w:r>
        <w:r w:rsidR="00E1057C" w:rsidRPr="008A57D0">
          <w:rPr>
            <w:rStyle w:val="Hyperlink"/>
            <w:rFonts w:eastAsia="Calibri"/>
          </w:rPr>
          <w:t>particulate organic carbon (</w:t>
        </w:r>
        <w:r w:rsidR="00E1057C" w:rsidRPr="008A57D0">
          <w:rPr>
            <w:rStyle w:val="Hyperlink"/>
          </w:rPr>
          <w:t xml:space="preserve">POC) and k) </w:t>
        </w:r>
        <w:r w:rsidR="00E1057C" w:rsidRPr="008A57D0">
          <w:rPr>
            <w:rStyle w:val="Hyperlink"/>
            <w:rFonts w:eastAsia="Calibri"/>
          </w:rPr>
          <w:t>dissolved organic carbon (</w:t>
        </w:r>
        <w:r w:rsidR="00E1057C" w:rsidRPr="008A57D0">
          <w:rPr>
            <w:rStyle w:val="Hyperlink"/>
          </w:rPr>
          <w:t>DOC).</w:t>
        </w:r>
        <w:r w:rsidR="00E1057C">
          <w:rPr>
            <w:webHidden/>
          </w:rPr>
          <w:tab/>
        </w:r>
        <w:r w:rsidR="00E1057C">
          <w:rPr>
            <w:webHidden/>
          </w:rPr>
          <w:fldChar w:fldCharType="begin"/>
        </w:r>
        <w:r w:rsidR="00E1057C">
          <w:rPr>
            <w:webHidden/>
          </w:rPr>
          <w:instrText xml:space="preserve"> PAGEREF _Toc10536268 \h </w:instrText>
        </w:r>
        <w:r w:rsidR="00E1057C">
          <w:rPr>
            <w:webHidden/>
          </w:rPr>
        </w:r>
        <w:r w:rsidR="00E1057C">
          <w:rPr>
            <w:webHidden/>
          </w:rPr>
          <w:fldChar w:fldCharType="separate"/>
        </w:r>
        <w:r>
          <w:rPr>
            <w:webHidden/>
          </w:rPr>
          <w:t>141</w:t>
        </w:r>
        <w:r w:rsidR="00E1057C">
          <w:rPr>
            <w:webHidden/>
          </w:rPr>
          <w:fldChar w:fldCharType="end"/>
        </w:r>
      </w:hyperlink>
    </w:p>
    <w:p w14:paraId="246BBA3F" w14:textId="5CAAA73B" w:rsidR="00803656" w:rsidRPr="00913655" w:rsidRDefault="00720EDF" w:rsidP="00803656">
      <w:pPr>
        <w:pStyle w:val="TableofFigures"/>
        <w:rPr>
          <w:lang w:val="en-AU"/>
        </w:rPr>
      </w:pPr>
      <w:r w:rsidRPr="00913655">
        <w:rPr>
          <w:lang w:val="en-AU"/>
        </w:rPr>
        <w:fldChar w:fldCharType="end"/>
      </w:r>
    </w:p>
    <w:bookmarkStart w:id="7" w:name="_List_of_Figures_1"/>
    <w:bookmarkEnd w:id="7"/>
    <w:p w14:paraId="3D9DBF24" w14:textId="77777777" w:rsidR="00E1057C" w:rsidRDefault="00720EDF">
      <w:pPr>
        <w:pStyle w:val="TableofFigures"/>
        <w:rPr>
          <w:rFonts w:asciiTheme="minorHAnsi" w:eastAsiaTheme="minorEastAsia" w:hAnsiTheme="minorHAnsi" w:cstheme="minorBidi"/>
          <w:bCs w:val="0"/>
          <w:sz w:val="22"/>
          <w:szCs w:val="22"/>
          <w:lang w:val="en-AU" w:eastAsia="en-AU"/>
        </w:rPr>
      </w:pPr>
      <w:r>
        <w:rPr>
          <w:rFonts w:cs="Arial"/>
          <w:b/>
          <w:sz w:val="36"/>
          <w:szCs w:val="36"/>
          <w:lang w:val="en-AU"/>
        </w:rPr>
        <w:fldChar w:fldCharType="begin"/>
      </w:r>
      <w:r w:rsidR="00803656">
        <w:rPr>
          <w:rFonts w:cs="Arial"/>
          <w:b/>
          <w:sz w:val="36"/>
          <w:szCs w:val="36"/>
          <w:lang w:val="en-AU"/>
        </w:rPr>
        <w:instrText xml:space="preserve"> TOC \h \z \c "Table" </w:instrText>
      </w:r>
      <w:r>
        <w:rPr>
          <w:rFonts w:cs="Arial"/>
          <w:b/>
          <w:sz w:val="36"/>
          <w:szCs w:val="36"/>
          <w:lang w:val="en-AU"/>
        </w:rPr>
        <w:fldChar w:fldCharType="separate"/>
      </w:r>
      <w:hyperlink w:anchor="_Toc10536269" w:history="1">
        <w:r w:rsidR="00E1057C" w:rsidRPr="00AA3702">
          <w:rPr>
            <w:rStyle w:val="Hyperlink"/>
          </w:rPr>
          <w:t>Table 2</w:t>
        </w:r>
        <w:r w:rsidR="00E1057C" w:rsidRPr="00AA3702">
          <w:rPr>
            <w:rStyle w:val="Hyperlink"/>
          </w:rPr>
          <w:noBreakHyphen/>
          <w:t>1: List of parameters measured during the routine and event-based water quality monitoring.</w:t>
        </w:r>
        <w:r w:rsidR="00E1057C">
          <w:rPr>
            <w:webHidden/>
          </w:rPr>
          <w:tab/>
        </w:r>
        <w:r w:rsidR="00E1057C">
          <w:rPr>
            <w:webHidden/>
          </w:rPr>
          <w:fldChar w:fldCharType="begin"/>
        </w:r>
        <w:r w:rsidR="00E1057C">
          <w:rPr>
            <w:webHidden/>
          </w:rPr>
          <w:instrText xml:space="preserve"> PAGEREF _Toc10536269 \h </w:instrText>
        </w:r>
        <w:r w:rsidR="00E1057C">
          <w:rPr>
            <w:webHidden/>
          </w:rPr>
        </w:r>
        <w:r w:rsidR="00E1057C">
          <w:rPr>
            <w:webHidden/>
          </w:rPr>
          <w:fldChar w:fldCharType="separate"/>
        </w:r>
        <w:r w:rsidR="00335316">
          <w:rPr>
            <w:webHidden/>
          </w:rPr>
          <w:t>9</w:t>
        </w:r>
        <w:r w:rsidR="00E1057C">
          <w:rPr>
            <w:webHidden/>
          </w:rPr>
          <w:fldChar w:fldCharType="end"/>
        </w:r>
      </w:hyperlink>
    </w:p>
    <w:p w14:paraId="67BA9780"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70" w:history="1">
        <w:r w:rsidR="00E1057C" w:rsidRPr="00AA3702">
          <w:rPr>
            <w:rStyle w:val="Hyperlink"/>
          </w:rPr>
          <w:t>Table 2</w:t>
        </w:r>
        <w:r w:rsidR="00E1057C" w:rsidRPr="00AA3702">
          <w:rPr>
            <w:rStyle w:val="Hyperlink"/>
          </w:rPr>
          <w:noBreakHyphen/>
          <w:t>2. The 35 basins of the Reef catchment, the gauges used to examine flow and the corrections required to upscale flows to provide annual discharge estimates.</w:t>
        </w:r>
        <w:r w:rsidR="00E1057C">
          <w:rPr>
            <w:webHidden/>
          </w:rPr>
          <w:tab/>
        </w:r>
        <w:r w:rsidR="00E1057C">
          <w:rPr>
            <w:webHidden/>
          </w:rPr>
          <w:fldChar w:fldCharType="begin"/>
        </w:r>
        <w:r w:rsidR="00E1057C">
          <w:rPr>
            <w:webHidden/>
          </w:rPr>
          <w:instrText xml:space="preserve"> PAGEREF _Toc10536270 \h </w:instrText>
        </w:r>
        <w:r w:rsidR="00E1057C">
          <w:rPr>
            <w:webHidden/>
          </w:rPr>
        </w:r>
        <w:r w:rsidR="00E1057C">
          <w:rPr>
            <w:webHidden/>
          </w:rPr>
          <w:fldChar w:fldCharType="separate"/>
        </w:r>
        <w:r>
          <w:rPr>
            <w:webHidden/>
          </w:rPr>
          <w:t>16</w:t>
        </w:r>
        <w:r w:rsidR="00E1057C">
          <w:rPr>
            <w:webHidden/>
          </w:rPr>
          <w:fldChar w:fldCharType="end"/>
        </w:r>
      </w:hyperlink>
    </w:p>
    <w:p w14:paraId="7C52F804"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71" w:history="1">
        <w:r w:rsidR="00E1057C" w:rsidRPr="00AA3702">
          <w:rPr>
            <w:rStyle w:val="Hyperlink"/>
          </w:rPr>
          <w:t>Table 3</w:t>
        </w:r>
        <w:r w:rsidR="00E1057C" w:rsidRPr="00AA3702">
          <w:rPr>
            <w:rStyle w:val="Hyperlink"/>
          </w:rPr>
          <w:noBreakHyphen/>
          <w:t>1: Annual water year discharge (GL) of the main Reef rivers (1 October 2017 to 30 September 2018, inclusive) and long-term (LT) median discharge (1986–87 to 2017–18).</w:t>
        </w:r>
        <w:r w:rsidR="00E1057C">
          <w:rPr>
            <w:webHidden/>
          </w:rPr>
          <w:tab/>
        </w:r>
        <w:r w:rsidR="00E1057C">
          <w:rPr>
            <w:webHidden/>
          </w:rPr>
          <w:fldChar w:fldCharType="begin"/>
        </w:r>
        <w:r w:rsidR="00E1057C">
          <w:rPr>
            <w:webHidden/>
          </w:rPr>
          <w:instrText xml:space="preserve"> PAGEREF _Toc10536271 \h </w:instrText>
        </w:r>
        <w:r w:rsidR="00E1057C">
          <w:rPr>
            <w:webHidden/>
          </w:rPr>
        </w:r>
        <w:r w:rsidR="00E1057C">
          <w:rPr>
            <w:webHidden/>
          </w:rPr>
          <w:fldChar w:fldCharType="separate"/>
        </w:r>
        <w:r>
          <w:rPr>
            <w:webHidden/>
          </w:rPr>
          <w:t>24</w:t>
        </w:r>
        <w:r w:rsidR="00E1057C">
          <w:rPr>
            <w:webHidden/>
          </w:rPr>
          <w:fldChar w:fldCharType="end"/>
        </w:r>
      </w:hyperlink>
    </w:p>
    <w:p w14:paraId="1601AE96"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72" w:history="1">
        <w:r w:rsidR="00E1057C" w:rsidRPr="00AA3702">
          <w:rPr>
            <w:rStyle w:val="Hyperlink"/>
          </w:rPr>
          <w:t>Table 4</w:t>
        </w:r>
        <w:r w:rsidR="00E1057C" w:rsidRPr="00AA3702">
          <w:rPr>
            <w:rStyle w:val="Hyperlink"/>
          </w:rPr>
          <w:noBreakHyphen/>
          <w:t>1: Areas (km</w:t>
        </w:r>
        <w:r w:rsidR="00E1057C" w:rsidRPr="00AA3702">
          <w:rPr>
            <w:rStyle w:val="Hyperlink"/>
            <w:vertAlign w:val="superscript"/>
          </w:rPr>
          <w:t>2</w:t>
        </w:r>
        <w:r w:rsidR="00E1057C" w:rsidRPr="00AA3702">
          <w:rPr>
            <w:rStyle w:val="Hyperlink"/>
          </w:rPr>
          <w:t>) and percentages (%) of the Reef lagoon (and Hervey Bay waters) affected by the wet season water types during the 2017</w:t>
        </w:r>
        <w:r w:rsidR="00E1057C" w:rsidRPr="00AA3702">
          <w:rPr>
            <w:rStyle w:val="Hyperlink"/>
            <w:rFonts w:eastAsia="Calibri" w:cs="Calibri"/>
          </w:rPr>
          <w:t>–</w:t>
        </w:r>
        <w:r w:rsidR="00E1057C" w:rsidRPr="00AA3702">
          <w:rPr>
            <w:rStyle w:val="Hyperlink"/>
          </w:rPr>
          <w:t>18, 2010</w:t>
        </w:r>
        <w:r w:rsidR="00E1057C" w:rsidRPr="00AA3702">
          <w:rPr>
            <w:rStyle w:val="Hyperlink"/>
            <w:rFonts w:eastAsia="Calibri" w:cs="Calibri"/>
          </w:rPr>
          <w:t>–</w:t>
        </w:r>
        <w:r w:rsidR="00E1057C" w:rsidRPr="00AA3702">
          <w:rPr>
            <w:rStyle w:val="Hyperlink"/>
          </w:rPr>
          <w:t>11 and long-term wet season (the Reef+HB).</w:t>
        </w:r>
        <w:r w:rsidR="00E1057C">
          <w:rPr>
            <w:webHidden/>
          </w:rPr>
          <w:tab/>
        </w:r>
        <w:r w:rsidR="00E1057C">
          <w:rPr>
            <w:webHidden/>
          </w:rPr>
          <w:fldChar w:fldCharType="begin"/>
        </w:r>
        <w:r w:rsidR="00E1057C">
          <w:rPr>
            <w:webHidden/>
          </w:rPr>
          <w:instrText xml:space="preserve"> PAGEREF _Toc10536272 \h </w:instrText>
        </w:r>
        <w:r w:rsidR="00E1057C">
          <w:rPr>
            <w:webHidden/>
          </w:rPr>
        </w:r>
        <w:r w:rsidR="00E1057C">
          <w:rPr>
            <w:webHidden/>
          </w:rPr>
          <w:fldChar w:fldCharType="separate"/>
        </w:r>
        <w:r>
          <w:rPr>
            <w:webHidden/>
          </w:rPr>
          <w:t>25</w:t>
        </w:r>
        <w:r w:rsidR="00E1057C">
          <w:rPr>
            <w:webHidden/>
          </w:rPr>
          <w:fldChar w:fldCharType="end"/>
        </w:r>
      </w:hyperlink>
    </w:p>
    <w:p w14:paraId="59937127"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73" w:history="1">
        <w:r w:rsidR="00E1057C" w:rsidRPr="00AA3702">
          <w:rPr>
            <w:rStyle w:val="Hyperlink"/>
            <w:rFonts w:eastAsia="SimSun" w:cs="Arial"/>
            <w:lang w:val="en-US"/>
          </w:rPr>
          <w:t>Table 4</w:t>
        </w:r>
        <w:r w:rsidR="00E1057C" w:rsidRPr="00AA3702">
          <w:rPr>
            <w:rStyle w:val="Hyperlink"/>
            <w:rFonts w:eastAsia="SimSun" w:cs="Arial"/>
            <w:lang w:val="en-US"/>
          </w:rPr>
          <w:noBreakHyphen/>
          <w:t>2: Areas (km</w:t>
        </w:r>
        <w:r w:rsidR="00E1057C" w:rsidRPr="00AA3702">
          <w:rPr>
            <w:rStyle w:val="Hyperlink"/>
            <w:rFonts w:eastAsia="SimSun" w:cs="Arial"/>
            <w:vertAlign w:val="superscript"/>
            <w:lang w:val="en-US"/>
          </w:rPr>
          <w:t>2</w:t>
        </w:r>
        <w:r w:rsidR="00E1057C" w:rsidRPr="00AA3702">
          <w:rPr>
            <w:rStyle w:val="Hyperlink"/>
            <w:rFonts w:eastAsia="SimSun" w:cs="Arial"/>
            <w:lang w:val="en-US"/>
          </w:rPr>
          <w:t>) and percentages (%) of the Reef lagoon affected by different categories of exposure within the Reef during the 2017–18 wet season (and long-term values in brackets).</w:t>
        </w:r>
        <w:r w:rsidR="00E1057C">
          <w:rPr>
            <w:webHidden/>
          </w:rPr>
          <w:tab/>
        </w:r>
        <w:r w:rsidR="00E1057C">
          <w:rPr>
            <w:webHidden/>
          </w:rPr>
          <w:fldChar w:fldCharType="begin"/>
        </w:r>
        <w:r w:rsidR="00E1057C">
          <w:rPr>
            <w:webHidden/>
          </w:rPr>
          <w:instrText xml:space="preserve"> PAGEREF _Toc10536273 \h </w:instrText>
        </w:r>
        <w:r w:rsidR="00E1057C">
          <w:rPr>
            <w:webHidden/>
          </w:rPr>
        </w:r>
        <w:r w:rsidR="00E1057C">
          <w:rPr>
            <w:webHidden/>
          </w:rPr>
          <w:fldChar w:fldCharType="separate"/>
        </w:r>
        <w:r>
          <w:rPr>
            <w:webHidden/>
          </w:rPr>
          <w:t>32</w:t>
        </w:r>
        <w:r w:rsidR="00E1057C">
          <w:rPr>
            <w:webHidden/>
          </w:rPr>
          <w:fldChar w:fldCharType="end"/>
        </w:r>
      </w:hyperlink>
    </w:p>
    <w:p w14:paraId="0868DC02"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74" w:history="1">
        <w:r w:rsidR="00E1057C" w:rsidRPr="00AA3702">
          <w:rPr>
            <w:rStyle w:val="Hyperlink"/>
          </w:rPr>
          <w:t>Table 4</w:t>
        </w:r>
        <w:r w:rsidR="00E1057C" w:rsidRPr="00AA3702">
          <w:rPr>
            <w:rStyle w:val="Hyperlink"/>
          </w:rPr>
          <w:noBreakHyphen/>
          <w:t>3: Areas (km</w:t>
        </w:r>
        <w:r w:rsidR="00E1057C" w:rsidRPr="00AA3702">
          <w:rPr>
            <w:rStyle w:val="Hyperlink"/>
            <w:vertAlign w:val="superscript"/>
          </w:rPr>
          <w:t>2</w:t>
        </w:r>
        <w:r w:rsidR="00E1057C" w:rsidRPr="00AA3702">
          <w:rPr>
            <w:rStyle w:val="Hyperlink"/>
          </w:rPr>
          <w:t xml:space="preserve">) and percentages (%) of the </w:t>
        </w:r>
        <w:r w:rsidR="00E1057C" w:rsidRPr="00AA3702">
          <w:rPr>
            <w:rStyle w:val="Hyperlink"/>
            <w:lang w:val="en-AU"/>
          </w:rPr>
          <w:t xml:space="preserve">Cape York marine NRM </w:t>
        </w:r>
        <w:r w:rsidR="00E1057C" w:rsidRPr="00AA3702">
          <w:rPr>
            <w:rStyle w:val="Hyperlink"/>
          </w:rPr>
          <w:t>region affected by different categories of exposure during the 2017</w:t>
        </w:r>
        <w:r w:rsidR="00E1057C" w:rsidRPr="00AA3702">
          <w:rPr>
            <w:rStyle w:val="Hyperlink"/>
            <w:lang w:val="en-AU"/>
          </w:rPr>
          <w:t>–</w:t>
        </w:r>
        <w:r w:rsidR="00E1057C" w:rsidRPr="00AA3702">
          <w:rPr>
            <w:rStyle w:val="Hyperlink"/>
          </w:rPr>
          <w:t xml:space="preserve">18 wet season (and </w:t>
        </w:r>
        <w:r w:rsidR="00E1057C" w:rsidRPr="00AA3702">
          <w:rPr>
            <w:rStyle w:val="Hyperlink"/>
            <w:i/>
          </w:rPr>
          <w:t>long-term values in brackets</w:t>
        </w:r>
        <w:r w:rsidR="00E1057C" w:rsidRPr="00AA3702">
          <w:rPr>
            <w:rStyle w:val="Hyperlink"/>
          </w:rPr>
          <w:t>).</w:t>
        </w:r>
        <w:r w:rsidR="00E1057C">
          <w:rPr>
            <w:webHidden/>
          </w:rPr>
          <w:tab/>
        </w:r>
        <w:r w:rsidR="00E1057C">
          <w:rPr>
            <w:webHidden/>
          </w:rPr>
          <w:fldChar w:fldCharType="begin"/>
        </w:r>
        <w:r w:rsidR="00E1057C">
          <w:rPr>
            <w:webHidden/>
          </w:rPr>
          <w:instrText xml:space="preserve"> PAGEREF _Toc10536274 \h </w:instrText>
        </w:r>
        <w:r w:rsidR="00E1057C">
          <w:rPr>
            <w:webHidden/>
          </w:rPr>
        </w:r>
        <w:r w:rsidR="00E1057C">
          <w:rPr>
            <w:webHidden/>
          </w:rPr>
          <w:fldChar w:fldCharType="separate"/>
        </w:r>
        <w:r>
          <w:rPr>
            <w:webHidden/>
          </w:rPr>
          <w:t>46</w:t>
        </w:r>
        <w:r w:rsidR="00E1057C">
          <w:rPr>
            <w:webHidden/>
          </w:rPr>
          <w:fldChar w:fldCharType="end"/>
        </w:r>
      </w:hyperlink>
    </w:p>
    <w:p w14:paraId="39CCEF5A"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75" w:history="1">
        <w:r w:rsidR="00E1057C" w:rsidRPr="00AA3702">
          <w:rPr>
            <w:rStyle w:val="Hyperlink"/>
          </w:rPr>
          <w:t>Table 4</w:t>
        </w:r>
        <w:r w:rsidR="00E1057C" w:rsidRPr="00AA3702">
          <w:rPr>
            <w:rStyle w:val="Hyperlink"/>
          </w:rPr>
          <w:noBreakHyphen/>
          <w:t>4: Areas (km</w:t>
        </w:r>
        <w:r w:rsidR="00E1057C" w:rsidRPr="00AA3702">
          <w:rPr>
            <w:rStyle w:val="Hyperlink"/>
            <w:vertAlign w:val="superscript"/>
          </w:rPr>
          <w:t>2</w:t>
        </w:r>
        <w:r w:rsidR="00E1057C" w:rsidRPr="00AA3702">
          <w:rPr>
            <w:rStyle w:val="Hyperlink"/>
          </w:rPr>
          <w:t>) and percentages (%) of the Wet Tropics region affected by different categories of exposure during the 2017–18 wet season (</w:t>
        </w:r>
        <w:r w:rsidR="00E1057C" w:rsidRPr="00AA3702">
          <w:rPr>
            <w:rStyle w:val="Hyperlink"/>
            <w:i/>
          </w:rPr>
          <w:t>and long-term values in brackets</w:t>
        </w:r>
        <w:r w:rsidR="00E1057C" w:rsidRPr="00AA3702">
          <w:rPr>
            <w:rStyle w:val="Hyperlink"/>
          </w:rPr>
          <w:t>).</w:t>
        </w:r>
        <w:r w:rsidR="00E1057C">
          <w:rPr>
            <w:webHidden/>
          </w:rPr>
          <w:tab/>
        </w:r>
        <w:r w:rsidR="00E1057C">
          <w:rPr>
            <w:webHidden/>
          </w:rPr>
          <w:fldChar w:fldCharType="begin"/>
        </w:r>
        <w:r w:rsidR="00E1057C">
          <w:rPr>
            <w:webHidden/>
          </w:rPr>
          <w:instrText xml:space="preserve"> PAGEREF _Toc10536275 \h </w:instrText>
        </w:r>
        <w:r w:rsidR="00E1057C">
          <w:rPr>
            <w:webHidden/>
          </w:rPr>
        </w:r>
        <w:r w:rsidR="00E1057C">
          <w:rPr>
            <w:webHidden/>
          </w:rPr>
          <w:fldChar w:fldCharType="separate"/>
        </w:r>
        <w:r>
          <w:rPr>
            <w:webHidden/>
          </w:rPr>
          <w:t>54</w:t>
        </w:r>
        <w:r w:rsidR="00E1057C">
          <w:rPr>
            <w:webHidden/>
          </w:rPr>
          <w:fldChar w:fldCharType="end"/>
        </w:r>
      </w:hyperlink>
    </w:p>
    <w:p w14:paraId="06071322"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76" w:history="1">
        <w:r w:rsidR="00E1057C" w:rsidRPr="00AA3702">
          <w:rPr>
            <w:rStyle w:val="Hyperlink"/>
          </w:rPr>
          <w:t>Table 4</w:t>
        </w:r>
        <w:r w:rsidR="00E1057C" w:rsidRPr="00AA3702">
          <w:rPr>
            <w:rStyle w:val="Hyperlink"/>
          </w:rPr>
          <w:noBreakHyphen/>
          <w:t>5: Areas (km</w:t>
        </w:r>
        <w:r w:rsidR="00E1057C" w:rsidRPr="00AA3702">
          <w:rPr>
            <w:rStyle w:val="Hyperlink"/>
            <w:vertAlign w:val="superscript"/>
          </w:rPr>
          <w:t>2</w:t>
        </w:r>
        <w:r w:rsidR="00E1057C" w:rsidRPr="00AA3702">
          <w:rPr>
            <w:rStyle w:val="Hyperlink"/>
          </w:rPr>
          <w:t>) and percentages (%) of the Burdekin region affected by different categories of exposure during the 2017</w:t>
        </w:r>
        <w:r w:rsidR="00E1057C" w:rsidRPr="00AA3702">
          <w:rPr>
            <w:rStyle w:val="Hyperlink"/>
            <w:lang w:val="en-AU"/>
          </w:rPr>
          <w:t>–</w:t>
        </w:r>
        <w:r w:rsidR="00E1057C" w:rsidRPr="00AA3702">
          <w:rPr>
            <w:rStyle w:val="Hyperlink"/>
          </w:rPr>
          <w:t>18 wet season (</w:t>
        </w:r>
        <w:r w:rsidR="00E1057C" w:rsidRPr="00AA3702">
          <w:rPr>
            <w:rStyle w:val="Hyperlink"/>
            <w:i/>
          </w:rPr>
          <w:t>and long-term values in brackets)</w:t>
        </w:r>
        <w:r w:rsidR="00E1057C" w:rsidRPr="00AA3702">
          <w:rPr>
            <w:rStyle w:val="Hyperlink"/>
          </w:rPr>
          <w:t>.</w:t>
        </w:r>
        <w:r w:rsidR="00E1057C">
          <w:rPr>
            <w:webHidden/>
          </w:rPr>
          <w:tab/>
        </w:r>
        <w:r w:rsidR="00E1057C">
          <w:rPr>
            <w:webHidden/>
          </w:rPr>
          <w:fldChar w:fldCharType="begin"/>
        </w:r>
        <w:r w:rsidR="00E1057C">
          <w:rPr>
            <w:webHidden/>
          </w:rPr>
          <w:instrText xml:space="preserve"> PAGEREF _Toc10536276 \h </w:instrText>
        </w:r>
        <w:r w:rsidR="00E1057C">
          <w:rPr>
            <w:webHidden/>
          </w:rPr>
        </w:r>
        <w:r w:rsidR="00E1057C">
          <w:rPr>
            <w:webHidden/>
          </w:rPr>
          <w:fldChar w:fldCharType="separate"/>
        </w:r>
        <w:r>
          <w:rPr>
            <w:webHidden/>
          </w:rPr>
          <w:t>60</w:t>
        </w:r>
        <w:r w:rsidR="00E1057C">
          <w:rPr>
            <w:webHidden/>
          </w:rPr>
          <w:fldChar w:fldCharType="end"/>
        </w:r>
      </w:hyperlink>
    </w:p>
    <w:p w14:paraId="5875C51C" w14:textId="77777777" w:rsidR="00E1057C" w:rsidRDefault="00335316">
      <w:pPr>
        <w:pStyle w:val="TableofFigures"/>
        <w:rPr>
          <w:rFonts w:asciiTheme="minorHAnsi" w:eastAsiaTheme="minorEastAsia" w:hAnsiTheme="minorHAnsi" w:cstheme="minorBidi"/>
          <w:bCs w:val="0"/>
          <w:sz w:val="22"/>
          <w:szCs w:val="22"/>
          <w:lang w:val="en-AU" w:eastAsia="en-AU"/>
        </w:rPr>
      </w:pPr>
      <w:hyperlink w:anchor="_Toc10536277" w:history="1">
        <w:r w:rsidR="00E1057C" w:rsidRPr="00AA3702">
          <w:rPr>
            <w:rStyle w:val="Hyperlink"/>
          </w:rPr>
          <w:t>Table 4</w:t>
        </w:r>
        <w:r w:rsidR="00E1057C" w:rsidRPr="00AA3702">
          <w:rPr>
            <w:rStyle w:val="Hyperlink"/>
          </w:rPr>
          <w:noBreakHyphen/>
          <w:t>6: Areas (km</w:t>
        </w:r>
        <w:r w:rsidR="00E1057C" w:rsidRPr="00AA3702">
          <w:rPr>
            <w:rStyle w:val="Hyperlink"/>
            <w:vertAlign w:val="superscript"/>
          </w:rPr>
          <w:t>2</w:t>
        </w:r>
        <w:r w:rsidR="00E1057C" w:rsidRPr="00AA3702">
          <w:rPr>
            <w:rStyle w:val="Hyperlink"/>
          </w:rPr>
          <w:t>) and percentages (%) of the Mackay-Whitsunday region affected by different categories of exposure during the 2017</w:t>
        </w:r>
        <w:r w:rsidR="00E1057C" w:rsidRPr="00AA3702">
          <w:rPr>
            <w:rStyle w:val="Hyperlink"/>
            <w:lang w:val="en-AU"/>
          </w:rPr>
          <w:t>–</w:t>
        </w:r>
        <w:r w:rsidR="00E1057C" w:rsidRPr="00AA3702">
          <w:rPr>
            <w:rStyle w:val="Hyperlink"/>
          </w:rPr>
          <w:t>187 wet season (</w:t>
        </w:r>
        <w:r w:rsidR="00E1057C" w:rsidRPr="00AA3702">
          <w:rPr>
            <w:rStyle w:val="Hyperlink"/>
            <w:i/>
          </w:rPr>
          <w:t>and long-term values in brackets</w:t>
        </w:r>
        <w:r w:rsidR="00E1057C" w:rsidRPr="00AA3702">
          <w:rPr>
            <w:rStyle w:val="Hyperlink"/>
          </w:rPr>
          <w:t>).</w:t>
        </w:r>
        <w:r w:rsidR="00E1057C">
          <w:rPr>
            <w:webHidden/>
          </w:rPr>
          <w:tab/>
        </w:r>
        <w:r w:rsidR="00E1057C">
          <w:rPr>
            <w:webHidden/>
          </w:rPr>
          <w:fldChar w:fldCharType="begin"/>
        </w:r>
        <w:r w:rsidR="00E1057C">
          <w:rPr>
            <w:webHidden/>
          </w:rPr>
          <w:instrText xml:space="preserve"> PAGEREF _Toc10536277 \h </w:instrText>
        </w:r>
        <w:r w:rsidR="00E1057C">
          <w:rPr>
            <w:webHidden/>
          </w:rPr>
        </w:r>
        <w:r w:rsidR="00E1057C">
          <w:rPr>
            <w:webHidden/>
          </w:rPr>
          <w:fldChar w:fldCharType="separate"/>
        </w:r>
        <w:r>
          <w:rPr>
            <w:webHidden/>
          </w:rPr>
          <w:t>65</w:t>
        </w:r>
        <w:r w:rsidR="00E1057C">
          <w:rPr>
            <w:webHidden/>
          </w:rPr>
          <w:fldChar w:fldCharType="end"/>
        </w:r>
      </w:hyperlink>
    </w:p>
    <w:p w14:paraId="246BBA4B" w14:textId="6B352C7C" w:rsidR="00803656" w:rsidRDefault="00720EDF" w:rsidP="00803656">
      <w:pPr>
        <w:rPr>
          <w:lang w:val="en-AU"/>
        </w:rPr>
      </w:pPr>
      <w:r>
        <w:rPr>
          <w:lang w:val="en-AU"/>
        </w:rPr>
        <w:fldChar w:fldCharType="end"/>
      </w:r>
      <w:r w:rsidR="00803656">
        <w:rPr>
          <w:lang w:val="en-AU"/>
        </w:rPr>
        <w:br w:type="page"/>
      </w:r>
    </w:p>
    <w:p w14:paraId="246BBA4C" w14:textId="477602E0" w:rsidR="00803656" w:rsidRPr="0028411F" w:rsidRDefault="00803656">
      <w:pPr>
        <w:pStyle w:val="SummaryHeading1"/>
      </w:pPr>
      <w:bookmarkStart w:id="8" w:name="_Toc11410730"/>
      <w:r>
        <w:lastRenderedPageBreak/>
        <w:t xml:space="preserve">Appendices: List of </w:t>
      </w:r>
      <w:r w:rsidR="001E7279">
        <w:t>f</w:t>
      </w:r>
      <w:r>
        <w:t xml:space="preserve">igures and </w:t>
      </w:r>
      <w:r w:rsidR="001E7279">
        <w:t>t</w:t>
      </w:r>
      <w:r>
        <w:t>ables</w:t>
      </w:r>
      <w:bookmarkEnd w:id="8"/>
    </w:p>
    <w:p w14:paraId="0C68DC00" w14:textId="77777777" w:rsidR="00BA08AB" w:rsidRDefault="00FA4F91">
      <w:pPr>
        <w:pStyle w:val="TableofFigures"/>
        <w:rPr>
          <w:rFonts w:asciiTheme="minorHAnsi" w:eastAsiaTheme="minorEastAsia" w:hAnsiTheme="minorHAnsi" w:cstheme="minorBidi"/>
          <w:bCs w:val="0"/>
          <w:sz w:val="22"/>
          <w:szCs w:val="22"/>
          <w:lang w:val="en-AU" w:eastAsia="en-AU"/>
        </w:rPr>
      </w:pPr>
      <w:r>
        <w:rPr>
          <w:lang w:val="en-AU"/>
        </w:rPr>
        <w:fldChar w:fldCharType="begin"/>
      </w:r>
      <w:r>
        <w:rPr>
          <w:lang w:val="en-AU"/>
        </w:rPr>
        <w:instrText xml:space="preserve"> TOC \c "Figure A-" </w:instrText>
      </w:r>
      <w:r>
        <w:rPr>
          <w:lang w:val="en-AU"/>
        </w:rPr>
        <w:fldChar w:fldCharType="separate"/>
      </w:r>
      <w:r w:rsidR="00BA08AB">
        <w:t>Figure A- 1: Idealised time-series of water depth for a) a semi-diurnal (twice daily) tidal constituent, b) a diurnal (once daily) tidal constituent, and c) the observed tide (sum of these two constituents).</w:t>
      </w:r>
      <w:r w:rsidR="00BA08AB">
        <w:tab/>
      </w:r>
      <w:r w:rsidR="00BA08AB">
        <w:fldChar w:fldCharType="begin"/>
      </w:r>
      <w:r w:rsidR="00BA08AB">
        <w:instrText xml:space="preserve"> PAGEREF _Toc5614662 \h </w:instrText>
      </w:r>
      <w:r w:rsidR="00BA08AB">
        <w:fldChar w:fldCharType="separate"/>
      </w:r>
      <w:r w:rsidR="00335316">
        <w:t>162</w:t>
      </w:r>
      <w:r w:rsidR="00BA08AB">
        <w:fldChar w:fldCharType="end"/>
      </w:r>
    </w:p>
    <w:p w14:paraId="2DCCA16D" w14:textId="77777777" w:rsidR="00BA08AB" w:rsidRDefault="00BA08AB">
      <w:pPr>
        <w:pStyle w:val="TableofFigures"/>
        <w:rPr>
          <w:rFonts w:asciiTheme="minorHAnsi" w:eastAsiaTheme="minorEastAsia" w:hAnsiTheme="minorHAnsi" w:cstheme="minorBidi"/>
          <w:bCs w:val="0"/>
          <w:sz w:val="22"/>
          <w:szCs w:val="22"/>
          <w:lang w:val="en-AU" w:eastAsia="en-AU"/>
        </w:rPr>
      </w:pPr>
      <w:r>
        <w:t>Figure A- 2: Power spectral density of idealised tidal data shown in Figure A-1. Note that frequency units are in Hz (s</w:t>
      </w:r>
      <w:r w:rsidRPr="00886620">
        <w:rPr>
          <w:vertAlign w:val="superscript"/>
        </w:rPr>
        <w:t>-1</w:t>
      </w:r>
      <w:r>
        <w:t>), so variability that occurs every 12 hours occurs at 1/(12*3600) Hz.</w:t>
      </w:r>
      <w:r>
        <w:tab/>
      </w:r>
      <w:r>
        <w:fldChar w:fldCharType="begin"/>
      </w:r>
      <w:r>
        <w:instrText xml:space="preserve"> PAGEREF _Toc5614663 \h </w:instrText>
      </w:r>
      <w:r>
        <w:fldChar w:fldCharType="separate"/>
      </w:r>
      <w:r w:rsidR="00335316">
        <w:t>163</w:t>
      </w:r>
      <w:r>
        <w:fldChar w:fldCharType="end"/>
      </w:r>
    </w:p>
    <w:p w14:paraId="1E5999A2" w14:textId="77777777" w:rsidR="00BA08AB" w:rsidRDefault="00BA08AB">
      <w:pPr>
        <w:pStyle w:val="TableofFigures"/>
        <w:rPr>
          <w:rFonts w:asciiTheme="minorHAnsi" w:eastAsiaTheme="minorEastAsia" w:hAnsiTheme="minorHAnsi" w:cstheme="minorBidi"/>
          <w:bCs w:val="0"/>
          <w:sz w:val="22"/>
          <w:szCs w:val="22"/>
          <w:lang w:val="en-AU" w:eastAsia="en-AU"/>
        </w:rPr>
      </w:pPr>
      <w:r>
        <w:t>Figure A- 3: Time-series of chlorophyll and turbidity measured by moored Wetlabs FLNTUSB at Tully River mouth mooring (site TUL10) from 15 November 2017 to 1 June 2018, a subset of the full time-series to show variability on scales of ~days</w:t>
      </w:r>
      <w:r>
        <w:rPr>
          <w:lang w:eastAsia="en-AU"/>
        </w:rPr>
        <w:t>–</w:t>
      </w:r>
      <w:r>
        <w:t>weeks.</w:t>
      </w:r>
      <w:r>
        <w:tab/>
      </w:r>
      <w:r>
        <w:fldChar w:fldCharType="begin"/>
      </w:r>
      <w:r>
        <w:instrText xml:space="preserve"> PAGEREF _Toc5614664 \h </w:instrText>
      </w:r>
      <w:r>
        <w:fldChar w:fldCharType="separate"/>
      </w:r>
      <w:r w:rsidR="00335316">
        <w:t>164</w:t>
      </w:r>
      <w:r>
        <w:fldChar w:fldCharType="end"/>
      </w:r>
    </w:p>
    <w:p w14:paraId="6E6796D1" w14:textId="77777777" w:rsidR="00BA08AB" w:rsidRDefault="00BA08AB">
      <w:pPr>
        <w:pStyle w:val="TableofFigures"/>
        <w:rPr>
          <w:rFonts w:asciiTheme="minorHAnsi" w:eastAsiaTheme="minorEastAsia" w:hAnsiTheme="minorHAnsi" w:cstheme="minorBidi"/>
          <w:bCs w:val="0"/>
          <w:sz w:val="22"/>
          <w:szCs w:val="22"/>
          <w:lang w:val="en-AU" w:eastAsia="en-AU"/>
        </w:rPr>
      </w:pPr>
      <w:r>
        <w:t>Figure A- 4</w:t>
      </w:r>
      <w:r>
        <w:rPr>
          <w:lang w:eastAsia="en-AU"/>
        </w:rPr>
        <w:t>: Power spectral density plots for a) chlorophyll and b) turbidity time-series measured at Tully River mouth mooring from 1 August 2016 to 1 August 2018. Dashed black lines indicate large amounts of variability occur at these frequencies (periods of 12 and 6 hours).</w:t>
      </w:r>
      <w:r>
        <w:tab/>
      </w:r>
      <w:r>
        <w:fldChar w:fldCharType="begin"/>
      </w:r>
      <w:r>
        <w:instrText xml:space="preserve"> PAGEREF _Toc5614665 \h </w:instrText>
      </w:r>
      <w:r>
        <w:fldChar w:fldCharType="separate"/>
      </w:r>
      <w:r w:rsidR="00335316">
        <w:t>165</w:t>
      </w:r>
      <w:r>
        <w:fldChar w:fldCharType="end"/>
      </w:r>
    </w:p>
    <w:p w14:paraId="0CD9C634" w14:textId="3E209F3E" w:rsidR="00FA4F91" w:rsidRDefault="00FA4F91">
      <w:pPr>
        <w:pStyle w:val="TableofFigures"/>
        <w:rPr>
          <w:lang w:val="en-AU"/>
        </w:rPr>
      </w:pPr>
      <w:r>
        <w:rPr>
          <w:lang w:val="en-AU"/>
        </w:rPr>
        <w:fldChar w:fldCharType="end"/>
      </w:r>
    </w:p>
    <w:p w14:paraId="44CE3E40" w14:textId="77777777" w:rsidR="00BA08AB" w:rsidRDefault="002C32E8">
      <w:pPr>
        <w:pStyle w:val="TableofFigures"/>
        <w:rPr>
          <w:rFonts w:asciiTheme="minorHAnsi" w:eastAsiaTheme="minorEastAsia" w:hAnsiTheme="minorHAnsi" w:cstheme="minorBidi"/>
          <w:bCs w:val="0"/>
          <w:sz w:val="22"/>
          <w:szCs w:val="22"/>
          <w:lang w:val="en-AU" w:eastAsia="en-AU"/>
        </w:rPr>
      </w:pPr>
      <w:r>
        <w:rPr>
          <w:lang w:val="en-AU"/>
        </w:rPr>
        <w:fldChar w:fldCharType="begin"/>
      </w:r>
      <w:r>
        <w:rPr>
          <w:lang w:val="en-AU"/>
        </w:rPr>
        <w:instrText xml:space="preserve"> TOC \c "Figure B-" </w:instrText>
      </w:r>
      <w:r>
        <w:rPr>
          <w:lang w:val="en-AU"/>
        </w:rPr>
        <w:fldChar w:fldCharType="separate"/>
      </w:r>
      <w:r w:rsidR="00BA08AB">
        <w:t xml:space="preserve">Figure B-1: </w:t>
      </w:r>
      <w:r w:rsidR="00BA08AB" w:rsidRPr="003D556B">
        <w:rPr>
          <w:shd w:val="clear" w:color="auto" w:fill="FFFFFF"/>
        </w:rPr>
        <w:t>Study area in the Marine Park: Tully, Herbert (Wet Tropics region) and Burdekin Rivers (Burdekin region) and field water quality measurements collected during the 2017–18 wet season.</w:t>
      </w:r>
      <w:r w:rsidR="00BA08AB">
        <w:tab/>
      </w:r>
      <w:r w:rsidR="00BA08AB">
        <w:fldChar w:fldCharType="begin"/>
      </w:r>
      <w:r w:rsidR="00BA08AB">
        <w:instrText xml:space="preserve"> PAGEREF _Toc5614666 \h </w:instrText>
      </w:r>
      <w:r w:rsidR="00BA08AB">
        <w:fldChar w:fldCharType="separate"/>
      </w:r>
      <w:r w:rsidR="00335316">
        <w:t>168</w:t>
      </w:r>
      <w:r w:rsidR="00BA08AB">
        <w:fldChar w:fldCharType="end"/>
      </w:r>
    </w:p>
    <w:p w14:paraId="37370481" w14:textId="77777777" w:rsidR="00BA08AB" w:rsidRDefault="00BA08AB">
      <w:pPr>
        <w:pStyle w:val="TableofFigures"/>
        <w:rPr>
          <w:rFonts w:asciiTheme="minorHAnsi" w:eastAsiaTheme="minorEastAsia" w:hAnsiTheme="minorHAnsi" w:cstheme="minorBidi"/>
          <w:bCs w:val="0"/>
          <w:sz w:val="22"/>
          <w:szCs w:val="22"/>
          <w:lang w:val="en-AU" w:eastAsia="en-AU"/>
        </w:rPr>
      </w:pPr>
      <w:r>
        <w:t>Figure B-2: FU scale measurements in the field using a Secchi disc and (a) the glass encased FU scale and (b) the FU-scale phone App. (source: CITCLOPS project: http://www.citclops.eu/)</w:t>
      </w:r>
      <w:r>
        <w:tab/>
      </w:r>
      <w:r>
        <w:fldChar w:fldCharType="begin"/>
      </w:r>
      <w:r>
        <w:instrText xml:space="preserve"> PAGEREF _Toc5614667 \h </w:instrText>
      </w:r>
      <w:r>
        <w:fldChar w:fldCharType="separate"/>
      </w:r>
      <w:r w:rsidR="00335316">
        <w:t>169</w:t>
      </w:r>
      <w:r>
        <w:fldChar w:fldCharType="end"/>
      </w:r>
    </w:p>
    <w:p w14:paraId="54B487E1" w14:textId="77777777" w:rsidR="00BA08AB" w:rsidRDefault="00BA08AB">
      <w:pPr>
        <w:pStyle w:val="TableofFigures"/>
        <w:rPr>
          <w:rFonts w:asciiTheme="minorHAnsi" w:eastAsiaTheme="minorEastAsia" w:hAnsiTheme="minorHAnsi" w:cstheme="minorBidi"/>
          <w:bCs w:val="0"/>
          <w:sz w:val="22"/>
          <w:szCs w:val="22"/>
          <w:lang w:val="en-AU" w:eastAsia="en-AU"/>
        </w:rPr>
      </w:pPr>
      <w:r>
        <w:t>Figure B-3: Panel of weekly colour class composites showing movements of Wet Tropics waters bodies: comparison of S3-FU and MA-WA outputs for the 2017–18 wet season: a) weeks 1–11, b) weeks 12–22. M: Marine waters, C: Clouds. Week #: week number) and weekly river discharge (Mega Litres per week): black line: 2017-18 wet season, dotted line: historical (note the scale different from Figure B-8). Black dots: field sites sampled in 2017–18 (MMP).</w:t>
      </w:r>
      <w:r>
        <w:tab/>
      </w:r>
      <w:r>
        <w:fldChar w:fldCharType="begin"/>
      </w:r>
      <w:r>
        <w:instrText xml:space="preserve"> PAGEREF _Toc5614668 \h </w:instrText>
      </w:r>
      <w:r>
        <w:fldChar w:fldCharType="separate"/>
      </w:r>
      <w:r w:rsidR="00335316">
        <w:t>171</w:t>
      </w:r>
      <w:r>
        <w:fldChar w:fldCharType="end"/>
      </w:r>
    </w:p>
    <w:p w14:paraId="2CCD935D" w14:textId="77777777" w:rsidR="00BA08AB" w:rsidRDefault="00BA08AB">
      <w:pPr>
        <w:pStyle w:val="TableofFigures"/>
        <w:rPr>
          <w:rFonts w:asciiTheme="minorHAnsi" w:eastAsiaTheme="minorEastAsia" w:hAnsiTheme="minorHAnsi" w:cstheme="minorBidi"/>
          <w:bCs w:val="0"/>
          <w:sz w:val="22"/>
          <w:szCs w:val="22"/>
          <w:lang w:val="en-AU" w:eastAsia="en-AU"/>
        </w:rPr>
      </w:pPr>
      <w:r>
        <w:t>Figure B-4: Heat maps using (a, b) WS and (c, d) FU colour category data from two notional transects (x-axes) for each week of the wet season (y-axes, 22 weeks). Transects extend from the mouths of the (left) Tully and (right) Burdekin rivers to the offshore boundary of the Marine Park (see Figure B-1). The vertical dashed lines separate the different marine regions of the Marine Park. EC: enclosed coastal, OC: open coastal, M: mid-shelf, O: offshore, C: clouds or no data, R: coral reefs.</w:t>
      </w:r>
      <w:r>
        <w:tab/>
      </w:r>
      <w:r>
        <w:fldChar w:fldCharType="begin"/>
      </w:r>
      <w:r>
        <w:instrText xml:space="preserve"> PAGEREF _Toc5614669 \h </w:instrText>
      </w:r>
      <w:r>
        <w:fldChar w:fldCharType="separate"/>
      </w:r>
      <w:r w:rsidR="00335316">
        <w:t>172</w:t>
      </w:r>
      <w:r>
        <w:fldChar w:fldCharType="end"/>
      </w:r>
    </w:p>
    <w:p w14:paraId="659B1B58" w14:textId="77777777" w:rsidR="00BA08AB" w:rsidRDefault="00BA08AB">
      <w:pPr>
        <w:pStyle w:val="TableofFigures"/>
        <w:rPr>
          <w:rFonts w:asciiTheme="minorHAnsi" w:eastAsiaTheme="minorEastAsia" w:hAnsiTheme="minorHAnsi" w:cstheme="minorBidi"/>
          <w:bCs w:val="0"/>
          <w:sz w:val="22"/>
          <w:szCs w:val="22"/>
          <w:lang w:val="en-AU" w:eastAsia="en-AU"/>
        </w:rPr>
      </w:pPr>
      <w:r>
        <w:t>Figure B-5: MT-WS (left) and S3-FU (right) maps showing a) the Tully and Herbert river plumes of 29 March 2018 (the MODIS-A image was cloudy for this date) and b) the Burdekin river plume of 14 March 2018.</w:t>
      </w:r>
      <w:r>
        <w:tab/>
      </w:r>
      <w:r>
        <w:fldChar w:fldCharType="begin"/>
      </w:r>
      <w:r>
        <w:instrText xml:space="preserve"> PAGEREF _Toc5614670 \h </w:instrText>
      </w:r>
      <w:r>
        <w:fldChar w:fldCharType="separate"/>
      </w:r>
      <w:r w:rsidR="00335316">
        <w:t>174</w:t>
      </w:r>
      <w:r>
        <w:fldChar w:fldCharType="end"/>
      </w:r>
    </w:p>
    <w:p w14:paraId="0A74E087" w14:textId="77777777" w:rsidR="00BA08AB" w:rsidRDefault="00BA08AB">
      <w:pPr>
        <w:pStyle w:val="TableofFigures"/>
        <w:rPr>
          <w:rFonts w:asciiTheme="minorHAnsi" w:eastAsiaTheme="minorEastAsia" w:hAnsiTheme="minorHAnsi" w:cstheme="minorBidi"/>
          <w:bCs w:val="0"/>
          <w:sz w:val="22"/>
          <w:szCs w:val="22"/>
          <w:lang w:val="en-AU" w:eastAsia="en-AU"/>
        </w:rPr>
      </w:pPr>
      <w:r w:rsidRPr="003D556B">
        <w:rPr>
          <w:rFonts w:cs="Arial"/>
        </w:rPr>
        <w:t>Figure B-6: Mean TSS, Chl-</w:t>
      </w:r>
      <w:r w:rsidRPr="003D556B">
        <w:rPr>
          <w:rFonts w:cs="Arial"/>
          <w:i/>
        </w:rPr>
        <w:t>a</w:t>
      </w:r>
      <w:r w:rsidRPr="003D556B">
        <w:rPr>
          <w:rFonts w:cs="Arial"/>
        </w:rPr>
        <w:t>, CDOM and Secchi depth (SDD) concentrations measured across (a, c) the WS and (b, d) the FU colour scales during the 2017–18 wet season in the (a, b) Wet Tropics and (c,d) Burdekin regions. The long-term (LT, 2002–18) values, from Gruber et al., in press) and wet season guideline values for the open coastal and mid-shelf waters of the Reef are also indicated on the MA-WS figures (a, c). Dotted circles indicate colour where ≤ 2 field samples have been collected.</w:t>
      </w:r>
      <w:r>
        <w:tab/>
      </w:r>
      <w:r>
        <w:fldChar w:fldCharType="begin"/>
      </w:r>
      <w:r>
        <w:instrText xml:space="preserve"> PAGEREF _Toc5614671 \h </w:instrText>
      </w:r>
      <w:r>
        <w:fldChar w:fldCharType="separate"/>
      </w:r>
      <w:r w:rsidR="00335316">
        <w:t>175</w:t>
      </w:r>
      <w:r>
        <w:fldChar w:fldCharType="end"/>
      </w:r>
    </w:p>
    <w:p w14:paraId="40D6618D" w14:textId="77777777" w:rsidR="00BA08AB" w:rsidRDefault="00BA08AB">
      <w:pPr>
        <w:pStyle w:val="TableofFigures"/>
        <w:rPr>
          <w:rFonts w:asciiTheme="minorHAnsi" w:eastAsiaTheme="minorEastAsia" w:hAnsiTheme="minorHAnsi" w:cstheme="minorBidi"/>
          <w:bCs w:val="0"/>
          <w:sz w:val="22"/>
          <w:szCs w:val="22"/>
          <w:lang w:val="en-AU" w:eastAsia="en-AU"/>
        </w:rPr>
      </w:pPr>
      <w:r w:rsidRPr="003D556B">
        <w:rPr>
          <w:rFonts w:cs="Arial"/>
        </w:rPr>
        <w:t>Figure B-7: Most frequently occurring FU value (FU</w:t>
      </w:r>
      <w:r w:rsidRPr="003D556B">
        <w:rPr>
          <w:rFonts w:cs="Arial"/>
          <w:vertAlign w:val="subscript"/>
        </w:rPr>
        <w:t>maj</w:t>
      </w:r>
      <w:r w:rsidRPr="003D556B">
        <w:rPr>
          <w:rFonts w:cs="Arial"/>
        </w:rPr>
        <w:t>) measured in each respective WS colour category across each wet season week (22 weeks) in the a) Wet Tropics and b) Burdekin regions.</w:t>
      </w:r>
      <w:r>
        <w:tab/>
      </w:r>
      <w:r>
        <w:fldChar w:fldCharType="begin"/>
      </w:r>
      <w:r>
        <w:instrText xml:space="preserve"> PAGEREF _Toc5614672 \h </w:instrText>
      </w:r>
      <w:r>
        <w:fldChar w:fldCharType="separate"/>
      </w:r>
      <w:r w:rsidR="00335316">
        <w:t>176</w:t>
      </w:r>
      <w:r>
        <w:fldChar w:fldCharType="end"/>
      </w:r>
    </w:p>
    <w:p w14:paraId="7B693523" w14:textId="77777777" w:rsidR="00BA08AB" w:rsidRDefault="00BA08AB">
      <w:pPr>
        <w:pStyle w:val="TableofFigures"/>
        <w:rPr>
          <w:rFonts w:asciiTheme="minorHAnsi" w:eastAsiaTheme="minorEastAsia" w:hAnsiTheme="minorHAnsi" w:cstheme="minorBidi"/>
          <w:bCs w:val="0"/>
          <w:sz w:val="22"/>
          <w:szCs w:val="22"/>
          <w:lang w:val="en-AU" w:eastAsia="en-AU"/>
        </w:rPr>
      </w:pPr>
      <w:r w:rsidRPr="003D556B">
        <w:rPr>
          <w:rFonts w:cs="Arial"/>
        </w:rPr>
        <w:t>Figure B-8: Mean TSS, Chl-</w:t>
      </w:r>
      <w:r w:rsidRPr="003D556B">
        <w:rPr>
          <w:rFonts w:cs="Arial"/>
          <w:i/>
        </w:rPr>
        <w:t>a</w:t>
      </w:r>
      <w:r w:rsidRPr="003D556B">
        <w:rPr>
          <w:rFonts w:cs="Arial"/>
        </w:rPr>
        <w:t>, CDOM and Secchi depth (SDD) concentrations measured across the WS and FU-equivalent primary, secondary, tertiary water types during the 2017–18 wet season in the (top) Wet Tropics and (bottom) Burdekin regions. Wet season guideline values for the open coastal and mid-shelf waters of the Reef are indicated.</w:t>
      </w:r>
      <w:r>
        <w:tab/>
      </w:r>
      <w:r>
        <w:fldChar w:fldCharType="begin"/>
      </w:r>
      <w:r>
        <w:instrText xml:space="preserve"> PAGEREF _Toc5614673 \h </w:instrText>
      </w:r>
      <w:r>
        <w:fldChar w:fldCharType="separate"/>
      </w:r>
      <w:r w:rsidR="00335316">
        <w:t>177</w:t>
      </w:r>
      <w:r>
        <w:fldChar w:fldCharType="end"/>
      </w:r>
    </w:p>
    <w:p w14:paraId="0E287488" w14:textId="77777777" w:rsidR="00BA08AB" w:rsidRDefault="00BA08AB">
      <w:pPr>
        <w:pStyle w:val="TableofFigures"/>
        <w:rPr>
          <w:rFonts w:asciiTheme="minorHAnsi" w:eastAsiaTheme="minorEastAsia" w:hAnsiTheme="minorHAnsi" w:cstheme="minorBidi"/>
          <w:bCs w:val="0"/>
          <w:sz w:val="22"/>
          <w:szCs w:val="22"/>
          <w:lang w:val="en-AU" w:eastAsia="en-AU"/>
        </w:rPr>
      </w:pPr>
      <w:r w:rsidRPr="003D556B">
        <w:rPr>
          <w:rFonts w:cs="Arial"/>
        </w:rPr>
        <w:t>Figure B-9: Map showing the frequency of (top) MA-WS and (bottom) Fu-equivalent water types: a) combined, b) primary, c) secondary and d) tertiary in the 2017–18 wet season (22 weeks). The highest frequency is shown in orange and the lowest frequency is shown in blue.</w:t>
      </w:r>
      <w:r>
        <w:tab/>
      </w:r>
      <w:r>
        <w:fldChar w:fldCharType="begin"/>
      </w:r>
      <w:r>
        <w:instrText xml:space="preserve"> PAGEREF _Toc5614674 \h </w:instrText>
      </w:r>
      <w:r>
        <w:fldChar w:fldCharType="separate"/>
      </w:r>
      <w:r w:rsidR="00335316">
        <w:t>177</w:t>
      </w:r>
      <w:r>
        <w:fldChar w:fldCharType="end"/>
      </w:r>
    </w:p>
    <w:p w14:paraId="59CFA8F3" w14:textId="2E43696D" w:rsidR="004C6479" w:rsidRDefault="002C32E8" w:rsidP="00BB239A">
      <w:pPr>
        <w:rPr>
          <w:noProof/>
        </w:rPr>
      </w:pPr>
      <w:r>
        <w:rPr>
          <w:lang w:val="en-AU"/>
        </w:rPr>
        <w:fldChar w:fldCharType="end"/>
      </w:r>
      <w:r>
        <w:rPr>
          <w:lang w:val="en-AU"/>
        </w:rPr>
        <w:fldChar w:fldCharType="begin"/>
      </w:r>
      <w:r>
        <w:rPr>
          <w:lang w:val="en-AU"/>
        </w:rPr>
        <w:instrText xml:space="preserve"> TOC \c "Table B-" </w:instrText>
      </w:r>
      <w:r>
        <w:rPr>
          <w:lang w:val="en-AU"/>
        </w:rPr>
        <w:fldChar w:fldCharType="separate"/>
      </w:r>
    </w:p>
    <w:p w14:paraId="0E914EF8" w14:textId="44890FF7" w:rsidR="004C6479" w:rsidRDefault="004C6479" w:rsidP="00A920F1">
      <w:pPr>
        <w:pStyle w:val="TableofFigures"/>
        <w:ind w:left="0" w:firstLine="0"/>
        <w:rPr>
          <w:rFonts w:asciiTheme="minorHAnsi" w:eastAsiaTheme="minorEastAsia" w:hAnsiTheme="minorHAnsi" w:cstheme="minorBidi"/>
          <w:bCs w:val="0"/>
          <w:sz w:val="22"/>
          <w:szCs w:val="22"/>
          <w:lang w:val="en-AU" w:eastAsia="en-AU"/>
        </w:rPr>
      </w:pPr>
      <w:r w:rsidRPr="002C5E5E">
        <w:rPr>
          <w:rFonts w:cs="Arial"/>
          <w:shd w:val="clear" w:color="auto" w:fill="FFFFFF"/>
        </w:rPr>
        <w:t>Table B-1: Comparison of MA-WS and S3-FU characteristics.</w:t>
      </w:r>
      <w:r>
        <w:tab/>
      </w:r>
      <w:r>
        <w:fldChar w:fldCharType="begin"/>
      </w:r>
      <w:r>
        <w:instrText xml:space="preserve"> PAGEREF _Toc5459622 \h </w:instrText>
      </w:r>
      <w:r>
        <w:fldChar w:fldCharType="separate"/>
      </w:r>
      <w:r w:rsidR="00335316">
        <w:t>179</w:t>
      </w:r>
      <w:r>
        <w:fldChar w:fldCharType="end"/>
      </w:r>
    </w:p>
    <w:p w14:paraId="349391ED" w14:textId="04030EEE" w:rsidR="00234A13" w:rsidRDefault="002C32E8" w:rsidP="00BB239A">
      <w:pPr>
        <w:rPr>
          <w:lang w:val="en-AU"/>
        </w:rPr>
      </w:pPr>
      <w:r>
        <w:rPr>
          <w:lang w:val="en-AU"/>
        </w:rPr>
        <w:fldChar w:fldCharType="end"/>
      </w:r>
    </w:p>
    <w:p w14:paraId="156F444F" w14:textId="6754FEBD" w:rsidR="00B87123" w:rsidRDefault="00B87123" w:rsidP="00B87123">
      <w:pPr>
        <w:pStyle w:val="TableofFigures"/>
      </w:pPr>
      <w:r>
        <w:t>Table C-1:</w:t>
      </w:r>
      <w:r w:rsidRPr="00EC46B4">
        <w:t xml:space="preserve"> Description of the water quality stations sampled by AIMS</w:t>
      </w:r>
      <w:r>
        <w:t xml:space="preserve">, </w:t>
      </w:r>
      <w:r w:rsidRPr="00EC46B4">
        <w:t xml:space="preserve">JCU </w:t>
      </w:r>
      <w:r>
        <w:t>and CYWMP during</w:t>
      </w:r>
      <w:r w:rsidRPr="00EC46B4">
        <w:t xml:space="preserve"> 201</w:t>
      </w:r>
      <w:r>
        <w:t>6–</w:t>
      </w:r>
      <w:r w:rsidRPr="00EC46B4">
        <w:t>1</w:t>
      </w:r>
      <w:r>
        <w:t>7</w:t>
      </w:r>
      <w:r w:rsidR="000B51C5">
        <w:tab/>
        <w:t>18</w:t>
      </w:r>
      <w:r w:rsidR="001A52BE">
        <w:t>3</w:t>
      </w:r>
    </w:p>
    <w:p w14:paraId="42BD8B86" w14:textId="77777777" w:rsidR="00A920F1" w:rsidRPr="00A920F1" w:rsidRDefault="00A920F1" w:rsidP="00A920F1"/>
    <w:p w14:paraId="66BC03D2" w14:textId="77777777" w:rsidR="00BA08AB" w:rsidRDefault="002C32E8">
      <w:pPr>
        <w:pStyle w:val="TableofFigures"/>
        <w:rPr>
          <w:rFonts w:asciiTheme="minorHAnsi" w:eastAsiaTheme="minorEastAsia" w:hAnsiTheme="minorHAnsi" w:cstheme="minorBidi"/>
          <w:bCs w:val="0"/>
          <w:sz w:val="22"/>
          <w:szCs w:val="22"/>
          <w:lang w:val="en-AU" w:eastAsia="en-AU"/>
        </w:rPr>
      </w:pPr>
      <w:r>
        <w:rPr>
          <w:color w:val="0070C0"/>
          <w:lang w:val="en-AU"/>
        </w:rPr>
        <w:fldChar w:fldCharType="begin"/>
      </w:r>
      <w:r>
        <w:rPr>
          <w:color w:val="0070C0"/>
          <w:lang w:val="en-AU"/>
        </w:rPr>
        <w:instrText xml:space="preserve"> TOC \c "Figure D-" </w:instrText>
      </w:r>
      <w:r>
        <w:rPr>
          <w:color w:val="0070C0"/>
          <w:lang w:val="en-AU"/>
        </w:rPr>
        <w:fldChar w:fldCharType="separate"/>
      </w:r>
      <w:r w:rsidR="00BA08AB">
        <w:t>Figure D-1: Triangular colour plot showing the characteristic colour signatures of river plume waters (1 to 6) in the Red-Green-Blue (RGB or true colour) space, compared to approximate RGB colour of the Forel-Ule scale, a colour comparator used to estimate the colour of natural waters since the 19th century.</w:t>
      </w:r>
      <w:r w:rsidR="00BA08AB">
        <w:tab/>
      </w:r>
      <w:r w:rsidR="00BA08AB">
        <w:fldChar w:fldCharType="begin"/>
      </w:r>
      <w:r w:rsidR="00BA08AB">
        <w:instrText xml:space="preserve"> PAGEREF _Toc5614675 \h </w:instrText>
      </w:r>
      <w:r w:rsidR="00BA08AB">
        <w:fldChar w:fldCharType="separate"/>
      </w:r>
      <w:r w:rsidR="00335316">
        <w:t>190</w:t>
      </w:r>
      <w:r w:rsidR="00BA08AB">
        <w:fldChar w:fldCharType="end"/>
      </w:r>
    </w:p>
    <w:p w14:paraId="55EB8706" w14:textId="77777777" w:rsidR="00BA08AB" w:rsidRDefault="00BA08AB">
      <w:pPr>
        <w:pStyle w:val="TableofFigures"/>
        <w:rPr>
          <w:rFonts w:asciiTheme="minorHAnsi" w:eastAsiaTheme="minorEastAsia" w:hAnsiTheme="minorHAnsi" w:cstheme="minorBidi"/>
          <w:bCs w:val="0"/>
          <w:sz w:val="22"/>
          <w:szCs w:val="22"/>
          <w:lang w:val="en-AU" w:eastAsia="en-AU"/>
        </w:rPr>
      </w:pPr>
      <w:r>
        <w:t>Figure D-2: Conceptual scheme of the risk framework proposed in Petus et al. (2014a).</w:t>
      </w:r>
      <w:r>
        <w:tab/>
      </w:r>
      <w:r>
        <w:fldChar w:fldCharType="begin"/>
      </w:r>
      <w:r>
        <w:instrText xml:space="preserve"> PAGEREF _Toc5614676 \h </w:instrText>
      </w:r>
      <w:r>
        <w:fldChar w:fldCharType="separate"/>
      </w:r>
      <w:r w:rsidR="00335316">
        <w:t>192</w:t>
      </w:r>
      <w:r>
        <w:fldChar w:fldCharType="end"/>
      </w:r>
    </w:p>
    <w:p w14:paraId="47A7D50F" w14:textId="77777777" w:rsidR="00BA08AB" w:rsidRDefault="00BA08AB">
      <w:pPr>
        <w:pStyle w:val="TableofFigures"/>
        <w:rPr>
          <w:rFonts w:asciiTheme="minorHAnsi" w:eastAsiaTheme="minorEastAsia" w:hAnsiTheme="minorHAnsi" w:cstheme="minorBidi"/>
          <w:bCs w:val="0"/>
          <w:sz w:val="22"/>
          <w:szCs w:val="22"/>
          <w:lang w:val="en-AU" w:eastAsia="en-AU"/>
        </w:rPr>
      </w:pPr>
      <w:r>
        <w:t>Figure D-3: Potential risk matrix in function of the magnitude and the likelihood of the river plume risk.</w:t>
      </w:r>
      <w:r>
        <w:tab/>
      </w:r>
      <w:r>
        <w:fldChar w:fldCharType="begin"/>
      </w:r>
      <w:r>
        <w:instrText xml:space="preserve"> PAGEREF _Toc5614677 \h </w:instrText>
      </w:r>
      <w:r>
        <w:fldChar w:fldCharType="separate"/>
      </w:r>
      <w:r w:rsidR="00335316">
        <w:t>193</w:t>
      </w:r>
      <w:r>
        <w:fldChar w:fldCharType="end"/>
      </w:r>
    </w:p>
    <w:p w14:paraId="0CA57F29" w14:textId="77777777" w:rsidR="00BA08AB" w:rsidRDefault="00BA08AB">
      <w:pPr>
        <w:pStyle w:val="TableofFigures"/>
        <w:rPr>
          <w:rFonts w:asciiTheme="minorHAnsi" w:eastAsiaTheme="minorEastAsia" w:hAnsiTheme="minorHAnsi" w:cstheme="minorBidi"/>
          <w:bCs w:val="0"/>
          <w:sz w:val="22"/>
          <w:szCs w:val="22"/>
          <w:lang w:val="en-AU" w:eastAsia="en-AU"/>
        </w:rPr>
      </w:pPr>
      <w:r>
        <w:t>Figure D-4: Boundaries used for the Marine Park, each NRM region and the coral reefs and seagrass ecosystems</w:t>
      </w:r>
      <w:r w:rsidRPr="008E0988">
        <w:rPr>
          <w:rFonts w:eastAsiaTheme="majorEastAsia"/>
        </w:rPr>
        <w:t>.</w:t>
      </w:r>
      <w:r>
        <w:tab/>
      </w:r>
      <w:r>
        <w:fldChar w:fldCharType="begin"/>
      </w:r>
      <w:r>
        <w:instrText xml:space="preserve"> PAGEREF _Toc5614678 \h </w:instrText>
      </w:r>
      <w:r>
        <w:fldChar w:fldCharType="separate"/>
      </w:r>
      <w:r w:rsidR="00335316">
        <w:t>195</w:t>
      </w:r>
      <w:r>
        <w:fldChar w:fldCharType="end"/>
      </w:r>
    </w:p>
    <w:p w14:paraId="440C1226" w14:textId="77777777" w:rsidR="00BA08AB" w:rsidRDefault="00BA08AB">
      <w:pPr>
        <w:pStyle w:val="TableofFigures"/>
        <w:rPr>
          <w:rFonts w:asciiTheme="minorHAnsi" w:eastAsiaTheme="minorEastAsia" w:hAnsiTheme="minorHAnsi" w:cstheme="minorBidi"/>
          <w:bCs w:val="0"/>
          <w:sz w:val="22"/>
          <w:szCs w:val="22"/>
          <w:lang w:val="en-AU" w:eastAsia="en-AU"/>
        </w:rPr>
      </w:pPr>
      <w:r>
        <w:t>Figure D-5: Conceptual model for DIN concentration load mapping.</w:t>
      </w:r>
      <w:r>
        <w:tab/>
      </w:r>
      <w:r>
        <w:fldChar w:fldCharType="begin"/>
      </w:r>
      <w:r>
        <w:instrText xml:space="preserve"> PAGEREF _Toc5614679 \h </w:instrText>
      </w:r>
      <w:r>
        <w:fldChar w:fldCharType="separate"/>
      </w:r>
      <w:r w:rsidR="00335316">
        <w:t>197</w:t>
      </w:r>
      <w:r>
        <w:fldChar w:fldCharType="end"/>
      </w:r>
    </w:p>
    <w:p w14:paraId="1E2115DF" w14:textId="77777777" w:rsidR="00BA08AB" w:rsidRDefault="00BA08AB">
      <w:pPr>
        <w:pStyle w:val="TableofFigures"/>
        <w:rPr>
          <w:rFonts w:asciiTheme="minorHAnsi" w:eastAsiaTheme="minorEastAsia" w:hAnsiTheme="minorHAnsi" w:cstheme="minorBidi"/>
          <w:bCs w:val="0"/>
          <w:sz w:val="22"/>
          <w:szCs w:val="22"/>
          <w:lang w:val="en-AU" w:eastAsia="en-AU"/>
        </w:rPr>
      </w:pPr>
      <w:r>
        <w:t>Figure D-6: Relationship between river discharge (million litres, ML) and distance (km) between river mouth and the outer edge of tracer plume as obtained from the eReefs hydrodynamic model for the Reef.</w:t>
      </w:r>
      <w:r>
        <w:tab/>
      </w:r>
      <w:r>
        <w:fldChar w:fldCharType="begin"/>
      </w:r>
      <w:r>
        <w:instrText xml:space="preserve"> PAGEREF _Toc5614680 \h </w:instrText>
      </w:r>
      <w:r>
        <w:fldChar w:fldCharType="separate"/>
      </w:r>
      <w:r w:rsidR="00335316">
        <w:t>198</w:t>
      </w:r>
      <w:r>
        <w:fldChar w:fldCharType="end"/>
      </w:r>
    </w:p>
    <w:p w14:paraId="7650CC39" w14:textId="77777777" w:rsidR="00BA08AB" w:rsidRDefault="00BA08AB">
      <w:pPr>
        <w:pStyle w:val="TableofFigures"/>
        <w:rPr>
          <w:rFonts w:asciiTheme="minorHAnsi" w:eastAsiaTheme="minorEastAsia" w:hAnsiTheme="minorHAnsi" w:cstheme="minorBidi"/>
          <w:bCs w:val="0"/>
          <w:sz w:val="22"/>
          <w:szCs w:val="22"/>
          <w:lang w:val="en-AU" w:eastAsia="en-AU"/>
        </w:rPr>
      </w:pPr>
      <w:r>
        <w:t>Figure D-7: The Marine Park (Queensland, Australia), boundaries of the NRM regions, and the sampling sites (colour density indicates recurrent sampling) included for validation.</w:t>
      </w:r>
      <w:r>
        <w:tab/>
      </w:r>
      <w:r>
        <w:fldChar w:fldCharType="begin"/>
      </w:r>
      <w:r>
        <w:instrText xml:space="preserve"> PAGEREF _Toc5614681 \h </w:instrText>
      </w:r>
      <w:r>
        <w:fldChar w:fldCharType="separate"/>
      </w:r>
      <w:r w:rsidR="00335316">
        <w:t>199</w:t>
      </w:r>
      <w:r>
        <w:fldChar w:fldCharType="end"/>
      </w:r>
    </w:p>
    <w:p w14:paraId="14B79A19" w14:textId="77777777" w:rsidR="00BA08AB" w:rsidRDefault="00BA08AB">
      <w:pPr>
        <w:pStyle w:val="TableofFigures"/>
        <w:rPr>
          <w:rFonts w:asciiTheme="minorHAnsi" w:eastAsiaTheme="minorEastAsia" w:hAnsiTheme="minorHAnsi" w:cstheme="minorBidi"/>
          <w:bCs w:val="0"/>
          <w:sz w:val="22"/>
          <w:szCs w:val="22"/>
          <w:lang w:val="en-AU" w:eastAsia="en-AU"/>
        </w:rPr>
      </w:pPr>
      <w:r>
        <w:t xml:space="preserve">Figure D-8: </w:t>
      </w:r>
      <w:r w:rsidRPr="008E0988">
        <w:rPr>
          <w:i/>
        </w:rPr>
        <w:t>In-situ</w:t>
      </w:r>
      <w:r>
        <w:t xml:space="preserve"> DIN concentration (a), depth of the mixing layer (b), superficial salinity (c) and plume area (d) per colour class, measured over 13 wet seasons (December to April inclusive) from 2002-03 to 2014-15.</w:t>
      </w:r>
      <w:r>
        <w:tab/>
      </w:r>
      <w:r>
        <w:fldChar w:fldCharType="begin"/>
      </w:r>
      <w:r>
        <w:instrText xml:space="preserve"> PAGEREF _Toc5614682 \h </w:instrText>
      </w:r>
      <w:r>
        <w:fldChar w:fldCharType="separate"/>
      </w:r>
      <w:r w:rsidR="00335316">
        <w:t>201</w:t>
      </w:r>
      <w:r>
        <w:fldChar w:fldCharType="end"/>
      </w:r>
    </w:p>
    <w:p w14:paraId="629F806E" w14:textId="77777777" w:rsidR="00BA08AB" w:rsidRDefault="00BA08AB">
      <w:pPr>
        <w:pStyle w:val="TableofFigures"/>
        <w:rPr>
          <w:rFonts w:asciiTheme="minorHAnsi" w:eastAsiaTheme="minorEastAsia" w:hAnsiTheme="minorHAnsi" w:cstheme="minorBidi"/>
          <w:bCs w:val="0"/>
          <w:sz w:val="22"/>
          <w:szCs w:val="22"/>
          <w:lang w:val="en-AU" w:eastAsia="en-AU"/>
        </w:rPr>
      </w:pPr>
      <w:r>
        <w:t>Figure D-9. Median DIN mass and percent contribution across the six-colour class.</w:t>
      </w:r>
      <w:r>
        <w:tab/>
      </w:r>
      <w:r>
        <w:fldChar w:fldCharType="begin"/>
      </w:r>
      <w:r>
        <w:instrText xml:space="preserve"> PAGEREF _Toc5614683 \h </w:instrText>
      </w:r>
      <w:r>
        <w:fldChar w:fldCharType="separate"/>
      </w:r>
      <w:r w:rsidR="00335316">
        <w:t>202</w:t>
      </w:r>
      <w:r>
        <w:fldChar w:fldCharType="end"/>
      </w:r>
    </w:p>
    <w:p w14:paraId="1C0EE384" w14:textId="77777777" w:rsidR="00BA08AB" w:rsidRDefault="00BA08AB">
      <w:pPr>
        <w:pStyle w:val="TableofFigures"/>
        <w:rPr>
          <w:rFonts w:asciiTheme="minorHAnsi" w:eastAsiaTheme="minorEastAsia" w:hAnsiTheme="minorHAnsi" w:cstheme="minorBidi"/>
          <w:bCs w:val="0"/>
          <w:sz w:val="22"/>
          <w:szCs w:val="22"/>
          <w:lang w:val="en-AU" w:eastAsia="en-AU"/>
        </w:rPr>
      </w:pPr>
      <w:r>
        <w:t xml:space="preserve">Figure D-10: Relationship between </w:t>
      </w:r>
      <w:r w:rsidRPr="008E0988">
        <w:rPr>
          <w:i/>
        </w:rPr>
        <w:t>in-situ</w:t>
      </w:r>
      <w:r>
        <w:t xml:space="preserve"> DIN concentration (µg L</w:t>
      </w:r>
      <w:r w:rsidRPr="008E0988">
        <w:rPr>
          <w:vertAlign w:val="superscript"/>
        </w:rPr>
        <w:t>-1</w:t>
      </w:r>
      <w:r>
        <w:t>) and salinity opportunistically measured at the surface in river plume waters over the Reef lagoon (2002–03 to 2014–15 wet season) under river discharge &gt;75</w:t>
      </w:r>
      <w:r w:rsidRPr="008E0988">
        <w:rPr>
          <w:vertAlign w:val="superscript"/>
        </w:rPr>
        <w:t>th</w:t>
      </w:r>
      <w:r>
        <w:t xml:space="preserve"> percentile (see text for explanation).</w:t>
      </w:r>
      <w:r>
        <w:tab/>
      </w:r>
      <w:r>
        <w:fldChar w:fldCharType="begin"/>
      </w:r>
      <w:r>
        <w:instrText xml:space="preserve"> PAGEREF _Toc5614684 \h </w:instrText>
      </w:r>
      <w:r>
        <w:fldChar w:fldCharType="separate"/>
      </w:r>
      <w:r w:rsidR="00335316">
        <w:t>203</w:t>
      </w:r>
      <w:r>
        <w:fldChar w:fldCharType="end"/>
      </w:r>
    </w:p>
    <w:p w14:paraId="023AF37B" w14:textId="77777777" w:rsidR="00BA08AB" w:rsidRDefault="00BA08AB">
      <w:pPr>
        <w:pStyle w:val="TableofFigures"/>
        <w:rPr>
          <w:rFonts w:asciiTheme="minorHAnsi" w:eastAsiaTheme="minorEastAsia" w:hAnsiTheme="minorHAnsi" w:cstheme="minorBidi"/>
          <w:bCs w:val="0"/>
          <w:sz w:val="22"/>
          <w:szCs w:val="22"/>
          <w:lang w:val="en-AU" w:eastAsia="en-AU"/>
        </w:rPr>
      </w:pPr>
      <w:r>
        <w:t xml:space="preserve">Figure D-11: Potential DIN uptake (red line) derived from the ratio between </w:t>
      </w:r>
      <w:r w:rsidRPr="008E0988">
        <w:rPr>
          <w:i/>
        </w:rPr>
        <w:t>in-situ</w:t>
      </w:r>
      <w:r>
        <w:t xml:space="preserve"> DIN concentration x salinity (black solid line, as in Figure D-11) and the theoretical dilution model (black dashed line, derived from Eq. 4).</w:t>
      </w:r>
      <w:r>
        <w:tab/>
      </w:r>
      <w:r>
        <w:fldChar w:fldCharType="begin"/>
      </w:r>
      <w:r>
        <w:instrText xml:space="preserve"> PAGEREF _Toc5614685 \h </w:instrText>
      </w:r>
      <w:r>
        <w:fldChar w:fldCharType="separate"/>
      </w:r>
      <w:r w:rsidR="00335316">
        <w:t>204</w:t>
      </w:r>
      <w:r>
        <w:fldChar w:fldCharType="end"/>
      </w:r>
    </w:p>
    <w:p w14:paraId="2A9B75D3" w14:textId="77777777" w:rsidR="00BA08AB" w:rsidRDefault="00BA08AB">
      <w:pPr>
        <w:pStyle w:val="TableofFigures"/>
        <w:rPr>
          <w:rFonts w:asciiTheme="minorHAnsi" w:eastAsiaTheme="minorEastAsia" w:hAnsiTheme="minorHAnsi" w:cstheme="minorBidi"/>
          <w:bCs w:val="0"/>
          <w:sz w:val="22"/>
          <w:szCs w:val="22"/>
          <w:lang w:val="en-AU" w:eastAsia="en-AU"/>
        </w:rPr>
      </w:pPr>
      <w:r>
        <w:t xml:space="preserve">Figure D-12: </w:t>
      </w:r>
      <w:r w:rsidRPr="008E0988">
        <w:rPr>
          <w:i/>
        </w:rPr>
        <w:t>In-situ</w:t>
      </w:r>
      <w:r>
        <w:t xml:space="preserve"> TSS per colour class, measured over 13 wet seasons (c.a., December to April inclusive) from 2002</w:t>
      </w:r>
      <w:r w:rsidRPr="008E0988">
        <w:rPr>
          <w:lang w:val="en-AU"/>
        </w:rPr>
        <w:t>–</w:t>
      </w:r>
      <w:r>
        <w:t>03 to 2014</w:t>
      </w:r>
      <w:r w:rsidRPr="008E0988">
        <w:rPr>
          <w:lang w:val="en-AU"/>
        </w:rPr>
        <w:t>–</w:t>
      </w:r>
      <w:r>
        <w:t>15 wet season.</w:t>
      </w:r>
      <w:r>
        <w:tab/>
      </w:r>
      <w:r>
        <w:fldChar w:fldCharType="begin"/>
      </w:r>
      <w:r>
        <w:instrText xml:space="preserve"> PAGEREF _Toc5614686 \h </w:instrText>
      </w:r>
      <w:r>
        <w:fldChar w:fldCharType="separate"/>
      </w:r>
      <w:r w:rsidR="00335316">
        <w:t>209</w:t>
      </w:r>
      <w:r>
        <w:fldChar w:fldCharType="end"/>
      </w:r>
    </w:p>
    <w:p w14:paraId="2903E5B7" w14:textId="77777777" w:rsidR="00BA08AB" w:rsidRDefault="00BA08AB">
      <w:pPr>
        <w:pStyle w:val="TableofFigures"/>
        <w:rPr>
          <w:rFonts w:asciiTheme="minorHAnsi" w:eastAsiaTheme="minorEastAsia" w:hAnsiTheme="minorHAnsi" w:cstheme="minorBidi"/>
          <w:bCs w:val="0"/>
          <w:sz w:val="22"/>
          <w:szCs w:val="22"/>
          <w:lang w:val="en-AU" w:eastAsia="en-AU"/>
        </w:rPr>
      </w:pPr>
      <w:r>
        <w:t>Figure D-13.  Relationship between DIN load (tonnes) against the relative DIN mass (tonnes) in plume waters (see text for explanation).</w:t>
      </w:r>
      <w:r>
        <w:tab/>
      </w:r>
      <w:r>
        <w:fldChar w:fldCharType="begin"/>
      </w:r>
      <w:r>
        <w:instrText xml:space="preserve"> PAGEREF _Toc5614687 \h </w:instrText>
      </w:r>
      <w:r>
        <w:fldChar w:fldCharType="separate"/>
      </w:r>
      <w:r w:rsidR="00335316">
        <w:t>214</w:t>
      </w:r>
      <w:r>
        <w:fldChar w:fldCharType="end"/>
      </w:r>
    </w:p>
    <w:p w14:paraId="15906198" w14:textId="77777777" w:rsidR="00BA08AB" w:rsidRDefault="00BA08AB">
      <w:pPr>
        <w:pStyle w:val="TableofFigures"/>
        <w:rPr>
          <w:rFonts w:asciiTheme="minorHAnsi" w:eastAsiaTheme="minorEastAsia" w:hAnsiTheme="minorHAnsi" w:cstheme="minorBidi"/>
          <w:bCs w:val="0"/>
          <w:sz w:val="22"/>
          <w:szCs w:val="22"/>
          <w:lang w:val="en-AU" w:eastAsia="en-AU"/>
        </w:rPr>
      </w:pPr>
      <w:r>
        <w:t>Figure D-14.  Median mass of particulate nitrogen (a) and TSS (b), and percent contribution across the six-colour class.</w:t>
      </w:r>
      <w:r>
        <w:tab/>
      </w:r>
      <w:r>
        <w:fldChar w:fldCharType="begin"/>
      </w:r>
      <w:r>
        <w:instrText xml:space="preserve"> PAGEREF _Toc5614688 \h </w:instrText>
      </w:r>
      <w:r>
        <w:fldChar w:fldCharType="separate"/>
      </w:r>
      <w:r w:rsidR="00335316">
        <w:t>214</w:t>
      </w:r>
      <w:r>
        <w:fldChar w:fldCharType="end"/>
      </w:r>
    </w:p>
    <w:p w14:paraId="246BBA5D" w14:textId="43FE9851" w:rsidR="00803656" w:rsidRPr="00501790" w:rsidRDefault="002C32E8" w:rsidP="00034D81">
      <w:pPr>
        <w:rPr>
          <w:color w:val="0070C0"/>
          <w:lang w:val="en-AU"/>
        </w:rPr>
      </w:pPr>
      <w:r>
        <w:rPr>
          <w:color w:val="0070C0"/>
          <w:lang w:val="en-AU"/>
        </w:rPr>
        <w:fldChar w:fldCharType="end"/>
      </w:r>
    </w:p>
    <w:p w14:paraId="1FEEBE0C" w14:textId="77777777" w:rsidR="00BA08AB" w:rsidRDefault="002C32E8">
      <w:pPr>
        <w:pStyle w:val="TableofFigures"/>
        <w:rPr>
          <w:rFonts w:asciiTheme="minorHAnsi" w:eastAsiaTheme="minorEastAsia" w:hAnsiTheme="minorHAnsi" w:cstheme="minorBidi"/>
          <w:bCs w:val="0"/>
          <w:sz w:val="22"/>
          <w:szCs w:val="22"/>
          <w:lang w:val="en-AU" w:eastAsia="en-AU"/>
        </w:rPr>
      </w:pPr>
      <w:r>
        <w:rPr>
          <w:rFonts w:cs="Arial"/>
          <w:bCs w:val="0"/>
          <w:lang w:val="en-AU"/>
        </w:rPr>
        <w:fldChar w:fldCharType="begin"/>
      </w:r>
      <w:r>
        <w:rPr>
          <w:rFonts w:cs="Arial"/>
          <w:bCs w:val="0"/>
          <w:lang w:val="en-AU"/>
        </w:rPr>
        <w:instrText xml:space="preserve"> TOC \c "Table D-" </w:instrText>
      </w:r>
      <w:r>
        <w:rPr>
          <w:rFonts w:cs="Arial"/>
          <w:bCs w:val="0"/>
          <w:lang w:val="en-AU"/>
        </w:rPr>
        <w:fldChar w:fldCharType="separate"/>
      </w:r>
      <w:r w:rsidR="00BA08AB">
        <w:t xml:space="preserve">Table D-1: </w:t>
      </w:r>
      <w:r w:rsidR="00BA08AB" w:rsidRPr="005A1C53">
        <w:rPr>
          <w:lang w:val="en-AU"/>
        </w:rPr>
        <w:t>Guidelines values</w:t>
      </w:r>
      <w:r w:rsidR="00BA08AB">
        <w:t xml:space="preserve"> from the Water Quality Guidelines for the Great Barrier Reef Marine Park and the Queensland Water Quality Guidelines. Please note that the QLD guideline values are the 80</w:t>
      </w:r>
      <w:r w:rsidR="00BA08AB" w:rsidRPr="005A1C53">
        <w:rPr>
          <w:vertAlign w:val="superscript"/>
        </w:rPr>
        <w:t>th</w:t>
      </w:r>
      <w:r w:rsidR="00BA08AB">
        <w:t xml:space="preserve"> percentile guidelines.</w:t>
      </w:r>
      <w:r w:rsidR="00BA08AB">
        <w:tab/>
      </w:r>
      <w:r w:rsidR="00BA08AB">
        <w:fldChar w:fldCharType="begin"/>
      </w:r>
      <w:r w:rsidR="00BA08AB">
        <w:instrText xml:space="preserve"> PAGEREF _Toc5614689 \h </w:instrText>
      </w:r>
      <w:r w:rsidR="00BA08AB">
        <w:fldChar w:fldCharType="separate"/>
      </w:r>
      <w:r w:rsidR="00335316">
        <w:t>185</w:t>
      </w:r>
      <w:r w:rsidR="00BA08AB">
        <w:fldChar w:fldCharType="end"/>
      </w:r>
    </w:p>
    <w:p w14:paraId="24FD96EC" w14:textId="77777777" w:rsidR="00BA08AB" w:rsidRDefault="00BA08AB">
      <w:pPr>
        <w:pStyle w:val="TableofFigures"/>
        <w:rPr>
          <w:rFonts w:asciiTheme="minorHAnsi" w:eastAsiaTheme="minorEastAsia" w:hAnsiTheme="minorHAnsi" w:cstheme="minorBidi"/>
          <w:bCs w:val="0"/>
          <w:sz w:val="22"/>
          <w:szCs w:val="22"/>
          <w:lang w:val="en-AU" w:eastAsia="en-AU"/>
        </w:rPr>
      </w:pPr>
      <w:r>
        <w:t>Table D-2: Frequency categories used to categorise the multi-annual maps of frequency of occurrence of plume water types (TC and L2 methods).</w:t>
      </w:r>
      <w:r>
        <w:tab/>
      </w:r>
      <w:r>
        <w:fldChar w:fldCharType="begin"/>
      </w:r>
      <w:r>
        <w:instrText xml:space="preserve"> PAGEREF _Toc5614690 \h </w:instrText>
      </w:r>
      <w:r>
        <w:fldChar w:fldCharType="separate"/>
      </w:r>
      <w:r w:rsidR="00335316">
        <w:t>193</w:t>
      </w:r>
      <w:r>
        <w:fldChar w:fldCharType="end"/>
      </w:r>
    </w:p>
    <w:p w14:paraId="2F9396EE" w14:textId="77777777" w:rsidR="00BA08AB" w:rsidRDefault="00BA08AB">
      <w:pPr>
        <w:pStyle w:val="TableofFigures"/>
        <w:rPr>
          <w:rFonts w:asciiTheme="minorHAnsi" w:eastAsiaTheme="minorEastAsia" w:hAnsiTheme="minorHAnsi" w:cstheme="minorBidi"/>
          <w:bCs w:val="0"/>
          <w:sz w:val="22"/>
          <w:szCs w:val="22"/>
          <w:lang w:val="en-AU" w:eastAsia="en-AU"/>
        </w:rPr>
      </w:pPr>
      <w:r>
        <w:t>Table D-3: Recalculation of the plume class interval for rescaling the size of each of the six colour classes.</w:t>
      </w:r>
      <w:r>
        <w:tab/>
      </w:r>
      <w:r>
        <w:fldChar w:fldCharType="begin"/>
      </w:r>
      <w:r>
        <w:instrText xml:space="preserve"> PAGEREF _Toc5614691 \h </w:instrText>
      </w:r>
      <w:r>
        <w:fldChar w:fldCharType="separate"/>
      </w:r>
      <w:r w:rsidR="00335316">
        <w:t>199</w:t>
      </w:r>
      <w:r>
        <w:fldChar w:fldCharType="end"/>
      </w:r>
    </w:p>
    <w:p w14:paraId="4C11EEF8" w14:textId="77777777" w:rsidR="00BA08AB" w:rsidRDefault="00BA08AB">
      <w:pPr>
        <w:pStyle w:val="TableofFigures"/>
        <w:rPr>
          <w:rFonts w:asciiTheme="minorHAnsi" w:eastAsiaTheme="minorEastAsia" w:hAnsiTheme="minorHAnsi" w:cstheme="minorBidi"/>
          <w:bCs w:val="0"/>
          <w:sz w:val="22"/>
          <w:szCs w:val="22"/>
          <w:lang w:val="en-AU" w:eastAsia="en-AU"/>
        </w:rPr>
      </w:pPr>
      <w:r>
        <w:t>Table D-4: End-of-catchment DIN loads (t/year) from 2003 to 2017 water years (from October 2002 to September 2017).</w:t>
      </w:r>
      <w:r>
        <w:tab/>
      </w:r>
      <w:r>
        <w:fldChar w:fldCharType="begin"/>
      </w:r>
      <w:r>
        <w:instrText xml:space="preserve"> PAGEREF _Toc5614692 \h </w:instrText>
      </w:r>
      <w:r>
        <w:fldChar w:fldCharType="separate"/>
      </w:r>
      <w:r w:rsidR="00335316">
        <w:t>206</w:t>
      </w:r>
      <w:r>
        <w:fldChar w:fldCharType="end"/>
      </w:r>
    </w:p>
    <w:p w14:paraId="67097702" w14:textId="77777777" w:rsidR="00BA08AB" w:rsidRDefault="00BA08AB">
      <w:pPr>
        <w:pStyle w:val="TableofFigures"/>
        <w:rPr>
          <w:rFonts w:asciiTheme="minorHAnsi" w:eastAsiaTheme="minorEastAsia" w:hAnsiTheme="minorHAnsi" w:cstheme="minorBidi"/>
          <w:bCs w:val="0"/>
          <w:sz w:val="22"/>
          <w:szCs w:val="22"/>
          <w:lang w:val="en-AU" w:eastAsia="en-AU"/>
        </w:rPr>
      </w:pPr>
      <w:r>
        <w:t>Table D-5: Total wet season river discharge (GL) from 2003 to 2018 water years (from October 2002 to September 2018).</w:t>
      </w:r>
      <w:r>
        <w:tab/>
      </w:r>
      <w:r>
        <w:fldChar w:fldCharType="begin"/>
      </w:r>
      <w:r>
        <w:instrText xml:space="preserve"> PAGEREF _Toc5614693 \h </w:instrText>
      </w:r>
      <w:r>
        <w:fldChar w:fldCharType="separate"/>
      </w:r>
      <w:r w:rsidR="00335316">
        <w:t>207</w:t>
      </w:r>
      <w:r>
        <w:fldChar w:fldCharType="end"/>
      </w:r>
    </w:p>
    <w:p w14:paraId="71277C89" w14:textId="77777777" w:rsidR="00BA08AB" w:rsidRDefault="00BA08AB">
      <w:pPr>
        <w:pStyle w:val="TableofFigures"/>
        <w:rPr>
          <w:rFonts w:asciiTheme="minorHAnsi" w:eastAsiaTheme="minorEastAsia" w:hAnsiTheme="minorHAnsi" w:cstheme="minorBidi"/>
          <w:bCs w:val="0"/>
          <w:sz w:val="22"/>
          <w:szCs w:val="22"/>
          <w:lang w:val="en-AU" w:eastAsia="en-AU"/>
        </w:rPr>
      </w:pPr>
      <w:r>
        <w:t>Table D-6: End-of-catchment TSS loads (kt/year) from 2003 to 2017 water years (from October 2002 to September 2017).</w:t>
      </w:r>
      <w:r>
        <w:tab/>
      </w:r>
      <w:r>
        <w:fldChar w:fldCharType="begin"/>
      </w:r>
      <w:r>
        <w:instrText xml:space="preserve"> PAGEREF _Toc5614694 \h </w:instrText>
      </w:r>
      <w:r>
        <w:fldChar w:fldCharType="separate"/>
      </w:r>
      <w:r w:rsidR="00335316">
        <w:t>210</w:t>
      </w:r>
      <w:r>
        <w:fldChar w:fldCharType="end"/>
      </w:r>
    </w:p>
    <w:p w14:paraId="12E19ACB" w14:textId="77777777" w:rsidR="00BA08AB" w:rsidRDefault="00BA08AB">
      <w:pPr>
        <w:pStyle w:val="TableofFigures"/>
        <w:rPr>
          <w:rFonts w:asciiTheme="minorHAnsi" w:eastAsiaTheme="minorEastAsia" w:hAnsiTheme="minorHAnsi" w:cstheme="minorBidi"/>
          <w:bCs w:val="0"/>
          <w:sz w:val="22"/>
          <w:szCs w:val="22"/>
          <w:lang w:val="en-AU" w:eastAsia="en-AU"/>
        </w:rPr>
      </w:pPr>
      <w:r>
        <w:lastRenderedPageBreak/>
        <w:t>Table D-7: Annual DIN mass (tonne) in the river loads, and in the plume waters, when the total DIN mass is calculated by a simple multiplication of DIN concentration, plume area and the mixing layer depth (Total DIN mass), and when a dilution factor based on salinity is also taken into account (Relative DIN mass).</w:t>
      </w:r>
      <w:r>
        <w:tab/>
      </w:r>
      <w:r>
        <w:fldChar w:fldCharType="begin"/>
      </w:r>
      <w:r>
        <w:instrText xml:space="preserve"> PAGEREF _Toc5614695 \h </w:instrText>
      </w:r>
      <w:r>
        <w:fldChar w:fldCharType="separate"/>
      </w:r>
      <w:r w:rsidR="00335316">
        <w:t>213</w:t>
      </w:r>
      <w:r>
        <w:fldChar w:fldCharType="end"/>
      </w:r>
    </w:p>
    <w:p w14:paraId="46171906" w14:textId="20B34C52" w:rsidR="00376E9F" w:rsidRPr="001E47CB" w:rsidRDefault="002C32E8" w:rsidP="001E47CB">
      <w:pPr>
        <w:rPr>
          <w:rFonts w:cs="Arial"/>
          <w:lang w:val="en-AU"/>
        </w:rPr>
      </w:pPr>
      <w:r>
        <w:rPr>
          <w:rFonts w:cs="Arial"/>
          <w:bCs/>
          <w:noProof/>
          <w:sz w:val="20"/>
          <w:lang w:val="en-AU"/>
        </w:rPr>
        <w:fldChar w:fldCharType="end"/>
      </w:r>
    </w:p>
    <w:bookmarkStart w:id="9" w:name="_Hlk516650027"/>
    <w:p w14:paraId="7861F68E" w14:textId="77777777" w:rsidR="00BA08AB" w:rsidRDefault="002C32E8">
      <w:pPr>
        <w:pStyle w:val="TableofFigures"/>
        <w:rPr>
          <w:rFonts w:asciiTheme="minorHAnsi" w:eastAsiaTheme="minorEastAsia" w:hAnsiTheme="minorHAnsi" w:cstheme="minorBidi"/>
          <w:bCs w:val="0"/>
          <w:sz w:val="22"/>
          <w:szCs w:val="22"/>
          <w:lang w:val="en-AU" w:eastAsia="en-AU"/>
        </w:rPr>
      </w:pPr>
      <w:r>
        <w:rPr>
          <w:lang w:val="en-AU"/>
        </w:rPr>
        <w:fldChar w:fldCharType="begin"/>
      </w:r>
      <w:r>
        <w:rPr>
          <w:lang w:val="en-AU"/>
        </w:rPr>
        <w:instrText xml:space="preserve"> TOC \c "Figure E-" </w:instrText>
      </w:r>
      <w:r>
        <w:rPr>
          <w:lang w:val="en-AU"/>
        </w:rPr>
        <w:fldChar w:fldCharType="separate"/>
      </w:r>
      <w:r w:rsidR="00BA08AB">
        <w:t xml:space="preserve">Figure E-1: Time-series of daily means of chlorophyll and turbidity collected by moored ECO FLNTUSB instruments; coloured dashed lines represent the Water Quality Guidelines. </w:t>
      </w:r>
      <w:r w:rsidR="00BA08AB" w:rsidRPr="00170272">
        <w:rPr>
          <w:rFonts w:eastAsiaTheme="majorEastAsia"/>
          <w:color w:val="000000" w:themeColor="text1"/>
        </w:rPr>
        <w:t>Daily river discharge from the nearest river, daily wind speeds from the nearest weather stations, daily tidal range from the nearest tidal gauge, and daily temperature are also shown.</w:t>
      </w:r>
      <w:r w:rsidR="00BA08AB">
        <w:t xml:space="preserve"> Locations of loggers are shown in Figure 2</w:t>
      </w:r>
      <w:r w:rsidR="00BA08AB">
        <w:noBreakHyphen/>
        <w:t>1 and panels continue on additional pages below: a) Fitzroy West; b) High West; c) Russell-Mulgrave Mouth Mooring; d) Franklands West; e) Dunk North; f) Tully Mouth Mooring; g) Palms West; h) Pandora; i) Magnetic; j) Burdekin Mouth Mooring; k) Double Cone; l) Pine; m) Seaforth; and n) Repulse.</w:t>
      </w:r>
      <w:r w:rsidR="00BA08AB">
        <w:tab/>
      </w:r>
      <w:r w:rsidR="00BA08AB">
        <w:fldChar w:fldCharType="begin"/>
      </w:r>
      <w:r w:rsidR="00BA08AB">
        <w:instrText xml:space="preserve"> PAGEREF _Toc5614696 \h </w:instrText>
      </w:r>
      <w:r w:rsidR="00BA08AB">
        <w:fldChar w:fldCharType="separate"/>
      </w:r>
      <w:r w:rsidR="00335316">
        <w:t>222</w:t>
      </w:r>
      <w:r w:rsidR="00BA08AB">
        <w:fldChar w:fldCharType="end"/>
      </w:r>
    </w:p>
    <w:p w14:paraId="613CA6FC" w14:textId="77777777" w:rsidR="00BA08AB" w:rsidRDefault="00BA08AB">
      <w:pPr>
        <w:pStyle w:val="TableofFigures"/>
        <w:rPr>
          <w:rFonts w:asciiTheme="minorHAnsi" w:eastAsiaTheme="minorEastAsia" w:hAnsiTheme="minorHAnsi" w:cstheme="minorBidi"/>
          <w:bCs w:val="0"/>
          <w:sz w:val="22"/>
          <w:szCs w:val="22"/>
          <w:lang w:val="en-AU" w:eastAsia="en-AU"/>
        </w:rPr>
      </w:pPr>
      <w:r>
        <w:t>Figure E-2: Time series of daily means of temperature and salinity derived from moored Sea-Bird Electronics (SBE) CTDs.</w:t>
      </w:r>
      <w:r>
        <w:tab/>
      </w:r>
      <w:r>
        <w:fldChar w:fldCharType="begin"/>
      </w:r>
      <w:r>
        <w:instrText xml:space="preserve"> PAGEREF _Toc5614697 \h </w:instrText>
      </w:r>
      <w:r>
        <w:fldChar w:fldCharType="separate"/>
      </w:r>
      <w:r w:rsidR="00335316">
        <w:t>227</w:t>
      </w:r>
      <w:r>
        <w:fldChar w:fldCharType="end"/>
      </w:r>
    </w:p>
    <w:p w14:paraId="3529D79B" w14:textId="63E37126" w:rsidR="006B6EC0" w:rsidRDefault="002C32E8">
      <w:pPr>
        <w:pStyle w:val="TableofFigures"/>
        <w:rPr>
          <w:lang w:val="en-AU"/>
        </w:rPr>
      </w:pPr>
      <w:r>
        <w:rPr>
          <w:lang w:val="en-AU"/>
        </w:rPr>
        <w:fldChar w:fldCharType="end"/>
      </w:r>
    </w:p>
    <w:p w14:paraId="693F09FD" w14:textId="77777777" w:rsidR="00BA08AB" w:rsidRDefault="002C32E8">
      <w:pPr>
        <w:pStyle w:val="TableofFigures"/>
        <w:rPr>
          <w:rFonts w:asciiTheme="minorHAnsi" w:eastAsiaTheme="minorEastAsia" w:hAnsiTheme="minorHAnsi" w:cstheme="minorBidi"/>
          <w:bCs w:val="0"/>
          <w:sz w:val="22"/>
          <w:szCs w:val="22"/>
          <w:lang w:val="en-AU" w:eastAsia="en-AU"/>
        </w:rPr>
      </w:pPr>
      <w:r>
        <w:rPr>
          <w:bCs w:val="0"/>
          <w:lang w:val="en-AU"/>
        </w:rPr>
        <w:fldChar w:fldCharType="begin"/>
      </w:r>
      <w:r>
        <w:rPr>
          <w:bCs w:val="0"/>
          <w:lang w:val="en-AU"/>
        </w:rPr>
        <w:instrText xml:space="preserve"> TOC \c "Table E-" </w:instrText>
      </w:r>
      <w:r>
        <w:rPr>
          <w:bCs w:val="0"/>
          <w:lang w:val="en-AU"/>
        </w:rPr>
        <w:fldChar w:fldCharType="separate"/>
      </w:r>
      <w:r w:rsidR="00BA08AB">
        <w:t>Table E-1: Relative annual freshwater discharge (fraction of long-term median) for the major rivers influencing the sampling sites of the MMP Inshore Water Quality Monitoring Program.</w:t>
      </w:r>
      <w:r w:rsidR="00BA08AB">
        <w:tab/>
      </w:r>
      <w:r w:rsidR="00BA08AB">
        <w:fldChar w:fldCharType="begin"/>
      </w:r>
      <w:r w:rsidR="00BA08AB">
        <w:instrText xml:space="preserve"> PAGEREF _Toc5614702 \h </w:instrText>
      </w:r>
      <w:r w:rsidR="00BA08AB">
        <w:fldChar w:fldCharType="separate"/>
      </w:r>
      <w:r w:rsidR="00335316">
        <w:t>228</w:t>
      </w:r>
      <w:r w:rsidR="00BA08AB">
        <w:fldChar w:fldCharType="end"/>
      </w:r>
    </w:p>
    <w:p w14:paraId="326F0D52" w14:textId="77777777" w:rsidR="00BA08AB" w:rsidRDefault="00BA08AB">
      <w:pPr>
        <w:pStyle w:val="TableofFigures"/>
        <w:rPr>
          <w:rFonts w:asciiTheme="minorHAnsi" w:eastAsiaTheme="minorEastAsia" w:hAnsiTheme="minorHAnsi" w:cstheme="minorBidi"/>
          <w:bCs w:val="0"/>
          <w:sz w:val="22"/>
          <w:szCs w:val="22"/>
          <w:lang w:val="en-AU" w:eastAsia="en-AU"/>
        </w:rPr>
      </w:pPr>
      <w:r>
        <w:t xml:space="preserve">Table E-2: Water quality results for Cape York sampling sites within the enclosed coastal (EC), open coastal (OC), mid-shelf (MS) and offshore (OS) zones compared against the Draft Eastern Cape York </w:t>
      </w:r>
      <w:r w:rsidRPr="003B1D43">
        <w:rPr>
          <w:lang w:val="en-AU"/>
        </w:rPr>
        <w:t>Water Quality Guidelines</w:t>
      </w:r>
      <w:r>
        <w:t xml:space="preserve"> for each zone.</w:t>
      </w:r>
      <w:r>
        <w:tab/>
      </w:r>
      <w:r>
        <w:fldChar w:fldCharType="begin"/>
      </w:r>
      <w:r>
        <w:instrText xml:space="preserve"> PAGEREF _Toc5614703 \h </w:instrText>
      </w:r>
      <w:r>
        <w:fldChar w:fldCharType="separate"/>
      </w:r>
      <w:r w:rsidR="00335316">
        <w:t>230</w:t>
      </w:r>
      <w:r>
        <w:fldChar w:fldCharType="end"/>
      </w:r>
    </w:p>
    <w:p w14:paraId="695ED788" w14:textId="77777777" w:rsidR="00BA08AB" w:rsidRDefault="00BA08AB">
      <w:pPr>
        <w:pStyle w:val="TableofFigures"/>
        <w:rPr>
          <w:rFonts w:asciiTheme="minorHAnsi" w:eastAsiaTheme="minorEastAsia" w:hAnsiTheme="minorHAnsi" w:cstheme="minorBidi"/>
          <w:bCs w:val="0"/>
          <w:sz w:val="22"/>
          <w:szCs w:val="22"/>
          <w:lang w:val="en-AU" w:eastAsia="en-AU"/>
        </w:rPr>
      </w:pPr>
      <w:r>
        <w:t>Table E-3: Summary statistics for water quality parameters at individual monitoring sites (other than those in the Cape York region) from June 2017 to June 2018</w:t>
      </w:r>
      <w:r w:rsidRPr="003B1D43">
        <w:rPr>
          <w:rFonts w:eastAsiaTheme="majorEastAsia"/>
          <w:lang w:val="en-AU"/>
        </w:rPr>
        <w:t>.</w:t>
      </w:r>
      <w:r>
        <w:tab/>
      </w:r>
      <w:r>
        <w:fldChar w:fldCharType="begin"/>
      </w:r>
      <w:r>
        <w:instrText xml:space="preserve"> PAGEREF _Toc5614704 \h </w:instrText>
      </w:r>
      <w:r>
        <w:fldChar w:fldCharType="separate"/>
      </w:r>
      <w:r w:rsidR="00335316">
        <w:t>240</w:t>
      </w:r>
      <w:r>
        <w:fldChar w:fldCharType="end"/>
      </w:r>
    </w:p>
    <w:p w14:paraId="767F66F4" w14:textId="77777777" w:rsidR="00BA08AB" w:rsidRDefault="00BA08AB">
      <w:pPr>
        <w:pStyle w:val="TableofFigures"/>
        <w:rPr>
          <w:rFonts w:asciiTheme="minorHAnsi" w:eastAsiaTheme="minorEastAsia" w:hAnsiTheme="minorHAnsi" w:cstheme="minorBidi"/>
          <w:bCs w:val="0"/>
          <w:sz w:val="22"/>
          <w:szCs w:val="22"/>
          <w:lang w:val="en-AU" w:eastAsia="en-AU"/>
        </w:rPr>
      </w:pPr>
      <w:r>
        <w:t>Table E-4: Summary of turbidity measurements from moored ECO FLNTUSB instruments in all regions (site locations in Figure 2</w:t>
      </w:r>
      <w:r>
        <w:noBreakHyphen/>
        <w:t>1) for the last two water years (Oct – Sept).</w:t>
      </w:r>
      <w:r>
        <w:tab/>
      </w:r>
      <w:r>
        <w:fldChar w:fldCharType="begin"/>
      </w:r>
      <w:r>
        <w:instrText xml:space="preserve"> PAGEREF _Toc5614705 \h </w:instrText>
      </w:r>
      <w:r>
        <w:fldChar w:fldCharType="separate"/>
      </w:r>
      <w:r w:rsidR="00335316">
        <w:t>258</w:t>
      </w:r>
      <w:r>
        <w:fldChar w:fldCharType="end"/>
      </w:r>
    </w:p>
    <w:p w14:paraId="109D83B9" w14:textId="77777777" w:rsidR="00BA08AB" w:rsidRDefault="00BA08AB">
      <w:pPr>
        <w:pStyle w:val="TableofFigures"/>
        <w:rPr>
          <w:rFonts w:asciiTheme="minorHAnsi" w:eastAsiaTheme="minorEastAsia" w:hAnsiTheme="minorHAnsi" w:cstheme="minorBidi"/>
          <w:bCs w:val="0"/>
          <w:sz w:val="22"/>
          <w:szCs w:val="22"/>
          <w:lang w:val="en-AU" w:eastAsia="en-AU"/>
        </w:rPr>
      </w:pPr>
      <w:r>
        <w:t>Table E-5: Summary of water quality data collected across the wet season colour classes (CC1, CC2, CC3, CC4, CC5, CC6) and water types (primary, secondary, tertiary) as part of the JCU wet season response sampling of the MMP.</w:t>
      </w:r>
      <w:r>
        <w:tab/>
      </w:r>
      <w:r>
        <w:fldChar w:fldCharType="begin"/>
      </w:r>
      <w:r>
        <w:instrText xml:space="preserve"> PAGEREF _Toc5614706 \h </w:instrText>
      </w:r>
      <w:r>
        <w:fldChar w:fldCharType="separate"/>
      </w:r>
      <w:r w:rsidR="00335316">
        <w:t>259</w:t>
      </w:r>
      <w:r>
        <w:fldChar w:fldCharType="end"/>
      </w:r>
    </w:p>
    <w:p w14:paraId="05D30509" w14:textId="77777777" w:rsidR="00BA08AB" w:rsidRDefault="00BA08AB">
      <w:pPr>
        <w:pStyle w:val="TableofFigures"/>
        <w:rPr>
          <w:rFonts w:asciiTheme="minorHAnsi" w:eastAsiaTheme="minorEastAsia" w:hAnsiTheme="minorHAnsi" w:cstheme="minorBidi"/>
          <w:bCs w:val="0"/>
          <w:sz w:val="22"/>
          <w:szCs w:val="22"/>
          <w:lang w:val="en-AU" w:eastAsia="en-AU"/>
        </w:rPr>
      </w:pPr>
      <w:r>
        <w:t>Table E-6: Summary of water quality data collected in the Cape York region across the wet season colour classes (CC1, CC2, CC3, CC4, CC5, CC6) and water types (primary, secondary, tertiary) as part of the JCU wet season response sampling of the MMP.</w:t>
      </w:r>
      <w:r>
        <w:tab/>
      </w:r>
      <w:r>
        <w:fldChar w:fldCharType="begin"/>
      </w:r>
      <w:r>
        <w:instrText xml:space="preserve"> PAGEREF _Toc5614707 \h </w:instrText>
      </w:r>
      <w:r>
        <w:fldChar w:fldCharType="separate"/>
      </w:r>
      <w:r w:rsidR="00335316">
        <w:t>260</w:t>
      </w:r>
      <w:r>
        <w:fldChar w:fldCharType="end"/>
      </w:r>
    </w:p>
    <w:p w14:paraId="0B74DFEC" w14:textId="77777777" w:rsidR="00BA08AB" w:rsidRDefault="00BA08AB">
      <w:pPr>
        <w:pStyle w:val="TableofFigures"/>
        <w:rPr>
          <w:rFonts w:asciiTheme="minorHAnsi" w:eastAsiaTheme="minorEastAsia" w:hAnsiTheme="minorHAnsi" w:cstheme="minorBidi"/>
          <w:bCs w:val="0"/>
          <w:sz w:val="22"/>
          <w:szCs w:val="22"/>
          <w:lang w:val="en-AU" w:eastAsia="en-AU"/>
        </w:rPr>
      </w:pPr>
      <w:r>
        <w:t>Table E-7: Summary of water quality data collected in the Wet Tropics region across the wet season colour classes (CC1, CC2, CC3, CC4, CC5, CC6) and water types (primary, secondary, tertiary) as part of the JCU wet season response sampling of the MMP.</w:t>
      </w:r>
      <w:r>
        <w:tab/>
      </w:r>
      <w:r>
        <w:fldChar w:fldCharType="begin"/>
      </w:r>
      <w:r>
        <w:instrText xml:space="preserve"> PAGEREF _Toc5614708 \h </w:instrText>
      </w:r>
      <w:r>
        <w:fldChar w:fldCharType="separate"/>
      </w:r>
      <w:r w:rsidR="00335316">
        <w:t>262</w:t>
      </w:r>
      <w:r>
        <w:fldChar w:fldCharType="end"/>
      </w:r>
    </w:p>
    <w:p w14:paraId="1DBF164F" w14:textId="77777777" w:rsidR="00BA08AB" w:rsidRDefault="00BA08AB">
      <w:pPr>
        <w:pStyle w:val="TableofFigures"/>
        <w:rPr>
          <w:rFonts w:asciiTheme="minorHAnsi" w:eastAsiaTheme="minorEastAsia" w:hAnsiTheme="minorHAnsi" w:cstheme="minorBidi"/>
          <w:bCs w:val="0"/>
          <w:sz w:val="22"/>
          <w:szCs w:val="22"/>
          <w:lang w:val="en-AU" w:eastAsia="en-AU"/>
        </w:rPr>
      </w:pPr>
      <w:r>
        <w:t>Table E-8: Summary of water quality data collected in the Burdekin region across the wet season colour classes (CC1, CC2, CC3, CC4, CC5, CC6) and water types (primary, secondary, tertiary) as part of the JCU wet season response sampling of the MMP.</w:t>
      </w:r>
      <w:r>
        <w:tab/>
      </w:r>
      <w:r>
        <w:fldChar w:fldCharType="begin"/>
      </w:r>
      <w:r>
        <w:instrText xml:space="preserve"> PAGEREF _Toc5614709 \h </w:instrText>
      </w:r>
      <w:r>
        <w:fldChar w:fldCharType="separate"/>
      </w:r>
      <w:r w:rsidR="00335316">
        <w:t>263</w:t>
      </w:r>
      <w:r>
        <w:fldChar w:fldCharType="end"/>
      </w:r>
    </w:p>
    <w:p w14:paraId="46C7A9AB" w14:textId="75C8117B" w:rsidR="00BA08AB" w:rsidRDefault="00BA08AB">
      <w:pPr>
        <w:pStyle w:val="TableofFigures"/>
        <w:rPr>
          <w:rFonts w:asciiTheme="minorHAnsi" w:eastAsiaTheme="minorEastAsia" w:hAnsiTheme="minorHAnsi" w:cstheme="minorBidi"/>
          <w:bCs w:val="0"/>
          <w:sz w:val="22"/>
          <w:szCs w:val="22"/>
          <w:lang w:val="en-AU" w:eastAsia="en-AU"/>
        </w:rPr>
      </w:pPr>
      <w:r>
        <w:t xml:space="preserve">Table E-9: Summary of water quality data collected in the </w:t>
      </w:r>
      <w:r w:rsidR="00901DE2">
        <w:t xml:space="preserve">Mackay-Whitsunday </w:t>
      </w:r>
      <w:r>
        <w:t>region across the wet season colour classes (CC1, CC2, CC3, CC4, CC5, CC6) and water types (primary, secondary, tertiary) as part of the JCU wet season response sampling of the MMP.</w:t>
      </w:r>
      <w:r>
        <w:tab/>
      </w:r>
      <w:r>
        <w:fldChar w:fldCharType="begin"/>
      </w:r>
      <w:r>
        <w:instrText xml:space="preserve"> PAGEREF _Toc5614710 \h </w:instrText>
      </w:r>
      <w:r>
        <w:fldChar w:fldCharType="separate"/>
      </w:r>
      <w:r w:rsidR="00335316">
        <w:t>265</w:t>
      </w:r>
      <w:r>
        <w:fldChar w:fldCharType="end"/>
      </w:r>
    </w:p>
    <w:p w14:paraId="74C4DE35" w14:textId="77777777" w:rsidR="00BA08AB" w:rsidRDefault="00BA08AB">
      <w:pPr>
        <w:pStyle w:val="TableofFigures"/>
        <w:rPr>
          <w:rFonts w:asciiTheme="minorHAnsi" w:eastAsiaTheme="minorEastAsia" w:hAnsiTheme="minorHAnsi" w:cstheme="minorBidi"/>
          <w:bCs w:val="0"/>
          <w:sz w:val="22"/>
          <w:szCs w:val="22"/>
          <w:lang w:val="en-AU" w:eastAsia="en-AU"/>
        </w:rPr>
      </w:pPr>
      <w:r>
        <w:t xml:space="preserve">Table E-10: Guideline values used to calculate the interim </w:t>
      </w:r>
      <w:r w:rsidRPr="003B1D43">
        <w:rPr>
          <w:rFonts w:eastAsia="Calibri"/>
        </w:rPr>
        <w:t>WQ Index</w:t>
      </w:r>
      <w:r>
        <w:t xml:space="preserve"> for each water quality sampling location.</w:t>
      </w:r>
      <w:r>
        <w:tab/>
      </w:r>
      <w:r>
        <w:fldChar w:fldCharType="begin"/>
      </w:r>
      <w:r>
        <w:instrText xml:space="preserve"> PAGEREF _Toc5614711 \h </w:instrText>
      </w:r>
      <w:r>
        <w:fldChar w:fldCharType="separate"/>
      </w:r>
      <w:r w:rsidR="00335316">
        <w:t>268</w:t>
      </w:r>
      <w:r>
        <w:fldChar w:fldCharType="end"/>
      </w:r>
    </w:p>
    <w:p w14:paraId="3D28D547" w14:textId="77777777" w:rsidR="00BA08AB" w:rsidRDefault="002C32E8" w:rsidP="001A52BE">
      <w:pPr>
        <w:rPr>
          <w:noProof/>
        </w:rPr>
      </w:pPr>
      <w:r>
        <w:rPr>
          <w:bCs/>
          <w:noProof/>
          <w:sz w:val="20"/>
          <w:lang w:val="en-AU"/>
        </w:rPr>
        <w:fldChar w:fldCharType="end"/>
      </w:r>
      <w:bookmarkEnd w:id="9"/>
      <w:r w:rsidR="00AD79BF">
        <w:rPr>
          <w:rFonts w:cs="Arial"/>
          <w:lang w:val="en-AU"/>
        </w:rPr>
        <w:fldChar w:fldCharType="begin"/>
      </w:r>
      <w:r w:rsidR="00AD79BF">
        <w:rPr>
          <w:rFonts w:cs="Arial"/>
          <w:lang w:val="en-AU"/>
        </w:rPr>
        <w:instrText xml:space="preserve"> TOC \c "Table F-" </w:instrText>
      </w:r>
      <w:r w:rsidR="00AD79BF">
        <w:rPr>
          <w:rFonts w:cs="Arial"/>
          <w:lang w:val="en-AU"/>
        </w:rPr>
        <w:fldChar w:fldCharType="separate"/>
      </w:r>
    </w:p>
    <w:p w14:paraId="628AD5B7" w14:textId="77777777" w:rsidR="00BA08AB" w:rsidRDefault="00BA08AB">
      <w:pPr>
        <w:pStyle w:val="TableofFigures"/>
        <w:rPr>
          <w:rFonts w:asciiTheme="minorHAnsi" w:eastAsiaTheme="minorEastAsia" w:hAnsiTheme="minorHAnsi" w:cstheme="minorBidi"/>
          <w:bCs w:val="0"/>
          <w:sz w:val="22"/>
          <w:szCs w:val="22"/>
          <w:lang w:val="en-AU" w:eastAsia="en-AU"/>
        </w:rPr>
      </w:pPr>
      <w:r>
        <w:t>Table F-1: Limits of detection (LODs) for analyses of marine water quality parameters.</w:t>
      </w:r>
      <w:r>
        <w:tab/>
      </w:r>
      <w:r>
        <w:fldChar w:fldCharType="begin"/>
      </w:r>
      <w:r>
        <w:instrText xml:space="preserve"> PAGEREF _Toc5614698 \h </w:instrText>
      </w:r>
      <w:r>
        <w:fldChar w:fldCharType="separate"/>
      </w:r>
      <w:r w:rsidR="00335316">
        <w:t>273</w:t>
      </w:r>
      <w:r>
        <w:fldChar w:fldCharType="end"/>
      </w:r>
    </w:p>
    <w:p w14:paraId="0335ADEB" w14:textId="77777777" w:rsidR="00BA08AB" w:rsidRDefault="00BA08AB">
      <w:pPr>
        <w:pStyle w:val="TableofFigures"/>
        <w:rPr>
          <w:rFonts w:asciiTheme="minorHAnsi" w:eastAsiaTheme="minorEastAsia" w:hAnsiTheme="minorHAnsi" w:cstheme="minorBidi"/>
          <w:bCs w:val="0"/>
          <w:sz w:val="22"/>
          <w:szCs w:val="22"/>
          <w:lang w:val="en-AU" w:eastAsia="en-AU"/>
        </w:rPr>
      </w:pPr>
      <w:r>
        <w:t>Table F-2: Summary of coefficients of variation (CV) of replicate measurements (N) of a standard or reference material.</w:t>
      </w:r>
      <w:r>
        <w:tab/>
      </w:r>
      <w:r>
        <w:fldChar w:fldCharType="begin"/>
      </w:r>
      <w:r>
        <w:instrText xml:space="preserve"> PAGEREF _Toc5614699 \h </w:instrText>
      </w:r>
      <w:r>
        <w:fldChar w:fldCharType="separate"/>
      </w:r>
      <w:r w:rsidR="00335316">
        <w:t>274</w:t>
      </w:r>
      <w:r>
        <w:fldChar w:fldCharType="end"/>
      </w:r>
    </w:p>
    <w:p w14:paraId="3D5DBB15" w14:textId="77777777" w:rsidR="00BA08AB" w:rsidRDefault="00BA08AB">
      <w:pPr>
        <w:pStyle w:val="TableofFigures"/>
        <w:rPr>
          <w:rFonts w:asciiTheme="minorHAnsi" w:eastAsiaTheme="minorEastAsia" w:hAnsiTheme="minorHAnsi" w:cstheme="minorBidi"/>
          <w:bCs w:val="0"/>
          <w:sz w:val="22"/>
          <w:szCs w:val="22"/>
          <w:lang w:val="en-AU" w:eastAsia="en-AU"/>
        </w:rPr>
      </w:pPr>
      <w:r>
        <w:t>Table F-3: Summary of average recovery of known analyte concentrations.</w:t>
      </w:r>
      <w:r>
        <w:tab/>
      </w:r>
      <w:r>
        <w:fldChar w:fldCharType="begin"/>
      </w:r>
      <w:r>
        <w:instrText xml:space="preserve"> PAGEREF _Toc5614700 \h </w:instrText>
      </w:r>
      <w:r>
        <w:fldChar w:fldCharType="separate"/>
      </w:r>
      <w:r w:rsidR="00335316">
        <w:t>274</w:t>
      </w:r>
      <w:r>
        <w:fldChar w:fldCharType="end"/>
      </w:r>
    </w:p>
    <w:p w14:paraId="4FDEDCA3" w14:textId="77777777" w:rsidR="00BA08AB" w:rsidRDefault="00BA08AB">
      <w:pPr>
        <w:pStyle w:val="TableofFigures"/>
        <w:rPr>
          <w:rFonts w:asciiTheme="minorHAnsi" w:eastAsiaTheme="minorEastAsia" w:hAnsiTheme="minorHAnsi" w:cstheme="minorBidi"/>
          <w:bCs w:val="0"/>
          <w:sz w:val="22"/>
          <w:szCs w:val="22"/>
          <w:lang w:val="en-AU" w:eastAsia="en-AU"/>
        </w:rPr>
      </w:pPr>
      <w:r>
        <w:t>Table F-4: Comparison of instrument readings of wet filter blanks to actual sample readings.</w:t>
      </w:r>
      <w:r>
        <w:tab/>
      </w:r>
      <w:r>
        <w:fldChar w:fldCharType="begin"/>
      </w:r>
      <w:r>
        <w:instrText xml:space="preserve"> PAGEREF _Toc5614701 \h </w:instrText>
      </w:r>
      <w:r>
        <w:fldChar w:fldCharType="separate"/>
      </w:r>
      <w:r w:rsidR="00335316">
        <w:t>275</w:t>
      </w:r>
      <w:r>
        <w:fldChar w:fldCharType="end"/>
      </w:r>
    </w:p>
    <w:p w14:paraId="246BBA8E" w14:textId="4BD4D9E0" w:rsidR="00780EC8" w:rsidRDefault="00AD79BF" w:rsidP="00AD79BF">
      <w:pPr>
        <w:pStyle w:val="TableofFigures"/>
        <w:rPr>
          <w:rFonts w:cs="Arial"/>
          <w:lang w:val="en-AU"/>
        </w:rPr>
      </w:pPr>
      <w:r>
        <w:rPr>
          <w:rFonts w:cs="Arial"/>
          <w:lang w:val="en-AU"/>
        </w:rPr>
        <w:fldChar w:fldCharType="end"/>
      </w:r>
    </w:p>
    <w:p w14:paraId="68CE1F04" w14:textId="77777777" w:rsidR="00FA4F91" w:rsidRDefault="00FA4F91">
      <w:pPr>
        <w:pStyle w:val="SummaryHeading1"/>
        <w:sectPr w:rsidR="00FA4F91" w:rsidSect="00AA194C">
          <w:headerReference w:type="even" r:id="rId53"/>
          <w:footerReference w:type="default" r:id="rId54"/>
          <w:headerReference w:type="first" r:id="rId55"/>
          <w:type w:val="nextColumn"/>
          <w:pgSz w:w="11907" w:h="16840" w:code="9"/>
          <w:pgMar w:top="1440" w:right="1418" w:bottom="1440" w:left="1418" w:header="862" w:footer="720" w:gutter="0"/>
          <w:pgNumType w:fmt="lowerRoman" w:start="1"/>
          <w:cols w:space="720"/>
        </w:sectPr>
      </w:pPr>
    </w:p>
    <w:p w14:paraId="587B2C24" w14:textId="0553541A" w:rsidR="00221F6B" w:rsidRPr="001F214B" w:rsidRDefault="00221F6B">
      <w:pPr>
        <w:pStyle w:val="SummaryHeading1"/>
      </w:pPr>
      <w:bookmarkStart w:id="10" w:name="_Toc11410731"/>
      <w:r>
        <w:lastRenderedPageBreak/>
        <w:t xml:space="preserve">Commonly used </w:t>
      </w:r>
      <w:r w:rsidR="00DD7E9A">
        <w:t xml:space="preserve">acronyms, </w:t>
      </w:r>
      <w:r>
        <w:t>a</w:t>
      </w:r>
      <w:r w:rsidRPr="009E0923">
        <w:t>bbreviations</w:t>
      </w:r>
      <w:r w:rsidR="00F83816">
        <w:t xml:space="preserve"> and units</w:t>
      </w:r>
      <w:bookmarkEnd w:id="10"/>
    </w:p>
    <w:p w14:paraId="7D3ADAC1" w14:textId="14041F46" w:rsidR="00F83816" w:rsidRPr="00F83816" w:rsidRDefault="00F83816" w:rsidP="00221F6B">
      <w:pPr>
        <w:spacing w:after="40"/>
        <w:rPr>
          <w:b/>
          <w:lang w:val="en-AU"/>
        </w:rPr>
      </w:pPr>
      <w:bookmarkStart w:id="11" w:name="_Hlk516570162"/>
      <w:r w:rsidRPr="00F83816">
        <w:rPr>
          <w:b/>
          <w:lang w:val="en-AU"/>
        </w:rPr>
        <w:t>Abbreviations</w:t>
      </w:r>
      <w:r w:rsidR="006C46DE">
        <w:rPr>
          <w:b/>
          <w:lang w:val="en-AU"/>
        </w:rPr>
        <w:t xml:space="preserve"> and acronyms</w:t>
      </w:r>
    </w:p>
    <w:p w14:paraId="06EDC0C5" w14:textId="1A3ABFD7" w:rsidR="00221F6B" w:rsidRDefault="00221F6B" w:rsidP="00221F6B">
      <w:pPr>
        <w:spacing w:after="40"/>
        <w:rPr>
          <w:lang w:val="en-AU"/>
        </w:rPr>
      </w:pPr>
      <w:bookmarkStart w:id="12" w:name="_Hlk5279169"/>
      <w:r>
        <w:rPr>
          <w:lang w:val="en-AU"/>
        </w:rPr>
        <w:t>AIMS</w:t>
      </w:r>
      <w:r w:rsidR="006C0BBB">
        <w:rPr>
          <w:lang w:val="en-AU"/>
        </w:rPr>
        <w:t xml:space="preserve"> </w:t>
      </w:r>
      <w:r>
        <w:rPr>
          <w:lang w:val="en-AU"/>
        </w:rPr>
        <w:t xml:space="preserve">= </w:t>
      </w:r>
      <w:r w:rsidRPr="00842CA3">
        <w:rPr>
          <w:lang w:val="en-AU"/>
        </w:rPr>
        <w:t>Australi</w:t>
      </w:r>
      <w:r>
        <w:rPr>
          <w:lang w:val="en-AU"/>
        </w:rPr>
        <w:t>an Institute of Marine Science</w:t>
      </w:r>
    </w:p>
    <w:p w14:paraId="7FBD540C" w14:textId="77777777" w:rsidR="00136DEC" w:rsidRDefault="00136DEC" w:rsidP="00136DEC">
      <w:pPr>
        <w:spacing w:after="40"/>
        <w:rPr>
          <w:lang w:val="en-AU"/>
        </w:rPr>
      </w:pPr>
      <w:r>
        <w:rPr>
          <w:lang w:val="en-AU"/>
        </w:rPr>
        <w:t>Authority = Great Barrier Reef Marine Park Authority</w:t>
      </w:r>
    </w:p>
    <w:p w14:paraId="5ADE59BF" w14:textId="0F3B4C9B" w:rsidR="00E06E7A" w:rsidRDefault="00E06E7A" w:rsidP="00221F6B">
      <w:pPr>
        <w:spacing w:after="40"/>
        <w:rPr>
          <w:lang w:val="en-AU"/>
        </w:rPr>
      </w:pPr>
      <w:r>
        <w:rPr>
          <w:lang w:val="en-AU"/>
        </w:rPr>
        <w:t xml:space="preserve">BOM = </w:t>
      </w:r>
      <w:r>
        <w:t>Bureau of Meteorology</w:t>
      </w:r>
    </w:p>
    <w:p w14:paraId="6A08EF13" w14:textId="77777777" w:rsidR="00221F6B" w:rsidRPr="00E0095A" w:rsidRDefault="00221F6B" w:rsidP="00221F6B">
      <w:pPr>
        <w:spacing w:after="40"/>
        <w:rPr>
          <w:lang w:val="en-AU"/>
        </w:rPr>
      </w:pPr>
      <w:r w:rsidRPr="00E0095A">
        <w:rPr>
          <w:lang w:val="en-AU"/>
        </w:rPr>
        <w:t>CDOM = colour dissolved organic matter</w:t>
      </w:r>
    </w:p>
    <w:p w14:paraId="73C89DDE" w14:textId="179F9C57" w:rsidR="00221F6B" w:rsidRPr="00E0095A" w:rsidRDefault="00221F6B" w:rsidP="00221F6B">
      <w:pPr>
        <w:spacing w:after="40"/>
        <w:rPr>
          <w:lang w:val="en-AU"/>
        </w:rPr>
      </w:pPr>
      <w:r w:rsidRPr="00E0095A">
        <w:rPr>
          <w:lang w:val="en-AU"/>
        </w:rPr>
        <w:t>Chl-</w:t>
      </w:r>
      <w:r w:rsidRPr="001F214B">
        <w:rPr>
          <w:i/>
          <w:lang w:val="en-AU"/>
        </w:rPr>
        <w:t>a</w:t>
      </w:r>
      <w:r w:rsidRPr="00E0095A">
        <w:rPr>
          <w:i/>
          <w:lang w:val="en-AU"/>
        </w:rPr>
        <w:t xml:space="preserve"> = </w:t>
      </w:r>
      <w:r w:rsidR="006C0BBB">
        <w:rPr>
          <w:lang w:val="en-AU"/>
        </w:rPr>
        <w:t>c</w:t>
      </w:r>
      <w:r w:rsidR="006C0BBB" w:rsidRPr="00E0095A">
        <w:rPr>
          <w:lang w:val="en-AU"/>
        </w:rPr>
        <w:t xml:space="preserve">hlorophyll </w:t>
      </w:r>
      <w:r w:rsidRPr="001F214B">
        <w:rPr>
          <w:i/>
          <w:lang w:val="en-AU"/>
        </w:rPr>
        <w:t>a</w:t>
      </w:r>
    </w:p>
    <w:p w14:paraId="7C5605D8" w14:textId="54899803" w:rsidR="00221F6B" w:rsidRDefault="00221F6B" w:rsidP="00221F6B">
      <w:pPr>
        <w:spacing w:after="40"/>
        <w:rPr>
          <w:lang w:val="en-AU"/>
        </w:rPr>
      </w:pPr>
      <w:r w:rsidRPr="009D33A3">
        <w:rPr>
          <w:rFonts w:eastAsia="MS Mincho"/>
          <w:lang w:val="en-AU"/>
        </w:rPr>
        <w:t xml:space="preserve">CTD </w:t>
      </w:r>
      <w:r>
        <w:rPr>
          <w:rFonts w:eastAsia="MS Mincho"/>
          <w:lang w:val="en-AU"/>
        </w:rPr>
        <w:t>=</w:t>
      </w:r>
      <w:r w:rsidR="00A86F67">
        <w:rPr>
          <w:rFonts w:eastAsia="MS Mincho"/>
          <w:lang w:val="en-AU"/>
        </w:rPr>
        <w:t xml:space="preserve"> </w:t>
      </w:r>
      <w:r w:rsidRPr="009D33A3">
        <w:rPr>
          <w:rFonts w:eastAsia="MS Mincho"/>
          <w:lang w:val="en-AU"/>
        </w:rPr>
        <w:t>Conductiv</w:t>
      </w:r>
      <w:r>
        <w:rPr>
          <w:rFonts w:eastAsia="MS Mincho"/>
          <w:lang w:val="en-AU"/>
        </w:rPr>
        <w:t>ity Temperature Depth profiler</w:t>
      </w:r>
    </w:p>
    <w:p w14:paraId="0B2B29AE" w14:textId="77777777" w:rsidR="00221F6B" w:rsidRPr="00E0095A" w:rsidRDefault="00221F6B" w:rsidP="00221F6B">
      <w:pPr>
        <w:spacing w:after="40"/>
        <w:rPr>
          <w:lang w:val="en-AU"/>
        </w:rPr>
      </w:pPr>
      <w:r>
        <w:rPr>
          <w:lang w:val="en-AU"/>
        </w:rPr>
        <w:t>CYWMP = Cape York Water Monitoring Partnership</w:t>
      </w:r>
    </w:p>
    <w:p w14:paraId="11EAB595" w14:textId="77777777" w:rsidR="00221F6B" w:rsidRPr="00E0095A" w:rsidRDefault="00221F6B" w:rsidP="00221F6B">
      <w:pPr>
        <w:spacing w:after="40"/>
        <w:rPr>
          <w:lang w:val="en-AU"/>
        </w:rPr>
      </w:pPr>
      <w:r w:rsidRPr="00E0095A">
        <w:rPr>
          <w:lang w:val="en-AU"/>
        </w:rPr>
        <w:t>DIN = dissolved inorganic nitrogen</w:t>
      </w:r>
    </w:p>
    <w:p w14:paraId="0C74E3A2" w14:textId="1797DBA9" w:rsidR="00221F6B" w:rsidRPr="00DE218B" w:rsidRDefault="00221F6B" w:rsidP="00221F6B">
      <w:pPr>
        <w:spacing w:after="40"/>
        <w:rPr>
          <w:lang w:val="en-AU"/>
        </w:rPr>
      </w:pPr>
      <w:r w:rsidRPr="00DE218B">
        <w:rPr>
          <w:lang w:val="en-AU"/>
        </w:rPr>
        <w:t xml:space="preserve">DOC </w:t>
      </w:r>
      <w:r>
        <w:rPr>
          <w:lang w:val="en-AU"/>
        </w:rPr>
        <w:t xml:space="preserve">= </w:t>
      </w:r>
      <w:r w:rsidR="006C0BBB">
        <w:rPr>
          <w:lang w:val="en-AU"/>
        </w:rPr>
        <w:t>d</w:t>
      </w:r>
      <w:r w:rsidR="006C0BBB" w:rsidRPr="00DE218B">
        <w:rPr>
          <w:lang w:val="en-AU"/>
        </w:rPr>
        <w:t xml:space="preserve">issolved </w:t>
      </w:r>
      <w:r w:rsidRPr="00DE218B">
        <w:rPr>
          <w:lang w:val="en-AU"/>
        </w:rPr>
        <w:t>organic carbon</w:t>
      </w:r>
    </w:p>
    <w:p w14:paraId="7B4D70E0" w14:textId="77777777" w:rsidR="00221F6B" w:rsidRDefault="00221F6B" w:rsidP="00221F6B">
      <w:pPr>
        <w:spacing w:after="40"/>
        <w:rPr>
          <w:rFonts w:cs="Arial"/>
          <w:color w:val="000000" w:themeColor="text1"/>
          <w:szCs w:val="22"/>
          <w:lang w:val="en-AU"/>
        </w:rPr>
      </w:pPr>
      <w:r>
        <w:rPr>
          <w:rFonts w:cs="Arial"/>
          <w:color w:val="000000" w:themeColor="text1"/>
          <w:szCs w:val="22"/>
          <w:lang w:val="en-AU"/>
        </w:rPr>
        <w:t>DON = dissolved organic nitrogen</w:t>
      </w:r>
    </w:p>
    <w:p w14:paraId="64F035F6" w14:textId="77777777" w:rsidR="00221F6B" w:rsidRDefault="00221F6B" w:rsidP="00221F6B">
      <w:pPr>
        <w:spacing w:after="40"/>
        <w:rPr>
          <w:lang w:val="en-AU"/>
        </w:rPr>
      </w:pPr>
      <w:r>
        <w:rPr>
          <w:rFonts w:cs="Arial"/>
          <w:color w:val="000000" w:themeColor="text1"/>
          <w:szCs w:val="22"/>
          <w:lang w:val="en-AU"/>
        </w:rPr>
        <w:t xml:space="preserve">DOP = dissolved organic </w:t>
      </w:r>
      <w:r w:rsidRPr="00E0095A">
        <w:rPr>
          <w:lang w:val="en-AU"/>
        </w:rPr>
        <w:t>phosphorus</w:t>
      </w:r>
    </w:p>
    <w:p w14:paraId="6E53107B" w14:textId="77777777" w:rsidR="00221F6B" w:rsidRDefault="00221F6B" w:rsidP="00221F6B">
      <w:pPr>
        <w:spacing w:after="40"/>
        <w:rPr>
          <w:lang w:val="en-AU"/>
        </w:rPr>
      </w:pPr>
      <w:r>
        <w:rPr>
          <w:lang w:val="en-AU"/>
        </w:rPr>
        <w:t>ENSO = El Nino – Southern Oscillation cycle</w:t>
      </w:r>
    </w:p>
    <w:p w14:paraId="14F0ABBA" w14:textId="399BCF5E" w:rsidR="004833BF" w:rsidRDefault="004833BF" w:rsidP="00221F6B">
      <w:pPr>
        <w:spacing w:after="40"/>
        <w:rPr>
          <w:rFonts w:cs="Arial"/>
          <w:color w:val="000000" w:themeColor="text1"/>
          <w:szCs w:val="22"/>
          <w:lang w:val="en-AU"/>
        </w:rPr>
      </w:pPr>
      <w:r w:rsidRPr="001F214B">
        <w:rPr>
          <w:rFonts w:cs="Arial"/>
          <w:color w:val="000000" w:themeColor="text1"/>
          <w:szCs w:val="22"/>
          <w:lang w:val="en-AU"/>
        </w:rPr>
        <w:t xml:space="preserve">FU = </w:t>
      </w:r>
      <w:r w:rsidR="00A60919" w:rsidRPr="00A16782">
        <w:rPr>
          <w:rFonts w:cs="Arial"/>
        </w:rPr>
        <w:t>Forel-Ule</w:t>
      </w:r>
      <w:r w:rsidR="00A60919">
        <w:rPr>
          <w:rFonts w:cs="Arial"/>
        </w:rPr>
        <w:t xml:space="preserve"> (toolbox</w:t>
      </w:r>
      <w:r w:rsidR="00EE11D0">
        <w:rPr>
          <w:rFonts w:cs="Arial"/>
        </w:rPr>
        <w:t xml:space="preserve"> and colour scale</w:t>
      </w:r>
      <w:r w:rsidR="00A60919">
        <w:rPr>
          <w:rFonts w:cs="Arial"/>
        </w:rPr>
        <w:t>)</w:t>
      </w:r>
    </w:p>
    <w:p w14:paraId="6D2BAC73" w14:textId="77777777" w:rsidR="00221F6B" w:rsidRDefault="00221F6B" w:rsidP="00221F6B">
      <w:pPr>
        <w:spacing w:after="40"/>
        <w:rPr>
          <w:lang w:val="en-AU"/>
        </w:rPr>
      </w:pPr>
      <w:r>
        <w:rPr>
          <w:lang w:val="en-AU"/>
        </w:rPr>
        <w:t>JCU = James Cook University</w:t>
      </w:r>
    </w:p>
    <w:p w14:paraId="3F83B7E8" w14:textId="43315AAF" w:rsidR="00221F6B" w:rsidRPr="00E0095A" w:rsidRDefault="00221F6B" w:rsidP="00221F6B">
      <w:pPr>
        <w:spacing w:after="40"/>
        <w:rPr>
          <w:lang w:val="en-AU"/>
        </w:rPr>
      </w:pPr>
      <w:r w:rsidRPr="000F4A46">
        <w:rPr>
          <w:i/>
          <w:lang w:val="en-AU"/>
        </w:rPr>
        <w:t>K</w:t>
      </w:r>
      <w:r w:rsidR="00C73093" w:rsidRPr="000F4A46">
        <w:rPr>
          <w:vertAlign w:val="subscript"/>
          <w:lang w:val="en-AU"/>
        </w:rPr>
        <w:t>D</w:t>
      </w:r>
      <w:r w:rsidRPr="00E0095A">
        <w:rPr>
          <w:lang w:val="en-AU"/>
        </w:rPr>
        <w:t xml:space="preserve"> = light attenuation coefficient</w:t>
      </w:r>
    </w:p>
    <w:p w14:paraId="3B330A23" w14:textId="5928CEAE" w:rsidR="00221F6B" w:rsidRDefault="00221F6B" w:rsidP="00221F6B">
      <w:pPr>
        <w:spacing w:after="40"/>
        <w:rPr>
          <w:lang w:val="en-AU"/>
        </w:rPr>
      </w:pPr>
      <w:r>
        <w:rPr>
          <w:lang w:val="en-AU"/>
        </w:rPr>
        <w:t>LO</w:t>
      </w:r>
      <w:r w:rsidR="00F83816">
        <w:rPr>
          <w:lang w:val="en-AU"/>
        </w:rPr>
        <w:t>D</w:t>
      </w:r>
      <w:r>
        <w:rPr>
          <w:lang w:val="en-AU"/>
        </w:rPr>
        <w:t xml:space="preserve"> = limit of </w:t>
      </w:r>
      <w:r w:rsidR="00F83816">
        <w:rPr>
          <w:lang w:val="en-AU"/>
        </w:rPr>
        <w:t>detection</w:t>
      </w:r>
    </w:p>
    <w:p w14:paraId="3018A5CD" w14:textId="77777777" w:rsidR="00221F6B" w:rsidRDefault="00221F6B" w:rsidP="00221F6B">
      <w:pPr>
        <w:spacing w:after="40"/>
        <w:rPr>
          <w:lang w:val="en-AU"/>
        </w:rPr>
      </w:pPr>
      <w:r w:rsidRPr="00842CA3">
        <w:rPr>
          <w:lang w:val="en-AU" w:eastAsia="en-AU"/>
        </w:rPr>
        <w:t xml:space="preserve">MMP </w:t>
      </w:r>
      <w:r>
        <w:rPr>
          <w:lang w:val="en-AU" w:eastAsia="en-AU"/>
        </w:rPr>
        <w:t>= Marine Monitoring Program</w:t>
      </w:r>
    </w:p>
    <w:p w14:paraId="49434E0A" w14:textId="77777777" w:rsidR="00136DEC" w:rsidRDefault="00136DEC" w:rsidP="00136DEC">
      <w:pPr>
        <w:spacing w:after="40"/>
        <w:rPr>
          <w:lang w:val="en-AU"/>
        </w:rPr>
      </w:pPr>
      <w:r>
        <w:rPr>
          <w:lang w:val="en-AU"/>
        </w:rPr>
        <w:t>Marine Park = Great Barrier Reef Marine Park</w:t>
      </w:r>
    </w:p>
    <w:p w14:paraId="7EBB48A6" w14:textId="77777777" w:rsidR="00221F6B" w:rsidRDefault="00221F6B" w:rsidP="00136DEC">
      <w:pPr>
        <w:spacing w:after="40"/>
        <w:rPr>
          <w:rStyle w:val="st"/>
        </w:rPr>
      </w:pPr>
      <w:r>
        <w:rPr>
          <w:lang w:val="en-AU"/>
        </w:rPr>
        <w:t xml:space="preserve">MODIS = </w:t>
      </w:r>
      <w:r>
        <w:rPr>
          <w:rStyle w:val="st"/>
        </w:rPr>
        <w:t>Moderate Resolution Imaging Spectroradiometer</w:t>
      </w:r>
    </w:p>
    <w:p w14:paraId="71DF0834" w14:textId="77777777" w:rsidR="00221F6B" w:rsidRDefault="00221F6B" w:rsidP="00221F6B">
      <w:pPr>
        <w:spacing w:after="40"/>
        <w:rPr>
          <w:rFonts w:cs="Arial"/>
          <w:color w:val="000000" w:themeColor="text1"/>
          <w:szCs w:val="22"/>
          <w:lang w:val="en-AU"/>
        </w:rPr>
      </w:pPr>
      <w:r>
        <w:rPr>
          <w:rFonts w:cs="Arial"/>
          <w:color w:val="000000" w:themeColor="text1"/>
          <w:szCs w:val="22"/>
          <w:lang w:val="en-AU"/>
        </w:rPr>
        <w:t>NH</w:t>
      </w:r>
      <w:r>
        <w:rPr>
          <w:rFonts w:cs="Arial"/>
          <w:color w:val="000000" w:themeColor="text1"/>
          <w:szCs w:val="22"/>
          <w:vertAlign w:val="subscript"/>
          <w:lang w:val="en-AU"/>
        </w:rPr>
        <w:t xml:space="preserve">3 </w:t>
      </w:r>
      <w:r w:rsidRPr="009E0923">
        <w:rPr>
          <w:rFonts w:cs="Arial"/>
          <w:color w:val="000000" w:themeColor="text1"/>
          <w:szCs w:val="22"/>
          <w:lang w:val="en-AU"/>
        </w:rPr>
        <w:t xml:space="preserve">= </w:t>
      </w:r>
      <w:r>
        <w:rPr>
          <w:rFonts w:cs="Arial"/>
          <w:color w:val="000000" w:themeColor="text1"/>
          <w:szCs w:val="22"/>
          <w:lang w:val="en-AU"/>
        </w:rPr>
        <w:t>ammonia</w:t>
      </w:r>
    </w:p>
    <w:p w14:paraId="144AB57E" w14:textId="77777777" w:rsidR="00221F6B" w:rsidRPr="00E0095A" w:rsidRDefault="00221F6B" w:rsidP="00221F6B">
      <w:pPr>
        <w:spacing w:after="40"/>
        <w:rPr>
          <w:lang w:val="en-AU"/>
        </w:rPr>
      </w:pPr>
      <w:r>
        <w:rPr>
          <w:rFonts w:cs="Arial"/>
          <w:color w:val="000000" w:themeColor="text1"/>
          <w:szCs w:val="22"/>
          <w:lang w:val="en-AU"/>
        </w:rPr>
        <w:t>NO</w:t>
      </w:r>
      <w:r>
        <w:rPr>
          <w:rFonts w:cs="Arial"/>
          <w:color w:val="000000" w:themeColor="text1"/>
          <w:szCs w:val="22"/>
          <w:vertAlign w:val="subscript"/>
          <w:lang w:val="en-AU"/>
        </w:rPr>
        <w:t xml:space="preserve">x </w:t>
      </w:r>
      <w:r>
        <w:rPr>
          <w:rFonts w:cs="Arial"/>
          <w:color w:val="000000" w:themeColor="text1"/>
          <w:szCs w:val="22"/>
          <w:lang w:val="en-AU"/>
        </w:rPr>
        <w:t>= nitrogen oxides</w:t>
      </w:r>
    </w:p>
    <w:p w14:paraId="11216D55" w14:textId="77777777" w:rsidR="00221F6B" w:rsidRPr="00E0095A" w:rsidRDefault="00221F6B" w:rsidP="00221F6B">
      <w:pPr>
        <w:spacing w:after="40"/>
        <w:rPr>
          <w:lang w:val="en-AU"/>
        </w:rPr>
      </w:pPr>
      <w:r w:rsidRPr="00E0095A">
        <w:rPr>
          <w:lang w:val="en-AU"/>
        </w:rPr>
        <w:t xml:space="preserve">NRM = natural resource management </w:t>
      </w:r>
    </w:p>
    <w:p w14:paraId="4A6BFF17" w14:textId="77777777" w:rsidR="00221F6B" w:rsidRPr="00E0095A" w:rsidRDefault="00221F6B" w:rsidP="00221F6B">
      <w:pPr>
        <w:spacing w:after="40"/>
        <w:rPr>
          <w:lang w:val="en-AU"/>
        </w:rPr>
      </w:pPr>
      <w:r w:rsidRPr="00E0095A">
        <w:rPr>
          <w:lang w:val="en-AU"/>
        </w:rPr>
        <w:t>PN = particulate nitrogen</w:t>
      </w:r>
    </w:p>
    <w:p w14:paraId="787315FF" w14:textId="4329C8D4" w:rsidR="00DB1350" w:rsidRPr="00E0095A" w:rsidRDefault="00DB1350" w:rsidP="00DB1350">
      <w:pPr>
        <w:spacing w:after="40"/>
        <w:rPr>
          <w:lang w:val="en-AU"/>
        </w:rPr>
      </w:pPr>
      <w:r>
        <w:rPr>
          <w:lang w:val="en-AU"/>
        </w:rPr>
        <w:t>PO</w:t>
      </w:r>
      <w:r w:rsidRPr="001F214B">
        <w:rPr>
          <w:vertAlign w:val="subscript"/>
          <w:lang w:val="en-AU"/>
        </w:rPr>
        <w:t>4</w:t>
      </w:r>
      <w:r w:rsidRPr="00E0095A">
        <w:rPr>
          <w:lang w:val="en-AU"/>
        </w:rPr>
        <w:t xml:space="preserve"> = </w:t>
      </w:r>
      <w:r>
        <w:rPr>
          <w:lang w:val="en-AU"/>
        </w:rPr>
        <w:t>phosphate (</w:t>
      </w:r>
      <w:r w:rsidRPr="00E0095A">
        <w:rPr>
          <w:lang w:val="en-AU"/>
        </w:rPr>
        <w:t>dissolved inorganic phosphorus</w:t>
      </w:r>
      <w:r>
        <w:rPr>
          <w:lang w:val="en-AU"/>
        </w:rPr>
        <w:t>)</w:t>
      </w:r>
    </w:p>
    <w:p w14:paraId="2C25EB73" w14:textId="77777777" w:rsidR="00221F6B" w:rsidRPr="00E0095A" w:rsidRDefault="00221F6B" w:rsidP="00221F6B">
      <w:pPr>
        <w:spacing w:after="40"/>
        <w:rPr>
          <w:lang w:val="en-AU"/>
        </w:rPr>
      </w:pPr>
      <w:r w:rsidRPr="00E0095A">
        <w:rPr>
          <w:lang w:val="en-AU"/>
        </w:rPr>
        <w:t>PP = particulate phosphorus</w:t>
      </w:r>
    </w:p>
    <w:p w14:paraId="67C29699" w14:textId="5F783205" w:rsidR="00221F6B" w:rsidRDefault="00221F6B" w:rsidP="00221F6B">
      <w:pPr>
        <w:spacing w:after="40"/>
        <w:rPr>
          <w:lang w:val="en-AU"/>
        </w:rPr>
      </w:pPr>
      <w:r>
        <w:rPr>
          <w:lang w:val="en-AU"/>
        </w:rPr>
        <w:t xml:space="preserve">QA/QC = Quality </w:t>
      </w:r>
      <w:r w:rsidR="004C6479">
        <w:rPr>
          <w:lang w:val="en-AU"/>
        </w:rPr>
        <w:t>a</w:t>
      </w:r>
      <w:r>
        <w:rPr>
          <w:lang w:val="en-AU"/>
        </w:rPr>
        <w:t>ssurance/</w:t>
      </w:r>
      <w:r w:rsidR="004C6479">
        <w:rPr>
          <w:lang w:val="en-AU"/>
        </w:rPr>
        <w:t>q</w:t>
      </w:r>
      <w:r>
        <w:rPr>
          <w:lang w:val="en-AU"/>
        </w:rPr>
        <w:t xml:space="preserve">uality </w:t>
      </w:r>
      <w:r w:rsidR="004C6479">
        <w:rPr>
          <w:lang w:val="en-AU"/>
        </w:rPr>
        <w:t>c</w:t>
      </w:r>
      <w:r>
        <w:rPr>
          <w:lang w:val="en-AU"/>
        </w:rPr>
        <w:t>ontrol</w:t>
      </w:r>
    </w:p>
    <w:p w14:paraId="1FD274BD" w14:textId="77777777" w:rsidR="00136DEC" w:rsidRDefault="00136DEC" w:rsidP="00136DEC">
      <w:pPr>
        <w:spacing w:after="40"/>
        <w:rPr>
          <w:lang w:val="en-AU"/>
        </w:rPr>
      </w:pPr>
      <w:r>
        <w:rPr>
          <w:lang w:val="en-AU"/>
        </w:rPr>
        <w:t>Reef = Great Barrier Reef</w:t>
      </w:r>
    </w:p>
    <w:p w14:paraId="2F184D71" w14:textId="6C13A50F" w:rsidR="00221F6B" w:rsidRDefault="00221F6B" w:rsidP="00136DEC">
      <w:pPr>
        <w:spacing w:after="40"/>
        <w:rPr>
          <w:lang w:val="en-AU"/>
        </w:rPr>
      </w:pPr>
      <w:r>
        <w:rPr>
          <w:lang w:val="en-AU"/>
        </w:rPr>
        <w:t xml:space="preserve">Reef 2050 WQIP = </w:t>
      </w:r>
      <w:r w:rsidRPr="00901DE2">
        <w:rPr>
          <w:i/>
          <w:lang w:val="en-AU"/>
        </w:rPr>
        <w:t>Reef 2050 Water Quality Improvement Plan</w:t>
      </w:r>
    </w:p>
    <w:p w14:paraId="014CD3D6" w14:textId="1F3524C7" w:rsidR="00AC7B34" w:rsidRDefault="00AC7B34" w:rsidP="00221F6B">
      <w:pPr>
        <w:spacing w:after="40"/>
        <w:rPr>
          <w:lang w:val="en-AU"/>
        </w:rPr>
      </w:pPr>
      <w:r>
        <w:rPr>
          <w:lang w:val="en-AU"/>
        </w:rPr>
        <w:t xml:space="preserve">Reef Plan = </w:t>
      </w:r>
      <w:r w:rsidRPr="009B70CD">
        <w:rPr>
          <w:lang w:val="en-AU"/>
        </w:rPr>
        <w:t>Reef Water Quality Protection Plan</w:t>
      </w:r>
    </w:p>
    <w:p w14:paraId="525FA411" w14:textId="1770926C" w:rsidR="00221F6B" w:rsidRDefault="00221F6B" w:rsidP="00221F6B">
      <w:pPr>
        <w:spacing w:after="40"/>
        <w:rPr>
          <w:lang w:val="en-AU"/>
        </w:rPr>
      </w:pPr>
      <w:r>
        <w:rPr>
          <w:lang w:val="en-AU"/>
        </w:rPr>
        <w:t xml:space="preserve">Reef 2050 Plan = </w:t>
      </w:r>
      <w:r w:rsidRPr="00901DE2">
        <w:rPr>
          <w:i/>
          <w:lang w:val="en-AU"/>
        </w:rPr>
        <w:t>Reef 2050 Long</w:t>
      </w:r>
      <w:r w:rsidR="00465ED1" w:rsidRPr="00901DE2">
        <w:rPr>
          <w:i/>
          <w:lang w:val="en-AU"/>
        </w:rPr>
        <w:t>-</w:t>
      </w:r>
      <w:r w:rsidRPr="00901DE2">
        <w:rPr>
          <w:i/>
          <w:lang w:val="en-AU"/>
        </w:rPr>
        <w:t>Term Sustainability Plan</w:t>
      </w:r>
    </w:p>
    <w:p w14:paraId="3A260CF9" w14:textId="5C83693F" w:rsidR="00221F6B" w:rsidRDefault="00221F6B" w:rsidP="00136DEC">
      <w:pPr>
        <w:spacing w:after="40"/>
        <w:rPr>
          <w:lang w:val="en-AU"/>
        </w:rPr>
      </w:pPr>
      <w:r w:rsidRPr="00E0095A">
        <w:rPr>
          <w:lang w:val="en-AU"/>
        </w:rPr>
        <w:t xml:space="preserve">TSS = total suspended </w:t>
      </w:r>
      <w:r>
        <w:rPr>
          <w:lang w:val="en-AU"/>
        </w:rPr>
        <w:t>s</w:t>
      </w:r>
      <w:r w:rsidR="00662A7A">
        <w:rPr>
          <w:lang w:val="en-AU"/>
        </w:rPr>
        <w:t>olids</w:t>
      </w:r>
    </w:p>
    <w:p w14:paraId="5F87B0E5" w14:textId="39ED980B" w:rsidR="004833BF" w:rsidRDefault="004833BF" w:rsidP="00136DEC">
      <w:pPr>
        <w:spacing w:after="40"/>
        <w:rPr>
          <w:lang w:val="en-AU"/>
        </w:rPr>
      </w:pPr>
      <w:r w:rsidRPr="001F214B">
        <w:rPr>
          <w:lang w:val="en-AU"/>
        </w:rPr>
        <w:t xml:space="preserve">WS colour scale = </w:t>
      </w:r>
      <w:r w:rsidR="00A60919" w:rsidRPr="001F214B">
        <w:rPr>
          <w:lang w:val="en-AU"/>
        </w:rPr>
        <w:t>wet season colour scale</w:t>
      </w:r>
    </w:p>
    <w:p w14:paraId="3869877B" w14:textId="437F3B3F" w:rsidR="00D54676" w:rsidRDefault="00D54676" w:rsidP="00221F6B">
      <w:pPr>
        <w:spacing w:after="40"/>
        <w:rPr>
          <w:lang w:val="en-AU"/>
        </w:rPr>
      </w:pPr>
      <w:r>
        <w:rPr>
          <w:lang w:val="en-AU"/>
        </w:rPr>
        <w:t>WQ Index = Water Quality Index</w:t>
      </w:r>
    </w:p>
    <w:bookmarkEnd w:id="12"/>
    <w:p w14:paraId="2DFABCB5" w14:textId="77777777" w:rsidR="004C6479" w:rsidRDefault="004C6479" w:rsidP="00221F6B">
      <w:pPr>
        <w:spacing w:after="40"/>
        <w:rPr>
          <w:b/>
          <w:lang w:val="en-AU"/>
        </w:rPr>
      </w:pPr>
    </w:p>
    <w:p w14:paraId="0DB3122D" w14:textId="77777777" w:rsidR="00C976E0" w:rsidRDefault="00C976E0" w:rsidP="00221F6B">
      <w:pPr>
        <w:spacing w:after="40"/>
        <w:rPr>
          <w:b/>
          <w:lang w:val="en-AU"/>
        </w:rPr>
      </w:pPr>
    </w:p>
    <w:p w14:paraId="6F55AA82" w14:textId="22DA5BA6" w:rsidR="00F83816" w:rsidRPr="00F83816" w:rsidRDefault="00F83816" w:rsidP="00221F6B">
      <w:pPr>
        <w:spacing w:after="40"/>
        <w:rPr>
          <w:b/>
          <w:lang w:val="en-AU"/>
        </w:rPr>
      </w:pPr>
      <w:r w:rsidRPr="00F83816">
        <w:rPr>
          <w:b/>
          <w:lang w:val="en-AU"/>
        </w:rPr>
        <w:t>Units</w:t>
      </w:r>
    </w:p>
    <w:p w14:paraId="27F580FB" w14:textId="77777777" w:rsidR="00221F6B" w:rsidRPr="00E0095A" w:rsidRDefault="00221F6B" w:rsidP="00221F6B">
      <w:pPr>
        <w:spacing w:after="20"/>
        <w:rPr>
          <w:lang w:val="en-AU"/>
        </w:rPr>
      </w:pPr>
      <w:r w:rsidRPr="00E0095A">
        <w:rPr>
          <w:lang w:val="en-AU"/>
        </w:rPr>
        <w:t>km</w:t>
      </w:r>
      <w:r w:rsidRPr="00E0095A">
        <w:rPr>
          <w:vertAlign w:val="superscript"/>
          <w:lang w:val="en-AU"/>
        </w:rPr>
        <w:t>3</w:t>
      </w:r>
      <w:r w:rsidRPr="00E0095A">
        <w:rPr>
          <w:lang w:val="en-AU"/>
        </w:rPr>
        <w:t xml:space="preserve"> = cub</w:t>
      </w:r>
      <w:r>
        <w:rPr>
          <w:lang w:val="en-AU"/>
        </w:rPr>
        <w:t>ic</w:t>
      </w:r>
      <w:r w:rsidRPr="00E0095A">
        <w:rPr>
          <w:lang w:val="en-AU"/>
        </w:rPr>
        <w:t xml:space="preserve"> kilometres</w:t>
      </w:r>
    </w:p>
    <w:p w14:paraId="1061E053" w14:textId="77777777" w:rsidR="00221F6B" w:rsidRPr="00E0095A" w:rsidRDefault="00221F6B" w:rsidP="00221F6B">
      <w:pPr>
        <w:spacing w:after="20"/>
        <w:rPr>
          <w:lang w:val="en-AU"/>
        </w:rPr>
      </w:pPr>
      <w:r w:rsidRPr="00E0095A">
        <w:rPr>
          <w:lang w:val="en-AU"/>
        </w:rPr>
        <w:t>kt = kilotonnes</w:t>
      </w:r>
    </w:p>
    <w:p w14:paraId="15E77A0A" w14:textId="77777777" w:rsidR="00221F6B" w:rsidRPr="00E0095A" w:rsidRDefault="00221F6B" w:rsidP="00221F6B">
      <w:pPr>
        <w:spacing w:after="20"/>
        <w:rPr>
          <w:lang w:val="en-AU"/>
        </w:rPr>
      </w:pPr>
      <w:r w:rsidRPr="00E0095A">
        <w:rPr>
          <w:lang w:val="en-AU"/>
        </w:rPr>
        <w:t>m = metre</w:t>
      </w:r>
    </w:p>
    <w:p w14:paraId="6C4199B6" w14:textId="2A51B091" w:rsidR="00221F6B" w:rsidRDefault="00221F6B" w:rsidP="00221F6B">
      <w:pPr>
        <w:spacing w:after="20"/>
        <w:rPr>
          <w:lang w:val="en-AU"/>
        </w:rPr>
      </w:pPr>
      <w:r w:rsidRPr="00E0095A">
        <w:rPr>
          <w:lang w:val="en-AU"/>
        </w:rPr>
        <w:t>mg</w:t>
      </w:r>
      <w:r w:rsidR="00D33952">
        <w:rPr>
          <w:lang w:val="en-AU"/>
        </w:rPr>
        <w:t xml:space="preserve"> </w:t>
      </w:r>
      <w:r w:rsidRPr="00E0095A">
        <w:rPr>
          <w:lang w:val="en-AU"/>
        </w:rPr>
        <w:t>L</w:t>
      </w:r>
      <w:r w:rsidR="00D33952" w:rsidRPr="001F214B">
        <w:rPr>
          <w:vertAlign w:val="superscript"/>
          <w:lang w:val="en-AU"/>
        </w:rPr>
        <w:t>-1</w:t>
      </w:r>
      <w:r w:rsidRPr="00E0095A">
        <w:rPr>
          <w:lang w:val="en-AU"/>
        </w:rPr>
        <w:t xml:space="preserve"> = milligram per litre</w:t>
      </w:r>
    </w:p>
    <w:p w14:paraId="29242B1A" w14:textId="5B901F6D" w:rsidR="00662A7A" w:rsidRPr="00E0095A" w:rsidRDefault="00662A7A" w:rsidP="00221F6B">
      <w:pPr>
        <w:spacing w:after="20"/>
        <w:rPr>
          <w:lang w:val="en-AU"/>
        </w:rPr>
      </w:pPr>
      <w:r>
        <w:rPr>
          <w:lang w:val="en-AU"/>
        </w:rPr>
        <w:t xml:space="preserve">ML = </w:t>
      </w:r>
      <w:r w:rsidR="003A6102">
        <w:rPr>
          <w:lang w:val="en-AU"/>
        </w:rPr>
        <w:t xml:space="preserve">million </w:t>
      </w:r>
      <w:r>
        <w:rPr>
          <w:lang w:val="en-AU"/>
        </w:rPr>
        <w:t>litre</w:t>
      </w:r>
      <w:r w:rsidR="003A6102">
        <w:rPr>
          <w:lang w:val="en-AU"/>
        </w:rPr>
        <w:t>s</w:t>
      </w:r>
    </w:p>
    <w:p w14:paraId="3483BCC8" w14:textId="77777777" w:rsidR="00221F6B" w:rsidRPr="00E32B72" w:rsidRDefault="00221F6B" w:rsidP="00221F6B">
      <w:pPr>
        <w:spacing w:after="20"/>
        <w:rPr>
          <w:lang w:val="fr-FR"/>
        </w:rPr>
      </w:pPr>
      <w:r w:rsidRPr="00E32B72">
        <w:rPr>
          <w:lang w:val="fr-FR"/>
        </w:rPr>
        <w:t>t = tonnes</w:t>
      </w:r>
    </w:p>
    <w:p w14:paraId="3CEE02EC" w14:textId="674B4AA5" w:rsidR="00221F6B" w:rsidRPr="00E32B72" w:rsidRDefault="00221F6B" w:rsidP="00221F6B">
      <w:pPr>
        <w:spacing w:after="20"/>
        <w:rPr>
          <w:lang w:val="fr-FR"/>
        </w:rPr>
      </w:pPr>
      <w:r w:rsidRPr="00E32B72">
        <w:rPr>
          <w:lang w:val="fr-FR"/>
        </w:rPr>
        <w:t>µg</w:t>
      </w:r>
      <w:r w:rsidR="00D33952">
        <w:rPr>
          <w:lang w:val="fr-FR"/>
        </w:rPr>
        <w:t xml:space="preserve"> </w:t>
      </w:r>
      <w:r w:rsidRPr="00E32B72">
        <w:rPr>
          <w:lang w:val="fr-FR"/>
        </w:rPr>
        <w:t>L</w:t>
      </w:r>
      <w:r w:rsidR="00D33952" w:rsidRPr="001F214B">
        <w:rPr>
          <w:vertAlign w:val="superscript"/>
          <w:lang w:val="fr-FR"/>
        </w:rPr>
        <w:t>-1</w:t>
      </w:r>
      <w:r w:rsidRPr="00E32B72">
        <w:rPr>
          <w:lang w:val="fr-FR"/>
        </w:rPr>
        <w:t xml:space="preserve"> = micrograms per litre</w:t>
      </w:r>
    </w:p>
    <w:p w14:paraId="61113483" w14:textId="340CF421" w:rsidR="00DD7E9A" w:rsidRPr="00E32B72" w:rsidRDefault="00DD7E9A">
      <w:pPr>
        <w:spacing w:before="0" w:after="160" w:line="259" w:lineRule="auto"/>
        <w:jc w:val="left"/>
        <w:rPr>
          <w:lang w:val="fr-FR"/>
        </w:rPr>
      </w:pPr>
      <w:r w:rsidRPr="00845FB8">
        <w:rPr>
          <w:lang w:val="fr-FR"/>
        </w:rPr>
        <w:br w:type="page"/>
      </w:r>
    </w:p>
    <w:p w14:paraId="246BBA8F" w14:textId="38E4E1BA" w:rsidR="00780EC8" w:rsidRPr="00914B3A" w:rsidRDefault="00780EC8">
      <w:pPr>
        <w:pStyle w:val="SummaryHeading1"/>
      </w:pPr>
      <w:bookmarkStart w:id="13" w:name="_Toc11410732"/>
      <w:bookmarkEnd w:id="11"/>
      <w:r w:rsidRPr="00914B3A">
        <w:lastRenderedPageBreak/>
        <w:t>Acknowledg</w:t>
      </w:r>
      <w:r>
        <w:t>e</w:t>
      </w:r>
      <w:r w:rsidRPr="00914B3A">
        <w:t>ments</w:t>
      </w:r>
      <w:bookmarkEnd w:id="13"/>
    </w:p>
    <w:p w14:paraId="246BBA90" w14:textId="19EC80CC" w:rsidR="00780EC8" w:rsidRPr="00386B5D" w:rsidRDefault="00780EC8" w:rsidP="00780EC8">
      <w:r w:rsidRPr="00386B5D">
        <w:t>We acknowledge the Australian Government funding under the Australian Government Reef Program and specifically thank the Great Barrier Reef Marine Park Authority</w:t>
      </w:r>
      <w:r w:rsidR="00901DE2">
        <w:t xml:space="preserve"> (the Authority)</w:t>
      </w:r>
      <w:r w:rsidRPr="00386B5D">
        <w:t xml:space="preserve"> and the Department of </w:t>
      </w:r>
      <w:r w:rsidR="00044E63">
        <w:t xml:space="preserve">the </w:t>
      </w:r>
      <w:r w:rsidRPr="00386B5D">
        <w:t xml:space="preserve">Environment </w:t>
      </w:r>
      <w:r w:rsidR="00044E63">
        <w:t xml:space="preserve">and Energy </w:t>
      </w:r>
      <w:r w:rsidRPr="00386B5D">
        <w:t>for financial and technical support under this program</w:t>
      </w:r>
      <w:r w:rsidR="00BE3928" w:rsidRPr="00386B5D">
        <w:t xml:space="preserve">. Thank you to Bronwyn Houlden and Carol Honchin </w:t>
      </w:r>
      <w:r w:rsidRPr="00386B5D">
        <w:t xml:space="preserve">from the </w:t>
      </w:r>
      <w:r w:rsidR="00044E63">
        <w:t>Authority</w:t>
      </w:r>
      <w:r w:rsidR="00044E63" w:rsidRPr="00386B5D">
        <w:t xml:space="preserve"> </w:t>
      </w:r>
      <w:r w:rsidRPr="00386B5D">
        <w:t>for their overall project management</w:t>
      </w:r>
      <w:r w:rsidR="00BE3928" w:rsidRPr="00386B5D">
        <w:t xml:space="preserve"> and program guidance</w:t>
      </w:r>
      <w:r w:rsidRPr="00386B5D">
        <w:t xml:space="preserve">. </w:t>
      </w:r>
    </w:p>
    <w:p w14:paraId="2D08151D" w14:textId="35550F55" w:rsidR="00386B5D" w:rsidRDefault="00780EC8" w:rsidP="00B20831">
      <w:r w:rsidRPr="00386B5D">
        <w:t xml:space="preserve">We are grateful to all the people involved in the field work, particularly Jason Shearer and Bec Rowlands from Mission Beach Charters who have been involved in our long-term sampling of the Tully and Russell-Mulgrave marine waters, Andrew Mead from Barra Charters for the Burdekin region sampling and to </w:t>
      </w:r>
      <w:r w:rsidRPr="00386B5D">
        <w:rPr>
          <w:lang w:val="en-AU"/>
        </w:rPr>
        <w:t xml:space="preserve">the crew of the RV Cape Ferguson. </w:t>
      </w:r>
      <w:r w:rsidR="00386B5D" w:rsidRPr="00386B5D">
        <w:t xml:space="preserve">Thank you to the TropWATER laboratory and </w:t>
      </w:r>
      <w:r w:rsidR="001E7279">
        <w:t xml:space="preserve">the Australian Institute of Marins Science </w:t>
      </w:r>
      <w:r w:rsidR="00386B5D" w:rsidRPr="00386B5D">
        <w:t>Analytical Technology staff who have analysed a large volume of samples for the programs.</w:t>
      </w:r>
      <w:r w:rsidR="00386B5D">
        <w:t xml:space="preserve"> </w:t>
      </w:r>
    </w:p>
    <w:p w14:paraId="3431F80B" w14:textId="17FCA461" w:rsidR="00386B5D" w:rsidRDefault="00780EC8" w:rsidP="00B20831">
      <w:r w:rsidRPr="00386B5D">
        <w:rPr>
          <w:lang w:val="en-AU"/>
        </w:rPr>
        <w:t xml:space="preserve">We also thank </w:t>
      </w:r>
      <w:r w:rsidR="00BA08AB">
        <w:rPr>
          <w:lang w:val="en-AU"/>
        </w:rPr>
        <w:t>several</w:t>
      </w:r>
      <w:r w:rsidRPr="00386B5D">
        <w:rPr>
          <w:lang w:val="en-AU"/>
        </w:rPr>
        <w:t xml:space="preserve"> anonymous reviewers for their detailed reviews that improved</w:t>
      </w:r>
      <w:r w:rsidR="00F31B4C">
        <w:rPr>
          <w:lang w:val="en-AU"/>
        </w:rPr>
        <w:t xml:space="preserve"> earlier versions of this and</w:t>
      </w:r>
      <w:r w:rsidRPr="00386B5D">
        <w:rPr>
          <w:lang w:val="en-AU"/>
        </w:rPr>
        <w:t xml:space="preserve"> previous reports. </w:t>
      </w:r>
    </w:p>
    <w:p w14:paraId="246BBA96" w14:textId="141CE961" w:rsidR="00803656" w:rsidRDefault="00780EC8" w:rsidP="00B20831">
      <w:r>
        <w:t xml:space="preserve"> </w:t>
      </w:r>
    </w:p>
    <w:p w14:paraId="246BBA97" w14:textId="77777777" w:rsidR="00803656" w:rsidRPr="008467AA" w:rsidRDefault="00803656" w:rsidP="00803656">
      <w:pPr>
        <w:ind w:left="284" w:hanging="284"/>
        <w:rPr>
          <w:color w:val="0070C0"/>
          <w:lang w:val="en-AU"/>
        </w:rPr>
        <w:sectPr w:rsidR="00803656" w:rsidRPr="008467AA" w:rsidSect="00FA4F91">
          <w:pgSz w:w="11907" w:h="16840" w:code="9"/>
          <w:pgMar w:top="1440" w:right="1418" w:bottom="1440" w:left="1418" w:header="862" w:footer="720" w:gutter="0"/>
          <w:pgNumType w:fmt="lowerRoman"/>
          <w:cols w:space="720"/>
        </w:sectPr>
      </w:pPr>
    </w:p>
    <w:p w14:paraId="246BBA98" w14:textId="4A5F99C4" w:rsidR="00803656" w:rsidRPr="00B018AE" w:rsidRDefault="00803656">
      <w:pPr>
        <w:pStyle w:val="SummaryHeading1"/>
      </w:pPr>
      <w:bookmarkStart w:id="14" w:name="_Toc330115298"/>
      <w:bookmarkStart w:id="15" w:name="_Toc330177377"/>
      <w:bookmarkStart w:id="16" w:name="_Toc330177721"/>
      <w:bookmarkStart w:id="17" w:name="_Toc330191319"/>
      <w:bookmarkStart w:id="18" w:name="_Toc330281932"/>
      <w:bookmarkStart w:id="19" w:name="_Toc436082059"/>
      <w:bookmarkStart w:id="20" w:name="_Toc436913463"/>
      <w:bookmarkStart w:id="21" w:name="_Toc11410733"/>
      <w:bookmarkEnd w:id="5"/>
      <w:bookmarkEnd w:id="6"/>
      <w:r w:rsidRPr="00B018AE">
        <w:lastRenderedPageBreak/>
        <w:t xml:space="preserve">Executive </w:t>
      </w:r>
      <w:bookmarkEnd w:id="14"/>
      <w:bookmarkEnd w:id="15"/>
      <w:bookmarkEnd w:id="16"/>
      <w:bookmarkEnd w:id="17"/>
      <w:bookmarkEnd w:id="18"/>
      <w:bookmarkEnd w:id="19"/>
      <w:bookmarkEnd w:id="20"/>
      <w:r w:rsidR="00A86F67" w:rsidRPr="00B018AE">
        <w:t>summary</w:t>
      </w:r>
      <w:bookmarkEnd w:id="21"/>
    </w:p>
    <w:p w14:paraId="1C202EF4" w14:textId="2841D5B8" w:rsidR="00B9557A" w:rsidRDefault="00707B93" w:rsidP="00BA5921">
      <w:pPr>
        <w:rPr>
          <w:lang w:val="en-AU"/>
        </w:rPr>
      </w:pPr>
      <w:bookmarkStart w:id="22" w:name="_Hlk501008443"/>
      <w:r>
        <w:rPr>
          <w:lang w:val="en-AU"/>
        </w:rPr>
        <w:t xml:space="preserve">The </w:t>
      </w:r>
      <w:r w:rsidR="00901DE2">
        <w:rPr>
          <w:lang w:val="en-AU"/>
        </w:rPr>
        <w:t>inshore w</w:t>
      </w:r>
      <w:r>
        <w:rPr>
          <w:lang w:val="en-AU"/>
        </w:rPr>
        <w:t xml:space="preserve">ater </w:t>
      </w:r>
      <w:r w:rsidR="00901DE2">
        <w:rPr>
          <w:lang w:val="en-AU"/>
        </w:rPr>
        <w:t>q</w:t>
      </w:r>
      <w:r>
        <w:rPr>
          <w:lang w:val="en-AU"/>
        </w:rPr>
        <w:t xml:space="preserve">uality aspect of the Marine Monitoring Program </w:t>
      </w:r>
      <w:r w:rsidR="00094AD1">
        <w:rPr>
          <w:lang w:val="en-AU"/>
        </w:rPr>
        <w:t>reports</w:t>
      </w:r>
      <w:r w:rsidR="002C2CA7">
        <w:rPr>
          <w:lang w:val="en-AU"/>
        </w:rPr>
        <w:t xml:space="preserve"> </w:t>
      </w:r>
      <w:r w:rsidR="00901DE2">
        <w:rPr>
          <w:lang w:val="en-AU"/>
        </w:rPr>
        <w:t xml:space="preserve">on </w:t>
      </w:r>
      <w:r w:rsidR="002C2CA7">
        <w:rPr>
          <w:lang w:val="en-AU"/>
        </w:rPr>
        <w:t xml:space="preserve">the </w:t>
      </w:r>
      <w:r>
        <w:rPr>
          <w:lang w:val="en-AU"/>
        </w:rPr>
        <w:t xml:space="preserve">annual condition and trend in </w:t>
      </w:r>
      <w:r w:rsidR="00386B5D" w:rsidRPr="00F65073">
        <w:rPr>
          <w:lang w:val="en-AU"/>
        </w:rPr>
        <w:t xml:space="preserve">water quality </w:t>
      </w:r>
      <w:r w:rsidR="002C2CA7">
        <w:rPr>
          <w:lang w:val="en-AU"/>
        </w:rPr>
        <w:t>of the Great Barrier Reef</w:t>
      </w:r>
      <w:r w:rsidR="00386B5D">
        <w:rPr>
          <w:lang w:val="en-AU"/>
        </w:rPr>
        <w:t xml:space="preserve"> </w:t>
      </w:r>
      <w:r>
        <w:rPr>
          <w:lang w:val="en-AU"/>
        </w:rPr>
        <w:t xml:space="preserve">(the Reef) </w:t>
      </w:r>
      <w:r w:rsidR="00386B5D">
        <w:rPr>
          <w:lang w:val="en-AU"/>
        </w:rPr>
        <w:t xml:space="preserve">with reference to previous data </w:t>
      </w:r>
      <w:r w:rsidR="00386B5D" w:rsidRPr="00F65073">
        <w:rPr>
          <w:lang w:val="en-AU"/>
        </w:rPr>
        <w:t>from 2005</w:t>
      </w:r>
      <w:r w:rsidR="00307369">
        <w:rPr>
          <w:lang w:val="en-AU"/>
        </w:rPr>
        <w:t xml:space="preserve"> to </w:t>
      </w:r>
      <w:r w:rsidR="00386B5D" w:rsidRPr="00F65073">
        <w:rPr>
          <w:lang w:val="en-AU"/>
        </w:rPr>
        <w:t>201</w:t>
      </w:r>
      <w:r w:rsidR="00386B5D">
        <w:rPr>
          <w:lang w:val="en-AU"/>
        </w:rPr>
        <w:t>7</w:t>
      </w:r>
      <w:r w:rsidR="00386B5D" w:rsidRPr="00F65073">
        <w:rPr>
          <w:lang w:val="en-AU"/>
        </w:rPr>
        <w:t xml:space="preserve">. </w:t>
      </w:r>
      <w:r w:rsidR="00D0754F">
        <w:rPr>
          <w:color w:val="000000" w:themeColor="text1"/>
          <w:lang w:val="en-AU"/>
        </w:rPr>
        <w:t xml:space="preserve">The program design includes </w:t>
      </w:r>
      <w:r w:rsidR="00AC7B34">
        <w:rPr>
          <w:color w:val="000000" w:themeColor="text1"/>
          <w:lang w:val="en-AU"/>
        </w:rPr>
        <w:t xml:space="preserve">the </w:t>
      </w:r>
      <w:r w:rsidR="00D0754F">
        <w:rPr>
          <w:color w:val="000000" w:themeColor="text1"/>
          <w:lang w:val="en-AU"/>
        </w:rPr>
        <w:t xml:space="preserve">collection of water samples along transects in the </w:t>
      </w:r>
      <w:r w:rsidR="0022446C">
        <w:rPr>
          <w:color w:val="000000" w:themeColor="text1"/>
          <w:lang w:val="en-AU"/>
        </w:rPr>
        <w:t xml:space="preserve">Cape York, </w:t>
      </w:r>
      <w:r w:rsidR="0022446C" w:rsidRPr="00835698">
        <w:rPr>
          <w:rFonts w:cs="Arial"/>
          <w:lang w:val="en-AU"/>
        </w:rPr>
        <w:t>Wet Tropics, Burdekin and Mackay</w:t>
      </w:r>
      <w:r w:rsidR="00901DE2">
        <w:rPr>
          <w:rFonts w:cs="Arial"/>
          <w:lang w:val="en-AU"/>
        </w:rPr>
        <w:t>-</w:t>
      </w:r>
      <w:r w:rsidR="0022446C" w:rsidRPr="00835698">
        <w:rPr>
          <w:rFonts w:cs="Arial"/>
          <w:lang w:val="en-AU"/>
        </w:rPr>
        <w:t>Whitsunday</w:t>
      </w:r>
      <w:r w:rsidR="0022446C">
        <w:rPr>
          <w:color w:val="000000" w:themeColor="text1"/>
          <w:lang w:val="en-AU"/>
        </w:rPr>
        <w:t xml:space="preserve"> </w:t>
      </w:r>
      <w:r w:rsidR="00D0754F">
        <w:rPr>
          <w:color w:val="000000" w:themeColor="text1"/>
          <w:lang w:val="en-AU"/>
        </w:rPr>
        <w:t xml:space="preserve">focus areas year-round, with higher frequency sampling </w:t>
      </w:r>
      <w:r w:rsidR="00561AEB">
        <w:rPr>
          <w:color w:val="000000" w:themeColor="text1"/>
          <w:lang w:val="en-AU"/>
        </w:rPr>
        <w:t xml:space="preserve">during </w:t>
      </w:r>
      <w:r w:rsidR="00D0754F">
        <w:rPr>
          <w:color w:val="000000" w:themeColor="text1"/>
          <w:lang w:val="en-AU"/>
        </w:rPr>
        <w:t>the wet season</w:t>
      </w:r>
      <w:r w:rsidR="00B9557A">
        <w:rPr>
          <w:color w:val="000000" w:themeColor="text1"/>
          <w:lang w:val="en-AU"/>
        </w:rPr>
        <w:t xml:space="preserve"> </w:t>
      </w:r>
      <w:r>
        <w:rPr>
          <w:color w:val="000000" w:themeColor="text1"/>
          <w:lang w:val="en-AU"/>
        </w:rPr>
        <w:t>to better characterise this period of episodic river discharge</w:t>
      </w:r>
      <w:r w:rsidR="00D0754F">
        <w:rPr>
          <w:color w:val="000000" w:themeColor="text1"/>
          <w:lang w:val="en-AU"/>
        </w:rPr>
        <w:t xml:space="preserve">. </w:t>
      </w:r>
      <w:r w:rsidR="007C04DF">
        <w:rPr>
          <w:color w:val="000000" w:themeColor="text1"/>
          <w:lang w:val="en-AU"/>
        </w:rPr>
        <w:t xml:space="preserve">Satellite imagery and </w:t>
      </w:r>
      <w:r w:rsidR="00932527">
        <w:rPr>
          <w:color w:val="000000" w:themeColor="text1"/>
          <w:lang w:val="en-AU"/>
        </w:rPr>
        <w:t xml:space="preserve">modelling simulations are linked with </w:t>
      </w:r>
      <w:r w:rsidR="00932527" w:rsidRPr="007800CC">
        <w:rPr>
          <w:i/>
          <w:color w:val="000000" w:themeColor="text1"/>
          <w:lang w:val="en-AU"/>
        </w:rPr>
        <w:t>in</w:t>
      </w:r>
      <w:r w:rsidR="002D5823">
        <w:rPr>
          <w:i/>
          <w:color w:val="000000" w:themeColor="text1"/>
          <w:lang w:val="en-AU"/>
        </w:rPr>
        <w:t>-</w:t>
      </w:r>
      <w:r w:rsidR="00932527" w:rsidRPr="007800CC">
        <w:rPr>
          <w:i/>
          <w:color w:val="000000" w:themeColor="text1"/>
          <w:lang w:val="en-AU"/>
        </w:rPr>
        <w:t>situ</w:t>
      </w:r>
      <w:r w:rsidR="00932527">
        <w:rPr>
          <w:color w:val="000000" w:themeColor="text1"/>
          <w:lang w:val="en-AU"/>
        </w:rPr>
        <w:t xml:space="preserve"> monitoring data to estimate the exposure of inshore areas to end-of-catchment loads from rivers.</w:t>
      </w:r>
    </w:p>
    <w:p w14:paraId="5BE1A67E" w14:textId="77777777" w:rsidR="00D0754F" w:rsidRPr="006206EB" w:rsidRDefault="00D0754F" w:rsidP="00B828FF">
      <w:pPr>
        <w:pStyle w:val="SummaryHeading2"/>
      </w:pPr>
      <w:bookmarkStart w:id="23" w:name="_Toc536529793"/>
      <w:bookmarkStart w:id="24" w:name="_Toc536529794"/>
      <w:bookmarkStart w:id="25" w:name="_Toc536529797"/>
      <w:bookmarkStart w:id="26" w:name="_Toc536529799"/>
      <w:bookmarkStart w:id="27" w:name="_Toc393133559"/>
      <w:bookmarkStart w:id="28" w:name="_Toc406143726"/>
      <w:bookmarkEnd w:id="23"/>
      <w:bookmarkEnd w:id="24"/>
      <w:bookmarkEnd w:id="25"/>
      <w:bookmarkEnd w:id="26"/>
      <w:r w:rsidRPr="006206EB">
        <w:t>Trends in key water quality indicators</w:t>
      </w:r>
      <w:bookmarkEnd w:id="27"/>
      <w:bookmarkEnd w:id="28"/>
      <w:r w:rsidRPr="006206EB">
        <w:t xml:space="preserve"> </w:t>
      </w:r>
    </w:p>
    <w:p w14:paraId="41BC58B3" w14:textId="00B0B87B" w:rsidR="00E5338E" w:rsidRDefault="004E5FC9" w:rsidP="00E5338E">
      <w:pPr>
        <w:rPr>
          <w:rFonts w:cs="Arial"/>
          <w:lang w:val="en-AU"/>
        </w:rPr>
      </w:pPr>
      <w:r>
        <w:rPr>
          <w:lang w:val="en-AU"/>
        </w:rPr>
        <w:t>K</w:t>
      </w:r>
      <w:r w:rsidR="00D0754F" w:rsidRPr="00C226BC">
        <w:rPr>
          <w:rFonts w:cs="Arial"/>
          <w:lang w:val="en-AU"/>
        </w:rPr>
        <w:t xml:space="preserve">ey water quality indicators were </w:t>
      </w:r>
      <w:r>
        <w:rPr>
          <w:rFonts w:cs="Arial"/>
          <w:lang w:val="en-AU"/>
        </w:rPr>
        <w:t>used to derive</w:t>
      </w:r>
      <w:r w:rsidR="00D0754F" w:rsidRPr="00C226BC">
        <w:rPr>
          <w:rFonts w:cs="Arial"/>
          <w:lang w:val="en-AU"/>
        </w:rPr>
        <w:t xml:space="preserve"> </w:t>
      </w:r>
      <w:r w:rsidR="003F1F7B">
        <w:rPr>
          <w:rFonts w:cs="Arial"/>
          <w:lang w:val="en-AU"/>
        </w:rPr>
        <w:t>a W</w:t>
      </w:r>
      <w:r w:rsidR="00E7330A" w:rsidRPr="00C226BC">
        <w:rPr>
          <w:rFonts w:cs="Arial"/>
          <w:lang w:val="en-AU"/>
        </w:rPr>
        <w:t xml:space="preserve">ater </w:t>
      </w:r>
      <w:r w:rsidR="003F1F7B">
        <w:rPr>
          <w:rFonts w:cs="Arial"/>
          <w:lang w:val="en-AU"/>
        </w:rPr>
        <w:t>Q</w:t>
      </w:r>
      <w:r w:rsidR="00E7330A" w:rsidRPr="00C226BC">
        <w:rPr>
          <w:rFonts w:cs="Arial"/>
          <w:lang w:val="en-AU"/>
        </w:rPr>
        <w:t xml:space="preserve">uality </w:t>
      </w:r>
      <w:r w:rsidR="003F1F7B">
        <w:rPr>
          <w:rFonts w:cs="Arial"/>
          <w:lang w:val="en-AU"/>
        </w:rPr>
        <w:t xml:space="preserve">Index </w:t>
      </w:r>
      <w:r w:rsidR="00D0754F" w:rsidRPr="00C226BC">
        <w:rPr>
          <w:rFonts w:cs="Arial"/>
          <w:lang w:val="en-AU"/>
        </w:rPr>
        <w:t xml:space="preserve">which </w:t>
      </w:r>
      <w:r w:rsidR="004F3BCE">
        <w:rPr>
          <w:rFonts w:cs="Arial"/>
          <w:lang w:val="en-AU"/>
        </w:rPr>
        <w:t>communicate</w:t>
      </w:r>
      <w:r w:rsidR="003F1F7B">
        <w:rPr>
          <w:rFonts w:cs="Arial"/>
          <w:lang w:val="en-AU"/>
        </w:rPr>
        <w:t>s</w:t>
      </w:r>
      <w:r w:rsidR="004F3BCE">
        <w:rPr>
          <w:rFonts w:cs="Arial"/>
          <w:lang w:val="en-AU"/>
        </w:rPr>
        <w:t xml:space="preserve"> the long-term trend </w:t>
      </w:r>
      <w:r w:rsidR="00E5338E">
        <w:rPr>
          <w:rFonts w:eastAsia="Calibri" w:cs="Arial"/>
        </w:rPr>
        <w:t xml:space="preserve">(insensitive to </w:t>
      </w:r>
      <w:r w:rsidR="00C739E5">
        <w:rPr>
          <w:rFonts w:eastAsia="Calibri" w:cs="Arial"/>
        </w:rPr>
        <w:t>year-to-year</w:t>
      </w:r>
      <w:r w:rsidR="00E5338E">
        <w:rPr>
          <w:rFonts w:eastAsia="Calibri" w:cs="Arial"/>
        </w:rPr>
        <w:t xml:space="preserve"> variability)</w:t>
      </w:r>
      <w:r w:rsidR="00E5338E" w:rsidRPr="00C226BC">
        <w:rPr>
          <w:rFonts w:eastAsia="Calibri" w:cs="Arial"/>
        </w:rPr>
        <w:t xml:space="preserve"> </w:t>
      </w:r>
      <w:r w:rsidR="004F3BCE">
        <w:rPr>
          <w:rFonts w:cs="Arial"/>
          <w:lang w:val="en-AU"/>
        </w:rPr>
        <w:t>and annual condition</w:t>
      </w:r>
      <w:r w:rsidR="00E5338E">
        <w:rPr>
          <w:rFonts w:cs="Arial"/>
          <w:lang w:val="en-AU"/>
        </w:rPr>
        <w:t xml:space="preserve"> </w:t>
      </w:r>
      <w:r w:rsidR="00E5338E">
        <w:rPr>
          <w:rFonts w:cs="Arial"/>
          <w:color w:val="000000"/>
          <w:lang w:val="en-AU"/>
        </w:rPr>
        <w:t xml:space="preserve">(sensitive to </w:t>
      </w:r>
      <w:r w:rsidR="00C739E5">
        <w:rPr>
          <w:rFonts w:eastAsia="Calibri" w:cs="Arial"/>
        </w:rPr>
        <w:t>year-to-year</w:t>
      </w:r>
      <w:r w:rsidR="00E5338E">
        <w:rPr>
          <w:rFonts w:cs="Arial"/>
          <w:color w:val="000000"/>
          <w:lang w:val="en-AU"/>
        </w:rPr>
        <w:t xml:space="preserve"> variability)</w:t>
      </w:r>
      <w:r w:rsidR="004F3BCE">
        <w:rPr>
          <w:rFonts w:cs="Arial"/>
          <w:lang w:val="en-AU"/>
        </w:rPr>
        <w:t xml:space="preserve"> of water quality relative to </w:t>
      </w:r>
      <w:r w:rsidR="00E7330A">
        <w:rPr>
          <w:rFonts w:cs="Arial"/>
          <w:lang w:val="en-AU"/>
        </w:rPr>
        <w:t>guideline values</w:t>
      </w:r>
      <w:r w:rsidR="00E30B30">
        <w:rPr>
          <w:rFonts w:cs="Arial"/>
          <w:lang w:val="en-AU"/>
        </w:rPr>
        <w:t xml:space="preserve"> (GVs)</w:t>
      </w:r>
      <w:r w:rsidR="004F3BCE">
        <w:rPr>
          <w:rFonts w:cs="Arial"/>
          <w:lang w:val="en-AU"/>
        </w:rPr>
        <w:t xml:space="preserve">. </w:t>
      </w:r>
      <w:r w:rsidR="003E5025">
        <w:rPr>
          <w:rFonts w:cs="Arial"/>
          <w:lang w:val="en-AU"/>
        </w:rPr>
        <w:t xml:space="preserve">Trends were not assessed for the Cape York region due to </w:t>
      </w:r>
      <w:r w:rsidR="00901DE2">
        <w:rPr>
          <w:rFonts w:cs="Arial"/>
          <w:lang w:val="en-AU"/>
        </w:rPr>
        <w:t xml:space="preserve">insufficient </w:t>
      </w:r>
      <w:r w:rsidR="003E5025">
        <w:rPr>
          <w:rFonts w:cs="Arial"/>
          <w:lang w:val="en-AU"/>
        </w:rPr>
        <w:t>long-term monitoring data.</w:t>
      </w:r>
    </w:p>
    <w:p w14:paraId="08253400" w14:textId="0D4FF976" w:rsidR="00E5338E" w:rsidRDefault="00F952FE" w:rsidP="00E5338E">
      <w:r>
        <w:t xml:space="preserve">The </w:t>
      </w:r>
      <w:r w:rsidR="003F1F7B">
        <w:t>I</w:t>
      </w:r>
      <w:r>
        <w:t>ndex derived from m</w:t>
      </w:r>
      <w:r w:rsidR="00E5338E">
        <w:t xml:space="preserve">onitoring showed that long-term </w:t>
      </w:r>
      <w:r w:rsidR="00430108">
        <w:t xml:space="preserve">inshore </w:t>
      </w:r>
      <w:r w:rsidR="00E5338E">
        <w:t xml:space="preserve">water quality </w:t>
      </w:r>
      <w:r w:rsidR="0015578D">
        <w:t xml:space="preserve">(insensitive to </w:t>
      </w:r>
      <w:r w:rsidR="00C739E5">
        <w:rPr>
          <w:rFonts w:eastAsia="Calibri" w:cs="Arial"/>
        </w:rPr>
        <w:t>year-to-year</w:t>
      </w:r>
      <w:r w:rsidR="0015578D">
        <w:t xml:space="preserve"> variability) </w:t>
      </w:r>
      <w:r w:rsidR="00E5338E">
        <w:t xml:space="preserve">has: </w:t>
      </w:r>
    </w:p>
    <w:p w14:paraId="16489B13" w14:textId="53506734" w:rsidR="00E5338E" w:rsidRDefault="00E5338E" w:rsidP="00FB2102">
      <w:pPr>
        <w:pStyle w:val="ListParagraph"/>
        <w:numPr>
          <w:ilvl w:val="0"/>
          <w:numId w:val="65"/>
        </w:numPr>
        <w:ind w:left="851" w:hanging="284"/>
      </w:pPr>
      <w:r>
        <w:t xml:space="preserve">declined in parts of the </w:t>
      </w:r>
      <w:r w:rsidR="00430108">
        <w:t xml:space="preserve">Wet Tropics region but remains </w:t>
      </w:r>
      <w:r w:rsidRPr="0097272C">
        <w:rPr>
          <w:b/>
        </w:rPr>
        <w:t>good</w:t>
      </w:r>
      <w:r>
        <w:t xml:space="preserve"> </w:t>
      </w:r>
      <w:r w:rsidR="00BE4978">
        <w:t>in general</w:t>
      </w:r>
    </w:p>
    <w:p w14:paraId="7A71EEC8" w14:textId="62C5CDB2" w:rsidR="00E5338E" w:rsidRDefault="00E5338E" w:rsidP="00FB2102">
      <w:pPr>
        <w:pStyle w:val="ListParagraph"/>
        <w:numPr>
          <w:ilvl w:val="0"/>
          <w:numId w:val="65"/>
        </w:numPr>
        <w:ind w:left="851" w:hanging="284"/>
      </w:pPr>
      <w:r>
        <w:t xml:space="preserve">remained stable in the Burdekin </w:t>
      </w:r>
      <w:r w:rsidR="00BE4978">
        <w:t xml:space="preserve">region </w:t>
      </w:r>
      <w:r>
        <w:t xml:space="preserve">and is currently considered </w:t>
      </w:r>
      <w:r w:rsidRPr="0097272C">
        <w:rPr>
          <w:b/>
        </w:rPr>
        <w:t>good</w:t>
      </w:r>
    </w:p>
    <w:p w14:paraId="7FE26869" w14:textId="16A208D9" w:rsidR="00E5338E" w:rsidRDefault="00430108" w:rsidP="00FB2102">
      <w:pPr>
        <w:pStyle w:val="ListParagraph"/>
        <w:numPr>
          <w:ilvl w:val="0"/>
          <w:numId w:val="65"/>
        </w:numPr>
        <w:ind w:left="851" w:hanging="284"/>
      </w:pPr>
      <w:r>
        <w:t>d</w:t>
      </w:r>
      <w:r w:rsidR="00E5338E">
        <w:t>eclined</w:t>
      </w:r>
      <w:r>
        <w:t xml:space="preserve"> in</w:t>
      </w:r>
      <w:r w:rsidR="00E5338E">
        <w:t xml:space="preserve"> the </w:t>
      </w:r>
      <w:r w:rsidR="00901DE2">
        <w:t xml:space="preserve">Mackay-Whitsunday </w:t>
      </w:r>
      <w:r w:rsidR="00E5338E">
        <w:t>region over ti</w:t>
      </w:r>
      <w:r>
        <w:t xml:space="preserve">me and is currently considered </w:t>
      </w:r>
      <w:r w:rsidR="00E5338E" w:rsidRPr="0097272C">
        <w:rPr>
          <w:b/>
        </w:rPr>
        <w:t>moderate</w:t>
      </w:r>
      <w:r w:rsidR="00E5338E">
        <w:t xml:space="preserve">. </w:t>
      </w:r>
    </w:p>
    <w:p w14:paraId="2BCC8ACB" w14:textId="3B6D5F7E" w:rsidR="00E5338E" w:rsidRDefault="00E5338E" w:rsidP="00E5338E">
      <w:r>
        <w:t xml:space="preserve">The annual condition </w:t>
      </w:r>
      <w:r w:rsidR="003F1F7B">
        <w:t xml:space="preserve">Index </w:t>
      </w:r>
      <w:r>
        <w:t xml:space="preserve">showed that inshore water quality </w:t>
      </w:r>
      <w:r w:rsidR="0015578D">
        <w:t xml:space="preserve">(sensitive to </w:t>
      </w:r>
      <w:r w:rsidR="00C739E5">
        <w:rPr>
          <w:rFonts w:eastAsia="Calibri" w:cs="Arial"/>
        </w:rPr>
        <w:t>year-to-year</w:t>
      </w:r>
      <w:r w:rsidR="0015578D">
        <w:t xml:space="preserve"> variability) </w:t>
      </w:r>
      <w:r>
        <w:t xml:space="preserve">was: </w:t>
      </w:r>
    </w:p>
    <w:p w14:paraId="60F550F5" w14:textId="15A92AFD" w:rsidR="00E5338E" w:rsidRDefault="00E5338E" w:rsidP="00FB2102">
      <w:pPr>
        <w:pStyle w:val="ListParagraph"/>
        <w:numPr>
          <w:ilvl w:val="0"/>
          <w:numId w:val="66"/>
        </w:numPr>
        <w:ind w:left="851" w:hanging="284"/>
      </w:pPr>
      <w:r>
        <w:t xml:space="preserve">generally </w:t>
      </w:r>
      <w:r w:rsidRPr="0097272C">
        <w:rPr>
          <w:b/>
        </w:rPr>
        <w:t>poor</w:t>
      </w:r>
      <w:r>
        <w:t xml:space="preserve"> this year in the Wet Tropics and Burdekin regions, which was likely related to river discharge above or close to the long-term median in these regions</w:t>
      </w:r>
    </w:p>
    <w:p w14:paraId="1528CCA6" w14:textId="613A2F38" w:rsidR="0015578D" w:rsidRPr="0097272C" w:rsidRDefault="00E5338E" w:rsidP="00FB2102">
      <w:pPr>
        <w:pStyle w:val="ListParagraph"/>
        <w:numPr>
          <w:ilvl w:val="0"/>
          <w:numId w:val="66"/>
        </w:numPr>
        <w:ind w:left="851" w:hanging="284"/>
        <w:rPr>
          <w:color w:val="000000" w:themeColor="text1"/>
          <w:lang w:val="en-AU"/>
        </w:rPr>
      </w:pPr>
      <w:r w:rsidRPr="0097272C">
        <w:rPr>
          <w:b/>
        </w:rPr>
        <w:t>moderate</w:t>
      </w:r>
      <w:r>
        <w:t xml:space="preserve"> in the </w:t>
      </w:r>
      <w:r w:rsidR="00901DE2">
        <w:t xml:space="preserve">Mackay-Whitsunday </w:t>
      </w:r>
      <w:r>
        <w:t xml:space="preserve">region having </w:t>
      </w:r>
      <w:r w:rsidR="0015578D">
        <w:t xml:space="preserve">improved from </w:t>
      </w:r>
      <w:r w:rsidR="000C71F4">
        <w:t xml:space="preserve">a </w:t>
      </w:r>
      <w:r>
        <w:t>very poor condition in 2016</w:t>
      </w:r>
      <w:r w:rsidR="000C71F4">
        <w:t>–</w:t>
      </w:r>
      <w:r>
        <w:t xml:space="preserve">17, which was likely related to this year’s drier-than-average wet season following last year’s wetter-than-average wet season. </w:t>
      </w:r>
    </w:p>
    <w:p w14:paraId="3A14A027" w14:textId="1A2DE186" w:rsidR="0015578D" w:rsidRDefault="0015578D" w:rsidP="00E5338E">
      <w:pPr>
        <w:rPr>
          <w:color w:val="000000" w:themeColor="text1"/>
          <w:lang w:val="en-AU"/>
        </w:rPr>
      </w:pPr>
      <w:r w:rsidRPr="0015578D">
        <w:rPr>
          <w:rFonts w:cs="Arial"/>
          <w:lang w:val="en-AU"/>
        </w:rPr>
        <w:t xml:space="preserve">Differences in scoring between versions of the Index are expected as </w:t>
      </w:r>
      <w:r>
        <w:rPr>
          <w:rFonts w:cs="Arial"/>
          <w:lang w:val="en-AU"/>
        </w:rPr>
        <w:t>they</w:t>
      </w:r>
      <w:r w:rsidRPr="0015578D">
        <w:rPr>
          <w:rFonts w:cs="Arial"/>
          <w:lang w:val="en-AU"/>
        </w:rPr>
        <w:t xml:space="preserve"> are designed to communicate different </w:t>
      </w:r>
      <w:r w:rsidR="00F71A35">
        <w:rPr>
          <w:rFonts w:cs="Arial"/>
          <w:lang w:val="en-AU"/>
        </w:rPr>
        <w:t>sources</w:t>
      </w:r>
      <w:r w:rsidR="00BE4978">
        <w:rPr>
          <w:rFonts w:cs="Arial"/>
          <w:lang w:val="en-AU"/>
        </w:rPr>
        <w:t xml:space="preserve"> of variability in</w:t>
      </w:r>
      <w:r w:rsidR="00BE4978" w:rsidRPr="0015578D">
        <w:rPr>
          <w:rFonts w:cs="Arial"/>
          <w:lang w:val="en-AU"/>
        </w:rPr>
        <w:t xml:space="preserve"> </w:t>
      </w:r>
      <w:r w:rsidRPr="0015578D">
        <w:rPr>
          <w:rFonts w:cs="Arial"/>
          <w:lang w:val="en-AU"/>
        </w:rPr>
        <w:t>water quality</w:t>
      </w:r>
      <w:r>
        <w:rPr>
          <w:rFonts w:cs="Arial"/>
          <w:lang w:val="en-AU"/>
        </w:rPr>
        <w:t xml:space="preserve">. </w:t>
      </w:r>
    </w:p>
    <w:p w14:paraId="5CA77F79" w14:textId="6368E96F" w:rsidR="00E5338E" w:rsidRDefault="00E5338E" w:rsidP="00E5338E">
      <w:pPr>
        <w:rPr>
          <w:lang w:val="en-AU" w:eastAsia="en-AU"/>
        </w:rPr>
      </w:pPr>
    </w:p>
    <w:p w14:paraId="332FB990" w14:textId="0671CBB4" w:rsidR="00D0754F" w:rsidRDefault="00F04C88" w:rsidP="00D0754F">
      <w:pPr>
        <w:rPr>
          <w:rFonts w:cs="Arial"/>
          <w:lang w:val="en-AU"/>
        </w:rPr>
      </w:pPr>
      <w:r>
        <w:rPr>
          <w:rFonts w:cs="Arial"/>
          <w:noProof/>
          <w:lang w:val="en-AU" w:eastAsia="en-AU"/>
        </w:rPr>
        <w:drawing>
          <wp:inline distT="0" distB="0" distL="0" distR="0" wp14:anchorId="1B7362C5" wp14:editId="1DF61D6B">
            <wp:extent cx="6120765" cy="1644015"/>
            <wp:effectExtent l="0" t="0" r="0" b="0"/>
            <wp:docPr id="2088" name="Picture 2088" descr="Water Quality Index scores from 2006 to 2018 for the Wet Tropics, Burdekin and Mackay Whitsunday regions. The Index is calculated to show the ‘long-term’ trend in water quality since the start of monitoring (circles) based on the initial program design. An updated version communicating annual condition is calculated from 2015 onwards (squares) that includes increased temporal and spatial sampling and relates water quality values to wet and dry season Reef water quality guidelines. The Index includes five variables: water clarity, concentrations of nitrate/nitrite, particulate nitrogen, particulate phosphorus, and chlorophyll a. Details of calculations can be found in Appendix D." title="Water Quality Index scores from 2006 to 2018 for the Wet Tropics, Burdekin and Mackay Whitsunday reg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 name="wq_worms_comb_region_NoCapeYork-01.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120765" cy="1644015"/>
                    </a:xfrm>
                    <a:prstGeom prst="rect">
                      <a:avLst/>
                    </a:prstGeom>
                  </pic:spPr>
                </pic:pic>
              </a:graphicData>
            </a:graphic>
          </wp:inline>
        </w:drawing>
      </w:r>
    </w:p>
    <w:p w14:paraId="48EE9D9B" w14:textId="10325A24" w:rsidR="00D0754F" w:rsidRPr="00323B0A" w:rsidRDefault="00D0754F" w:rsidP="00D0754F">
      <w:pPr>
        <w:pStyle w:val="Figure"/>
        <w:rPr>
          <w:vanish/>
          <w:specVanish/>
        </w:rPr>
      </w:pPr>
      <w:bookmarkStart w:id="29" w:name="_Ref470132586"/>
      <w:r>
        <w:t xml:space="preserve">Figure </w:t>
      </w:r>
      <w:bookmarkEnd w:id="29"/>
      <w:r>
        <w:t xml:space="preserve">i: </w:t>
      </w:r>
      <w:r w:rsidRPr="00E36C16">
        <w:t xml:space="preserve">Water </w:t>
      </w:r>
      <w:r w:rsidR="00104B01">
        <w:t>Q</w:t>
      </w:r>
      <w:r w:rsidR="00104B01" w:rsidRPr="00E36C16">
        <w:t xml:space="preserve">uality </w:t>
      </w:r>
      <w:r w:rsidR="00104B01">
        <w:t>I</w:t>
      </w:r>
      <w:r w:rsidR="00104B01" w:rsidRPr="00E36C16">
        <w:t xml:space="preserve">ndex </w:t>
      </w:r>
      <w:r w:rsidR="00C95207">
        <w:t xml:space="preserve">scores </w:t>
      </w:r>
      <w:r w:rsidRPr="00E36C16">
        <w:t>from 2006</w:t>
      </w:r>
      <w:r w:rsidR="000C71F4">
        <w:rPr>
          <w:color w:val="000000" w:themeColor="text1"/>
          <w:szCs w:val="22"/>
          <w:lang w:val="en-AU"/>
        </w:rPr>
        <w:t xml:space="preserve"> to </w:t>
      </w:r>
      <w:r w:rsidR="00D27B7A">
        <w:rPr>
          <w:color w:val="000000" w:themeColor="text1"/>
          <w:szCs w:val="22"/>
          <w:lang w:val="en-AU"/>
        </w:rPr>
        <w:t>20</w:t>
      </w:r>
      <w:r w:rsidRPr="00E36C16">
        <w:t>1</w:t>
      </w:r>
      <w:r w:rsidR="00D27B7A">
        <w:t>8</w:t>
      </w:r>
      <w:r w:rsidRPr="00E36C16">
        <w:t xml:space="preserve"> for the Wet Tropics, Burdekin and </w:t>
      </w:r>
      <w:r w:rsidR="00901DE2">
        <w:t xml:space="preserve">Mackay-Whitsunday </w:t>
      </w:r>
      <w:r w:rsidRPr="00E36C16">
        <w:t>regions</w:t>
      </w:r>
      <w:r w:rsidRPr="00984C57">
        <w:t>.</w:t>
      </w:r>
    </w:p>
    <w:p w14:paraId="05212A6A" w14:textId="4249C558" w:rsidR="00D0754F" w:rsidRDefault="00D0754F" w:rsidP="00580EC8">
      <w:pPr>
        <w:pStyle w:val="Figure"/>
        <w:rPr>
          <w:rStyle w:val="IntenseReference"/>
          <w:rFonts w:eastAsiaTheme="majorEastAsia"/>
        </w:rPr>
      </w:pPr>
      <w:r>
        <w:rPr>
          <w:rFonts w:eastAsia="Calibri" w:cs="Arial"/>
        </w:rPr>
        <w:t xml:space="preserve"> </w:t>
      </w:r>
      <w:r w:rsidR="00580EC8">
        <w:rPr>
          <w:rFonts w:eastAsia="Calibri" w:cs="Arial"/>
        </w:rPr>
        <w:t>T</w:t>
      </w:r>
      <w:r w:rsidRPr="003222D9">
        <w:rPr>
          <w:rFonts w:eastAsia="Calibri" w:cs="Arial"/>
        </w:rPr>
        <w:t xml:space="preserve">he </w:t>
      </w:r>
      <w:r w:rsidR="00104B01">
        <w:rPr>
          <w:color w:val="000000" w:themeColor="text1"/>
          <w:lang w:val="en-AU"/>
        </w:rPr>
        <w:t>I</w:t>
      </w:r>
      <w:r w:rsidR="00104B01" w:rsidRPr="003222D9">
        <w:rPr>
          <w:color w:val="000000" w:themeColor="text1"/>
          <w:lang w:val="en-AU"/>
        </w:rPr>
        <w:t xml:space="preserve">ndex </w:t>
      </w:r>
      <w:r w:rsidR="00580EC8">
        <w:rPr>
          <w:color w:val="000000" w:themeColor="text1"/>
          <w:lang w:val="en-AU"/>
        </w:rPr>
        <w:t xml:space="preserve">is calculated to show the </w:t>
      </w:r>
      <w:r w:rsidR="00C95207">
        <w:rPr>
          <w:color w:val="000000" w:themeColor="text1"/>
          <w:lang w:val="en-AU"/>
        </w:rPr>
        <w:t xml:space="preserve">‘long-term’ </w:t>
      </w:r>
      <w:r w:rsidR="00580EC8">
        <w:rPr>
          <w:color w:val="000000" w:themeColor="text1"/>
          <w:lang w:val="en-AU"/>
        </w:rPr>
        <w:t xml:space="preserve">trend </w:t>
      </w:r>
      <w:r w:rsidR="001862D3">
        <w:rPr>
          <w:color w:val="000000" w:themeColor="text1"/>
          <w:lang w:val="en-AU"/>
        </w:rPr>
        <w:t xml:space="preserve">in water quality since the start of </w:t>
      </w:r>
      <w:r w:rsidR="00E7330A">
        <w:rPr>
          <w:color w:val="000000" w:themeColor="text1"/>
          <w:lang w:val="en-AU"/>
        </w:rPr>
        <w:t>monitoring</w:t>
      </w:r>
      <w:r w:rsidR="001862D3">
        <w:rPr>
          <w:color w:val="000000" w:themeColor="text1"/>
          <w:lang w:val="en-AU"/>
        </w:rPr>
        <w:t xml:space="preserve"> </w:t>
      </w:r>
      <w:r w:rsidR="00580EC8">
        <w:rPr>
          <w:color w:val="000000" w:themeColor="text1"/>
          <w:lang w:val="en-AU"/>
        </w:rPr>
        <w:t xml:space="preserve">(circles) based on the initial </w:t>
      </w:r>
      <w:r w:rsidR="005E5823">
        <w:rPr>
          <w:color w:val="000000" w:themeColor="text1"/>
          <w:lang w:val="en-AU"/>
        </w:rPr>
        <w:t xml:space="preserve">program </w:t>
      </w:r>
      <w:r w:rsidR="00580EC8">
        <w:rPr>
          <w:color w:val="000000" w:themeColor="text1"/>
          <w:lang w:val="en-AU"/>
        </w:rPr>
        <w:t>design</w:t>
      </w:r>
      <w:r w:rsidR="005E5823">
        <w:rPr>
          <w:color w:val="000000" w:themeColor="text1"/>
          <w:lang w:val="en-AU"/>
        </w:rPr>
        <w:t>. A</w:t>
      </w:r>
      <w:r w:rsidR="00580EC8">
        <w:rPr>
          <w:color w:val="000000" w:themeColor="text1"/>
          <w:lang w:val="en-AU"/>
        </w:rPr>
        <w:t xml:space="preserve">n updated version </w:t>
      </w:r>
      <w:r w:rsidR="00C95207">
        <w:rPr>
          <w:color w:val="000000" w:themeColor="text1"/>
          <w:lang w:val="en-AU"/>
        </w:rPr>
        <w:t xml:space="preserve">communicating annual condition </w:t>
      </w:r>
      <w:r w:rsidR="00E7330A">
        <w:rPr>
          <w:color w:val="000000" w:themeColor="text1"/>
          <w:lang w:val="en-AU"/>
        </w:rPr>
        <w:t>is</w:t>
      </w:r>
      <w:r w:rsidR="000C71F4">
        <w:rPr>
          <w:color w:val="000000" w:themeColor="text1"/>
          <w:lang w:val="en-AU"/>
        </w:rPr>
        <w:t xml:space="preserve"> </w:t>
      </w:r>
      <w:r w:rsidR="005E5823">
        <w:rPr>
          <w:color w:val="000000" w:themeColor="text1"/>
          <w:lang w:val="en-AU"/>
        </w:rPr>
        <w:t xml:space="preserve">calculated from 2015 onwards </w:t>
      </w:r>
      <w:r w:rsidR="00580EC8">
        <w:rPr>
          <w:color w:val="000000" w:themeColor="text1"/>
          <w:lang w:val="en-AU"/>
        </w:rPr>
        <w:t xml:space="preserve">(squares) that </w:t>
      </w:r>
      <w:r w:rsidRPr="003222D9">
        <w:rPr>
          <w:color w:val="000000" w:themeColor="text1"/>
          <w:lang w:val="en-AU"/>
        </w:rPr>
        <w:t>include</w:t>
      </w:r>
      <w:r w:rsidR="00580EC8">
        <w:rPr>
          <w:color w:val="000000" w:themeColor="text1"/>
          <w:lang w:val="en-AU"/>
        </w:rPr>
        <w:t>s</w:t>
      </w:r>
      <w:r w:rsidRPr="003222D9">
        <w:rPr>
          <w:color w:val="000000" w:themeColor="text1"/>
          <w:lang w:val="en-AU"/>
        </w:rPr>
        <w:t xml:space="preserve"> </w:t>
      </w:r>
      <w:r w:rsidR="00580EC8">
        <w:rPr>
          <w:color w:val="000000" w:themeColor="text1"/>
          <w:lang w:val="en-AU"/>
        </w:rPr>
        <w:t xml:space="preserve">increased temporal and spatial sampling </w:t>
      </w:r>
      <w:r w:rsidRPr="003222D9">
        <w:rPr>
          <w:rFonts w:eastAsia="Calibri" w:cs="Arial"/>
        </w:rPr>
        <w:t xml:space="preserve">and </w:t>
      </w:r>
      <w:r w:rsidR="005E5823">
        <w:rPr>
          <w:rFonts w:eastAsia="Calibri" w:cs="Arial"/>
        </w:rPr>
        <w:t xml:space="preserve">relates water quality values to </w:t>
      </w:r>
      <w:r w:rsidRPr="003222D9">
        <w:rPr>
          <w:rFonts w:eastAsia="Calibri" w:cs="Arial"/>
        </w:rPr>
        <w:t>wet</w:t>
      </w:r>
      <w:r w:rsidR="005E5823">
        <w:rPr>
          <w:rFonts w:eastAsia="Calibri" w:cs="Arial"/>
        </w:rPr>
        <w:t xml:space="preserve"> and </w:t>
      </w:r>
      <w:r w:rsidRPr="003222D9">
        <w:rPr>
          <w:rFonts w:eastAsia="Calibri" w:cs="Arial"/>
        </w:rPr>
        <w:t xml:space="preserve">dry </w:t>
      </w:r>
      <w:r w:rsidR="005E5823">
        <w:rPr>
          <w:rFonts w:eastAsia="Calibri" w:cs="Arial"/>
        </w:rPr>
        <w:t xml:space="preserve">season </w:t>
      </w:r>
      <w:r w:rsidR="00E7330A">
        <w:rPr>
          <w:rFonts w:eastAsia="Calibri" w:cs="Arial"/>
        </w:rPr>
        <w:t>Reef w</w:t>
      </w:r>
      <w:r w:rsidR="005E5823">
        <w:rPr>
          <w:rFonts w:eastAsia="Calibri" w:cs="Arial"/>
        </w:rPr>
        <w:t xml:space="preserve">ater </w:t>
      </w:r>
      <w:r w:rsidR="00E7330A">
        <w:rPr>
          <w:rFonts w:eastAsia="Calibri" w:cs="Arial"/>
        </w:rPr>
        <w:t>q</w:t>
      </w:r>
      <w:r w:rsidR="005E5823">
        <w:rPr>
          <w:rFonts w:eastAsia="Calibri" w:cs="Arial"/>
        </w:rPr>
        <w:t xml:space="preserve">uality </w:t>
      </w:r>
      <w:r w:rsidR="00E7330A">
        <w:rPr>
          <w:rFonts w:eastAsia="Calibri" w:cs="Arial"/>
        </w:rPr>
        <w:t>g</w:t>
      </w:r>
      <w:r w:rsidRPr="003222D9">
        <w:rPr>
          <w:rFonts w:eastAsia="Calibri" w:cs="Arial"/>
        </w:rPr>
        <w:t>uidelines</w:t>
      </w:r>
      <w:r w:rsidR="00556D08">
        <w:rPr>
          <w:rFonts w:eastAsia="Calibri" w:cs="Arial"/>
        </w:rPr>
        <w:t>.</w:t>
      </w:r>
      <w:r w:rsidR="005E5823">
        <w:rPr>
          <w:rFonts w:eastAsia="Calibri" w:cs="Arial"/>
        </w:rPr>
        <w:t xml:space="preserve"> </w:t>
      </w:r>
      <w:r w:rsidRPr="00833B2D">
        <w:rPr>
          <w:rStyle w:val="IntenseReference"/>
          <w:rFonts w:eastAsiaTheme="majorEastAsia"/>
          <w:szCs w:val="18"/>
        </w:rPr>
        <w:t xml:space="preserve">The </w:t>
      </w:r>
      <w:r w:rsidR="00104B01">
        <w:rPr>
          <w:rStyle w:val="IntenseReference"/>
          <w:rFonts w:eastAsiaTheme="majorEastAsia"/>
          <w:szCs w:val="18"/>
        </w:rPr>
        <w:t>I</w:t>
      </w:r>
      <w:r w:rsidR="00104B01" w:rsidRPr="00833B2D">
        <w:rPr>
          <w:rStyle w:val="IntenseReference"/>
          <w:rFonts w:eastAsiaTheme="majorEastAsia"/>
          <w:szCs w:val="18"/>
        </w:rPr>
        <w:t xml:space="preserve">ndex </w:t>
      </w:r>
      <w:r w:rsidR="005E5823">
        <w:rPr>
          <w:rStyle w:val="IntenseReference"/>
          <w:rFonts w:eastAsiaTheme="majorEastAsia"/>
          <w:szCs w:val="18"/>
        </w:rPr>
        <w:t>includes</w:t>
      </w:r>
      <w:r w:rsidRPr="00833B2D">
        <w:rPr>
          <w:rStyle w:val="IntenseReference"/>
          <w:rFonts w:eastAsiaTheme="majorEastAsia"/>
          <w:szCs w:val="18"/>
        </w:rPr>
        <w:t xml:space="preserve"> five </w:t>
      </w:r>
      <w:r w:rsidRPr="00EB1AFA">
        <w:rPr>
          <w:rStyle w:val="IntenseReference"/>
          <w:rFonts w:eastAsiaTheme="majorEastAsia"/>
          <w:szCs w:val="18"/>
        </w:rPr>
        <w:t xml:space="preserve">variables: </w:t>
      </w:r>
      <w:r w:rsidR="005E5823">
        <w:rPr>
          <w:rStyle w:val="IntenseReference"/>
          <w:rFonts w:eastAsiaTheme="majorEastAsia"/>
          <w:szCs w:val="18"/>
        </w:rPr>
        <w:t>water clarity, concentrations of nitrate/nitrite</w:t>
      </w:r>
      <w:r>
        <w:rPr>
          <w:rStyle w:val="IntenseReference"/>
          <w:rFonts w:eastAsiaTheme="majorEastAsia"/>
          <w:szCs w:val="18"/>
        </w:rPr>
        <w:t>,</w:t>
      </w:r>
      <w:r w:rsidRPr="00053E65">
        <w:rPr>
          <w:rStyle w:val="IntenseReference"/>
          <w:rFonts w:eastAsiaTheme="majorEastAsia"/>
          <w:szCs w:val="18"/>
        </w:rPr>
        <w:t xml:space="preserve"> particulate nitrogen</w:t>
      </w:r>
      <w:r w:rsidR="005E5823">
        <w:rPr>
          <w:rStyle w:val="IntenseReference"/>
          <w:rFonts w:eastAsiaTheme="majorEastAsia"/>
          <w:szCs w:val="18"/>
        </w:rPr>
        <w:t>,</w:t>
      </w:r>
      <w:r w:rsidRPr="00053E65">
        <w:rPr>
          <w:rStyle w:val="IntenseReference"/>
          <w:rFonts w:eastAsiaTheme="majorEastAsia"/>
          <w:szCs w:val="18"/>
        </w:rPr>
        <w:t xml:space="preserve"> </w:t>
      </w:r>
      <w:r w:rsidR="005E5823">
        <w:rPr>
          <w:rStyle w:val="IntenseReference"/>
          <w:rFonts w:eastAsiaTheme="majorEastAsia"/>
          <w:szCs w:val="18"/>
        </w:rPr>
        <w:t xml:space="preserve">particulate </w:t>
      </w:r>
      <w:r w:rsidRPr="00053E65">
        <w:rPr>
          <w:rStyle w:val="IntenseReference"/>
          <w:rFonts w:eastAsiaTheme="majorEastAsia"/>
          <w:szCs w:val="18"/>
        </w:rPr>
        <w:t xml:space="preserve">phosphorus, </w:t>
      </w:r>
      <w:r w:rsidR="005E5823">
        <w:rPr>
          <w:rStyle w:val="IntenseReference"/>
          <w:rFonts w:eastAsiaTheme="majorEastAsia"/>
          <w:szCs w:val="18"/>
        </w:rPr>
        <w:t xml:space="preserve">and chlorophyll </w:t>
      </w:r>
      <w:r w:rsidR="005E5823" w:rsidRPr="005E5823">
        <w:rPr>
          <w:rStyle w:val="IntenseReference"/>
          <w:rFonts w:eastAsiaTheme="majorEastAsia"/>
          <w:i/>
          <w:szCs w:val="18"/>
        </w:rPr>
        <w:t>a</w:t>
      </w:r>
      <w:r w:rsidRPr="00053E65">
        <w:rPr>
          <w:rStyle w:val="IntenseReference"/>
          <w:rFonts w:eastAsiaTheme="majorEastAsia"/>
          <w:szCs w:val="18"/>
        </w:rPr>
        <w:t xml:space="preserve">. </w:t>
      </w:r>
      <w:r w:rsidR="00556D08">
        <w:rPr>
          <w:rStyle w:val="IntenseReference"/>
          <w:rFonts w:eastAsiaTheme="majorEastAsia"/>
          <w:szCs w:val="18"/>
        </w:rPr>
        <w:t>Details of calculation</w:t>
      </w:r>
      <w:r w:rsidR="009A09EA">
        <w:rPr>
          <w:rStyle w:val="IntenseReference"/>
          <w:rFonts w:eastAsiaTheme="majorEastAsia"/>
          <w:szCs w:val="18"/>
        </w:rPr>
        <w:t>s</w:t>
      </w:r>
      <w:r w:rsidR="00556D08">
        <w:rPr>
          <w:rStyle w:val="IntenseReference"/>
          <w:rFonts w:eastAsiaTheme="majorEastAsia"/>
          <w:szCs w:val="18"/>
        </w:rPr>
        <w:t xml:space="preserve"> can be found in </w:t>
      </w:r>
      <w:r w:rsidR="009A09EA">
        <w:rPr>
          <w:rStyle w:val="IntenseReference"/>
          <w:rFonts w:eastAsiaTheme="majorEastAsia"/>
          <w:szCs w:val="18"/>
        </w:rPr>
        <w:t>Appendix D</w:t>
      </w:r>
      <w:r w:rsidR="00556D08">
        <w:rPr>
          <w:rStyle w:val="IntenseReference"/>
          <w:rFonts w:eastAsiaTheme="majorEastAsia"/>
          <w:szCs w:val="18"/>
        </w:rPr>
        <w:t xml:space="preserve">.  </w:t>
      </w:r>
    </w:p>
    <w:p w14:paraId="00C7D3A3" w14:textId="31F4D5A5" w:rsidR="00B14118" w:rsidRDefault="00B14118" w:rsidP="0052031B">
      <w:pPr>
        <w:rPr>
          <w:color w:val="000000" w:themeColor="text1"/>
          <w:lang w:val="en-AU"/>
        </w:rPr>
      </w:pPr>
    </w:p>
    <w:p w14:paraId="18B4F9A7" w14:textId="77777777" w:rsidR="00ED490F" w:rsidRDefault="00ED490F" w:rsidP="0052031B">
      <w:pPr>
        <w:rPr>
          <w:color w:val="000000" w:themeColor="text1"/>
          <w:lang w:val="en-AU"/>
        </w:rPr>
      </w:pPr>
    </w:p>
    <w:p w14:paraId="181A0048" w14:textId="0D0EB423" w:rsidR="0052031B" w:rsidRDefault="0052031B" w:rsidP="0052031B">
      <w:pPr>
        <w:rPr>
          <w:color w:val="000000" w:themeColor="text1"/>
          <w:lang w:val="en-AU"/>
        </w:rPr>
      </w:pPr>
      <w:r>
        <w:rPr>
          <w:color w:val="000000" w:themeColor="text1"/>
          <w:lang w:val="en-AU"/>
        </w:rPr>
        <w:t xml:space="preserve">Changes in some water quality variables have been detected in most regions, including </w:t>
      </w:r>
      <w:r w:rsidR="009823F5">
        <w:rPr>
          <w:color w:val="000000" w:themeColor="text1"/>
          <w:lang w:val="en-AU"/>
        </w:rPr>
        <w:t xml:space="preserve">water clarity and </w:t>
      </w:r>
      <w:r>
        <w:rPr>
          <w:color w:val="000000" w:themeColor="text1"/>
          <w:lang w:val="en-AU"/>
        </w:rPr>
        <w:t>concentrations</w:t>
      </w:r>
      <w:r w:rsidR="000C71F4">
        <w:rPr>
          <w:color w:val="000000" w:themeColor="text1"/>
          <w:lang w:val="en-AU"/>
        </w:rPr>
        <w:t xml:space="preserve"> of</w:t>
      </w:r>
      <w:r>
        <w:rPr>
          <w:color w:val="000000" w:themeColor="text1"/>
          <w:lang w:val="en-AU"/>
        </w:rPr>
        <w:t xml:space="preserve"> </w:t>
      </w:r>
      <w:r w:rsidR="009823F5">
        <w:rPr>
          <w:color w:val="000000" w:themeColor="text1"/>
          <w:lang w:val="en-AU"/>
        </w:rPr>
        <w:t>nutrients</w:t>
      </w:r>
      <w:r>
        <w:rPr>
          <w:color w:val="000000" w:themeColor="text1"/>
          <w:lang w:val="en-AU"/>
        </w:rPr>
        <w:t xml:space="preserve">. The most notable overall trends in water quality </w:t>
      </w:r>
      <w:r w:rsidR="009823F5">
        <w:rPr>
          <w:color w:val="000000" w:themeColor="text1"/>
          <w:lang w:val="en-AU"/>
        </w:rPr>
        <w:t>were</w:t>
      </w:r>
      <w:r>
        <w:rPr>
          <w:color w:val="000000" w:themeColor="text1"/>
          <w:lang w:val="en-AU"/>
        </w:rPr>
        <w:t>:</w:t>
      </w:r>
    </w:p>
    <w:p w14:paraId="38897E88" w14:textId="5A81B1D4" w:rsidR="0052031B" w:rsidRPr="00096235" w:rsidRDefault="0052031B" w:rsidP="008404D7">
      <w:pPr>
        <w:pStyle w:val="ListParagraph"/>
        <w:numPr>
          <w:ilvl w:val="0"/>
          <w:numId w:val="38"/>
        </w:numPr>
        <w:ind w:left="851" w:hanging="284"/>
        <w:rPr>
          <w:color w:val="000000" w:themeColor="text1"/>
          <w:lang w:val="en-AU"/>
        </w:rPr>
      </w:pPr>
      <w:r w:rsidRPr="007800CC">
        <w:rPr>
          <w:b/>
          <w:color w:val="000000" w:themeColor="text1"/>
          <w:lang w:val="en-AU"/>
        </w:rPr>
        <w:t>increasing</w:t>
      </w:r>
      <w:r w:rsidRPr="00096235">
        <w:rPr>
          <w:color w:val="000000" w:themeColor="text1"/>
          <w:lang w:val="en-AU"/>
        </w:rPr>
        <w:t xml:space="preserve"> concentrations of particulate phosphorus, dissolved organic carbon and particulate organic carbon</w:t>
      </w:r>
    </w:p>
    <w:p w14:paraId="7B2EB537" w14:textId="76B8CA53" w:rsidR="00707B93" w:rsidRDefault="0052031B" w:rsidP="008404D7">
      <w:pPr>
        <w:pStyle w:val="ListParagraph"/>
        <w:numPr>
          <w:ilvl w:val="0"/>
          <w:numId w:val="38"/>
        </w:numPr>
        <w:ind w:left="851" w:hanging="284"/>
        <w:rPr>
          <w:color w:val="000000" w:themeColor="text1"/>
          <w:lang w:val="en-AU"/>
        </w:rPr>
      </w:pPr>
      <w:r w:rsidRPr="00707B93">
        <w:rPr>
          <w:color w:val="000000" w:themeColor="text1"/>
          <w:lang w:val="en-AU"/>
        </w:rPr>
        <w:t xml:space="preserve">mean concentrations of </w:t>
      </w:r>
      <w:r w:rsidR="000C71F4">
        <w:rPr>
          <w:lang w:val="en-AU"/>
        </w:rPr>
        <w:t>c</w:t>
      </w:r>
      <w:r w:rsidR="000C71F4" w:rsidRPr="00E0095A">
        <w:rPr>
          <w:lang w:val="en-AU"/>
        </w:rPr>
        <w:t xml:space="preserve">hlorophyll </w:t>
      </w:r>
      <w:r w:rsidR="000C71F4" w:rsidRPr="001F214B">
        <w:rPr>
          <w:i/>
          <w:lang w:val="en-AU"/>
        </w:rPr>
        <w:t>a</w:t>
      </w:r>
      <w:r w:rsidRPr="00707B93">
        <w:rPr>
          <w:color w:val="000000" w:themeColor="text1"/>
          <w:lang w:val="en-AU"/>
        </w:rPr>
        <w:t xml:space="preserve">, </w:t>
      </w:r>
      <w:r w:rsidR="000C71F4" w:rsidRPr="00E0095A">
        <w:rPr>
          <w:lang w:val="en-AU"/>
        </w:rPr>
        <w:t xml:space="preserve">total suspended </w:t>
      </w:r>
      <w:r w:rsidR="000C71F4">
        <w:rPr>
          <w:lang w:val="en-AU"/>
        </w:rPr>
        <w:t>solids</w:t>
      </w:r>
      <w:r w:rsidRPr="00707B93">
        <w:rPr>
          <w:color w:val="000000" w:themeColor="text1"/>
          <w:lang w:val="en-AU"/>
        </w:rPr>
        <w:t xml:space="preserve"> and </w:t>
      </w:r>
      <w:r w:rsidR="000C71F4">
        <w:rPr>
          <w:rFonts w:cs="Arial"/>
          <w:color w:val="000000" w:themeColor="text1"/>
          <w:szCs w:val="22"/>
          <w:lang w:val="en-AU"/>
        </w:rPr>
        <w:t>nitrogen oxides</w:t>
      </w:r>
      <w:r w:rsidRPr="00707B93">
        <w:rPr>
          <w:color w:val="000000" w:themeColor="text1"/>
          <w:lang w:val="en-AU"/>
        </w:rPr>
        <w:t xml:space="preserve"> close to </w:t>
      </w:r>
      <w:r w:rsidR="00901DE2">
        <w:rPr>
          <w:color w:val="000000" w:themeColor="text1"/>
          <w:lang w:val="en-AU"/>
        </w:rPr>
        <w:t>guideline values  (GVs)</w:t>
      </w:r>
    </w:p>
    <w:p w14:paraId="73FF6767" w14:textId="63144EC9" w:rsidR="0052031B" w:rsidRPr="00707B93" w:rsidRDefault="0052031B" w:rsidP="008404D7">
      <w:pPr>
        <w:pStyle w:val="ListParagraph"/>
        <w:numPr>
          <w:ilvl w:val="0"/>
          <w:numId w:val="38"/>
        </w:numPr>
        <w:ind w:left="851" w:hanging="284"/>
        <w:rPr>
          <w:color w:val="000000" w:themeColor="text1"/>
          <w:lang w:val="en-AU"/>
        </w:rPr>
      </w:pPr>
      <w:r w:rsidRPr="007800CC">
        <w:rPr>
          <w:b/>
          <w:color w:val="000000" w:themeColor="text1"/>
          <w:lang w:val="en-AU"/>
        </w:rPr>
        <w:t>declining</w:t>
      </w:r>
      <w:r w:rsidRPr="00707B93">
        <w:rPr>
          <w:color w:val="000000" w:themeColor="text1"/>
          <w:lang w:val="en-AU"/>
        </w:rPr>
        <w:t xml:space="preserve"> Secchi depth (i.e. water clarity is </w:t>
      </w:r>
      <w:r w:rsidR="00707B93">
        <w:rPr>
          <w:color w:val="000000" w:themeColor="text1"/>
          <w:lang w:val="en-AU"/>
        </w:rPr>
        <w:t>worsening</w:t>
      </w:r>
      <w:r w:rsidRPr="00707B93">
        <w:rPr>
          <w:color w:val="000000" w:themeColor="text1"/>
          <w:lang w:val="en-AU"/>
        </w:rPr>
        <w:t xml:space="preserve">) across the inshore Reef, which is not meeting water quality </w:t>
      </w:r>
      <w:r w:rsidR="00511BC0">
        <w:rPr>
          <w:color w:val="000000" w:themeColor="text1"/>
          <w:lang w:val="en-AU"/>
        </w:rPr>
        <w:t>GVs</w:t>
      </w:r>
      <w:r w:rsidRPr="00707B93">
        <w:rPr>
          <w:color w:val="000000" w:themeColor="text1"/>
          <w:lang w:val="en-AU"/>
        </w:rPr>
        <w:t>.</w:t>
      </w:r>
    </w:p>
    <w:p w14:paraId="2F5809DA" w14:textId="1C3181E9" w:rsidR="004B6CBD" w:rsidRDefault="003F1F7B" w:rsidP="00D0754F">
      <w:pPr>
        <w:rPr>
          <w:rFonts w:cs="Arial"/>
          <w:lang w:val="en-AU"/>
        </w:rPr>
      </w:pPr>
      <w:r>
        <w:rPr>
          <w:lang w:val="en-AU"/>
        </w:rPr>
        <w:t xml:space="preserve">The causes of changes in nutrient concentrations are likely related to changes in nutrient inputs to the Reef lagoon and potentially changes in the rates of key ecological processes (such as primary production). </w:t>
      </w:r>
      <w:r w:rsidR="00745D1C" w:rsidRPr="00C226BC">
        <w:rPr>
          <w:rFonts w:cs="Arial"/>
          <w:lang w:val="en-AU"/>
        </w:rPr>
        <w:t xml:space="preserve">The </w:t>
      </w:r>
      <w:r w:rsidR="00572281">
        <w:rPr>
          <w:rFonts w:cs="Arial"/>
          <w:lang w:val="en-AU"/>
        </w:rPr>
        <w:t xml:space="preserve">spatial and temporal </w:t>
      </w:r>
      <w:r w:rsidR="00745D1C" w:rsidRPr="00C226BC">
        <w:rPr>
          <w:rFonts w:cs="Arial"/>
          <w:lang w:val="en-AU"/>
        </w:rPr>
        <w:t>variability in</w:t>
      </w:r>
      <w:r w:rsidR="000C71F4">
        <w:rPr>
          <w:rFonts w:cs="Arial"/>
          <w:lang w:val="en-AU"/>
        </w:rPr>
        <w:t xml:space="preserve"> the</w:t>
      </w:r>
      <w:r w:rsidR="00745D1C" w:rsidRPr="00C226BC">
        <w:rPr>
          <w:rFonts w:cs="Arial"/>
          <w:lang w:val="en-AU"/>
        </w:rPr>
        <w:t xml:space="preserve"> </w:t>
      </w:r>
      <w:r w:rsidR="00745D1C" w:rsidRPr="00C226BC">
        <w:rPr>
          <w:rFonts w:cs="Arial"/>
          <w:i/>
          <w:lang w:val="en-AU"/>
        </w:rPr>
        <w:t>in</w:t>
      </w:r>
      <w:r w:rsidR="002D5823">
        <w:rPr>
          <w:rFonts w:cs="Arial"/>
          <w:i/>
          <w:lang w:val="en-AU"/>
        </w:rPr>
        <w:t>-</w:t>
      </w:r>
      <w:r w:rsidR="00745D1C" w:rsidRPr="00C226BC">
        <w:rPr>
          <w:rFonts w:cs="Arial"/>
          <w:i/>
          <w:lang w:val="en-AU"/>
        </w:rPr>
        <w:t>situ</w:t>
      </w:r>
      <w:r w:rsidR="00745D1C" w:rsidRPr="00C226BC">
        <w:rPr>
          <w:rFonts w:cs="Arial"/>
          <w:lang w:val="en-AU"/>
        </w:rPr>
        <w:t xml:space="preserve"> water quality </w:t>
      </w:r>
      <w:r w:rsidR="00572281">
        <w:rPr>
          <w:rFonts w:cs="Arial"/>
          <w:lang w:val="en-AU"/>
        </w:rPr>
        <w:t xml:space="preserve">discussed in this report </w:t>
      </w:r>
      <w:r w:rsidR="00745D1C" w:rsidRPr="00C226BC">
        <w:rPr>
          <w:rFonts w:cs="Arial"/>
          <w:lang w:val="en-AU"/>
        </w:rPr>
        <w:t>highlight</w:t>
      </w:r>
      <w:r w:rsidR="00745D1C">
        <w:rPr>
          <w:rFonts w:cs="Arial"/>
          <w:lang w:val="en-AU"/>
        </w:rPr>
        <w:t>s</w:t>
      </w:r>
      <w:r w:rsidR="00745D1C" w:rsidRPr="00C226BC">
        <w:rPr>
          <w:rFonts w:cs="Arial"/>
          <w:lang w:val="en-AU"/>
        </w:rPr>
        <w:t xml:space="preserve"> the</w:t>
      </w:r>
      <w:r w:rsidR="00745D1C">
        <w:rPr>
          <w:rFonts w:cs="Arial"/>
          <w:lang w:val="en-AU"/>
        </w:rPr>
        <w:t xml:space="preserve"> combination of </w:t>
      </w:r>
      <w:r w:rsidR="00745D1C" w:rsidRPr="00C226BC">
        <w:rPr>
          <w:rFonts w:cs="Arial"/>
          <w:lang w:val="en-AU"/>
        </w:rPr>
        <w:t xml:space="preserve">complex </w:t>
      </w:r>
      <w:r w:rsidR="00745D1C">
        <w:rPr>
          <w:rFonts w:cs="Arial"/>
          <w:lang w:val="en-AU"/>
        </w:rPr>
        <w:t xml:space="preserve">factors, including river discharge, biogeochemical processes and physical forcing that act in </w:t>
      </w:r>
      <w:r w:rsidR="00E2551E">
        <w:rPr>
          <w:rFonts w:cs="Arial"/>
          <w:lang w:val="en-AU"/>
        </w:rPr>
        <w:t>concert to drive water quality</w:t>
      </w:r>
      <w:r w:rsidR="00745D1C" w:rsidRPr="00C226BC">
        <w:rPr>
          <w:rFonts w:cs="Arial"/>
          <w:color w:val="000000"/>
          <w:lang w:val="en-AU"/>
        </w:rPr>
        <w:t xml:space="preserve">. </w:t>
      </w:r>
    </w:p>
    <w:p w14:paraId="17093D1F" w14:textId="52F05361" w:rsidR="00063674" w:rsidRPr="00815172" w:rsidRDefault="00063674" w:rsidP="00B828FF">
      <w:pPr>
        <w:pStyle w:val="SummaryHeading2"/>
      </w:pPr>
      <w:r w:rsidRPr="00815172">
        <w:t>Drivers</w:t>
      </w:r>
      <w:r w:rsidR="00FB63AD">
        <w:t xml:space="preserve"> </w:t>
      </w:r>
      <w:r w:rsidRPr="00815172">
        <w:t>and pressures</w:t>
      </w:r>
    </w:p>
    <w:p w14:paraId="587A966B" w14:textId="750D1F67" w:rsidR="00063674" w:rsidRDefault="00063674" w:rsidP="00063674">
      <w:pPr>
        <w:rPr>
          <w:lang w:val="en-US"/>
        </w:rPr>
      </w:pPr>
      <w:r>
        <w:t>Environmental c</w:t>
      </w:r>
      <w:r w:rsidRPr="003507F8">
        <w:t>onditions over the 201</w:t>
      </w:r>
      <w:r>
        <w:t>7</w:t>
      </w:r>
      <w:r w:rsidR="001E7279">
        <w:rPr>
          <w:lang w:val="en-US"/>
        </w:rPr>
        <w:t>–</w:t>
      </w:r>
      <w:r w:rsidRPr="003507F8">
        <w:t>1</w:t>
      </w:r>
      <w:r>
        <w:t>8</w:t>
      </w:r>
      <w:r w:rsidRPr="003507F8">
        <w:t xml:space="preserve"> summer were </w:t>
      </w:r>
      <w:r>
        <w:t xml:space="preserve">relatively benign. </w:t>
      </w:r>
      <w:r w:rsidRPr="00301747">
        <w:rPr>
          <w:lang w:val="en-US"/>
        </w:rPr>
        <w:t xml:space="preserve">No cyclones crossed the coast </w:t>
      </w:r>
      <w:r>
        <w:rPr>
          <w:lang w:val="en-US"/>
        </w:rPr>
        <w:t>in 2017</w:t>
      </w:r>
      <w:r w:rsidR="00293A39">
        <w:rPr>
          <w:lang w:val="en-US"/>
        </w:rPr>
        <w:t>–</w:t>
      </w:r>
      <w:r>
        <w:rPr>
          <w:lang w:val="en-US"/>
        </w:rPr>
        <w:t>18</w:t>
      </w:r>
      <w:r w:rsidR="000C71F4">
        <w:rPr>
          <w:lang w:val="en-US"/>
        </w:rPr>
        <w:t>; however,</w:t>
      </w:r>
      <w:r w:rsidRPr="00301747">
        <w:rPr>
          <w:lang w:val="en-US"/>
        </w:rPr>
        <w:t xml:space="preserve"> </w:t>
      </w:r>
      <w:r>
        <w:rPr>
          <w:lang w:val="en-US"/>
        </w:rPr>
        <w:t>c</w:t>
      </w:r>
      <w:r w:rsidRPr="00301747">
        <w:rPr>
          <w:lang w:val="en-US"/>
        </w:rPr>
        <w:t xml:space="preserve">yclone Iris tracked off the coast </w:t>
      </w:r>
      <w:r>
        <w:rPr>
          <w:lang w:val="en-US"/>
        </w:rPr>
        <w:t>between Cairns and Rockhampton from</w:t>
      </w:r>
      <w:r w:rsidRPr="00301747">
        <w:rPr>
          <w:lang w:val="en-US"/>
        </w:rPr>
        <w:t xml:space="preserve"> mid-March </w:t>
      </w:r>
      <w:r>
        <w:rPr>
          <w:lang w:val="en-US"/>
        </w:rPr>
        <w:t>to</w:t>
      </w:r>
      <w:r w:rsidRPr="00301747">
        <w:rPr>
          <w:lang w:val="en-US"/>
        </w:rPr>
        <w:t xml:space="preserve"> early April 2018</w:t>
      </w:r>
      <w:r>
        <w:rPr>
          <w:lang w:val="en-US"/>
        </w:rPr>
        <w:t xml:space="preserve">, resulting in </w:t>
      </w:r>
      <w:r w:rsidRPr="00301747">
        <w:rPr>
          <w:lang w:val="en-US"/>
        </w:rPr>
        <w:t xml:space="preserve">extensive flooding </w:t>
      </w:r>
      <w:r>
        <w:rPr>
          <w:lang w:val="en-US"/>
        </w:rPr>
        <w:t>of</w:t>
      </w:r>
      <w:r w:rsidRPr="00301747">
        <w:rPr>
          <w:lang w:val="en-US"/>
        </w:rPr>
        <w:t xml:space="preserve"> </w:t>
      </w:r>
      <w:r>
        <w:rPr>
          <w:lang w:val="en-US"/>
        </w:rPr>
        <w:t xml:space="preserve">the </w:t>
      </w:r>
      <w:r w:rsidRPr="00301747">
        <w:rPr>
          <w:lang w:val="en-US"/>
        </w:rPr>
        <w:t>Herbert River (</w:t>
      </w:r>
      <w:r>
        <w:rPr>
          <w:lang w:val="en-US"/>
        </w:rPr>
        <w:t xml:space="preserve">and the township of </w:t>
      </w:r>
      <w:r w:rsidRPr="00301747">
        <w:rPr>
          <w:lang w:val="en-US"/>
        </w:rPr>
        <w:t xml:space="preserve">Ingham) and </w:t>
      </w:r>
      <w:r>
        <w:rPr>
          <w:lang w:val="en-US"/>
        </w:rPr>
        <w:t xml:space="preserve">the </w:t>
      </w:r>
      <w:r w:rsidRPr="00301747">
        <w:rPr>
          <w:lang w:val="en-US"/>
        </w:rPr>
        <w:t>Burdekin</w:t>
      </w:r>
      <w:r>
        <w:rPr>
          <w:lang w:val="en-US"/>
        </w:rPr>
        <w:t xml:space="preserve"> River</w:t>
      </w:r>
      <w:r w:rsidRPr="00301747">
        <w:rPr>
          <w:lang w:val="en-US"/>
        </w:rPr>
        <w:t xml:space="preserve"> flowed over the dam</w:t>
      </w:r>
      <w:r>
        <w:rPr>
          <w:lang w:val="en-US"/>
        </w:rPr>
        <w:t xml:space="preserve">. </w:t>
      </w:r>
    </w:p>
    <w:p w14:paraId="20BA1D18" w14:textId="15952EC6" w:rsidR="00063674" w:rsidRDefault="00063674" w:rsidP="00063674">
      <w:r>
        <w:rPr>
          <w:lang w:val="en-US"/>
        </w:rPr>
        <w:t>Rainfall</w:t>
      </w:r>
      <w:r w:rsidRPr="00815172">
        <w:rPr>
          <w:lang w:val="en-AU"/>
        </w:rPr>
        <w:t xml:space="preserve"> </w:t>
      </w:r>
      <w:r>
        <w:rPr>
          <w:lang w:val="en-AU"/>
        </w:rPr>
        <w:t>was above-average in the Wet Tropics catchments; however, the total wet season</w:t>
      </w:r>
      <w:r>
        <w:t xml:space="preserve"> rainfall for the </w:t>
      </w:r>
      <w:r>
        <w:rPr>
          <w:lang w:val="en-AU"/>
        </w:rPr>
        <w:t>Reef catchments in 2017</w:t>
      </w:r>
      <w:r>
        <w:rPr>
          <w:rFonts w:eastAsia="Calibri" w:cs="Calibri"/>
        </w:rPr>
        <w:t>–</w:t>
      </w:r>
      <w:r>
        <w:rPr>
          <w:lang w:val="en-AU"/>
        </w:rPr>
        <w:t>18 continued to be</w:t>
      </w:r>
      <w:r w:rsidRPr="008C612F">
        <w:rPr>
          <w:lang w:val="en-AU"/>
        </w:rPr>
        <w:t xml:space="preserve"> </w:t>
      </w:r>
      <w:r w:rsidR="00F3690B">
        <w:rPr>
          <w:lang w:val="en-AU"/>
        </w:rPr>
        <w:t xml:space="preserve">just </w:t>
      </w:r>
      <w:r w:rsidRPr="008C612F">
        <w:rPr>
          <w:lang w:val="en-AU"/>
        </w:rPr>
        <w:t xml:space="preserve">below </w:t>
      </w:r>
      <w:r>
        <w:rPr>
          <w:lang w:val="en-AU"/>
        </w:rPr>
        <w:t xml:space="preserve">the long-term wet season </w:t>
      </w:r>
      <w:r w:rsidRPr="008C612F">
        <w:rPr>
          <w:lang w:val="en-AU"/>
        </w:rPr>
        <w:t>average</w:t>
      </w:r>
      <w:r>
        <w:rPr>
          <w:lang w:val="en-AU"/>
        </w:rPr>
        <w:t xml:space="preserve">s. </w:t>
      </w:r>
      <w:r w:rsidRPr="00903EED">
        <w:t xml:space="preserve">Total river </w:t>
      </w:r>
      <w:r w:rsidR="000C71F4" w:rsidRPr="00903EED">
        <w:t>discharges</w:t>
      </w:r>
      <w:r w:rsidRPr="00903EED">
        <w:t xml:space="preserve"> </w:t>
      </w:r>
      <w:r>
        <w:t>this year</w:t>
      </w:r>
      <w:r w:rsidR="00DE71BD">
        <w:t xml:space="preserve"> (</w:t>
      </w:r>
      <w:r>
        <w:t>and since</w:t>
      </w:r>
      <w:r w:rsidRPr="00903EED">
        <w:t xml:space="preserve"> </w:t>
      </w:r>
      <w:r>
        <w:t>2013</w:t>
      </w:r>
      <w:r w:rsidR="00293A39">
        <w:t>–</w:t>
      </w:r>
      <w:r w:rsidRPr="00903EED">
        <w:t>14</w:t>
      </w:r>
      <w:r w:rsidR="00DE71BD">
        <w:t>)</w:t>
      </w:r>
      <w:r>
        <w:t xml:space="preserve"> </w:t>
      </w:r>
      <w:r w:rsidR="004C6479">
        <w:t xml:space="preserve">have </w:t>
      </w:r>
      <w:r>
        <w:t>been</w:t>
      </w:r>
      <w:r w:rsidRPr="00903EED">
        <w:t xml:space="preserve"> around or below </w:t>
      </w:r>
      <w:r>
        <w:t>the long-term median</w:t>
      </w:r>
      <w:r w:rsidRPr="00903EED">
        <w:t xml:space="preserve">. </w:t>
      </w:r>
      <w:r>
        <w:t>This year</w:t>
      </w:r>
      <w:r w:rsidR="004C6479">
        <w:t>,</w:t>
      </w:r>
      <w:r w:rsidRPr="00F66069">
        <w:t xml:space="preserve"> the regions had annual discharge</w:t>
      </w:r>
      <w:r w:rsidR="004C6479">
        <w:t>s</w:t>
      </w:r>
      <w:r w:rsidRPr="00F66069">
        <w:t xml:space="preserve"> close to the</w:t>
      </w:r>
      <w:r>
        <w:t>ir</w:t>
      </w:r>
      <w:r w:rsidRPr="00F66069">
        <w:t xml:space="preserve"> long-term median</w:t>
      </w:r>
      <w:r>
        <w:t>s</w:t>
      </w:r>
      <w:r w:rsidRPr="00F66069">
        <w:t>, with the exception of the Burnett</w:t>
      </w:r>
      <w:r w:rsidR="00901DE2">
        <w:t>-</w:t>
      </w:r>
      <w:r w:rsidRPr="00F66069">
        <w:t>Mary region</w:t>
      </w:r>
      <w:r w:rsidR="000C71F4">
        <w:t>,</w:t>
      </w:r>
      <w:r w:rsidRPr="00F66069">
        <w:t xml:space="preserve"> which </w:t>
      </w:r>
      <w:r>
        <w:t>was</w:t>
      </w:r>
      <w:r w:rsidRPr="00F66069">
        <w:t xml:space="preserve"> </w:t>
      </w:r>
      <w:r>
        <w:t>between two and three</w:t>
      </w:r>
      <w:r w:rsidRPr="00F66069">
        <w:t xml:space="preserve"> times </w:t>
      </w:r>
      <w:r w:rsidR="004C6479">
        <w:t xml:space="preserve">higher than </w:t>
      </w:r>
      <w:r w:rsidRPr="00F66069">
        <w:t>the long-term median</w:t>
      </w:r>
      <w:r w:rsidR="004C6479">
        <w:t>,</w:t>
      </w:r>
      <w:r>
        <w:t xml:space="preserve"> and the </w:t>
      </w:r>
      <w:r w:rsidR="00901DE2">
        <w:t xml:space="preserve">Mackay-Whitsunday </w:t>
      </w:r>
      <w:r>
        <w:t>region</w:t>
      </w:r>
      <w:r w:rsidR="000C71F4">
        <w:t>,</w:t>
      </w:r>
      <w:r>
        <w:t xml:space="preserve"> which had belo</w:t>
      </w:r>
      <w:r w:rsidR="004C6479">
        <w:t xml:space="preserve">w </w:t>
      </w:r>
      <w:r>
        <w:t>median discharge</w:t>
      </w:r>
      <w:r w:rsidRPr="00F66069">
        <w:t xml:space="preserve">. </w:t>
      </w:r>
    </w:p>
    <w:p w14:paraId="1EFAE455" w14:textId="019684F1" w:rsidR="00063674" w:rsidRPr="00815172" w:rsidRDefault="00063674" w:rsidP="00063674">
      <w:pPr>
        <w:rPr>
          <w:lang w:val="en-AU"/>
        </w:rPr>
      </w:pPr>
      <w:r w:rsidRPr="00815172">
        <w:rPr>
          <w:lang w:val="en-AU"/>
        </w:rPr>
        <w:t xml:space="preserve">End-of-catchment </w:t>
      </w:r>
      <w:r>
        <w:rPr>
          <w:lang w:val="en-AU"/>
        </w:rPr>
        <w:t>sediment and nutrient</w:t>
      </w:r>
      <w:r w:rsidRPr="00815172">
        <w:rPr>
          <w:lang w:val="en-AU"/>
        </w:rPr>
        <w:t xml:space="preserve"> loads showed distinct variations between the focus areas, with the Tully-Murray-Herbert basins dominating the dissolved inorganic nitrogen exports</w:t>
      </w:r>
      <w:r>
        <w:rPr>
          <w:lang w:val="en-AU"/>
        </w:rPr>
        <w:t>, followed by the Russell-Mulgrave-Johnstone and Burdekin-Haughton basins</w:t>
      </w:r>
      <w:r w:rsidRPr="00815172">
        <w:rPr>
          <w:lang w:val="en-AU"/>
        </w:rPr>
        <w:t xml:space="preserve">. Loads of total suspended solids and particulate nitrogen were dominated by the Burdekin-Haughton basins. </w:t>
      </w:r>
    </w:p>
    <w:p w14:paraId="6609690B" w14:textId="3B471EA1" w:rsidR="00063674" w:rsidRDefault="00A6312A" w:rsidP="00063674">
      <w:pPr>
        <w:rPr>
          <w:lang w:val="en-AU"/>
        </w:rPr>
      </w:pPr>
      <w:r>
        <w:t>M</w:t>
      </w:r>
      <w:r w:rsidR="00973EB4">
        <w:t>odel</w:t>
      </w:r>
      <w:r w:rsidR="00973EB4" w:rsidRPr="00FA3950">
        <w:t xml:space="preserve"> </w:t>
      </w:r>
      <w:r w:rsidR="00063674" w:rsidRPr="00FA3950">
        <w:t xml:space="preserve">simulations showed that </w:t>
      </w:r>
      <w:r w:rsidR="00063674">
        <w:t xml:space="preserve">sites in enclosed coastal waters had many days of exposure to river discharge, especially for the Normanby, Russell-Mulgrave, Tully, and Burdekin Rivers. Sites </w:t>
      </w:r>
      <w:r w:rsidR="00063674" w:rsidRPr="00FA3950">
        <w:t xml:space="preserve">in </w:t>
      </w:r>
      <w:r w:rsidR="00063674">
        <w:t>o</w:t>
      </w:r>
      <w:r w:rsidR="00063674" w:rsidRPr="00FA3950">
        <w:t xml:space="preserve">pen </w:t>
      </w:r>
      <w:r w:rsidR="00063674">
        <w:t>c</w:t>
      </w:r>
      <w:r w:rsidR="00063674" w:rsidRPr="00FA3950">
        <w:t xml:space="preserve">oastal </w:t>
      </w:r>
      <w:r w:rsidR="00063674">
        <w:t xml:space="preserve">and mid-shelf </w:t>
      </w:r>
      <w:r w:rsidR="00063674" w:rsidRPr="00FA3950">
        <w:t xml:space="preserve">waters </w:t>
      </w:r>
      <w:r w:rsidR="00063674">
        <w:t>were also exposed to river</w:t>
      </w:r>
      <w:r w:rsidR="00063674" w:rsidRPr="00FA3950">
        <w:t xml:space="preserve"> plumes,</w:t>
      </w:r>
      <w:r w:rsidR="00063674">
        <w:t xml:space="preserve"> especially in the Wet Tropics</w:t>
      </w:r>
      <w:r w:rsidR="00063674" w:rsidRPr="00FA3950">
        <w:t>. In Cape York (Normanby River)</w:t>
      </w:r>
      <w:r w:rsidR="00063674">
        <w:t>,</w:t>
      </w:r>
      <w:r w:rsidR="00063674" w:rsidRPr="00FA3950">
        <w:t xml:space="preserve"> plume exposure </w:t>
      </w:r>
      <w:r w:rsidR="00063674">
        <w:t>reached</w:t>
      </w:r>
      <w:r w:rsidR="00063674" w:rsidRPr="00FA3950">
        <w:t xml:space="preserve"> </w:t>
      </w:r>
      <w:r w:rsidR="00063674">
        <w:t>o</w:t>
      </w:r>
      <w:r w:rsidR="00063674" w:rsidRPr="00FA3950">
        <w:t>ffshore waters</w:t>
      </w:r>
      <w:r w:rsidR="009823F5">
        <w:t xml:space="preserve"> for short periods</w:t>
      </w:r>
      <w:r w:rsidR="00063674">
        <w:t>.</w:t>
      </w:r>
      <w:r w:rsidR="00063674" w:rsidRPr="00D210DF">
        <w:rPr>
          <w:lang w:val="en-AU"/>
        </w:rPr>
        <w:t xml:space="preserve"> </w:t>
      </w:r>
      <w:r w:rsidR="00957194">
        <w:rPr>
          <w:rFonts w:cs="Arial"/>
          <w:szCs w:val="22"/>
          <w:lang w:val="en-AU"/>
        </w:rPr>
        <w:t>Dispersion modelling of d</w:t>
      </w:r>
      <w:r w:rsidR="00957194" w:rsidRPr="00815172">
        <w:rPr>
          <w:lang w:val="en-AU"/>
        </w:rPr>
        <w:t>issolved inorganic nitrogen</w:t>
      </w:r>
      <w:r w:rsidR="00957194">
        <w:t xml:space="preserve"> </w:t>
      </w:r>
      <w:r w:rsidR="00957194" w:rsidRPr="00815172">
        <w:t xml:space="preserve">and </w:t>
      </w:r>
      <w:r w:rsidR="00957194" w:rsidRPr="00815172">
        <w:rPr>
          <w:lang w:val="en-AU"/>
        </w:rPr>
        <w:t xml:space="preserve">total suspended solids </w:t>
      </w:r>
      <w:r w:rsidR="00957194" w:rsidRPr="00815172">
        <w:t xml:space="preserve">loads </w:t>
      </w:r>
      <w:r w:rsidR="00957194">
        <w:t xml:space="preserve">showed dispersion </w:t>
      </w:r>
      <w:r w:rsidR="00957194" w:rsidRPr="00815172">
        <w:t xml:space="preserve">similar to </w:t>
      </w:r>
      <w:r w:rsidR="00957194">
        <w:t>previous years with</w:t>
      </w:r>
      <w:r w:rsidR="00957194" w:rsidRPr="00815172">
        <w:t xml:space="preserve"> </w:t>
      </w:r>
      <w:r w:rsidR="00957194">
        <w:t>river discharge near the long-term median</w:t>
      </w:r>
      <w:r w:rsidR="00957194" w:rsidRPr="00815172">
        <w:t xml:space="preserve">. </w:t>
      </w:r>
      <w:r w:rsidR="00957194">
        <w:t>Comparison with modelling of pre-European conditions identified t</w:t>
      </w:r>
      <w:r w:rsidR="00957194" w:rsidRPr="00815172">
        <w:t xml:space="preserve">he Wet Tropics as the dominant area of anthropogenic influence </w:t>
      </w:r>
      <w:r w:rsidR="00957194">
        <w:t xml:space="preserve">for </w:t>
      </w:r>
      <w:r w:rsidR="00957194" w:rsidRPr="00815172">
        <w:rPr>
          <w:lang w:val="en-AU"/>
        </w:rPr>
        <w:t>dissolved inorganic nitrogen</w:t>
      </w:r>
      <w:r w:rsidR="00957194">
        <w:rPr>
          <w:lang w:val="en-AU"/>
        </w:rPr>
        <w:t xml:space="preserve">, and the </w:t>
      </w:r>
      <w:r w:rsidR="00957194">
        <w:t xml:space="preserve">Burdekin </w:t>
      </w:r>
      <w:r w:rsidR="00957194" w:rsidRPr="00695BBA">
        <w:t xml:space="preserve">region </w:t>
      </w:r>
      <w:r w:rsidR="00957194">
        <w:t>as</w:t>
      </w:r>
      <w:r w:rsidR="00957194" w:rsidRPr="00695BBA">
        <w:t xml:space="preserve"> the dominant area of anthropogenic influence</w:t>
      </w:r>
      <w:r w:rsidR="00957194" w:rsidRPr="00815172">
        <w:rPr>
          <w:lang w:val="en-AU"/>
        </w:rPr>
        <w:t xml:space="preserve"> </w:t>
      </w:r>
      <w:r w:rsidR="00957194">
        <w:rPr>
          <w:lang w:val="en-AU"/>
        </w:rPr>
        <w:t xml:space="preserve">for </w:t>
      </w:r>
      <w:r w:rsidR="00957194" w:rsidRPr="00815172">
        <w:rPr>
          <w:lang w:val="en-AU"/>
        </w:rPr>
        <w:t>total suspended solids</w:t>
      </w:r>
      <w:r w:rsidR="00957194">
        <w:rPr>
          <w:lang w:val="en-AU"/>
        </w:rPr>
        <w:t xml:space="preserve"> in the present day</w:t>
      </w:r>
      <w:r w:rsidR="00957194" w:rsidRPr="00695BBA">
        <w:t>.</w:t>
      </w:r>
    </w:p>
    <w:p w14:paraId="010D6B0F" w14:textId="798C1EDC" w:rsidR="00063674" w:rsidRDefault="00A6312A" w:rsidP="007800CC">
      <w:pPr>
        <w:rPr>
          <w:lang w:val="en-AU"/>
        </w:rPr>
      </w:pPr>
      <w:r>
        <w:rPr>
          <w:lang w:val="en-AU"/>
        </w:rPr>
        <w:t>Satellite imagery</w:t>
      </w:r>
      <w:r w:rsidR="00F71A35" w:rsidRPr="00815172">
        <w:rPr>
          <w:lang w:val="en-AU"/>
        </w:rPr>
        <w:t xml:space="preserve"> </w:t>
      </w:r>
      <w:r w:rsidR="00F71A35">
        <w:rPr>
          <w:lang w:val="en-AU"/>
        </w:rPr>
        <w:t xml:space="preserve">showed a </w:t>
      </w:r>
      <w:r w:rsidR="00F71A35" w:rsidRPr="00815172">
        <w:rPr>
          <w:lang w:val="en-AU"/>
        </w:rPr>
        <w:t xml:space="preserve">high frequency of the </w:t>
      </w:r>
      <w:r w:rsidR="00F71A35">
        <w:rPr>
          <w:lang w:val="en-AU"/>
        </w:rPr>
        <w:t>p</w:t>
      </w:r>
      <w:r w:rsidR="00F71A35" w:rsidRPr="00815172">
        <w:rPr>
          <w:lang w:val="en-AU"/>
        </w:rPr>
        <w:t>rimary water type in the coastal areas</w:t>
      </w:r>
      <w:r w:rsidR="00F71A35">
        <w:rPr>
          <w:lang w:val="en-AU"/>
        </w:rPr>
        <w:t xml:space="preserve">, with mid-shelf to </w:t>
      </w:r>
      <w:r w:rsidR="00F71A35" w:rsidRPr="00815172">
        <w:rPr>
          <w:lang w:val="en-AU"/>
        </w:rPr>
        <w:t xml:space="preserve">offshore areas most frequently exposed to the </w:t>
      </w:r>
      <w:r w:rsidR="00F71A35">
        <w:rPr>
          <w:lang w:val="en-AU"/>
        </w:rPr>
        <w:t>t</w:t>
      </w:r>
      <w:r w:rsidR="00F71A35" w:rsidRPr="00815172">
        <w:rPr>
          <w:lang w:val="en-AU"/>
        </w:rPr>
        <w:t>ertiary water type.</w:t>
      </w:r>
      <w:r w:rsidR="00F71A35">
        <w:rPr>
          <w:lang w:val="en-AU"/>
        </w:rPr>
        <w:t xml:space="preserve"> </w:t>
      </w:r>
      <w:r w:rsidR="007800CC">
        <w:rPr>
          <w:lang w:val="en-AU"/>
        </w:rPr>
        <w:t>P</w:t>
      </w:r>
      <w:r w:rsidR="00404B3B">
        <w:rPr>
          <w:lang w:val="en-AU"/>
        </w:rPr>
        <w:t>rimary</w:t>
      </w:r>
      <w:r w:rsidR="00F3690B">
        <w:rPr>
          <w:lang w:val="en-AU"/>
        </w:rPr>
        <w:t xml:space="preserve"> </w:t>
      </w:r>
      <w:r w:rsidR="00F71A35">
        <w:rPr>
          <w:lang w:val="en-AU"/>
        </w:rPr>
        <w:t>waters are brownish (</w:t>
      </w:r>
      <w:r w:rsidR="007E1470">
        <w:rPr>
          <w:lang w:val="en-AU"/>
        </w:rPr>
        <w:t>enriched in sediment and dissolved organic matter</w:t>
      </w:r>
      <w:r w:rsidR="00F71A35">
        <w:rPr>
          <w:lang w:val="en-AU"/>
        </w:rPr>
        <w:t>)</w:t>
      </w:r>
      <w:r w:rsidR="00063674" w:rsidRPr="00815172">
        <w:rPr>
          <w:lang w:val="en-AU"/>
        </w:rPr>
        <w:t xml:space="preserve">, </w:t>
      </w:r>
      <w:r w:rsidR="00063674">
        <w:rPr>
          <w:lang w:val="en-AU"/>
        </w:rPr>
        <w:t>s</w:t>
      </w:r>
      <w:r w:rsidR="00063674" w:rsidRPr="00815172">
        <w:rPr>
          <w:lang w:val="en-AU"/>
        </w:rPr>
        <w:t>econdary</w:t>
      </w:r>
      <w:r w:rsidR="00063674">
        <w:rPr>
          <w:lang w:val="en-AU"/>
        </w:rPr>
        <w:t xml:space="preserve"> </w:t>
      </w:r>
      <w:r w:rsidR="00F71A35">
        <w:rPr>
          <w:lang w:val="en-AU"/>
        </w:rPr>
        <w:t xml:space="preserve">waters are greenish </w:t>
      </w:r>
      <w:r w:rsidR="00063674">
        <w:rPr>
          <w:lang w:val="en-AU"/>
        </w:rPr>
        <w:t>(</w:t>
      </w:r>
      <w:r w:rsidR="00F71A35">
        <w:rPr>
          <w:lang w:val="en-AU"/>
        </w:rPr>
        <w:t>enriched</w:t>
      </w:r>
      <w:r w:rsidR="007E1470">
        <w:rPr>
          <w:lang w:val="en-AU"/>
        </w:rPr>
        <w:t xml:space="preserve"> in algae and dissolved organic matter</w:t>
      </w:r>
      <w:r w:rsidR="00F71A35">
        <w:rPr>
          <w:lang w:val="en-AU"/>
        </w:rPr>
        <w:t>),</w:t>
      </w:r>
      <w:r w:rsidR="007E1470">
        <w:rPr>
          <w:lang w:val="en-AU"/>
        </w:rPr>
        <w:t xml:space="preserve"> </w:t>
      </w:r>
      <w:r w:rsidR="00063674" w:rsidRPr="00815172">
        <w:rPr>
          <w:lang w:val="en-AU"/>
        </w:rPr>
        <w:t xml:space="preserve">and </w:t>
      </w:r>
      <w:r w:rsidR="009823F5">
        <w:rPr>
          <w:lang w:val="en-AU"/>
        </w:rPr>
        <w:t>t</w:t>
      </w:r>
      <w:r w:rsidR="007E1470" w:rsidRPr="00815172">
        <w:rPr>
          <w:lang w:val="en-AU"/>
        </w:rPr>
        <w:t xml:space="preserve">ertiary </w:t>
      </w:r>
      <w:r w:rsidR="00F71A35">
        <w:rPr>
          <w:lang w:val="en-AU"/>
        </w:rPr>
        <w:t xml:space="preserve">waters have </w:t>
      </w:r>
      <w:r w:rsidR="00063674">
        <w:rPr>
          <w:lang w:val="en-AU"/>
        </w:rPr>
        <w:t>low risk of detrimental ecological effect</w:t>
      </w:r>
      <w:r w:rsidR="00F71A35">
        <w:rPr>
          <w:lang w:val="en-AU"/>
        </w:rPr>
        <w:t>s</w:t>
      </w:r>
      <w:r w:rsidR="00DC05AC">
        <w:rPr>
          <w:lang w:val="en-AU"/>
        </w:rPr>
        <w:t xml:space="preserve">. </w:t>
      </w:r>
    </w:p>
    <w:p w14:paraId="61756EFD" w14:textId="77777777" w:rsidR="00ED490F" w:rsidRDefault="00A6312A" w:rsidP="00A87EB6">
      <w:pPr>
        <w:rPr>
          <w:rFonts w:cs="Arial"/>
          <w:szCs w:val="22"/>
          <w:lang w:val="en-AU"/>
        </w:rPr>
      </w:pPr>
      <w:r>
        <w:lastRenderedPageBreak/>
        <w:t>E</w:t>
      </w:r>
      <w:r w:rsidR="00DC05AC" w:rsidRPr="00C92D6E">
        <w:t xml:space="preserve">xposure maps </w:t>
      </w:r>
      <w:r>
        <w:t xml:space="preserve">from satellite imagery </w:t>
      </w:r>
      <w:r w:rsidR="00DC05AC" w:rsidRPr="00C92D6E">
        <w:t xml:space="preserve">show </w:t>
      </w:r>
      <w:r w:rsidR="00F71A35">
        <w:t>that</w:t>
      </w:r>
      <w:r w:rsidR="00DC05AC">
        <w:t xml:space="preserve"> a</w:t>
      </w:r>
      <w:r w:rsidR="00DC05AC" w:rsidRPr="00290FEE">
        <w:t xml:space="preserve">ll the </w:t>
      </w:r>
      <w:r w:rsidR="009823F5">
        <w:t>t</w:t>
      </w:r>
      <w:r w:rsidR="00DC05AC">
        <w:t xml:space="preserve">ertiary water type </w:t>
      </w:r>
      <w:r w:rsidR="00DC05AC" w:rsidRPr="00290FEE">
        <w:t xml:space="preserve">concentrations were under the wet season </w:t>
      </w:r>
      <w:r w:rsidR="00E30B30">
        <w:t>GVs</w:t>
      </w:r>
      <w:r w:rsidR="00F71A35">
        <w:t>.</w:t>
      </w:r>
      <w:r w:rsidR="00DC05AC">
        <w:t xml:space="preserve"> </w:t>
      </w:r>
      <w:r w:rsidR="00F71A35">
        <w:t>T</w:t>
      </w:r>
      <w:r w:rsidR="00DC05AC" w:rsidRPr="004B6CBD">
        <w:t>otal suspended solid</w:t>
      </w:r>
      <w:r w:rsidR="00C62116">
        <w:t xml:space="preserve"> concentrations were</w:t>
      </w:r>
      <w:r w:rsidR="00F71A35">
        <w:t xml:space="preserve"> </w:t>
      </w:r>
      <w:r w:rsidR="00DC05AC" w:rsidRPr="00290FEE">
        <w:t xml:space="preserve">above the wet </w:t>
      </w:r>
      <w:r w:rsidR="00DC05AC">
        <w:t xml:space="preserve">season </w:t>
      </w:r>
      <w:r w:rsidR="00E30B30">
        <w:t>GVs</w:t>
      </w:r>
      <w:r w:rsidR="00DC05AC">
        <w:t xml:space="preserve"> in the </w:t>
      </w:r>
      <w:r w:rsidR="009823F5">
        <w:t>s</w:t>
      </w:r>
      <w:r w:rsidR="00DC05AC" w:rsidRPr="00290FEE">
        <w:t>econdary water type</w:t>
      </w:r>
      <w:r w:rsidR="00F71A35">
        <w:t>;</w:t>
      </w:r>
      <w:r w:rsidR="00DC05AC" w:rsidRPr="00290FEE">
        <w:t xml:space="preserve"> </w:t>
      </w:r>
      <w:r w:rsidR="00DC05AC" w:rsidRPr="004B6CBD">
        <w:t>total suspended solids</w:t>
      </w:r>
      <w:r w:rsidR="00DC05AC" w:rsidRPr="00290FEE">
        <w:t xml:space="preserve">, </w:t>
      </w:r>
      <w:r w:rsidR="00DC05AC" w:rsidRPr="004B6CBD">
        <w:t>chlorophyll</w:t>
      </w:r>
      <w:r w:rsidR="00B02B1B">
        <w:t xml:space="preserve"> </w:t>
      </w:r>
      <w:r w:rsidR="00B02B1B" w:rsidRPr="007800CC">
        <w:rPr>
          <w:i/>
        </w:rPr>
        <w:t>a</w:t>
      </w:r>
      <w:r w:rsidR="00DC05AC" w:rsidRPr="004B6CBD">
        <w:t xml:space="preserve">, </w:t>
      </w:r>
      <w:r w:rsidR="00DC05AC">
        <w:t>particulate phosphorus</w:t>
      </w:r>
      <w:r w:rsidR="00DC05AC" w:rsidRPr="00290FEE">
        <w:t xml:space="preserve"> and </w:t>
      </w:r>
      <w:r w:rsidR="00DC05AC">
        <w:t>particulate nitrogen</w:t>
      </w:r>
      <w:r w:rsidR="00DC05AC" w:rsidRPr="00290FEE">
        <w:t xml:space="preserve"> </w:t>
      </w:r>
      <w:r w:rsidR="00C62116">
        <w:t xml:space="preserve">concentrations </w:t>
      </w:r>
      <w:r w:rsidR="00DC05AC" w:rsidRPr="00290FEE">
        <w:t xml:space="preserve">were above the wet </w:t>
      </w:r>
      <w:r w:rsidR="00DC05AC">
        <w:t xml:space="preserve">season </w:t>
      </w:r>
      <w:r w:rsidR="00E30B30">
        <w:t xml:space="preserve">GVs </w:t>
      </w:r>
      <w:r w:rsidR="00DC05AC">
        <w:t xml:space="preserve">in the </w:t>
      </w:r>
      <w:r w:rsidR="009823F5">
        <w:t>p</w:t>
      </w:r>
      <w:r w:rsidR="00DC05AC" w:rsidRPr="00290FEE">
        <w:t xml:space="preserve">rimary water type. </w:t>
      </w:r>
      <w:r w:rsidR="00063674" w:rsidRPr="00C9036D">
        <w:rPr>
          <w:szCs w:val="22"/>
          <w:lang w:val="en-AU"/>
        </w:rPr>
        <w:t>In 2017</w:t>
      </w:r>
      <w:r w:rsidR="004735AC">
        <w:rPr>
          <w:szCs w:val="22"/>
          <w:lang w:val="en-AU"/>
        </w:rPr>
        <w:t>–</w:t>
      </w:r>
      <w:r w:rsidR="00063674" w:rsidRPr="00C9036D">
        <w:rPr>
          <w:szCs w:val="22"/>
          <w:lang w:val="en-AU"/>
        </w:rPr>
        <w:t xml:space="preserve">18, </w:t>
      </w:r>
      <w:r w:rsidR="00063674" w:rsidRPr="00C9036D">
        <w:rPr>
          <w:rFonts w:cs="Arial"/>
          <w:szCs w:val="22"/>
          <w:lang w:val="en-AU"/>
        </w:rPr>
        <w:t xml:space="preserve">approximately </w:t>
      </w:r>
      <w:r w:rsidR="00063674">
        <w:rPr>
          <w:rFonts w:cs="Arial"/>
          <w:szCs w:val="22"/>
          <w:lang w:val="en-AU"/>
        </w:rPr>
        <w:t>20</w:t>
      </w:r>
      <w:r w:rsidR="009823F5">
        <w:rPr>
          <w:rFonts w:cs="Arial"/>
          <w:szCs w:val="22"/>
          <w:lang w:val="en-AU"/>
        </w:rPr>
        <w:t>%</w:t>
      </w:r>
      <w:r w:rsidR="00063674" w:rsidRPr="00C9036D">
        <w:rPr>
          <w:rFonts w:cs="Arial"/>
          <w:szCs w:val="22"/>
          <w:lang w:val="en-AU"/>
        </w:rPr>
        <w:t xml:space="preserve"> of the total area of the </w:t>
      </w:r>
      <w:r w:rsidR="00063674">
        <w:rPr>
          <w:rFonts w:cs="Arial"/>
          <w:szCs w:val="22"/>
          <w:lang w:val="en-AU"/>
        </w:rPr>
        <w:t>Reef</w:t>
      </w:r>
      <w:r w:rsidR="00063674" w:rsidRPr="00C9036D">
        <w:rPr>
          <w:rFonts w:cs="Arial"/>
          <w:szCs w:val="22"/>
          <w:lang w:val="en-AU"/>
        </w:rPr>
        <w:t xml:space="preserve"> was exposed to a potential risk, which was much lower than the long-term </w:t>
      </w:r>
      <w:r w:rsidR="00063674">
        <w:rPr>
          <w:rFonts w:cs="Arial"/>
          <w:szCs w:val="22"/>
          <w:lang w:val="en-AU"/>
        </w:rPr>
        <w:t>average</w:t>
      </w:r>
      <w:r w:rsidR="00063674" w:rsidRPr="00C9036D">
        <w:rPr>
          <w:rFonts w:cs="Arial"/>
          <w:szCs w:val="22"/>
          <w:lang w:val="en-AU"/>
        </w:rPr>
        <w:t xml:space="preserve"> area</w:t>
      </w:r>
      <w:r w:rsidR="00063674">
        <w:rPr>
          <w:rFonts w:cs="Arial"/>
          <w:szCs w:val="22"/>
          <w:lang w:val="en-AU"/>
        </w:rPr>
        <w:t xml:space="preserve">. </w:t>
      </w:r>
    </w:p>
    <w:p w14:paraId="56081A78" w14:textId="77777777" w:rsidR="00ED490F" w:rsidRDefault="00ED490F" w:rsidP="00A87EB6">
      <w:pPr>
        <w:rPr>
          <w:rFonts w:cs="Arial"/>
          <w:szCs w:val="22"/>
          <w:lang w:val="en-AU"/>
        </w:rPr>
      </w:pPr>
    </w:p>
    <w:p w14:paraId="19A2FB04" w14:textId="4D191359" w:rsidR="00A87EB6" w:rsidRDefault="00805DC4" w:rsidP="00A87EB6">
      <w:pPr>
        <w:rPr>
          <w:rFonts w:cs="Arial"/>
          <w:szCs w:val="22"/>
          <w:lang w:val="en-AU"/>
        </w:rPr>
      </w:pPr>
      <w:r>
        <w:rPr>
          <w:rFonts w:cs="Arial"/>
          <w:szCs w:val="22"/>
          <w:lang w:val="en-AU"/>
        </w:rPr>
        <w:t>This included</w:t>
      </w:r>
      <w:r w:rsidR="00A87EB6">
        <w:rPr>
          <w:rFonts w:cs="Arial"/>
          <w:szCs w:val="22"/>
          <w:lang w:val="en-AU"/>
        </w:rPr>
        <w:t>:</w:t>
      </w:r>
    </w:p>
    <w:p w14:paraId="37B86D27" w14:textId="6B15281A" w:rsidR="003E5025" w:rsidRPr="00A87EB6" w:rsidRDefault="00A87EB6" w:rsidP="008404D7">
      <w:pPr>
        <w:pStyle w:val="ListParagraph"/>
        <w:numPr>
          <w:ilvl w:val="0"/>
          <w:numId w:val="67"/>
        </w:numPr>
        <w:ind w:left="851" w:hanging="284"/>
        <w:rPr>
          <w:rFonts w:cs="Arial"/>
          <w:szCs w:val="22"/>
          <w:lang w:val="en-AU"/>
        </w:rPr>
      </w:pPr>
      <w:r w:rsidRPr="00A87EB6">
        <w:rPr>
          <w:szCs w:val="22"/>
          <w:lang w:val="en-AU"/>
        </w:rPr>
        <w:t>25% of the total area of the Cape York region</w:t>
      </w:r>
    </w:p>
    <w:p w14:paraId="06DFE85A" w14:textId="25B0699A" w:rsidR="00A87EB6" w:rsidRPr="00A87EB6" w:rsidRDefault="00A87EB6" w:rsidP="008404D7">
      <w:pPr>
        <w:pStyle w:val="ListParagraph"/>
        <w:numPr>
          <w:ilvl w:val="0"/>
          <w:numId w:val="67"/>
        </w:numPr>
        <w:ind w:left="851" w:hanging="284"/>
        <w:rPr>
          <w:rFonts w:cs="Arial"/>
          <w:szCs w:val="22"/>
          <w:lang w:val="en-AU"/>
        </w:rPr>
      </w:pPr>
      <w:r w:rsidRPr="00A10227">
        <w:rPr>
          <w:rFonts w:cs="Arial"/>
          <w:lang w:val="en-AU"/>
        </w:rPr>
        <w:t>37% of the total</w:t>
      </w:r>
      <w:r>
        <w:rPr>
          <w:rFonts w:cs="Arial"/>
          <w:lang w:val="en-AU"/>
        </w:rPr>
        <w:t xml:space="preserve"> area of the Wet Tropics region</w:t>
      </w:r>
    </w:p>
    <w:p w14:paraId="3DBB5CB1" w14:textId="4C488EC8" w:rsidR="00A87EB6" w:rsidRPr="00A87EB6" w:rsidRDefault="00A87EB6" w:rsidP="008404D7">
      <w:pPr>
        <w:pStyle w:val="ListParagraph"/>
        <w:numPr>
          <w:ilvl w:val="0"/>
          <w:numId w:val="67"/>
        </w:numPr>
        <w:ind w:left="851" w:hanging="284"/>
        <w:rPr>
          <w:rFonts w:cs="Arial"/>
          <w:szCs w:val="22"/>
          <w:lang w:val="en-AU"/>
        </w:rPr>
      </w:pPr>
      <w:r w:rsidRPr="00A10227">
        <w:rPr>
          <w:rFonts w:cs="Arial"/>
          <w:lang w:val="en-AU"/>
        </w:rPr>
        <w:t xml:space="preserve">16% of the total area of the Burdekin </w:t>
      </w:r>
      <w:r w:rsidR="00805DC4">
        <w:rPr>
          <w:rFonts w:cs="Arial"/>
          <w:lang w:val="en-AU"/>
        </w:rPr>
        <w:t>r</w:t>
      </w:r>
      <w:r w:rsidRPr="00A10227">
        <w:rPr>
          <w:rFonts w:cs="Arial"/>
          <w:lang w:val="en-AU"/>
        </w:rPr>
        <w:t>egion</w:t>
      </w:r>
    </w:p>
    <w:p w14:paraId="23760C6D" w14:textId="17300FA4" w:rsidR="00A87EB6" w:rsidRPr="00A87EB6" w:rsidRDefault="00A87EB6" w:rsidP="008404D7">
      <w:pPr>
        <w:pStyle w:val="ListParagraph"/>
        <w:numPr>
          <w:ilvl w:val="0"/>
          <w:numId w:val="67"/>
        </w:numPr>
        <w:ind w:left="851" w:hanging="284"/>
        <w:rPr>
          <w:rFonts w:cs="Arial"/>
          <w:szCs w:val="22"/>
          <w:lang w:val="en-AU"/>
        </w:rPr>
      </w:pPr>
      <w:r w:rsidRPr="00A10227">
        <w:rPr>
          <w:szCs w:val="22"/>
          <w:lang w:val="en-AU"/>
        </w:rPr>
        <w:t xml:space="preserve">24% of the total area of the </w:t>
      </w:r>
      <w:r w:rsidR="00901DE2">
        <w:rPr>
          <w:szCs w:val="22"/>
          <w:lang w:val="en-AU"/>
        </w:rPr>
        <w:t xml:space="preserve">Mackay-Whitsunday </w:t>
      </w:r>
      <w:r w:rsidR="00805DC4">
        <w:rPr>
          <w:szCs w:val="22"/>
          <w:lang w:val="en-AU"/>
        </w:rPr>
        <w:t>r</w:t>
      </w:r>
      <w:r w:rsidRPr="00A10227">
        <w:rPr>
          <w:szCs w:val="22"/>
          <w:lang w:val="en-AU"/>
        </w:rPr>
        <w:t>egion</w:t>
      </w:r>
      <w:r w:rsidR="00805DC4">
        <w:rPr>
          <w:szCs w:val="22"/>
          <w:lang w:val="en-AU"/>
        </w:rPr>
        <w:t>.</w:t>
      </w:r>
    </w:p>
    <w:p w14:paraId="73E30849" w14:textId="6CD1E9E7" w:rsidR="00A11022" w:rsidRPr="0054607B" w:rsidRDefault="00063674" w:rsidP="00B828FF">
      <w:pPr>
        <w:pStyle w:val="SummaryHeading2"/>
      </w:pPr>
      <w:r w:rsidRPr="007A452D">
        <w:t xml:space="preserve">Case </w:t>
      </w:r>
      <w:r w:rsidR="006C46DE">
        <w:t>st</w:t>
      </w:r>
      <w:r w:rsidR="006C46DE" w:rsidRPr="007A452D">
        <w:t>udies</w:t>
      </w:r>
    </w:p>
    <w:p w14:paraId="3A6B2820" w14:textId="662EF5B8" w:rsidR="00A11022" w:rsidRDefault="00A11022">
      <w:pPr>
        <w:rPr>
          <w:lang w:val="en-AU"/>
        </w:rPr>
      </w:pPr>
      <w:r>
        <w:rPr>
          <w:lang w:val="en-AU"/>
        </w:rPr>
        <w:t xml:space="preserve">Annual case studies are conducted </w:t>
      </w:r>
      <w:r w:rsidR="00C649F5">
        <w:rPr>
          <w:lang w:val="en-AU"/>
        </w:rPr>
        <w:t>every year</w:t>
      </w:r>
      <w:r>
        <w:rPr>
          <w:lang w:val="en-AU"/>
        </w:rPr>
        <w:t xml:space="preserve">. </w:t>
      </w:r>
      <w:r w:rsidR="009661B1">
        <w:rPr>
          <w:lang w:val="en-AU"/>
        </w:rPr>
        <w:t>Case study one</w:t>
      </w:r>
      <w:r>
        <w:rPr>
          <w:lang w:val="en-AU"/>
        </w:rPr>
        <w:t xml:space="preserve"> investigated </w:t>
      </w:r>
      <w:r w:rsidR="009661B1">
        <w:rPr>
          <w:rFonts w:eastAsia="SimSun"/>
        </w:rPr>
        <w:t xml:space="preserve">the variability in </w:t>
      </w:r>
      <w:r w:rsidR="00B72C55">
        <w:rPr>
          <w:rFonts w:eastAsia="SimSun"/>
        </w:rPr>
        <w:t xml:space="preserve">time-series of </w:t>
      </w:r>
      <w:r w:rsidR="009661B1">
        <w:rPr>
          <w:rFonts w:eastAsia="SimSun"/>
        </w:rPr>
        <w:t>chlorophy</w:t>
      </w:r>
      <w:r w:rsidR="009661B1" w:rsidRPr="007F1090">
        <w:rPr>
          <w:rFonts w:eastAsia="SimSun"/>
        </w:rPr>
        <w:t>ll and turbidity</w:t>
      </w:r>
      <w:r w:rsidR="00E40A2E">
        <w:rPr>
          <w:rFonts w:eastAsia="SimSun"/>
        </w:rPr>
        <w:t xml:space="preserve"> from the Marine Monitoring Program logger network</w:t>
      </w:r>
      <w:r w:rsidR="005C5720">
        <w:rPr>
          <w:lang w:val="en-AU"/>
        </w:rPr>
        <w:t xml:space="preserve">. </w:t>
      </w:r>
      <w:r w:rsidR="00DE71BD">
        <w:rPr>
          <w:lang w:val="en-AU"/>
        </w:rPr>
        <w:t xml:space="preserve">Long-term monitoring data </w:t>
      </w:r>
      <w:r w:rsidR="00A6312A">
        <w:rPr>
          <w:lang w:val="en-AU"/>
        </w:rPr>
        <w:t>was d</w:t>
      </w:r>
      <w:r w:rsidR="005C5720">
        <w:rPr>
          <w:lang w:val="en-AU"/>
        </w:rPr>
        <w:t>ecompos</w:t>
      </w:r>
      <w:r w:rsidR="00A6312A">
        <w:rPr>
          <w:lang w:val="en-AU"/>
        </w:rPr>
        <w:t xml:space="preserve">ed using </w:t>
      </w:r>
      <w:r w:rsidR="005C5720">
        <w:rPr>
          <w:lang w:val="en-AU"/>
        </w:rPr>
        <w:t>signal</w:t>
      </w:r>
      <w:r w:rsidR="00A6312A">
        <w:rPr>
          <w:lang w:val="en-AU"/>
        </w:rPr>
        <w:t xml:space="preserve"> analysis.</w:t>
      </w:r>
      <w:r w:rsidR="005C5720">
        <w:rPr>
          <w:lang w:val="en-AU"/>
        </w:rPr>
        <w:t xml:space="preserve"> </w:t>
      </w:r>
      <w:r w:rsidR="00A6312A">
        <w:rPr>
          <w:lang w:val="en-AU"/>
        </w:rPr>
        <w:t xml:space="preserve">A detectable amount of variability </w:t>
      </w:r>
      <w:r w:rsidR="00E40A2E">
        <w:rPr>
          <w:lang w:val="en-AU"/>
        </w:rPr>
        <w:t xml:space="preserve">in chlorophyll and turbidity </w:t>
      </w:r>
      <w:r w:rsidR="00A6312A">
        <w:rPr>
          <w:lang w:val="en-AU"/>
        </w:rPr>
        <w:t xml:space="preserve">occurred over short time periods (every </w:t>
      </w:r>
      <w:r w:rsidR="00A6312A">
        <w:rPr>
          <w:noProof/>
          <w:lang w:eastAsia="en-AU"/>
        </w:rPr>
        <w:t>~</w:t>
      </w:r>
      <w:r w:rsidR="005C5720">
        <w:rPr>
          <w:noProof/>
          <w:lang w:eastAsia="en-AU"/>
        </w:rPr>
        <w:t xml:space="preserve">12 and </w:t>
      </w:r>
      <w:r w:rsidR="00A6312A">
        <w:rPr>
          <w:noProof/>
          <w:lang w:eastAsia="en-AU"/>
        </w:rPr>
        <w:t>~</w:t>
      </w:r>
      <w:r w:rsidR="005C5720">
        <w:rPr>
          <w:noProof/>
          <w:lang w:eastAsia="en-AU"/>
        </w:rPr>
        <w:t>6 hour</w:t>
      </w:r>
      <w:r w:rsidR="00A6312A">
        <w:rPr>
          <w:noProof/>
          <w:lang w:eastAsia="en-AU"/>
        </w:rPr>
        <w:t>s)</w:t>
      </w:r>
      <w:r w:rsidR="00E40A2E">
        <w:rPr>
          <w:noProof/>
          <w:lang w:eastAsia="en-AU"/>
        </w:rPr>
        <w:t>, and was likely the result of tidal influence on the inshore region</w:t>
      </w:r>
      <w:r w:rsidR="00A6312A">
        <w:rPr>
          <w:noProof/>
          <w:lang w:eastAsia="en-AU"/>
        </w:rPr>
        <w:t>.</w:t>
      </w:r>
      <w:r w:rsidR="005C5720">
        <w:rPr>
          <w:noProof/>
          <w:lang w:eastAsia="en-AU"/>
        </w:rPr>
        <w:t xml:space="preserve"> </w:t>
      </w:r>
      <w:r w:rsidR="00E40A2E">
        <w:rPr>
          <w:noProof/>
          <w:lang w:eastAsia="en-AU"/>
        </w:rPr>
        <w:t>This method can be extended to identify sources of variability in many types of time-series data from monitoring programs</w:t>
      </w:r>
      <w:r w:rsidR="005C5720">
        <w:rPr>
          <w:noProof/>
          <w:lang w:eastAsia="en-AU"/>
        </w:rPr>
        <w:t>.</w:t>
      </w:r>
    </w:p>
    <w:p w14:paraId="7BB54EA0" w14:textId="7551FC88" w:rsidR="009661B1" w:rsidRDefault="009661B1">
      <w:pPr>
        <w:rPr>
          <w:lang w:val="en-AU"/>
        </w:rPr>
      </w:pPr>
      <w:r>
        <w:rPr>
          <w:lang w:val="en-AU"/>
        </w:rPr>
        <w:t xml:space="preserve">Case study two </w:t>
      </w:r>
      <w:r w:rsidR="00C649F5">
        <w:rPr>
          <w:lang w:val="en-AU"/>
        </w:rPr>
        <w:t>assessed</w:t>
      </w:r>
      <w:r w:rsidR="00C649F5" w:rsidRPr="00EE11D0">
        <w:rPr>
          <w:lang w:val="en-AU"/>
        </w:rPr>
        <w:t xml:space="preserve"> continuity between satellite-derived water colour monitoring products.</w:t>
      </w:r>
      <w:r w:rsidR="00BE277B" w:rsidRPr="00EE11D0">
        <w:rPr>
          <w:lang w:val="en-AU"/>
        </w:rPr>
        <w:t xml:space="preserve"> It found that it is feasible to transition the methods from historical MODIS to the new Sentinel-3 satellites and from the </w:t>
      </w:r>
      <w:r w:rsidR="00A60919" w:rsidRPr="00EE11D0">
        <w:rPr>
          <w:lang w:val="en-AU"/>
        </w:rPr>
        <w:t xml:space="preserve">wet season </w:t>
      </w:r>
      <w:r w:rsidR="00BE277B" w:rsidRPr="00EE11D0">
        <w:rPr>
          <w:lang w:val="en-AU"/>
        </w:rPr>
        <w:t xml:space="preserve">colour scale to the </w:t>
      </w:r>
      <w:r w:rsidR="00EE11D0">
        <w:rPr>
          <w:lang w:val="en-AU"/>
        </w:rPr>
        <w:t xml:space="preserve">historical </w:t>
      </w:r>
      <w:r w:rsidR="00A60919" w:rsidRPr="00EE11D0">
        <w:rPr>
          <w:lang w:val="en-AU"/>
        </w:rPr>
        <w:t xml:space="preserve">Forel-Ule </w:t>
      </w:r>
      <w:r w:rsidR="00EE11D0">
        <w:rPr>
          <w:lang w:val="en-AU"/>
        </w:rPr>
        <w:t>colour scale using a freel</w:t>
      </w:r>
      <w:r w:rsidR="001C4B2A">
        <w:rPr>
          <w:lang w:val="en-AU"/>
        </w:rPr>
        <w:t>y</w:t>
      </w:r>
      <w:r w:rsidR="00EE11D0">
        <w:rPr>
          <w:lang w:val="en-AU"/>
        </w:rPr>
        <w:t xml:space="preserve"> available toolbox that includes a </w:t>
      </w:r>
      <w:r w:rsidR="00BE277B" w:rsidRPr="00EE11D0">
        <w:rPr>
          <w:lang w:val="en-AU"/>
        </w:rPr>
        <w:t xml:space="preserve">smartphone </w:t>
      </w:r>
      <w:r w:rsidR="00EE11D0">
        <w:rPr>
          <w:lang w:val="en-AU"/>
        </w:rPr>
        <w:t>application</w:t>
      </w:r>
      <w:r w:rsidR="004C6479">
        <w:rPr>
          <w:lang w:val="en-AU"/>
        </w:rPr>
        <w:t xml:space="preserve"> </w:t>
      </w:r>
      <w:r w:rsidR="00BE277B" w:rsidRPr="00EE11D0">
        <w:rPr>
          <w:lang w:val="en-AU"/>
        </w:rPr>
        <w:t>for the future and continuous mapping of Reef waters</w:t>
      </w:r>
      <w:r w:rsidR="004833BF" w:rsidRPr="00EE11D0">
        <w:rPr>
          <w:lang w:val="en-AU"/>
        </w:rPr>
        <w:t>.</w:t>
      </w:r>
    </w:p>
    <w:p w14:paraId="1463E18C" w14:textId="77777777" w:rsidR="00A11022" w:rsidRDefault="00A11022" w:rsidP="00D0754F">
      <w:pPr>
        <w:rPr>
          <w:rFonts w:cs="Arial"/>
          <w:lang w:val="en-AU"/>
        </w:rPr>
      </w:pPr>
    </w:p>
    <w:p w14:paraId="5B8055DD" w14:textId="561AD3E9" w:rsidR="001C4AB1" w:rsidRDefault="001C4AB1" w:rsidP="00DA1B5C">
      <w:pPr>
        <w:rPr>
          <w:lang w:val="en-AU"/>
        </w:rPr>
        <w:sectPr w:rsidR="001C4AB1" w:rsidSect="00ED490F">
          <w:footerReference w:type="default" r:id="rId57"/>
          <w:pgSz w:w="11907" w:h="16840" w:code="9"/>
          <w:pgMar w:top="1440" w:right="1134" w:bottom="1440" w:left="1134" w:header="567" w:footer="624" w:gutter="0"/>
          <w:pgNumType w:start="1"/>
          <w:cols w:space="708"/>
          <w:docGrid w:linePitch="360"/>
        </w:sectPr>
      </w:pPr>
      <w:bookmarkStart w:id="30" w:name="_Toc459328854"/>
      <w:bookmarkStart w:id="31" w:name="_Toc459329213"/>
      <w:bookmarkStart w:id="32" w:name="_Toc459329574"/>
      <w:bookmarkStart w:id="33" w:name="_Toc459329934"/>
      <w:bookmarkStart w:id="34" w:name="_Toc459330294"/>
      <w:bookmarkStart w:id="35" w:name="_Toc459330654"/>
      <w:bookmarkStart w:id="36" w:name="_Toc459331014"/>
      <w:bookmarkStart w:id="37" w:name="_Toc459331374"/>
      <w:bookmarkStart w:id="38" w:name="_Toc459331734"/>
      <w:bookmarkStart w:id="39" w:name="_Toc459328855"/>
      <w:bookmarkStart w:id="40" w:name="_Toc459329214"/>
      <w:bookmarkStart w:id="41" w:name="_Toc459329575"/>
      <w:bookmarkStart w:id="42" w:name="_Toc459329935"/>
      <w:bookmarkStart w:id="43" w:name="_Toc459330295"/>
      <w:bookmarkStart w:id="44" w:name="_Toc459330655"/>
      <w:bookmarkStart w:id="45" w:name="_Toc459331015"/>
      <w:bookmarkStart w:id="46" w:name="_Toc459331375"/>
      <w:bookmarkStart w:id="47" w:name="_Toc459331735"/>
      <w:bookmarkStart w:id="48" w:name="_Toc459328856"/>
      <w:bookmarkStart w:id="49" w:name="_Toc459329215"/>
      <w:bookmarkStart w:id="50" w:name="_Toc459329576"/>
      <w:bookmarkStart w:id="51" w:name="_Toc459329936"/>
      <w:bookmarkStart w:id="52" w:name="_Toc459330296"/>
      <w:bookmarkStart w:id="53" w:name="_Toc459330656"/>
      <w:bookmarkStart w:id="54" w:name="_Toc459331016"/>
      <w:bookmarkStart w:id="55" w:name="_Toc459331376"/>
      <w:bookmarkStart w:id="56" w:name="_Toc459331736"/>
      <w:bookmarkStart w:id="57" w:name="_Toc459328857"/>
      <w:bookmarkStart w:id="58" w:name="_Toc459329216"/>
      <w:bookmarkStart w:id="59" w:name="_Toc459329577"/>
      <w:bookmarkStart w:id="60" w:name="_Toc459329937"/>
      <w:bookmarkStart w:id="61" w:name="_Toc459330297"/>
      <w:bookmarkStart w:id="62" w:name="_Toc459330657"/>
      <w:bookmarkStart w:id="63" w:name="_Toc459331017"/>
      <w:bookmarkStart w:id="64" w:name="_Toc459331377"/>
      <w:bookmarkStart w:id="65" w:name="_Toc459331737"/>
      <w:bookmarkStart w:id="66" w:name="_Toc459328859"/>
      <w:bookmarkStart w:id="67" w:name="_Toc459329218"/>
      <w:bookmarkStart w:id="68" w:name="_Toc459329579"/>
      <w:bookmarkStart w:id="69" w:name="_Toc459329939"/>
      <w:bookmarkStart w:id="70" w:name="_Toc459330299"/>
      <w:bookmarkStart w:id="71" w:name="_Toc459330659"/>
      <w:bookmarkStart w:id="72" w:name="_Toc459331019"/>
      <w:bookmarkStart w:id="73" w:name="_Toc459331379"/>
      <w:bookmarkStart w:id="74" w:name="_Toc459331739"/>
      <w:bookmarkStart w:id="75" w:name="_Toc459328860"/>
      <w:bookmarkStart w:id="76" w:name="_Toc459329219"/>
      <w:bookmarkStart w:id="77" w:name="_Toc459329580"/>
      <w:bookmarkStart w:id="78" w:name="_Toc459329940"/>
      <w:bookmarkStart w:id="79" w:name="_Toc459330300"/>
      <w:bookmarkStart w:id="80" w:name="_Toc459330660"/>
      <w:bookmarkStart w:id="81" w:name="_Toc459331020"/>
      <w:bookmarkStart w:id="82" w:name="_Toc459331380"/>
      <w:bookmarkStart w:id="83" w:name="_Toc459331740"/>
      <w:bookmarkStart w:id="84" w:name="_Toc459328861"/>
      <w:bookmarkStart w:id="85" w:name="_Toc459329220"/>
      <w:bookmarkStart w:id="86" w:name="_Toc459329581"/>
      <w:bookmarkStart w:id="87" w:name="_Toc459329941"/>
      <w:bookmarkStart w:id="88" w:name="_Toc459330301"/>
      <w:bookmarkStart w:id="89" w:name="_Toc459330661"/>
      <w:bookmarkStart w:id="90" w:name="_Toc459331021"/>
      <w:bookmarkStart w:id="91" w:name="_Toc459331381"/>
      <w:bookmarkStart w:id="92" w:name="_Toc459331741"/>
      <w:bookmarkStart w:id="93" w:name="_Toc459328862"/>
      <w:bookmarkStart w:id="94" w:name="_Toc459329221"/>
      <w:bookmarkStart w:id="95" w:name="_Toc459329582"/>
      <w:bookmarkStart w:id="96" w:name="_Toc459329942"/>
      <w:bookmarkStart w:id="97" w:name="_Toc459330302"/>
      <w:bookmarkStart w:id="98" w:name="_Toc459330662"/>
      <w:bookmarkStart w:id="99" w:name="_Toc459331022"/>
      <w:bookmarkStart w:id="100" w:name="_Toc459331382"/>
      <w:bookmarkStart w:id="101" w:name="_Toc459331742"/>
      <w:bookmarkStart w:id="102" w:name="_Toc459328863"/>
      <w:bookmarkStart w:id="103" w:name="_Toc459329222"/>
      <w:bookmarkStart w:id="104" w:name="_Toc459329583"/>
      <w:bookmarkStart w:id="105" w:name="_Toc459329943"/>
      <w:bookmarkStart w:id="106" w:name="_Toc459330303"/>
      <w:bookmarkStart w:id="107" w:name="_Toc459330663"/>
      <w:bookmarkStart w:id="108" w:name="_Toc459331023"/>
      <w:bookmarkStart w:id="109" w:name="_Toc459331383"/>
      <w:bookmarkStart w:id="110" w:name="_Toc459331743"/>
      <w:bookmarkEnd w:id="22"/>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246BBAC4" w14:textId="3D6C8DE0" w:rsidR="00803656" w:rsidRPr="0062624C" w:rsidRDefault="00803656" w:rsidP="006F4C41">
      <w:pPr>
        <w:pStyle w:val="Heading1"/>
      </w:pPr>
      <w:bookmarkStart w:id="111" w:name="_Toc436082061"/>
      <w:bookmarkStart w:id="112" w:name="_Toc167192422"/>
      <w:bookmarkStart w:id="113" w:name="_Toc436913465"/>
      <w:bookmarkStart w:id="114" w:name="_Toc11410734"/>
      <w:bookmarkStart w:id="115" w:name="_Toc330104786"/>
      <w:bookmarkStart w:id="116" w:name="_Toc330104937"/>
      <w:bookmarkStart w:id="117" w:name="_Toc330105841"/>
      <w:bookmarkStart w:id="118" w:name="_Toc330113421"/>
      <w:bookmarkStart w:id="119" w:name="_Toc330115339"/>
      <w:bookmarkStart w:id="120" w:name="_Toc330177419"/>
      <w:bookmarkStart w:id="121" w:name="_Toc330177763"/>
      <w:bookmarkStart w:id="122" w:name="_Toc330191361"/>
      <w:bookmarkStart w:id="123" w:name="_Toc330281974"/>
      <w:r w:rsidRPr="0062624C">
        <w:lastRenderedPageBreak/>
        <w:t>Introduction</w:t>
      </w:r>
      <w:bookmarkEnd w:id="111"/>
      <w:bookmarkEnd w:id="112"/>
      <w:bookmarkEnd w:id="113"/>
      <w:bookmarkEnd w:id="114"/>
    </w:p>
    <w:p w14:paraId="7BA76CAF" w14:textId="6F4B1C75" w:rsidR="00FB63AD" w:rsidRPr="006206EB" w:rsidRDefault="00432642" w:rsidP="00B828FF">
      <w:pPr>
        <w:pStyle w:val="Heading2"/>
      </w:pPr>
      <w:bookmarkStart w:id="124" w:name="_Toc492357906"/>
      <w:bookmarkStart w:id="125" w:name="_Toc11410735"/>
      <w:bookmarkStart w:id="126" w:name="_Toc114372528"/>
      <w:bookmarkStart w:id="127" w:name="_Toc139938360"/>
      <w:bookmarkStart w:id="128" w:name="_Toc153077315"/>
      <w:bookmarkStart w:id="129" w:name="_Toc153103618"/>
      <w:bookmarkEnd w:id="124"/>
      <w:r w:rsidRPr="006206EB">
        <w:t>T</w:t>
      </w:r>
      <w:r w:rsidRPr="004F0AA1">
        <w:t xml:space="preserve">he </w:t>
      </w:r>
      <w:r w:rsidR="00DD7E9A" w:rsidRPr="004F0AA1">
        <w:t xml:space="preserve">Great Barrier </w:t>
      </w:r>
      <w:r w:rsidRPr="004A4474">
        <w:rPr>
          <w:lang w:val="en-AU"/>
        </w:rPr>
        <w:t>Reef</w:t>
      </w:r>
      <w:bookmarkEnd w:id="125"/>
    </w:p>
    <w:p w14:paraId="25A93FDA" w14:textId="5D19C97C" w:rsidR="00A17806" w:rsidRDefault="00A17806" w:rsidP="00A17806">
      <w:pPr>
        <w:rPr>
          <w:lang w:val="en-AU"/>
        </w:rPr>
      </w:pPr>
      <w:r w:rsidRPr="00842CA3">
        <w:t xml:space="preserve">The </w:t>
      </w:r>
      <w:r>
        <w:t>Great Barrier Reef (the Reef)</w:t>
      </w:r>
      <w:r w:rsidRPr="00842CA3">
        <w:t xml:space="preserve"> is the most extensive reef system in the world</w:t>
      </w:r>
      <w:r>
        <w:t>,</w:t>
      </w:r>
      <w:r w:rsidRPr="00842CA3">
        <w:t xml:space="preserve"> compris</w:t>
      </w:r>
      <w:r>
        <w:t>ing</w:t>
      </w:r>
      <w:r w:rsidRPr="00842CA3">
        <w:t xml:space="preserve"> over 2900 km</w:t>
      </w:r>
      <w:r w:rsidRPr="002C153E">
        <w:rPr>
          <w:vertAlign w:val="superscript"/>
        </w:rPr>
        <w:t>2</w:t>
      </w:r>
      <w:r w:rsidRPr="00842CA3">
        <w:t xml:space="preserve"> of coral reefs</w:t>
      </w:r>
      <w:r>
        <w:t xml:space="preserve"> </w:t>
      </w:r>
      <w:r w:rsidRPr="00842CA3">
        <w:t>(</w:t>
      </w:r>
      <w:r>
        <w:fldChar w:fldCharType="begin"/>
      </w:r>
      <w:r>
        <w:instrText xml:space="preserve"> REF _Ref536539003 \h </w:instrText>
      </w:r>
      <w:r>
        <w:fldChar w:fldCharType="separate"/>
      </w:r>
      <w:r w:rsidR="00335316">
        <w:t xml:space="preserve">Figure </w:t>
      </w:r>
      <w:r w:rsidR="00335316">
        <w:rPr>
          <w:noProof/>
        </w:rPr>
        <w:t>1</w:t>
      </w:r>
      <w:r w:rsidR="00335316">
        <w:noBreakHyphen/>
      </w:r>
      <w:r w:rsidR="00335316">
        <w:rPr>
          <w:noProof/>
        </w:rPr>
        <w:t>1</w:t>
      </w:r>
      <w:r>
        <w:fldChar w:fldCharType="end"/>
      </w:r>
      <w:r w:rsidRPr="00842CA3">
        <w:t xml:space="preserve">). It also </w:t>
      </w:r>
      <w:r>
        <w:t>includes large areas</w:t>
      </w:r>
      <w:r w:rsidRPr="00842CA3">
        <w:t xml:space="preserve"> of seagrass meadows</w:t>
      </w:r>
      <w:r>
        <w:t xml:space="preserve">, estimated to be </w:t>
      </w:r>
      <w:r w:rsidRPr="00842CA3">
        <w:t>over 43,000 km</w:t>
      </w:r>
      <w:r w:rsidRPr="002C153E">
        <w:rPr>
          <w:vertAlign w:val="superscript"/>
        </w:rPr>
        <w:t>2</w:t>
      </w:r>
      <w:r w:rsidRPr="00842CA3">
        <w:t xml:space="preserve"> </w:t>
      </w:r>
      <w:r>
        <w:t>or ~12.5% of the total area of the Great Barrier Reef Marine Park (the Marine Park)</w:t>
      </w:r>
      <w:r w:rsidRPr="00842CA3">
        <w:t xml:space="preserve">. The </w:t>
      </w:r>
      <w:r w:rsidR="0078613F">
        <w:t>Reef</w:t>
      </w:r>
      <w:r w:rsidR="0078613F" w:rsidRPr="00842CA3">
        <w:t xml:space="preserve"> </w:t>
      </w:r>
      <w:r w:rsidRPr="00842CA3">
        <w:t xml:space="preserve">catchment </w:t>
      </w:r>
      <w:r>
        <w:t>is</w:t>
      </w:r>
      <w:r w:rsidRPr="00842CA3">
        <w:t xml:space="preserve"> divided into six </w:t>
      </w:r>
      <w:r>
        <w:t>natural resource management (</w:t>
      </w:r>
      <w:r w:rsidRPr="00842CA3">
        <w:t>NRM</w:t>
      </w:r>
      <w:r>
        <w:t>)</w:t>
      </w:r>
      <w:r w:rsidRPr="00842CA3">
        <w:t xml:space="preserve"> regions</w:t>
      </w:r>
      <w:r>
        <w:t xml:space="preserve"> (</w:t>
      </w:r>
      <w:r>
        <w:fldChar w:fldCharType="begin"/>
      </w:r>
      <w:r>
        <w:instrText xml:space="preserve"> REF _Ref536539003 \h </w:instrText>
      </w:r>
      <w:r>
        <w:fldChar w:fldCharType="separate"/>
      </w:r>
      <w:r w:rsidR="00335316">
        <w:t xml:space="preserve">Figure </w:t>
      </w:r>
      <w:r w:rsidR="00335316">
        <w:rPr>
          <w:noProof/>
        </w:rPr>
        <w:t>1</w:t>
      </w:r>
      <w:r w:rsidR="00335316">
        <w:noBreakHyphen/>
      </w:r>
      <w:r w:rsidR="00335316">
        <w:rPr>
          <w:noProof/>
        </w:rPr>
        <w:t>1</w:t>
      </w:r>
      <w:r>
        <w:fldChar w:fldCharType="end"/>
      </w:r>
      <w:r>
        <w:t>)</w:t>
      </w:r>
      <w:r w:rsidR="00B9745F">
        <w:t>,</w:t>
      </w:r>
      <w:r w:rsidRPr="00842CA3">
        <w:rPr>
          <w:lang w:val="en-AU"/>
        </w:rPr>
        <w:t xml:space="preserve"> each </w:t>
      </w:r>
      <w:r>
        <w:rPr>
          <w:lang w:val="en-AU"/>
        </w:rPr>
        <w:t>with differing</w:t>
      </w:r>
      <w:r w:rsidRPr="00842CA3">
        <w:rPr>
          <w:lang w:val="en-AU"/>
        </w:rPr>
        <w:t xml:space="preserve"> land use, biophysical and socio-economic characteristics. </w:t>
      </w:r>
    </w:p>
    <w:p w14:paraId="4ACA9ADE" w14:textId="77777777" w:rsidR="00A17806" w:rsidRPr="0097272C" w:rsidRDefault="00A17806">
      <w:pPr>
        <w:rPr>
          <w:rFonts w:eastAsia="SimSun"/>
          <w:highlight w:val="magenta"/>
          <w:lang w:val="en-AU" w:eastAsia="en-GB"/>
        </w:rPr>
      </w:pPr>
    </w:p>
    <w:p w14:paraId="343035B9" w14:textId="673D2ED4" w:rsidR="00DD7E9A" w:rsidRDefault="00377A8B" w:rsidP="00094AD1">
      <w:pPr>
        <w:jc w:val="center"/>
      </w:pPr>
      <w:r w:rsidRPr="007E0128">
        <w:rPr>
          <w:noProof/>
          <w:color w:val="FFFFFF" w:themeColor="background1"/>
          <w:lang w:val="en-AU" w:eastAsia="en-AU"/>
          <w14:textFill>
            <w14:noFill/>
          </w14:textFill>
        </w:rPr>
        <w:drawing>
          <wp:inline distT="0" distB="0" distL="0" distR="0" wp14:anchorId="1BABF19B" wp14:editId="70FDB52D">
            <wp:extent cx="4019550" cy="5784850"/>
            <wp:effectExtent l="0" t="0" r="0" b="6350"/>
            <wp:docPr id="20" name="Picture 20" descr="Locations of major marine ecosystems (coral reefs and surveyed seagrass beds) in the Marine Park, NRM regions, marine NRM regions (delineated by dark grey lines) and major rivers." title="Map of NRM regions and marine ecosystems"/>
            <wp:cNvGraphicFramePr/>
            <a:graphic xmlns:a="http://schemas.openxmlformats.org/drawingml/2006/main">
              <a:graphicData uri="http://schemas.openxmlformats.org/drawingml/2006/picture">
                <pic:pic xmlns:pic="http://schemas.openxmlformats.org/drawingml/2006/picture">
                  <pic:nvPicPr>
                    <pic:cNvPr id="58" name="Picture 58" descr="The Great Barrier Reef Marine Park, major marine ecosystems (coral reefs and surveyed seagrass beds), NRM regions and marine NRM regions and major rivers.&#10;&#10;Map showing the Great Barrier Reef Marine Park, major marine ecosystems (coral reefs and surveyed seagrass beds), NRM regions and marine NRM regions (delineated by dark grey lines) and major rivers."/>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019550" cy="5784850"/>
                    </a:xfrm>
                    <a:prstGeom prst="rect">
                      <a:avLst/>
                    </a:prstGeom>
                  </pic:spPr>
                </pic:pic>
              </a:graphicData>
            </a:graphic>
          </wp:inline>
        </w:drawing>
      </w:r>
      <w:bookmarkStart w:id="130" w:name="_Ref532815514"/>
    </w:p>
    <w:p w14:paraId="2A642B7F" w14:textId="5B19C224" w:rsidR="00B40BFE" w:rsidRPr="008404D7" w:rsidRDefault="000A3CA5" w:rsidP="00C83B6E">
      <w:pPr>
        <w:pStyle w:val="Caption"/>
      </w:pPr>
      <w:bookmarkStart w:id="131" w:name="_Ref536539003"/>
      <w:bookmarkStart w:id="132" w:name="_Toc10536166"/>
      <w:r>
        <w:t xml:space="preserve">Figure </w:t>
      </w:r>
      <w:r w:rsidR="00817A8B">
        <w:fldChar w:fldCharType="begin"/>
      </w:r>
      <w:r w:rsidR="00817A8B">
        <w:instrText xml:space="preserve"> STYLEREF 1 \s </w:instrText>
      </w:r>
      <w:r w:rsidR="00817A8B">
        <w:fldChar w:fldCharType="separate"/>
      </w:r>
      <w:r w:rsidR="00335316">
        <w:rPr>
          <w:noProof/>
        </w:rPr>
        <w:t>1</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1</w:t>
      </w:r>
      <w:r w:rsidR="00817A8B">
        <w:fldChar w:fldCharType="end"/>
      </w:r>
      <w:bookmarkEnd w:id="130"/>
      <w:bookmarkEnd w:id="131"/>
      <w:r w:rsidR="00B40BFE" w:rsidRPr="004C5FAB">
        <w:t xml:space="preserve">: </w:t>
      </w:r>
      <w:r w:rsidR="00B40BFE">
        <w:t xml:space="preserve">Locations of </w:t>
      </w:r>
      <w:r w:rsidR="00B40BFE" w:rsidRPr="004C5FAB">
        <w:rPr>
          <w:rStyle w:val="IntenseReference"/>
          <w:rFonts w:eastAsiaTheme="majorEastAsia"/>
        </w:rPr>
        <w:t xml:space="preserve">major marine ecosystems (coral reefs and </w:t>
      </w:r>
      <w:r w:rsidR="00B40BFE">
        <w:rPr>
          <w:rStyle w:val="IntenseReference"/>
          <w:rFonts w:eastAsiaTheme="majorEastAsia"/>
        </w:rPr>
        <w:t xml:space="preserve">surveyed </w:t>
      </w:r>
      <w:r w:rsidR="00B40BFE" w:rsidRPr="004C5FAB">
        <w:rPr>
          <w:rStyle w:val="IntenseReference"/>
          <w:rFonts w:eastAsiaTheme="majorEastAsia"/>
        </w:rPr>
        <w:t>seagrass beds)</w:t>
      </w:r>
      <w:r w:rsidR="00B40BFE">
        <w:rPr>
          <w:rStyle w:val="IntenseReference"/>
          <w:rFonts w:eastAsiaTheme="majorEastAsia"/>
        </w:rPr>
        <w:t xml:space="preserve"> in the Marine Park</w:t>
      </w:r>
      <w:r w:rsidR="00B40BFE" w:rsidRPr="004C5FAB">
        <w:rPr>
          <w:rStyle w:val="IntenseReference"/>
          <w:rFonts w:eastAsiaTheme="majorEastAsia"/>
        </w:rPr>
        <w:t>,</w:t>
      </w:r>
      <w:r w:rsidR="00B40BFE">
        <w:rPr>
          <w:rStyle w:val="IntenseReference"/>
          <w:rFonts w:eastAsiaTheme="majorEastAsia"/>
        </w:rPr>
        <w:t xml:space="preserve"> NRM</w:t>
      </w:r>
      <w:r w:rsidR="00B40BFE" w:rsidRPr="004C5FAB">
        <w:rPr>
          <w:rStyle w:val="IntenseReference"/>
          <w:rFonts w:eastAsiaTheme="majorEastAsia"/>
        </w:rPr>
        <w:t xml:space="preserve"> regions</w:t>
      </w:r>
      <w:r w:rsidR="00B40BFE">
        <w:rPr>
          <w:rStyle w:val="IntenseReference"/>
          <w:rFonts w:eastAsiaTheme="majorEastAsia"/>
        </w:rPr>
        <w:t>,</w:t>
      </w:r>
      <w:r w:rsidR="00B40BFE" w:rsidRPr="004C5FAB">
        <w:rPr>
          <w:rStyle w:val="IntenseReference"/>
          <w:rFonts w:eastAsiaTheme="majorEastAsia"/>
        </w:rPr>
        <w:t xml:space="preserve"> marine </w:t>
      </w:r>
      <w:r w:rsidR="00B40BFE">
        <w:rPr>
          <w:rStyle w:val="IntenseReference"/>
          <w:rFonts w:eastAsiaTheme="majorEastAsia"/>
        </w:rPr>
        <w:t>NRM regions</w:t>
      </w:r>
      <w:r w:rsidR="00B40BFE" w:rsidRPr="004C5FAB">
        <w:rPr>
          <w:rStyle w:val="IntenseReference"/>
          <w:rFonts w:eastAsiaTheme="majorEastAsia"/>
        </w:rPr>
        <w:t xml:space="preserve"> (delineated by dark grey </w:t>
      </w:r>
      <w:r w:rsidR="00B40BFE">
        <w:rPr>
          <w:rStyle w:val="IntenseReference"/>
          <w:rFonts w:eastAsiaTheme="majorEastAsia"/>
        </w:rPr>
        <w:t>lines</w:t>
      </w:r>
      <w:r w:rsidR="00B40BFE" w:rsidRPr="004C5FAB">
        <w:rPr>
          <w:rStyle w:val="IntenseReference"/>
          <w:rFonts w:eastAsiaTheme="majorEastAsia"/>
        </w:rPr>
        <w:t>) and major rivers</w:t>
      </w:r>
      <w:r w:rsidR="00B40BFE">
        <w:rPr>
          <w:rStyle w:val="IntenseReference"/>
          <w:rFonts w:eastAsiaTheme="majorEastAsia"/>
        </w:rPr>
        <w:t>.</w:t>
      </w:r>
      <w:bookmarkEnd w:id="132"/>
    </w:p>
    <w:p w14:paraId="16E755A2" w14:textId="25109D23" w:rsidR="00DD7E9A" w:rsidRDefault="00DD7E9A">
      <w:pPr>
        <w:spacing w:before="0" w:after="160" w:line="259" w:lineRule="auto"/>
        <w:jc w:val="left"/>
        <w:rPr>
          <w:lang w:val="en-AU"/>
        </w:rPr>
      </w:pPr>
      <w:r>
        <w:rPr>
          <w:lang w:val="en-AU"/>
        </w:rPr>
        <w:br w:type="page"/>
      </w:r>
    </w:p>
    <w:p w14:paraId="21EE4483" w14:textId="31BA87A4" w:rsidR="00432642" w:rsidRPr="00014981" w:rsidRDefault="00871319" w:rsidP="00B828FF">
      <w:pPr>
        <w:pStyle w:val="Heading2"/>
      </w:pPr>
      <w:bookmarkStart w:id="133" w:name="_Toc11410736"/>
      <w:r w:rsidRPr="00EB32ED">
        <w:lastRenderedPageBreak/>
        <w:t>Water quality monitoring in the Marine Monitoring Program</w:t>
      </w:r>
      <w:bookmarkEnd w:id="133"/>
    </w:p>
    <w:bookmarkEnd w:id="126"/>
    <w:bookmarkEnd w:id="127"/>
    <w:bookmarkEnd w:id="128"/>
    <w:bookmarkEnd w:id="129"/>
    <w:p w14:paraId="3974DDF1" w14:textId="45464B18" w:rsidR="00DD7E9A" w:rsidRDefault="00DD7E9A" w:rsidP="00DD7E9A">
      <w:pPr>
        <w:rPr>
          <w:lang w:val="en-AU"/>
        </w:rPr>
      </w:pPr>
      <w:r w:rsidRPr="00842CA3">
        <w:rPr>
          <w:lang w:val="en-AU"/>
        </w:rPr>
        <w:t xml:space="preserve">The management of water quality remains a priority for the </w:t>
      </w:r>
      <w:r w:rsidRPr="00842CA3">
        <w:rPr>
          <w:lang w:val="en-AU" w:eastAsia="en-AU"/>
        </w:rPr>
        <w:t>Great Barrier Reef Marine Park Authority (</w:t>
      </w:r>
      <w:r>
        <w:rPr>
          <w:lang w:val="en-AU" w:eastAsia="en-AU"/>
        </w:rPr>
        <w:t>the Authority</w:t>
      </w:r>
      <w:r w:rsidRPr="00842CA3">
        <w:rPr>
          <w:lang w:val="en-AU" w:eastAsia="en-AU"/>
        </w:rPr>
        <w:t xml:space="preserve">) </w:t>
      </w:r>
      <w:r w:rsidR="00CE029A">
        <w:rPr>
          <w:lang w:val="en-AU"/>
        </w:rPr>
        <w:t xml:space="preserve">because good water quality </w:t>
      </w:r>
      <w:r w:rsidR="00372ADF">
        <w:rPr>
          <w:lang w:val="en-AU"/>
        </w:rPr>
        <w:t>aids the resilience of</w:t>
      </w:r>
      <w:r w:rsidRPr="009B70CD">
        <w:rPr>
          <w:lang w:val="en-AU"/>
        </w:rPr>
        <w:t xml:space="preserve"> coastal and inshore ecosystems of the </w:t>
      </w:r>
      <w:r>
        <w:rPr>
          <w:lang w:val="en-AU"/>
        </w:rPr>
        <w:t xml:space="preserve">Reef </w:t>
      </w:r>
      <w:r w:rsidRPr="009B70CD">
        <w:rPr>
          <w:lang w:val="en-AU"/>
        </w:rPr>
        <w:t>(</w:t>
      </w:r>
      <w:r w:rsidR="00B72C55">
        <w:rPr>
          <w:lang w:val="en-AU"/>
        </w:rPr>
        <w:t>Great Barrier Reef Marine Park Authority</w:t>
      </w:r>
      <w:r>
        <w:rPr>
          <w:lang w:val="en-AU"/>
        </w:rPr>
        <w:t>,</w:t>
      </w:r>
      <w:r w:rsidRPr="009B70CD">
        <w:rPr>
          <w:lang w:val="en-AU"/>
        </w:rPr>
        <w:t xml:space="preserve"> 2014a, b). </w:t>
      </w:r>
    </w:p>
    <w:p w14:paraId="594E1E45" w14:textId="7358E5E0" w:rsidR="00FB63AD" w:rsidRPr="00A06200" w:rsidRDefault="00CE029A" w:rsidP="00FB63AD">
      <w:pPr>
        <w:rPr>
          <w:i/>
          <w:szCs w:val="22"/>
          <w:lang w:val="en-AU"/>
        </w:rPr>
      </w:pPr>
      <w:r>
        <w:rPr>
          <w:lang w:val="en-AU"/>
        </w:rPr>
        <w:t xml:space="preserve">In response to concerns about the impact of land-based run-off on water quality, the </w:t>
      </w:r>
      <w:r w:rsidR="00FB63AD" w:rsidRPr="0009198B">
        <w:rPr>
          <w:i/>
        </w:rPr>
        <w:t>Reef 2050 Water Quality Improvement Plan</w:t>
      </w:r>
      <w:r w:rsidR="00FB63AD" w:rsidRPr="00101C55">
        <w:t xml:space="preserve"> (Reef </w:t>
      </w:r>
      <w:r w:rsidR="00FB63AD">
        <w:t>2050 WQIP</w:t>
      </w:r>
      <w:r w:rsidR="00FB63AD" w:rsidRPr="009B70CD">
        <w:rPr>
          <w:lang w:val="en-AU"/>
        </w:rPr>
        <w:t xml:space="preserve">; </w:t>
      </w:r>
      <w:r w:rsidR="007E1470">
        <w:rPr>
          <w:lang w:val="en-AU"/>
        </w:rPr>
        <w:t xml:space="preserve">Australian </w:t>
      </w:r>
      <w:r w:rsidR="00F17CED">
        <w:rPr>
          <w:lang w:val="en-AU"/>
        </w:rPr>
        <w:t xml:space="preserve">and Queensland </w:t>
      </w:r>
      <w:r w:rsidR="007E1470">
        <w:rPr>
          <w:lang w:val="en-AU"/>
        </w:rPr>
        <w:t>governments</w:t>
      </w:r>
      <w:r w:rsidR="00FB63AD">
        <w:rPr>
          <w:lang w:val="en-AU"/>
        </w:rPr>
        <w:t>,</w:t>
      </w:r>
      <w:r w:rsidR="00FB63AD" w:rsidRPr="009B70CD">
        <w:rPr>
          <w:lang w:val="en-AU"/>
        </w:rPr>
        <w:t xml:space="preserve"> 201</w:t>
      </w:r>
      <w:r w:rsidR="00FB63AD">
        <w:rPr>
          <w:lang w:val="en-AU"/>
        </w:rPr>
        <w:t>8</w:t>
      </w:r>
      <w:r w:rsidR="00CD1A8B">
        <w:rPr>
          <w:lang w:val="en-AU"/>
        </w:rPr>
        <w:t>a</w:t>
      </w:r>
      <w:r w:rsidR="00FB63AD" w:rsidRPr="009B70CD">
        <w:rPr>
          <w:lang w:val="en-AU"/>
        </w:rPr>
        <w:t>)</w:t>
      </w:r>
      <w:r>
        <w:rPr>
          <w:lang w:val="en-AU"/>
        </w:rPr>
        <w:t xml:space="preserve"> was recently updated by the Australian and Queensland governments</w:t>
      </w:r>
      <w:r w:rsidR="00FB63AD" w:rsidRPr="009B70CD">
        <w:rPr>
          <w:lang w:val="en-AU"/>
        </w:rPr>
        <w:t xml:space="preserve">, </w:t>
      </w:r>
      <w:r>
        <w:rPr>
          <w:lang w:val="en-AU"/>
        </w:rPr>
        <w:t xml:space="preserve">and integrated as </w:t>
      </w:r>
      <w:r w:rsidR="00FB63AD" w:rsidRPr="009B70CD">
        <w:rPr>
          <w:lang w:val="en-AU"/>
        </w:rPr>
        <w:t xml:space="preserve">a </w:t>
      </w:r>
      <w:r w:rsidR="00952F78">
        <w:rPr>
          <w:lang w:val="en-AU"/>
        </w:rPr>
        <w:t>major</w:t>
      </w:r>
      <w:r w:rsidR="00FB63AD" w:rsidRPr="009B70CD">
        <w:rPr>
          <w:lang w:val="en-AU"/>
        </w:rPr>
        <w:t xml:space="preserve"> component of the Reef 2050 Long</w:t>
      </w:r>
      <w:r w:rsidR="00FB63AD">
        <w:rPr>
          <w:lang w:val="en-AU"/>
        </w:rPr>
        <w:t>-</w:t>
      </w:r>
      <w:r w:rsidR="00FB63AD" w:rsidRPr="009B70CD">
        <w:rPr>
          <w:lang w:val="en-AU"/>
        </w:rPr>
        <w:t>Term Sustainability Plan</w:t>
      </w:r>
      <w:r w:rsidR="00FB63AD">
        <w:rPr>
          <w:lang w:val="en-AU"/>
        </w:rPr>
        <w:t xml:space="preserve"> (Commonwealth of Australia, 2015)</w:t>
      </w:r>
      <w:r w:rsidR="00FB63AD" w:rsidRPr="009B70CD">
        <w:rPr>
          <w:rStyle w:val="FootnoteReference"/>
          <w:lang w:val="en-AU"/>
        </w:rPr>
        <w:footnoteReference w:id="2"/>
      </w:r>
      <w:r w:rsidR="00FB63AD" w:rsidRPr="009B70CD">
        <w:rPr>
          <w:lang w:val="en-AU"/>
        </w:rPr>
        <w:t xml:space="preserve">, </w:t>
      </w:r>
      <w:r w:rsidR="00FB63AD">
        <w:rPr>
          <w:lang w:val="en-AU"/>
        </w:rPr>
        <w:t xml:space="preserve">which </w:t>
      </w:r>
      <w:r w:rsidR="00FB63AD" w:rsidRPr="009B70CD">
        <w:rPr>
          <w:lang w:val="en-AU"/>
        </w:rPr>
        <w:t xml:space="preserve">provides </w:t>
      </w:r>
      <w:r w:rsidR="00FB63AD">
        <w:rPr>
          <w:lang w:val="en-AU"/>
        </w:rPr>
        <w:t>a</w:t>
      </w:r>
      <w:r w:rsidR="00FB63AD" w:rsidRPr="009B70CD">
        <w:rPr>
          <w:lang w:val="en-AU"/>
        </w:rPr>
        <w:t xml:space="preserve"> framework for </w:t>
      </w:r>
      <w:r w:rsidR="00B9745F">
        <w:rPr>
          <w:lang w:val="en-AU"/>
        </w:rPr>
        <w:t xml:space="preserve">the </w:t>
      </w:r>
      <w:r w:rsidR="00FB63AD" w:rsidRPr="009B70CD">
        <w:rPr>
          <w:lang w:val="en-AU"/>
        </w:rPr>
        <w:t xml:space="preserve">integrated management of the </w:t>
      </w:r>
      <w:r w:rsidR="00FB63AD" w:rsidRPr="00A06200">
        <w:rPr>
          <w:rStyle w:val="Emphasis"/>
          <w:rFonts w:eastAsia="SimSun" w:cs="Arial"/>
          <w:i w:val="0"/>
        </w:rPr>
        <w:t>Great Barrier Reef World Heritage Area</w:t>
      </w:r>
      <w:r w:rsidR="00FB63AD" w:rsidRPr="00A06200">
        <w:rPr>
          <w:lang w:val="en-AU"/>
        </w:rPr>
        <w:t>.</w:t>
      </w:r>
      <w:r w:rsidR="00FB63AD" w:rsidRPr="00A06200">
        <w:rPr>
          <w:szCs w:val="22"/>
          <w:lang w:val="en-AU"/>
        </w:rPr>
        <w:t xml:space="preserve"> </w:t>
      </w:r>
    </w:p>
    <w:p w14:paraId="24EC2E23" w14:textId="05AD371D" w:rsidR="00FB63AD" w:rsidRPr="00842CA3" w:rsidRDefault="00952F78" w:rsidP="00FB63AD">
      <w:pPr>
        <w:rPr>
          <w:lang w:val="en-AU"/>
        </w:rPr>
      </w:pPr>
      <w:r>
        <w:rPr>
          <w:lang w:val="en-AU"/>
        </w:rPr>
        <w:t>A</w:t>
      </w:r>
      <w:r w:rsidRPr="00842CA3">
        <w:rPr>
          <w:lang w:val="en-AU"/>
        </w:rPr>
        <w:t xml:space="preserve"> key </w:t>
      </w:r>
      <w:r>
        <w:rPr>
          <w:lang w:val="en-AU"/>
        </w:rPr>
        <w:t>deliverable</w:t>
      </w:r>
      <w:r w:rsidRPr="00842CA3">
        <w:rPr>
          <w:lang w:val="en-AU"/>
        </w:rPr>
        <w:t xml:space="preserve"> of </w:t>
      </w:r>
      <w:r>
        <w:rPr>
          <w:lang w:val="en-AU"/>
        </w:rPr>
        <w:t xml:space="preserve">the </w:t>
      </w:r>
      <w:r w:rsidRPr="00101C55">
        <w:t xml:space="preserve">Reef </w:t>
      </w:r>
      <w:r>
        <w:t>2050 WQIP</w:t>
      </w:r>
      <w:r w:rsidRPr="00101C55">
        <w:t xml:space="preserve"> </w:t>
      </w:r>
      <w:r>
        <w:t xml:space="preserve">is the </w:t>
      </w:r>
      <w:r w:rsidR="00FB63AD" w:rsidRPr="00842CA3">
        <w:rPr>
          <w:i/>
          <w:lang w:val="en-AU"/>
        </w:rPr>
        <w:t>Paddock to Reef Integrated Monitoring, Modelling and Reporting Program</w:t>
      </w:r>
      <w:r>
        <w:rPr>
          <w:i/>
          <w:lang w:val="en-AU"/>
        </w:rPr>
        <w:t xml:space="preserve"> </w:t>
      </w:r>
      <w:r w:rsidR="00CD1A8B">
        <w:rPr>
          <w:lang w:val="en-AU"/>
        </w:rPr>
        <w:t>(Australian and Queensland governments,</w:t>
      </w:r>
      <w:r w:rsidR="00CD1A8B" w:rsidRPr="009B70CD">
        <w:rPr>
          <w:lang w:val="en-AU"/>
        </w:rPr>
        <w:t xml:space="preserve"> 201</w:t>
      </w:r>
      <w:r w:rsidR="00CD1A8B">
        <w:rPr>
          <w:lang w:val="en-AU"/>
        </w:rPr>
        <w:t>8b)</w:t>
      </w:r>
      <w:r w:rsidR="00FB63AD" w:rsidRPr="00952F78">
        <w:rPr>
          <w:lang w:val="en-AU"/>
        </w:rPr>
        <w:t>,</w:t>
      </w:r>
      <w:r w:rsidR="00FB63AD" w:rsidRPr="00842CA3">
        <w:rPr>
          <w:lang w:val="en-AU"/>
        </w:rPr>
        <w:t xml:space="preserve"> </w:t>
      </w:r>
      <w:r w:rsidR="00526EF4">
        <w:rPr>
          <w:lang w:val="en-AU"/>
        </w:rPr>
        <w:t xml:space="preserve">which is used </w:t>
      </w:r>
      <w:r w:rsidR="00FB63AD" w:rsidRPr="00842CA3">
        <w:rPr>
          <w:lang w:val="en-AU"/>
        </w:rPr>
        <w:t xml:space="preserve">to evaluate the efficiency and effectiveness of </w:t>
      </w:r>
      <w:r w:rsidR="00B9745F">
        <w:rPr>
          <w:lang w:val="en-AU"/>
        </w:rPr>
        <w:t xml:space="preserve">the implementation of the </w:t>
      </w:r>
      <w:r w:rsidR="00526EF4" w:rsidRPr="00101C55">
        <w:t xml:space="preserve">Reef </w:t>
      </w:r>
      <w:r w:rsidR="00526EF4">
        <w:t>2050 WQIP</w:t>
      </w:r>
      <w:r w:rsidR="00FB63AD">
        <w:rPr>
          <w:lang w:val="en-AU"/>
        </w:rPr>
        <w:t>,</w:t>
      </w:r>
      <w:r w:rsidR="00FB63AD" w:rsidRPr="00842CA3">
        <w:rPr>
          <w:lang w:val="en-AU"/>
        </w:rPr>
        <w:t xml:space="preserve"> and report on progress towards goals and targets. </w:t>
      </w:r>
      <w:r w:rsidRPr="00842CA3">
        <w:rPr>
          <w:lang w:val="en-AU"/>
        </w:rPr>
        <w:t xml:space="preserve">The </w:t>
      </w:r>
      <w:r w:rsidRPr="00101C55">
        <w:rPr>
          <w:lang w:eastAsia="en-AU"/>
        </w:rPr>
        <w:t xml:space="preserve">Marine Monitoring Program </w:t>
      </w:r>
      <w:r>
        <w:rPr>
          <w:lang w:eastAsia="en-AU"/>
        </w:rPr>
        <w:t>(</w:t>
      </w:r>
      <w:r w:rsidRPr="00101C55">
        <w:rPr>
          <w:lang w:eastAsia="en-AU"/>
        </w:rPr>
        <w:t>MMP</w:t>
      </w:r>
      <w:r>
        <w:rPr>
          <w:lang w:eastAsia="en-AU"/>
        </w:rPr>
        <w:t>)</w:t>
      </w:r>
      <w:r w:rsidRPr="00842CA3">
        <w:rPr>
          <w:lang w:val="en-AU"/>
        </w:rPr>
        <w:t xml:space="preserve"> forms an integral part of the </w:t>
      </w:r>
      <w:r w:rsidRPr="00842CA3">
        <w:rPr>
          <w:i/>
          <w:lang w:val="en-AU"/>
        </w:rPr>
        <w:t>Paddock to Reef Integrated Monitoring, Modelling and Reporting Program</w:t>
      </w:r>
      <w:r>
        <w:rPr>
          <w:i/>
          <w:lang w:val="en-AU"/>
        </w:rPr>
        <w:t>.</w:t>
      </w:r>
      <w:r w:rsidRPr="00842CA3">
        <w:rPr>
          <w:lang w:val="en-AU"/>
        </w:rPr>
        <w:t xml:space="preserve"> </w:t>
      </w:r>
      <w:r w:rsidR="00526EF4">
        <w:rPr>
          <w:lang w:val="en-AU"/>
        </w:rPr>
        <w:t xml:space="preserve">The MMP </w:t>
      </w:r>
      <w:r w:rsidR="00C33131">
        <w:rPr>
          <w:lang w:val="en-AU"/>
        </w:rPr>
        <w:t>encompasses</w:t>
      </w:r>
      <w:r w:rsidR="00526EF4">
        <w:rPr>
          <w:lang w:val="en-AU"/>
        </w:rPr>
        <w:t xml:space="preserve"> </w:t>
      </w:r>
      <w:r w:rsidR="00B9745F">
        <w:rPr>
          <w:lang w:val="en-AU"/>
        </w:rPr>
        <w:t xml:space="preserve">the following </w:t>
      </w:r>
      <w:r w:rsidR="00526EF4">
        <w:rPr>
          <w:lang w:val="en-AU"/>
        </w:rPr>
        <w:t>three components: inshore water quality, coral and seagrass.</w:t>
      </w:r>
      <w:r w:rsidR="00C33131">
        <w:rPr>
          <w:lang w:val="en-AU"/>
        </w:rPr>
        <w:t xml:space="preserve">  Ecological components of the MMP (seagrass and coral health) publish separate annual reports detailing the condition and trend of these ecosystems in relation to multiple stressors, including water quality data presented in this report (e.g. McKenzie et al., 2017; Thompson et al., 2017).</w:t>
      </w:r>
      <w:r w:rsidR="001A054D">
        <w:rPr>
          <w:lang w:val="en-AU"/>
        </w:rPr>
        <w:t xml:space="preserve">  Inshore pesticide monitoring is also discussed in a separate report (e.g. Grant et al. 2017). </w:t>
      </w:r>
    </w:p>
    <w:p w14:paraId="1891D915" w14:textId="2D80ADB7" w:rsidR="00CE029A" w:rsidRDefault="00CE029A" w:rsidP="00CE029A">
      <w:pPr>
        <w:rPr>
          <w:lang w:val="en-AU"/>
        </w:rPr>
      </w:pPr>
      <w:r w:rsidRPr="007C7E14">
        <w:rPr>
          <w:lang w:val="en-AU"/>
        </w:rPr>
        <w:t xml:space="preserve">The </w:t>
      </w:r>
      <w:r>
        <w:rPr>
          <w:lang w:val="en-AU"/>
        </w:rPr>
        <w:t>overarching objective of the inshore water quality monitoring program is to ‘</w:t>
      </w:r>
      <w:r>
        <w:rPr>
          <w:rFonts w:cs="Arial"/>
          <w:i/>
          <w:color w:val="000000"/>
          <w:szCs w:val="22"/>
          <w:lang w:val="en-AU"/>
        </w:rPr>
        <w:t>A</w:t>
      </w:r>
      <w:r w:rsidRPr="007C7E14">
        <w:rPr>
          <w:rFonts w:cs="Arial"/>
          <w:i/>
          <w:color w:val="000000"/>
          <w:szCs w:val="22"/>
          <w:lang w:val="en-AU"/>
        </w:rPr>
        <w:t>ssess temporal and spatial trends in inshore marine water quality and link pollutant concentrations to end-of-catchment loads</w:t>
      </w:r>
      <w:r>
        <w:rPr>
          <w:rFonts w:cs="Arial"/>
          <w:i/>
          <w:color w:val="000000"/>
          <w:szCs w:val="22"/>
          <w:lang w:val="en-AU"/>
        </w:rPr>
        <w:t xml:space="preserve">’. </w:t>
      </w:r>
      <w:r>
        <w:rPr>
          <w:lang w:val="en-AU"/>
        </w:rPr>
        <w:t>The specific objectives</w:t>
      </w:r>
      <w:r w:rsidR="00135610">
        <w:rPr>
          <w:lang w:val="en-AU"/>
        </w:rPr>
        <w:t xml:space="preserve"> of the program</w:t>
      </w:r>
      <w:r>
        <w:rPr>
          <w:lang w:val="en-AU"/>
        </w:rPr>
        <w:t xml:space="preserve"> </w:t>
      </w:r>
      <w:r w:rsidR="00236D5E">
        <w:rPr>
          <w:lang w:val="en-AU"/>
        </w:rPr>
        <w:t>(Australian and Queensland governments,</w:t>
      </w:r>
      <w:r w:rsidR="00236D5E" w:rsidRPr="009B70CD">
        <w:rPr>
          <w:lang w:val="en-AU"/>
        </w:rPr>
        <w:t xml:space="preserve"> 201</w:t>
      </w:r>
      <w:r w:rsidR="00236D5E">
        <w:rPr>
          <w:lang w:val="en-AU"/>
        </w:rPr>
        <w:t xml:space="preserve">8b) </w:t>
      </w:r>
      <w:r>
        <w:rPr>
          <w:lang w:val="en-AU"/>
        </w:rPr>
        <w:t>are to:</w:t>
      </w:r>
    </w:p>
    <w:p w14:paraId="2E41A710" w14:textId="4808900A" w:rsidR="00CE029A" w:rsidRDefault="00CE029A" w:rsidP="008404D7">
      <w:pPr>
        <w:pStyle w:val="ListParagraph"/>
        <w:numPr>
          <w:ilvl w:val="0"/>
          <w:numId w:val="82"/>
        </w:numPr>
        <w:spacing w:before="0"/>
        <w:ind w:left="851" w:hanging="284"/>
        <w:contextualSpacing w:val="0"/>
        <w:jc w:val="left"/>
        <w:rPr>
          <w:rFonts w:cs="Arial"/>
          <w:szCs w:val="22"/>
        </w:rPr>
      </w:pPr>
      <w:r>
        <w:rPr>
          <w:rFonts w:cs="Arial"/>
          <w:szCs w:val="22"/>
        </w:rPr>
        <w:t>monitor, assess and report the three-dimensional extent and duration of flood plumes and link concentrations of suspended sediment</w:t>
      </w:r>
      <w:r w:rsidR="00135610">
        <w:rPr>
          <w:rFonts w:cs="Arial"/>
          <w:szCs w:val="22"/>
        </w:rPr>
        <w:t xml:space="preserve"> and</w:t>
      </w:r>
      <w:r>
        <w:rPr>
          <w:rFonts w:cs="Arial"/>
          <w:szCs w:val="22"/>
        </w:rPr>
        <w:t xml:space="preserve"> nutrients to end-of-catchment loads </w:t>
      </w:r>
    </w:p>
    <w:p w14:paraId="27B2DFA4" w14:textId="0B8A9EE9" w:rsidR="00CE029A" w:rsidRDefault="00CE029A" w:rsidP="008404D7">
      <w:pPr>
        <w:pStyle w:val="ListParagraph"/>
        <w:numPr>
          <w:ilvl w:val="0"/>
          <w:numId w:val="82"/>
        </w:numPr>
        <w:spacing w:before="0"/>
        <w:ind w:left="851" w:hanging="284"/>
        <w:contextualSpacing w:val="0"/>
        <w:jc w:val="left"/>
        <w:rPr>
          <w:rFonts w:cs="Arial"/>
          <w:szCs w:val="22"/>
        </w:rPr>
      </w:pPr>
      <w:r>
        <w:rPr>
          <w:rFonts w:cs="Arial"/>
          <w:szCs w:val="22"/>
        </w:rPr>
        <w:t xml:space="preserve">monitor, assess and report trends in inshore concentrations of total suspended solids (TSS), chlorophyll </w:t>
      </w:r>
      <w:r w:rsidRPr="004A4474">
        <w:rPr>
          <w:rFonts w:cs="Arial"/>
          <w:i/>
          <w:szCs w:val="22"/>
        </w:rPr>
        <w:t>a</w:t>
      </w:r>
      <w:r>
        <w:rPr>
          <w:rFonts w:cs="Arial"/>
          <w:szCs w:val="22"/>
        </w:rPr>
        <w:t xml:space="preserve"> (</w:t>
      </w:r>
      <w:r w:rsidR="005B491B">
        <w:rPr>
          <w:rFonts w:cs="Arial"/>
          <w:szCs w:val="22"/>
        </w:rPr>
        <w:t>Chl</w:t>
      </w:r>
      <w:r>
        <w:rPr>
          <w:rFonts w:cs="Arial"/>
          <w:szCs w:val="22"/>
        </w:rPr>
        <w:t>-</w:t>
      </w:r>
      <w:r w:rsidRPr="004A4474">
        <w:rPr>
          <w:rFonts w:cs="Arial"/>
          <w:i/>
          <w:szCs w:val="22"/>
        </w:rPr>
        <w:t>a</w:t>
      </w:r>
      <w:r>
        <w:rPr>
          <w:rFonts w:cs="Arial"/>
          <w:szCs w:val="22"/>
        </w:rPr>
        <w:t xml:space="preserve">) and nutrients against Water Quality Guidelines for the </w:t>
      </w:r>
      <w:r w:rsidRPr="00EF520B">
        <w:rPr>
          <w:rFonts w:cs="Arial"/>
          <w:szCs w:val="22"/>
        </w:rPr>
        <w:t>Great Barrier Reef Marine Park</w:t>
      </w:r>
      <w:r w:rsidR="00135610">
        <w:rPr>
          <w:rFonts w:cs="Arial"/>
          <w:szCs w:val="22"/>
        </w:rPr>
        <w:t xml:space="preserve"> </w:t>
      </w:r>
      <w:r>
        <w:rPr>
          <w:rFonts w:cs="Arial"/>
          <w:szCs w:val="22"/>
        </w:rPr>
        <w:t xml:space="preserve">(or other water quality guidelines if appropriate) </w:t>
      </w:r>
    </w:p>
    <w:p w14:paraId="143A4D5B" w14:textId="5FFF0ADD" w:rsidR="00CE029A" w:rsidRDefault="00CE029A" w:rsidP="008404D7">
      <w:pPr>
        <w:pStyle w:val="ListParagraph"/>
        <w:numPr>
          <w:ilvl w:val="0"/>
          <w:numId w:val="82"/>
        </w:numPr>
        <w:spacing w:before="0"/>
        <w:ind w:left="851" w:hanging="284"/>
        <w:contextualSpacing w:val="0"/>
        <w:jc w:val="left"/>
        <w:rPr>
          <w:rFonts w:cs="Arial"/>
          <w:szCs w:val="22"/>
        </w:rPr>
      </w:pPr>
      <w:r>
        <w:rPr>
          <w:rFonts w:cs="Arial"/>
          <w:szCs w:val="22"/>
        </w:rPr>
        <w:t xml:space="preserve">monitor, assess and report trends in turbidity and light attenuation for key Reef inshore habitats against established thresholds and/or guidelines </w:t>
      </w:r>
    </w:p>
    <w:p w14:paraId="1BB64712" w14:textId="77777777" w:rsidR="00CE029A" w:rsidRPr="00762090" w:rsidRDefault="00CE029A" w:rsidP="008404D7">
      <w:pPr>
        <w:pStyle w:val="ListParagraph"/>
        <w:numPr>
          <w:ilvl w:val="0"/>
          <w:numId w:val="82"/>
        </w:numPr>
        <w:spacing w:before="0"/>
        <w:ind w:left="851" w:hanging="284"/>
        <w:contextualSpacing w:val="0"/>
        <w:jc w:val="left"/>
        <w:rPr>
          <w:rFonts w:cs="Arial"/>
          <w:szCs w:val="22"/>
        </w:rPr>
      </w:pPr>
      <w:r>
        <w:rPr>
          <w:rFonts w:cs="Arial"/>
          <w:iCs/>
          <w:szCs w:val="22"/>
        </w:rPr>
        <w:t xml:space="preserve">monitor, assess and report the extent, frequency and intensity of potential for impact on inshore seagrass meadows and coral reefs from flood plumes and link to </w:t>
      </w:r>
      <w:r>
        <w:rPr>
          <w:rFonts w:cs="Arial"/>
          <w:szCs w:val="22"/>
        </w:rPr>
        <w:t>end-of-catchment loads</w:t>
      </w:r>
      <w:r>
        <w:rPr>
          <w:rFonts w:cs="Arial"/>
          <w:iCs/>
          <w:szCs w:val="22"/>
        </w:rPr>
        <w:t>.</w:t>
      </w:r>
    </w:p>
    <w:p w14:paraId="245D77D4" w14:textId="32301A45" w:rsidR="00135610" w:rsidRDefault="00135610" w:rsidP="00871319">
      <w:pPr>
        <w:rPr>
          <w:lang w:val="en-AU"/>
        </w:rPr>
      </w:pPr>
      <w:r>
        <w:rPr>
          <w:lang w:val="en-AU"/>
        </w:rPr>
        <w:t>Our capacity to comprehensively report on the link between concentrations of water quality parameters and end</w:t>
      </w:r>
      <w:r w:rsidR="00B9745F">
        <w:rPr>
          <w:lang w:val="en-AU"/>
        </w:rPr>
        <w:t>-</w:t>
      </w:r>
      <w:r>
        <w:rPr>
          <w:lang w:val="en-AU"/>
        </w:rPr>
        <w:t>of</w:t>
      </w:r>
      <w:r w:rsidR="00B9745F">
        <w:rPr>
          <w:lang w:val="en-AU"/>
        </w:rPr>
        <w:t>-</w:t>
      </w:r>
      <w:r>
        <w:rPr>
          <w:lang w:val="en-AU"/>
        </w:rPr>
        <w:t xml:space="preserve">catchment loads (objective </w:t>
      </w:r>
      <w:r w:rsidR="00DF25D2">
        <w:rPr>
          <w:lang w:val="en-AU"/>
        </w:rPr>
        <w:t>1</w:t>
      </w:r>
      <w:r>
        <w:rPr>
          <w:lang w:val="en-AU"/>
        </w:rPr>
        <w:t xml:space="preserve">) and the ability to make conclusions regarding the intensity of potential impacts of flood plumes on </w:t>
      </w:r>
      <w:r w:rsidR="00D12782">
        <w:rPr>
          <w:lang w:val="en-AU"/>
        </w:rPr>
        <w:t>reef</w:t>
      </w:r>
      <w:r>
        <w:rPr>
          <w:lang w:val="en-AU"/>
        </w:rPr>
        <w:t xml:space="preserve"> ecosystems (objective </w:t>
      </w:r>
      <w:r w:rsidR="00DF25D2">
        <w:rPr>
          <w:lang w:val="en-AU"/>
        </w:rPr>
        <w:t>4</w:t>
      </w:r>
      <w:r>
        <w:rPr>
          <w:lang w:val="en-AU"/>
        </w:rPr>
        <w:t xml:space="preserve">) is currently constrained by the spatial and temporal extent of water quality condition and trend data, and the ability to differentiate water quality influences from confounding factors such as climate change, </w:t>
      </w:r>
      <w:r w:rsidR="0017248F">
        <w:rPr>
          <w:lang w:val="en-AU"/>
        </w:rPr>
        <w:t xml:space="preserve">and </w:t>
      </w:r>
      <w:r>
        <w:rPr>
          <w:lang w:val="en-AU"/>
        </w:rPr>
        <w:t xml:space="preserve">the impact of severe storms and disease. However, as predictive tools </w:t>
      </w:r>
      <w:r w:rsidR="0017248F">
        <w:rPr>
          <w:lang w:val="en-AU"/>
        </w:rPr>
        <w:t>including</w:t>
      </w:r>
      <w:r>
        <w:rPr>
          <w:lang w:val="en-AU"/>
        </w:rPr>
        <w:t xml:space="preserve"> the eReefs hydrodynamic and biogeochemical model are further progressed for practical applications such as these, the ability to report on these objectives will continue to improve.</w:t>
      </w:r>
    </w:p>
    <w:p w14:paraId="41FC8121" w14:textId="5302900F" w:rsidR="00871319" w:rsidRDefault="00871319" w:rsidP="00871319">
      <w:pPr>
        <w:rPr>
          <w:lang w:val="en-AU"/>
        </w:rPr>
      </w:pPr>
      <w:r w:rsidRPr="00871319">
        <w:rPr>
          <w:lang w:val="en-AU"/>
        </w:rPr>
        <w:t>The inshore water quality monitoring program has been delivered by the Australian Institute of Marine Science (AIMS), James Cook University (JCU) and the Authority since 2005.</w:t>
      </w:r>
    </w:p>
    <w:p w14:paraId="0EF2AE60" w14:textId="68628EA2" w:rsidR="00871319" w:rsidRPr="0097272C" w:rsidRDefault="00871319" w:rsidP="00B828FF">
      <w:pPr>
        <w:pStyle w:val="Heading2"/>
      </w:pPr>
      <w:bookmarkStart w:id="134" w:name="_Toc11410737"/>
      <w:r w:rsidRPr="0097272C">
        <w:t xml:space="preserve">Structure of the </w:t>
      </w:r>
      <w:r w:rsidR="006B26B5">
        <w:t>r</w:t>
      </w:r>
      <w:r w:rsidR="006B26B5" w:rsidRPr="0097272C">
        <w:t>eport</w:t>
      </w:r>
      <w:bookmarkEnd w:id="134"/>
    </w:p>
    <w:p w14:paraId="774EFACC" w14:textId="034D8124" w:rsidR="00871319" w:rsidRDefault="00871319" w:rsidP="00871319">
      <w:pPr>
        <w:rPr>
          <w:lang w:val="en-AU"/>
        </w:rPr>
      </w:pPr>
      <w:r>
        <w:t xml:space="preserve">The next </w:t>
      </w:r>
      <w:r w:rsidR="009332A3">
        <w:t xml:space="preserve">Section </w:t>
      </w:r>
      <w:r>
        <w:t xml:space="preserve">presents a summary of the program’s methods. Section </w:t>
      </w:r>
      <w:r>
        <w:rPr>
          <w:highlight w:val="magenta"/>
        </w:rPr>
        <w:fldChar w:fldCharType="begin"/>
      </w:r>
      <w:r>
        <w:instrText xml:space="preserve"> REF _Ref536009742 \r \h </w:instrText>
      </w:r>
      <w:r>
        <w:rPr>
          <w:highlight w:val="magenta"/>
        </w:rPr>
      </w:r>
      <w:r>
        <w:rPr>
          <w:highlight w:val="magenta"/>
        </w:rPr>
        <w:fldChar w:fldCharType="separate"/>
      </w:r>
      <w:r w:rsidR="00335316">
        <w:t>3</w:t>
      </w:r>
      <w:r>
        <w:rPr>
          <w:highlight w:val="magenta"/>
        </w:rPr>
        <w:fldChar w:fldCharType="end"/>
      </w:r>
      <w:r>
        <w:t xml:space="preserve"> describes the factors influencing marine water quality, referred to as drivers and pressures in </w:t>
      </w:r>
      <w:r w:rsidR="0017248F">
        <w:t xml:space="preserve">the </w:t>
      </w:r>
      <w:r>
        <w:rPr>
          <w:lang w:val="en-AU"/>
        </w:rPr>
        <w:t>Driver-Pressure-State-Impact-Response (DPSIR) framework (</w:t>
      </w:r>
      <w:r>
        <w:rPr>
          <w:lang w:val="en-AU"/>
        </w:rPr>
        <w:fldChar w:fldCharType="begin"/>
      </w:r>
      <w:r>
        <w:rPr>
          <w:lang w:val="en-AU"/>
        </w:rPr>
        <w:instrText xml:space="preserve"> REF _Ref536006852 \h </w:instrText>
      </w:r>
      <w:r>
        <w:rPr>
          <w:lang w:val="en-AU"/>
        </w:rPr>
      </w:r>
      <w:r>
        <w:rPr>
          <w:lang w:val="en-AU"/>
        </w:rPr>
        <w:fldChar w:fldCharType="separate"/>
      </w:r>
      <w:r w:rsidR="00335316" w:rsidRPr="00C73829">
        <w:t xml:space="preserve">Figure </w:t>
      </w:r>
      <w:r w:rsidR="00335316">
        <w:rPr>
          <w:noProof/>
        </w:rPr>
        <w:t>1</w:t>
      </w:r>
      <w:r w:rsidR="00335316">
        <w:noBreakHyphen/>
      </w:r>
      <w:r w:rsidR="00335316">
        <w:rPr>
          <w:noProof/>
        </w:rPr>
        <w:t>2</w:t>
      </w:r>
      <w:r>
        <w:rPr>
          <w:lang w:val="en-AU"/>
        </w:rPr>
        <w:fldChar w:fldCharType="end"/>
      </w:r>
      <w:r>
        <w:rPr>
          <w:lang w:val="en-AU"/>
        </w:rPr>
        <w:t xml:space="preserve">). </w:t>
      </w:r>
    </w:p>
    <w:p w14:paraId="2BF86477" w14:textId="4369AB50" w:rsidR="00871319" w:rsidRDefault="00871319" w:rsidP="00871319">
      <w:pPr>
        <w:rPr>
          <w:lang w:val="en-AU"/>
        </w:rPr>
      </w:pPr>
      <w:r>
        <w:t>This year’s results on the monitoring of the</w:t>
      </w:r>
      <w:r w:rsidRPr="002074FE">
        <w:t xml:space="preserve"> </w:t>
      </w:r>
      <w:r>
        <w:t xml:space="preserve">condition and trend of water in the Great Barrier Reef lagoon (i.e. the state of water quality) are presented in summary in Section </w:t>
      </w:r>
      <w:r>
        <w:fldChar w:fldCharType="begin"/>
      </w:r>
      <w:r>
        <w:instrText xml:space="preserve"> REF _Ref536009689 \r \h </w:instrText>
      </w:r>
      <w:r>
        <w:fldChar w:fldCharType="separate"/>
      </w:r>
      <w:r w:rsidR="00335316">
        <w:t>4</w:t>
      </w:r>
      <w:r>
        <w:fldChar w:fldCharType="end"/>
      </w:r>
      <w:r>
        <w:rPr>
          <w:lang w:val="en-AU"/>
        </w:rPr>
        <w:t xml:space="preserve">, and described by </w:t>
      </w:r>
      <w:r w:rsidR="008C0A53">
        <w:rPr>
          <w:lang w:val="en-AU"/>
        </w:rPr>
        <w:t xml:space="preserve">region </w:t>
      </w:r>
      <w:r>
        <w:rPr>
          <w:lang w:val="en-AU"/>
        </w:rPr>
        <w:t xml:space="preserve">in Section </w:t>
      </w:r>
      <w:r>
        <w:rPr>
          <w:lang w:val="en-AU"/>
        </w:rPr>
        <w:fldChar w:fldCharType="begin"/>
      </w:r>
      <w:r>
        <w:rPr>
          <w:lang w:val="en-AU"/>
        </w:rPr>
        <w:instrText xml:space="preserve"> REF _Ref536010123 \r \h </w:instrText>
      </w:r>
      <w:r>
        <w:rPr>
          <w:lang w:val="en-AU"/>
        </w:rPr>
      </w:r>
      <w:r>
        <w:rPr>
          <w:lang w:val="en-AU"/>
        </w:rPr>
        <w:fldChar w:fldCharType="separate"/>
      </w:r>
      <w:r w:rsidR="00335316">
        <w:rPr>
          <w:lang w:val="en-AU"/>
        </w:rPr>
        <w:t>5</w:t>
      </w:r>
      <w:r>
        <w:rPr>
          <w:lang w:val="en-AU"/>
        </w:rPr>
        <w:fldChar w:fldCharType="end"/>
      </w:r>
      <w:r>
        <w:rPr>
          <w:lang w:val="en-AU"/>
        </w:rPr>
        <w:t>. More detailed data are included in Appendix E.</w:t>
      </w:r>
    </w:p>
    <w:p w14:paraId="7332E28C" w14:textId="77777777" w:rsidR="00871319" w:rsidRDefault="00871319" w:rsidP="00871319">
      <w:pPr>
        <w:rPr>
          <w:noProof/>
          <w:lang w:val="en-AU" w:eastAsia="en-AU"/>
        </w:rPr>
      </w:pPr>
    </w:p>
    <w:p w14:paraId="2334BB76" w14:textId="313A6950" w:rsidR="00871319" w:rsidRDefault="00871319" w:rsidP="00871319">
      <w:r>
        <w:rPr>
          <w:noProof/>
          <w:lang w:val="en-AU" w:eastAsia="en-AU"/>
        </w:rPr>
        <mc:AlternateContent>
          <mc:Choice Requires="wps">
            <w:drawing>
              <wp:anchor distT="0" distB="0" distL="114300" distR="114300" simplePos="0" relativeHeight="251962368" behindDoc="0" locked="0" layoutInCell="1" allowOverlap="1" wp14:anchorId="505D94C5" wp14:editId="31211A6A">
                <wp:simplePos x="0" y="0"/>
                <wp:positionH relativeFrom="column">
                  <wp:posOffset>3763645</wp:posOffset>
                </wp:positionH>
                <wp:positionV relativeFrom="paragraph">
                  <wp:posOffset>609600</wp:posOffset>
                </wp:positionV>
                <wp:extent cx="629285" cy="344805"/>
                <wp:effectExtent l="0" t="0" r="0" b="0"/>
                <wp:wrapNone/>
                <wp:docPr id="71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285" cy="344805"/>
                        </a:xfrm>
                        <a:prstGeom prst="rect">
                          <a:avLst/>
                        </a:prstGeom>
                        <a:solidFill>
                          <a:srgbClr val="FFFFFF"/>
                        </a:solidFill>
                        <a:ln w="9525">
                          <a:noFill/>
                          <a:miter lim="800000"/>
                          <a:headEnd/>
                          <a:tailEnd/>
                        </a:ln>
                      </wps:spPr>
                      <wps:txbx>
                        <w:txbxContent>
                          <w:p w14:paraId="6EC4AE00" w14:textId="77777777" w:rsidR="008A7E23" w:rsidRPr="004A5BF7" w:rsidRDefault="008A7E23" w:rsidP="00871319">
                            <w:pPr>
                              <w:rPr>
                                <w:color w:val="44546A" w:themeColor="text2"/>
                                <w:sz w:val="20"/>
                              </w:rPr>
                            </w:pPr>
                            <w:r w:rsidRPr="004A5BF7">
                              <w:rPr>
                                <w:color w:val="44546A" w:themeColor="text2"/>
                                <w:sz w:val="20"/>
                              </w:rPr>
                              <w:t>Cau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5D94C5" id="_x0000_s1030" type="#_x0000_t202" style="position:absolute;left:0;text-align:left;margin-left:296.35pt;margin-top:48pt;width:49.55pt;height:27.15pt;z-index:2519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" stroked="f">
                <v:textbox>
                  <w:txbxContent>
                    <w:p w14:paraId="6EC4AE00" w14:textId="77777777" w:rsidR="008A7E23" w:rsidRPr="004A5BF7" w:rsidRDefault="008A7E23" w:rsidP="00871319">
                      <w:pPr>
                        <w:rPr>
                          <w:color w:val="44546A" w:themeColor="text2"/>
                          <w:sz w:val="20"/>
                        </w:rPr>
                      </w:pPr>
                      <w:r w:rsidRPr="004A5BF7">
                        <w:rPr>
                          <w:color w:val="44546A" w:themeColor="text2"/>
                          <w:sz w:val="20"/>
                        </w:rPr>
                        <w:t>Cause</w:t>
                      </w:r>
                    </w:p>
                  </w:txbxContent>
                </v:textbox>
              </v:shape>
            </w:pict>
          </mc:Fallback>
        </mc:AlternateContent>
      </w:r>
      <w:r>
        <w:rPr>
          <w:noProof/>
          <w:lang w:val="en-AU" w:eastAsia="en-AU"/>
        </w:rPr>
        <mc:AlternateContent>
          <mc:Choice Requires="wps">
            <w:drawing>
              <wp:anchor distT="0" distB="0" distL="114300" distR="114300" simplePos="0" relativeHeight="251982848" behindDoc="0" locked="0" layoutInCell="1" allowOverlap="1" wp14:anchorId="5DFF2DF8" wp14:editId="21937EA7">
                <wp:simplePos x="0" y="0"/>
                <wp:positionH relativeFrom="column">
                  <wp:posOffset>2518410</wp:posOffset>
                </wp:positionH>
                <wp:positionV relativeFrom="paragraph">
                  <wp:posOffset>3611245</wp:posOffset>
                </wp:positionV>
                <wp:extent cx="600075" cy="356235"/>
                <wp:effectExtent l="0" t="0" r="9525" b="5715"/>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 cy="356235"/>
                        </a:xfrm>
                        <a:prstGeom prst="rect">
                          <a:avLst/>
                        </a:prstGeom>
                        <a:solidFill>
                          <a:srgbClr val="FFFFFF"/>
                        </a:solidFill>
                        <a:ln w="9525">
                          <a:noFill/>
                          <a:miter lim="800000"/>
                          <a:headEnd/>
                          <a:tailEnd/>
                        </a:ln>
                      </wps:spPr>
                      <wps:txbx>
                        <w:txbxContent>
                          <w:p w14:paraId="0A543289" w14:textId="77777777" w:rsidR="008A7E23" w:rsidRPr="004A5BF7" w:rsidRDefault="008A7E23" w:rsidP="00871319">
                            <w:pPr>
                              <w:rPr>
                                <w:color w:val="44546A" w:themeColor="text2"/>
                                <w:sz w:val="20"/>
                              </w:rPr>
                            </w:pPr>
                            <w:r>
                              <w:rPr>
                                <w:color w:val="44546A" w:themeColor="text2"/>
                                <w:sz w:val="20"/>
                              </w:rPr>
                              <w:t>Impa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FF2DF8" id="Text Box 58" o:spid="_x0000_s1031" type="#_x0000_t202" style="position:absolute;left:0;text-align:left;margin-left:198.3pt;margin-top:284.35pt;width:47.25pt;height:28.05pt;z-index:25198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" stroked="f">
                <v:textbox>
                  <w:txbxContent>
                    <w:p w14:paraId="0A543289" w14:textId="77777777" w:rsidR="008A7E23" w:rsidRPr="004A5BF7" w:rsidRDefault="008A7E23" w:rsidP="00871319">
                      <w:pPr>
                        <w:rPr>
                          <w:color w:val="44546A" w:themeColor="text2"/>
                          <w:sz w:val="20"/>
                        </w:rPr>
                      </w:pPr>
                      <w:r>
                        <w:rPr>
                          <w:color w:val="44546A" w:themeColor="text2"/>
                          <w:sz w:val="20"/>
                        </w:rPr>
                        <w:t>Impact</w:t>
                      </w:r>
                    </w:p>
                  </w:txbxContent>
                </v:textbox>
              </v:shape>
            </w:pict>
          </mc:Fallback>
        </mc:AlternateContent>
      </w:r>
      <w:r>
        <w:rPr>
          <w:noProof/>
          <w:lang w:val="en-AU" w:eastAsia="en-AU"/>
        </w:rPr>
        <mc:AlternateContent>
          <mc:Choice Requires="wps">
            <w:drawing>
              <wp:anchor distT="0" distB="0" distL="114300" distR="114300" simplePos="0" relativeHeight="251972608" behindDoc="0" locked="0" layoutInCell="1" allowOverlap="1" wp14:anchorId="326E944D" wp14:editId="573C1A53">
                <wp:simplePos x="0" y="0"/>
                <wp:positionH relativeFrom="column">
                  <wp:posOffset>3869055</wp:posOffset>
                </wp:positionH>
                <wp:positionV relativeFrom="paragraph">
                  <wp:posOffset>2676525</wp:posOffset>
                </wp:positionV>
                <wp:extent cx="629285" cy="353060"/>
                <wp:effectExtent l="0" t="0" r="0" b="8890"/>
                <wp:wrapNone/>
                <wp:docPr id="7169" name="Text Box 7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285" cy="353060"/>
                        </a:xfrm>
                        <a:prstGeom prst="rect">
                          <a:avLst/>
                        </a:prstGeom>
                        <a:solidFill>
                          <a:srgbClr val="FFFFFF"/>
                        </a:solidFill>
                        <a:ln w="9525">
                          <a:noFill/>
                          <a:miter lim="800000"/>
                          <a:headEnd/>
                          <a:tailEnd/>
                        </a:ln>
                      </wps:spPr>
                      <wps:txbx>
                        <w:txbxContent>
                          <w:p w14:paraId="5B23610C" w14:textId="77777777" w:rsidR="008A7E23" w:rsidRPr="004A5BF7" w:rsidRDefault="008A7E23" w:rsidP="00871319">
                            <w:pPr>
                              <w:rPr>
                                <w:color w:val="44546A" w:themeColor="text2"/>
                                <w:sz w:val="20"/>
                              </w:rPr>
                            </w:pPr>
                            <w:r w:rsidRPr="004A5BF7">
                              <w:rPr>
                                <w:color w:val="44546A" w:themeColor="text2"/>
                                <w:sz w:val="20"/>
                              </w:rPr>
                              <w:t>Affe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6E944D" id="Text Box 7169" o:spid="_x0000_s1032" type="#_x0000_t202" style="position:absolute;left:0;text-align:left;margin-left:304.65pt;margin-top:210.75pt;width:49.55pt;height:27.8pt;z-index:25197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" stroked="f">
                <v:textbox>
                  <w:txbxContent>
                    <w:p w14:paraId="5B23610C" w14:textId="77777777" w:rsidR="008A7E23" w:rsidRPr="004A5BF7" w:rsidRDefault="008A7E23" w:rsidP="00871319">
                      <w:pPr>
                        <w:rPr>
                          <w:color w:val="44546A" w:themeColor="text2"/>
                          <w:sz w:val="20"/>
                        </w:rPr>
                      </w:pPr>
                      <w:r w:rsidRPr="004A5BF7">
                        <w:rPr>
                          <w:color w:val="44546A" w:themeColor="text2"/>
                          <w:sz w:val="20"/>
                        </w:rPr>
                        <w:t>Affect</w:t>
                      </w:r>
                    </w:p>
                  </w:txbxContent>
                </v:textbox>
              </v:shape>
            </w:pict>
          </mc:Fallback>
        </mc:AlternateContent>
      </w:r>
      <w:r>
        <w:rPr>
          <w:noProof/>
          <w:lang w:val="en-AU" w:eastAsia="en-AU"/>
        </w:rPr>
        <w:drawing>
          <wp:inline distT="0" distB="0" distL="0" distR="0" wp14:anchorId="37CABF84" wp14:editId="32EBAB20">
            <wp:extent cx="5605153" cy="4512623"/>
            <wp:effectExtent l="0" t="0" r="0" b="0"/>
            <wp:docPr id="28" name="Diagram 28" descr="DPSIR framework used to guide the structure of the MMP, derived from the Great Barrier Reef Strategic Assessment (Great Barrier Reef Marine Park Authority, 2014a). The aspects highlighted in yellow are included in this report." title="Conceptual diagram representing DPSIR framework "/>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9" r:lo="rId60" r:qs="rId61" r:cs="rId62"/>
              </a:graphicData>
            </a:graphic>
          </wp:inline>
        </w:drawing>
      </w:r>
    </w:p>
    <w:p w14:paraId="68280F91" w14:textId="39475204" w:rsidR="00871319" w:rsidRPr="0062064A" w:rsidRDefault="00871319" w:rsidP="00871319">
      <w:pPr>
        <w:pStyle w:val="Figure"/>
        <w:rPr>
          <w:vanish/>
          <w:specVanish/>
        </w:rPr>
      </w:pPr>
      <w:bookmarkStart w:id="135" w:name="_Ref536006852"/>
      <w:bookmarkStart w:id="136" w:name="_Toc10536167"/>
      <w:r w:rsidRPr="00C73829">
        <w:t xml:space="preserve">Figure </w:t>
      </w:r>
      <w:r w:rsidR="00817A8B">
        <w:fldChar w:fldCharType="begin"/>
      </w:r>
      <w:r w:rsidR="00817A8B">
        <w:instrText xml:space="preserve"> STYLEREF 1 \s </w:instrText>
      </w:r>
      <w:r w:rsidR="00817A8B">
        <w:fldChar w:fldCharType="separate"/>
      </w:r>
      <w:r w:rsidR="00335316">
        <w:rPr>
          <w:noProof/>
        </w:rPr>
        <w:t>1</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2</w:t>
      </w:r>
      <w:r w:rsidR="00817A8B">
        <w:fldChar w:fldCharType="end"/>
      </w:r>
      <w:bookmarkEnd w:id="135"/>
      <w:r w:rsidRPr="00C73829">
        <w:t xml:space="preserve">: </w:t>
      </w:r>
      <w:r>
        <w:t>DPSIR framework used to guide the structure of the MMP, derived from the Great Barrier Reef Strategic Assessment (</w:t>
      </w:r>
      <w:r w:rsidR="00B72C55">
        <w:t>Great Barrier Reef Marine Park Authority</w:t>
      </w:r>
      <w:r>
        <w:t>, 2014a).</w:t>
      </w:r>
      <w:bookmarkEnd w:id="136"/>
    </w:p>
    <w:p w14:paraId="63EA2E67" w14:textId="77777777" w:rsidR="00871319" w:rsidRDefault="00871319" w:rsidP="00871319">
      <w:pPr>
        <w:pStyle w:val="Figure"/>
      </w:pPr>
      <w:r>
        <w:t xml:space="preserve"> The aspects highlighted in yellow are included in this report.</w:t>
      </w:r>
    </w:p>
    <w:p w14:paraId="5C85AB53" w14:textId="77777777" w:rsidR="006B26B5" w:rsidRDefault="006B26B5" w:rsidP="0097272C">
      <w:pPr>
        <w:rPr>
          <w:lang w:val="en-AU"/>
        </w:rPr>
        <w:sectPr w:rsidR="006B26B5" w:rsidSect="00AA194C">
          <w:pgSz w:w="11907" w:h="16840" w:code="9"/>
          <w:pgMar w:top="1440" w:right="1134" w:bottom="1440" w:left="1134" w:header="709" w:footer="624" w:gutter="0"/>
          <w:cols w:space="708"/>
          <w:docGrid w:linePitch="360"/>
        </w:sectPr>
      </w:pPr>
    </w:p>
    <w:p w14:paraId="246BBAD7" w14:textId="2A9B5904" w:rsidR="00803656" w:rsidRPr="006C46DE" w:rsidRDefault="00803656" w:rsidP="006F4C41">
      <w:pPr>
        <w:pStyle w:val="Heading1"/>
      </w:pPr>
      <w:bookmarkStart w:id="137" w:name="_Toc536532813"/>
      <w:bookmarkStart w:id="138" w:name="_Toc536532816"/>
      <w:bookmarkStart w:id="139" w:name="_Toc436082062"/>
      <w:bookmarkStart w:id="140" w:name="_Toc436913467"/>
      <w:bookmarkStart w:id="141" w:name="_Ref531761924"/>
      <w:bookmarkStart w:id="142" w:name="_Ref531774144"/>
      <w:bookmarkStart w:id="143" w:name="_Ref531774152"/>
      <w:bookmarkStart w:id="144" w:name="_Ref531784198"/>
      <w:bookmarkStart w:id="145" w:name="_Ref532825372"/>
      <w:bookmarkStart w:id="146" w:name="_Toc11410738"/>
      <w:bookmarkEnd w:id="137"/>
      <w:bookmarkEnd w:id="138"/>
      <w:r w:rsidRPr="006C46DE">
        <w:lastRenderedPageBreak/>
        <w:t>Methods summary</w:t>
      </w:r>
      <w:bookmarkEnd w:id="139"/>
      <w:bookmarkEnd w:id="140"/>
      <w:bookmarkEnd w:id="141"/>
      <w:bookmarkEnd w:id="142"/>
      <w:bookmarkEnd w:id="143"/>
      <w:bookmarkEnd w:id="144"/>
      <w:bookmarkEnd w:id="145"/>
      <w:bookmarkEnd w:id="146"/>
    </w:p>
    <w:p w14:paraId="40A7D4F1" w14:textId="16B8B6B3" w:rsidR="006C46DE" w:rsidRDefault="00803656" w:rsidP="006C46DE">
      <w:pPr>
        <w:rPr>
          <w:lang w:val="en-AU"/>
        </w:rPr>
      </w:pPr>
      <w:r>
        <w:rPr>
          <w:lang w:val="en-AU" w:eastAsia="en-AU"/>
        </w:rPr>
        <w:t xml:space="preserve">This </w:t>
      </w:r>
      <w:r w:rsidR="009332A3">
        <w:rPr>
          <w:lang w:val="en-AU" w:eastAsia="en-AU"/>
        </w:rPr>
        <w:t xml:space="preserve">Section </w:t>
      </w:r>
      <w:r>
        <w:rPr>
          <w:lang w:val="en-AU" w:eastAsia="en-AU"/>
        </w:rPr>
        <w:t xml:space="preserve">provides </w:t>
      </w:r>
      <w:r w:rsidR="00101AFB">
        <w:rPr>
          <w:lang w:val="en-AU" w:eastAsia="en-AU"/>
        </w:rPr>
        <w:t>an</w:t>
      </w:r>
      <w:r w:rsidR="003C4123" w:rsidRPr="00B23B73">
        <w:rPr>
          <w:lang w:val="en-AU" w:eastAsia="en-AU"/>
        </w:rPr>
        <w:t xml:space="preserve"> </w:t>
      </w:r>
      <w:r w:rsidRPr="00B23B73">
        <w:rPr>
          <w:lang w:val="en-AU" w:eastAsia="en-AU"/>
        </w:rPr>
        <w:t xml:space="preserve">overview of the sampling design and indicators that are monitored as part of the </w:t>
      </w:r>
      <w:r w:rsidR="00E52C87" w:rsidRPr="00B23B73">
        <w:rPr>
          <w:lang w:val="en-AU" w:eastAsia="en-AU"/>
        </w:rPr>
        <w:t>MMP</w:t>
      </w:r>
      <w:r w:rsidRPr="00B23B73">
        <w:rPr>
          <w:lang w:val="en-AU" w:eastAsia="en-AU"/>
        </w:rPr>
        <w:t xml:space="preserve">. More details are presented in </w:t>
      </w:r>
      <w:r w:rsidR="00B477E8">
        <w:rPr>
          <w:lang w:val="en-AU" w:eastAsia="en-AU"/>
        </w:rPr>
        <w:t xml:space="preserve">the </w:t>
      </w:r>
      <w:r w:rsidRPr="00B23B73">
        <w:rPr>
          <w:lang w:val="en-AU" w:eastAsia="en-AU"/>
        </w:rPr>
        <w:t>Appendi</w:t>
      </w:r>
      <w:r w:rsidR="00101AFB">
        <w:rPr>
          <w:lang w:val="en-AU" w:eastAsia="en-AU"/>
        </w:rPr>
        <w:t>ces</w:t>
      </w:r>
      <w:r w:rsidR="00B477E8">
        <w:rPr>
          <w:lang w:val="en-AU" w:eastAsia="en-AU"/>
        </w:rPr>
        <w:t xml:space="preserve"> </w:t>
      </w:r>
      <w:r w:rsidRPr="00B23B73">
        <w:rPr>
          <w:lang w:val="en-AU" w:eastAsia="en-AU"/>
        </w:rPr>
        <w:t xml:space="preserve">and in </w:t>
      </w:r>
      <w:r w:rsidR="00AE341B" w:rsidRPr="00B23B73">
        <w:rPr>
          <w:lang w:val="en-AU" w:eastAsia="en-AU"/>
        </w:rPr>
        <w:t>a se</w:t>
      </w:r>
      <w:r w:rsidR="00A242E8" w:rsidRPr="00B23B73">
        <w:rPr>
          <w:lang w:val="en-AU" w:eastAsia="en-AU"/>
        </w:rPr>
        <w:t>parate</w:t>
      </w:r>
      <w:r w:rsidR="004C6479">
        <w:rPr>
          <w:lang w:val="en-AU" w:eastAsia="en-AU"/>
        </w:rPr>
        <w:t xml:space="preserve"> quality assurance/quality control (</w:t>
      </w:r>
      <w:r w:rsidRPr="00B23B73">
        <w:rPr>
          <w:lang w:val="en-AU" w:eastAsia="en-AU"/>
        </w:rPr>
        <w:t>QA/QC</w:t>
      </w:r>
      <w:r w:rsidR="004C6479">
        <w:rPr>
          <w:lang w:val="en-AU" w:eastAsia="en-AU"/>
        </w:rPr>
        <w:t>)</w:t>
      </w:r>
      <w:r w:rsidRPr="00B23B73">
        <w:rPr>
          <w:lang w:val="en-AU" w:eastAsia="en-AU"/>
        </w:rPr>
        <w:t xml:space="preserve"> report</w:t>
      </w:r>
      <w:r w:rsidR="00B449A9" w:rsidRPr="00B23B73">
        <w:rPr>
          <w:lang w:val="en-AU" w:eastAsia="en-AU"/>
        </w:rPr>
        <w:t xml:space="preserve"> </w:t>
      </w:r>
      <w:r w:rsidR="00AE341B" w:rsidRPr="00B23B73">
        <w:rPr>
          <w:lang w:val="en-AU" w:eastAsia="en-AU"/>
        </w:rPr>
        <w:t xml:space="preserve">published </w:t>
      </w:r>
      <w:r w:rsidR="00476E1B">
        <w:rPr>
          <w:lang w:val="en-AU" w:eastAsia="en-AU"/>
        </w:rPr>
        <w:t>annually</w:t>
      </w:r>
      <w:r w:rsidR="00476E1B" w:rsidRPr="00B23B73">
        <w:rPr>
          <w:lang w:val="en-AU" w:eastAsia="en-AU"/>
        </w:rPr>
        <w:t xml:space="preserve"> </w:t>
      </w:r>
      <w:r w:rsidRPr="00B23B73">
        <w:rPr>
          <w:lang w:val="en-AU" w:eastAsia="en-AU"/>
        </w:rPr>
        <w:t>(</w:t>
      </w:r>
      <w:r w:rsidR="007D0705" w:rsidRPr="00B23B73">
        <w:rPr>
          <w:lang w:val="en-AU" w:eastAsia="en-AU"/>
        </w:rPr>
        <w:t>Great Barrier Reef Marine Park Authority</w:t>
      </w:r>
      <w:r w:rsidR="00570295" w:rsidRPr="00B23B73">
        <w:rPr>
          <w:szCs w:val="22"/>
          <w:lang w:val="en-AU"/>
        </w:rPr>
        <w:t>,</w:t>
      </w:r>
      <w:r w:rsidRPr="00B23B73">
        <w:rPr>
          <w:szCs w:val="22"/>
          <w:lang w:val="en-AU"/>
        </w:rPr>
        <w:t xml:space="preserve"> </w:t>
      </w:r>
      <w:r w:rsidR="00480624" w:rsidRPr="00B23B73">
        <w:rPr>
          <w:szCs w:val="22"/>
          <w:lang w:val="en-AU"/>
        </w:rPr>
        <w:t>201</w:t>
      </w:r>
      <w:r w:rsidR="00480624">
        <w:rPr>
          <w:szCs w:val="22"/>
          <w:lang w:val="en-AU"/>
        </w:rPr>
        <w:t>9</w:t>
      </w:r>
      <w:r w:rsidRPr="00B23B73">
        <w:rPr>
          <w:lang w:val="en-AU"/>
        </w:rPr>
        <w:t xml:space="preserve">). The QA/QC report covers the objectives and principles of analyses, step-by-step sample analysis procedures, instrument performance, data management </w:t>
      </w:r>
      <w:r w:rsidR="00A242E8" w:rsidRPr="00B23B73">
        <w:rPr>
          <w:lang w:val="en-AU"/>
        </w:rPr>
        <w:t>systems</w:t>
      </w:r>
      <w:r w:rsidRPr="00B23B73">
        <w:rPr>
          <w:lang w:val="en-AU"/>
        </w:rPr>
        <w:t xml:space="preserve"> and</w:t>
      </w:r>
      <w:r w:rsidRPr="00842CA3">
        <w:rPr>
          <w:lang w:val="en-AU"/>
        </w:rPr>
        <w:t xml:space="preserve"> quality control measures.</w:t>
      </w:r>
      <w:bookmarkStart w:id="147" w:name="_Toc229069183"/>
    </w:p>
    <w:p w14:paraId="246BBADA" w14:textId="7DCCC6B7" w:rsidR="00803656" w:rsidRPr="0017248F" w:rsidRDefault="00803656" w:rsidP="00B828FF">
      <w:pPr>
        <w:pStyle w:val="Heading2"/>
        <w:numPr>
          <w:ilvl w:val="1"/>
          <w:numId w:val="80"/>
        </w:numPr>
      </w:pPr>
      <w:bookmarkStart w:id="148" w:name="_Toc11410739"/>
      <w:r w:rsidRPr="0017248F">
        <w:t xml:space="preserve">Sampling </w:t>
      </w:r>
      <w:bookmarkEnd w:id="147"/>
      <w:r w:rsidRPr="0017248F">
        <w:t>design</w:t>
      </w:r>
      <w:bookmarkEnd w:id="148"/>
    </w:p>
    <w:p w14:paraId="38C3A578" w14:textId="09D1D932" w:rsidR="00885BB9" w:rsidRDefault="00803656" w:rsidP="00A36765">
      <w:pPr>
        <w:rPr>
          <w:rFonts w:cs="Arial"/>
          <w:szCs w:val="22"/>
          <w:lang w:val="en-AU"/>
        </w:rPr>
      </w:pPr>
      <w:r w:rsidRPr="00842CA3">
        <w:rPr>
          <w:rFonts w:eastAsia="MS Mincho"/>
          <w:lang w:val="en-AU"/>
        </w:rPr>
        <w:t>The MMP inshore water quality monitoring i</w:t>
      </w:r>
      <w:r>
        <w:rPr>
          <w:rFonts w:eastAsia="MS Mincho"/>
          <w:lang w:val="en-AU"/>
        </w:rPr>
        <w:t>s designed</w:t>
      </w:r>
      <w:r w:rsidRPr="00842CA3">
        <w:rPr>
          <w:rFonts w:eastAsia="MS Mincho"/>
          <w:lang w:val="en-AU"/>
        </w:rPr>
        <w:t xml:space="preserve"> to quantify temporal and spatial variation in inshore water quality</w:t>
      </w:r>
      <w:r>
        <w:rPr>
          <w:rFonts w:eastAsia="MS Mincho"/>
          <w:lang w:val="en-AU"/>
        </w:rPr>
        <w:t xml:space="preserve"> conditions</w:t>
      </w:r>
      <w:r w:rsidRPr="00842CA3">
        <w:rPr>
          <w:rFonts w:eastAsia="MS Mincho"/>
          <w:lang w:val="en-AU"/>
        </w:rPr>
        <w:t xml:space="preserve">. </w:t>
      </w:r>
      <w:r w:rsidRPr="00337E4F">
        <w:rPr>
          <w:lang w:val="en-AU"/>
        </w:rPr>
        <w:t xml:space="preserve">The </w:t>
      </w:r>
      <w:r w:rsidR="00101AFB">
        <w:rPr>
          <w:lang w:val="en-AU"/>
        </w:rPr>
        <w:t>current</w:t>
      </w:r>
      <w:r w:rsidR="001573FB">
        <w:rPr>
          <w:lang w:val="en-AU"/>
        </w:rPr>
        <w:t xml:space="preserve"> </w:t>
      </w:r>
      <w:r w:rsidRPr="00337E4F">
        <w:rPr>
          <w:lang w:val="en-AU"/>
        </w:rPr>
        <w:t xml:space="preserve">design </w:t>
      </w:r>
      <w:r w:rsidR="001573FB">
        <w:rPr>
          <w:lang w:val="en-AU"/>
        </w:rPr>
        <w:t>was implemented in February 2015 and includes</w:t>
      </w:r>
      <w:r w:rsidR="001573FB" w:rsidRPr="00337E4F">
        <w:rPr>
          <w:lang w:val="en-AU"/>
        </w:rPr>
        <w:t xml:space="preserve"> </w:t>
      </w:r>
      <w:r w:rsidRPr="00337E4F">
        <w:rPr>
          <w:lang w:val="en-AU"/>
        </w:rPr>
        <w:t xml:space="preserve">four </w:t>
      </w:r>
      <w:r>
        <w:rPr>
          <w:lang w:val="en-AU"/>
        </w:rPr>
        <w:t>focus areas</w:t>
      </w:r>
      <w:r w:rsidR="0017248F">
        <w:rPr>
          <w:lang w:val="en-AU"/>
        </w:rPr>
        <w:t>—</w:t>
      </w:r>
      <w:r>
        <w:rPr>
          <w:lang w:val="en-AU"/>
        </w:rPr>
        <w:t xml:space="preserve">the </w:t>
      </w:r>
      <w:r w:rsidRPr="00337E4F">
        <w:rPr>
          <w:lang w:val="en-AU"/>
        </w:rPr>
        <w:t>Russell-Mulgrave, Tully</w:t>
      </w:r>
      <w:r w:rsidR="00756B3F">
        <w:rPr>
          <w:lang w:val="en-AU"/>
        </w:rPr>
        <w:t>,</w:t>
      </w:r>
      <w:r>
        <w:rPr>
          <w:lang w:val="en-AU"/>
        </w:rPr>
        <w:t xml:space="preserve"> </w:t>
      </w:r>
      <w:r w:rsidRPr="00337E4F">
        <w:rPr>
          <w:lang w:val="en-AU"/>
        </w:rPr>
        <w:t>Burdekin</w:t>
      </w:r>
      <w:r w:rsidR="00756B3F">
        <w:rPr>
          <w:lang w:val="en-AU"/>
        </w:rPr>
        <w:t>,</w:t>
      </w:r>
      <w:r w:rsidRPr="00337E4F">
        <w:rPr>
          <w:lang w:val="en-AU"/>
        </w:rPr>
        <w:t xml:space="preserve"> and </w:t>
      </w:r>
      <w:r w:rsidR="00901DE2">
        <w:rPr>
          <w:lang w:val="en-AU"/>
        </w:rPr>
        <w:t xml:space="preserve">Mackay-Whitsunday </w:t>
      </w:r>
      <w:r>
        <w:rPr>
          <w:lang w:val="en-AU"/>
        </w:rPr>
        <w:t>region</w:t>
      </w:r>
      <w:r w:rsidR="00885BB9">
        <w:rPr>
          <w:lang w:val="en-AU"/>
        </w:rPr>
        <w:t>s</w:t>
      </w:r>
      <w:r>
        <w:rPr>
          <w:lang w:val="en-AU"/>
        </w:rPr>
        <w:t xml:space="preserve">. </w:t>
      </w:r>
      <w:r w:rsidR="009E17C0">
        <w:rPr>
          <w:lang w:val="en-AU"/>
        </w:rPr>
        <w:t>T</w:t>
      </w:r>
      <w:r>
        <w:rPr>
          <w:lang w:val="en-AU"/>
        </w:rPr>
        <w:t xml:space="preserve">he focus areas </w:t>
      </w:r>
      <w:r w:rsidR="0042028E">
        <w:rPr>
          <w:lang w:val="en-AU"/>
        </w:rPr>
        <w:t>were</w:t>
      </w:r>
      <w:r w:rsidR="009E17C0">
        <w:rPr>
          <w:lang w:val="en-AU"/>
        </w:rPr>
        <w:t xml:space="preserve"> </w:t>
      </w:r>
      <w:r w:rsidRPr="007E7774">
        <w:rPr>
          <w:rFonts w:eastAsia="Calibri"/>
          <w:lang w:val="en-AU"/>
        </w:rPr>
        <w:t>targeted for intensive sampling</w:t>
      </w:r>
      <w:r w:rsidR="001C3D04">
        <w:rPr>
          <w:rFonts w:eastAsia="Calibri"/>
          <w:lang w:val="en-AU"/>
        </w:rPr>
        <w:t xml:space="preserve"> </w:t>
      </w:r>
      <w:r>
        <w:rPr>
          <w:rFonts w:eastAsia="Calibri"/>
          <w:lang w:val="en-AU"/>
        </w:rPr>
        <w:t xml:space="preserve">and were </w:t>
      </w:r>
      <w:r w:rsidRPr="007E7774">
        <w:rPr>
          <w:rFonts w:eastAsia="Calibri"/>
          <w:lang w:val="en-AU"/>
        </w:rPr>
        <w:t xml:space="preserve">chosen </w:t>
      </w:r>
      <w:r>
        <w:rPr>
          <w:rFonts w:eastAsia="Calibri"/>
          <w:lang w:val="en-AU"/>
        </w:rPr>
        <w:t>as priority areas based on water quality risk assessments</w:t>
      </w:r>
      <w:r w:rsidRPr="007E7774">
        <w:rPr>
          <w:rFonts w:eastAsia="Calibri"/>
          <w:lang w:val="en-AU"/>
        </w:rPr>
        <w:t xml:space="preserve"> </w:t>
      </w:r>
      <w:r w:rsidR="0027478D">
        <w:rPr>
          <w:rFonts w:eastAsia="Calibri"/>
          <w:lang w:val="en-AU"/>
        </w:rPr>
        <w:t>(Brodie et al., 2013)</w:t>
      </w:r>
      <w:r w:rsidRPr="007E7774">
        <w:rPr>
          <w:rFonts w:eastAsia="Calibri"/>
          <w:lang w:val="en-AU"/>
        </w:rPr>
        <w:t xml:space="preserve">. </w:t>
      </w:r>
      <w:r w:rsidR="00C47E0F">
        <w:rPr>
          <w:rFonts w:eastAsia="Calibri"/>
          <w:lang w:val="en-AU"/>
        </w:rPr>
        <w:t>Sites</w:t>
      </w:r>
      <w:r w:rsidR="00A94414" w:rsidRPr="00A55527" w:rsidDel="00A94414">
        <w:rPr>
          <w:rFonts w:eastAsia="Calibri" w:cs="Arial"/>
          <w:szCs w:val="22"/>
          <w:lang w:val="en-AU"/>
        </w:rPr>
        <w:t xml:space="preserve"> </w:t>
      </w:r>
      <w:r w:rsidR="00A94414" w:rsidDel="00A94414">
        <w:rPr>
          <w:rFonts w:cs="Arial"/>
          <w:szCs w:val="22"/>
          <w:lang w:val="en-AU"/>
        </w:rPr>
        <w:t>were</w:t>
      </w:r>
      <w:r w:rsidR="00A94414" w:rsidRPr="00A55527" w:rsidDel="00A94414">
        <w:rPr>
          <w:rFonts w:cs="Arial"/>
          <w:szCs w:val="22"/>
          <w:lang w:val="en-AU"/>
        </w:rPr>
        <w:t xml:space="preserve"> selected along </w:t>
      </w:r>
      <w:r w:rsidR="00A94414" w:rsidDel="00A94414">
        <w:rPr>
          <w:rFonts w:cs="Arial"/>
          <w:szCs w:val="22"/>
          <w:lang w:val="en-AU"/>
        </w:rPr>
        <w:t xml:space="preserve">expected </w:t>
      </w:r>
      <w:r w:rsidR="00A94414" w:rsidRPr="00A55527" w:rsidDel="00A94414">
        <w:rPr>
          <w:rFonts w:cs="Arial"/>
          <w:szCs w:val="22"/>
          <w:lang w:val="en-AU"/>
        </w:rPr>
        <w:t xml:space="preserve">water quality gradients </w:t>
      </w:r>
      <w:r w:rsidR="00A94414" w:rsidDel="00A94414">
        <w:rPr>
          <w:rFonts w:cs="Arial"/>
          <w:szCs w:val="22"/>
          <w:lang w:val="en-AU"/>
        </w:rPr>
        <w:t xml:space="preserve">related to </w:t>
      </w:r>
      <w:r w:rsidR="00A94414" w:rsidRPr="00A55527" w:rsidDel="00A94414">
        <w:rPr>
          <w:rFonts w:cs="Arial"/>
          <w:szCs w:val="22"/>
          <w:lang w:val="en-AU"/>
        </w:rPr>
        <w:t xml:space="preserve">exposure to </w:t>
      </w:r>
      <w:r w:rsidR="00A94414" w:rsidDel="00A94414">
        <w:rPr>
          <w:rFonts w:cs="Arial"/>
          <w:szCs w:val="22"/>
          <w:lang w:val="en-AU"/>
        </w:rPr>
        <w:t xml:space="preserve">terrestrial </w:t>
      </w:r>
      <w:r w:rsidR="00A94414" w:rsidRPr="00A55527" w:rsidDel="00A94414">
        <w:rPr>
          <w:rFonts w:cs="Arial"/>
          <w:szCs w:val="22"/>
          <w:lang w:val="en-AU"/>
        </w:rPr>
        <w:t>runoff.</w:t>
      </w:r>
      <w:r w:rsidRPr="00A55527">
        <w:rPr>
          <w:rFonts w:cs="Arial"/>
          <w:szCs w:val="22"/>
          <w:lang w:val="en-AU"/>
        </w:rPr>
        <w:t xml:space="preserve"> This was largely determined by increasing </w:t>
      </w:r>
      <w:r w:rsidRPr="002214AE">
        <w:rPr>
          <w:rFonts w:cs="Arial"/>
          <w:szCs w:val="22"/>
          <w:lang w:val="en-AU"/>
        </w:rPr>
        <w:t xml:space="preserve">distance from a river mouth in a northerly direction to reflect the predominantly northward flow of surface water </w:t>
      </w:r>
      <w:r w:rsidR="00AF7769">
        <w:rPr>
          <w:rFonts w:cs="Arial"/>
          <w:szCs w:val="22"/>
          <w:lang w:val="en-AU"/>
        </w:rPr>
        <w:t>driven</w:t>
      </w:r>
      <w:r w:rsidR="00AF7769" w:rsidRPr="002214AE">
        <w:rPr>
          <w:rFonts w:cs="Arial"/>
          <w:szCs w:val="22"/>
          <w:lang w:val="en-AU"/>
        </w:rPr>
        <w:t xml:space="preserve"> </w:t>
      </w:r>
      <w:r w:rsidRPr="002214AE">
        <w:rPr>
          <w:rFonts w:cs="Arial"/>
          <w:szCs w:val="22"/>
          <w:lang w:val="en-AU"/>
        </w:rPr>
        <w:t xml:space="preserve">by the prevailing south-easterly winds (Brinkman et al., 2011). </w:t>
      </w:r>
    </w:p>
    <w:p w14:paraId="739593BC" w14:textId="0DCDCDAA" w:rsidR="001F76EF" w:rsidRDefault="00803656" w:rsidP="001F76EF">
      <w:pPr>
        <w:rPr>
          <w:rFonts w:cs="Arial"/>
          <w:lang w:val="en-AU"/>
        </w:rPr>
      </w:pPr>
      <w:r w:rsidRPr="002214AE">
        <w:rPr>
          <w:rFonts w:cs="Arial"/>
          <w:szCs w:val="22"/>
          <w:lang w:val="en-AU"/>
        </w:rPr>
        <w:t xml:space="preserve">Most of the sampling sites that </w:t>
      </w:r>
      <w:r w:rsidR="0017248F">
        <w:rPr>
          <w:rFonts w:cs="Arial"/>
          <w:szCs w:val="22"/>
          <w:lang w:val="en-AU"/>
        </w:rPr>
        <w:t>have been</w:t>
      </w:r>
      <w:r w:rsidR="0017248F" w:rsidRPr="002214AE">
        <w:rPr>
          <w:rFonts w:cs="Arial"/>
          <w:szCs w:val="22"/>
          <w:lang w:val="en-AU"/>
        </w:rPr>
        <w:t xml:space="preserve"> </w:t>
      </w:r>
      <w:r w:rsidR="00F256ED">
        <w:rPr>
          <w:rFonts w:cs="Arial"/>
          <w:szCs w:val="22"/>
          <w:lang w:val="en-AU"/>
        </w:rPr>
        <w:t xml:space="preserve">routinely </w:t>
      </w:r>
      <w:r w:rsidRPr="002214AE">
        <w:rPr>
          <w:rFonts w:cs="Arial"/>
          <w:szCs w:val="22"/>
          <w:lang w:val="en-AU"/>
        </w:rPr>
        <w:t>monitored from 2005 to 2014 are included</w:t>
      </w:r>
      <w:r w:rsidR="00F256ED">
        <w:rPr>
          <w:rFonts w:cs="Arial"/>
          <w:szCs w:val="22"/>
          <w:lang w:val="en-AU"/>
        </w:rPr>
        <w:t xml:space="preserve"> in the current sampling design</w:t>
      </w:r>
      <w:r w:rsidRPr="002214AE">
        <w:rPr>
          <w:rFonts w:cs="Arial"/>
          <w:szCs w:val="22"/>
          <w:lang w:val="en-AU"/>
        </w:rPr>
        <w:t xml:space="preserve">, </w:t>
      </w:r>
      <w:r w:rsidRPr="001061EA">
        <w:rPr>
          <w:rFonts w:cs="Arial"/>
          <w:lang w:val="en-AU"/>
        </w:rPr>
        <w:t>allowing</w:t>
      </w:r>
      <w:r w:rsidRPr="00BF13E0">
        <w:rPr>
          <w:rFonts w:cs="Arial"/>
          <w:lang w:val="en-AU"/>
        </w:rPr>
        <w:t xml:space="preserve"> for</w:t>
      </w:r>
      <w:r w:rsidRPr="00EA1830">
        <w:rPr>
          <w:lang w:val="en-AU"/>
        </w:rPr>
        <w:t xml:space="preserve"> the continuation of the long-term time</w:t>
      </w:r>
      <w:r w:rsidR="00F256ED">
        <w:rPr>
          <w:lang w:val="en-AU"/>
        </w:rPr>
        <w:t>-</w:t>
      </w:r>
      <w:r w:rsidRPr="00EA1830">
        <w:rPr>
          <w:lang w:val="en-AU"/>
        </w:rPr>
        <w:t>series</w:t>
      </w:r>
      <w:r>
        <w:rPr>
          <w:rFonts w:ascii="Helvetica" w:hAnsi="Helvetica" w:cs="Helvetica"/>
          <w:szCs w:val="22"/>
          <w:lang w:val="en-AU"/>
        </w:rPr>
        <w:t>.</w:t>
      </w:r>
      <w:r w:rsidR="00F256ED">
        <w:rPr>
          <w:rFonts w:cs="Arial"/>
          <w:szCs w:val="22"/>
          <w:lang w:val="en-AU"/>
        </w:rPr>
        <w:t xml:space="preserve"> Sites</w:t>
      </w:r>
      <w:r w:rsidRPr="007E7774">
        <w:rPr>
          <w:lang w:val="en-AU"/>
        </w:rPr>
        <w:t xml:space="preserve"> are </w:t>
      </w:r>
      <w:r w:rsidR="00F256ED">
        <w:rPr>
          <w:lang w:val="en-AU"/>
        </w:rPr>
        <w:t xml:space="preserve">now </w:t>
      </w:r>
      <w:r w:rsidRPr="007E7774">
        <w:rPr>
          <w:lang w:val="en-AU"/>
        </w:rPr>
        <w:t>sampled more frequent</w:t>
      </w:r>
      <w:r>
        <w:rPr>
          <w:lang w:val="en-AU"/>
        </w:rPr>
        <w:t>ly</w:t>
      </w:r>
      <w:r w:rsidRPr="007E7774">
        <w:rPr>
          <w:lang w:val="en-AU"/>
        </w:rPr>
        <w:t xml:space="preserve"> (typical</w:t>
      </w:r>
      <w:r>
        <w:rPr>
          <w:lang w:val="en-AU"/>
        </w:rPr>
        <w:t>ly</w:t>
      </w:r>
      <w:r w:rsidRPr="007E7774">
        <w:rPr>
          <w:lang w:val="en-AU"/>
        </w:rPr>
        <w:t xml:space="preserve"> between </w:t>
      </w:r>
      <w:r w:rsidR="002902E1">
        <w:rPr>
          <w:lang w:val="en-AU"/>
        </w:rPr>
        <w:t>five</w:t>
      </w:r>
      <w:r w:rsidR="002902E1" w:rsidRPr="007E7774">
        <w:rPr>
          <w:lang w:val="en-AU"/>
        </w:rPr>
        <w:t xml:space="preserve"> </w:t>
      </w:r>
      <w:r w:rsidR="008E16B2">
        <w:rPr>
          <w:lang w:val="en-AU"/>
        </w:rPr>
        <w:t>and</w:t>
      </w:r>
      <w:r w:rsidR="008E16B2" w:rsidRPr="007E7774">
        <w:rPr>
          <w:lang w:val="en-AU"/>
        </w:rPr>
        <w:t xml:space="preserve"> </w:t>
      </w:r>
      <w:r w:rsidRPr="007E7774">
        <w:rPr>
          <w:lang w:val="en-AU"/>
        </w:rPr>
        <w:t>10 times</w:t>
      </w:r>
      <w:r w:rsidR="00F256ED">
        <w:rPr>
          <w:lang w:val="en-AU"/>
        </w:rPr>
        <w:t xml:space="preserve"> annually</w:t>
      </w:r>
      <w:r w:rsidRPr="007E7774">
        <w:rPr>
          <w:lang w:val="en-AU"/>
        </w:rPr>
        <w:t>)</w:t>
      </w:r>
      <w:r w:rsidR="00A042C9">
        <w:rPr>
          <w:lang w:val="en-AU"/>
        </w:rPr>
        <w:t xml:space="preserve"> compared to only </w:t>
      </w:r>
      <w:r w:rsidR="002902E1">
        <w:rPr>
          <w:lang w:val="en-AU"/>
        </w:rPr>
        <w:t xml:space="preserve">three </w:t>
      </w:r>
      <w:r w:rsidR="00A042C9">
        <w:rPr>
          <w:lang w:val="en-AU"/>
        </w:rPr>
        <w:t xml:space="preserve">times </w:t>
      </w:r>
      <w:r w:rsidR="00F256ED">
        <w:rPr>
          <w:lang w:val="en-AU"/>
        </w:rPr>
        <w:t xml:space="preserve">annually in the </w:t>
      </w:r>
      <w:r w:rsidR="00A042C9">
        <w:rPr>
          <w:lang w:val="en-AU"/>
        </w:rPr>
        <w:t>previous</w:t>
      </w:r>
      <w:r w:rsidR="00F256ED">
        <w:rPr>
          <w:lang w:val="en-AU"/>
        </w:rPr>
        <w:t xml:space="preserve"> design</w:t>
      </w:r>
      <w:r w:rsidR="00337D1F">
        <w:rPr>
          <w:lang w:val="en-AU"/>
        </w:rPr>
        <w:t xml:space="preserve"> (Kuhnert et al., 2015)</w:t>
      </w:r>
      <w:r w:rsidRPr="007E7774">
        <w:rPr>
          <w:lang w:val="en-AU"/>
        </w:rPr>
        <w:t xml:space="preserve">. </w:t>
      </w:r>
      <w:r w:rsidR="001F76EF">
        <w:rPr>
          <w:rFonts w:eastAsia="Calibri"/>
          <w:lang w:val="en-AU"/>
        </w:rPr>
        <w:t>T</w:t>
      </w:r>
      <w:r w:rsidR="001F76EF" w:rsidRPr="007E7774">
        <w:rPr>
          <w:rFonts w:eastAsia="Calibri"/>
          <w:lang w:val="en-AU"/>
        </w:rPr>
        <w:t xml:space="preserve">he Tully </w:t>
      </w:r>
      <w:r w:rsidR="001F76EF">
        <w:rPr>
          <w:rFonts w:eastAsia="Calibri"/>
          <w:lang w:val="en-AU"/>
        </w:rPr>
        <w:t xml:space="preserve">focus area </w:t>
      </w:r>
      <w:r w:rsidR="001F76EF" w:rsidRPr="007E7774">
        <w:rPr>
          <w:rFonts w:eastAsia="Calibri"/>
          <w:lang w:val="en-AU"/>
        </w:rPr>
        <w:t xml:space="preserve">adds value to the long-term dataset collected in this </w:t>
      </w:r>
      <w:r w:rsidR="001F76EF">
        <w:rPr>
          <w:rFonts w:eastAsia="Calibri"/>
          <w:lang w:val="en-AU"/>
        </w:rPr>
        <w:t>area</w:t>
      </w:r>
      <w:r w:rsidR="001F76EF" w:rsidRPr="007E7774">
        <w:rPr>
          <w:rFonts w:eastAsia="Calibri"/>
          <w:lang w:val="en-AU"/>
        </w:rPr>
        <w:t xml:space="preserve"> from 1994 to 2012 </w:t>
      </w:r>
      <w:r w:rsidR="001F76EF" w:rsidRPr="007E7774">
        <w:rPr>
          <w:rFonts w:eastAsia="Calibri"/>
          <w:lang w:val="en-AU"/>
        </w:rPr>
        <w:fldChar w:fldCharType="begin"/>
      </w:r>
      <w:r w:rsidR="001F76EF" w:rsidRPr="007E7774">
        <w:rPr>
          <w:rFonts w:eastAsia="Calibri"/>
          <w:lang w:val="en-AU"/>
        </w:rPr>
        <w:instrText xml:space="preserve"> ADDIN EN.CITE &lt;EndNote&gt;&lt;Cite&gt;&lt;Author&gt;Devlin&lt;/Author&gt;&lt;Year&gt;2009&lt;/Year&gt;&lt;RecNum&gt;907&lt;/RecNum&gt;&lt;DisplayText&gt;(Devlin and Schaffelke, 2009)&lt;/DisplayText&gt;&lt;record&gt;&lt;rec-number&gt;907&lt;/rec-number&gt;&lt;foreign-keys&gt;&lt;key app="EN" db-id="wwzpfssaux292keptesxd5t6srsfvpzsde2p"&gt;907&lt;/key&gt;&lt;/foreign-keys&gt;&lt;ref-type name="Journal Article"&gt;17&lt;/ref-type&gt;&lt;contributors&gt;&lt;authors&gt;&lt;author&gt;Devlin, Michelle&lt;/author&gt;&lt;author&gt;Schaffelke, Britta&lt;/author&gt;&lt;/authors&gt;&lt;/contributors&gt;&lt;titles&gt;&lt;title&gt;Spatial extent of riverine flood plumes and exposure of marine ecosystems in the Tully coastal region, Great Barrier Reef&lt;/title&gt;&lt;secondary-title&gt;Marine and Freshwater Research&lt;/secondary-title&gt;&lt;/titles&gt;&lt;periodical&gt;&lt;full-title&gt;Marine and Freshwater Research&lt;/full-title&gt;&lt;/periodical&gt;&lt;pages&gt;1109-1122&lt;/pages&gt;&lt;volume&gt;60&lt;/volume&gt;&lt;number&gt;11&lt;/number&gt;&lt;dates&gt;&lt;year&gt;2009&lt;/year&gt;&lt;/dates&gt;&lt;isbn&gt;1448-6059&lt;/isbn&gt;&lt;urls&gt;&lt;/urls&gt;&lt;/record&gt;&lt;/Cite&gt;&lt;/EndNote&gt;</w:instrText>
      </w:r>
      <w:r w:rsidR="001F76EF" w:rsidRPr="007E7774">
        <w:rPr>
          <w:rFonts w:eastAsia="Calibri"/>
          <w:lang w:val="en-AU"/>
        </w:rPr>
        <w:fldChar w:fldCharType="separate"/>
      </w:r>
      <w:r w:rsidR="001F76EF" w:rsidRPr="007E7774">
        <w:rPr>
          <w:rFonts w:eastAsia="Calibri"/>
          <w:lang w:val="en-AU"/>
        </w:rPr>
        <w:t>(Devlin and Schaffelke</w:t>
      </w:r>
      <w:r w:rsidR="001F76EF">
        <w:rPr>
          <w:rFonts w:eastAsia="Calibri"/>
          <w:lang w:val="en-AU"/>
        </w:rPr>
        <w:t>,</w:t>
      </w:r>
      <w:r w:rsidR="001F76EF" w:rsidRPr="007E7774">
        <w:rPr>
          <w:rFonts w:eastAsia="Calibri"/>
          <w:lang w:val="en-AU"/>
        </w:rPr>
        <w:t xml:space="preserve"> 2009)</w:t>
      </w:r>
      <w:r w:rsidR="001F76EF" w:rsidRPr="007E7774">
        <w:rPr>
          <w:rFonts w:eastAsia="Calibri"/>
          <w:lang w:val="en-AU"/>
        </w:rPr>
        <w:fldChar w:fldCharType="end"/>
      </w:r>
      <w:r w:rsidR="001F76EF">
        <w:rPr>
          <w:rFonts w:eastAsia="Calibri"/>
          <w:lang w:val="en-AU"/>
        </w:rPr>
        <w:t>, and t</w:t>
      </w:r>
      <w:r w:rsidR="001F76EF" w:rsidRPr="007E7774">
        <w:rPr>
          <w:rFonts w:eastAsia="Calibri"/>
          <w:lang w:val="en-AU"/>
        </w:rPr>
        <w:t xml:space="preserve">he </w:t>
      </w:r>
      <w:r w:rsidR="001F76EF">
        <w:rPr>
          <w:rFonts w:eastAsia="Calibri"/>
          <w:lang w:val="en-AU"/>
        </w:rPr>
        <w:t xml:space="preserve">Cairns Transect in the </w:t>
      </w:r>
      <w:r w:rsidR="001F76EF" w:rsidRPr="007E7774">
        <w:rPr>
          <w:rFonts w:eastAsia="Calibri"/>
          <w:lang w:val="en-AU"/>
        </w:rPr>
        <w:t xml:space="preserve">Barron-Daintree </w:t>
      </w:r>
      <w:r w:rsidR="001F76EF">
        <w:rPr>
          <w:rFonts w:eastAsia="Calibri"/>
          <w:lang w:val="en-AU"/>
        </w:rPr>
        <w:t>sub-region of the Wet Tropics is one of the world’s longest tropical water quality datasets (beginning in 1989).</w:t>
      </w:r>
      <w:r w:rsidR="001F76EF">
        <w:rPr>
          <w:rFonts w:cs="Arial"/>
          <w:lang w:val="en-AU"/>
        </w:rPr>
        <w:t xml:space="preserve"> </w:t>
      </w:r>
    </w:p>
    <w:p w14:paraId="00151348" w14:textId="255F5BFD" w:rsidR="00A51183" w:rsidRDefault="00A51183" w:rsidP="008404D7">
      <w:pPr>
        <w:spacing w:after="40"/>
        <w:rPr>
          <w:lang w:val="en-AU"/>
        </w:rPr>
      </w:pPr>
      <w:r>
        <w:rPr>
          <w:lang w:val="en-AU"/>
        </w:rPr>
        <w:t xml:space="preserve">In </w:t>
      </w:r>
      <w:r w:rsidR="00924AC1">
        <w:rPr>
          <w:lang w:val="en-AU"/>
        </w:rPr>
        <w:t xml:space="preserve">January </w:t>
      </w:r>
      <w:r w:rsidR="00F256ED">
        <w:rPr>
          <w:lang w:val="en-AU"/>
        </w:rPr>
        <w:t>2017</w:t>
      </w:r>
      <w:r>
        <w:rPr>
          <w:lang w:val="en-AU"/>
        </w:rPr>
        <w:t>,</w:t>
      </w:r>
      <w:r w:rsidR="00F256ED">
        <w:rPr>
          <w:lang w:val="en-AU"/>
        </w:rPr>
        <w:t xml:space="preserve"> monitoring began in the Cape York region at </w:t>
      </w:r>
      <w:r>
        <w:rPr>
          <w:lang w:val="en-AU"/>
        </w:rPr>
        <w:t xml:space="preserve">four transects </w:t>
      </w:r>
      <w:r w:rsidR="00F256ED">
        <w:rPr>
          <w:lang w:val="en-AU"/>
        </w:rPr>
        <w:t>from</w:t>
      </w:r>
      <w:r>
        <w:rPr>
          <w:lang w:val="en-AU"/>
        </w:rPr>
        <w:t xml:space="preserve"> the Pascoe, Normanby-Kennedy, Annan-Endeavour and Stewart Rivers.</w:t>
      </w:r>
      <w:r w:rsidR="002C0636">
        <w:rPr>
          <w:lang w:val="en-AU"/>
        </w:rPr>
        <w:t xml:space="preserve"> These transects are monitored by the </w:t>
      </w:r>
      <w:r w:rsidR="00307369">
        <w:rPr>
          <w:lang w:val="en-AU"/>
        </w:rPr>
        <w:t>Cape York Water Monitoring Partnership (</w:t>
      </w:r>
      <w:r w:rsidR="002C0636">
        <w:rPr>
          <w:lang w:val="en-AU"/>
        </w:rPr>
        <w:t>CYW</w:t>
      </w:r>
      <w:r w:rsidR="001073F2">
        <w:rPr>
          <w:lang w:val="en-AU"/>
        </w:rPr>
        <w:t>M</w:t>
      </w:r>
      <w:r w:rsidR="002C0636">
        <w:rPr>
          <w:lang w:val="en-AU"/>
        </w:rPr>
        <w:t>P</w:t>
      </w:r>
      <w:r w:rsidR="00307369">
        <w:rPr>
          <w:lang w:val="en-AU"/>
        </w:rPr>
        <w:t>)</w:t>
      </w:r>
      <w:r w:rsidR="002C0636">
        <w:rPr>
          <w:lang w:val="en-AU"/>
        </w:rPr>
        <w:t xml:space="preserve"> coordinated by Howley </w:t>
      </w:r>
      <w:r w:rsidR="00924AC1">
        <w:rPr>
          <w:lang w:val="en-AU"/>
        </w:rPr>
        <w:t xml:space="preserve">Environmental </w:t>
      </w:r>
      <w:r w:rsidR="002C0636">
        <w:rPr>
          <w:lang w:val="en-AU"/>
        </w:rPr>
        <w:t>Consulting.</w:t>
      </w:r>
    </w:p>
    <w:p w14:paraId="25DB1C32" w14:textId="4E2C93FB" w:rsidR="00817A8B" w:rsidRDefault="00817A8B" w:rsidP="00817A8B">
      <w:pPr>
        <w:spacing w:before="0" w:after="160" w:line="259" w:lineRule="auto"/>
        <w:jc w:val="left"/>
        <w:rPr>
          <w:rFonts w:eastAsia="Calibri"/>
          <w:lang w:val="en-AU"/>
        </w:rPr>
      </w:pPr>
      <w:r>
        <w:rPr>
          <w:rFonts w:eastAsia="Calibri"/>
          <w:lang w:val="en-AU"/>
        </w:rPr>
        <w:t xml:space="preserve">The map in </w:t>
      </w:r>
      <w:r>
        <w:rPr>
          <w:rFonts w:eastAsia="Calibri"/>
          <w:lang w:val="en-AU"/>
        </w:rPr>
        <w:fldChar w:fldCharType="begin"/>
      </w:r>
      <w:r>
        <w:rPr>
          <w:rFonts w:eastAsia="Calibri"/>
          <w:lang w:val="en-AU"/>
        </w:rPr>
        <w:instrText xml:space="preserve"> REF _Ref10533694 \h </w:instrText>
      </w:r>
      <w:r>
        <w:rPr>
          <w:rFonts w:eastAsia="Calibri"/>
          <w:lang w:val="en-AU"/>
        </w:rPr>
      </w:r>
      <w:r>
        <w:rPr>
          <w:rFonts w:eastAsia="Calibri"/>
          <w:lang w:val="en-AU"/>
        </w:rPr>
        <w:fldChar w:fldCharType="separate"/>
      </w:r>
      <w:r w:rsidR="00335316">
        <w:t xml:space="preserve">Figure </w:t>
      </w:r>
      <w:r w:rsidR="00335316">
        <w:rPr>
          <w:noProof/>
        </w:rPr>
        <w:t>2</w:t>
      </w:r>
      <w:r w:rsidR="00335316">
        <w:noBreakHyphen/>
      </w:r>
      <w:r w:rsidR="00335316">
        <w:rPr>
          <w:noProof/>
        </w:rPr>
        <w:t>1</w:t>
      </w:r>
      <w:r>
        <w:rPr>
          <w:rFonts w:eastAsia="Calibri"/>
          <w:lang w:val="en-AU"/>
        </w:rPr>
        <w:fldChar w:fldCharType="end"/>
      </w:r>
      <w:r>
        <w:rPr>
          <w:rFonts w:eastAsia="Calibri"/>
          <w:lang w:val="en-AU"/>
        </w:rPr>
        <w:t xml:space="preserve"> shows the geographical locations of the current sampling sites.</w:t>
      </w:r>
      <w:r w:rsidRPr="00EE0805">
        <w:rPr>
          <w:rFonts w:eastAsia="Calibri"/>
          <w:lang w:val="en-AU"/>
        </w:rPr>
        <w:t xml:space="preserve"> </w:t>
      </w:r>
      <w:r>
        <w:rPr>
          <w:rFonts w:eastAsia="Calibri"/>
          <w:lang w:val="en-AU"/>
        </w:rPr>
        <w:t xml:space="preserve">Appendix C describes all stations included in the MMP, distinguishing between the routine and event-based sampling sites. </w:t>
      </w:r>
    </w:p>
    <w:p w14:paraId="48139BAC" w14:textId="77777777" w:rsidR="00817A8B" w:rsidRPr="00842CA3" w:rsidRDefault="00817A8B" w:rsidP="00817A8B">
      <w:pPr>
        <w:rPr>
          <w:lang w:val="en-AU"/>
        </w:rPr>
      </w:pPr>
      <w:r>
        <w:rPr>
          <w:lang w:val="en-AU"/>
        </w:rPr>
        <w:t xml:space="preserve">The list of parameters sampled in the program is provided in </w:t>
      </w:r>
      <w:r>
        <w:rPr>
          <w:lang w:val="en-AU"/>
        </w:rPr>
        <w:fldChar w:fldCharType="begin"/>
      </w:r>
      <w:r>
        <w:rPr>
          <w:lang w:val="en-AU"/>
        </w:rPr>
        <w:instrText xml:space="preserve"> REF _Ref459146115 \h </w:instrText>
      </w:r>
      <w:r>
        <w:rPr>
          <w:lang w:val="en-AU"/>
        </w:rPr>
      </w:r>
      <w:r>
        <w:rPr>
          <w:lang w:val="en-AU"/>
        </w:rPr>
        <w:fldChar w:fldCharType="separate"/>
      </w:r>
      <w:r w:rsidR="00335316" w:rsidRPr="00EC46B4">
        <w:t>Table</w:t>
      </w:r>
      <w:r w:rsidR="00335316">
        <w:t xml:space="preserve"> </w:t>
      </w:r>
      <w:r w:rsidR="00335316">
        <w:rPr>
          <w:noProof/>
        </w:rPr>
        <w:t>2</w:t>
      </w:r>
      <w:r w:rsidR="00335316">
        <w:noBreakHyphen/>
      </w:r>
      <w:r w:rsidR="00335316">
        <w:rPr>
          <w:noProof/>
        </w:rPr>
        <w:t>1</w:t>
      </w:r>
      <w:r>
        <w:rPr>
          <w:lang w:val="en-AU"/>
        </w:rPr>
        <w:fldChar w:fldCharType="end"/>
      </w:r>
      <w:r>
        <w:rPr>
          <w:lang w:val="en-AU"/>
        </w:rPr>
        <w:t xml:space="preserve"> and includes: </w:t>
      </w:r>
    </w:p>
    <w:p w14:paraId="3347DFD0" w14:textId="77777777" w:rsidR="00817A8B" w:rsidRDefault="00817A8B" w:rsidP="00817A8B">
      <w:pPr>
        <w:pStyle w:val="ListParagraph"/>
        <w:numPr>
          <w:ilvl w:val="0"/>
          <w:numId w:val="2"/>
        </w:numPr>
        <w:spacing w:before="0"/>
        <w:ind w:left="851" w:hanging="284"/>
        <w:contextualSpacing w:val="0"/>
        <w:rPr>
          <w:rFonts w:cs="Arial"/>
          <w:szCs w:val="22"/>
          <w:lang w:val="en-AU"/>
        </w:rPr>
      </w:pPr>
      <w:r>
        <w:rPr>
          <w:rFonts w:cs="Arial"/>
          <w:szCs w:val="22"/>
          <w:lang w:val="en-AU"/>
        </w:rPr>
        <w:t>continuous measurement of s</w:t>
      </w:r>
      <w:r w:rsidRPr="00842CA3">
        <w:rPr>
          <w:rFonts w:cs="Arial"/>
          <w:szCs w:val="22"/>
          <w:lang w:val="en-AU"/>
        </w:rPr>
        <w:t xml:space="preserve">alinity </w:t>
      </w:r>
      <w:r>
        <w:rPr>
          <w:rFonts w:cs="Arial"/>
          <w:szCs w:val="22"/>
          <w:lang w:val="en-AU"/>
        </w:rPr>
        <w:t xml:space="preserve">and temperature </w:t>
      </w:r>
      <w:r w:rsidRPr="00842CA3">
        <w:rPr>
          <w:rFonts w:cs="Arial"/>
          <w:szCs w:val="22"/>
          <w:lang w:val="en-AU"/>
        </w:rPr>
        <w:t xml:space="preserve">at </w:t>
      </w:r>
      <w:r>
        <w:rPr>
          <w:rFonts w:cs="Arial"/>
          <w:szCs w:val="22"/>
          <w:lang w:val="en-AU"/>
        </w:rPr>
        <w:t>eight</w:t>
      </w:r>
      <w:r w:rsidRPr="00842CA3">
        <w:rPr>
          <w:rFonts w:cs="Arial"/>
          <w:szCs w:val="22"/>
          <w:lang w:val="en-AU"/>
        </w:rPr>
        <w:t xml:space="preserve"> </w:t>
      </w:r>
      <w:r>
        <w:rPr>
          <w:rFonts w:cs="Arial"/>
          <w:szCs w:val="22"/>
          <w:lang w:val="en-AU"/>
        </w:rPr>
        <w:t>stations</w:t>
      </w:r>
    </w:p>
    <w:p w14:paraId="67620F98" w14:textId="77777777" w:rsidR="00817A8B" w:rsidRPr="00842CA3" w:rsidRDefault="00817A8B" w:rsidP="00817A8B">
      <w:pPr>
        <w:pStyle w:val="ListParagraph"/>
        <w:numPr>
          <w:ilvl w:val="0"/>
          <w:numId w:val="2"/>
        </w:numPr>
        <w:spacing w:before="0"/>
        <w:ind w:left="851" w:hanging="284"/>
        <w:contextualSpacing w:val="0"/>
        <w:rPr>
          <w:rFonts w:cs="Arial"/>
          <w:szCs w:val="22"/>
          <w:lang w:val="en-AU"/>
        </w:rPr>
      </w:pPr>
      <w:r>
        <w:rPr>
          <w:rFonts w:cs="Arial"/>
          <w:szCs w:val="22"/>
          <w:lang w:val="en-AU"/>
        </w:rPr>
        <w:t>continuous measurement of chlorophyll</w:t>
      </w:r>
      <w:r w:rsidRPr="00842CA3">
        <w:rPr>
          <w:rFonts w:cs="Arial"/>
          <w:szCs w:val="22"/>
          <w:lang w:val="en-AU"/>
        </w:rPr>
        <w:t xml:space="preserve"> and </w:t>
      </w:r>
      <w:r>
        <w:rPr>
          <w:rFonts w:cs="Arial"/>
          <w:szCs w:val="22"/>
          <w:lang w:val="en-AU"/>
        </w:rPr>
        <w:t>t</w:t>
      </w:r>
      <w:r w:rsidRPr="00842CA3">
        <w:rPr>
          <w:rFonts w:cs="Arial"/>
          <w:szCs w:val="22"/>
          <w:lang w:val="en-AU"/>
        </w:rPr>
        <w:t>urbidity at 15 stations</w:t>
      </w:r>
    </w:p>
    <w:p w14:paraId="37FD1CAD" w14:textId="77777777" w:rsidR="00817A8B" w:rsidRPr="00842CA3" w:rsidRDefault="00817A8B" w:rsidP="00817A8B">
      <w:pPr>
        <w:pStyle w:val="ListParagraph"/>
        <w:numPr>
          <w:ilvl w:val="0"/>
          <w:numId w:val="2"/>
        </w:numPr>
        <w:spacing w:before="0"/>
        <w:ind w:left="851" w:hanging="284"/>
        <w:contextualSpacing w:val="0"/>
        <w:rPr>
          <w:rFonts w:cs="Arial"/>
          <w:szCs w:val="22"/>
          <w:lang w:val="en-AU"/>
        </w:rPr>
      </w:pPr>
      <w:r>
        <w:rPr>
          <w:rFonts w:cs="Arial"/>
          <w:szCs w:val="22"/>
          <w:lang w:val="en-AU"/>
        </w:rPr>
        <w:t>60</w:t>
      </w:r>
      <w:r w:rsidRPr="00842CA3">
        <w:rPr>
          <w:rFonts w:cs="Arial"/>
          <w:szCs w:val="22"/>
          <w:lang w:val="en-AU"/>
        </w:rPr>
        <w:t xml:space="preserve"> </w:t>
      </w:r>
      <w:r>
        <w:rPr>
          <w:rFonts w:cs="Arial"/>
          <w:szCs w:val="22"/>
          <w:lang w:val="en-AU"/>
        </w:rPr>
        <w:t xml:space="preserve">routinely-sampled </w:t>
      </w:r>
      <w:r w:rsidRPr="00842CA3">
        <w:rPr>
          <w:rFonts w:cs="Arial"/>
          <w:szCs w:val="22"/>
          <w:lang w:val="en-AU"/>
        </w:rPr>
        <w:t xml:space="preserve">stations </w:t>
      </w:r>
      <w:r>
        <w:rPr>
          <w:rFonts w:cs="Arial"/>
          <w:szCs w:val="22"/>
          <w:lang w:val="en-AU"/>
        </w:rPr>
        <w:t>with more frequent sampling during the wet season (86 sites in total)</w:t>
      </w:r>
    </w:p>
    <w:p w14:paraId="0441E641" w14:textId="77777777" w:rsidR="00817A8B" w:rsidRDefault="00817A8B" w:rsidP="00817A8B">
      <w:pPr>
        <w:pStyle w:val="ListParagraph"/>
        <w:numPr>
          <w:ilvl w:val="0"/>
          <w:numId w:val="2"/>
        </w:numPr>
        <w:spacing w:before="0"/>
        <w:ind w:left="851" w:hanging="284"/>
        <w:contextualSpacing w:val="0"/>
        <w:rPr>
          <w:rFonts w:cs="Arial"/>
          <w:szCs w:val="22"/>
          <w:lang w:val="en-AU"/>
        </w:rPr>
      </w:pPr>
      <w:r>
        <w:rPr>
          <w:rFonts w:cs="Arial"/>
          <w:szCs w:val="22"/>
          <w:lang w:val="en-AU"/>
        </w:rPr>
        <w:t xml:space="preserve">27 event-based </w:t>
      </w:r>
      <w:r w:rsidRPr="00842CA3">
        <w:rPr>
          <w:rFonts w:cs="Arial"/>
          <w:szCs w:val="22"/>
          <w:lang w:val="en-AU"/>
        </w:rPr>
        <w:t xml:space="preserve">stations sampled during </w:t>
      </w:r>
      <w:r>
        <w:rPr>
          <w:rFonts w:cs="Arial"/>
          <w:szCs w:val="22"/>
          <w:lang w:val="en-AU"/>
        </w:rPr>
        <w:t>flood</w:t>
      </w:r>
      <w:r w:rsidRPr="00842CA3">
        <w:rPr>
          <w:rFonts w:cs="Arial"/>
          <w:szCs w:val="22"/>
          <w:lang w:val="en-AU"/>
        </w:rPr>
        <w:t xml:space="preserve"> conditions</w:t>
      </w:r>
      <w:r>
        <w:rPr>
          <w:rFonts w:cs="Arial"/>
          <w:szCs w:val="22"/>
          <w:lang w:val="en-AU"/>
        </w:rPr>
        <w:t>.</w:t>
      </w:r>
    </w:p>
    <w:p w14:paraId="16572A8A" w14:textId="77777777" w:rsidR="00817A8B" w:rsidRDefault="00817A8B" w:rsidP="008404D7">
      <w:pPr>
        <w:spacing w:after="40"/>
        <w:rPr>
          <w:lang w:val="en-AU"/>
        </w:rPr>
      </w:pPr>
    </w:p>
    <w:p w14:paraId="6FB41BF9" w14:textId="77777777" w:rsidR="00817A8B" w:rsidRDefault="00817A8B">
      <w:pPr>
        <w:spacing w:before="0" w:after="160" w:line="259" w:lineRule="auto"/>
        <w:jc w:val="left"/>
        <w:rPr>
          <w:lang w:val="en-AU"/>
        </w:rPr>
      </w:pPr>
      <w:r>
        <w:rPr>
          <w:lang w:val="en-AU"/>
        </w:rPr>
        <w:br w:type="page"/>
      </w:r>
    </w:p>
    <w:p w14:paraId="6F2AF113" w14:textId="34BA71FF" w:rsidR="00817A8B" w:rsidRPr="008404D7" w:rsidRDefault="00817A8B" w:rsidP="008404D7">
      <w:pPr>
        <w:spacing w:after="40"/>
        <w:rPr>
          <w:lang w:val="en-AU"/>
        </w:rPr>
      </w:pPr>
    </w:p>
    <w:p w14:paraId="3EADBD66" w14:textId="77777777" w:rsidR="00817A8B" w:rsidRDefault="00A1091C" w:rsidP="0097272C">
      <w:pPr>
        <w:spacing w:before="0" w:after="160" w:line="259" w:lineRule="auto"/>
        <w:jc w:val="left"/>
        <w:rPr>
          <w:rFonts w:eastAsia="Calibri"/>
          <w:lang w:val="en-AU"/>
        </w:rPr>
      </w:pPr>
      <w:r w:rsidDel="00234C7E">
        <w:rPr>
          <w:noProof/>
          <w:lang w:val="en-AU" w:eastAsia="en-AU"/>
        </w:rPr>
        <w:drawing>
          <wp:inline distT="0" distB="0" distL="0" distR="0" wp14:anchorId="69AFE998" wp14:editId="317847F0">
            <wp:extent cx="5180965" cy="7182485"/>
            <wp:effectExtent l="0" t="0" r="635" b="0"/>
            <wp:docPr id="30" name="Picture 30" descr="Sampling locations of the water quality monitoring sampled from 2015 onwards. Note that the Cape York transect was added in 2017. NRM region boundaries are represented by coloured catchment areas with grey lines extending these boundaries into the Reef." title="Map showing sampling locations of the MMP water quality monitor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4" name="all_sites_2017-01.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180965" cy="7182485"/>
                    </a:xfrm>
                    <a:prstGeom prst="rect">
                      <a:avLst/>
                    </a:prstGeom>
                  </pic:spPr>
                </pic:pic>
              </a:graphicData>
            </a:graphic>
          </wp:inline>
        </w:drawing>
      </w:r>
    </w:p>
    <w:p w14:paraId="377691EB" w14:textId="161C3A54" w:rsidR="001F76EF" w:rsidRPr="00B26C14" w:rsidDel="00234C7E" w:rsidRDefault="00817A8B" w:rsidP="00817A8B">
      <w:pPr>
        <w:pStyle w:val="Caption"/>
        <w:rPr>
          <w:vanish/>
          <w:specVanish/>
        </w:rPr>
      </w:pPr>
      <w:bookmarkStart w:id="149" w:name="_Ref10533694"/>
      <w:bookmarkStart w:id="150" w:name="_Ref10533864"/>
      <w:bookmarkStart w:id="151" w:name="_Toc10536168"/>
      <w:r>
        <w:t xml:space="preserve">Figure </w:t>
      </w:r>
      <w:r>
        <w:fldChar w:fldCharType="begin"/>
      </w:r>
      <w:r>
        <w:instrText xml:space="preserve"> STYLEREF 1 \s </w:instrText>
      </w:r>
      <w:r>
        <w:fldChar w:fldCharType="separate"/>
      </w:r>
      <w:r w:rsidR="00335316">
        <w:rPr>
          <w:noProof/>
        </w:rPr>
        <w:t>2</w:t>
      </w:r>
      <w:r>
        <w:fldChar w:fldCharType="end"/>
      </w:r>
      <w:r>
        <w:noBreakHyphen/>
      </w:r>
      <w:r>
        <w:fldChar w:fldCharType="begin"/>
      </w:r>
      <w:r>
        <w:instrText xml:space="preserve"> SEQ Figure \* ARABIC \s 1 </w:instrText>
      </w:r>
      <w:r>
        <w:fldChar w:fldCharType="separate"/>
      </w:r>
      <w:r w:rsidR="00335316">
        <w:rPr>
          <w:noProof/>
        </w:rPr>
        <w:t>1</w:t>
      </w:r>
      <w:r>
        <w:fldChar w:fldCharType="end"/>
      </w:r>
      <w:bookmarkEnd w:id="149"/>
      <w:r>
        <w:t xml:space="preserve">: </w:t>
      </w:r>
      <w:r w:rsidR="001F76EF" w:rsidRPr="00390310" w:rsidDel="00234C7E">
        <w:t>Sampling locations of the water quality monitoring sampled from 2015 onwards</w:t>
      </w:r>
      <w:r w:rsidR="001F76EF" w:rsidDel="00234C7E">
        <w:t>.</w:t>
      </w:r>
      <w:bookmarkEnd w:id="150"/>
      <w:bookmarkEnd w:id="151"/>
      <w:r w:rsidR="001F76EF" w:rsidDel="00234C7E">
        <w:t xml:space="preserve"> </w:t>
      </w:r>
    </w:p>
    <w:p w14:paraId="5AC8A40F" w14:textId="77777777" w:rsidR="001F76EF" w:rsidDel="00234C7E" w:rsidRDefault="001F76EF" w:rsidP="00C83B6E">
      <w:pPr>
        <w:pStyle w:val="Caption"/>
      </w:pPr>
      <w:r w:rsidDel="00234C7E">
        <w:t>Note that the Cape York transect was added in 2017</w:t>
      </w:r>
      <w:r w:rsidRPr="00CF0BE8" w:rsidDel="00234C7E">
        <w:t>.</w:t>
      </w:r>
      <w:r w:rsidDel="00234C7E">
        <w:t xml:space="preserve"> </w:t>
      </w:r>
      <w:r w:rsidRPr="004A5BF7" w:rsidDel="00234C7E">
        <w:t>NRM region boundaries are represented by coloured catchment areas</w:t>
      </w:r>
      <w:r w:rsidDel="00234C7E">
        <w:t xml:space="preserve"> with grey lines extending these boundaries into the Reef</w:t>
      </w:r>
      <w:r w:rsidRPr="004A5BF7" w:rsidDel="00234C7E">
        <w:t>.</w:t>
      </w:r>
    </w:p>
    <w:p w14:paraId="1AC7A008" w14:textId="2FD8602C" w:rsidR="00817A8B" w:rsidRDefault="00817A8B">
      <w:pPr>
        <w:spacing w:before="0" w:after="160" w:line="259" w:lineRule="auto"/>
        <w:jc w:val="left"/>
      </w:pPr>
      <w:r>
        <w:br w:type="page"/>
      </w:r>
    </w:p>
    <w:p w14:paraId="1AEE459D" w14:textId="77777777" w:rsidR="00846AE0" w:rsidRPr="00662A7A" w:rsidRDefault="00846AE0" w:rsidP="00846AE0"/>
    <w:p w14:paraId="7753246D" w14:textId="29E46D87" w:rsidR="00846AE0" w:rsidRPr="00E07D63" w:rsidRDefault="00846AE0" w:rsidP="00846AE0">
      <w:pPr>
        <w:pStyle w:val="Figure"/>
        <w:rPr>
          <w:vanish/>
          <w:specVanish/>
        </w:rPr>
      </w:pPr>
      <w:bookmarkStart w:id="152" w:name="_Ref459146115"/>
      <w:bookmarkStart w:id="153" w:name="_Toc10536269"/>
      <w:r w:rsidRPr="00EC46B4">
        <w:t>Table</w:t>
      </w:r>
      <w:r>
        <w:t xml:space="preserve"> </w:t>
      </w:r>
      <w:r>
        <w:fldChar w:fldCharType="begin"/>
      </w:r>
      <w:r>
        <w:instrText xml:space="preserve"> STYLEREF 1 \s </w:instrText>
      </w:r>
      <w:r>
        <w:fldChar w:fldCharType="separate"/>
      </w:r>
      <w:r w:rsidR="00335316">
        <w:rPr>
          <w:noProof/>
        </w:rPr>
        <w:t>2</w:t>
      </w:r>
      <w:r>
        <w:fldChar w:fldCharType="end"/>
      </w:r>
      <w:r>
        <w:noBreakHyphen/>
      </w:r>
      <w:r>
        <w:fldChar w:fldCharType="begin"/>
      </w:r>
      <w:r>
        <w:instrText xml:space="preserve"> SEQ Table \* ARABIC \s 1 </w:instrText>
      </w:r>
      <w:r>
        <w:fldChar w:fldCharType="separate"/>
      </w:r>
      <w:r w:rsidR="00335316">
        <w:rPr>
          <w:noProof/>
        </w:rPr>
        <w:t>1</w:t>
      </w:r>
      <w:r>
        <w:fldChar w:fldCharType="end"/>
      </w:r>
      <w:bookmarkEnd w:id="152"/>
      <w:r w:rsidRPr="009C0725">
        <w:t xml:space="preserve">: List of parameters </w:t>
      </w:r>
      <w:r>
        <w:t>measured</w:t>
      </w:r>
      <w:r w:rsidRPr="009C0725">
        <w:t xml:space="preserve"> </w:t>
      </w:r>
      <w:r w:rsidR="0017248F">
        <w:t>during</w:t>
      </w:r>
      <w:r w:rsidR="0017248F" w:rsidRPr="009C0725">
        <w:t xml:space="preserve"> </w:t>
      </w:r>
      <w:r w:rsidRPr="009C0725">
        <w:t xml:space="preserve">the </w:t>
      </w:r>
      <w:r w:rsidR="00316ED2">
        <w:t>routine and event-based</w:t>
      </w:r>
      <w:r w:rsidRPr="009C0725">
        <w:t xml:space="preserve"> water quality monitoring.</w:t>
      </w:r>
      <w:bookmarkEnd w:id="153"/>
    </w:p>
    <w:p w14:paraId="4BA95B6A" w14:textId="1DF4ECA2" w:rsidR="00846AE0" w:rsidRPr="009C0725" w:rsidRDefault="00846AE0" w:rsidP="00846AE0">
      <w:pPr>
        <w:pStyle w:val="Figure"/>
      </w:pPr>
      <w:r>
        <w:rPr>
          <w:rStyle w:val="IntenseReference"/>
          <w:rFonts w:eastAsiaTheme="majorEastAsia"/>
          <w:bCs w:val="0"/>
        </w:rPr>
        <w:t xml:space="preserve"> </w:t>
      </w:r>
      <w:r w:rsidRPr="009C0725">
        <w:rPr>
          <w:rStyle w:val="IntenseReference"/>
          <w:rFonts w:eastAsiaTheme="majorEastAsia"/>
          <w:bCs w:val="0"/>
        </w:rPr>
        <w:t>Note that +/- signs identifying the charge of the nutrient ions were omitted for brevit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List of parameters measured in the ambient and wet season water quality monitoring. Note that +/- signs identifying the charge of the nutrient ions were omitted for brevity. * Not sampled at all sites."/>
        <w:tblDescription w:val="List of parameters measured in the ambient and wet season water quality monitoring. Note that +/- signs identifying the charge of the nutrient ions were omitted for brevity. * Not sampled at all sites."/>
      </w:tblPr>
      <w:tblGrid>
        <w:gridCol w:w="1667"/>
        <w:gridCol w:w="3715"/>
        <w:gridCol w:w="1417"/>
        <w:gridCol w:w="1843"/>
      </w:tblGrid>
      <w:tr w:rsidR="00846AE0" w:rsidRPr="00EC2DF4" w14:paraId="032A1D20" w14:textId="77777777" w:rsidTr="00B23B73">
        <w:trPr>
          <w:trHeight w:val="397"/>
          <w:tblHeader/>
          <w:jc w:val="center"/>
        </w:trPr>
        <w:tc>
          <w:tcPr>
            <w:tcW w:w="1667" w:type="dxa"/>
            <w:shd w:val="clear" w:color="auto" w:fill="D9D9D9" w:themeFill="background1" w:themeFillShade="D9"/>
            <w:vAlign w:val="center"/>
            <w:hideMark/>
          </w:tcPr>
          <w:p w14:paraId="3B24C80D" w14:textId="77777777" w:rsidR="00846AE0" w:rsidRPr="004A5BF7" w:rsidRDefault="00846AE0" w:rsidP="006344A9">
            <w:pPr>
              <w:spacing w:before="0" w:after="0"/>
              <w:jc w:val="center"/>
              <w:rPr>
                <w:rFonts w:cs="Arial"/>
                <w:b/>
                <w:color w:val="000000"/>
                <w:sz w:val="18"/>
                <w:szCs w:val="18"/>
                <w:lang w:val="en-AU" w:eastAsia="en-AU"/>
              </w:rPr>
            </w:pPr>
            <w:bookmarkStart w:id="154" w:name="_Hlk515911983"/>
            <w:r w:rsidRPr="004A5BF7">
              <w:rPr>
                <w:rFonts w:cs="Arial"/>
                <w:b/>
                <w:color w:val="000000"/>
                <w:sz w:val="18"/>
                <w:szCs w:val="18"/>
                <w:lang w:val="en-AU" w:eastAsia="en-AU"/>
              </w:rPr>
              <w:t>Condition</w:t>
            </w:r>
          </w:p>
        </w:tc>
        <w:tc>
          <w:tcPr>
            <w:tcW w:w="3715" w:type="dxa"/>
            <w:shd w:val="clear" w:color="auto" w:fill="D9D9D9" w:themeFill="background1" w:themeFillShade="D9"/>
            <w:vAlign w:val="center"/>
            <w:hideMark/>
          </w:tcPr>
          <w:p w14:paraId="0D1B6CB3" w14:textId="77777777" w:rsidR="00846AE0" w:rsidRPr="004A5BF7" w:rsidRDefault="00846AE0" w:rsidP="006344A9">
            <w:pPr>
              <w:spacing w:before="0" w:after="0"/>
              <w:jc w:val="center"/>
              <w:rPr>
                <w:rFonts w:cs="Arial"/>
                <w:b/>
                <w:color w:val="000000"/>
                <w:sz w:val="18"/>
                <w:szCs w:val="18"/>
                <w:lang w:val="en-AU" w:eastAsia="en-AU"/>
              </w:rPr>
            </w:pPr>
            <w:r w:rsidRPr="004A5BF7">
              <w:rPr>
                <w:rFonts w:cs="Arial"/>
                <w:b/>
                <w:color w:val="000000"/>
                <w:sz w:val="18"/>
                <w:szCs w:val="18"/>
                <w:lang w:val="en-AU" w:eastAsia="en-AU"/>
              </w:rPr>
              <w:t>Parameter</w:t>
            </w:r>
          </w:p>
        </w:tc>
        <w:tc>
          <w:tcPr>
            <w:tcW w:w="1417" w:type="dxa"/>
            <w:shd w:val="clear" w:color="auto" w:fill="D9D9D9" w:themeFill="background1" w:themeFillShade="D9"/>
            <w:vAlign w:val="center"/>
            <w:hideMark/>
          </w:tcPr>
          <w:p w14:paraId="7025B790" w14:textId="77777777" w:rsidR="00846AE0" w:rsidRPr="004A5BF7" w:rsidRDefault="00846AE0" w:rsidP="006344A9">
            <w:pPr>
              <w:spacing w:before="0" w:after="0"/>
              <w:jc w:val="center"/>
              <w:rPr>
                <w:rFonts w:cs="Arial"/>
                <w:b/>
                <w:color w:val="000000"/>
                <w:sz w:val="18"/>
                <w:szCs w:val="18"/>
                <w:lang w:val="en-AU" w:eastAsia="en-AU"/>
              </w:rPr>
            </w:pPr>
            <w:r w:rsidRPr="004A5BF7">
              <w:rPr>
                <w:rFonts w:cs="Arial"/>
                <w:b/>
                <w:color w:val="000000"/>
                <w:sz w:val="18"/>
                <w:szCs w:val="18"/>
                <w:lang w:val="en-AU" w:eastAsia="en-AU"/>
              </w:rPr>
              <w:t xml:space="preserve">Abbreviation </w:t>
            </w:r>
          </w:p>
        </w:tc>
        <w:tc>
          <w:tcPr>
            <w:tcW w:w="1843" w:type="dxa"/>
            <w:shd w:val="clear" w:color="auto" w:fill="D9D9D9" w:themeFill="background1" w:themeFillShade="D9"/>
            <w:vAlign w:val="center"/>
            <w:hideMark/>
          </w:tcPr>
          <w:p w14:paraId="71FFF36A" w14:textId="77777777" w:rsidR="00846AE0" w:rsidRPr="004A5BF7" w:rsidRDefault="00846AE0" w:rsidP="006344A9">
            <w:pPr>
              <w:spacing w:before="0" w:after="0"/>
              <w:jc w:val="center"/>
              <w:rPr>
                <w:rFonts w:cs="Arial"/>
                <w:b/>
                <w:color w:val="000000"/>
                <w:sz w:val="18"/>
                <w:szCs w:val="18"/>
                <w:lang w:val="en-AU" w:eastAsia="en-AU"/>
              </w:rPr>
            </w:pPr>
            <w:r w:rsidRPr="004A5BF7">
              <w:rPr>
                <w:rFonts w:cs="Arial"/>
                <w:b/>
                <w:color w:val="000000"/>
                <w:sz w:val="18"/>
                <w:szCs w:val="18"/>
                <w:lang w:val="en-AU" w:eastAsia="en-AU"/>
              </w:rPr>
              <w:t>Units of Measure </w:t>
            </w:r>
          </w:p>
        </w:tc>
      </w:tr>
      <w:tr w:rsidR="00846AE0" w:rsidRPr="00EC2DF4" w14:paraId="0CCB356D" w14:textId="77777777" w:rsidTr="00B23B73">
        <w:trPr>
          <w:trHeight w:val="300"/>
          <w:jc w:val="center"/>
        </w:trPr>
        <w:tc>
          <w:tcPr>
            <w:tcW w:w="1667" w:type="dxa"/>
            <w:vMerge w:val="restart"/>
            <w:shd w:val="clear" w:color="000000" w:fill="FFFFFF"/>
            <w:vAlign w:val="center"/>
            <w:hideMark/>
          </w:tcPr>
          <w:p w14:paraId="01AC1298" w14:textId="77777777" w:rsidR="00846AE0" w:rsidRPr="004A5BF7" w:rsidRDefault="00846AE0" w:rsidP="006344A9">
            <w:pPr>
              <w:spacing w:before="0" w:after="0"/>
              <w:jc w:val="left"/>
              <w:rPr>
                <w:rFonts w:cs="Arial"/>
                <w:color w:val="000000"/>
                <w:sz w:val="18"/>
                <w:szCs w:val="18"/>
                <w:lang w:val="en-AU" w:eastAsia="en-AU"/>
              </w:rPr>
            </w:pPr>
            <w:r w:rsidRPr="004A5BF7">
              <w:rPr>
                <w:rFonts w:cs="Arial"/>
                <w:color w:val="000000"/>
                <w:sz w:val="18"/>
                <w:szCs w:val="18"/>
                <w:lang w:val="en-AU" w:eastAsia="en-AU"/>
              </w:rPr>
              <w:t>Physico-chemical </w:t>
            </w:r>
          </w:p>
        </w:tc>
        <w:tc>
          <w:tcPr>
            <w:tcW w:w="3715" w:type="dxa"/>
            <w:shd w:val="clear" w:color="000000" w:fill="FFFFFF"/>
            <w:vAlign w:val="center"/>
            <w:hideMark/>
          </w:tcPr>
          <w:p w14:paraId="41520D04" w14:textId="77777777" w:rsidR="00846AE0" w:rsidRPr="004A5BF7" w:rsidRDefault="00846AE0" w:rsidP="006344A9">
            <w:pPr>
              <w:spacing w:before="0" w:after="0"/>
              <w:jc w:val="left"/>
              <w:rPr>
                <w:rFonts w:cs="Arial"/>
                <w:color w:val="000000"/>
                <w:sz w:val="18"/>
                <w:szCs w:val="18"/>
                <w:lang w:val="en-AU" w:eastAsia="en-AU"/>
              </w:rPr>
            </w:pPr>
            <w:r w:rsidRPr="004A5BF7">
              <w:rPr>
                <w:rFonts w:cs="Arial"/>
                <w:color w:val="000000"/>
                <w:sz w:val="18"/>
                <w:szCs w:val="18"/>
                <w:lang w:val="en-AU" w:eastAsia="en-AU"/>
              </w:rPr>
              <w:t>Salinity</w:t>
            </w:r>
          </w:p>
        </w:tc>
        <w:tc>
          <w:tcPr>
            <w:tcW w:w="1417" w:type="dxa"/>
            <w:shd w:val="clear" w:color="000000" w:fill="FFFFFF"/>
            <w:vAlign w:val="center"/>
            <w:hideMark/>
          </w:tcPr>
          <w:p w14:paraId="03CA1AFC"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Salinity</w:t>
            </w:r>
          </w:p>
        </w:tc>
        <w:tc>
          <w:tcPr>
            <w:tcW w:w="1843" w:type="dxa"/>
            <w:shd w:val="clear" w:color="000000" w:fill="FFFFFF"/>
            <w:vAlign w:val="center"/>
            <w:hideMark/>
          </w:tcPr>
          <w:p w14:paraId="7B79DAC8" w14:textId="7246571B" w:rsidR="00846AE0" w:rsidRPr="004A5BF7" w:rsidRDefault="00846AE0" w:rsidP="006344A9">
            <w:pPr>
              <w:spacing w:before="0" w:after="0"/>
              <w:jc w:val="center"/>
              <w:rPr>
                <w:rFonts w:cs="Arial"/>
                <w:color w:val="000000"/>
                <w:sz w:val="18"/>
                <w:szCs w:val="18"/>
                <w:lang w:val="en-AU" w:eastAsia="en-AU"/>
              </w:rPr>
            </w:pPr>
          </w:p>
        </w:tc>
      </w:tr>
      <w:tr w:rsidR="00846AE0" w:rsidRPr="00EC2DF4" w14:paraId="2353E045" w14:textId="77777777" w:rsidTr="00B23B73">
        <w:trPr>
          <w:trHeight w:val="300"/>
          <w:jc w:val="center"/>
        </w:trPr>
        <w:tc>
          <w:tcPr>
            <w:tcW w:w="1667" w:type="dxa"/>
            <w:vMerge/>
            <w:vAlign w:val="center"/>
            <w:hideMark/>
          </w:tcPr>
          <w:p w14:paraId="6ACD595B" w14:textId="77777777" w:rsidR="00846AE0" w:rsidRPr="004A5BF7" w:rsidRDefault="00846AE0" w:rsidP="006344A9">
            <w:pPr>
              <w:spacing w:before="0" w:after="0"/>
              <w:jc w:val="left"/>
              <w:rPr>
                <w:rFonts w:cs="Arial"/>
                <w:color w:val="000000"/>
                <w:sz w:val="18"/>
                <w:szCs w:val="18"/>
                <w:lang w:val="en-AU" w:eastAsia="en-AU"/>
              </w:rPr>
            </w:pPr>
          </w:p>
        </w:tc>
        <w:tc>
          <w:tcPr>
            <w:tcW w:w="3715" w:type="dxa"/>
            <w:shd w:val="clear" w:color="000000" w:fill="FFFFFF"/>
            <w:vAlign w:val="center"/>
            <w:hideMark/>
          </w:tcPr>
          <w:p w14:paraId="62E9F231" w14:textId="77777777" w:rsidR="00846AE0" w:rsidRPr="004A5BF7" w:rsidRDefault="00846AE0" w:rsidP="006344A9">
            <w:pPr>
              <w:spacing w:before="0" w:after="0"/>
              <w:jc w:val="left"/>
              <w:rPr>
                <w:rFonts w:cs="Arial"/>
                <w:color w:val="000000"/>
                <w:sz w:val="18"/>
                <w:szCs w:val="18"/>
                <w:lang w:val="en-AU" w:eastAsia="en-AU"/>
              </w:rPr>
            </w:pPr>
            <w:r w:rsidRPr="004A5BF7">
              <w:rPr>
                <w:rFonts w:cs="Arial"/>
                <w:color w:val="000000"/>
                <w:sz w:val="18"/>
                <w:szCs w:val="18"/>
                <w:lang w:val="en-AU" w:eastAsia="en-AU"/>
              </w:rPr>
              <w:t>Temperature</w:t>
            </w:r>
          </w:p>
        </w:tc>
        <w:tc>
          <w:tcPr>
            <w:tcW w:w="1417" w:type="dxa"/>
            <w:shd w:val="clear" w:color="000000" w:fill="FFFFFF"/>
            <w:vAlign w:val="center"/>
            <w:hideMark/>
          </w:tcPr>
          <w:p w14:paraId="43FD1EA3"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Temperature</w:t>
            </w:r>
          </w:p>
        </w:tc>
        <w:tc>
          <w:tcPr>
            <w:tcW w:w="1843" w:type="dxa"/>
            <w:shd w:val="clear" w:color="000000" w:fill="FFFFFF"/>
            <w:vAlign w:val="center"/>
            <w:hideMark/>
          </w:tcPr>
          <w:p w14:paraId="608D2F13"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Celsius degree</w:t>
            </w:r>
          </w:p>
        </w:tc>
      </w:tr>
      <w:tr w:rsidR="00846AE0" w:rsidRPr="00EC2DF4" w14:paraId="59AE12DB" w14:textId="77777777" w:rsidTr="00B23B73">
        <w:trPr>
          <w:trHeight w:val="369"/>
          <w:jc w:val="center"/>
        </w:trPr>
        <w:tc>
          <w:tcPr>
            <w:tcW w:w="1667" w:type="dxa"/>
            <w:vMerge/>
            <w:shd w:val="clear" w:color="000000" w:fill="FFFFFF"/>
            <w:vAlign w:val="center"/>
            <w:hideMark/>
          </w:tcPr>
          <w:p w14:paraId="63CF6DE9" w14:textId="77777777" w:rsidR="00846AE0" w:rsidRPr="004A5BF7" w:rsidRDefault="00846AE0" w:rsidP="006344A9">
            <w:pPr>
              <w:spacing w:before="0" w:after="0"/>
              <w:jc w:val="left"/>
              <w:rPr>
                <w:rFonts w:cs="Arial"/>
                <w:color w:val="000000"/>
                <w:sz w:val="18"/>
                <w:szCs w:val="18"/>
                <w:lang w:val="en-AU" w:eastAsia="en-AU"/>
              </w:rPr>
            </w:pPr>
          </w:p>
        </w:tc>
        <w:tc>
          <w:tcPr>
            <w:tcW w:w="3715" w:type="dxa"/>
            <w:shd w:val="clear" w:color="000000" w:fill="FFFFFF"/>
            <w:vAlign w:val="center"/>
            <w:hideMark/>
          </w:tcPr>
          <w:p w14:paraId="27B8825A" w14:textId="05BE8F65" w:rsidR="00846AE0" w:rsidRPr="004A5BF7" w:rsidRDefault="00846AE0" w:rsidP="00C73093">
            <w:pPr>
              <w:spacing w:before="0" w:after="0"/>
              <w:jc w:val="left"/>
              <w:rPr>
                <w:rFonts w:cs="Arial"/>
                <w:color w:val="000000"/>
                <w:sz w:val="18"/>
                <w:szCs w:val="18"/>
                <w:lang w:val="en-AU" w:eastAsia="en-AU"/>
              </w:rPr>
            </w:pPr>
            <w:r w:rsidRPr="004A5BF7">
              <w:rPr>
                <w:rFonts w:cs="Arial"/>
                <w:color w:val="000000"/>
                <w:sz w:val="18"/>
                <w:szCs w:val="18"/>
                <w:lang w:val="en-AU" w:eastAsia="en-AU"/>
              </w:rPr>
              <w:t>Light attenuation</w:t>
            </w:r>
            <w:r w:rsidR="00C73093">
              <w:rPr>
                <w:rFonts w:cs="Arial"/>
                <w:color w:val="000000"/>
                <w:sz w:val="18"/>
                <w:szCs w:val="18"/>
                <w:lang w:val="en-AU" w:eastAsia="en-AU"/>
              </w:rPr>
              <w:t xml:space="preserve"> coefficient</w:t>
            </w:r>
            <w:r w:rsidR="00C73093" w:rsidRPr="004A5BF7">
              <w:rPr>
                <w:rFonts w:cs="Arial"/>
                <w:color w:val="000000"/>
                <w:sz w:val="18"/>
                <w:szCs w:val="18"/>
                <w:lang w:val="en-AU" w:eastAsia="en-AU"/>
              </w:rPr>
              <w:t>*</w:t>
            </w:r>
          </w:p>
        </w:tc>
        <w:tc>
          <w:tcPr>
            <w:tcW w:w="1417" w:type="dxa"/>
            <w:shd w:val="clear" w:color="000000" w:fill="FFFFFF"/>
            <w:vAlign w:val="center"/>
            <w:hideMark/>
          </w:tcPr>
          <w:p w14:paraId="6C6D7017" w14:textId="7A8FD7C6" w:rsidR="00846AE0" w:rsidRPr="004A5BF7" w:rsidRDefault="00846AE0" w:rsidP="00C73093">
            <w:pPr>
              <w:spacing w:before="0" w:after="0"/>
              <w:jc w:val="center"/>
              <w:rPr>
                <w:rFonts w:cs="Arial"/>
                <w:color w:val="000000"/>
                <w:sz w:val="18"/>
                <w:szCs w:val="18"/>
                <w:lang w:val="en-AU" w:eastAsia="en-AU"/>
              </w:rPr>
            </w:pPr>
            <w:r w:rsidRPr="00B23B73">
              <w:rPr>
                <w:rFonts w:cs="Arial"/>
                <w:i/>
                <w:color w:val="000000"/>
                <w:sz w:val="18"/>
                <w:szCs w:val="18"/>
                <w:lang w:val="en-AU" w:eastAsia="en-AU"/>
              </w:rPr>
              <w:t>K</w:t>
            </w:r>
            <w:r w:rsidR="00C73093" w:rsidRPr="00B23B73">
              <w:rPr>
                <w:rFonts w:cs="Arial"/>
                <w:color w:val="000000"/>
                <w:sz w:val="18"/>
                <w:szCs w:val="18"/>
                <w:vertAlign w:val="subscript"/>
                <w:lang w:val="en-AU" w:eastAsia="en-AU"/>
              </w:rPr>
              <w:t>D</w:t>
            </w:r>
          </w:p>
        </w:tc>
        <w:tc>
          <w:tcPr>
            <w:tcW w:w="1843" w:type="dxa"/>
            <w:shd w:val="clear" w:color="000000" w:fill="FFFFFF"/>
            <w:vAlign w:val="center"/>
            <w:hideMark/>
          </w:tcPr>
          <w:p w14:paraId="3D720171"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m</w:t>
            </w:r>
            <w:r w:rsidRPr="004A5BF7">
              <w:rPr>
                <w:rFonts w:cs="Arial"/>
                <w:color w:val="000000"/>
                <w:sz w:val="18"/>
                <w:szCs w:val="18"/>
                <w:vertAlign w:val="superscript"/>
                <w:lang w:val="en-AU" w:eastAsia="en-AU"/>
              </w:rPr>
              <w:t>-1</w:t>
            </w:r>
          </w:p>
        </w:tc>
      </w:tr>
      <w:tr w:rsidR="00846AE0" w:rsidRPr="00EC2DF4" w14:paraId="16EA16DA" w14:textId="77777777" w:rsidTr="00B23B73">
        <w:trPr>
          <w:trHeight w:val="300"/>
          <w:jc w:val="center"/>
        </w:trPr>
        <w:tc>
          <w:tcPr>
            <w:tcW w:w="1667" w:type="dxa"/>
            <w:vMerge/>
            <w:shd w:val="clear" w:color="000000" w:fill="FFFFFF"/>
            <w:vAlign w:val="center"/>
            <w:hideMark/>
          </w:tcPr>
          <w:p w14:paraId="06164E5A" w14:textId="77777777" w:rsidR="00846AE0" w:rsidRPr="004A5BF7" w:rsidRDefault="00846AE0" w:rsidP="006344A9">
            <w:pPr>
              <w:spacing w:before="0" w:after="0"/>
              <w:jc w:val="left"/>
              <w:rPr>
                <w:rFonts w:cs="Arial"/>
                <w:color w:val="000000"/>
                <w:sz w:val="18"/>
                <w:szCs w:val="18"/>
                <w:lang w:val="en-AU" w:eastAsia="en-AU"/>
              </w:rPr>
            </w:pPr>
          </w:p>
        </w:tc>
        <w:tc>
          <w:tcPr>
            <w:tcW w:w="3715" w:type="dxa"/>
            <w:shd w:val="clear" w:color="000000" w:fill="FFFFFF"/>
            <w:vAlign w:val="center"/>
            <w:hideMark/>
          </w:tcPr>
          <w:p w14:paraId="20C890AA" w14:textId="77777777" w:rsidR="00846AE0" w:rsidRPr="004A5BF7" w:rsidRDefault="00846AE0" w:rsidP="006344A9">
            <w:pPr>
              <w:spacing w:before="0" w:after="0"/>
              <w:jc w:val="left"/>
              <w:rPr>
                <w:rFonts w:cs="Arial"/>
                <w:color w:val="000000"/>
                <w:sz w:val="18"/>
                <w:szCs w:val="18"/>
                <w:lang w:val="en-AU" w:eastAsia="en-AU"/>
              </w:rPr>
            </w:pPr>
            <w:r w:rsidRPr="004A5BF7">
              <w:rPr>
                <w:rFonts w:cs="Arial"/>
                <w:color w:val="000000"/>
                <w:sz w:val="18"/>
                <w:szCs w:val="18"/>
                <w:lang w:val="en-AU" w:eastAsia="en-AU"/>
              </w:rPr>
              <w:t xml:space="preserve">Total </w:t>
            </w:r>
            <w:r>
              <w:rPr>
                <w:rFonts w:cs="Arial"/>
                <w:color w:val="000000"/>
                <w:sz w:val="18"/>
                <w:szCs w:val="18"/>
                <w:lang w:val="en-AU" w:eastAsia="en-AU"/>
              </w:rPr>
              <w:t>s</w:t>
            </w:r>
            <w:r w:rsidRPr="004A5BF7">
              <w:rPr>
                <w:rFonts w:cs="Arial"/>
                <w:color w:val="000000"/>
                <w:sz w:val="18"/>
                <w:szCs w:val="18"/>
                <w:lang w:val="en-AU" w:eastAsia="en-AU"/>
              </w:rPr>
              <w:t xml:space="preserve">uspended </w:t>
            </w:r>
            <w:r>
              <w:rPr>
                <w:rFonts w:cs="Arial"/>
                <w:color w:val="000000"/>
                <w:sz w:val="18"/>
                <w:szCs w:val="18"/>
                <w:lang w:val="en-AU" w:eastAsia="en-AU"/>
              </w:rPr>
              <w:t>s</w:t>
            </w:r>
            <w:r w:rsidRPr="004A5BF7">
              <w:rPr>
                <w:rFonts w:cs="Arial"/>
                <w:color w:val="000000"/>
                <w:sz w:val="18"/>
                <w:szCs w:val="18"/>
                <w:lang w:val="en-AU" w:eastAsia="en-AU"/>
              </w:rPr>
              <w:t>olids</w:t>
            </w:r>
          </w:p>
        </w:tc>
        <w:tc>
          <w:tcPr>
            <w:tcW w:w="1417" w:type="dxa"/>
            <w:shd w:val="clear" w:color="000000" w:fill="FFFFFF"/>
            <w:vAlign w:val="center"/>
            <w:hideMark/>
          </w:tcPr>
          <w:p w14:paraId="4962858D"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TSS</w:t>
            </w:r>
          </w:p>
        </w:tc>
        <w:tc>
          <w:tcPr>
            <w:tcW w:w="1843" w:type="dxa"/>
            <w:shd w:val="clear" w:color="000000" w:fill="FFFFFF"/>
            <w:vAlign w:val="center"/>
            <w:hideMark/>
          </w:tcPr>
          <w:p w14:paraId="63AA4A1D" w14:textId="661838D6"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m</w:t>
            </w:r>
            <w:r w:rsidR="00D33952" w:rsidRPr="00D33952">
              <w:rPr>
                <w:rFonts w:cs="Arial"/>
                <w:color w:val="000000"/>
                <w:sz w:val="18"/>
                <w:szCs w:val="18"/>
                <w:lang w:val="en-AU" w:eastAsia="en-AU"/>
              </w:rPr>
              <w:t>g L</w:t>
            </w:r>
            <w:r w:rsidR="00D33952" w:rsidRPr="004A4474">
              <w:rPr>
                <w:rFonts w:cs="Arial"/>
                <w:color w:val="000000"/>
                <w:sz w:val="18"/>
                <w:szCs w:val="18"/>
                <w:vertAlign w:val="superscript"/>
                <w:lang w:val="en-AU" w:eastAsia="en-AU"/>
              </w:rPr>
              <w:t>-1</w:t>
            </w:r>
          </w:p>
        </w:tc>
      </w:tr>
      <w:tr w:rsidR="00846AE0" w:rsidRPr="00EC2DF4" w14:paraId="0978D1AB" w14:textId="77777777" w:rsidTr="00B23B73">
        <w:trPr>
          <w:trHeight w:val="375"/>
          <w:jc w:val="center"/>
        </w:trPr>
        <w:tc>
          <w:tcPr>
            <w:tcW w:w="1667" w:type="dxa"/>
            <w:vMerge/>
            <w:shd w:val="clear" w:color="000000" w:fill="FFFFFF"/>
            <w:vAlign w:val="center"/>
            <w:hideMark/>
          </w:tcPr>
          <w:p w14:paraId="2D7B5448" w14:textId="77777777" w:rsidR="00846AE0" w:rsidRPr="004A5BF7" w:rsidRDefault="00846AE0" w:rsidP="006344A9">
            <w:pPr>
              <w:spacing w:before="0" w:after="0"/>
              <w:jc w:val="left"/>
              <w:rPr>
                <w:rFonts w:cs="Arial"/>
                <w:color w:val="000000"/>
                <w:sz w:val="18"/>
                <w:szCs w:val="18"/>
                <w:lang w:val="en-AU" w:eastAsia="en-AU"/>
              </w:rPr>
            </w:pPr>
          </w:p>
        </w:tc>
        <w:tc>
          <w:tcPr>
            <w:tcW w:w="3715" w:type="dxa"/>
            <w:shd w:val="clear" w:color="000000" w:fill="FFFFFF"/>
            <w:vAlign w:val="center"/>
            <w:hideMark/>
          </w:tcPr>
          <w:p w14:paraId="6F5D12A3" w14:textId="77777777" w:rsidR="00846AE0" w:rsidRPr="004A5BF7" w:rsidRDefault="00846AE0" w:rsidP="006344A9">
            <w:pPr>
              <w:spacing w:before="0" w:after="0"/>
              <w:jc w:val="left"/>
              <w:rPr>
                <w:rFonts w:cs="Arial"/>
                <w:color w:val="000000"/>
                <w:sz w:val="18"/>
                <w:szCs w:val="18"/>
                <w:lang w:val="en-AU" w:eastAsia="en-AU"/>
              </w:rPr>
            </w:pPr>
            <w:r w:rsidRPr="004A5BF7">
              <w:rPr>
                <w:rFonts w:cs="Arial"/>
                <w:color w:val="000000"/>
                <w:sz w:val="18"/>
                <w:szCs w:val="18"/>
                <w:lang w:val="en-AU" w:eastAsia="en-AU"/>
              </w:rPr>
              <w:t xml:space="preserve">Coloured </w:t>
            </w:r>
            <w:r>
              <w:rPr>
                <w:rFonts w:cs="Arial"/>
                <w:color w:val="000000"/>
                <w:sz w:val="18"/>
                <w:szCs w:val="18"/>
                <w:lang w:val="en-AU" w:eastAsia="en-AU"/>
              </w:rPr>
              <w:t>d</w:t>
            </w:r>
            <w:r w:rsidRPr="004A5BF7">
              <w:rPr>
                <w:rFonts w:cs="Arial"/>
                <w:color w:val="000000"/>
                <w:sz w:val="18"/>
                <w:szCs w:val="18"/>
                <w:lang w:val="en-AU" w:eastAsia="en-AU"/>
              </w:rPr>
              <w:t xml:space="preserve">issolved </w:t>
            </w:r>
            <w:r>
              <w:rPr>
                <w:rFonts w:cs="Arial"/>
                <w:color w:val="000000"/>
                <w:sz w:val="18"/>
                <w:szCs w:val="18"/>
                <w:lang w:val="en-AU" w:eastAsia="en-AU"/>
              </w:rPr>
              <w:t>o</w:t>
            </w:r>
            <w:r w:rsidRPr="004A5BF7">
              <w:rPr>
                <w:rFonts w:cs="Arial"/>
                <w:color w:val="000000"/>
                <w:sz w:val="18"/>
                <w:szCs w:val="18"/>
                <w:lang w:val="en-AU" w:eastAsia="en-AU"/>
              </w:rPr>
              <w:t xml:space="preserve">rganic </w:t>
            </w:r>
            <w:r>
              <w:rPr>
                <w:rFonts w:cs="Arial"/>
                <w:color w:val="000000"/>
                <w:sz w:val="18"/>
                <w:szCs w:val="18"/>
                <w:lang w:val="en-AU" w:eastAsia="en-AU"/>
              </w:rPr>
              <w:t>m</w:t>
            </w:r>
            <w:r w:rsidRPr="004A5BF7">
              <w:rPr>
                <w:rFonts w:cs="Arial"/>
                <w:color w:val="000000"/>
                <w:sz w:val="18"/>
                <w:szCs w:val="18"/>
                <w:lang w:val="en-AU" w:eastAsia="en-AU"/>
              </w:rPr>
              <w:t>atter</w:t>
            </w:r>
          </w:p>
        </w:tc>
        <w:tc>
          <w:tcPr>
            <w:tcW w:w="1417" w:type="dxa"/>
            <w:shd w:val="clear" w:color="000000" w:fill="FFFFFF"/>
            <w:vAlign w:val="center"/>
            <w:hideMark/>
          </w:tcPr>
          <w:p w14:paraId="60A0F82A"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CDOM</w:t>
            </w:r>
          </w:p>
        </w:tc>
        <w:tc>
          <w:tcPr>
            <w:tcW w:w="1843" w:type="dxa"/>
            <w:shd w:val="clear" w:color="000000" w:fill="FFFFFF"/>
            <w:vAlign w:val="center"/>
            <w:hideMark/>
          </w:tcPr>
          <w:p w14:paraId="1A5D5454"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m</w:t>
            </w:r>
            <w:r w:rsidRPr="004A5BF7">
              <w:rPr>
                <w:rFonts w:cs="Arial"/>
                <w:color w:val="000000"/>
                <w:sz w:val="18"/>
                <w:szCs w:val="18"/>
                <w:vertAlign w:val="superscript"/>
                <w:lang w:val="en-AU" w:eastAsia="en-AU"/>
              </w:rPr>
              <w:t>-1</w:t>
            </w:r>
          </w:p>
        </w:tc>
      </w:tr>
      <w:tr w:rsidR="00846AE0" w:rsidRPr="00EC2DF4" w14:paraId="123CD35A" w14:textId="77777777" w:rsidTr="00B23B73">
        <w:trPr>
          <w:trHeight w:val="300"/>
          <w:jc w:val="center"/>
        </w:trPr>
        <w:tc>
          <w:tcPr>
            <w:tcW w:w="1667" w:type="dxa"/>
            <w:vMerge/>
            <w:shd w:val="clear" w:color="000000" w:fill="FFFFFF"/>
            <w:vAlign w:val="center"/>
            <w:hideMark/>
          </w:tcPr>
          <w:p w14:paraId="7B10349B" w14:textId="77777777" w:rsidR="00846AE0" w:rsidRPr="004A5BF7" w:rsidRDefault="00846AE0" w:rsidP="006344A9">
            <w:pPr>
              <w:spacing w:before="0" w:after="0"/>
              <w:jc w:val="left"/>
              <w:rPr>
                <w:rFonts w:cs="Arial"/>
                <w:color w:val="000000"/>
                <w:sz w:val="18"/>
                <w:szCs w:val="18"/>
                <w:lang w:val="en-AU" w:eastAsia="en-AU"/>
              </w:rPr>
            </w:pPr>
          </w:p>
        </w:tc>
        <w:tc>
          <w:tcPr>
            <w:tcW w:w="3715" w:type="dxa"/>
            <w:shd w:val="clear" w:color="000000" w:fill="FFFFFF"/>
            <w:vAlign w:val="center"/>
            <w:hideMark/>
          </w:tcPr>
          <w:p w14:paraId="37BF13F2" w14:textId="77777777" w:rsidR="00846AE0" w:rsidRPr="004A5BF7" w:rsidRDefault="00846AE0" w:rsidP="006344A9">
            <w:pPr>
              <w:spacing w:before="0" w:after="0"/>
              <w:jc w:val="left"/>
              <w:rPr>
                <w:rFonts w:cs="Arial"/>
                <w:color w:val="000000"/>
                <w:sz w:val="18"/>
                <w:szCs w:val="18"/>
                <w:lang w:val="en-AU" w:eastAsia="en-AU"/>
              </w:rPr>
            </w:pPr>
            <w:r w:rsidRPr="004A5BF7">
              <w:rPr>
                <w:rFonts w:cs="Arial"/>
                <w:color w:val="000000"/>
                <w:sz w:val="18"/>
                <w:szCs w:val="18"/>
                <w:lang w:val="en-AU" w:eastAsia="en-AU"/>
              </w:rPr>
              <w:t>Turbidity</w:t>
            </w:r>
          </w:p>
        </w:tc>
        <w:tc>
          <w:tcPr>
            <w:tcW w:w="1417" w:type="dxa"/>
            <w:shd w:val="clear" w:color="000000" w:fill="FFFFFF"/>
            <w:vAlign w:val="center"/>
            <w:hideMark/>
          </w:tcPr>
          <w:p w14:paraId="386D0BA6" w14:textId="2FF5A066"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Tur</w:t>
            </w:r>
            <w:r w:rsidR="00316ED2">
              <w:rPr>
                <w:rFonts w:cs="Arial"/>
                <w:color w:val="000000"/>
                <w:sz w:val="18"/>
                <w:szCs w:val="18"/>
                <w:lang w:val="en-AU" w:eastAsia="en-AU"/>
              </w:rPr>
              <w:t>b</w:t>
            </w:r>
          </w:p>
        </w:tc>
        <w:tc>
          <w:tcPr>
            <w:tcW w:w="1843" w:type="dxa"/>
            <w:shd w:val="clear" w:color="000000" w:fill="FFFFFF"/>
            <w:vAlign w:val="center"/>
            <w:hideMark/>
          </w:tcPr>
          <w:p w14:paraId="4A64A5E3"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NTU</w:t>
            </w:r>
          </w:p>
        </w:tc>
      </w:tr>
      <w:tr w:rsidR="00846AE0" w:rsidRPr="00EC2DF4" w14:paraId="627B50A0" w14:textId="77777777" w:rsidTr="00B23B73">
        <w:trPr>
          <w:trHeight w:val="345"/>
          <w:jc w:val="center"/>
        </w:trPr>
        <w:tc>
          <w:tcPr>
            <w:tcW w:w="1667" w:type="dxa"/>
            <w:vMerge w:val="restart"/>
            <w:shd w:val="clear" w:color="000000" w:fill="FFFFFF"/>
            <w:vAlign w:val="center"/>
            <w:hideMark/>
          </w:tcPr>
          <w:p w14:paraId="4284EE06" w14:textId="7B55CF12" w:rsidR="00846AE0" w:rsidRPr="004A5BF7" w:rsidRDefault="00846AE0" w:rsidP="006344A9">
            <w:pPr>
              <w:spacing w:before="0" w:after="0"/>
              <w:jc w:val="left"/>
              <w:rPr>
                <w:rFonts w:cs="Arial"/>
                <w:color w:val="000000"/>
                <w:sz w:val="18"/>
                <w:szCs w:val="18"/>
                <w:lang w:val="en-AU" w:eastAsia="en-AU"/>
              </w:rPr>
            </w:pPr>
            <w:r w:rsidRPr="004A5BF7">
              <w:rPr>
                <w:rFonts w:cs="Arial"/>
                <w:color w:val="000000"/>
                <w:sz w:val="18"/>
                <w:szCs w:val="18"/>
                <w:lang w:val="en-AU" w:eastAsia="en-AU"/>
              </w:rPr>
              <w:t>Nutrients</w:t>
            </w:r>
          </w:p>
        </w:tc>
        <w:tc>
          <w:tcPr>
            <w:tcW w:w="3715" w:type="dxa"/>
            <w:shd w:val="clear" w:color="000000" w:fill="FFFFFF"/>
            <w:vAlign w:val="center"/>
            <w:hideMark/>
          </w:tcPr>
          <w:p w14:paraId="00AC3D37" w14:textId="4A494A66" w:rsidR="00846AE0" w:rsidRPr="004A5BF7" w:rsidRDefault="00123719" w:rsidP="00123719">
            <w:pPr>
              <w:spacing w:before="0" w:after="0"/>
              <w:jc w:val="left"/>
              <w:rPr>
                <w:rFonts w:cs="Arial"/>
                <w:color w:val="000000"/>
                <w:sz w:val="18"/>
                <w:szCs w:val="18"/>
                <w:lang w:val="en-AU" w:eastAsia="en-AU"/>
              </w:rPr>
            </w:pPr>
            <w:r w:rsidRPr="004A5BF7">
              <w:rPr>
                <w:rFonts w:cs="Arial"/>
                <w:color w:val="000000"/>
                <w:sz w:val="18"/>
                <w:szCs w:val="18"/>
                <w:lang w:val="en-AU" w:eastAsia="en-AU"/>
              </w:rPr>
              <w:t>Ammoni</w:t>
            </w:r>
            <w:r>
              <w:rPr>
                <w:rFonts w:cs="Arial"/>
                <w:color w:val="000000"/>
                <w:sz w:val="18"/>
                <w:szCs w:val="18"/>
                <w:lang w:val="en-AU" w:eastAsia="en-AU"/>
              </w:rPr>
              <w:t>a</w:t>
            </w:r>
          </w:p>
        </w:tc>
        <w:tc>
          <w:tcPr>
            <w:tcW w:w="1417" w:type="dxa"/>
            <w:shd w:val="clear" w:color="auto" w:fill="auto"/>
            <w:noWrap/>
            <w:vAlign w:val="bottom"/>
            <w:hideMark/>
          </w:tcPr>
          <w:p w14:paraId="6AB52312" w14:textId="487241EA" w:rsidR="00846AE0" w:rsidRPr="004A5BF7" w:rsidRDefault="00123719" w:rsidP="006350CA">
            <w:pPr>
              <w:spacing w:before="0" w:after="0"/>
              <w:jc w:val="center"/>
              <w:rPr>
                <w:rFonts w:cs="Arial"/>
                <w:color w:val="000000"/>
                <w:sz w:val="18"/>
                <w:szCs w:val="18"/>
                <w:lang w:val="en-AU" w:eastAsia="en-AU"/>
              </w:rPr>
            </w:pPr>
            <w:r w:rsidRPr="004A5BF7">
              <w:rPr>
                <w:rFonts w:cs="Arial"/>
                <w:color w:val="000000"/>
                <w:sz w:val="18"/>
                <w:szCs w:val="18"/>
                <w:lang w:val="en-AU" w:eastAsia="en-AU"/>
              </w:rPr>
              <w:t>NH</w:t>
            </w:r>
            <w:r>
              <w:rPr>
                <w:rFonts w:cs="Arial"/>
                <w:color w:val="000000"/>
                <w:sz w:val="18"/>
                <w:szCs w:val="18"/>
                <w:vertAlign w:val="subscript"/>
                <w:lang w:val="en-AU" w:eastAsia="en-AU"/>
              </w:rPr>
              <w:t>3</w:t>
            </w:r>
          </w:p>
        </w:tc>
        <w:tc>
          <w:tcPr>
            <w:tcW w:w="1843" w:type="dxa"/>
            <w:shd w:val="clear" w:color="000000" w:fill="FFFFFF"/>
            <w:vAlign w:val="center"/>
            <w:hideMark/>
          </w:tcPr>
          <w:p w14:paraId="420F5D4E" w14:textId="625777F6" w:rsidR="00846AE0" w:rsidRPr="004A5BF7" w:rsidRDefault="00846AE0" w:rsidP="00D33952">
            <w:pPr>
              <w:spacing w:before="0" w:after="0"/>
              <w:jc w:val="center"/>
              <w:rPr>
                <w:rFonts w:cs="Arial"/>
                <w:color w:val="000000"/>
                <w:sz w:val="18"/>
                <w:szCs w:val="18"/>
                <w:lang w:val="en-AU" w:eastAsia="en-AU"/>
              </w:rPr>
            </w:pPr>
            <w:r w:rsidRPr="004A5BF7">
              <w:rPr>
                <w:rFonts w:cs="Arial"/>
                <w:color w:val="000000"/>
                <w:sz w:val="18"/>
                <w:szCs w:val="18"/>
                <w:lang w:val="en-AU" w:eastAsia="en-AU"/>
              </w:rPr>
              <w:t>µ</w:t>
            </w:r>
            <w:r w:rsidR="00D33952" w:rsidRPr="00D33952">
              <w:rPr>
                <w:rFonts w:cs="Arial"/>
                <w:color w:val="000000"/>
                <w:sz w:val="18"/>
                <w:szCs w:val="18"/>
                <w:lang w:val="en-AU" w:eastAsia="en-AU"/>
              </w:rPr>
              <w:t>g L</w:t>
            </w:r>
            <w:r w:rsidR="00D33952" w:rsidRPr="0044689A">
              <w:rPr>
                <w:rFonts w:cs="Arial"/>
                <w:color w:val="000000"/>
                <w:sz w:val="18"/>
                <w:szCs w:val="18"/>
                <w:vertAlign w:val="superscript"/>
                <w:lang w:val="en-AU" w:eastAsia="en-AU"/>
              </w:rPr>
              <w:t>-1</w:t>
            </w:r>
          </w:p>
        </w:tc>
      </w:tr>
      <w:tr w:rsidR="00846AE0" w:rsidRPr="00EC2DF4" w14:paraId="72A3DE96" w14:textId="77777777" w:rsidTr="00B23B73">
        <w:trPr>
          <w:trHeight w:val="285"/>
          <w:jc w:val="center"/>
        </w:trPr>
        <w:tc>
          <w:tcPr>
            <w:tcW w:w="1667" w:type="dxa"/>
            <w:vMerge/>
            <w:shd w:val="clear" w:color="000000" w:fill="FFFFFF"/>
            <w:vAlign w:val="center"/>
            <w:hideMark/>
          </w:tcPr>
          <w:p w14:paraId="2FD0FB6B" w14:textId="77777777" w:rsidR="00846AE0" w:rsidRPr="004A5BF7" w:rsidRDefault="00846AE0" w:rsidP="006344A9">
            <w:pPr>
              <w:spacing w:before="0" w:after="0"/>
              <w:jc w:val="left"/>
              <w:rPr>
                <w:rFonts w:cs="Arial"/>
                <w:color w:val="000000"/>
                <w:sz w:val="18"/>
                <w:szCs w:val="18"/>
                <w:lang w:val="en-AU" w:eastAsia="en-AU"/>
              </w:rPr>
            </w:pPr>
          </w:p>
        </w:tc>
        <w:tc>
          <w:tcPr>
            <w:tcW w:w="3715" w:type="dxa"/>
            <w:shd w:val="clear" w:color="000000" w:fill="FFFFFF"/>
            <w:vAlign w:val="center"/>
            <w:hideMark/>
          </w:tcPr>
          <w:p w14:paraId="7F4A03EB" w14:textId="77777777" w:rsidR="00846AE0" w:rsidRPr="004A5BF7" w:rsidRDefault="00846AE0" w:rsidP="006344A9">
            <w:pPr>
              <w:spacing w:before="0" w:after="0"/>
              <w:jc w:val="left"/>
              <w:rPr>
                <w:rFonts w:cs="Arial"/>
                <w:color w:val="000000"/>
                <w:sz w:val="18"/>
                <w:szCs w:val="18"/>
                <w:lang w:val="en-AU" w:eastAsia="en-AU"/>
              </w:rPr>
            </w:pPr>
            <w:r w:rsidRPr="004A5BF7">
              <w:rPr>
                <w:rFonts w:cs="Arial"/>
                <w:color w:val="000000"/>
                <w:sz w:val="18"/>
                <w:szCs w:val="18"/>
                <w:lang w:val="en-AU" w:eastAsia="en-AU"/>
              </w:rPr>
              <w:t>Nitrite</w:t>
            </w:r>
            <w:r w:rsidRPr="004A5BF7">
              <w:rPr>
                <w:rFonts w:cs="Arial"/>
                <w:color w:val="000000"/>
                <w:sz w:val="18"/>
                <w:szCs w:val="18"/>
                <w:vertAlign w:val="superscript"/>
                <w:lang w:val="en-AU" w:eastAsia="en-AU"/>
              </w:rPr>
              <w:t>1</w:t>
            </w:r>
          </w:p>
        </w:tc>
        <w:tc>
          <w:tcPr>
            <w:tcW w:w="1417" w:type="dxa"/>
            <w:shd w:val="clear" w:color="000000" w:fill="FFFFFF"/>
            <w:vAlign w:val="center"/>
            <w:hideMark/>
          </w:tcPr>
          <w:p w14:paraId="55855C96"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NO</w:t>
            </w:r>
            <w:r w:rsidRPr="004A5BF7">
              <w:rPr>
                <w:rFonts w:cs="Arial"/>
                <w:color w:val="000000"/>
                <w:sz w:val="18"/>
                <w:szCs w:val="18"/>
                <w:vertAlign w:val="subscript"/>
                <w:lang w:val="en-AU" w:eastAsia="en-AU"/>
              </w:rPr>
              <w:t>2</w:t>
            </w:r>
          </w:p>
        </w:tc>
        <w:tc>
          <w:tcPr>
            <w:tcW w:w="1843" w:type="dxa"/>
            <w:shd w:val="clear" w:color="000000" w:fill="FFFFFF"/>
            <w:vAlign w:val="center"/>
            <w:hideMark/>
          </w:tcPr>
          <w:p w14:paraId="783DB709" w14:textId="50A1FCEC" w:rsidR="00846AE0" w:rsidRPr="004A5BF7" w:rsidRDefault="00846AE0" w:rsidP="00D33952">
            <w:pPr>
              <w:spacing w:before="0" w:after="0"/>
              <w:jc w:val="center"/>
              <w:rPr>
                <w:rFonts w:cs="Arial"/>
                <w:color w:val="000000"/>
                <w:sz w:val="18"/>
                <w:szCs w:val="18"/>
                <w:lang w:val="en-AU" w:eastAsia="en-AU"/>
              </w:rPr>
            </w:pPr>
            <w:r w:rsidRPr="004A5BF7">
              <w:rPr>
                <w:rFonts w:cs="Arial"/>
                <w:color w:val="000000"/>
                <w:sz w:val="18"/>
                <w:szCs w:val="18"/>
                <w:lang w:val="en-AU" w:eastAsia="en-AU"/>
              </w:rPr>
              <w:t>µ</w:t>
            </w:r>
            <w:r w:rsidR="00D33952" w:rsidRPr="00D33952">
              <w:rPr>
                <w:rFonts w:cs="Arial"/>
                <w:color w:val="000000"/>
                <w:sz w:val="18"/>
                <w:szCs w:val="18"/>
                <w:lang w:val="en-AU" w:eastAsia="en-AU"/>
              </w:rPr>
              <w:t>g L</w:t>
            </w:r>
            <w:r w:rsidR="00D33952" w:rsidRPr="0044689A">
              <w:rPr>
                <w:rFonts w:cs="Arial"/>
                <w:color w:val="000000"/>
                <w:sz w:val="18"/>
                <w:szCs w:val="18"/>
                <w:vertAlign w:val="superscript"/>
                <w:lang w:val="en-AU" w:eastAsia="en-AU"/>
              </w:rPr>
              <w:t>-1</w:t>
            </w:r>
          </w:p>
        </w:tc>
      </w:tr>
      <w:tr w:rsidR="00846AE0" w:rsidRPr="00EC2DF4" w14:paraId="30C9CC69" w14:textId="77777777" w:rsidTr="00B23B73">
        <w:trPr>
          <w:trHeight w:val="375"/>
          <w:jc w:val="center"/>
        </w:trPr>
        <w:tc>
          <w:tcPr>
            <w:tcW w:w="1667" w:type="dxa"/>
            <w:vMerge/>
            <w:shd w:val="clear" w:color="000000" w:fill="FFFFFF"/>
            <w:vAlign w:val="center"/>
            <w:hideMark/>
          </w:tcPr>
          <w:p w14:paraId="139F0653" w14:textId="77777777" w:rsidR="00846AE0" w:rsidRPr="004A5BF7" w:rsidRDefault="00846AE0" w:rsidP="006344A9">
            <w:pPr>
              <w:spacing w:before="0" w:after="0"/>
              <w:jc w:val="left"/>
              <w:rPr>
                <w:rFonts w:cs="Arial"/>
                <w:color w:val="000000"/>
                <w:sz w:val="18"/>
                <w:szCs w:val="18"/>
                <w:lang w:val="en-AU" w:eastAsia="en-AU"/>
              </w:rPr>
            </w:pPr>
          </w:p>
        </w:tc>
        <w:tc>
          <w:tcPr>
            <w:tcW w:w="3715" w:type="dxa"/>
            <w:shd w:val="clear" w:color="000000" w:fill="FFFFFF"/>
            <w:vAlign w:val="center"/>
            <w:hideMark/>
          </w:tcPr>
          <w:p w14:paraId="56C24BEF" w14:textId="77777777" w:rsidR="00846AE0" w:rsidRPr="004A5BF7" w:rsidRDefault="00846AE0" w:rsidP="006344A9">
            <w:pPr>
              <w:spacing w:before="0" w:after="0"/>
              <w:jc w:val="left"/>
              <w:rPr>
                <w:rFonts w:cs="Arial"/>
                <w:color w:val="000000"/>
                <w:sz w:val="18"/>
                <w:szCs w:val="18"/>
                <w:lang w:val="en-AU" w:eastAsia="en-AU"/>
              </w:rPr>
            </w:pPr>
            <w:r w:rsidRPr="004A5BF7">
              <w:rPr>
                <w:rFonts w:cs="Arial"/>
                <w:color w:val="000000"/>
                <w:sz w:val="18"/>
                <w:szCs w:val="18"/>
                <w:lang w:val="en-AU" w:eastAsia="en-AU"/>
              </w:rPr>
              <w:t>Nitrate</w:t>
            </w:r>
            <w:r w:rsidRPr="004A5BF7">
              <w:rPr>
                <w:rFonts w:cs="Arial"/>
                <w:color w:val="000000"/>
                <w:sz w:val="18"/>
                <w:szCs w:val="18"/>
                <w:vertAlign w:val="superscript"/>
                <w:lang w:val="en-AU" w:eastAsia="en-AU"/>
              </w:rPr>
              <w:t>1</w:t>
            </w:r>
          </w:p>
        </w:tc>
        <w:tc>
          <w:tcPr>
            <w:tcW w:w="1417" w:type="dxa"/>
            <w:shd w:val="clear" w:color="000000" w:fill="FFFFFF"/>
            <w:vAlign w:val="center"/>
            <w:hideMark/>
          </w:tcPr>
          <w:p w14:paraId="76E7E8FC"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NO</w:t>
            </w:r>
            <w:r w:rsidRPr="004A5BF7">
              <w:rPr>
                <w:rFonts w:cs="Arial"/>
                <w:color w:val="000000"/>
                <w:sz w:val="18"/>
                <w:szCs w:val="18"/>
                <w:vertAlign w:val="subscript"/>
                <w:lang w:val="en-AU" w:eastAsia="en-AU"/>
              </w:rPr>
              <w:t>3</w:t>
            </w:r>
          </w:p>
        </w:tc>
        <w:tc>
          <w:tcPr>
            <w:tcW w:w="1843" w:type="dxa"/>
            <w:shd w:val="clear" w:color="000000" w:fill="FFFFFF"/>
            <w:vAlign w:val="center"/>
            <w:hideMark/>
          </w:tcPr>
          <w:p w14:paraId="39E21198" w14:textId="7170BA6E" w:rsidR="00846AE0" w:rsidRPr="004A5BF7" w:rsidRDefault="00846AE0" w:rsidP="00D33952">
            <w:pPr>
              <w:spacing w:before="0" w:after="0"/>
              <w:jc w:val="center"/>
              <w:rPr>
                <w:rFonts w:cs="Arial"/>
                <w:color w:val="000000"/>
                <w:sz w:val="18"/>
                <w:szCs w:val="18"/>
                <w:lang w:val="en-AU" w:eastAsia="en-AU"/>
              </w:rPr>
            </w:pPr>
            <w:r w:rsidRPr="004A5BF7">
              <w:rPr>
                <w:rFonts w:cs="Arial"/>
                <w:color w:val="000000"/>
                <w:sz w:val="18"/>
                <w:szCs w:val="18"/>
                <w:lang w:val="en-AU" w:eastAsia="en-AU"/>
              </w:rPr>
              <w:t>µ</w:t>
            </w:r>
            <w:r w:rsidR="00D33952" w:rsidRPr="00D33952">
              <w:rPr>
                <w:rFonts w:cs="Arial"/>
                <w:color w:val="000000"/>
                <w:sz w:val="18"/>
                <w:szCs w:val="18"/>
                <w:lang w:val="en-AU" w:eastAsia="en-AU"/>
              </w:rPr>
              <w:t>g L</w:t>
            </w:r>
            <w:r w:rsidR="00D33952" w:rsidRPr="0044689A">
              <w:rPr>
                <w:rFonts w:cs="Arial"/>
                <w:color w:val="000000"/>
                <w:sz w:val="18"/>
                <w:szCs w:val="18"/>
                <w:vertAlign w:val="superscript"/>
                <w:lang w:val="en-AU" w:eastAsia="en-AU"/>
              </w:rPr>
              <w:t>-1</w:t>
            </w:r>
          </w:p>
        </w:tc>
      </w:tr>
      <w:tr w:rsidR="00846AE0" w:rsidRPr="00EC2DF4" w14:paraId="5FEAFCF3" w14:textId="77777777" w:rsidTr="00B23B73">
        <w:trPr>
          <w:trHeight w:val="300"/>
          <w:jc w:val="center"/>
        </w:trPr>
        <w:tc>
          <w:tcPr>
            <w:tcW w:w="1667" w:type="dxa"/>
            <w:vMerge/>
            <w:shd w:val="clear" w:color="000000" w:fill="FFFFFF"/>
            <w:vAlign w:val="center"/>
            <w:hideMark/>
          </w:tcPr>
          <w:p w14:paraId="48B3A9F7" w14:textId="77777777" w:rsidR="00846AE0" w:rsidRPr="004A5BF7" w:rsidRDefault="00846AE0" w:rsidP="006344A9">
            <w:pPr>
              <w:spacing w:before="0" w:after="0"/>
              <w:jc w:val="left"/>
              <w:rPr>
                <w:rFonts w:cs="Arial"/>
                <w:color w:val="000000"/>
                <w:sz w:val="18"/>
                <w:szCs w:val="18"/>
                <w:lang w:val="en-AU" w:eastAsia="en-AU"/>
              </w:rPr>
            </w:pPr>
          </w:p>
        </w:tc>
        <w:tc>
          <w:tcPr>
            <w:tcW w:w="3715" w:type="dxa"/>
            <w:shd w:val="clear" w:color="000000" w:fill="FFFFFF"/>
            <w:vAlign w:val="center"/>
            <w:hideMark/>
          </w:tcPr>
          <w:p w14:paraId="2F8C500F" w14:textId="77777777" w:rsidR="00846AE0" w:rsidRPr="004A5BF7" w:rsidRDefault="00846AE0" w:rsidP="006344A9">
            <w:pPr>
              <w:spacing w:before="0" w:after="0"/>
              <w:jc w:val="left"/>
              <w:rPr>
                <w:rFonts w:cs="Arial"/>
                <w:color w:val="000000"/>
                <w:sz w:val="18"/>
                <w:szCs w:val="18"/>
                <w:lang w:val="en-AU" w:eastAsia="en-AU"/>
              </w:rPr>
            </w:pPr>
            <w:r>
              <w:rPr>
                <w:rFonts w:cs="Arial"/>
                <w:color w:val="000000"/>
                <w:sz w:val="18"/>
                <w:szCs w:val="18"/>
                <w:lang w:val="en-AU" w:eastAsia="en-AU"/>
              </w:rPr>
              <w:t>D</w:t>
            </w:r>
            <w:r w:rsidRPr="004A5BF7">
              <w:rPr>
                <w:rFonts w:cs="Arial"/>
                <w:color w:val="000000"/>
                <w:sz w:val="18"/>
                <w:szCs w:val="18"/>
                <w:lang w:val="en-AU" w:eastAsia="en-AU"/>
              </w:rPr>
              <w:t>issolved inorganic phosph</w:t>
            </w:r>
            <w:r>
              <w:rPr>
                <w:rFonts w:cs="Arial"/>
                <w:color w:val="000000"/>
                <w:sz w:val="18"/>
                <w:szCs w:val="18"/>
                <w:lang w:val="en-AU" w:eastAsia="en-AU"/>
              </w:rPr>
              <w:t>orus</w:t>
            </w:r>
          </w:p>
        </w:tc>
        <w:tc>
          <w:tcPr>
            <w:tcW w:w="1417" w:type="dxa"/>
            <w:shd w:val="clear" w:color="000000" w:fill="FFFFFF"/>
            <w:vAlign w:val="center"/>
            <w:hideMark/>
          </w:tcPr>
          <w:p w14:paraId="34E8156F" w14:textId="63E02BA1" w:rsidR="00846AE0" w:rsidRPr="004A5BF7" w:rsidRDefault="00DB1350" w:rsidP="006344A9">
            <w:pPr>
              <w:spacing w:before="0" w:after="0"/>
              <w:jc w:val="center"/>
              <w:rPr>
                <w:rFonts w:cs="Arial"/>
                <w:color w:val="000000"/>
                <w:sz w:val="18"/>
                <w:szCs w:val="18"/>
                <w:lang w:val="en-AU" w:eastAsia="en-AU"/>
              </w:rPr>
            </w:pPr>
            <w:r>
              <w:rPr>
                <w:rFonts w:cs="Arial"/>
                <w:color w:val="000000"/>
                <w:sz w:val="18"/>
                <w:szCs w:val="18"/>
                <w:lang w:val="en-AU" w:eastAsia="en-AU"/>
              </w:rPr>
              <w:t>PO</w:t>
            </w:r>
            <w:r w:rsidRPr="007800CC">
              <w:rPr>
                <w:rFonts w:cs="Arial"/>
                <w:color w:val="000000"/>
                <w:sz w:val="18"/>
                <w:szCs w:val="18"/>
                <w:vertAlign w:val="subscript"/>
                <w:lang w:val="en-AU" w:eastAsia="en-AU"/>
              </w:rPr>
              <w:t>4</w:t>
            </w:r>
          </w:p>
        </w:tc>
        <w:tc>
          <w:tcPr>
            <w:tcW w:w="1843" w:type="dxa"/>
            <w:shd w:val="clear" w:color="000000" w:fill="FFFFFF"/>
            <w:vAlign w:val="center"/>
            <w:hideMark/>
          </w:tcPr>
          <w:p w14:paraId="468B0FD3" w14:textId="29F6ACBC" w:rsidR="00846AE0" w:rsidRPr="004A5BF7" w:rsidRDefault="00846AE0" w:rsidP="00D33952">
            <w:pPr>
              <w:spacing w:before="0" w:after="0"/>
              <w:jc w:val="center"/>
              <w:rPr>
                <w:rFonts w:cs="Arial"/>
                <w:color w:val="000000"/>
                <w:sz w:val="18"/>
                <w:szCs w:val="18"/>
                <w:lang w:val="en-AU" w:eastAsia="en-AU"/>
              </w:rPr>
            </w:pPr>
            <w:r w:rsidRPr="004A5BF7">
              <w:rPr>
                <w:rFonts w:cs="Arial"/>
                <w:color w:val="000000"/>
                <w:sz w:val="18"/>
                <w:szCs w:val="18"/>
                <w:lang w:val="en-AU" w:eastAsia="en-AU"/>
              </w:rPr>
              <w:t>µ</w:t>
            </w:r>
            <w:r w:rsidR="00D33952" w:rsidRPr="00D33952">
              <w:rPr>
                <w:rFonts w:cs="Arial"/>
                <w:color w:val="000000"/>
                <w:sz w:val="18"/>
                <w:szCs w:val="18"/>
                <w:lang w:val="en-AU" w:eastAsia="en-AU"/>
              </w:rPr>
              <w:t>g L</w:t>
            </w:r>
            <w:r w:rsidR="00D33952" w:rsidRPr="0044689A">
              <w:rPr>
                <w:rFonts w:cs="Arial"/>
                <w:color w:val="000000"/>
                <w:sz w:val="18"/>
                <w:szCs w:val="18"/>
                <w:vertAlign w:val="superscript"/>
                <w:lang w:val="en-AU" w:eastAsia="en-AU"/>
              </w:rPr>
              <w:t>-1</w:t>
            </w:r>
          </w:p>
        </w:tc>
      </w:tr>
      <w:tr w:rsidR="00846AE0" w:rsidRPr="00EC2DF4" w14:paraId="217F65DB" w14:textId="77777777" w:rsidTr="00B23B73">
        <w:trPr>
          <w:trHeight w:val="300"/>
          <w:jc w:val="center"/>
        </w:trPr>
        <w:tc>
          <w:tcPr>
            <w:tcW w:w="1667" w:type="dxa"/>
            <w:vMerge/>
            <w:shd w:val="clear" w:color="000000" w:fill="FFFFFF"/>
            <w:vAlign w:val="center"/>
            <w:hideMark/>
          </w:tcPr>
          <w:p w14:paraId="54F6D450" w14:textId="77777777" w:rsidR="00846AE0" w:rsidRPr="004A5BF7" w:rsidRDefault="00846AE0" w:rsidP="006344A9">
            <w:pPr>
              <w:spacing w:before="0" w:after="0"/>
              <w:jc w:val="left"/>
              <w:rPr>
                <w:rFonts w:cs="Arial"/>
                <w:color w:val="000000"/>
                <w:sz w:val="18"/>
                <w:szCs w:val="18"/>
                <w:lang w:val="en-AU" w:eastAsia="en-AU"/>
              </w:rPr>
            </w:pPr>
          </w:p>
        </w:tc>
        <w:tc>
          <w:tcPr>
            <w:tcW w:w="3715" w:type="dxa"/>
            <w:shd w:val="clear" w:color="000000" w:fill="FFFFFF"/>
            <w:vAlign w:val="center"/>
            <w:hideMark/>
          </w:tcPr>
          <w:p w14:paraId="1C3BD955" w14:textId="77777777" w:rsidR="00846AE0" w:rsidRPr="004A5BF7" w:rsidRDefault="00846AE0" w:rsidP="006344A9">
            <w:pPr>
              <w:spacing w:before="0" w:after="0"/>
              <w:jc w:val="left"/>
              <w:rPr>
                <w:rFonts w:cs="Arial"/>
                <w:color w:val="000000"/>
                <w:sz w:val="18"/>
                <w:szCs w:val="18"/>
                <w:lang w:val="en-AU" w:eastAsia="en-AU"/>
              </w:rPr>
            </w:pPr>
            <w:r w:rsidRPr="004A5BF7">
              <w:rPr>
                <w:rFonts w:cs="Arial"/>
                <w:color w:val="000000"/>
                <w:sz w:val="18"/>
                <w:szCs w:val="18"/>
                <w:lang w:val="en-AU" w:eastAsia="en-AU"/>
              </w:rPr>
              <w:t>Silica</w:t>
            </w:r>
          </w:p>
        </w:tc>
        <w:tc>
          <w:tcPr>
            <w:tcW w:w="1417" w:type="dxa"/>
            <w:shd w:val="clear" w:color="000000" w:fill="FFFFFF"/>
            <w:vAlign w:val="center"/>
            <w:hideMark/>
          </w:tcPr>
          <w:p w14:paraId="3F0D444E"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Si</w:t>
            </w:r>
          </w:p>
        </w:tc>
        <w:tc>
          <w:tcPr>
            <w:tcW w:w="1843" w:type="dxa"/>
            <w:shd w:val="clear" w:color="000000" w:fill="FFFFFF"/>
            <w:vAlign w:val="center"/>
            <w:hideMark/>
          </w:tcPr>
          <w:p w14:paraId="7B02478A" w14:textId="774D7BB0" w:rsidR="00846AE0" w:rsidRPr="004A5BF7" w:rsidRDefault="00D33952"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µ</w:t>
            </w:r>
            <w:r w:rsidRPr="00D33952">
              <w:rPr>
                <w:rFonts w:cs="Arial"/>
                <w:color w:val="000000"/>
                <w:sz w:val="18"/>
                <w:szCs w:val="18"/>
                <w:lang w:val="en-AU" w:eastAsia="en-AU"/>
              </w:rPr>
              <w:t>g L</w:t>
            </w:r>
            <w:r w:rsidRPr="0044689A">
              <w:rPr>
                <w:rFonts w:cs="Arial"/>
                <w:color w:val="000000"/>
                <w:sz w:val="18"/>
                <w:szCs w:val="18"/>
                <w:vertAlign w:val="superscript"/>
                <w:lang w:val="en-AU" w:eastAsia="en-AU"/>
              </w:rPr>
              <w:t>-1</w:t>
            </w:r>
          </w:p>
        </w:tc>
      </w:tr>
      <w:tr w:rsidR="00FB444A" w:rsidRPr="00EC2DF4" w14:paraId="4AB63530" w14:textId="77777777" w:rsidTr="00B23B73">
        <w:trPr>
          <w:trHeight w:val="300"/>
          <w:jc w:val="center"/>
        </w:trPr>
        <w:tc>
          <w:tcPr>
            <w:tcW w:w="1667" w:type="dxa"/>
            <w:vMerge/>
            <w:shd w:val="clear" w:color="000000" w:fill="FFFFFF"/>
            <w:vAlign w:val="center"/>
            <w:hideMark/>
          </w:tcPr>
          <w:p w14:paraId="2F734B9D" w14:textId="77777777" w:rsidR="00FB444A" w:rsidRPr="004A5BF7" w:rsidRDefault="00FB444A" w:rsidP="00FB444A">
            <w:pPr>
              <w:spacing w:before="0" w:after="0"/>
              <w:jc w:val="left"/>
              <w:rPr>
                <w:rFonts w:cs="Arial"/>
                <w:color w:val="000000"/>
                <w:sz w:val="18"/>
                <w:szCs w:val="18"/>
                <w:lang w:val="en-AU" w:eastAsia="en-AU"/>
              </w:rPr>
            </w:pPr>
          </w:p>
        </w:tc>
        <w:tc>
          <w:tcPr>
            <w:tcW w:w="3715" w:type="dxa"/>
            <w:shd w:val="clear" w:color="000000" w:fill="FFFFFF"/>
            <w:vAlign w:val="center"/>
          </w:tcPr>
          <w:p w14:paraId="7528A3B1" w14:textId="47552E85" w:rsidR="00FB444A" w:rsidRPr="004A5BF7" w:rsidRDefault="00FB444A" w:rsidP="00FB444A">
            <w:pPr>
              <w:spacing w:before="0" w:after="0"/>
              <w:jc w:val="left"/>
              <w:rPr>
                <w:rFonts w:cs="Arial"/>
                <w:color w:val="000000"/>
                <w:sz w:val="18"/>
                <w:szCs w:val="18"/>
                <w:lang w:val="en-AU" w:eastAsia="en-AU"/>
              </w:rPr>
            </w:pPr>
            <w:r>
              <w:rPr>
                <w:rFonts w:cs="Arial"/>
                <w:color w:val="000000"/>
                <w:sz w:val="18"/>
                <w:szCs w:val="18"/>
                <w:lang w:val="en-AU" w:eastAsia="en-AU"/>
              </w:rPr>
              <w:t>P</w:t>
            </w:r>
            <w:r w:rsidRPr="004A5BF7">
              <w:rPr>
                <w:rFonts w:cs="Arial"/>
                <w:color w:val="000000"/>
                <w:sz w:val="18"/>
                <w:szCs w:val="18"/>
                <w:lang w:val="en-AU" w:eastAsia="en-AU"/>
              </w:rPr>
              <w:t>articulate nitrogen</w:t>
            </w:r>
          </w:p>
        </w:tc>
        <w:tc>
          <w:tcPr>
            <w:tcW w:w="1417" w:type="dxa"/>
            <w:shd w:val="clear" w:color="000000" w:fill="FFFFFF"/>
            <w:vAlign w:val="center"/>
          </w:tcPr>
          <w:p w14:paraId="331CBF74" w14:textId="29E676AA" w:rsidR="00FB444A" w:rsidRPr="004A5BF7" w:rsidRDefault="00FB444A" w:rsidP="00FB444A">
            <w:pPr>
              <w:spacing w:before="0" w:after="0"/>
              <w:jc w:val="center"/>
              <w:rPr>
                <w:rFonts w:cs="Arial"/>
                <w:color w:val="000000"/>
                <w:sz w:val="18"/>
                <w:szCs w:val="18"/>
                <w:lang w:val="en-AU" w:eastAsia="en-AU"/>
              </w:rPr>
            </w:pPr>
            <w:r w:rsidRPr="004A5BF7">
              <w:rPr>
                <w:rFonts w:cs="Arial"/>
                <w:color w:val="000000"/>
                <w:sz w:val="18"/>
                <w:szCs w:val="18"/>
                <w:lang w:val="en-AU" w:eastAsia="en-AU"/>
              </w:rPr>
              <w:t>PN</w:t>
            </w:r>
          </w:p>
        </w:tc>
        <w:tc>
          <w:tcPr>
            <w:tcW w:w="1843" w:type="dxa"/>
            <w:shd w:val="clear" w:color="000000" w:fill="FFFFFF"/>
            <w:vAlign w:val="center"/>
          </w:tcPr>
          <w:p w14:paraId="70E98C3F" w14:textId="728F1582" w:rsidR="00FB444A" w:rsidRPr="004A5BF7" w:rsidRDefault="00D33952" w:rsidP="00FB444A">
            <w:pPr>
              <w:spacing w:before="0" w:after="0"/>
              <w:jc w:val="center"/>
              <w:rPr>
                <w:rFonts w:cs="Arial"/>
                <w:color w:val="000000"/>
                <w:sz w:val="18"/>
                <w:szCs w:val="18"/>
                <w:lang w:val="en-AU" w:eastAsia="en-AU"/>
              </w:rPr>
            </w:pPr>
            <w:r w:rsidRPr="004A5BF7">
              <w:rPr>
                <w:rFonts w:cs="Arial"/>
                <w:color w:val="000000"/>
                <w:sz w:val="18"/>
                <w:szCs w:val="18"/>
                <w:lang w:val="en-AU" w:eastAsia="en-AU"/>
              </w:rPr>
              <w:t>µ</w:t>
            </w:r>
            <w:r w:rsidRPr="00D33952">
              <w:rPr>
                <w:rFonts w:cs="Arial"/>
                <w:color w:val="000000"/>
                <w:sz w:val="18"/>
                <w:szCs w:val="18"/>
                <w:lang w:val="en-AU" w:eastAsia="en-AU"/>
              </w:rPr>
              <w:t>g L</w:t>
            </w:r>
            <w:r w:rsidRPr="0044689A">
              <w:rPr>
                <w:rFonts w:cs="Arial"/>
                <w:color w:val="000000"/>
                <w:sz w:val="18"/>
                <w:szCs w:val="18"/>
                <w:vertAlign w:val="superscript"/>
                <w:lang w:val="en-AU" w:eastAsia="en-AU"/>
              </w:rPr>
              <w:t>-1</w:t>
            </w:r>
          </w:p>
        </w:tc>
      </w:tr>
      <w:tr w:rsidR="00FB444A" w:rsidRPr="00EC2DF4" w14:paraId="0C04F330" w14:textId="77777777" w:rsidTr="00FB444A">
        <w:trPr>
          <w:trHeight w:val="300"/>
          <w:jc w:val="center"/>
        </w:trPr>
        <w:tc>
          <w:tcPr>
            <w:tcW w:w="1667" w:type="dxa"/>
            <w:vMerge/>
            <w:shd w:val="clear" w:color="000000" w:fill="FFFFFF"/>
            <w:vAlign w:val="center"/>
          </w:tcPr>
          <w:p w14:paraId="7D7460DA" w14:textId="77777777" w:rsidR="00FB444A" w:rsidRPr="004A5BF7" w:rsidRDefault="00FB444A" w:rsidP="00FB444A">
            <w:pPr>
              <w:spacing w:before="0" w:after="0"/>
              <w:jc w:val="left"/>
              <w:rPr>
                <w:rFonts w:cs="Arial"/>
                <w:color w:val="000000"/>
                <w:sz w:val="18"/>
                <w:szCs w:val="18"/>
                <w:lang w:val="en-AU" w:eastAsia="en-AU"/>
              </w:rPr>
            </w:pPr>
          </w:p>
        </w:tc>
        <w:tc>
          <w:tcPr>
            <w:tcW w:w="3715" w:type="dxa"/>
            <w:shd w:val="clear" w:color="000000" w:fill="FFFFFF"/>
            <w:vAlign w:val="center"/>
          </w:tcPr>
          <w:p w14:paraId="74B4815B" w14:textId="3B3BFFCD" w:rsidR="00FB444A" w:rsidDel="00FB444A" w:rsidRDefault="00FB444A" w:rsidP="00FB444A">
            <w:pPr>
              <w:spacing w:before="0" w:after="0"/>
              <w:jc w:val="left"/>
              <w:rPr>
                <w:rFonts w:cs="Arial"/>
                <w:color w:val="000000"/>
                <w:sz w:val="18"/>
                <w:szCs w:val="18"/>
                <w:lang w:val="en-AU" w:eastAsia="en-AU"/>
              </w:rPr>
            </w:pPr>
            <w:r>
              <w:rPr>
                <w:rFonts w:cs="Arial"/>
                <w:color w:val="000000"/>
                <w:sz w:val="18"/>
                <w:szCs w:val="18"/>
                <w:lang w:val="en-AU" w:eastAsia="en-AU"/>
              </w:rPr>
              <w:t>P</w:t>
            </w:r>
            <w:r w:rsidRPr="004A5BF7">
              <w:rPr>
                <w:rFonts w:cs="Arial"/>
                <w:color w:val="000000"/>
                <w:sz w:val="18"/>
                <w:szCs w:val="18"/>
                <w:lang w:val="en-AU" w:eastAsia="en-AU"/>
              </w:rPr>
              <w:t>articulate phosphorus</w:t>
            </w:r>
          </w:p>
        </w:tc>
        <w:tc>
          <w:tcPr>
            <w:tcW w:w="1417" w:type="dxa"/>
            <w:shd w:val="clear" w:color="000000" w:fill="FFFFFF"/>
            <w:vAlign w:val="center"/>
          </w:tcPr>
          <w:p w14:paraId="4BD36B21" w14:textId="07D13F5B" w:rsidR="00FB444A" w:rsidRPr="004A5BF7" w:rsidDel="00FB444A" w:rsidRDefault="00FB444A" w:rsidP="00FB444A">
            <w:pPr>
              <w:spacing w:before="0" w:after="0"/>
              <w:jc w:val="center"/>
              <w:rPr>
                <w:rFonts w:cs="Arial"/>
                <w:color w:val="000000"/>
                <w:sz w:val="18"/>
                <w:szCs w:val="18"/>
                <w:lang w:val="en-AU" w:eastAsia="en-AU"/>
              </w:rPr>
            </w:pPr>
            <w:r w:rsidRPr="004A5BF7">
              <w:rPr>
                <w:rFonts w:cs="Arial"/>
                <w:color w:val="000000"/>
                <w:sz w:val="18"/>
                <w:szCs w:val="18"/>
                <w:lang w:val="en-AU" w:eastAsia="en-AU"/>
              </w:rPr>
              <w:t>PP</w:t>
            </w:r>
          </w:p>
        </w:tc>
        <w:tc>
          <w:tcPr>
            <w:tcW w:w="1843" w:type="dxa"/>
            <w:shd w:val="clear" w:color="000000" w:fill="FFFFFF"/>
            <w:vAlign w:val="center"/>
          </w:tcPr>
          <w:p w14:paraId="08C1C08F" w14:textId="7638FEC1" w:rsidR="00FB444A" w:rsidRPr="004A5BF7" w:rsidRDefault="00D33952" w:rsidP="00FB444A">
            <w:pPr>
              <w:spacing w:before="0" w:after="0"/>
              <w:jc w:val="center"/>
              <w:rPr>
                <w:rFonts w:cs="Arial"/>
                <w:color w:val="000000"/>
                <w:sz w:val="18"/>
                <w:szCs w:val="18"/>
                <w:lang w:val="en-AU" w:eastAsia="en-AU"/>
              </w:rPr>
            </w:pPr>
            <w:r w:rsidRPr="004A5BF7">
              <w:rPr>
                <w:rFonts w:cs="Arial"/>
                <w:color w:val="000000"/>
                <w:sz w:val="18"/>
                <w:szCs w:val="18"/>
                <w:lang w:val="en-AU" w:eastAsia="en-AU"/>
              </w:rPr>
              <w:t>µ</w:t>
            </w:r>
            <w:r w:rsidRPr="00D33952">
              <w:rPr>
                <w:rFonts w:cs="Arial"/>
                <w:color w:val="000000"/>
                <w:sz w:val="18"/>
                <w:szCs w:val="18"/>
                <w:lang w:val="en-AU" w:eastAsia="en-AU"/>
              </w:rPr>
              <w:t>g L</w:t>
            </w:r>
            <w:r w:rsidRPr="0044689A">
              <w:rPr>
                <w:rFonts w:cs="Arial"/>
                <w:color w:val="000000"/>
                <w:sz w:val="18"/>
                <w:szCs w:val="18"/>
                <w:vertAlign w:val="superscript"/>
                <w:lang w:val="en-AU" w:eastAsia="en-AU"/>
              </w:rPr>
              <w:t>-1</w:t>
            </w:r>
          </w:p>
        </w:tc>
      </w:tr>
      <w:tr w:rsidR="00FB444A" w:rsidRPr="00EC2DF4" w14:paraId="6DF2D824" w14:textId="77777777" w:rsidTr="00B23B73">
        <w:trPr>
          <w:trHeight w:val="300"/>
          <w:jc w:val="center"/>
        </w:trPr>
        <w:tc>
          <w:tcPr>
            <w:tcW w:w="1667" w:type="dxa"/>
            <w:vMerge/>
            <w:shd w:val="clear" w:color="000000" w:fill="FFFFFF"/>
            <w:vAlign w:val="center"/>
            <w:hideMark/>
          </w:tcPr>
          <w:p w14:paraId="4B234648" w14:textId="77777777" w:rsidR="00FB444A" w:rsidRPr="004A5BF7" w:rsidRDefault="00FB444A" w:rsidP="00FB444A">
            <w:pPr>
              <w:spacing w:before="0" w:after="0"/>
              <w:jc w:val="left"/>
              <w:rPr>
                <w:rFonts w:cs="Arial"/>
                <w:color w:val="000000"/>
                <w:sz w:val="18"/>
                <w:szCs w:val="18"/>
                <w:lang w:val="en-AU" w:eastAsia="en-AU"/>
              </w:rPr>
            </w:pPr>
          </w:p>
        </w:tc>
        <w:tc>
          <w:tcPr>
            <w:tcW w:w="3715" w:type="dxa"/>
            <w:shd w:val="clear" w:color="000000" w:fill="FFFFFF"/>
            <w:vAlign w:val="center"/>
            <w:hideMark/>
          </w:tcPr>
          <w:p w14:paraId="234C1BD0" w14:textId="14A75261" w:rsidR="00FB444A" w:rsidRPr="004A5BF7" w:rsidRDefault="00FB444A" w:rsidP="00FB444A">
            <w:pPr>
              <w:spacing w:before="0" w:after="0"/>
              <w:jc w:val="left"/>
              <w:rPr>
                <w:rFonts w:cs="Arial"/>
                <w:color w:val="000000"/>
                <w:sz w:val="18"/>
                <w:szCs w:val="18"/>
                <w:lang w:val="en-AU" w:eastAsia="en-AU"/>
              </w:rPr>
            </w:pPr>
            <w:r>
              <w:rPr>
                <w:rFonts w:cs="Arial"/>
                <w:color w:val="000000"/>
                <w:sz w:val="18"/>
                <w:szCs w:val="18"/>
                <w:lang w:val="en-AU" w:eastAsia="en-AU"/>
              </w:rPr>
              <w:t>Total dissolved nitrogen</w:t>
            </w:r>
          </w:p>
        </w:tc>
        <w:tc>
          <w:tcPr>
            <w:tcW w:w="1417" w:type="dxa"/>
            <w:shd w:val="clear" w:color="000000" w:fill="FFFFFF"/>
            <w:vAlign w:val="center"/>
            <w:hideMark/>
          </w:tcPr>
          <w:p w14:paraId="39D3C45E" w14:textId="721017CC" w:rsidR="00FB444A" w:rsidRPr="004A5BF7" w:rsidRDefault="00FB444A" w:rsidP="00FB444A">
            <w:pPr>
              <w:spacing w:before="0" w:after="0"/>
              <w:jc w:val="center"/>
              <w:rPr>
                <w:rFonts w:cs="Arial"/>
                <w:color w:val="000000"/>
                <w:sz w:val="18"/>
                <w:szCs w:val="18"/>
                <w:lang w:val="en-AU" w:eastAsia="en-AU"/>
              </w:rPr>
            </w:pPr>
            <w:r>
              <w:rPr>
                <w:rFonts w:cs="Arial"/>
                <w:color w:val="000000"/>
                <w:sz w:val="18"/>
                <w:szCs w:val="18"/>
                <w:lang w:val="en-AU" w:eastAsia="en-AU"/>
              </w:rPr>
              <w:t>TDN</w:t>
            </w:r>
          </w:p>
        </w:tc>
        <w:tc>
          <w:tcPr>
            <w:tcW w:w="1843" w:type="dxa"/>
            <w:shd w:val="clear" w:color="000000" w:fill="FFFFFF"/>
            <w:vAlign w:val="center"/>
            <w:hideMark/>
          </w:tcPr>
          <w:p w14:paraId="0C2120C5" w14:textId="03922CED" w:rsidR="00FB444A" w:rsidRPr="004A5BF7" w:rsidRDefault="00D33952" w:rsidP="00FB444A">
            <w:pPr>
              <w:spacing w:before="0" w:after="0"/>
              <w:jc w:val="center"/>
              <w:rPr>
                <w:rFonts w:cs="Arial"/>
                <w:color w:val="000000"/>
                <w:sz w:val="18"/>
                <w:szCs w:val="18"/>
                <w:lang w:val="en-AU" w:eastAsia="en-AU"/>
              </w:rPr>
            </w:pPr>
            <w:r w:rsidRPr="004A5BF7">
              <w:rPr>
                <w:rFonts w:cs="Arial"/>
                <w:color w:val="000000"/>
                <w:sz w:val="18"/>
                <w:szCs w:val="18"/>
                <w:lang w:val="en-AU" w:eastAsia="en-AU"/>
              </w:rPr>
              <w:t>µ</w:t>
            </w:r>
            <w:r w:rsidRPr="00D33952">
              <w:rPr>
                <w:rFonts w:cs="Arial"/>
                <w:color w:val="000000"/>
                <w:sz w:val="18"/>
                <w:szCs w:val="18"/>
                <w:lang w:val="en-AU" w:eastAsia="en-AU"/>
              </w:rPr>
              <w:t>g L</w:t>
            </w:r>
            <w:r w:rsidRPr="0044689A">
              <w:rPr>
                <w:rFonts w:cs="Arial"/>
                <w:color w:val="000000"/>
                <w:sz w:val="18"/>
                <w:szCs w:val="18"/>
                <w:vertAlign w:val="superscript"/>
                <w:lang w:val="en-AU" w:eastAsia="en-AU"/>
              </w:rPr>
              <w:t>-1</w:t>
            </w:r>
          </w:p>
        </w:tc>
      </w:tr>
      <w:tr w:rsidR="00FB444A" w:rsidRPr="00EC2DF4" w14:paraId="70E03588" w14:textId="77777777" w:rsidTr="00B23B73">
        <w:trPr>
          <w:trHeight w:val="300"/>
          <w:jc w:val="center"/>
        </w:trPr>
        <w:tc>
          <w:tcPr>
            <w:tcW w:w="1667" w:type="dxa"/>
            <w:vMerge/>
            <w:shd w:val="clear" w:color="000000" w:fill="FFFFFF"/>
            <w:vAlign w:val="center"/>
            <w:hideMark/>
          </w:tcPr>
          <w:p w14:paraId="185ACE39" w14:textId="77777777" w:rsidR="00FB444A" w:rsidRPr="004A5BF7" w:rsidRDefault="00FB444A" w:rsidP="00FB444A">
            <w:pPr>
              <w:spacing w:before="0" w:after="0"/>
              <w:jc w:val="left"/>
              <w:rPr>
                <w:rFonts w:cs="Arial"/>
                <w:color w:val="000000"/>
                <w:sz w:val="18"/>
                <w:szCs w:val="18"/>
                <w:lang w:val="en-AU" w:eastAsia="en-AU"/>
              </w:rPr>
            </w:pPr>
          </w:p>
        </w:tc>
        <w:tc>
          <w:tcPr>
            <w:tcW w:w="3715" w:type="dxa"/>
            <w:shd w:val="clear" w:color="000000" w:fill="FFFFFF"/>
            <w:vAlign w:val="center"/>
            <w:hideMark/>
          </w:tcPr>
          <w:p w14:paraId="6EA61EF8" w14:textId="4A714CF5" w:rsidR="00FB444A" w:rsidRPr="004A5BF7" w:rsidRDefault="00FB444A" w:rsidP="00FB444A">
            <w:pPr>
              <w:spacing w:before="0" w:after="0"/>
              <w:jc w:val="left"/>
              <w:rPr>
                <w:rFonts w:cs="Arial"/>
                <w:color w:val="000000"/>
                <w:sz w:val="18"/>
                <w:szCs w:val="18"/>
                <w:lang w:val="en-AU" w:eastAsia="en-AU"/>
              </w:rPr>
            </w:pPr>
            <w:r>
              <w:rPr>
                <w:rFonts w:cs="Arial"/>
                <w:color w:val="000000"/>
                <w:sz w:val="18"/>
                <w:szCs w:val="18"/>
                <w:lang w:val="en-AU" w:eastAsia="en-AU"/>
              </w:rPr>
              <w:t xml:space="preserve">Total </w:t>
            </w:r>
            <w:r w:rsidR="00C62047">
              <w:rPr>
                <w:rFonts w:cs="Arial"/>
                <w:color w:val="000000"/>
                <w:sz w:val="18"/>
                <w:szCs w:val="18"/>
                <w:lang w:val="en-AU" w:eastAsia="en-AU"/>
              </w:rPr>
              <w:t>dissolved</w:t>
            </w:r>
            <w:r w:rsidRPr="004A5BF7">
              <w:rPr>
                <w:rFonts w:cs="Arial"/>
                <w:color w:val="000000"/>
                <w:sz w:val="18"/>
                <w:szCs w:val="18"/>
                <w:lang w:val="en-AU" w:eastAsia="en-AU"/>
              </w:rPr>
              <w:t xml:space="preserve"> phosphorus</w:t>
            </w:r>
          </w:p>
        </w:tc>
        <w:tc>
          <w:tcPr>
            <w:tcW w:w="1417" w:type="dxa"/>
            <w:shd w:val="clear" w:color="000000" w:fill="FFFFFF"/>
            <w:vAlign w:val="center"/>
            <w:hideMark/>
          </w:tcPr>
          <w:p w14:paraId="75FF0E1F" w14:textId="228E8339" w:rsidR="00FB444A" w:rsidRPr="004A5BF7" w:rsidRDefault="00FB444A" w:rsidP="00FB444A">
            <w:pPr>
              <w:spacing w:before="0" w:after="0"/>
              <w:jc w:val="center"/>
              <w:rPr>
                <w:rFonts w:cs="Arial"/>
                <w:color w:val="000000"/>
                <w:sz w:val="18"/>
                <w:szCs w:val="18"/>
                <w:lang w:val="en-AU" w:eastAsia="en-AU"/>
              </w:rPr>
            </w:pPr>
            <w:r>
              <w:rPr>
                <w:rFonts w:cs="Arial"/>
                <w:color w:val="000000"/>
                <w:sz w:val="18"/>
                <w:szCs w:val="18"/>
                <w:lang w:val="en-AU" w:eastAsia="en-AU"/>
              </w:rPr>
              <w:t>TDP</w:t>
            </w:r>
          </w:p>
        </w:tc>
        <w:tc>
          <w:tcPr>
            <w:tcW w:w="1843" w:type="dxa"/>
            <w:shd w:val="clear" w:color="000000" w:fill="FFFFFF"/>
            <w:vAlign w:val="center"/>
            <w:hideMark/>
          </w:tcPr>
          <w:p w14:paraId="54CDA92E" w14:textId="19D2287D" w:rsidR="00FB444A" w:rsidRPr="004A5BF7" w:rsidRDefault="00D33952" w:rsidP="00FB444A">
            <w:pPr>
              <w:spacing w:before="0" w:after="0"/>
              <w:jc w:val="center"/>
              <w:rPr>
                <w:rFonts w:cs="Arial"/>
                <w:color w:val="000000"/>
                <w:sz w:val="18"/>
                <w:szCs w:val="18"/>
                <w:lang w:val="en-AU" w:eastAsia="en-AU"/>
              </w:rPr>
            </w:pPr>
            <w:r w:rsidRPr="004A5BF7">
              <w:rPr>
                <w:rFonts w:cs="Arial"/>
                <w:color w:val="000000"/>
                <w:sz w:val="18"/>
                <w:szCs w:val="18"/>
                <w:lang w:val="en-AU" w:eastAsia="en-AU"/>
              </w:rPr>
              <w:t>µ</w:t>
            </w:r>
            <w:r w:rsidRPr="00D33952">
              <w:rPr>
                <w:rFonts w:cs="Arial"/>
                <w:color w:val="000000"/>
                <w:sz w:val="18"/>
                <w:szCs w:val="18"/>
                <w:lang w:val="en-AU" w:eastAsia="en-AU"/>
              </w:rPr>
              <w:t>g L</w:t>
            </w:r>
            <w:r w:rsidRPr="0044689A">
              <w:rPr>
                <w:rFonts w:cs="Arial"/>
                <w:color w:val="000000"/>
                <w:sz w:val="18"/>
                <w:szCs w:val="18"/>
                <w:vertAlign w:val="superscript"/>
                <w:lang w:val="en-AU" w:eastAsia="en-AU"/>
              </w:rPr>
              <w:t>-1</w:t>
            </w:r>
          </w:p>
        </w:tc>
      </w:tr>
      <w:tr w:rsidR="00FB444A" w:rsidRPr="00EC2DF4" w14:paraId="5445C47D" w14:textId="77777777" w:rsidTr="00B23B73">
        <w:trPr>
          <w:trHeight w:val="300"/>
          <w:jc w:val="center"/>
        </w:trPr>
        <w:tc>
          <w:tcPr>
            <w:tcW w:w="1667" w:type="dxa"/>
            <w:vMerge/>
            <w:shd w:val="clear" w:color="000000" w:fill="FFFFFF"/>
            <w:vAlign w:val="center"/>
            <w:hideMark/>
          </w:tcPr>
          <w:p w14:paraId="64728ADB" w14:textId="77777777" w:rsidR="00FB444A" w:rsidRPr="004A5BF7" w:rsidRDefault="00FB444A" w:rsidP="00FB444A">
            <w:pPr>
              <w:spacing w:before="0" w:after="0"/>
              <w:jc w:val="left"/>
              <w:rPr>
                <w:rFonts w:cs="Arial"/>
                <w:color w:val="000000"/>
                <w:sz w:val="18"/>
                <w:szCs w:val="18"/>
                <w:lang w:val="en-AU" w:eastAsia="en-AU"/>
              </w:rPr>
            </w:pPr>
          </w:p>
        </w:tc>
        <w:tc>
          <w:tcPr>
            <w:tcW w:w="3715" w:type="dxa"/>
            <w:shd w:val="clear" w:color="000000" w:fill="FFFFFF"/>
            <w:vAlign w:val="center"/>
            <w:hideMark/>
          </w:tcPr>
          <w:p w14:paraId="1945D57E" w14:textId="77777777" w:rsidR="00FB444A" w:rsidRPr="004A5BF7" w:rsidRDefault="00FB444A" w:rsidP="00FB444A">
            <w:pPr>
              <w:spacing w:before="0" w:after="0"/>
              <w:jc w:val="left"/>
              <w:rPr>
                <w:rFonts w:cs="Arial"/>
                <w:color w:val="000000"/>
                <w:sz w:val="18"/>
                <w:szCs w:val="18"/>
                <w:lang w:val="en-AU" w:eastAsia="en-AU"/>
              </w:rPr>
            </w:pPr>
            <w:r>
              <w:rPr>
                <w:rFonts w:cs="Arial"/>
                <w:color w:val="000000"/>
                <w:sz w:val="18"/>
                <w:szCs w:val="18"/>
                <w:lang w:val="en-AU" w:eastAsia="en-AU"/>
              </w:rPr>
              <w:t>P</w:t>
            </w:r>
            <w:r w:rsidRPr="004A5BF7">
              <w:rPr>
                <w:rFonts w:cs="Arial"/>
                <w:color w:val="000000"/>
                <w:sz w:val="18"/>
                <w:szCs w:val="18"/>
                <w:lang w:val="en-AU" w:eastAsia="en-AU"/>
              </w:rPr>
              <w:t>articulate organic carbon</w:t>
            </w:r>
          </w:p>
        </w:tc>
        <w:tc>
          <w:tcPr>
            <w:tcW w:w="1417" w:type="dxa"/>
            <w:shd w:val="clear" w:color="000000" w:fill="FFFFFF"/>
            <w:vAlign w:val="center"/>
            <w:hideMark/>
          </w:tcPr>
          <w:p w14:paraId="271C05C3" w14:textId="77777777" w:rsidR="00FB444A" w:rsidRPr="004A5BF7" w:rsidRDefault="00FB444A" w:rsidP="00FB444A">
            <w:pPr>
              <w:spacing w:before="0" w:after="0"/>
              <w:jc w:val="center"/>
              <w:rPr>
                <w:rFonts w:cs="Arial"/>
                <w:color w:val="000000"/>
                <w:sz w:val="18"/>
                <w:szCs w:val="18"/>
                <w:lang w:val="en-AU" w:eastAsia="en-AU"/>
              </w:rPr>
            </w:pPr>
            <w:r w:rsidRPr="004A5BF7">
              <w:rPr>
                <w:rFonts w:cs="Arial"/>
                <w:color w:val="000000"/>
                <w:sz w:val="18"/>
                <w:szCs w:val="18"/>
                <w:lang w:val="en-AU" w:eastAsia="en-AU"/>
              </w:rPr>
              <w:t>POC</w:t>
            </w:r>
          </w:p>
        </w:tc>
        <w:tc>
          <w:tcPr>
            <w:tcW w:w="1843" w:type="dxa"/>
            <w:shd w:val="clear" w:color="000000" w:fill="FFFFFF"/>
            <w:vAlign w:val="center"/>
            <w:hideMark/>
          </w:tcPr>
          <w:p w14:paraId="7915CC26" w14:textId="2E67F337" w:rsidR="00FB444A" w:rsidRPr="004A5BF7" w:rsidRDefault="00D33952" w:rsidP="00FB444A">
            <w:pPr>
              <w:spacing w:before="0" w:after="0"/>
              <w:jc w:val="center"/>
              <w:rPr>
                <w:rFonts w:cs="Arial"/>
                <w:color w:val="000000"/>
                <w:sz w:val="18"/>
                <w:szCs w:val="18"/>
                <w:lang w:val="en-AU" w:eastAsia="en-AU"/>
              </w:rPr>
            </w:pPr>
            <w:r w:rsidRPr="004A5BF7">
              <w:rPr>
                <w:rFonts w:cs="Arial"/>
                <w:color w:val="000000"/>
                <w:sz w:val="18"/>
                <w:szCs w:val="18"/>
                <w:lang w:val="en-AU" w:eastAsia="en-AU"/>
              </w:rPr>
              <w:t>µ</w:t>
            </w:r>
            <w:r w:rsidRPr="00D33952">
              <w:rPr>
                <w:rFonts w:cs="Arial"/>
                <w:color w:val="000000"/>
                <w:sz w:val="18"/>
                <w:szCs w:val="18"/>
                <w:lang w:val="en-AU" w:eastAsia="en-AU"/>
              </w:rPr>
              <w:t>g L</w:t>
            </w:r>
            <w:r w:rsidRPr="0044689A">
              <w:rPr>
                <w:rFonts w:cs="Arial"/>
                <w:color w:val="000000"/>
                <w:sz w:val="18"/>
                <w:szCs w:val="18"/>
                <w:vertAlign w:val="superscript"/>
                <w:lang w:val="en-AU" w:eastAsia="en-AU"/>
              </w:rPr>
              <w:t>-1</w:t>
            </w:r>
          </w:p>
        </w:tc>
      </w:tr>
      <w:tr w:rsidR="00FB444A" w:rsidRPr="00EC2DF4" w14:paraId="5E00D246" w14:textId="77777777" w:rsidTr="00FB444A">
        <w:trPr>
          <w:trHeight w:val="300"/>
          <w:jc w:val="center"/>
        </w:trPr>
        <w:tc>
          <w:tcPr>
            <w:tcW w:w="1667" w:type="dxa"/>
            <w:vMerge/>
            <w:shd w:val="clear" w:color="000000" w:fill="FFFFFF"/>
            <w:vAlign w:val="center"/>
          </w:tcPr>
          <w:p w14:paraId="6E783334" w14:textId="77777777" w:rsidR="00FB444A" w:rsidRPr="004A5BF7" w:rsidRDefault="00FB444A" w:rsidP="00FB444A">
            <w:pPr>
              <w:spacing w:before="0" w:after="0"/>
              <w:jc w:val="left"/>
              <w:rPr>
                <w:rFonts w:cs="Arial"/>
                <w:color w:val="000000"/>
                <w:sz w:val="18"/>
                <w:szCs w:val="18"/>
                <w:lang w:val="en-AU" w:eastAsia="en-AU"/>
              </w:rPr>
            </w:pPr>
          </w:p>
        </w:tc>
        <w:tc>
          <w:tcPr>
            <w:tcW w:w="3715" w:type="dxa"/>
            <w:shd w:val="clear" w:color="000000" w:fill="FFFFFF"/>
            <w:vAlign w:val="center"/>
          </w:tcPr>
          <w:p w14:paraId="145137A5" w14:textId="49730390" w:rsidR="00FB444A" w:rsidRDefault="00FB444A" w:rsidP="00FB444A">
            <w:pPr>
              <w:spacing w:before="0" w:after="0"/>
              <w:jc w:val="left"/>
              <w:rPr>
                <w:rFonts w:cs="Arial"/>
                <w:color w:val="000000"/>
                <w:sz w:val="18"/>
                <w:szCs w:val="18"/>
                <w:lang w:val="en-AU" w:eastAsia="en-AU"/>
              </w:rPr>
            </w:pPr>
            <w:r>
              <w:rPr>
                <w:rFonts w:cs="Arial"/>
                <w:color w:val="000000"/>
                <w:sz w:val="18"/>
                <w:szCs w:val="18"/>
                <w:lang w:val="en-AU" w:eastAsia="en-AU"/>
              </w:rPr>
              <w:t>D</w:t>
            </w:r>
            <w:r w:rsidRPr="004A5BF7">
              <w:rPr>
                <w:rFonts w:cs="Arial"/>
                <w:color w:val="000000"/>
                <w:sz w:val="18"/>
                <w:szCs w:val="18"/>
                <w:lang w:val="en-AU" w:eastAsia="en-AU"/>
              </w:rPr>
              <w:t>issolved organic carbon</w:t>
            </w:r>
          </w:p>
        </w:tc>
        <w:tc>
          <w:tcPr>
            <w:tcW w:w="1417" w:type="dxa"/>
            <w:shd w:val="clear" w:color="000000" w:fill="FFFFFF"/>
            <w:vAlign w:val="center"/>
          </w:tcPr>
          <w:p w14:paraId="0AD08232" w14:textId="5C5C9170" w:rsidR="00FB444A" w:rsidRPr="004A5BF7" w:rsidRDefault="00FB444A" w:rsidP="00FB444A">
            <w:pPr>
              <w:spacing w:before="0" w:after="0"/>
              <w:jc w:val="center"/>
              <w:rPr>
                <w:rFonts w:cs="Arial"/>
                <w:color w:val="000000"/>
                <w:sz w:val="18"/>
                <w:szCs w:val="18"/>
                <w:lang w:val="en-AU" w:eastAsia="en-AU"/>
              </w:rPr>
            </w:pPr>
            <w:r w:rsidRPr="004A5BF7">
              <w:rPr>
                <w:rFonts w:cs="Arial"/>
                <w:color w:val="000000"/>
                <w:sz w:val="18"/>
                <w:szCs w:val="18"/>
                <w:lang w:val="en-AU" w:eastAsia="en-AU"/>
              </w:rPr>
              <w:t>DOC</w:t>
            </w:r>
          </w:p>
        </w:tc>
        <w:tc>
          <w:tcPr>
            <w:tcW w:w="1843" w:type="dxa"/>
            <w:shd w:val="clear" w:color="000000" w:fill="FFFFFF"/>
            <w:vAlign w:val="center"/>
          </w:tcPr>
          <w:p w14:paraId="7C1F760D" w14:textId="64EA5A79" w:rsidR="00FB444A" w:rsidRPr="004A5BF7" w:rsidRDefault="00D33952" w:rsidP="00FB444A">
            <w:pPr>
              <w:spacing w:before="0" w:after="0"/>
              <w:jc w:val="center"/>
              <w:rPr>
                <w:rFonts w:cs="Arial"/>
                <w:color w:val="000000"/>
                <w:sz w:val="18"/>
                <w:szCs w:val="18"/>
                <w:lang w:val="en-AU" w:eastAsia="en-AU"/>
              </w:rPr>
            </w:pPr>
            <w:r w:rsidRPr="004A5BF7">
              <w:rPr>
                <w:rFonts w:cs="Arial"/>
                <w:color w:val="000000"/>
                <w:sz w:val="18"/>
                <w:szCs w:val="18"/>
                <w:lang w:val="en-AU" w:eastAsia="en-AU"/>
              </w:rPr>
              <w:t>µ</w:t>
            </w:r>
            <w:r w:rsidRPr="00D33952">
              <w:rPr>
                <w:rFonts w:cs="Arial"/>
                <w:color w:val="000000"/>
                <w:sz w:val="18"/>
                <w:szCs w:val="18"/>
                <w:lang w:val="en-AU" w:eastAsia="en-AU"/>
              </w:rPr>
              <w:t>g L</w:t>
            </w:r>
            <w:r w:rsidRPr="0044689A">
              <w:rPr>
                <w:rFonts w:cs="Arial"/>
                <w:color w:val="000000"/>
                <w:sz w:val="18"/>
                <w:szCs w:val="18"/>
                <w:vertAlign w:val="superscript"/>
                <w:lang w:val="en-AU" w:eastAsia="en-AU"/>
              </w:rPr>
              <w:t>-1</w:t>
            </w:r>
          </w:p>
        </w:tc>
      </w:tr>
      <w:tr w:rsidR="00FB444A" w:rsidRPr="00EC2DF4" w14:paraId="70FA23DC" w14:textId="77777777" w:rsidTr="00B23B73">
        <w:trPr>
          <w:trHeight w:val="300"/>
          <w:jc w:val="center"/>
        </w:trPr>
        <w:tc>
          <w:tcPr>
            <w:tcW w:w="1667" w:type="dxa"/>
            <w:shd w:val="clear" w:color="000000" w:fill="FFFFFF"/>
            <w:vAlign w:val="center"/>
            <w:hideMark/>
          </w:tcPr>
          <w:p w14:paraId="76748858" w14:textId="77777777" w:rsidR="00FB444A" w:rsidRPr="004A5BF7" w:rsidRDefault="00FB444A" w:rsidP="00FB444A">
            <w:pPr>
              <w:spacing w:before="0" w:after="0"/>
              <w:jc w:val="left"/>
              <w:rPr>
                <w:rFonts w:cs="Arial"/>
                <w:color w:val="000000"/>
                <w:sz w:val="18"/>
                <w:szCs w:val="18"/>
                <w:lang w:val="en-AU" w:eastAsia="en-AU"/>
              </w:rPr>
            </w:pPr>
            <w:r>
              <w:rPr>
                <w:rFonts w:cs="Arial"/>
                <w:color w:val="000000"/>
                <w:sz w:val="18"/>
                <w:szCs w:val="18"/>
                <w:lang w:val="en-AU" w:eastAsia="en-AU"/>
              </w:rPr>
              <w:t>Biological</w:t>
            </w:r>
          </w:p>
        </w:tc>
        <w:tc>
          <w:tcPr>
            <w:tcW w:w="3715" w:type="dxa"/>
            <w:shd w:val="clear" w:color="000000" w:fill="FFFFFF"/>
            <w:vAlign w:val="center"/>
            <w:hideMark/>
          </w:tcPr>
          <w:p w14:paraId="6F9F8E6E" w14:textId="77777777" w:rsidR="00FB444A" w:rsidRPr="004A5BF7" w:rsidRDefault="00FB444A" w:rsidP="00FB444A">
            <w:pPr>
              <w:spacing w:before="0" w:after="0"/>
              <w:jc w:val="left"/>
              <w:rPr>
                <w:rFonts w:cs="Arial"/>
                <w:color w:val="000000"/>
                <w:sz w:val="18"/>
                <w:szCs w:val="18"/>
                <w:lang w:val="en-AU" w:eastAsia="en-AU"/>
              </w:rPr>
            </w:pPr>
            <w:r w:rsidRPr="004A5BF7">
              <w:rPr>
                <w:rFonts w:cs="Arial"/>
                <w:color w:val="000000"/>
                <w:sz w:val="18"/>
                <w:szCs w:val="18"/>
                <w:lang w:val="en-AU" w:eastAsia="en-AU"/>
              </w:rPr>
              <w:t>Chlorophyll-</w:t>
            </w:r>
            <w:r w:rsidRPr="00FA6D35">
              <w:rPr>
                <w:rFonts w:cs="Arial"/>
                <w:i/>
                <w:color w:val="000000"/>
                <w:sz w:val="18"/>
                <w:szCs w:val="18"/>
                <w:lang w:val="en-AU" w:eastAsia="en-AU"/>
              </w:rPr>
              <w:t>a</w:t>
            </w:r>
          </w:p>
        </w:tc>
        <w:tc>
          <w:tcPr>
            <w:tcW w:w="1417" w:type="dxa"/>
            <w:shd w:val="clear" w:color="000000" w:fill="FFFFFF"/>
            <w:vAlign w:val="center"/>
            <w:hideMark/>
          </w:tcPr>
          <w:p w14:paraId="5727F28B" w14:textId="76940C18" w:rsidR="00FB444A" w:rsidRPr="004A5BF7" w:rsidRDefault="00D33952" w:rsidP="00FB444A">
            <w:pPr>
              <w:spacing w:before="0" w:after="0"/>
              <w:jc w:val="center"/>
              <w:rPr>
                <w:rFonts w:cs="Arial"/>
                <w:color w:val="000000"/>
                <w:sz w:val="18"/>
                <w:szCs w:val="18"/>
                <w:lang w:val="en-AU" w:eastAsia="en-AU"/>
              </w:rPr>
            </w:pPr>
            <w:r>
              <w:rPr>
                <w:rFonts w:cs="Arial"/>
                <w:color w:val="000000"/>
                <w:sz w:val="18"/>
                <w:szCs w:val="18"/>
                <w:lang w:val="en-AU" w:eastAsia="en-AU"/>
              </w:rPr>
              <w:t>C</w:t>
            </w:r>
            <w:r w:rsidRPr="004A5BF7">
              <w:rPr>
                <w:rFonts w:cs="Arial"/>
                <w:color w:val="000000"/>
                <w:sz w:val="18"/>
                <w:szCs w:val="18"/>
                <w:lang w:val="en-AU" w:eastAsia="en-AU"/>
              </w:rPr>
              <w:t>hl</w:t>
            </w:r>
            <w:r w:rsidR="00FB444A" w:rsidRPr="004A5BF7">
              <w:rPr>
                <w:rFonts w:cs="Arial"/>
                <w:color w:val="000000"/>
                <w:sz w:val="18"/>
                <w:szCs w:val="18"/>
                <w:lang w:val="en-AU" w:eastAsia="en-AU"/>
              </w:rPr>
              <w:t>-</w:t>
            </w:r>
            <w:r w:rsidR="00FB444A" w:rsidRPr="00FA6D35">
              <w:rPr>
                <w:rFonts w:cs="Arial"/>
                <w:i/>
                <w:color w:val="000000"/>
                <w:sz w:val="18"/>
                <w:szCs w:val="18"/>
                <w:lang w:val="en-AU" w:eastAsia="en-AU"/>
              </w:rPr>
              <w:t>a</w:t>
            </w:r>
          </w:p>
        </w:tc>
        <w:tc>
          <w:tcPr>
            <w:tcW w:w="1843" w:type="dxa"/>
            <w:shd w:val="clear" w:color="000000" w:fill="FFFFFF"/>
            <w:vAlign w:val="center"/>
            <w:hideMark/>
          </w:tcPr>
          <w:p w14:paraId="32909D95" w14:textId="28A0F9F1" w:rsidR="00FB444A" w:rsidRPr="004A5BF7" w:rsidRDefault="00D33952" w:rsidP="00FB444A">
            <w:pPr>
              <w:spacing w:before="0" w:after="0"/>
              <w:jc w:val="center"/>
              <w:rPr>
                <w:rFonts w:cs="Arial"/>
                <w:color w:val="000000"/>
                <w:sz w:val="18"/>
                <w:szCs w:val="18"/>
                <w:lang w:val="en-AU" w:eastAsia="en-AU"/>
              </w:rPr>
            </w:pPr>
            <w:r w:rsidRPr="004A5BF7">
              <w:rPr>
                <w:rFonts w:cs="Arial"/>
                <w:color w:val="000000"/>
                <w:sz w:val="18"/>
                <w:szCs w:val="18"/>
                <w:lang w:val="en-AU" w:eastAsia="en-AU"/>
              </w:rPr>
              <w:t>µ</w:t>
            </w:r>
            <w:r w:rsidRPr="00D33952">
              <w:rPr>
                <w:rFonts w:cs="Arial"/>
                <w:color w:val="000000"/>
                <w:sz w:val="18"/>
                <w:szCs w:val="18"/>
                <w:lang w:val="en-AU" w:eastAsia="en-AU"/>
              </w:rPr>
              <w:t>g L</w:t>
            </w:r>
            <w:r w:rsidRPr="0044689A">
              <w:rPr>
                <w:rFonts w:cs="Arial"/>
                <w:color w:val="000000"/>
                <w:sz w:val="18"/>
                <w:szCs w:val="18"/>
                <w:vertAlign w:val="superscript"/>
                <w:lang w:val="en-AU" w:eastAsia="en-AU"/>
              </w:rPr>
              <w:t>-1</w:t>
            </w:r>
          </w:p>
        </w:tc>
      </w:tr>
      <w:tr w:rsidR="00FB444A" w:rsidRPr="00EC2DF4" w14:paraId="0D363B58" w14:textId="77777777" w:rsidTr="00B23B73">
        <w:trPr>
          <w:trHeight w:val="300"/>
          <w:jc w:val="center"/>
        </w:trPr>
        <w:tc>
          <w:tcPr>
            <w:tcW w:w="8642" w:type="dxa"/>
            <w:gridSpan w:val="4"/>
            <w:shd w:val="clear" w:color="auto" w:fill="auto"/>
            <w:noWrap/>
            <w:vAlign w:val="bottom"/>
            <w:hideMark/>
          </w:tcPr>
          <w:p w14:paraId="7D173F85" w14:textId="77777777" w:rsidR="00FB444A" w:rsidRDefault="00FB444A" w:rsidP="00FB444A">
            <w:pPr>
              <w:spacing w:before="0" w:after="0"/>
              <w:jc w:val="left"/>
              <w:rPr>
                <w:rFonts w:cs="Arial"/>
                <w:i/>
                <w:color w:val="000000"/>
                <w:sz w:val="18"/>
                <w:szCs w:val="18"/>
                <w:vertAlign w:val="subscript"/>
                <w:lang w:val="en-AU" w:eastAsia="en-AU"/>
              </w:rPr>
            </w:pPr>
            <w:r w:rsidRPr="00C25EF7">
              <w:rPr>
                <w:rFonts w:cs="Arial"/>
                <w:i/>
                <w:color w:val="000000"/>
                <w:sz w:val="18"/>
                <w:szCs w:val="18"/>
                <w:vertAlign w:val="superscript"/>
                <w:lang w:val="en-AU" w:eastAsia="en-AU"/>
              </w:rPr>
              <w:t>1</w:t>
            </w:r>
            <w:r w:rsidRPr="00C25EF7">
              <w:rPr>
                <w:rFonts w:cs="Arial"/>
                <w:i/>
                <w:color w:val="000000"/>
                <w:sz w:val="18"/>
                <w:szCs w:val="18"/>
                <w:lang w:val="en-AU" w:eastAsia="en-AU"/>
              </w:rPr>
              <w:t xml:space="preserve"> note that NO</w:t>
            </w:r>
            <w:r w:rsidRPr="00C73093">
              <w:rPr>
                <w:rFonts w:cs="Arial"/>
                <w:i/>
                <w:color w:val="000000"/>
                <w:sz w:val="18"/>
                <w:szCs w:val="18"/>
                <w:vertAlign w:val="subscript"/>
                <w:lang w:val="en-AU" w:eastAsia="en-AU"/>
              </w:rPr>
              <w:t>x</w:t>
            </w:r>
            <w:r w:rsidRPr="00C25EF7">
              <w:rPr>
                <w:rFonts w:cs="Arial"/>
                <w:i/>
                <w:color w:val="000000"/>
                <w:sz w:val="18"/>
                <w:szCs w:val="18"/>
                <w:lang w:val="en-AU" w:eastAsia="en-AU"/>
              </w:rPr>
              <w:t xml:space="preserve"> is the sum of NO</w:t>
            </w:r>
            <w:r w:rsidRPr="00C25EF7">
              <w:rPr>
                <w:rFonts w:cs="Arial"/>
                <w:i/>
                <w:color w:val="000000"/>
                <w:sz w:val="18"/>
                <w:szCs w:val="18"/>
                <w:vertAlign w:val="subscript"/>
                <w:lang w:val="en-AU" w:eastAsia="en-AU"/>
              </w:rPr>
              <w:t>2</w:t>
            </w:r>
            <w:r w:rsidRPr="00C25EF7">
              <w:rPr>
                <w:rFonts w:cs="Arial"/>
                <w:i/>
                <w:color w:val="000000"/>
                <w:sz w:val="18"/>
                <w:szCs w:val="18"/>
                <w:lang w:val="en-AU" w:eastAsia="en-AU"/>
              </w:rPr>
              <w:t xml:space="preserve"> and NO</w:t>
            </w:r>
            <w:r w:rsidRPr="00C25EF7">
              <w:rPr>
                <w:rFonts w:cs="Arial"/>
                <w:i/>
                <w:color w:val="000000"/>
                <w:sz w:val="18"/>
                <w:szCs w:val="18"/>
                <w:vertAlign w:val="subscript"/>
                <w:lang w:val="en-AU" w:eastAsia="en-AU"/>
              </w:rPr>
              <w:t>3</w:t>
            </w:r>
          </w:p>
          <w:p w14:paraId="1CB95673" w14:textId="11C326B0" w:rsidR="00FB444A" w:rsidRPr="00FB444A" w:rsidRDefault="00FB444A" w:rsidP="006B327D">
            <w:pPr>
              <w:spacing w:before="0" w:after="0"/>
              <w:jc w:val="left"/>
              <w:rPr>
                <w:rFonts w:cs="Arial"/>
                <w:i/>
                <w:color w:val="000000"/>
                <w:sz w:val="18"/>
                <w:szCs w:val="18"/>
                <w:lang w:val="en-AU" w:eastAsia="en-AU"/>
              </w:rPr>
            </w:pPr>
            <w:r w:rsidRPr="00B23B73">
              <w:rPr>
                <w:rFonts w:cs="Arial"/>
                <w:i/>
                <w:color w:val="000000"/>
                <w:sz w:val="18"/>
                <w:szCs w:val="18"/>
                <w:lang w:val="en-AU" w:eastAsia="en-AU"/>
              </w:rPr>
              <w:t>*</w:t>
            </w:r>
            <w:r w:rsidR="00F3280A">
              <w:rPr>
                <w:rFonts w:cs="Arial"/>
                <w:i/>
                <w:color w:val="000000"/>
                <w:sz w:val="18"/>
                <w:szCs w:val="18"/>
                <w:lang w:val="en-AU" w:eastAsia="en-AU"/>
              </w:rPr>
              <w:t>Derived from vertical profiles of photosynthetically active radiation and n</w:t>
            </w:r>
            <w:r w:rsidRPr="00B23B73">
              <w:rPr>
                <w:rFonts w:cs="Arial"/>
                <w:i/>
                <w:color w:val="000000"/>
                <w:sz w:val="18"/>
                <w:szCs w:val="18"/>
                <w:lang w:val="en-AU" w:eastAsia="en-AU"/>
              </w:rPr>
              <w:t>ot sampled at all sites</w:t>
            </w:r>
          </w:p>
        </w:tc>
      </w:tr>
    </w:tbl>
    <w:p w14:paraId="1F35E465" w14:textId="77777777" w:rsidR="00817A8B" w:rsidRDefault="00817A8B" w:rsidP="00817A8B">
      <w:bookmarkStart w:id="155" w:name="_Toc5451427"/>
      <w:bookmarkStart w:id="156" w:name="_Toc5451511"/>
      <w:bookmarkStart w:id="157" w:name="_Toc5451595"/>
      <w:bookmarkStart w:id="158" w:name="_Toc5458721"/>
      <w:bookmarkStart w:id="159" w:name="_Toc5458795"/>
      <w:bookmarkStart w:id="160" w:name="_Toc5459032"/>
      <w:bookmarkStart w:id="161" w:name="_Toc5459324"/>
      <w:bookmarkStart w:id="162" w:name="_Toc5609898"/>
      <w:bookmarkStart w:id="163" w:name="_Toc459158198"/>
      <w:bookmarkStart w:id="164" w:name="_Toc459158471"/>
      <w:bookmarkStart w:id="165" w:name="_Toc459158745"/>
      <w:bookmarkStart w:id="166" w:name="_Toc459209744"/>
      <w:bookmarkStart w:id="167" w:name="_Toc459328870"/>
      <w:bookmarkStart w:id="168" w:name="_Toc459329229"/>
      <w:bookmarkStart w:id="169" w:name="_Toc459329590"/>
      <w:bookmarkStart w:id="170" w:name="_Toc459329950"/>
      <w:bookmarkStart w:id="171" w:name="_Toc459330310"/>
      <w:bookmarkStart w:id="172" w:name="_Toc459330670"/>
      <w:bookmarkStart w:id="173" w:name="_Toc459331030"/>
      <w:bookmarkStart w:id="174" w:name="_Toc459331390"/>
      <w:bookmarkStart w:id="175" w:name="_Toc459331750"/>
      <w:bookmarkStart w:id="176" w:name="_Toc459158199"/>
      <w:bookmarkStart w:id="177" w:name="_Toc459158472"/>
      <w:bookmarkStart w:id="178" w:name="_Toc459158746"/>
      <w:bookmarkStart w:id="179" w:name="_Toc459209745"/>
      <w:bookmarkStart w:id="180" w:name="_Toc459328871"/>
      <w:bookmarkStart w:id="181" w:name="_Toc459329230"/>
      <w:bookmarkStart w:id="182" w:name="_Toc459329591"/>
      <w:bookmarkStart w:id="183" w:name="_Toc459329951"/>
      <w:bookmarkStart w:id="184" w:name="_Toc459330311"/>
      <w:bookmarkStart w:id="185" w:name="_Toc459330671"/>
      <w:bookmarkStart w:id="186" w:name="_Toc459331031"/>
      <w:bookmarkStart w:id="187" w:name="_Toc459331391"/>
      <w:bookmarkStart w:id="188" w:name="_Toc459331751"/>
      <w:bookmarkStart w:id="189" w:name="_Toc459158200"/>
      <w:bookmarkStart w:id="190" w:name="_Toc459158473"/>
      <w:bookmarkStart w:id="191" w:name="_Toc459158747"/>
      <w:bookmarkStart w:id="192" w:name="_Toc459209746"/>
      <w:bookmarkStart w:id="193" w:name="_Toc459328872"/>
      <w:bookmarkStart w:id="194" w:name="_Toc459329231"/>
      <w:bookmarkStart w:id="195" w:name="_Toc459329592"/>
      <w:bookmarkStart w:id="196" w:name="_Toc459329952"/>
      <w:bookmarkStart w:id="197" w:name="_Toc459330312"/>
      <w:bookmarkStart w:id="198" w:name="_Toc459330672"/>
      <w:bookmarkStart w:id="199" w:name="_Toc459331032"/>
      <w:bookmarkStart w:id="200" w:name="_Toc459331392"/>
      <w:bookmarkStart w:id="201" w:name="_Toc459331752"/>
      <w:bookmarkStart w:id="202" w:name="_Toc459158207"/>
      <w:bookmarkStart w:id="203" w:name="_Toc459158480"/>
      <w:bookmarkStart w:id="204" w:name="_Toc459158754"/>
      <w:bookmarkStart w:id="205" w:name="_Toc459209753"/>
      <w:bookmarkStart w:id="206" w:name="_Toc459328879"/>
      <w:bookmarkStart w:id="207" w:name="_Toc459329238"/>
      <w:bookmarkStart w:id="208" w:name="_Toc459329599"/>
      <w:bookmarkStart w:id="209" w:name="_Toc459329959"/>
      <w:bookmarkStart w:id="210" w:name="_Toc459330319"/>
      <w:bookmarkStart w:id="211" w:name="_Toc459330679"/>
      <w:bookmarkStart w:id="212" w:name="_Toc459331039"/>
      <w:bookmarkStart w:id="213" w:name="_Toc459331399"/>
      <w:bookmarkStart w:id="214" w:name="_Toc459331759"/>
      <w:bookmarkStart w:id="215" w:name="_Toc459158208"/>
      <w:bookmarkStart w:id="216" w:name="_Toc459158481"/>
      <w:bookmarkStart w:id="217" w:name="_Toc459158755"/>
      <w:bookmarkStart w:id="218" w:name="_Toc459209754"/>
      <w:bookmarkStart w:id="219" w:name="_Toc459328880"/>
      <w:bookmarkStart w:id="220" w:name="_Toc459329239"/>
      <w:bookmarkStart w:id="221" w:name="_Toc459329600"/>
      <w:bookmarkStart w:id="222" w:name="_Toc459329960"/>
      <w:bookmarkStart w:id="223" w:name="_Toc459330320"/>
      <w:bookmarkStart w:id="224" w:name="_Toc459330680"/>
      <w:bookmarkStart w:id="225" w:name="_Toc459331040"/>
      <w:bookmarkStart w:id="226" w:name="_Toc459331400"/>
      <w:bookmarkStart w:id="227" w:name="_Toc459331760"/>
      <w:bookmarkStart w:id="228" w:name="_Toc459158209"/>
      <w:bookmarkStart w:id="229" w:name="_Toc459158482"/>
      <w:bookmarkStart w:id="230" w:name="_Toc459158756"/>
      <w:bookmarkStart w:id="231" w:name="_Toc459209755"/>
      <w:bookmarkStart w:id="232" w:name="_Toc459328881"/>
      <w:bookmarkStart w:id="233" w:name="_Toc459329240"/>
      <w:bookmarkStart w:id="234" w:name="_Toc459329601"/>
      <w:bookmarkStart w:id="235" w:name="_Toc459329961"/>
      <w:bookmarkStart w:id="236" w:name="_Toc459330321"/>
      <w:bookmarkStart w:id="237" w:name="_Toc459330681"/>
      <w:bookmarkStart w:id="238" w:name="_Toc459331041"/>
      <w:bookmarkStart w:id="239" w:name="_Toc459331401"/>
      <w:bookmarkStart w:id="240" w:name="_Toc459331761"/>
      <w:bookmarkStart w:id="241" w:name="_Toc459158210"/>
      <w:bookmarkStart w:id="242" w:name="_Toc459158483"/>
      <w:bookmarkStart w:id="243" w:name="_Toc459158757"/>
      <w:bookmarkStart w:id="244" w:name="_Toc459209756"/>
      <w:bookmarkStart w:id="245" w:name="_Toc459328882"/>
      <w:bookmarkStart w:id="246" w:name="_Toc459329241"/>
      <w:bookmarkStart w:id="247" w:name="_Toc459329602"/>
      <w:bookmarkStart w:id="248" w:name="_Toc459329962"/>
      <w:bookmarkStart w:id="249" w:name="_Toc459330322"/>
      <w:bookmarkStart w:id="250" w:name="_Toc459330682"/>
      <w:bookmarkStart w:id="251" w:name="_Toc459331042"/>
      <w:bookmarkStart w:id="252" w:name="_Toc459331402"/>
      <w:bookmarkStart w:id="253" w:name="_Toc459331762"/>
      <w:bookmarkStart w:id="254" w:name="_Toc459158211"/>
      <w:bookmarkStart w:id="255" w:name="_Toc459158484"/>
      <w:bookmarkStart w:id="256" w:name="_Toc459158758"/>
      <w:bookmarkStart w:id="257" w:name="_Toc459209757"/>
      <w:bookmarkStart w:id="258" w:name="_Toc459328883"/>
      <w:bookmarkStart w:id="259" w:name="_Toc459329242"/>
      <w:bookmarkStart w:id="260" w:name="_Toc459329603"/>
      <w:bookmarkStart w:id="261" w:name="_Toc459329963"/>
      <w:bookmarkStart w:id="262" w:name="_Toc459330323"/>
      <w:bookmarkStart w:id="263" w:name="_Toc459330683"/>
      <w:bookmarkStart w:id="264" w:name="_Toc459331043"/>
      <w:bookmarkStart w:id="265" w:name="_Toc459331403"/>
      <w:bookmarkStart w:id="266" w:name="_Toc459331763"/>
      <w:bookmarkStart w:id="267" w:name="_Toc459158212"/>
      <w:bookmarkStart w:id="268" w:name="_Toc459158485"/>
      <w:bookmarkStart w:id="269" w:name="_Toc459158759"/>
      <w:bookmarkStart w:id="270" w:name="_Toc459209758"/>
      <w:bookmarkStart w:id="271" w:name="_Toc459328884"/>
      <w:bookmarkStart w:id="272" w:name="_Toc459329243"/>
      <w:bookmarkStart w:id="273" w:name="_Toc459329604"/>
      <w:bookmarkStart w:id="274" w:name="_Toc459329964"/>
      <w:bookmarkStart w:id="275" w:name="_Toc459330324"/>
      <w:bookmarkStart w:id="276" w:name="_Toc459330684"/>
      <w:bookmarkStart w:id="277" w:name="_Toc459331044"/>
      <w:bookmarkStart w:id="278" w:name="_Toc459331404"/>
      <w:bookmarkStart w:id="279" w:name="_Toc459331764"/>
      <w:bookmarkStart w:id="280" w:name="_Toc459158213"/>
      <w:bookmarkStart w:id="281" w:name="_Toc459158486"/>
      <w:bookmarkStart w:id="282" w:name="_Toc459158760"/>
      <w:bookmarkStart w:id="283" w:name="_Toc459209759"/>
      <w:bookmarkStart w:id="284" w:name="_Toc459328885"/>
      <w:bookmarkStart w:id="285" w:name="_Toc459329244"/>
      <w:bookmarkStart w:id="286" w:name="_Toc459329605"/>
      <w:bookmarkStart w:id="287" w:name="_Toc459329965"/>
      <w:bookmarkStart w:id="288" w:name="_Toc459330325"/>
      <w:bookmarkStart w:id="289" w:name="_Toc459330685"/>
      <w:bookmarkStart w:id="290" w:name="_Toc459331045"/>
      <w:bookmarkStart w:id="291" w:name="_Toc459331405"/>
      <w:bookmarkStart w:id="292" w:name="_Toc459331765"/>
      <w:bookmarkStart w:id="293" w:name="_Toc459158214"/>
      <w:bookmarkStart w:id="294" w:name="_Toc459158487"/>
      <w:bookmarkStart w:id="295" w:name="_Toc459158761"/>
      <w:bookmarkStart w:id="296" w:name="_Toc459209760"/>
      <w:bookmarkStart w:id="297" w:name="_Toc459328886"/>
      <w:bookmarkStart w:id="298" w:name="_Toc459329245"/>
      <w:bookmarkStart w:id="299" w:name="_Toc459329606"/>
      <w:bookmarkStart w:id="300" w:name="_Toc459329966"/>
      <w:bookmarkStart w:id="301" w:name="_Toc459330326"/>
      <w:bookmarkStart w:id="302" w:name="_Toc459330686"/>
      <w:bookmarkStart w:id="303" w:name="_Toc459331046"/>
      <w:bookmarkStart w:id="304" w:name="_Toc459331406"/>
      <w:bookmarkStart w:id="305" w:name="_Toc459331766"/>
      <w:bookmarkStart w:id="306" w:name="_Toc459158215"/>
      <w:bookmarkStart w:id="307" w:name="_Toc459158488"/>
      <w:bookmarkStart w:id="308" w:name="_Toc459158762"/>
      <w:bookmarkStart w:id="309" w:name="_Toc459209761"/>
      <w:bookmarkStart w:id="310" w:name="_Toc459328887"/>
      <w:bookmarkStart w:id="311" w:name="_Toc459329246"/>
      <w:bookmarkStart w:id="312" w:name="_Toc459329607"/>
      <w:bookmarkStart w:id="313" w:name="_Toc459329967"/>
      <w:bookmarkStart w:id="314" w:name="_Toc459330327"/>
      <w:bookmarkStart w:id="315" w:name="_Toc459330687"/>
      <w:bookmarkStart w:id="316" w:name="_Toc459331047"/>
      <w:bookmarkStart w:id="317" w:name="_Toc459331407"/>
      <w:bookmarkStart w:id="318" w:name="_Toc459331767"/>
      <w:bookmarkStart w:id="319" w:name="_Toc459158217"/>
      <w:bookmarkStart w:id="320" w:name="_Toc459158490"/>
      <w:bookmarkStart w:id="321" w:name="_Toc459158764"/>
      <w:bookmarkStart w:id="322" w:name="_Toc459209763"/>
      <w:bookmarkStart w:id="323" w:name="_Toc459328889"/>
      <w:bookmarkStart w:id="324" w:name="_Toc459329248"/>
      <w:bookmarkStart w:id="325" w:name="_Toc459329609"/>
      <w:bookmarkStart w:id="326" w:name="_Toc459329969"/>
      <w:bookmarkStart w:id="327" w:name="_Toc459330329"/>
      <w:bookmarkStart w:id="328" w:name="_Toc459330689"/>
      <w:bookmarkStart w:id="329" w:name="_Toc459331049"/>
      <w:bookmarkStart w:id="330" w:name="_Toc459331409"/>
      <w:bookmarkStart w:id="331" w:name="_Toc459331769"/>
      <w:bookmarkStart w:id="332" w:name="_Toc459158223"/>
      <w:bookmarkStart w:id="333" w:name="_Toc459158496"/>
      <w:bookmarkStart w:id="334" w:name="_Toc459158770"/>
      <w:bookmarkStart w:id="335" w:name="_Toc459209769"/>
      <w:bookmarkStart w:id="336" w:name="_Toc459328895"/>
      <w:bookmarkStart w:id="337" w:name="_Toc459329254"/>
      <w:bookmarkStart w:id="338" w:name="_Toc459329615"/>
      <w:bookmarkStart w:id="339" w:name="_Toc459329975"/>
      <w:bookmarkStart w:id="340" w:name="_Toc459330335"/>
      <w:bookmarkStart w:id="341" w:name="_Toc459330695"/>
      <w:bookmarkStart w:id="342" w:name="_Toc459331055"/>
      <w:bookmarkStart w:id="343" w:name="_Toc459331415"/>
      <w:bookmarkStart w:id="344" w:name="_Toc459331775"/>
      <w:bookmarkStart w:id="345" w:name="_Toc459158224"/>
      <w:bookmarkStart w:id="346" w:name="_Toc459158497"/>
      <w:bookmarkStart w:id="347" w:name="_Toc459158771"/>
      <w:bookmarkStart w:id="348" w:name="_Toc459209770"/>
      <w:bookmarkStart w:id="349" w:name="_Toc459328896"/>
      <w:bookmarkStart w:id="350" w:name="_Toc459329255"/>
      <w:bookmarkStart w:id="351" w:name="_Toc459329616"/>
      <w:bookmarkStart w:id="352" w:name="_Toc459329976"/>
      <w:bookmarkStart w:id="353" w:name="_Toc459330336"/>
      <w:bookmarkStart w:id="354" w:name="_Toc459330696"/>
      <w:bookmarkStart w:id="355" w:name="_Toc459331056"/>
      <w:bookmarkStart w:id="356" w:name="_Toc459331416"/>
      <w:bookmarkStart w:id="357" w:name="_Toc459331776"/>
      <w:bookmarkStart w:id="358" w:name="_Toc459158225"/>
      <w:bookmarkStart w:id="359" w:name="_Toc459158498"/>
      <w:bookmarkStart w:id="360" w:name="_Toc459158772"/>
      <w:bookmarkStart w:id="361" w:name="_Toc459209771"/>
      <w:bookmarkStart w:id="362" w:name="_Toc459328897"/>
      <w:bookmarkStart w:id="363" w:name="_Toc459329256"/>
      <w:bookmarkStart w:id="364" w:name="_Toc459329617"/>
      <w:bookmarkStart w:id="365" w:name="_Toc459329977"/>
      <w:bookmarkStart w:id="366" w:name="_Toc459330337"/>
      <w:bookmarkStart w:id="367" w:name="_Toc459330697"/>
      <w:bookmarkStart w:id="368" w:name="_Toc459331057"/>
      <w:bookmarkStart w:id="369" w:name="_Toc459331417"/>
      <w:bookmarkStart w:id="370" w:name="_Toc459331777"/>
      <w:bookmarkStart w:id="371" w:name="_Toc459158226"/>
      <w:bookmarkStart w:id="372" w:name="_Toc459158499"/>
      <w:bookmarkStart w:id="373" w:name="_Toc459158773"/>
      <w:bookmarkStart w:id="374" w:name="_Toc459209772"/>
      <w:bookmarkStart w:id="375" w:name="_Toc459328898"/>
      <w:bookmarkStart w:id="376" w:name="_Toc459329257"/>
      <w:bookmarkStart w:id="377" w:name="_Toc459329618"/>
      <w:bookmarkStart w:id="378" w:name="_Toc459329978"/>
      <w:bookmarkStart w:id="379" w:name="_Toc459330338"/>
      <w:bookmarkStart w:id="380" w:name="_Toc459330698"/>
      <w:bookmarkStart w:id="381" w:name="_Toc459331058"/>
      <w:bookmarkStart w:id="382" w:name="_Toc459331418"/>
      <w:bookmarkStart w:id="383" w:name="_Toc459331778"/>
      <w:bookmarkStart w:id="384" w:name="_Toc459158227"/>
      <w:bookmarkStart w:id="385" w:name="_Toc459158500"/>
      <w:bookmarkStart w:id="386" w:name="_Toc459158774"/>
      <w:bookmarkStart w:id="387" w:name="_Toc459209773"/>
      <w:bookmarkStart w:id="388" w:name="_Toc459328899"/>
      <w:bookmarkStart w:id="389" w:name="_Toc459329258"/>
      <w:bookmarkStart w:id="390" w:name="_Toc459329619"/>
      <w:bookmarkStart w:id="391" w:name="_Toc459329979"/>
      <w:bookmarkStart w:id="392" w:name="_Toc459330339"/>
      <w:bookmarkStart w:id="393" w:name="_Toc459330699"/>
      <w:bookmarkStart w:id="394" w:name="_Toc459331059"/>
      <w:bookmarkStart w:id="395" w:name="_Toc459331419"/>
      <w:bookmarkStart w:id="396" w:name="_Toc459331779"/>
      <w:bookmarkStart w:id="397" w:name="_Toc459158228"/>
      <w:bookmarkStart w:id="398" w:name="_Toc459158501"/>
      <w:bookmarkStart w:id="399" w:name="_Toc459158775"/>
      <w:bookmarkStart w:id="400" w:name="_Toc459209774"/>
      <w:bookmarkStart w:id="401" w:name="_Toc459328900"/>
      <w:bookmarkStart w:id="402" w:name="_Toc459329259"/>
      <w:bookmarkStart w:id="403" w:name="_Toc459329620"/>
      <w:bookmarkStart w:id="404" w:name="_Toc459329980"/>
      <w:bookmarkStart w:id="405" w:name="_Toc459330340"/>
      <w:bookmarkStart w:id="406" w:name="_Toc459330700"/>
      <w:bookmarkStart w:id="407" w:name="_Toc459331060"/>
      <w:bookmarkStart w:id="408" w:name="_Toc459331420"/>
      <w:bookmarkStart w:id="409" w:name="_Toc459331780"/>
      <w:bookmarkStart w:id="410" w:name="_Toc459158229"/>
      <w:bookmarkStart w:id="411" w:name="_Toc459158502"/>
      <w:bookmarkStart w:id="412" w:name="_Toc459158776"/>
      <w:bookmarkStart w:id="413" w:name="_Toc459209775"/>
      <w:bookmarkStart w:id="414" w:name="_Toc459328901"/>
      <w:bookmarkStart w:id="415" w:name="_Toc459329260"/>
      <w:bookmarkStart w:id="416" w:name="_Toc459329621"/>
      <w:bookmarkStart w:id="417" w:name="_Toc459329981"/>
      <w:bookmarkStart w:id="418" w:name="_Toc459330341"/>
      <w:bookmarkStart w:id="419" w:name="_Toc459330701"/>
      <w:bookmarkStart w:id="420" w:name="_Toc459331061"/>
      <w:bookmarkStart w:id="421" w:name="_Toc459331421"/>
      <w:bookmarkStart w:id="422" w:name="_Toc459331781"/>
      <w:bookmarkStart w:id="423" w:name="_Toc459158230"/>
      <w:bookmarkStart w:id="424" w:name="_Toc459158503"/>
      <w:bookmarkStart w:id="425" w:name="_Toc459158777"/>
      <w:bookmarkStart w:id="426" w:name="_Toc459209776"/>
      <w:bookmarkStart w:id="427" w:name="_Toc459328902"/>
      <w:bookmarkStart w:id="428" w:name="_Toc459329261"/>
      <w:bookmarkStart w:id="429" w:name="_Toc459329622"/>
      <w:bookmarkStart w:id="430" w:name="_Toc459329982"/>
      <w:bookmarkStart w:id="431" w:name="_Toc459330342"/>
      <w:bookmarkStart w:id="432" w:name="_Toc459330702"/>
      <w:bookmarkStart w:id="433" w:name="_Toc459331062"/>
      <w:bookmarkStart w:id="434" w:name="_Toc459331422"/>
      <w:bookmarkStart w:id="435" w:name="_Toc459331782"/>
      <w:bookmarkStart w:id="436" w:name="_Toc459158231"/>
      <w:bookmarkStart w:id="437" w:name="_Toc459158504"/>
      <w:bookmarkStart w:id="438" w:name="_Toc459158778"/>
      <w:bookmarkStart w:id="439" w:name="_Toc459209777"/>
      <w:bookmarkStart w:id="440" w:name="_Toc459328903"/>
      <w:bookmarkStart w:id="441" w:name="_Toc459329262"/>
      <w:bookmarkStart w:id="442" w:name="_Toc459329623"/>
      <w:bookmarkStart w:id="443" w:name="_Toc459329983"/>
      <w:bookmarkStart w:id="444" w:name="_Toc459330343"/>
      <w:bookmarkStart w:id="445" w:name="_Toc459330703"/>
      <w:bookmarkStart w:id="446" w:name="_Toc459331063"/>
      <w:bookmarkStart w:id="447" w:name="_Toc459331423"/>
      <w:bookmarkStart w:id="448" w:name="_Toc459331783"/>
      <w:bookmarkStart w:id="449" w:name="_Toc459158232"/>
      <w:bookmarkStart w:id="450" w:name="_Toc459158505"/>
      <w:bookmarkStart w:id="451" w:name="_Toc459158779"/>
      <w:bookmarkStart w:id="452" w:name="_Toc459209778"/>
      <w:bookmarkStart w:id="453" w:name="_Toc459328904"/>
      <w:bookmarkStart w:id="454" w:name="_Toc459329263"/>
      <w:bookmarkStart w:id="455" w:name="_Toc459329624"/>
      <w:bookmarkStart w:id="456" w:name="_Toc459329984"/>
      <w:bookmarkStart w:id="457" w:name="_Toc459330344"/>
      <w:bookmarkStart w:id="458" w:name="_Toc459330704"/>
      <w:bookmarkStart w:id="459" w:name="_Toc459331064"/>
      <w:bookmarkStart w:id="460" w:name="_Toc459331424"/>
      <w:bookmarkStart w:id="461" w:name="_Toc459331784"/>
      <w:bookmarkStart w:id="462" w:name="_Toc459158233"/>
      <w:bookmarkStart w:id="463" w:name="_Toc459158506"/>
      <w:bookmarkStart w:id="464" w:name="_Toc459158780"/>
      <w:bookmarkStart w:id="465" w:name="_Toc459209779"/>
      <w:bookmarkStart w:id="466" w:name="_Toc459328905"/>
      <w:bookmarkStart w:id="467" w:name="_Toc459329264"/>
      <w:bookmarkStart w:id="468" w:name="_Toc459329625"/>
      <w:bookmarkStart w:id="469" w:name="_Toc459329985"/>
      <w:bookmarkStart w:id="470" w:name="_Toc459330345"/>
      <w:bookmarkStart w:id="471" w:name="_Toc459330705"/>
      <w:bookmarkStart w:id="472" w:name="_Toc459331065"/>
      <w:bookmarkStart w:id="473" w:name="_Toc459331425"/>
      <w:bookmarkStart w:id="474" w:name="_Toc459331785"/>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p>
    <w:p w14:paraId="246BBD46" w14:textId="096F0E09" w:rsidR="00803656" w:rsidRPr="00FF1285" w:rsidRDefault="00803656" w:rsidP="00B828FF">
      <w:pPr>
        <w:pStyle w:val="Heading2"/>
      </w:pPr>
      <w:bookmarkStart w:id="475" w:name="_Toc11410740"/>
      <w:r w:rsidRPr="00EB32ED">
        <w:t>Water quality sampling</w:t>
      </w:r>
      <w:bookmarkEnd w:id="475"/>
      <w:r w:rsidRPr="00EB32ED">
        <w:t xml:space="preserve"> </w:t>
      </w:r>
    </w:p>
    <w:p w14:paraId="1E8E1749" w14:textId="7BF398E1" w:rsidR="00F3280A" w:rsidRDefault="00803656" w:rsidP="0097272C">
      <w:pPr>
        <w:spacing w:before="0" w:after="160" w:line="259" w:lineRule="auto"/>
        <w:jc w:val="left"/>
        <w:rPr>
          <w:rFonts w:eastAsia="MS Mincho"/>
          <w:lang w:val="en-AU"/>
        </w:rPr>
      </w:pPr>
      <w:r w:rsidRPr="009D33A3">
        <w:rPr>
          <w:rFonts w:eastAsia="MS Mincho"/>
          <w:lang w:val="en-AU"/>
        </w:rPr>
        <w:t xml:space="preserve">At each of the sampling locations </w:t>
      </w:r>
      <w:r w:rsidRPr="009D33A3">
        <w:rPr>
          <w:lang w:val="en-AU"/>
        </w:rPr>
        <w:t>(</w:t>
      </w:r>
      <w:r w:rsidR="00817A8B">
        <w:rPr>
          <w:lang w:val="en-AU"/>
        </w:rPr>
        <w:fldChar w:fldCharType="begin"/>
      </w:r>
      <w:r w:rsidR="00817A8B">
        <w:rPr>
          <w:lang w:val="en-AU"/>
        </w:rPr>
        <w:instrText xml:space="preserve"> REF _Ref10533694 \h </w:instrText>
      </w:r>
      <w:r w:rsidR="00817A8B">
        <w:rPr>
          <w:lang w:val="en-AU"/>
        </w:rPr>
      </w:r>
      <w:r w:rsidR="00817A8B">
        <w:rPr>
          <w:lang w:val="en-AU"/>
        </w:rPr>
        <w:fldChar w:fldCharType="separate"/>
      </w:r>
      <w:r w:rsidR="00335316">
        <w:t xml:space="preserve">Figure </w:t>
      </w:r>
      <w:r w:rsidR="00335316">
        <w:rPr>
          <w:noProof/>
        </w:rPr>
        <w:t>2</w:t>
      </w:r>
      <w:r w:rsidR="00335316">
        <w:noBreakHyphen/>
      </w:r>
      <w:r w:rsidR="00335316">
        <w:rPr>
          <w:noProof/>
        </w:rPr>
        <w:t>1</w:t>
      </w:r>
      <w:r w:rsidR="00817A8B">
        <w:rPr>
          <w:lang w:val="en-AU"/>
        </w:rPr>
        <w:fldChar w:fldCharType="end"/>
      </w:r>
      <w:r w:rsidR="003242F1">
        <w:rPr>
          <w:lang w:val="en-AU"/>
        </w:rPr>
        <w:t xml:space="preserve">, </w:t>
      </w:r>
      <w:r w:rsidR="00BF6D29">
        <w:rPr>
          <w:lang w:val="en-AU"/>
        </w:rPr>
        <w:t>Appendix C</w:t>
      </w:r>
      <w:r w:rsidRPr="009D33A3">
        <w:rPr>
          <w:lang w:val="en-AU"/>
        </w:rPr>
        <w:t>)</w:t>
      </w:r>
      <w:r w:rsidRPr="009D33A3">
        <w:rPr>
          <w:rFonts w:eastAsia="MS Mincho"/>
          <w:lang w:val="en-AU"/>
        </w:rPr>
        <w:t xml:space="preserve">, vertical profiles of water </w:t>
      </w:r>
      <w:r w:rsidR="00882B0C">
        <w:rPr>
          <w:rFonts w:eastAsia="MS Mincho"/>
          <w:lang w:val="en-AU"/>
        </w:rPr>
        <w:t xml:space="preserve">salinity and </w:t>
      </w:r>
      <w:r w:rsidRPr="009D33A3">
        <w:rPr>
          <w:rFonts w:eastAsia="MS Mincho"/>
          <w:lang w:val="en-AU"/>
        </w:rPr>
        <w:t xml:space="preserve">temperature were measured with a </w:t>
      </w:r>
      <w:bookmarkStart w:id="476" w:name="_Hlk515911999"/>
      <w:r w:rsidRPr="009D33A3">
        <w:rPr>
          <w:rFonts w:eastAsia="MS Mincho"/>
          <w:lang w:val="en-AU"/>
        </w:rPr>
        <w:t xml:space="preserve">Conductivity Temperature Depth </w:t>
      </w:r>
      <w:r w:rsidR="003B4C88" w:rsidRPr="009D33A3">
        <w:rPr>
          <w:rFonts w:eastAsia="MS Mincho"/>
          <w:lang w:val="en-AU"/>
        </w:rPr>
        <w:t>(CTD)</w:t>
      </w:r>
      <w:r w:rsidR="003B4C88">
        <w:rPr>
          <w:rFonts w:eastAsia="MS Mincho"/>
          <w:lang w:val="en-AU"/>
        </w:rPr>
        <w:t xml:space="preserve"> </w:t>
      </w:r>
      <w:r w:rsidRPr="009D33A3">
        <w:rPr>
          <w:rFonts w:eastAsia="MS Mincho"/>
          <w:lang w:val="en-AU"/>
        </w:rPr>
        <w:t xml:space="preserve">profiler </w:t>
      </w:r>
      <w:r w:rsidR="003B4C88">
        <w:rPr>
          <w:rFonts w:eastAsia="MS Mincho"/>
          <w:lang w:val="en-AU"/>
        </w:rPr>
        <w:t>(</w:t>
      </w:r>
      <w:r w:rsidR="003B4C88" w:rsidRPr="00A40196">
        <w:rPr>
          <w:rFonts w:eastAsia="MS Mincho"/>
          <w:lang w:val="en-AU"/>
        </w:rPr>
        <w:t>Sea-Bird Electronics SBE19</w:t>
      </w:r>
      <w:r w:rsidR="009C6353">
        <w:rPr>
          <w:rFonts w:eastAsia="MS Mincho"/>
          <w:lang w:val="en-AU"/>
        </w:rPr>
        <w:t>plus</w:t>
      </w:r>
      <w:r w:rsidR="003B4C88">
        <w:rPr>
          <w:rFonts w:eastAsia="MS Mincho"/>
          <w:lang w:val="en-AU"/>
        </w:rPr>
        <w:t>)</w:t>
      </w:r>
      <w:r w:rsidRPr="009D33A3">
        <w:rPr>
          <w:rFonts w:eastAsia="MS Mincho"/>
          <w:lang w:val="en-AU"/>
        </w:rPr>
        <w:t xml:space="preserve">. </w:t>
      </w:r>
      <w:bookmarkEnd w:id="476"/>
      <w:r w:rsidRPr="009D33A3">
        <w:rPr>
          <w:rFonts w:eastAsia="MS Mincho"/>
          <w:lang w:val="en-AU"/>
        </w:rPr>
        <w:t xml:space="preserve">CTD </w:t>
      </w:r>
      <w:r w:rsidR="00ED6F5F">
        <w:rPr>
          <w:rFonts w:eastAsia="MS Mincho"/>
          <w:lang w:val="en-AU"/>
        </w:rPr>
        <w:t>profiles</w:t>
      </w:r>
      <w:r w:rsidR="00ED6F5F" w:rsidRPr="009D33A3">
        <w:rPr>
          <w:rFonts w:eastAsia="MS Mincho"/>
          <w:lang w:val="en-AU"/>
        </w:rPr>
        <w:t xml:space="preserve"> </w:t>
      </w:r>
      <w:r w:rsidRPr="009D33A3">
        <w:rPr>
          <w:rFonts w:eastAsia="MS Mincho"/>
          <w:lang w:val="en-AU"/>
        </w:rPr>
        <w:t xml:space="preserve">are used to characterise the water column and </w:t>
      </w:r>
      <w:r w:rsidR="0042028E">
        <w:rPr>
          <w:rFonts w:eastAsia="MS Mincho"/>
          <w:lang w:val="en-AU"/>
        </w:rPr>
        <w:t>to</w:t>
      </w:r>
      <w:r w:rsidRPr="009D33A3">
        <w:rPr>
          <w:rFonts w:eastAsia="MS Mincho"/>
          <w:lang w:val="en-AU"/>
        </w:rPr>
        <w:t xml:space="preserve"> identify</w:t>
      </w:r>
      <w:r w:rsidR="003B4C88">
        <w:rPr>
          <w:rFonts w:eastAsia="MS Mincho"/>
          <w:lang w:val="en-AU"/>
        </w:rPr>
        <w:t xml:space="preserve"> </w:t>
      </w:r>
      <w:r w:rsidR="00ED6F5F">
        <w:rPr>
          <w:rFonts w:eastAsia="MS Mincho"/>
          <w:lang w:val="en-AU"/>
        </w:rPr>
        <w:t>its</w:t>
      </w:r>
      <w:r w:rsidR="003B4C88">
        <w:rPr>
          <w:rFonts w:eastAsia="MS Mincho"/>
          <w:lang w:val="en-AU"/>
        </w:rPr>
        <w:t xml:space="preserve"> state of vertical </w:t>
      </w:r>
      <w:r w:rsidRPr="009D33A3">
        <w:rPr>
          <w:rFonts w:eastAsia="MS Mincho"/>
          <w:lang w:val="en-AU"/>
        </w:rPr>
        <w:t>mix</w:t>
      </w:r>
      <w:r w:rsidR="00ED6F5F">
        <w:rPr>
          <w:rFonts w:eastAsia="MS Mincho"/>
          <w:lang w:val="en-AU"/>
        </w:rPr>
        <w:t>ing</w:t>
      </w:r>
      <w:r w:rsidRPr="009D33A3">
        <w:rPr>
          <w:rFonts w:eastAsia="MS Mincho"/>
          <w:lang w:val="en-AU"/>
        </w:rPr>
        <w:t xml:space="preserve">. </w:t>
      </w:r>
      <w:r w:rsidR="00F3280A">
        <w:rPr>
          <w:rFonts w:eastAsia="MS Mincho"/>
          <w:lang w:val="en-AU"/>
        </w:rPr>
        <w:t xml:space="preserve">Some CTD profiles included measurements of photosynthetically active radiation (PAR), which were used to derive </w:t>
      </w:r>
      <w:r w:rsidR="00F3280A">
        <w:rPr>
          <w:rFonts w:cs="Plantin"/>
          <w:lang w:val="en-AU"/>
        </w:rPr>
        <w:t xml:space="preserve">the </w:t>
      </w:r>
      <w:r w:rsidR="00F3280A" w:rsidRPr="009D33A3">
        <w:rPr>
          <w:lang w:val="en-AU"/>
        </w:rPr>
        <w:t xml:space="preserve">light </w:t>
      </w:r>
      <w:r w:rsidR="00F3280A">
        <w:rPr>
          <w:lang w:val="en-AU"/>
        </w:rPr>
        <w:t>attenuation</w:t>
      </w:r>
      <w:r w:rsidR="00F3280A" w:rsidRPr="009D33A3">
        <w:rPr>
          <w:lang w:val="en-AU"/>
        </w:rPr>
        <w:t xml:space="preserve"> coefficient (</w:t>
      </w:r>
      <w:r w:rsidR="00F3280A" w:rsidRPr="00C06D12">
        <w:rPr>
          <w:i/>
          <w:lang w:val="en-AU"/>
        </w:rPr>
        <w:t>K</w:t>
      </w:r>
      <w:r w:rsidR="00F3280A" w:rsidRPr="00C06D12">
        <w:rPr>
          <w:vertAlign w:val="subscript"/>
          <w:lang w:val="en-AU"/>
        </w:rPr>
        <w:t>D</w:t>
      </w:r>
      <w:r w:rsidR="00F3280A" w:rsidRPr="009D33A3">
        <w:rPr>
          <w:lang w:val="en-AU"/>
        </w:rPr>
        <w:t>)</w:t>
      </w:r>
      <w:r w:rsidR="00F3280A">
        <w:rPr>
          <w:lang w:val="en-AU"/>
        </w:rPr>
        <w:t>.</w:t>
      </w:r>
      <w:r w:rsidR="00ED6F5F">
        <w:rPr>
          <w:lang w:val="en-AU"/>
        </w:rPr>
        <w:t xml:space="preserve"> See </w:t>
      </w:r>
      <w:r w:rsidR="00916C24">
        <w:rPr>
          <w:lang w:val="en-AU"/>
        </w:rPr>
        <w:t xml:space="preserve">the QA/QC </w:t>
      </w:r>
      <w:r w:rsidR="0017248F">
        <w:rPr>
          <w:lang w:val="en-AU"/>
        </w:rPr>
        <w:t xml:space="preserve">report </w:t>
      </w:r>
      <w:r w:rsidR="00ED6F5F">
        <w:rPr>
          <w:lang w:val="en-AU"/>
        </w:rPr>
        <w:t>for a detailed description of CTD data</w:t>
      </w:r>
      <w:r w:rsidR="00916C24">
        <w:rPr>
          <w:lang w:val="en-AU"/>
        </w:rPr>
        <w:t xml:space="preserve"> </w:t>
      </w:r>
      <w:r w:rsidR="00ED6F5F">
        <w:rPr>
          <w:lang w:val="en-AU"/>
        </w:rPr>
        <w:t>processing</w:t>
      </w:r>
      <w:r w:rsidR="00916C24">
        <w:rPr>
          <w:lang w:val="en-AU"/>
        </w:rPr>
        <w:t xml:space="preserve"> </w:t>
      </w:r>
      <w:r w:rsidR="00916C24" w:rsidRPr="00B23B73">
        <w:rPr>
          <w:lang w:val="en-AU" w:eastAsia="en-AU"/>
        </w:rPr>
        <w:t>(Great Barrier Reef Marine Park Authority</w:t>
      </w:r>
      <w:r w:rsidR="00916C24" w:rsidRPr="00B23B73">
        <w:rPr>
          <w:szCs w:val="22"/>
          <w:lang w:val="en-AU"/>
        </w:rPr>
        <w:t>, 201</w:t>
      </w:r>
      <w:r w:rsidR="00916C24">
        <w:rPr>
          <w:szCs w:val="22"/>
          <w:lang w:val="en-AU"/>
        </w:rPr>
        <w:t>9</w:t>
      </w:r>
      <w:r w:rsidR="00916C24" w:rsidRPr="00B23B73">
        <w:rPr>
          <w:lang w:val="en-AU"/>
        </w:rPr>
        <w:t>)</w:t>
      </w:r>
      <w:r w:rsidR="00ED6F5F">
        <w:rPr>
          <w:lang w:val="en-AU"/>
        </w:rPr>
        <w:t>.</w:t>
      </w:r>
    </w:p>
    <w:p w14:paraId="246BBD47" w14:textId="04B0ADBB" w:rsidR="00803656" w:rsidRDefault="00803656" w:rsidP="00803656">
      <w:pPr>
        <w:rPr>
          <w:lang w:val="en-AU"/>
        </w:rPr>
      </w:pPr>
      <w:r w:rsidRPr="009D33A3">
        <w:rPr>
          <w:rFonts w:eastAsia="MS Mincho"/>
          <w:lang w:val="en-AU"/>
        </w:rPr>
        <w:t>Immediately following the CTD cast, d</w:t>
      </w:r>
      <w:r w:rsidRPr="009D33A3">
        <w:rPr>
          <w:lang w:val="en-AU"/>
        </w:rPr>
        <w:t xml:space="preserve">iscrete water samples </w:t>
      </w:r>
      <w:r w:rsidRPr="009D33A3">
        <w:rPr>
          <w:rFonts w:cs="Plantin"/>
          <w:lang w:val="en-AU"/>
        </w:rPr>
        <w:t>were</w:t>
      </w:r>
      <w:r w:rsidRPr="009D33A3">
        <w:rPr>
          <w:lang w:val="en-AU"/>
        </w:rPr>
        <w:t xml:space="preserve"> collected with Niskin bottles. Samples collected </w:t>
      </w:r>
      <w:r w:rsidR="00A06807">
        <w:rPr>
          <w:lang w:val="en-AU"/>
        </w:rPr>
        <w:t>at routine stations</w:t>
      </w:r>
      <w:r w:rsidRPr="009D33A3">
        <w:rPr>
          <w:lang w:val="en-AU"/>
        </w:rPr>
        <w:t xml:space="preserve"> were from the surface</w:t>
      </w:r>
      <w:r w:rsidRPr="005E7288">
        <w:rPr>
          <w:lang w:val="en-AU"/>
        </w:rPr>
        <w:t xml:space="preserve"> </w:t>
      </w:r>
      <w:r w:rsidR="00C969C1">
        <w:rPr>
          <w:lang w:val="en-AU"/>
        </w:rPr>
        <w:t xml:space="preserve">(~0.5 m below water surface) </w:t>
      </w:r>
      <w:r w:rsidR="00A04D8C" w:rsidRPr="000151BE">
        <w:rPr>
          <w:lang w:val="en-AU"/>
        </w:rPr>
        <w:t>and</w:t>
      </w:r>
      <w:r w:rsidR="00A04D8C" w:rsidRPr="005E7288">
        <w:rPr>
          <w:lang w:val="en-AU"/>
        </w:rPr>
        <w:t xml:space="preserve"> </w:t>
      </w:r>
      <w:r w:rsidR="00A06807">
        <w:rPr>
          <w:lang w:val="en-AU"/>
        </w:rPr>
        <w:t>bottom (</w:t>
      </w:r>
      <w:r w:rsidR="00C969C1">
        <w:rPr>
          <w:lang w:val="en-AU"/>
        </w:rPr>
        <w:t>~</w:t>
      </w:r>
      <w:r w:rsidRPr="005E7288">
        <w:rPr>
          <w:lang w:val="en-AU"/>
        </w:rPr>
        <w:t>1</w:t>
      </w:r>
      <w:r w:rsidR="00C969C1">
        <w:rPr>
          <w:lang w:val="en-AU"/>
        </w:rPr>
        <w:t xml:space="preserve"> </w:t>
      </w:r>
      <w:r w:rsidRPr="005E7288">
        <w:rPr>
          <w:lang w:val="en-AU"/>
        </w:rPr>
        <w:t xml:space="preserve">m </w:t>
      </w:r>
      <w:r w:rsidR="00C969C1">
        <w:rPr>
          <w:lang w:val="en-AU"/>
        </w:rPr>
        <w:t>above</w:t>
      </w:r>
      <w:r w:rsidR="00C969C1" w:rsidRPr="009D33A3">
        <w:rPr>
          <w:lang w:val="en-AU"/>
        </w:rPr>
        <w:t xml:space="preserve"> </w:t>
      </w:r>
      <w:r w:rsidRPr="009D33A3">
        <w:rPr>
          <w:lang w:val="en-AU"/>
        </w:rPr>
        <w:t>the seabed</w:t>
      </w:r>
      <w:r w:rsidR="00A06807">
        <w:rPr>
          <w:lang w:val="en-AU"/>
        </w:rPr>
        <w:t>) of the water column</w:t>
      </w:r>
      <w:r w:rsidRPr="009D33A3">
        <w:rPr>
          <w:lang w:val="en-AU"/>
        </w:rPr>
        <w:t xml:space="preserve">, </w:t>
      </w:r>
      <w:r w:rsidR="0072761F" w:rsidRPr="009D33A3">
        <w:rPr>
          <w:lang w:val="en-AU"/>
        </w:rPr>
        <w:t>wh</w:t>
      </w:r>
      <w:r w:rsidR="0072761F">
        <w:rPr>
          <w:lang w:val="en-AU"/>
        </w:rPr>
        <w:t>ereas</w:t>
      </w:r>
      <w:r w:rsidR="0072761F" w:rsidRPr="009D33A3">
        <w:rPr>
          <w:lang w:val="en-AU"/>
        </w:rPr>
        <w:t xml:space="preserve"> </w:t>
      </w:r>
      <w:r w:rsidR="004C4BE3">
        <w:rPr>
          <w:lang w:val="en-AU"/>
        </w:rPr>
        <w:t>for some</w:t>
      </w:r>
      <w:r w:rsidR="00F62DB3" w:rsidRPr="009D33A3">
        <w:rPr>
          <w:lang w:val="en-AU"/>
        </w:rPr>
        <w:t xml:space="preserve"> </w:t>
      </w:r>
      <w:r w:rsidR="004C4BE3">
        <w:rPr>
          <w:lang w:val="en-AU"/>
        </w:rPr>
        <w:t xml:space="preserve">event-based sampling only </w:t>
      </w:r>
      <w:r w:rsidR="00F62DB3" w:rsidRPr="009D33A3">
        <w:rPr>
          <w:lang w:val="en-AU"/>
        </w:rPr>
        <w:t xml:space="preserve">surface water </w:t>
      </w:r>
      <w:r w:rsidR="00F62DB3">
        <w:rPr>
          <w:lang w:val="en-AU"/>
        </w:rPr>
        <w:t>samples were</w:t>
      </w:r>
      <w:r w:rsidR="00F62DB3" w:rsidRPr="009D33A3">
        <w:rPr>
          <w:lang w:val="en-AU"/>
        </w:rPr>
        <w:t xml:space="preserve"> collected</w:t>
      </w:r>
      <w:r w:rsidRPr="009D33A3">
        <w:rPr>
          <w:lang w:val="en-AU"/>
        </w:rPr>
        <w:t xml:space="preserve">. </w:t>
      </w:r>
      <w:r w:rsidRPr="00F273F8">
        <w:rPr>
          <w:lang w:val="en-AU"/>
        </w:rPr>
        <w:t xml:space="preserve">Samples from the Niskin bottles </w:t>
      </w:r>
      <w:r w:rsidRPr="00F273F8">
        <w:rPr>
          <w:rFonts w:cs="Plantin"/>
          <w:lang w:val="en-AU"/>
        </w:rPr>
        <w:t>were</w:t>
      </w:r>
      <w:r w:rsidRPr="00F273F8">
        <w:rPr>
          <w:lang w:val="en-AU"/>
        </w:rPr>
        <w:t xml:space="preserve"> </w:t>
      </w:r>
      <w:r w:rsidR="00F710B9">
        <w:rPr>
          <w:lang w:val="en-AU"/>
        </w:rPr>
        <w:t xml:space="preserve">taken in duplicate and </w:t>
      </w:r>
      <w:r w:rsidR="00C35A63">
        <w:rPr>
          <w:lang w:val="en-AU"/>
        </w:rPr>
        <w:t xml:space="preserve">were </w:t>
      </w:r>
      <w:r w:rsidRPr="00F273F8">
        <w:rPr>
          <w:lang w:val="en-AU"/>
        </w:rPr>
        <w:t xml:space="preserve">analysed for </w:t>
      </w:r>
      <w:r>
        <w:rPr>
          <w:lang w:val="en-AU"/>
        </w:rPr>
        <w:t>a broad suite of water quality parameters</w:t>
      </w:r>
      <w:r w:rsidRPr="00F273F8">
        <w:rPr>
          <w:lang w:val="en-AU"/>
        </w:rPr>
        <w:t xml:space="preserve"> (</w:t>
      </w:r>
      <w:r w:rsidR="00F3280A">
        <w:rPr>
          <w:lang w:val="en-AU"/>
        </w:rPr>
        <w:fldChar w:fldCharType="begin"/>
      </w:r>
      <w:r w:rsidR="00F3280A">
        <w:rPr>
          <w:lang w:val="en-AU"/>
        </w:rPr>
        <w:instrText xml:space="preserve"> REF _Ref459146115 \h </w:instrText>
      </w:r>
      <w:r w:rsidR="00F3280A">
        <w:rPr>
          <w:lang w:val="en-AU"/>
        </w:rPr>
      </w:r>
      <w:r w:rsidR="00F3280A">
        <w:rPr>
          <w:lang w:val="en-AU"/>
        </w:rPr>
        <w:fldChar w:fldCharType="separate"/>
      </w:r>
      <w:r w:rsidR="00335316" w:rsidRPr="00EC46B4">
        <w:t>Table</w:t>
      </w:r>
      <w:r w:rsidR="00335316">
        <w:t xml:space="preserve"> </w:t>
      </w:r>
      <w:r w:rsidR="00335316">
        <w:rPr>
          <w:noProof/>
        </w:rPr>
        <w:t>2</w:t>
      </w:r>
      <w:r w:rsidR="00335316">
        <w:noBreakHyphen/>
      </w:r>
      <w:r w:rsidR="00335316">
        <w:rPr>
          <w:noProof/>
        </w:rPr>
        <w:t>1</w:t>
      </w:r>
      <w:r w:rsidR="00F3280A">
        <w:rPr>
          <w:lang w:val="en-AU"/>
        </w:rPr>
        <w:fldChar w:fldCharType="end"/>
      </w:r>
      <w:r w:rsidRPr="00F273F8">
        <w:rPr>
          <w:lang w:val="en-AU"/>
        </w:rPr>
        <w:t>)</w:t>
      </w:r>
      <w:r>
        <w:rPr>
          <w:lang w:val="en-AU"/>
        </w:rPr>
        <w:t>.</w:t>
      </w:r>
      <w:r w:rsidR="00F62DB3">
        <w:rPr>
          <w:lang w:val="en-AU"/>
        </w:rPr>
        <w:t xml:space="preserve"> </w:t>
      </w:r>
      <w:r w:rsidR="002335C6">
        <w:rPr>
          <w:lang w:val="en-AU"/>
        </w:rPr>
        <w:t xml:space="preserve">Detailed descriptions of analytical chemistry techniques can be found in </w:t>
      </w:r>
      <w:r w:rsidR="0077010F">
        <w:rPr>
          <w:lang w:val="en-AU"/>
        </w:rPr>
        <w:t xml:space="preserve">the QA/QC </w:t>
      </w:r>
      <w:r w:rsidR="0017248F">
        <w:rPr>
          <w:lang w:val="en-AU"/>
        </w:rPr>
        <w:t xml:space="preserve">report </w:t>
      </w:r>
      <w:r w:rsidR="0077010F" w:rsidRPr="00B23B73">
        <w:rPr>
          <w:lang w:val="en-AU" w:eastAsia="en-AU"/>
        </w:rPr>
        <w:t>(Great Barrier Reef Marine Park Authority</w:t>
      </w:r>
      <w:r w:rsidR="0077010F" w:rsidRPr="00B23B73">
        <w:rPr>
          <w:szCs w:val="22"/>
          <w:lang w:val="en-AU"/>
        </w:rPr>
        <w:t>, 201</w:t>
      </w:r>
      <w:r w:rsidR="0077010F">
        <w:rPr>
          <w:szCs w:val="22"/>
          <w:lang w:val="en-AU"/>
        </w:rPr>
        <w:t>9</w:t>
      </w:r>
      <w:r w:rsidR="0077010F" w:rsidRPr="00B23B73">
        <w:rPr>
          <w:lang w:val="en-AU"/>
        </w:rPr>
        <w:t>)</w:t>
      </w:r>
      <w:r w:rsidR="002335C6">
        <w:rPr>
          <w:lang w:val="en-AU"/>
        </w:rPr>
        <w:t xml:space="preserve">. </w:t>
      </w:r>
      <w:r w:rsidR="00C35A63">
        <w:rPr>
          <w:lang w:val="en-AU"/>
        </w:rPr>
        <w:t>Values of w</w:t>
      </w:r>
      <w:r w:rsidR="00F62DB3">
        <w:rPr>
          <w:lang w:val="en-AU"/>
        </w:rPr>
        <w:t>ater quality variables presented in this report are depth-weighted means calculated using surface and bottom samples.</w:t>
      </w:r>
      <w:r w:rsidR="00C35A63">
        <w:rPr>
          <w:lang w:val="en-AU"/>
        </w:rPr>
        <w:t xml:space="preserve"> </w:t>
      </w:r>
    </w:p>
    <w:p w14:paraId="7BD721A8" w14:textId="5DC71553" w:rsidR="00B927EB" w:rsidRPr="008D1E7F" w:rsidRDefault="00B927EB" w:rsidP="00B927EB">
      <w:pPr>
        <w:autoSpaceDE w:val="0"/>
        <w:autoSpaceDN w:val="0"/>
        <w:adjustRightInd w:val="0"/>
        <w:rPr>
          <w:rFonts w:cs="Arial"/>
          <w:bCs/>
          <w:szCs w:val="22"/>
          <w:lang w:val="en-AU" w:eastAsia="en-GB"/>
        </w:rPr>
      </w:pPr>
      <w:r w:rsidRPr="008D1E7F">
        <w:rPr>
          <w:rFonts w:cs="Arial"/>
          <w:bCs/>
          <w:szCs w:val="22"/>
          <w:lang w:val="en-AU" w:eastAsia="en-GB"/>
        </w:rPr>
        <w:t xml:space="preserve">Below is a brief description of each of the main </w:t>
      </w:r>
      <w:r>
        <w:rPr>
          <w:rFonts w:cs="Arial"/>
          <w:bCs/>
          <w:szCs w:val="22"/>
          <w:lang w:val="en-AU" w:eastAsia="en-GB"/>
        </w:rPr>
        <w:t>water quality</w:t>
      </w:r>
      <w:r w:rsidRPr="008D1E7F">
        <w:rPr>
          <w:rFonts w:cs="Arial"/>
          <w:bCs/>
          <w:szCs w:val="22"/>
          <w:lang w:val="en-AU" w:eastAsia="en-GB"/>
        </w:rPr>
        <w:t xml:space="preserve"> variables measured</w:t>
      </w:r>
      <w:r>
        <w:rPr>
          <w:rFonts w:cs="Arial"/>
          <w:bCs/>
          <w:szCs w:val="22"/>
          <w:lang w:val="en-AU" w:eastAsia="en-GB"/>
        </w:rPr>
        <w:t xml:space="preserve"> as part of the MMP</w:t>
      </w:r>
      <w:r w:rsidRPr="008D1E7F">
        <w:rPr>
          <w:rFonts w:cs="Arial"/>
          <w:bCs/>
          <w:szCs w:val="22"/>
          <w:lang w:val="en-AU" w:eastAsia="en-GB"/>
        </w:rPr>
        <w:t>. These definitions are not all-</w:t>
      </w:r>
      <w:r>
        <w:rPr>
          <w:rFonts w:cs="Arial"/>
          <w:bCs/>
          <w:szCs w:val="22"/>
          <w:lang w:val="en-AU" w:eastAsia="en-GB"/>
        </w:rPr>
        <w:t>encompassing</w:t>
      </w:r>
      <w:r w:rsidRPr="008D1E7F">
        <w:rPr>
          <w:rFonts w:cs="Arial"/>
          <w:bCs/>
          <w:szCs w:val="22"/>
          <w:lang w:val="en-AU" w:eastAsia="en-GB"/>
        </w:rPr>
        <w:t xml:space="preserve"> </w:t>
      </w:r>
      <w:r>
        <w:rPr>
          <w:rFonts w:cs="Arial"/>
          <w:bCs/>
          <w:szCs w:val="22"/>
          <w:lang w:val="en-AU" w:eastAsia="en-GB"/>
        </w:rPr>
        <w:t>but</w:t>
      </w:r>
      <w:r w:rsidRPr="008D1E7F">
        <w:rPr>
          <w:rFonts w:cs="Arial"/>
          <w:bCs/>
          <w:szCs w:val="22"/>
          <w:lang w:val="en-AU" w:eastAsia="en-GB"/>
        </w:rPr>
        <w:t xml:space="preserve"> are mea</w:t>
      </w:r>
      <w:r>
        <w:rPr>
          <w:rFonts w:cs="Arial"/>
          <w:bCs/>
          <w:szCs w:val="22"/>
          <w:lang w:val="en-AU" w:eastAsia="en-GB"/>
        </w:rPr>
        <w:t>n</w:t>
      </w:r>
      <w:r w:rsidRPr="008D1E7F">
        <w:rPr>
          <w:rFonts w:cs="Arial"/>
          <w:bCs/>
          <w:szCs w:val="22"/>
          <w:lang w:val="en-AU" w:eastAsia="en-GB"/>
        </w:rPr>
        <w:t xml:space="preserve">t to provide a </w:t>
      </w:r>
      <w:r>
        <w:rPr>
          <w:rFonts w:cs="Arial"/>
          <w:bCs/>
          <w:szCs w:val="22"/>
          <w:lang w:val="en-AU" w:eastAsia="en-GB"/>
        </w:rPr>
        <w:t xml:space="preserve">short description of </w:t>
      </w:r>
      <w:r w:rsidRPr="008D1E7F">
        <w:rPr>
          <w:rFonts w:cs="Arial"/>
          <w:bCs/>
          <w:szCs w:val="22"/>
          <w:lang w:val="en-AU" w:eastAsia="en-GB"/>
        </w:rPr>
        <w:t xml:space="preserve">what </w:t>
      </w:r>
      <w:r>
        <w:rPr>
          <w:rFonts w:cs="Arial"/>
          <w:bCs/>
          <w:szCs w:val="22"/>
          <w:lang w:val="en-AU" w:eastAsia="en-GB"/>
        </w:rPr>
        <w:t xml:space="preserve">aspects of water quality they </w:t>
      </w:r>
      <w:r w:rsidRPr="008D1E7F">
        <w:rPr>
          <w:rFonts w:cs="Arial"/>
          <w:bCs/>
          <w:szCs w:val="22"/>
          <w:lang w:val="en-AU" w:eastAsia="en-GB"/>
        </w:rPr>
        <w:t xml:space="preserve">measure and what </w:t>
      </w:r>
      <w:r>
        <w:rPr>
          <w:rFonts w:cs="Arial"/>
          <w:bCs/>
          <w:szCs w:val="22"/>
          <w:lang w:val="en-AU" w:eastAsia="en-GB"/>
        </w:rPr>
        <w:t xml:space="preserve">processes </w:t>
      </w:r>
      <w:r w:rsidR="002C7EED">
        <w:rPr>
          <w:rFonts w:cs="Arial"/>
          <w:bCs/>
          <w:szCs w:val="22"/>
          <w:lang w:val="en-AU" w:eastAsia="en-GB"/>
        </w:rPr>
        <w:t>influence</w:t>
      </w:r>
      <w:r w:rsidRPr="008D1E7F">
        <w:rPr>
          <w:rFonts w:cs="Arial"/>
          <w:bCs/>
          <w:szCs w:val="22"/>
          <w:lang w:val="en-AU" w:eastAsia="en-GB"/>
        </w:rPr>
        <w:t xml:space="preserve"> the</w:t>
      </w:r>
      <w:r>
        <w:rPr>
          <w:rFonts w:cs="Arial"/>
          <w:bCs/>
          <w:szCs w:val="22"/>
          <w:lang w:val="en-AU" w:eastAsia="en-GB"/>
        </w:rPr>
        <w:t xml:space="preserve"> variables</w:t>
      </w:r>
      <w:r w:rsidRPr="008D1E7F">
        <w:rPr>
          <w:rFonts w:cs="Arial"/>
          <w:bCs/>
          <w:szCs w:val="22"/>
          <w:lang w:val="en-AU" w:eastAsia="en-GB"/>
        </w:rPr>
        <w:t xml:space="preserve">: </w:t>
      </w:r>
    </w:p>
    <w:p w14:paraId="07333195" w14:textId="52582B4A" w:rsidR="00B927EB" w:rsidRPr="00E95083" w:rsidRDefault="00B927EB" w:rsidP="008404D7">
      <w:pPr>
        <w:pStyle w:val="ListParagraph"/>
        <w:numPr>
          <w:ilvl w:val="0"/>
          <w:numId w:val="81"/>
        </w:numPr>
        <w:spacing w:before="0" w:after="160" w:line="259" w:lineRule="auto"/>
        <w:ind w:left="851" w:hanging="284"/>
        <w:jc w:val="left"/>
        <w:rPr>
          <w:rFonts w:cs="Arial"/>
          <w:bCs/>
          <w:lang w:val="en-AU"/>
        </w:rPr>
      </w:pPr>
      <w:r w:rsidRPr="008D1E7F">
        <w:rPr>
          <w:rFonts w:cs="Arial"/>
          <w:b/>
          <w:bCs/>
          <w:lang w:val="en-AU"/>
        </w:rPr>
        <w:t>Turbidity</w:t>
      </w:r>
      <w:r w:rsidRPr="00E95083">
        <w:rPr>
          <w:rFonts w:cs="Arial"/>
          <w:bCs/>
          <w:lang w:val="en-AU"/>
        </w:rPr>
        <w:t xml:space="preserve"> is a measure of light scattering caused by fine suspended particles, such as clay and silt, detritus, microbes and phyto</w:t>
      </w:r>
      <w:r w:rsidR="002C7EED">
        <w:rPr>
          <w:rFonts w:cs="Arial"/>
          <w:bCs/>
          <w:lang w:val="en-AU"/>
        </w:rPr>
        <w:t>plankton</w:t>
      </w:r>
      <w:r w:rsidRPr="00E95083">
        <w:rPr>
          <w:rFonts w:cs="Arial"/>
          <w:bCs/>
          <w:lang w:val="en-AU"/>
        </w:rPr>
        <w:t xml:space="preserve"> and zooplankton. Turbidity is affected by a wide range of factors, including natural ones such as wind, waves and currents, as well as anthropogenic ones such as dredging and increased land-based run-off.</w:t>
      </w:r>
    </w:p>
    <w:p w14:paraId="5201C4DE" w14:textId="03193B43" w:rsidR="00B927EB" w:rsidRPr="009605A2" w:rsidRDefault="002C7EED" w:rsidP="008404D7">
      <w:pPr>
        <w:pStyle w:val="ListParagraph"/>
        <w:numPr>
          <w:ilvl w:val="0"/>
          <w:numId w:val="81"/>
        </w:numPr>
        <w:autoSpaceDE w:val="0"/>
        <w:autoSpaceDN w:val="0"/>
        <w:adjustRightInd w:val="0"/>
        <w:spacing w:before="0" w:after="0" w:line="259" w:lineRule="auto"/>
        <w:ind w:left="851" w:hanging="284"/>
        <w:jc w:val="left"/>
        <w:rPr>
          <w:rFonts w:ascii="AdvSTONE-R" w:eastAsiaTheme="minorHAnsi" w:hAnsi="AdvSTONE-R" w:cs="AdvSTONE-R"/>
          <w:color w:val="231F20"/>
          <w:szCs w:val="22"/>
        </w:rPr>
      </w:pPr>
      <w:r>
        <w:rPr>
          <w:rFonts w:cs="Arial"/>
          <w:b/>
          <w:bCs/>
          <w:szCs w:val="22"/>
          <w:lang w:val="en-AU"/>
        </w:rPr>
        <w:t>Chl-</w:t>
      </w:r>
      <w:r w:rsidRPr="008404D7">
        <w:rPr>
          <w:rFonts w:cs="Arial"/>
          <w:b/>
          <w:bCs/>
          <w:i/>
          <w:szCs w:val="22"/>
          <w:lang w:val="en-AU"/>
        </w:rPr>
        <w:t>a</w:t>
      </w:r>
      <w:r w:rsidR="00B927EB" w:rsidRPr="009605A2">
        <w:rPr>
          <w:rFonts w:cs="Arial"/>
          <w:bCs/>
          <w:szCs w:val="22"/>
          <w:lang w:val="en-AU"/>
        </w:rPr>
        <w:t xml:space="preserve"> concentration is a measure of phytoplankton biomass in a water body and in coastal waters </w:t>
      </w:r>
      <w:r>
        <w:rPr>
          <w:rFonts w:cs="Arial"/>
          <w:bCs/>
          <w:szCs w:val="22"/>
          <w:lang w:val="en-AU"/>
        </w:rPr>
        <w:t xml:space="preserve">this </w:t>
      </w:r>
      <w:r w:rsidR="00B927EB" w:rsidRPr="009605A2">
        <w:rPr>
          <w:rFonts w:cs="Arial"/>
          <w:bCs/>
          <w:szCs w:val="22"/>
          <w:lang w:val="en-AU"/>
        </w:rPr>
        <w:t xml:space="preserve">can reflect changes in river nutrient loads. </w:t>
      </w:r>
    </w:p>
    <w:p w14:paraId="28EA6B24" w14:textId="05DA8F08" w:rsidR="00B927EB" w:rsidRPr="009605A2" w:rsidRDefault="00B927EB" w:rsidP="008404D7">
      <w:pPr>
        <w:pStyle w:val="ListParagraph"/>
        <w:numPr>
          <w:ilvl w:val="0"/>
          <w:numId w:val="81"/>
        </w:numPr>
        <w:autoSpaceDE w:val="0"/>
        <w:autoSpaceDN w:val="0"/>
        <w:adjustRightInd w:val="0"/>
        <w:spacing w:before="0" w:after="0" w:line="259" w:lineRule="auto"/>
        <w:ind w:left="851" w:hanging="284"/>
        <w:jc w:val="left"/>
        <w:rPr>
          <w:rFonts w:eastAsiaTheme="minorHAnsi" w:cs="Arial"/>
          <w:color w:val="231F20"/>
          <w:szCs w:val="22"/>
          <w:lang w:eastAsia="en-US"/>
        </w:rPr>
      </w:pPr>
      <w:r w:rsidRPr="009605A2">
        <w:rPr>
          <w:rFonts w:cs="Arial"/>
          <w:b/>
          <w:szCs w:val="22"/>
        </w:rPr>
        <w:t xml:space="preserve">Dissolved </w:t>
      </w:r>
      <w:r>
        <w:rPr>
          <w:rFonts w:cs="Arial"/>
          <w:b/>
          <w:szCs w:val="22"/>
        </w:rPr>
        <w:t>i</w:t>
      </w:r>
      <w:r w:rsidRPr="009605A2">
        <w:rPr>
          <w:rFonts w:cs="Arial"/>
          <w:b/>
          <w:szCs w:val="22"/>
        </w:rPr>
        <w:t>norganic nutrients (NH</w:t>
      </w:r>
      <w:r>
        <w:rPr>
          <w:rFonts w:cs="Arial"/>
          <w:b/>
          <w:szCs w:val="22"/>
          <w:vertAlign w:val="subscript"/>
        </w:rPr>
        <w:t>3</w:t>
      </w:r>
      <w:r w:rsidRPr="009605A2">
        <w:rPr>
          <w:rFonts w:cs="Arial"/>
          <w:b/>
          <w:szCs w:val="22"/>
        </w:rPr>
        <w:t>, NO</w:t>
      </w:r>
      <w:r w:rsidRPr="009605A2">
        <w:rPr>
          <w:rFonts w:cs="Arial"/>
          <w:b/>
          <w:szCs w:val="22"/>
          <w:vertAlign w:val="subscript"/>
        </w:rPr>
        <w:t>X</w:t>
      </w:r>
      <w:r w:rsidRPr="009605A2">
        <w:rPr>
          <w:rFonts w:cs="Arial"/>
          <w:b/>
          <w:szCs w:val="22"/>
        </w:rPr>
        <w:t>, PO</w:t>
      </w:r>
      <w:r w:rsidRPr="009605A2">
        <w:rPr>
          <w:rFonts w:cs="Arial"/>
          <w:b/>
          <w:szCs w:val="22"/>
          <w:vertAlign w:val="subscript"/>
        </w:rPr>
        <w:t>4</w:t>
      </w:r>
      <w:r w:rsidRPr="009605A2">
        <w:rPr>
          <w:rFonts w:cs="Arial"/>
          <w:b/>
          <w:szCs w:val="22"/>
        </w:rPr>
        <w:t xml:space="preserve"> </w:t>
      </w:r>
      <w:r w:rsidR="002C7EED">
        <w:rPr>
          <w:rFonts w:cs="Arial"/>
          <w:b/>
          <w:szCs w:val="22"/>
        </w:rPr>
        <w:t xml:space="preserve">and </w:t>
      </w:r>
      <w:r w:rsidRPr="009605A2">
        <w:rPr>
          <w:rFonts w:cs="Arial"/>
          <w:b/>
          <w:szCs w:val="22"/>
        </w:rPr>
        <w:t>Si(OH)</w:t>
      </w:r>
      <w:r w:rsidRPr="009605A2">
        <w:rPr>
          <w:rFonts w:cs="Arial"/>
          <w:b/>
          <w:szCs w:val="22"/>
          <w:vertAlign w:val="subscript"/>
        </w:rPr>
        <w:t>4</w:t>
      </w:r>
      <w:r w:rsidRPr="009605A2">
        <w:rPr>
          <w:rFonts w:cs="Arial"/>
          <w:b/>
          <w:szCs w:val="22"/>
        </w:rPr>
        <w:t xml:space="preserve">) </w:t>
      </w:r>
      <w:r w:rsidRPr="009605A2">
        <w:rPr>
          <w:rFonts w:cs="Arial"/>
          <w:szCs w:val="22"/>
        </w:rPr>
        <w:t>measure the amount of readily available nutrients</w:t>
      </w:r>
      <w:r w:rsidR="008404D7">
        <w:rPr>
          <w:rFonts w:cs="Arial"/>
          <w:szCs w:val="22"/>
        </w:rPr>
        <w:t xml:space="preserve"> for </w:t>
      </w:r>
      <w:r>
        <w:rPr>
          <w:rFonts w:cs="Arial"/>
          <w:szCs w:val="22"/>
        </w:rPr>
        <w:t>plankton growth</w:t>
      </w:r>
      <w:r w:rsidRPr="009605A2">
        <w:rPr>
          <w:rFonts w:cs="Arial"/>
          <w:szCs w:val="22"/>
        </w:rPr>
        <w:t xml:space="preserve"> in water samples.</w:t>
      </w:r>
      <w:r>
        <w:rPr>
          <w:rFonts w:cs="Arial"/>
          <w:szCs w:val="22"/>
        </w:rPr>
        <w:t xml:space="preserve"> </w:t>
      </w:r>
      <w:r w:rsidR="002C7EED">
        <w:rPr>
          <w:rFonts w:cs="Arial"/>
          <w:szCs w:val="22"/>
        </w:rPr>
        <w:t>I</w:t>
      </w:r>
      <w:r w:rsidR="002C7EED" w:rsidRPr="009605A2">
        <w:rPr>
          <w:rFonts w:cs="Arial"/>
          <w:szCs w:val="22"/>
        </w:rPr>
        <w:t xml:space="preserve">norganic </w:t>
      </w:r>
      <w:r w:rsidRPr="009605A2">
        <w:rPr>
          <w:rFonts w:cs="Arial"/>
          <w:szCs w:val="22"/>
        </w:rPr>
        <w:t xml:space="preserve">nitrogen </w:t>
      </w:r>
      <w:r w:rsidRPr="00CB72FB">
        <w:rPr>
          <w:rFonts w:cs="Arial"/>
          <w:szCs w:val="22"/>
        </w:rPr>
        <w:t>(</w:t>
      </w:r>
      <w:r w:rsidRPr="009605A2">
        <w:rPr>
          <w:rFonts w:cs="Arial"/>
          <w:szCs w:val="22"/>
        </w:rPr>
        <w:t>NH</w:t>
      </w:r>
      <w:r>
        <w:rPr>
          <w:rFonts w:cs="Arial"/>
          <w:szCs w:val="22"/>
          <w:vertAlign w:val="subscript"/>
        </w:rPr>
        <w:t>3</w:t>
      </w:r>
      <w:r w:rsidRPr="009605A2">
        <w:rPr>
          <w:rFonts w:cs="Arial"/>
          <w:szCs w:val="22"/>
        </w:rPr>
        <w:t>, NO</w:t>
      </w:r>
      <w:r>
        <w:rPr>
          <w:rFonts w:cs="Arial"/>
          <w:szCs w:val="22"/>
          <w:vertAlign w:val="subscript"/>
        </w:rPr>
        <w:t>x</w:t>
      </w:r>
      <w:r w:rsidRPr="009605A2">
        <w:rPr>
          <w:rFonts w:cs="Arial"/>
          <w:szCs w:val="22"/>
        </w:rPr>
        <w:t>) and phosphate (PO</w:t>
      </w:r>
      <w:r w:rsidRPr="009605A2">
        <w:rPr>
          <w:rFonts w:cs="Arial"/>
          <w:szCs w:val="22"/>
          <w:vertAlign w:val="subscript"/>
        </w:rPr>
        <w:t>4</w:t>
      </w:r>
      <w:r w:rsidRPr="009605A2">
        <w:rPr>
          <w:rFonts w:cs="Arial"/>
          <w:szCs w:val="22"/>
        </w:rPr>
        <w:t>)</w:t>
      </w:r>
      <w:r w:rsidRPr="009605A2">
        <w:rPr>
          <w:rFonts w:cs="Arial"/>
          <w:b/>
          <w:szCs w:val="22"/>
        </w:rPr>
        <w:t xml:space="preserve"> </w:t>
      </w:r>
      <w:r w:rsidRPr="009605A2">
        <w:rPr>
          <w:rFonts w:eastAsiaTheme="minorHAnsi" w:cs="Arial"/>
          <w:color w:val="231F20"/>
          <w:szCs w:val="22"/>
        </w:rPr>
        <w:t>cont</w:t>
      </w:r>
      <w:r>
        <w:rPr>
          <w:rFonts w:eastAsiaTheme="minorHAnsi" w:cs="Arial"/>
          <w:color w:val="231F20"/>
          <w:szCs w:val="22"/>
        </w:rPr>
        <w:t>a</w:t>
      </w:r>
      <w:r w:rsidRPr="009605A2">
        <w:rPr>
          <w:rFonts w:eastAsiaTheme="minorHAnsi" w:cs="Arial"/>
          <w:color w:val="231F20"/>
          <w:szCs w:val="22"/>
        </w:rPr>
        <w:t xml:space="preserve">in around 1% </w:t>
      </w:r>
      <w:r>
        <w:rPr>
          <w:rFonts w:eastAsiaTheme="minorHAnsi" w:cs="Arial"/>
          <w:color w:val="231F20"/>
          <w:szCs w:val="22"/>
        </w:rPr>
        <w:t xml:space="preserve">of the </w:t>
      </w:r>
      <w:r w:rsidRPr="009605A2">
        <w:rPr>
          <w:rFonts w:eastAsiaTheme="minorHAnsi" w:cs="Arial"/>
          <w:color w:val="231F20"/>
          <w:szCs w:val="22"/>
        </w:rPr>
        <w:t>nutrient pools</w:t>
      </w:r>
      <w:r>
        <w:rPr>
          <w:rFonts w:eastAsiaTheme="minorHAnsi" w:cs="Arial"/>
          <w:color w:val="231F20"/>
          <w:szCs w:val="22"/>
        </w:rPr>
        <w:t xml:space="preserve"> in the Reef. The inorganic nutrient pools are affected by a complex range of production and uptake processes including both natural (e.g. plankton uptake/production, upwelling and nitrogen fixation) and </w:t>
      </w:r>
      <w:r w:rsidRPr="00E95083">
        <w:rPr>
          <w:rFonts w:cs="Arial"/>
          <w:bCs/>
          <w:lang w:val="en-AU"/>
        </w:rPr>
        <w:t xml:space="preserve">anthropogenic </w:t>
      </w:r>
      <w:r>
        <w:rPr>
          <w:rFonts w:cs="Arial"/>
          <w:bCs/>
          <w:lang w:val="en-AU"/>
        </w:rPr>
        <w:t xml:space="preserve">(e.g. dredging, changed land use) processes. </w:t>
      </w:r>
    </w:p>
    <w:p w14:paraId="441D0C89" w14:textId="321140F2" w:rsidR="00B927EB" w:rsidRPr="00E95083" w:rsidRDefault="00B927EB" w:rsidP="008404D7">
      <w:pPr>
        <w:pStyle w:val="ListParagraph"/>
        <w:numPr>
          <w:ilvl w:val="0"/>
          <w:numId w:val="81"/>
        </w:numPr>
        <w:autoSpaceDE w:val="0"/>
        <w:autoSpaceDN w:val="0"/>
        <w:adjustRightInd w:val="0"/>
        <w:spacing w:before="0" w:after="0"/>
        <w:ind w:left="851" w:hanging="284"/>
        <w:jc w:val="left"/>
        <w:rPr>
          <w:rFonts w:eastAsiaTheme="minorHAnsi" w:cs="Arial"/>
          <w:color w:val="231F20"/>
          <w:lang w:eastAsia="en-US"/>
        </w:rPr>
      </w:pPr>
      <w:r w:rsidRPr="008D1E7F">
        <w:rPr>
          <w:rFonts w:cs="Arial"/>
          <w:b/>
          <w:bCs/>
          <w:lang w:val="en-AU"/>
        </w:rPr>
        <w:t xml:space="preserve">Particulate </w:t>
      </w:r>
      <w:r>
        <w:rPr>
          <w:rFonts w:cs="Arial"/>
          <w:b/>
          <w:bCs/>
          <w:lang w:val="en-AU"/>
        </w:rPr>
        <w:t>nutrients</w:t>
      </w:r>
      <w:r w:rsidRPr="008D1E7F">
        <w:rPr>
          <w:rFonts w:cs="Arial"/>
          <w:b/>
          <w:bCs/>
          <w:lang w:val="en-AU"/>
        </w:rPr>
        <w:t xml:space="preserve"> (POC, PN and PP)</w:t>
      </w:r>
      <w:r w:rsidRPr="00E95083">
        <w:rPr>
          <w:rFonts w:cs="Arial"/>
          <w:bCs/>
          <w:lang w:val="en-AU"/>
        </w:rPr>
        <w:t xml:space="preserve"> </w:t>
      </w:r>
      <w:r>
        <w:rPr>
          <w:rFonts w:cs="Arial"/>
          <w:bCs/>
          <w:lang w:val="en-AU"/>
        </w:rPr>
        <w:t>are</w:t>
      </w:r>
      <w:r w:rsidRPr="00E95083">
        <w:rPr>
          <w:rFonts w:cs="Arial"/>
          <w:bCs/>
          <w:lang w:val="en-AU"/>
        </w:rPr>
        <w:t xml:space="preserve"> a measure of the </w:t>
      </w:r>
      <w:r>
        <w:rPr>
          <w:rFonts w:cs="Arial"/>
          <w:bCs/>
          <w:lang w:val="en-AU"/>
        </w:rPr>
        <w:t xml:space="preserve">suspended </w:t>
      </w:r>
      <w:r w:rsidRPr="00E95083">
        <w:rPr>
          <w:rFonts w:cs="Arial"/>
          <w:bCs/>
          <w:lang w:val="en-AU"/>
        </w:rPr>
        <w:t xml:space="preserve">material </w:t>
      </w:r>
      <w:r w:rsidRPr="00E95083">
        <w:rPr>
          <w:rFonts w:cs="Arial"/>
        </w:rPr>
        <w:t xml:space="preserve">retained on </w:t>
      </w:r>
      <w:r w:rsidRPr="00E95083">
        <w:rPr>
          <w:rFonts w:cs="Arial"/>
          <w:color w:val="231F20"/>
        </w:rPr>
        <w:t xml:space="preserve">a filter with a pore size of approximately 0.7 µm. This material </w:t>
      </w:r>
      <w:r w:rsidRPr="00E95083">
        <w:rPr>
          <w:rFonts w:cs="Arial"/>
          <w:color w:val="231F20"/>
          <w:szCs w:val="22"/>
        </w:rPr>
        <w:t>consist</w:t>
      </w:r>
      <w:r>
        <w:rPr>
          <w:rFonts w:cs="Arial"/>
          <w:color w:val="231F20"/>
          <w:szCs w:val="22"/>
        </w:rPr>
        <w:t>s</w:t>
      </w:r>
      <w:r w:rsidRPr="00E95083">
        <w:rPr>
          <w:rFonts w:cs="Arial"/>
          <w:color w:val="231F20"/>
          <w:szCs w:val="22"/>
        </w:rPr>
        <w:t xml:space="preserve"> of a minor fraction of living biomass (e.g. bacteria, phytoplankton) and a major fraction of detritus (e.g. dead cells, faecal pellets). The PN and PP pool</w:t>
      </w:r>
      <w:r>
        <w:rPr>
          <w:rFonts w:cs="Arial"/>
          <w:color w:val="231F20"/>
          <w:szCs w:val="22"/>
        </w:rPr>
        <w:t xml:space="preserve">s in this report contain both </w:t>
      </w:r>
      <w:r w:rsidRPr="00E95083">
        <w:rPr>
          <w:rFonts w:cs="Arial"/>
          <w:color w:val="231F20"/>
          <w:szCs w:val="22"/>
        </w:rPr>
        <w:t>inorganic and organic part</w:t>
      </w:r>
      <w:r>
        <w:rPr>
          <w:rFonts w:cs="Arial"/>
          <w:color w:val="231F20"/>
          <w:szCs w:val="22"/>
        </w:rPr>
        <w:t>s</w:t>
      </w:r>
      <w:r w:rsidRPr="00E95083">
        <w:rPr>
          <w:rFonts w:cs="Arial"/>
          <w:color w:val="231F20"/>
          <w:szCs w:val="22"/>
        </w:rPr>
        <w:t xml:space="preserve">. </w:t>
      </w:r>
      <w:r>
        <w:rPr>
          <w:rFonts w:cs="Arial"/>
          <w:color w:val="231F20"/>
          <w:szCs w:val="22"/>
        </w:rPr>
        <w:t>The p</w:t>
      </w:r>
      <w:r w:rsidRPr="00E95083">
        <w:rPr>
          <w:rFonts w:cs="Arial"/>
          <w:color w:val="231F20"/>
          <w:szCs w:val="22"/>
        </w:rPr>
        <w:t xml:space="preserve">articulate </w:t>
      </w:r>
      <w:r>
        <w:rPr>
          <w:rFonts w:cs="Arial"/>
          <w:color w:val="231F20"/>
          <w:szCs w:val="22"/>
        </w:rPr>
        <w:t xml:space="preserve">matter pool </w:t>
      </w:r>
      <w:r w:rsidRPr="00E95083">
        <w:rPr>
          <w:rFonts w:cs="Arial"/>
          <w:color w:val="231F20"/>
          <w:szCs w:val="22"/>
        </w:rPr>
        <w:t xml:space="preserve">is </w:t>
      </w:r>
      <w:r w:rsidRPr="00E95083">
        <w:rPr>
          <w:rFonts w:cs="Arial"/>
          <w:bCs/>
          <w:szCs w:val="22"/>
          <w:lang w:val="en-AU"/>
        </w:rPr>
        <w:t xml:space="preserve">affected by </w:t>
      </w:r>
      <w:r>
        <w:rPr>
          <w:rFonts w:cs="Arial"/>
          <w:bCs/>
          <w:szCs w:val="22"/>
          <w:lang w:val="en-AU"/>
        </w:rPr>
        <w:t xml:space="preserve">primary </w:t>
      </w:r>
      <w:r w:rsidRPr="00E95083">
        <w:rPr>
          <w:rFonts w:cs="Arial"/>
          <w:bCs/>
          <w:szCs w:val="22"/>
          <w:lang w:val="en-AU"/>
        </w:rPr>
        <w:t>production</w:t>
      </w:r>
      <w:r>
        <w:rPr>
          <w:rFonts w:cs="Arial"/>
          <w:bCs/>
          <w:szCs w:val="22"/>
          <w:lang w:val="en-AU"/>
        </w:rPr>
        <w:t xml:space="preserve">, microbial and sunlight </w:t>
      </w:r>
      <w:r w:rsidRPr="00E95083">
        <w:rPr>
          <w:rFonts w:cs="Arial"/>
          <w:bCs/>
          <w:szCs w:val="22"/>
          <w:lang w:val="en-AU"/>
        </w:rPr>
        <w:t xml:space="preserve">degradation, and by factors such as wind, waves and currents, as well as </w:t>
      </w:r>
      <w:r>
        <w:rPr>
          <w:rFonts w:cs="Arial"/>
          <w:bCs/>
          <w:szCs w:val="22"/>
          <w:lang w:val="en-AU"/>
        </w:rPr>
        <w:t xml:space="preserve">sources </w:t>
      </w:r>
      <w:r w:rsidRPr="00E95083">
        <w:rPr>
          <w:rFonts w:cs="Arial"/>
          <w:bCs/>
          <w:szCs w:val="22"/>
          <w:lang w:val="en-AU"/>
        </w:rPr>
        <w:t>such as dredging and land-based run-off.</w:t>
      </w:r>
      <w:r w:rsidRPr="00E95083">
        <w:rPr>
          <w:rFonts w:cs="Arial"/>
          <w:bCs/>
          <w:lang w:val="en-AU"/>
        </w:rPr>
        <w:t xml:space="preserve"> </w:t>
      </w:r>
    </w:p>
    <w:p w14:paraId="43EF3333" w14:textId="243CA02B" w:rsidR="00F710B9" w:rsidRPr="00B927EB" w:rsidRDefault="00B927EB" w:rsidP="008404D7">
      <w:pPr>
        <w:pStyle w:val="ListParagraph"/>
        <w:numPr>
          <w:ilvl w:val="0"/>
          <w:numId w:val="81"/>
        </w:numPr>
        <w:spacing w:before="0" w:after="0"/>
        <w:ind w:left="851" w:hanging="284"/>
        <w:jc w:val="left"/>
        <w:rPr>
          <w:rFonts w:eastAsia="Calibri"/>
          <w:lang w:val="en-AU"/>
        </w:rPr>
      </w:pPr>
      <w:r w:rsidRPr="00B927EB">
        <w:rPr>
          <w:rFonts w:cs="Arial"/>
          <w:b/>
          <w:bCs/>
          <w:szCs w:val="22"/>
          <w:lang w:val="en-AU"/>
        </w:rPr>
        <w:t>Dissolved organic carbon (DOC)</w:t>
      </w:r>
      <w:r w:rsidRPr="00B927EB">
        <w:rPr>
          <w:rFonts w:cs="Arial"/>
          <w:bCs/>
          <w:szCs w:val="22"/>
          <w:lang w:val="en-AU"/>
        </w:rPr>
        <w:t xml:space="preserve"> is</w:t>
      </w:r>
      <w:r w:rsidR="002C7EED">
        <w:rPr>
          <w:rFonts w:cs="Arial"/>
          <w:bCs/>
          <w:szCs w:val="22"/>
          <w:lang w:val="en-AU"/>
        </w:rPr>
        <w:t>,</w:t>
      </w:r>
      <w:r w:rsidRPr="00B927EB">
        <w:rPr>
          <w:rFonts w:cs="Arial"/>
          <w:bCs/>
          <w:szCs w:val="22"/>
          <w:lang w:val="en-AU"/>
        </w:rPr>
        <w:t xml:space="preserve"> in this report</w:t>
      </w:r>
      <w:r w:rsidR="002C7EED">
        <w:rPr>
          <w:rFonts w:cs="Arial"/>
          <w:bCs/>
          <w:szCs w:val="22"/>
          <w:lang w:val="en-AU"/>
        </w:rPr>
        <w:t>,</w:t>
      </w:r>
      <w:r w:rsidRPr="00B927EB">
        <w:rPr>
          <w:rFonts w:cs="Arial"/>
          <w:bCs/>
          <w:szCs w:val="22"/>
          <w:lang w:val="en-AU"/>
        </w:rPr>
        <w:t xml:space="preserve"> a measure of the organic material passing a filter with </w:t>
      </w:r>
      <w:r w:rsidRPr="00B927EB">
        <w:rPr>
          <w:rFonts w:cs="Arial"/>
          <w:color w:val="231F20"/>
          <w:szCs w:val="22"/>
        </w:rPr>
        <w:t>a pore size of 0.45 µm. This pool is mainly lifeless and has a complex chemical composition. The DOC pool is</w:t>
      </w:r>
      <w:r w:rsidRPr="00B927EB">
        <w:rPr>
          <w:rFonts w:cs="Arial"/>
          <w:bCs/>
          <w:lang w:val="en-AU"/>
        </w:rPr>
        <w:t xml:space="preserve"> affected by a complex range of production and degradation pathway. The sources include sediment resuspension events, river runoff and primary production. The main sinks are linked with microbial and sunlight degradation.</w:t>
      </w:r>
    </w:p>
    <w:p w14:paraId="246BBD4C" w14:textId="121D66A9" w:rsidR="00803656" w:rsidRPr="00F710B9" w:rsidRDefault="00803656" w:rsidP="00B828FF">
      <w:pPr>
        <w:pStyle w:val="Heading2"/>
      </w:pPr>
      <w:bookmarkStart w:id="477" w:name="_Toc11410741"/>
      <w:r w:rsidRPr="00EB32ED">
        <w:t>In</w:t>
      </w:r>
      <w:r w:rsidR="002D5823">
        <w:t>-</w:t>
      </w:r>
      <w:r w:rsidRPr="00EB32ED">
        <w:t>situ loggers</w:t>
      </w:r>
      <w:bookmarkEnd w:id="477"/>
      <w:r w:rsidRPr="00EB32ED">
        <w:t xml:space="preserve"> </w:t>
      </w:r>
    </w:p>
    <w:p w14:paraId="129EDB3F" w14:textId="4B3CEBBF" w:rsidR="002335C6" w:rsidRDefault="00803656" w:rsidP="0097272C">
      <w:pPr>
        <w:spacing w:before="0" w:after="160" w:line="259" w:lineRule="auto"/>
        <w:jc w:val="left"/>
        <w:rPr>
          <w:lang w:val="en-AU"/>
        </w:rPr>
      </w:pPr>
      <w:r w:rsidRPr="00A03137">
        <w:rPr>
          <w:lang w:val="en-AU"/>
        </w:rPr>
        <w:t xml:space="preserve">Continuous </w:t>
      </w:r>
      <w:r w:rsidR="008E16B2">
        <w:rPr>
          <w:i/>
          <w:lang w:val="en-AU"/>
        </w:rPr>
        <w:t>in</w:t>
      </w:r>
      <w:r w:rsidR="002D5823">
        <w:rPr>
          <w:i/>
          <w:lang w:val="en-AU"/>
        </w:rPr>
        <w:t>-</w:t>
      </w:r>
      <w:r w:rsidR="008E16B2">
        <w:rPr>
          <w:i/>
          <w:lang w:val="en-AU"/>
        </w:rPr>
        <w:t>situ</w:t>
      </w:r>
      <w:r w:rsidRPr="00A03137">
        <w:rPr>
          <w:lang w:val="en-AU"/>
        </w:rPr>
        <w:t xml:space="preserve"> </w:t>
      </w:r>
      <w:r w:rsidR="009A60B0">
        <w:rPr>
          <w:rFonts w:cs="Arial"/>
          <w:szCs w:val="22"/>
          <w:lang w:val="en-AU"/>
        </w:rPr>
        <w:t>Chl-</w:t>
      </w:r>
      <w:r w:rsidR="009A60B0" w:rsidRPr="00FA6D35">
        <w:rPr>
          <w:rFonts w:cs="Arial"/>
          <w:i/>
          <w:szCs w:val="22"/>
          <w:lang w:val="en-AU"/>
        </w:rPr>
        <w:t>a</w:t>
      </w:r>
      <w:r w:rsidR="009A60B0">
        <w:rPr>
          <w:rFonts w:cs="Arial"/>
          <w:szCs w:val="22"/>
          <w:lang w:val="en-AU"/>
        </w:rPr>
        <w:t xml:space="preserve"> </w:t>
      </w:r>
      <w:r w:rsidRPr="00A03137">
        <w:rPr>
          <w:lang w:val="en-AU"/>
        </w:rPr>
        <w:t xml:space="preserve">fluorescence and turbidity were </w:t>
      </w:r>
      <w:r w:rsidR="00C459AE">
        <w:rPr>
          <w:lang w:val="en-AU"/>
        </w:rPr>
        <w:t>measured</w:t>
      </w:r>
      <w:r w:rsidRPr="00A03137">
        <w:rPr>
          <w:lang w:val="en-AU"/>
        </w:rPr>
        <w:t xml:space="preserve"> using WET Labs ECO FLNTUSB Combination Fluorometer and Turbidity Sensors</w:t>
      </w:r>
      <w:r w:rsidR="002335C6">
        <w:rPr>
          <w:lang w:val="en-AU"/>
        </w:rPr>
        <w:t xml:space="preserve"> located at 15 stations (Appendix C)</w:t>
      </w:r>
      <w:r w:rsidR="006B327D">
        <w:rPr>
          <w:lang w:val="en-AU"/>
        </w:rPr>
        <w:t xml:space="preserve">, which were </w:t>
      </w:r>
      <w:r w:rsidR="007C4188">
        <w:rPr>
          <w:lang w:val="en-AU"/>
        </w:rPr>
        <w:t xml:space="preserve">deployed 5 m below the surface and sampled </w:t>
      </w:r>
      <w:r w:rsidR="006B327D">
        <w:rPr>
          <w:lang w:val="en-AU"/>
        </w:rPr>
        <w:t>at 10 min intervals</w:t>
      </w:r>
      <w:r w:rsidR="002335C6">
        <w:rPr>
          <w:lang w:val="en-AU"/>
        </w:rPr>
        <w:t>.</w:t>
      </w:r>
      <w:r w:rsidR="002335C6" w:rsidRPr="00A03137">
        <w:rPr>
          <w:lang w:val="en-AU"/>
        </w:rPr>
        <w:t xml:space="preserve"> </w:t>
      </w:r>
      <w:r w:rsidR="002335C6">
        <w:rPr>
          <w:lang w:val="en-AU"/>
        </w:rPr>
        <w:t>W</w:t>
      </w:r>
      <w:r w:rsidR="002335C6" w:rsidRPr="00921AA1">
        <w:rPr>
          <w:rFonts w:cs="Plantin"/>
          <w:lang w:val="en-AU"/>
        </w:rPr>
        <w:t xml:space="preserve">ater samples for </w:t>
      </w:r>
      <w:r w:rsidR="002335C6">
        <w:rPr>
          <w:rFonts w:cs="Plantin"/>
          <w:lang w:val="en-AU"/>
        </w:rPr>
        <w:t xml:space="preserve">analyses of </w:t>
      </w:r>
      <w:r w:rsidR="002335C6">
        <w:rPr>
          <w:rFonts w:cs="Arial"/>
          <w:szCs w:val="22"/>
          <w:lang w:val="en-AU"/>
        </w:rPr>
        <w:t>Chl-</w:t>
      </w:r>
      <w:r w:rsidR="002335C6" w:rsidRPr="00FA6D35">
        <w:rPr>
          <w:rFonts w:cs="Arial"/>
          <w:i/>
          <w:szCs w:val="22"/>
          <w:lang w:val="en-AU"/>
        </w:rPr>
        <w:t>a</w:t>
      </w:r>
      <w:r w:rsidR="002335C6">
        <w:rPr>
          <w:rFonts w:cs="Plantin"/>
          <w:lang w:val="en-AU"/>
        </w:rPr>
        <w:t xml:space="preserve"> </w:t>
      </w:r>
      <w:r w:rsidR="002335C6" w:rsidRPr="00921AA1">
        <w:rPr>
          <w:rFonts w:cs="Plantin"/>
          <w:lang w:val="en-AU"/>
        </w:rPr>
        <w:t xml:space="preserve">and </w:t>
      </w:r>
      <w:r w:rsidR="002335C6">
        <w:rPr>
          <w:rFonts w:cs="Plantin"/>
          <w:lang w:val="en-AU"/>
        </w:rPr>
        <w:t xml:space="preserve">TSS </w:t>
      </w:r>
      <w:r w:rsidR="002335C6" w:rsidRPr="00921AA1">
        <w:rPr>
          <w:rFonts w:cs="Plantin"/>
          <w:lang w:val="en-AU"/>
        </w:rPr>
        <w:t xml:space="preserve">were collected </w:t>
      </w:r>
      <w:r w:rsidR="002335C6">
        <w:rPr>
          <w:rFonts w:cs="Plantin"/>
          <w:lang w:val="en-AU"/>
        </w:rPr>
        <w:t xml:space="preserve">three times per year to calibrate logger fluorescence and turbidity to </w:t>
      </w:r>
      <w:r w:rsidR="002335C6" w:rsidRPr="00FA6D35">
        <w:rPr>
          <w:rFonts w:cs="Plantin"/>
          <w:i/>
          <w:lang w:val="en-AU"/>
        </w:rPr>
        <w:t>in</w:t>
      </w:r>
      <w:r w:rsidR="002D5823">
        <w:rPr>
          <w:rFonts w:cs="Plantin"/>
          <w:i/>
          <w:lang w:val="en-AU"/>
        </w:rPr>
        <w:t>-</w:t>
      </w:r>
      <w:r w:rsidR="002335C6" w:rsidRPr="00FA6D35">
        <w:rPr>
          <w:rFonts w:cs="Plantin"/>
          <w:i/>
          <w:lang w:val="en-AU"/>
        </w:rPr>
        <w:t>situ</w:t>
      </w:r>
      <w:r w:rsidR="002335C6">
        <w:rPr>
          <w:rFonts w:cs="Plantin"/>
          <w:lang w:val="en-AU"/>
        </w:rPr>
        <w:t xml:space="preserve"> conditions. D</w:t>
      </w:r>
      <w:r w:rsidR="002335C6" w:rsidRPr="00921AA1">
        <w:rPr>
          <w:rFonts w:cs="Plantin"/>
          <w:lang w:val="en-AU"/>
        </w:rPr>
        <w:t>iver-operated Niskin bottle</w:t>
      </w:r>
      <w:r w:rsidR="002335C6">
        <w:rPr>
          <w:rFonts w:cs="Plantin"/>
          <w:lang w:val="en-AU"/>
        </w:rPr>
        <w:t xml:space="preserve">s were used to </w:t>
      </w:r>
      <w:r w:rsidR="002335C6" w:rsidRPr="00921AA1">
        <w:rPr>
          <w:rFonts w:cs="Plantin"/>
          <w:lang w:val="en-AU"/>
        </w:rPr>
        <w:t>sampl</w:t>
      </w:r>
      <w:r w:rsidR="002335C6">
        <w:rPr>
          <w:rFonts w:cs="Plantin"/>
          <w:lang w:val="en-AU"/>
        </w:rPr>
        <w:t>e</w:t>
      </w:r>
      <w:r w:rsidR="002335C6" w:rsidRPr="00921AA1">
        <w:rPr>
          <w:rFonts w:cs="Plantin"/>
          <w:lang w:val="en-AU"/>
        </w:rPr>
        <w:t xml:space="preserve"> close to </w:t>
      </w:r>
      <w:r w:rsidR="002335C6">
        <w:rPr>
          <w:rFonts w:cs="Plantin"/>
          <w:lang w:val="en-AU"/>
        </w:rPr>
        <w:t>the moored</w:t>
      </w:r>
      <w:r w:rsidR="002335C6" w:rsidRPr="00921AA1">
        <w:rPr>
          <w:rFonts w:cs="Plantin"/>
          <w:lang w:val="en-AU"/>
        </w:rPr>
        <w:t xml:space="preserve"> </w:t>
      </w:r>
      <w:r w:rsidR="002335C6">
        <w:rPr>
          <w:rFonts w:cs="Plantin"/>
          <w:lang w:val="en-AU"/>
        </w:rPr>
        <w:t>logger</w:t>
      </w:r>
      <w:r w:rsidR="006B327D">
        <w:rPr>
          <w:rFonts w:cs="Plantin"/>
          <w:lang w:val="en-AU"/>
        </w:rPr>
        <w:t>s</w:t>
      </w:r>
      <w:r w:rsidR="002335C6">
        <w:rPr>
          <w:rFonts w:cs="Plantin"/>
          <w:lang w:val="en-AU"/>
        </w:rPr>
        <w:t xml:space="preserve"> and samples were preserved and analysed in the same manner as ship-based water samples</w:t>
      </w:r>
      <w:r w:rsidR="002335C6" w:rsidRPr="00921AA1">
        <w:rPr>
          <w:rFonts w:cs="Plantin"/>
          <w:lang w:val="en-AU"/>
        </w:rPr>
        <w:t>.</w:t>
      </w:r>
    </w:p>
    <w:p w14:paraId="5A446788" w14:textId="63989AD2" w:rsidR="00144A0C" w:rsidRPr="00A40196" w:rsidRDefault="00144A0C" w:rsidP="00144A0C">
      <w:pPr>
        <w:rPr>
          <w:lang w:val="en-AU"/>
        </w:rPr>
      </w:pPr>
      <w:r w:rsidRPr="00A40196">
        <w:rPr>
          <w:lang w:val="en-AU"/>
        </w:rPr>
        <w:t xml:space="preserve">Daily averages of the </w:t>
      </w:r>
      <w:r>
        <w:rPr>
          <w:lang w:val="en-AU"/>
        </w:rPr>
        <w:t>chlorophyll</w:t>
      </w:r>
      <w:r w:rsidRPr="00A40196">
        <w:rPr>
          <w:lang w:val="en-AU"/>
        </w:rPr>
        <w:t xml:space="preserve"> and turbidity </w:t>
      </w:r>
      <w:r>
        <w:rPr>
          <w:lang w:val="en-AU"/>
        </w:rPr>
        <w:t xml:space="preserve">collected by </w:t>
      </w:r>
      <w:r w:rsidRPr="00A40196">
        <w:rPr>
          <w:lang w:val="en-AU"/>
        </w:rPr>
        <w:t xml:space="preserve">the ECO FLNTUSB instruments are presented as </w:t>
      </w:r>
      <w:r>
        <w:rPr>
          <w:lang w:val="en-AU"/>
        </w:rPr>
        <w:t xml:space="preserve">time-series </w:t>
      </w:r>
      <w:r w:rsidRPr="00A40196">
        <w:rPr>
          <w:lang w:val="en-AU"/>
        </w:rPr>
        <w:t>g</w:t>
      </w:r>
      <w:r>
        <w:rPr>
          <w:lang w:val="en-AU"/>
        </w:rPr>
        <w:t>raphs in Appendix E (Figure E-1)</w:t>
      </w:r>
      <w:r w:rsidRPr="00A40196">
        <w:rPr>
          <w:lang w:val="en-AU"/>
        </w:rPr>
        <w:t>. Annual means and medians of turbidity were also calculated for each site b</w:t>
      </w:r>
      <w:r>
        <w:rPr>
          <w:lang w:val="en-AU"/>
        </w:rPr>
        <w:t xml:space="preserve">ased on the DERM </w:t>
      </w:r>
      <w:r w:rsidR="00511BC0">
        <w:rPr>
          <w:lang w:val="en-AU"/>
        </w:rPr>
        <w:t>‘</w:t>
      </w:r>
      <w:r>
        <w:rPr>
          <w:lang w:val="en-AU"/>
        </w:rPr>
        <w:t>water year</w:t>
      </w:r>
      <w:r w:rsidR="00511BC0">
        <w:rPr>
          <w:lang w:val="en-AU"/>
        </w:rPr>
        <w:t>’</w:t>
      </w:r>
      <w:r>
        <w:rPr>
          <w:lang w:val="en-AU"/>
        </w:rPr>
        <w:t xml:space="preserve"> (</w:t>
      </w:r>
      <w:r w:rsidRPr="00A40196">
        <w:rPr>
          <w:lang w:val="en-AU"/>
        </w:rPr>
        <w:t xml:space="preserve">1 October to 30 September) and compared with the </w:t>
      </w:r>
      <w:r w:rsidR="00511BC0">
        <w:rPr>
          <w:lang w:val="en-AU"/>
        </w:rPr>
        <w:t xml:space="preserve">guideline value (GV) </w:t>
      </w:r>
      <w:r w:rsidR="00C459AE">
        <w:rPr>
          <w:lang w:val="en-AU"/>
        </w:rPr>
        <w:t>(Table E-4)</w:t>
      </w:r>
      <w:r w:rsidRPr="00A40196">
        <w:rPr>
          <w:lang w:val="en-AU"/>
        </w:rPr>
        <w:t>.</w:t>
      </w:r>
    </w:p>
    <w:p w14:paraId="246BBD4D" w14:textId="04402053" w:rsidR="00803656" w:rsidRPr="00BB239A" w:rsidRDefault="002335C6" w:rsidP="0097272C">
      <w:pPr>
        <w:spacing w:before="0" w:after="160" w:line="259" w:lineRule="auto"/>
        <w:jc w:val="left"/>
        <w:rPr>
          <w:color w:val="000000" w:themeColor="text1"/>
          <w:lang w:val="en-AU"/>
        </w:rPr>
      </w:pPr>
      <w:r>
        <w:rPr>
          <w:lang w:val="en-AU"/>
        </w:rPr>
        <w:t>S</w:t>
      </w:r>
      <w:r w:rsidRPr="00A03137">
        <w:rPr>
          <w:lang w:val="en-AU"/>
        </w:rPr>
        <w:t xml:space="preserve">alinity </w:t>
      </w:r>
      <w:r w:rsidR="00803656" w:rsidRPr="00A03137">
        <w:rPr>
          <w:lang w:val="en-AU"/>
        </w:rPr>
        <w:t xml:space="preserve">and temperature loggers </w:t>
      </w:r>
      <w:r>
        <w:rPr>
          <w:lang w:val="en-AU"/>
        </w:rPr>
        <w:t xml:space="preserve">(Sea-Bird Electronics SBE37) </w:t>
      </w:r>
      <w:r w:rsidR="00803656" w:rsidRPr="00A03137">
        <w:rPr>
          <w:lang w:val="en-AU"/>
        </w:rPr>
        <w:t xml:space="preserve">were deployed at eight locations, with three of these being placed </w:t>
      </w:r>
      <w:r w:rsidR="00037458">
        <w:rPr>
          <w:lang w:val="en-AU"/>
        </w:rPr>
        <w:t xml:space="preserve">on </w:t>
      </w:r>
      <w:r w:rsidR="00104427">
        <w:rPr>
          <w:lang w:val="en-AU"/>
        </w:rPr>
        <w:t>fixed</w:t>
      </w:r>
      <w:r w:rsidR="00037458">
        <w:rPr>
          <w:lang w:val="en-AU"/>
        </w:rPr>
        <w:t xml:space="preserve"> moorings </w:t>
      </w:r>
      <w:r w:rsidR="007B14CA" w:rsidRPr="00A03137">
        <w:rPr>
          <w:lang w:val="en-AU"/>
        </w:rPr>
        <w:t>near</w:t>
      </w:r>
      <w:r w:rsidR="007B14CA">
        <w:rPr>
          <w:lang w:val="en-AU"/>
        </w:rPr>
        <w:t xml:space="preserve"> the</w:t>
      </w:r>
      <w:r w:rsidR="00803656" w:rsidRPr="00A03137">
        <w:rPr>
          <w:lang w:val="en-AU"/>
        </w:rPr>
        <w:t xml:space="preserve"> Russe</w:t>
      </w:r>
      <w:r w:rsidR="00803656">
        <w:rPr>
          <w:lang w:val="en-AU"/>
        </w:rPr>
        <w:t xml:space="preserve">ll-Mulgrave, Tully </w:t>
      </w:r>
      <w:r w:rsidR="00803656" w:rsidRPr="00A03137">
        <w:rPr>
          <w:lang w:val="en-AU"/>
        </w:rPr>
        <w:t xml:space="preserve">and </w:t>
      </w:r>
      <w:r w:rsidR="00803656">
        <w:rPr>
          <w:lang w:val="en-AU"/>
        </w:rPr>
        <w:t>Burdekin</w:t>
      </w:r>
      <w:r w:rsidR="00803656" w:rsidRPr="00A03137">
        <w:rPr>
          <w:lang w:val="en-AU"/>
        </w:rPr>
        <w:t xml:space="preserve"> </w:t>
      </w:r>
      <w:r w:rsidR="008E16B2">
        <w:rPr>
          <w:lang w:val="en-AU"/>
        </w:rPr>
        <w:t>R</w:t>
      </w:r>
      <w:r w:rsidR="008E16B2" w:rsidRPr="00A03137">
        <w:rPr>
          <w:lang w:val="en-AU"/>
        </w:rPr>
        <w:t xml:space="preserve">iver </w:t>
      </w:r>
      <w:r w:rsidR="00803656" w:rsidRPr="00A03137">
        <w:rPr>
          <w:lang w:val="en-AU"/>
        </w:rPr>
        <w:t>mouths (</w:t>
      </w:r>
      <w:r w:rsidR="00817A8B">
        <w:rPr>
          <w:lang w:val="en-AU"/>
        </w:rPr>
        <w:fldChar w:fldCharType="begin"/>
      </w:r>
      <w:r w:rsidR="00817A8B">
        <w:rPr>
          <w:lang w:val="en-AU"/>
        </w:rPr>
        <w:instrText xml:space="preserve"> REF _Ref10533694 \h </w:instrText>
      </w:r>
      <w:r w:rsidR="00817A8B">
        <w:rPr>
          <w:lang w:val="en-AU"/>
        </w:rPr>
      </w:r>
      <w:r w:rsidR="00817A8B">
        <w:rPr>
          <w:lang w:val="en-AU"/>
        </w:rPr>
        <w:fldChar w:fldCharType="separate"/>
      </w:r>
      <w:r w:rsidR="00335316">
        <w:t xml:space="preserve">Figure </w:t>
      </w:r>
      <w:r w:rsidR="00335316">
        <w:rPr>
          <w:noProof/>
        </w:rPr>
        <w:t>2</w:t>
      </w:r>
      <w:r w:rsidR="00335316">
        <w:noBreakHyphen/>
      </w:r>
      <w:r w:rsidR="00335316">
        <w:rPr>
          <w:noProof/>
        </w:rPr>
        <w:t>1</w:t>
      </w:r>
      <w:r w:rsidR="00817A8B">
        <w:rPr>
          <w:lang w:val="en-AU"/>
        </w:rPr>
        <w:fldChar w:fldCharType="end"/>
      </w:r>
      <w:r w:rsidR="00817A8B">
        <w:rPr>
          <w:lang w:val="en-AU"/>
        </w:rPr>
        <w:fldChar w:fldCharType="begin"/>
      </w:r>
      <w:r w:rsidR="00817A8B">
        <w:rPr>
          <w:lang w:val="en-AU"/>
        </w:rPr>
        <w:instrText xml:space="preserve"> REF _Ref10533864 \h </w:instrText>
      </w:r>
      <w:r w:rsidR="00817A8B">
        <w:rPr>
          <w:lang w:val="en-AU"/>
        </w:rPr>
      </w:r>
      <w:r w:rsidR="00335316">
        <w:rPr>
          <w:lang w:val="en-AU"/>
        </w:rPr>
        <w:fldChar w:fldCharType="separate"/>
      </w:r>
      <w:r w:rsidR="00335316">
        <w:t xml:space="preserve">Figure </w:t>
      </w:r>
      <w:r w:rsidR="00335316">
        <w:rPr>
          <w:noProof/>
        </w:rPr>
        <w:t>2</w:t>
      </w:r>
      <w:r w:rsidR="00335316">
        <w:noBreakHyphen/>
      </w:r>
      <w:r w:rsidR="00335316">
        <w:rPr>
          <w:noProof/>
        </w:rPr>
        <w:t>1</w:t>
      </w:r>
      <w:r w:rsidR="00335316">
        <w:t xml:space="preserve">: </w:t>
      </w:r>
      <w:r w:rsidR="00335316" w:rsidRPr="00390310" w:rsidDel="00234C7E">
        <w:t>Sampling locations of the water quality monitoring sampled from 2015 onwards</w:t>
      </w:r>
      <w:r w:rsidR="00335316" w:rsidDel="00234C7E">
        <w:t>.</w:t>
      </w:r>
      <w:r w:rsidR="00817A8B">
        <w:rPr>
          <w:lang w:val="en-AU"/>
        </w:rPr>
        <w:fldChar w:fldCharType="end"/>
      </w:r>
      <w:r w:rsidR="00803656" w:rsidRPr="00A03137">
        <w:rPr>
          <w:lang w:val="en-AU"/>
        </w:rPr>
        <w:t>,</w:t>
      </w:r>
      <w:r w:rsidR="00BF6D29">
        <w:rPr>
          <w:lang w:val="en-AU"/>
        </w:rPr>
        <w:t xml:space="preserve"> Appendix C</w:t>
      </w:r>
      <w:r w:rsidR="00803656" w:rsidRPr="00A03137">
        <w:rPr>
          <w:lang w:val="en-AU"/>
        </w:rPr>
        <w:t xml:space="preserve">). </w:t>
      </w:r>
      <w:r w:rsidR="001A7B4A">
        <w:rPr>
          <w:lang w:val="en-AU"/>
        </w:rPr>
        <w:t xml:space="preserve">See </w:t>
      </w:r>
      <w:r w:rsidR="007C4188">
        <w:rPr>
          <w:lang w:val="en-AU"/>
        </w:rPr>
        <w:t xml:space="preserve">the QA/QC </w:t>
      </w:r>
      <w:r w:rsidR="000E6291">
        <w:rPr>
          <w:lang w:val="en-AU"/>
        </w:rPr>
        <w:t xml:space="preserve">report </w:t>
      </w:r>
      <w:r w:rsidR="007C4188" w:rsidRPr="00B23B73">
        <w:rPr>
          <w:lang w:val="en-AU" w:eastAsia="en-AU"/>
        </w:rPr>
        <w:t>(Great Barrier Reef Marine Park Authority</w:t>
      </w:r>
      <w:r w:rsidR="007C4188" w:rsidRPr="00B23B73">
        <w:rPr>
          <w:szCs w:val="22"/>
          <w:lang w:val="en-AU"/>
        </w:rPr>
        <w:t>, 201</w:t>
      </w:r>
      <w:r w:rsidR="007C4188">
        <w:rPr>
          <w:szCs w:val="22"/>
          <w:lang w:val="en-AU"/>
        </w:rPr>
        <w:t>9</w:t>
      </w:r>
      <w:r w:rsidR="007C4188" w:rsidRPr="00B23B73">
        <w:rPr>
          <w:lang w:val="en-AU"/>
        </w:rPr>
        <w:t>)</w:t>
      </w:r>
      <w:r w:rsidR="001A7B4A">
        <w:rPr>
          <w:lang w:val="en-AU"/>
        </w:rPr>
        <w:t xml:space="preserve"> for detailed descriptions of logger </w:t>
      </w:r>
      <w:r w:rsidR="007C4188">
        <w:rPr>
          <w:lang w:val="en-AU"/>
        </w:rPr>
        <w:t>pre- and post-deployment</w:t>
      </w:r>
      <w:r w:rsidR="001A7B4A">
        <w:rPr>
          <w:lang w:val="en-AU"/>
        </w:rPr>
        <w:t xml:space="preserve"> procedures.</w:t>
      </w:r>
      <w:r w:rsidR="00104427">
        <w:rPr>
          <w:lang w:val="en-AU"/>
        </w:rPr>
        <w:t xml:space="preserve"> Site-specific time-series from these loggers can be found in Appendix</w:t>
      </w:r>
      <w:r w:rsidR="000E6291">
        <w:rPr>
          <w:lang w:val="en-AU"/>
        </w:rPr>
        <w:t xml:space="preserve"> </w:t>
      </w:r>
      <w:r w:rsidR="00104427">
        <w:rPr>
          <w:lang w:val="en-AU"/>
        </w:rPr>
        <w:t>E (Figure E-2).</w:t>
      </w:r>
    </w:p>
    <w:p w14:paraId="246BBD4F" w14:textId="4C83546E" w:rsidR="00803656" w:rsidRPr="00F27E1A" w:rsidRDefault="00803656" w:rsidP="00B828FF">
      <w:pPr>
        <w:pStyle w:val="Heading2"/>
      </w:pPr>
      <w:bookmarkStart w:id="478" w:name="_Toc5451430"/>
      <w:bookmarkStart w:id="479" w:name="_Toc5451514"/>
      <w:bookmarkStart w:id="480" w:name="_Toc5451598"/>
      <w:bookmarkStart w:id="481" w:name="_Toc5458724"/>
      <w:bookmarkStart w:id="482" w:name="_Toc5458798"/>
      <w:bookmarkStart w:id="483" w:name="_Toc5459035"/>
      <w:bookmarkStart w:id="484" w:name="_Toc5459327"/>
      <w:bookmarkStart w:id="485" w:name="_Toc5609901"/>
      <w:bookmarkStart w:id="486" w:name="_Toc11410742"/>
      <w:bookmarkStart w:id="487" w:name="_Toc145126932"/>
      <w:bookmarkStart w:id="488" w:name="_Hlk501011226"/>
      <w:bookmarkEnd w:id="478"/>
      <w:bookmarkEnd w:id="479"/>
      <w:bookmarkEnd w:id="480"/>
      <w:bookmarkEnd w:id="481"/>
      <w:bookmarkEnd w:id="482"/>
      <w:bookmarkEnd w:id="483"/>
      <w:bookmarkEnd w:id="484"/>
      <w:bookmarkEnd w:id="485"/>
      <w:r w:rsidRPr="00EB32ED">
        <w:lastRenderedPageBreak/>
        <w:t>Data analyses – ambient water quality</w:t>
      </w:r>
      <w:bookmarkEnd w:id="486"/>
    </w:p>
    <w:bookmarkEnd w:id="487"/>
    <w:p w14:paraId="33B7361B" w14:textId="7C2403E7" w:rsidR="00963B47" w:rsidRPr="00C226BC" w:rsidRDefault="00963B47" w:rsidP="00963B47">
      <w:pPr>
        <w:rPr>
          <w:rFonts w:cs="Arial"/>
          <w:lang w:val="en-AU" w:eastAsia="en-AU"/>
        </w:rPr>
      </w:pPr>
      <w:r w:rsidRPr="00C226BC">
        <w:rPr>
          <w:rFonts w:cs="Arial"/>
          <w:lang w:val="en-AU" w:eastAsia="en-AU"/>
        </w:rPr>
        <w:t xml:space="preserve">Generalised additive mixed effect models were fitted to </w:t>
      </w:r>
      <w:r w:rsidR="00A946D8">
        <w:rPr>
          <w:rFonts w:cs="Arial"/>
          <w:lang w:val="en-AU" w:eastAsia="en-AU"/>
        </w:rPr>
        <w:t xml:space="preserve">key </w:t>
      </w:r>
      <w:r w:rsidR="00405925">
        <w:rPr>
          <w:rFonts w:cs="Arial"/>
          <w:lang w:val="en-AU" w:eastAsia="en-AU"/>
        </w:rPr>
        <w:t>water quality</w:t>
      </w:r>
      <w:r w:rsidR="00405925" w:rsidRPr="00C226BC">
        <w:rPr>
          <w:rFonts w:cs="Arial"/>
          <w:lang w:val="en-AU" w:eastAsia="en-AU"/>
        </w:rPr>
        <w:t xml:space="preserve"> </w:t>
      </w:r>
      <w:r w:rsidRPr="00C226BC">
        <w:rPr>
          <w:rFonts w:cs="Arial"/>
          <w:lang w:val="en-AU" w:eastAsia="en-AU"/>
        </w:rPr>
        <w:t xml:space="preserve">variables for each </w:t>
      </w:r>
      <w:r w:rsidR="00E75091">
        <w:rPr>
          <w:rFonts w:cs="Arial"/>
          <w:lang w:val="en-AU" w:eastAsia="en-AU"/>
        </w:rPr>
        <w:t xml:space="preserve">focus </w:t>
      </w:r>
      <w:r w:rsidRPr="00C226BC">
        <w:rPr>
          <w:rFonts w:cs="Arial"/>
          <w:lang w:val="en-AU" w:eastAsia="en-AU"/>
        </w:rPr>
        <w:t xml:space="preserve">region </w:t>
      </w:r>
      <w:r w:rsidR="00405925">
        <w:rPr>
          <w:rFonts w:cs="Arial"/>
          <w:lang w:val="en-AU" w:eastAsia="en-AU"/>
        </w:rPr>
        <w:t>and</w:t>
      </w:r>
      <w:r w:rsidR="00405925" w:rsidRPr="00C226BC">
        <w:rPr>
          <w:rFonts w:cs="Arial"/>
          <w:lang w:val="en-AU" w:eastAsia="en-AU"/>
        </w:rPr>
        <w:t xml:space="preserve"> </w:t>
      </w:r>
      <w:r w:rsidR="00405925">
        <w:rPr>
          <w:rFonts w:cs="Arial"/>
          <w:lang w:val="en-AU" w:eastAsia="en-AU"/>
        </w:rPr>
        <w:t>sub-region</w:t>
      </w:r>
      <w:r w:rsidRPr="00C226BC">
        <w:rPr>
          <w:rFonts w:cs="Arial"/>
          <w:lang w:val="en-AU" w:eastAsia="en-AU"/>
        </w:rPr>
        <w:t xml:space="preserve"> to identify </w:t>
      </w:r>
      <w:r w:rsidR="00405925">
        <w:rPr>
          <w:rFonts w:cs="Arial"/>
          <w:lang w:val="en-AU" w:eastAsia="en-AU"/>
        </w:rPr>
        <w:t xml:space="preserve">long-term </w:t>
      </w:r>
      <w:r w:rsidRPr="00C226BC">
        <w:rPr>
          <w:rFonts w:cs="Arial"/>
          <w:lang w:val="en-AU" w:eastAsia="en-AU"/>
        </w:rPr>
        <w:t>trends</w:t>
      </w:r>
      <w:r w:rsidR="00405925">
        <w:rPr>
          <w:rFonts w:cs="Arial"/>
          <w:lang w:val="en-AU" w:eastAsia="en-AU"/>
        </w:rPr>
        <w:t xml:space="preserve"> </w:t>
      </w:r>
      <w:r w:rsidR="00A946D8">
        <w:rPr>
          <w:rFonts w:cs="Arial"/>
          <w:lang w:val="en-AU" w:eastAsia="en-AU"/>
        </w:rPr>
        <w:t>in inshore water quality</w:t>
      </w:r>
      <w:r w:rsidR="00626B7B">
        <w:rPr>
          <w:rFonts w:cs="Arial"/>
          <w:lang w:val="en-AU" w:eastAsia="en-AU"/>
        </w:rPr>
        <w:t xml:space="preserve"> (details</w:t>
      </w:r>
      <w:r w:rsidRPr="00C226BC">
        <w:rPr>
          <w:rFonts w:cs="Arial"/>
          <w:lang w:val="en-AU" w:eastAsia="en-AU"/>
        </w:rPr>
        <w:t xml:space="preserve"> in Appendix D-</w:t>
      </w:r>
      <w:r w:rsidR="002A3D59">
        <w:rPr>
          <w:rFonts w:cs="Arial"/>
          <w:lang w:val="en-AU" w:eastAsia="en-AU"/>
        </w:rPr>
        <w:t>2</w:t>
      </w:r>
      <w:r w:rsidR="00626B7B">
        <w:rPr>
          <w:rFonts w:cs="Arial"/>
          <w:lang w:val="en-AU" w:eastAsia="en-AU"/>
        </w:rPr>
        <w:t>)</w:t>
      </w:r>
      <w:r w:rsidRPr="00C226BC">
        <w:rPr>
          <w:rFonts w:cs="Arial"/>
          <w:lang w:val="en-AU" w:eastAsia="en-AU"/>
        </w:rPr>
        <w:t>.</w:t>
      </w:r>
    </w:p>
    <w:p w14:paraId="1EF7E090" w14:textId="7FEA8BA1" w:rsidR="00772B2B" w:rsidRDefault="00A946D8" w:rsidP="00C65207">
      <w:pPr>
        <w:rPr>
          <w:rFonts w:cs="Arial"/>
          <w:lang w:eastAsia="en-AU"/>
        </w:rPr>
      </w:pPr>
      <w:r>
        <w:rPr>
          <w:rFonts w:cs="Arial"/>
          <w:lang w:eastAsia="en-AU"/>
        </w:rPr>
        <w:t>T</w:t>
      </w:r>
      <w:r w:rsidR="00994F1C">
        <w:rPr>
          <w:rFonts w:cs="Arial"/>
          <w:lang w:eastAsia="en-AU"/>
        </w:rPr>
        <w:t>he</w:t>
      </w:r>
      <w:r w:rsidR="00963B47" w:rsidRPr="00C226BC">
        <w:rPr>
          <w:rFonts w:cs="Arial"/>
          <w:lang w:eastAsia="en-AU"/>
        </w:rPr>
        <w:t xml:space="preserve"> </w:t>
      </w:r>
      <w:r w:rsidR="00994F1C">
        <w:rPr>
          <w:rFonts w:cs="Arial"/>
          <w:lang w:eastAsia="en-AU"/>
        </w:rPr>
        <w:t>W</w:t>
      </w:r>
      <w:r w:rsidR="00963B47" w:rsidRPr="00C226BC">
        <w:rPr>
          <w:rFonts w:cs="Arial"/>
          <w:lang w:eastAsia="en-AU"/>
        </w:rPr>
        <w:t xml:space="preserve">ater </w:t>
      </w:r>
      <w:r w:rsidR="00994F1C">
        <w:rPr>
          <w:rFonts w:cs="Arial"/>
          <w:lang w:eastAsia="en-AU"/>
        </w:rPr>
        <w:t>Q</w:t>
      </w:r>
      <w:r w:rsidR="00963B47" w:rsidRPr="00C226BC">
        <w:rPr>
          <w:rFonts w:cs="Arial"/>
          <w:lang w:eastAsia="en-AU"/>
        </w:rPr>
        <w:t xml:space="preserve">uality </w:t>
      </w:r>
      <w:r w:rsidR="00994F1C">
        <w:rPr>
          <w:rFonts w:cs="Arial"/>
          <w:lang w:eastAsia="en-AU"/>
        </w:rPr>
        <w:t>I</w:t>
      </w:r>
      <w:r w:rsidR="00963B47" w:rsidRPr="00C226BC">
        <w:rPr>
          <w:rFonts w:cs="Arial"/>
          <w:lang w:eastAsia="en-AU"/>
        </w:rPr>
        <w:t>ndex</w:t>
      </w:r>
      <w:r w:rsidR="00994F1C">
        <w:rPr>
          <w:rFonts w:cs="Arial"/>
          <w:lang w:eastAsia="en-AU"/>
        </w:rPr>
        <w:t xml:space="preserve"> (WQ Index)</w:t>
      </w:r>
      <w:r>
        <w:rPr>
          <w:rFonts w:cs="Arial"/>
          <w:lang w:eastAsia="en-AU"/>
        </w:rPr>
        <w:t xml:space="preserve"> is a</w:t>
      </w:r>
      <w:r w:rsidR="00A85B27">
        <w:rPr>
          <w:rFonts w:cs="Arial"/>
          <w:lang w:eastAsia="en-AU"/>
        </w:rPr>
        <w:t>n interpretation</w:t>
      </w:r>
      <w:r>
        <w:rPr>
          <w:rFonts w:cs="Arial"/>
          <w:lang w:eastAsia="en-AU"/>
        </w:rPr>
        <w:t xml:space="preserve"> tool developed by AIMS to </w:t>
      </w:r>
      <w:r w:rsidR="00A85B27">
        <w:rPr>
          <w:rFonts w:cs="Arial"/>
          <w:lang w:eastAsia="en-AU"/>
        </w:rPr>
        <w:t>visualise</w:t>
      </w:r>
      <w:r>
        <w:rPr>
          <w:rFonts w:cs="Arial"/>
          <w:lang w:eastAsia="en-AU"/>
        </w:rPr>
        <w:t xml:space="preserve"> </w:t>
      </w:r>
      <w:r w:rsidR="00A85B27">
        <w:rPr>
          <w:rFonts w:cs="Arial"/>
          <w:lang w:eastAsia="en-AU"/>
        </w:rPr>
        <w:t xml:space="preserve">trends in </w:t>
      </w:r>
      <w:r>
        <w:rPr>
          <w:rFonts w:cs="Arial"/>
          <w:lang w:eastAsia="en-AU"/>
        </w:rPr>
        <w:t>the suite of water quality variables measured</w:t>
      </w:r>
      <w:r w:rsidR="00963B47" w:rsidRPr="00C226BC">
        <w:rPr>
          <w:rFonts w:cs="Arial"/>
          <w:lang w:eastAsia="en-AU"/>
        </w:rPr>
        <w:t xml:space="preserve">, </w:t>
      </w:r>
      <w:r w:rsidR="00A85B27">
        <w:rPr>
          <w:rFonts w:cs="Arial"/>
          <w:lang w:eastAsia="en-AU"/>
        </w:rPr>
        <w:t xml:space="preserve">and to compare monitored water quality to </w:t>
      </w:r>
      <w:r w:rsidR="00963B47" w:rsidRPr="00C226BC">
        <w:rPr>
          <w:rFonts w:cs="Arial"/>
          <w:lang w:eastAsia="en-AU"/>
        </w:rPr>
        <w:t xml:space="preserve">existing </w:t>
      </w:r>
      <w:r w:rsidR="007B4DB9" w:rsidRPr="000C702F">
        <w:rPr>
          <w:lang w:val="en-AU"/>
        </w:rPr>
        <w:t>Water Quality Guidelines</w:t>
      </w:r>
      <w:r w:rsidR="007B4DB9" w:rsidRPr="00C226BC" w:rsidDel="007B4DB9">
        <w:rPr>
          <w:rFonts w:cs="Arial"/>
          <w:lang w:eastAsia="en-AU"/>
        </w:rPr>
        <w:t xml:space="preserve"> </w:t>
      </w:r>
      <w:r w:rsidR="00963B47" w:rsidRPr="00C226BC">
        <w:rPr>
          <w:rFonts w:cs="Arial"/>
          <w:lang w:eastAsia="en-AU"/>
        </w:rPr>
        <w:t>(</w:t>
      </w:r>
      <w:r w:rsidR="000E6291" w:rsidRPr="0087766D">
        <w:rPr>
          <w:lang w:eastAsia="en-AU"/>
        </w:rPr>
        <w:t>Department of Environment and Resource Management</w:t>
      </w:r>
      <w:r w:rsidR="00963B47" w:rsidRPr="00C226BC">
        <w:rPr>
          <w:rFonts w:cs="Arial"/>
          <w:lang w:eastAsia="en-AU"/>
        </w:rPr>
        <w:t xml:space="preserve">, 2009; </w:t>
      </w:r>
      <w:r w:rsidR="00B72C55">
        <w:t>Great Barrier Reef Marine Park Authority</w:t>
      </w:r>
      <w:r w:rsidR="00963B47" w:rsidRPr="00C226BC">
        <w:rPr>
          <w:rFonts w:cs="Arial"/>
          <w:lang w:eastAsia="en-AU"/>
        </w:rPr>
        <w:t>, 2010)</w:t>
      </w:r>
      <w:r w:rsidR="00A85B27">
        <w:rPr>
          <w:rFonts w:cs="Arial"/>
          <w:lang w:eastAsia="en-AU"/>
        </w:rPr>
        <w:t>.</w:t>
      </w:r>
      <w:r w:rsidR="00963B47" w:rsidRPr="00C226BC">
        <w:rPr>
          <w:rFonts w:cs="Arial"/>
          <w:lang w:eastAsia="en-AU"/>
        </w:rPr>
        <w:t xml:space="preserve"> </w:t>
      </w:r>
      <w:r w:rsidR="00A85B27">
        <w:rPr>
          <w:rFonts w:cs="Arial"/>
          <w:lang w:eastAsia="en-AU"/>
        </w:rPr>
        <w:t xml:space="preserve">The WQ Index uses a set of </w:t>
      </w:r>
      <w:r w:rsidR="00A85B27" w:rsidRPr="00A85B27">
        <w:rPr>
          <w:rFonts w:cs="Arial"/>
          <w:lang w:eastAsia="en-AU"/>
        </w:rPr>
        <w:t xml:space="preserve">five </w:t>
      </w:r>
      <w:r w:rsidR="00A85B27">
        <w:rPr>
          <w:rFonts w:cs="Arial"/>
          <w:lang w:eastAsia="en-AU"/>
        </w:rPr>
        <w:t xml:space="preserve">key </w:t>
      </w:r>
      <w:r w:rsidR="00A85B27" w:rsidRPr="00A85B27">
        <w:rPr>
          <w:rFonts w:cs="Arial"/>
          <w:lang w:eastAsia="en-AU"/>
        </w:rPr>
        <w:t>indicators</w:t>
      </w:r>
      <w:r w:rsidR="00A85B27">
        <w:rPr>
          <w:rFonts w:cs="Arial"/>
          <w:lang w:eastAsia="en-AU"/>
        </w:rPr>
        <w:t>:</w:t>
      </w:r>
    </w:p>
    <w:p w14:paraId="35F6FED5" w14:textId="2EFCB4E5" w:rsidR="00A85B27" w:rsidRPr="009C6353" w:rsidRDefault="009A2771" w:rsidP="00B828FF">
      <w:pPr>
        <w:pStyle w:val="ListParagraph"/>
        <w:numPr>
          <w:ilvl w:val="0"/>
          <w:numId w:val="39"/>
        </w:numPr>
        <w:ind w:left="851" w:hanging="284"/>
        <w:rPr>
          <w:rFonts w:cs="Arial"/>
          <w:lang w:eastAsia="en-AU"/>
        </w:rPr>
      </w:pPr>
      <w:r w:rsidRPr="009C6353">
        <w:rPr>
          <w:rFonts w:cs="Arial"/>
          <w:lang w:eastAsia="en-AU"/>
        </w:rPr>
        <w:t xml:space="preserve">water </w:t>
      </w:r>
      <w:r w:rsidR="00A85B27" w:rsidRPr="009C6353">
        <w:rPr>
          <w:rFonts w:cs="Arial"/>
          <w:lang w:eastAsia="en-AU"/>
        </w:rPr>
        <w:t>clarity (TSS concentrations, Secchi depth and turbidity measurements by FLNTUSB instruments, where available)</w:t>
      </w:r>
      <w:r w:rsidRPr="009C6353" w:rsidDel="009A2771">
        <w:rPr>
          <w:rFonts w:cs="Arial"/>
          <w:lang w:eastAsia="en-AU"/>
        </w:rPr>
        <w:t xml:space="preserve"> </w:t>
      </w:r>
    </w:p>
    <w:p w14:paraId="5F9AF2B7" w14:textId="6F1AEFA5" w:rsidR="00A85B27" w:rsidRPr="009C6353" w:rsidRDefault="00A85B27" w:rsidP="00B828FF">
      <w:pPr>
        <w:pStyle w:val="ListParagraph"/>
        <w:numPr>
          <w:ilvl w:val="0"/>
          <w:numId w:val="39"/>
        </w:numPr>
        <w:ind w:left="851" w:hanging="284"/>
        <w:jc w:val="left"/>
        <w:rPr>
          <w:rFonts w:cs="Arial"/>
          <w:lang w:eastAsia="en-AU"/>
        </w:rPr>
      </w:pPr>
      <w:r w:rsidRPr="009C6353">
        <w:rPr>
          <w:rFonts w:cs="Arial"/>
          <w:lang w:eastAsia="en-AU"/>
        </w:rPr>
        <w:t>Chl-</w:t>
      </w:r>
      <w:r w:rsidRPr="009C6353">
        <w:rPr>
          <w:rFonts w:cs="Arial"/>
          <w:i/>
          <w:lang w:eastAsia="en-AU"/>
        </w:rPr>
        <w:t>a</w:t>
      </w:r>
      <w:r w:rsidRPr="009C6353">
        <w:rPr>
          <w:rFonts w:cs="Arial"/>
          <w:lang w:eastAsia="en-AU"/>
        </w:rPr>
        <w:t xml:space="preserve"> concentrations</w:t>
      </w:r>
    </w:p>
    <w:p w14:paraId="565E3F4E" w14:textId="508063F6" w:rsidR="00A85B27" w:rsidRPr="009C6353" w:rsidRDefault="00A85B27" w:rsidP="00B828FF">
      <w:pPr>
        <w:pStyle w:val="ListParagraph"/>
        <w:numPr>
          <w:ilvl w:val="0"/>
          <w:numId w:val="39"/>
        </w:numPr>
        <w:ind w:left="851" w:hanging="284"/>
        <w:jc w:val="left"/>
        <w:rPr>
          <w:rFonts w:cs="Arial"/>
          <w:lang w:eastAsia="en-AU"/>
        </w:rPr>
      </w:pPr>
      <w:r w:rsidRPr="009C6353">
        <w:rPr>
          <w:rFonts w:cs="Arial"/>
          <w:lang w:eastAsia="en-AU"/>
        </w:rPr>
        <w:t>PN concentrations</w:t>
      </w:r>
    </w:p>
    <w:p w14:paraId="78AF7198" w14:textId="379D7FA7" w:rsidR="00A85B27" w:rsidRPr="009C6353" w:rsidRDefault="00A85B27" w:rsidP="00B828FF">
      <w:pPr>
        <w:pStyle w:val="ListParagraph"/>
        <w:numPr>
          <w:ilvl w:val="0"/>
          <w:numId w:val="39"/>
        </w:numPr>
        <w:ind w:left="851" w:hanging="284"/>
        <w:jc w:val="left"/>
        <w:rPr>
          <w:rFonts w:cs="Arial"/>
          <w:lang w:eastAsia="en-AU"/>
        </w:rPr>
      </w:pPr>
      <w:r w:rsidRPr="009C6353">
        <w:rPr>
          <w:rFonts w:cs="Arial"/>
          <w:lang w:eastAsia="en-AU"/>
        </w:rPr>
        <w:t>PP concentrations</w:t>
      </w:r>
    </w:p>
    <w:p w14:paraId="001A66CE" w14:textId="471BC017" w:rsidR="00A85B27" w:rsidRPr="009C6353" w:rsidRDefault="00A85B27" w:rsidP="00B828FF">
      <w:pPr>
        <w:pStyle w:val="ListParagraph"/>
        <w:numPr>
          <w:ilvl w:val="0"/>
          <w:numId w:val="39"/>
        </w:numPr>
        <w:ind w:left="851" w:hanging="284"/>
        <w:jc w:val="left"/>
        <w:rPr>
          <w:rFonts w:cs="Arial"/>
          <w:lang w:eastAsia="en-AU"/>
        </w:rPr>
      </w:pPr>
      <w:r w:rsidRPr="009C6353">
        <w:rPr>
          <w:rFonts w:cs="Arial"/>
          <w:lang w:eastAsia="en-AU"/>
        </w:rPr>
        <w:t>NO</w:t>
      </w:r>
      <w:r w:rsidRPr="009C6353">
        <w:rPr>
          <w:rFonts w:cs="Arial"/>
          <w:vertAlign w:val="subscript"/>
          <w:lang w:eastAsia="en-AU"/>
        </w:rPr>
        <w:t>x</w:t>
      </w:r>
      <w:r w:rsidRPr="009C6353">
        <w:rPr>
          <w:rFonts w:cs="Arial"/>
          <w:lang w:eastAsia="en-AU"/>
        </w:rPr>
        <w:t xml:space="preserve"> concentrations.</w:t>
      </w:r>
    </w:p>
    <w:p w14:paraId="4D645086" w14:textId="3A30F67D" w:rsidR="00A85B27" w:rsidRDefault="006D11C4" w:rsidP="00963B47">
      <w:pPr>
        <w:rPr>
          <w:rFonts w:cs="Arial"/>
          <w:lang w:eastAsia="en-AU"/>
        </w:rPr>
      </w:pPr>
      <w:r>
        <w:rPr>
          <w:rFonts w:cs="Arial"/>
          <w:lang w:eastAsia="en-AU"/>
        </w:rPr>
        <w:t>F</w:t>
      </w:r>
      <w:r w:rsidR="00A85B27">
        <w:rPr>
          <w:rFonts w:cs="Arial"/>
          <w:lang w:eastAsia="en-AU"/>
        </w:rPr>
        <w:t>or each monitoring site</w:t>
      </w:r>
      <w:r>
        <w:rPr>
          <w:rFonts w:cs="Arial"/>
          <w:lang w:eastAsia="en-AU"/>
        </w:rPr>
        <w:t>, these indicators are compared to GVs</w:t>
      </w:r>
      <w:r w:rsidR="00E5513E">
        <w:rPr>
          <w:rFonts w:cs="Arial"/>
          <w:lang w:eastAsia="en-AU"/>
        </w:rPr>
        <w:t>,</w:t>
      </w:r>
      <w:r>
        <w:rPr>
          <w:rFonts w:cs="Arial"/>
          <w:lang w:eastAsia="en-AU"/>
        </w:rPr>
        <w:t xml:space="preserve"> scored based on performance relative to </w:t>
      </w:r>
      <w:r w:rsidR="009A2771">
        <w:rPr>
          <w:rFonts w:cs="Arial"/>
          <w:lang w:eastAsia="en-AU"/>
        </w:rPr>
        <w:t>guidelines</w:t>
      </w:r>
      <w:r w:rsidR="00E5513E">
        <w:rPr>
          <w:rFonts w:cs="Arial"/>
          <w:lang w:eastAsia="en-AU"/>
        </w:rPr>
        <w:t>, and aggregated to give an overall site-specific score</w:t>
      </w:r>
      <w:r>
        <w:rPr>
          <w:rFonts w:cs="Arial"/>
          <w:lang w:eastAsia="en-AU"/>
        </w:rPr>
        <w:t xml:space="preserve">. </w:t>
      </w:r>
      <w:r w:rsidR="00E5513E">
        <w:rPr>
          <w:rFonts w:cs="Arial"/>
          <w:lang w:eastAsia="en-AU"/>
        </w:rPr>
        <w:t>Sites are then aggregated within a region or sub-region to give a regional score (see Section 4).</w:t>
      </w:r>
    </w:p>
    <w:p w14:paraId="21191B3F" w14:textId="0D71B3E3" w:rsidR="00E5513E" w:rsidRDefault="00E5513E" w:rsidP="00963B47">
      <w:pPr>
        <w:rPr>
          <w:rFonts w:cs="Arial"/>
          <w:lang w:eastAsia="en-AU"/>
        </w:rPr>
      </w:pPr>
      <w:r>
        <w:rPr>
          <w:rFonts w:cs="Arial"/>
          <w:lang w:eastAsia="en-AU"/>
        </w:rPr>
        <w:t xml:space="preserve">The WQ Index is calculated using </w:t>
      </w:r>
      <w:r w:rsidR="00EF570D">
        <w:rPr>
          <w:rFonts w:cs="Arial"/>
          <w:lang w:eastAsia="en-AU"/>
        </w:rPr>
        <w:t>two</w:t>
      </w:r>
      <w:r>
        <w:rPr>
          <w:rFonts w:cs="Arial"/>
          <w:lang w:eastAsia="en-AU"/>
        </w:rPr>
        <w:t xml:space="preserve"> different methods due to changes in the MMP design that occurred in 2015</w:t>
      </w:r>
      <w:r w:rsidR="009A2771">
        <w:rPr>
          <w:rFonts w:cs="Arial"/>
          <w:lang w:eastAsia="en-AU"/>
        </w:rPr>
        <w:t>,</w:t>
      </w:r>
      <w:r w:rsidR="00921059">
        <w:rPr>
          <w:rFonts w:cs="Arial"/>
          <w:lang w:eastAsia="en-AU"/>
        </w:rPr>
        <w:t xml:space="preserve"> </w:t>
      </w:r>
      <w:r w:rsidR="009A2771">
        <w:rPr>
          <w:rFonts w:cs="Arial"/>
          <w:lang w:eastAsia="en-AU"/>
        </w:rPr>
        <w:t xml:space="preserve">as well as concerns that the </w:t>
      </w:r>
      <w:r w:rsidR="0075193E">
        <w:rPr>
          <w:rFonts w:cs="Arial"/>
          <w:lang w:eastAsia="en-AU"/>
        </w:rPr>
        <w:t xml:space="preserve">Index </w:t>
      </w:r>
      <w:r w:rsidR="009A2771">
        <w:rPr>
          <w:rFonts w:cs="Arial"/>
          <w:lang w:eastAsia="en-AU"/>
        </w:rPr>
        <w:t xml:space="preserve">was not responsive to changes in </w:t>
      </w:r>
      <w:r w:rsidR="000D373F">
        <w:rPr>
          <w:rFonts w:cs="Arial"/>
          <w:lang w:eastAsia="en-AU"/>
        </w:rPr>
        <w:t>environmental pressures of each year</w:t>
      </w:r>
      <w:r>
        <w:rPr>
          <w:rFonts w:cs="Arial"/>
          <w:lang w:eastAsia="en-AU"/>
        </w:rPr>
        <w:t xml:space="preserve">. The changes in design included increased number of sites, increased sampling frequency and a higher sampling frequency during </w:t>
      </w:r>
      <w:r w:rsidR="0075193E">
        <w:rPr>
          <w:rFonts w:cs="Arial"/>
          <w:lang w:eastAsia="en-AU"/>
        </w:rPr>
        <w:t>December to April</w:t>
      </w:r>
      <w:r>
        <w:rPr>
          <w:rFonts w:cs="Arial"/>
          <w:lang w:eastAsia="en-AU"/>
        </w:rPr>
        <w:t xml:space="preserve"> to better represent wet season variability. </w:t>
      </w:r>
      <w:r w:rsidR="0075193E">
        <w:rPr>
          <w:rFonts w:cs="Arial"/>
          <w:lang w:eastAsia="en-AU"/>
        </w:rPr>
        <w:t xml:space="preserve">Thus, </w:t>
      </w:r>
      <w:r>
        <w:rPr>
          <w:rFonts w:cs="Arial"/>
          <w:lang w:eastAsia="en-AU"/>
        </w:rPr>
        <w:t>statistical comparisons between MMP data from 2005</w:t>
      </w:r>
      <w:r w:rsidR="0075193E">
        <w:rPr>
          <w:rFonts w:cs="Arial"/>
          <w:lang w:eastAsia="en-AU"/>
        </w:rPr>
        <w:t>–</w:t>
      </w:r>
      <w:r>
        <w:rPr>
          <w:rFonts w:cs="Arial"/>
          <w:lang w:eastAsia="en-AU"/>
        </w:rPr>
        <w:t xml:space="preserve">15 </w:t>
      </w:r>
      <w:r w:rsidR="0075193E">
        <w:rPr>
          <w:rFonts w:cs="Arial"/>
          <w:lang w:eastAsia="en-AU"/>
        </w:rPr>
        <w:t xml:space="preserve">to </w:t>
      </w:r>
      <w:r>
        <w:rPr>
          <w:rFonts w:cs="Arial"/>
          <w:lang w:eastAsia="en-AU"/>
        </w:rPr>
        <w:t>2015</w:t>
      </w:r>
      <w:r w:rsidR="001D5DDF">
        <w:rPr>
          <w:rFonts w:cs="Arial"/>
          <w:lang w:eastAsia="en-AU"/>
        </w:rPr>
        <w:t>–</w:t>
      </w:r>
      <w:r>
        <w:rPr>
          <w:rFonts w:cs="Arial"/>
          <w:lang w:eastAsia="en-AU"/>
        </w:rPr>
        <w:t xml:space="preserve">onwards </w:t>
      </w:r>
      <w:r w:rsidR="0075193E">
        <w:rPr>
          <w:rFonts w:cs="Arial"/>
          <w:lang w:eastAsia="en-AU"/>
        </w:rPr>
        <w:t>must</w:t>
      </w:r>
      <w:r>
        <w:rPr>
          <w:rFonts w:cs="Arial"/>
          <w:lang w:eastAsia="en-AU"/>
        </w:rPr>
        <w:t xml:space="preserve"> account for these changes. The two versions of the WQ Index have different purposes:</w:t>
      </w:r>
    </w:p>
    <w:p w14:paraId="139B485B" w14:textId="65FC4975" w:rsidR="00227BDE" w:rsidRDefault="00E5513E" w:rsidP="00F34575">
      <w:pPr>
        <w:pStyle w:val="ListParagraph"/>
        <w:numPr>
          <w:ilvl w:val="3"/>
          <w:numId w:val="25"/>
        </w:numPr>
        <w:ind w:left="426" w:hanging="284"/>
        <w:rPr>
          <w:rFonts w:cs="Arial"/>
          <w:lang w:eastAsia="en-AU"/>
        </w:rPr>
      </w:pPr>
      <w:r w:rsidRPr="00FA6D35">
        <w:rPr>
          <w:rFonts w:cs="Arial"/>
          <w:b/>
          <w:lang w:eastAsia="en-AU"/>
        </w:rPr>
        <w:t>Long-term trend</w:t>
      </w:r>
      <w:r w:rsidRPr="00C65207">
        <w:rPr>
          <w:rFonts w:cs="Arial"/>
          <w:lang w:eastAsia="en-AU"/>
        </w:rPr>
        <w:t xml:space="preserve">: This </w:t>
      </w:r>
      <w:r w:rsidR="0058293D">
        <w:rPr>
          <w:rFonts w:cs="Arial"/>
          <w:lang w:eastAsia="en-AU"/>
        </w:rPr>
        <w:t>version</w:t>
      </w:r>
      <w:r w:rsidRPr="00C65207">
        <w:rPr>
          <w:rFonts w:cs="Arial"/>
          <w:lang w:eastAsia="en-AU"/>
        </w:rPr>
        <w:t xml:space="preserve"> i</w:t>
      </w:r>
      <w:r w:rsidRPr="00734DFB">
        <w:rPr>
          <w:rFonts w:cs="Arial"/>
          <w:lang w:eastAsia="en-AU"/>
        </w:rPr>
        <w:t xml:space="preserve">s based on </w:t>
      </w:r>
      <w:r>
        <w:rPr>
          <w:rFonts w:cs="Arial"/>
          <w:lang w:eastAsia="en-AU"/>
        </w:rPr>
        <w:t xml:space="preserve">the </w:t>
      </w:r>
      <w:r w:rsidR="00772B2B">
        <w:rPr>
          <w:rFonts w:cs="Arial"/>
          <w:lang w:eastAsia="en-AU"/>
        </w:rPr>
        <w:t xml:space="preserve">pre-2015 </w:t>
      </w:r>
      <w:r>
        <w:rPr>
          <w:rFonts w:cs="Arial"/>
          <w:lang w:eastAsia="en-AU"/>
        </w:rPr>
        <w:t xml:space="preserve">MMP sampling design and uses only the original sites and </w:t>
      </w:r>
      <w:r w:rsidR="00C664F6">
        <w:rPr>
          <w:rFonts w:cs="Arial"/>
          <w:lang w:eastAsia="en-AU"/>
        </w:rPr>
        <w:t xml:space="preserve">three </w:t>
      </w:r>
      <w:r>
        <w:rPr>
          <w:rFonts w:cs="Arial"/>
          <w:lang w:eastAsia="en-AU"/>
        </w:rPr>
        <w:t>sampling dates</w:t>
      </w:r>
      <w:r w:rsidR="00772B2B">
        <w:rPr>
          <w:rFonts w:cs="Arial"/>
          <w:lang w:eastAsia="en-AU"/>
        </w:rPr>
        <w:t xml:space="preserve"> per year. This sampling design had low temporal and spatial resolution and was aimed at detecting long-term trends in inshore water quality.</w:t>
      </w:r>
      <w:r w:rsidR="00227BDE">
        <w:rPr>
          <w:rFonts w:cs="Arial"/>
          <w:lang w:eastAsia="en-AU"/>
        </w:rPr>
        <w:t xml:space="preserve"> Key aspects of this version are:</w:t>
      </w:r>
    </w:p>
    <w:p w14:paraId="36D5ADA7" w14:textId="1DCE7B56" w:rsidR="00227BDE" w:rsidRDefault="00C664F6" w:rsidP="00B828FF">
      <w:pPr>
        <w:pStyle w:val="ListParagraph"/>
        <w:numPr>
          <w:ilvl w:val="0"/>
          <w:numId w:val="39"/>
        </w:numPr>
        <w:ind w:left="851" w:hanging="284"/>
        <w:rPr>
          <w:rFonts w:cs="Arial"/>
          <w:lang w:eastAsia="en-AU"/>
        </w:rPr>
      </w:pPr>
      <w:r>
        <w:rPr>
          <w:rFonts w:cs="Arial"/>
          <w:lang w:eastAsia="en-AU"/>
        </w:rPr>
        <w:t xml:space="preserve">annual </w:t>
      </w:r>
      <w:r w:rsidR="00227BDE">
        <w:rPr>
          <w:rFonts w:cs="Arial"/>
          <w:lang w:eastAsia="en-AU"/>
        </w:rPr>
        <w:t xml:space="preserve">water quality </w:t>
      </w:r>
      <w:r w:rsidR="00511BC0">
        <w:rPr>
          <w:rFonts w:cs="Arial"/>
          <w:lang w:eastAsia="en-AU"/>
        </w:rPr>
        <w:t xml:space="preserve">GVs </w:t>
      </w:r>
      <w:r w:rsidR="00227BDE">
        <w:rPr>
          <w:rFonts w:cs="Arial"/>
          <w:lang w:eastAsia="en-AU"/>
        </w:rPr>
        <w:t>are used for comparison with monitoring data</w:t>
      </w:r>
    </w:p>
    <w:p w14:paraId="2C5C4005" w14:textId="358B4FC9" w:rsidR="00227BDE" w:rsidRDefault="00C664F6" w:rsidP="00B828FF">
      <w:pPr>
        <w:pStyle w:val="ListParagraph"/>
        <w:numPr>
          <w:ilvl w:val="0"/>
          <w:numId w:val="39"/>
        </w:numPr>
        <w:ind w:left="851" w:hanging="284"/>
        <w:rPr>
          <w:rFonts w:cs="Arial"/>
          <w:lang w:eastAsia="en-AU"/>
        </w:rPr>
      </w:pPr>
      <w:r>
        <w:rPr>
          <w:rFonts w:cs="Arial"/>
          <w:lang w:eastAsia="en-AU"/>
        </w:rPr>
        <w:t xml:space="preserve">only </w:t>
      </w:r>
      <w:r w:rsidR="00227BDE">
        <w:rPr>
          <w:rFonts w:cs="Arial"/>
          <w:lang w:eastAsia="en-AU"/>
        </w:rPr>
        <w:t>AIMS monitoring data are used</w:t>
      </w:r>
    </w:p>
    <w:p w14:paraId="4F7DA2A4" w14:textId="49E05CE9" w:rsidR="00F04ED4" w:rsidRDefault="00C664F6" w:rsidP="00B828FF">
      <w:pPr>
        <w:pStyle w:val="ListParagraph"/>
        <w:numPr>
          <w:ilvl w:val="0"/>
          <w:numId w:val="39"/>
        </w:numPr>
        <w:ind w:left="851" w:hanging="284"/>
        <w:rPr>
          <w:rFonts w:cs="Arial"/>
          <w:lang w:eastAsia="en-AU"/>
        </w:rPr>
      </w:pPr>
      <w:r>
        <w:rPr>
          <w:rFonts w:cs="Arial"/>
          <w:lang w:eastAsia="en-AU"/>
        </w:rPr>
        <w:t>a four</w:t>
      </w:r>
      <w:r w:rsidR="00F04ED4">
        <w:rPr>
          <w:rFonts w:cs="Arial"/>
          <w:lang w:eastAsia="en-AU"/>
        </w:rPr>
        <w:t xml:space="preserve">-year running mean is applied </w:t>
      </w:r>
      <w:r>
        <w:rPr>
          <w:rFonts w:cs="Arial"/>
          <w:lang w:eastAsia="en-AU"/>
        </w:rPr>
        <w:t>to data to reduce the effect of sampling time on the Index</w:t>
      </w:r>
    </w:p>
    <w:p w14:paraId="1A1472FC" w14:textId="47E95663" w:rsidR="00F04ED4" w:rsidRPr="00C65207" w:rsidRDefault="00C664F6" w:rsidP="00B828FF">
      <w:pPr>
        <w:pStyle w:val="ListParagraph"/>
        <w:numPr>
          <w:ilvl w:val="0"/>
          <w:numId w:val="39"/>
        </w:numPr>
        <w:ind w:left="851" w:hanging="284"/>
        <w:rPr>
          <w:rFonts w:cs="Arial"/>
          <w:lang w:eastAsia="en-AU"/>
        </w:rPr>
      </w:pPr>
      <w:r>
        <w:rPr>
          <w:rFonts w:cs="Arial"/>
          <w:lang w:eastAsia="en-AU"/>
        </w:rPr>
        <w:t xml:space="preserve">the </w:t>
      </w:r>
      <w:r w:rsidR="00F04ED4">
        <w:rPr>
          <w:rFonts w:cs="Arial"/>
          <w:lang w:eastAsia="en-AU"/>
        </w:rPr>
        <w:t>Index is an average of scores for 5 indicators</w:t>
      </w:r>
      <w:r w:rsidR="00E75091">
        <w:rPr>
          <w:rFonts w:cs="Arial"/>
          <w:lang w:eastAsia="en-AU"/>
        </w:rPr>
        <w:t>.</w:t>
      </w:r>
    </w:p>
    <w:p w14:paraId="16FB4EE8" w14:textId="4733910B" w:rsidR="00772B2B" w:rsidRDefault="00227BDE" w:rsidP="00B828FF">
      <w:pPr>
        <w:pStyle w:val="ListParagraph"/>
        <w:ind w:left="851" w:hanging="284"/>
        <w:rPr>
          <w:rFonts w:cs="Arial"/>
          <w:lang w:eastAsia="en-AU"/>
        </w:rPr>
      </w:pPr>
      <w:r>
        <w:rPr>
          <w:rFonts w:cs="Arial"/>
          <w:lang w:eastAsia="en-AU"/>
        </w:rPr>
        <w:t xml:space="preserve"> </w:t>
      </w:r>
    </w:p>
    <w:p w14:paraId="3BFCD778" w14:textId="1390F955" w:rsidR="00772B2B" w:rsidRPr="009C6353" w:rsidRDefault="009C6353" w:rsidP="00F34575">
      <w:pPr>
        <w:pStyle w:val="ListParagraph"/>
        <w:numPr>
          <w:ilvl w:val="3"/>
          <w:numId w:val="25"/>
        </w:numPr>
        <w:ind w:left="426" w:hanging="284"/>
        <w:rPr>
          <w:rFonts w:cs="Arial"/>
          <w:b/>
          <w:lang w:eastAsia="en-AU"/>
        </w:rPr>
      </w:pPr>
      <w:r>
        <w:rPr>
          <w:rFonts w:cs="Arial"/>
          <w:b/>
          <w:lang w:eastAsia="en-AU"/>
        </w:rPr>
        <w:t xml:space="preserve">Annual </w:t>
      </w:r>
      <w:r w:rsidR="00D85AFE">
        <w:rPr>
          <w:rFonts w:cs="Arial"/>
          <w:b/>
          <w:lang w:eastAsia="en-AU"/>
        </w:rPr>
        <w:t>condition</w:t>
      </w:r>
      <w:r w:rsidR="00772B2B" w:rsidRPr="009C6353">
        <w:rPr>
          <w:rFonts w:cs="Arial"/>
          <w:b/>
          <w:lang w:eastAsia="en-AU"/>
        </w:rPr>
        <w:t xml:space="preserve">: </w:t>
      </w:r>
      <w:r w:rsidR="00772B2B" w:rsidRPr="00A02B0A">
        <w:rPr>
          <w:rFonts w:cs="Arial"/>
          <w:lang w:eastAsia="en-AU"/>
        </w:rPr>
        <w:t xml:space="preserve">This </w:t>
      </w:r>
      <w:r w:rsidR="0058293D">
        <w:rPr>
          <w:rFonts w:cs="Arial"/>
          <w:lang w:eastAsia="en-AU"/>
        </w:rPr>
        <w:t>version</w:t>
      </w:r>
      <w:r w:rsidR="00772B2B" w:rsidRPr="00A02B0A">
        <w:rPr>
          <w:rFonts w:cs="Arial"/>
          <w:lang w:eastAsia="en-AU"/>
        </w:rPr>
        <w:t xml:space="preserve"> is based on the post-2015 MMP sampling design and uses all sites and sampling dates per year. </w:t>
      </w:r>
      <w:r w:rsidR="00227BDE" w:rsidRPr="00A02B0A">
        <w:rPr>
          <w:rFonts w:cs="Arial"/>
          <w:lang w:eastAsia="en-AU"/>
        </w:rPr>
        <w:t>Key aspects of this version are:</w:t>
      </w:r>
    </w:p>
    <w:p w14:paraId="3321AD66" w14:textId="62729C47" w:rsidR="00227BDE" w:rsidRDefault="00C664F6" w:rsidP="00B828FF">
      <w:pPr>
        <w:pStyle w:val="ListParagraph"/>
        <w:numPr>
          <w:ilvl w:val="0"/>
          <w:numId w:val="39"/>
        </w:numPr>
        <w:ind w:left="851" w:hanging="284"/>
        <w:rPr>
          <w:rFonts w:cs="Arial"/>
          <w:lang w:eastAsia="en-AU"/>
        </w:rPr>
      </w:pPr>
      <w:r>
        <w:rPr>
          <w:rFonts w:cs="Arial"/>
          <w:lang w:eastAsia="en-AU"/>
        </w:rPr>
        <w:t xml:space="preserve">seasonal </w:t>
      </w:r>
      <w:r w:rsidR="00227BDE">
        <w:rPr>
          <w:rFonts w:cs="Arial"/>
          <w:lang w:eastAsia="en-AU"/>
        </w:rPr>
        <w:t xml:space="preserve">water quality </w:t>
      </w:r>
      <w:r w:rsidR="00511BC0">
        <w:rPr>
          <w:rFonts w:cs="Arial"/>
          <w:lang w:eastAsia="en-AU"/>
        </w:rPr>
        <w:t xml:space="preserve">GVs </w:t>
      </w:r>
      <w:r w:rsidR="00227BDE">
        <w:rPr>
          <w:rFonts w:cs="Arial"/>
          <w:lang w:eastAsia="en-AU"/>
        </w:rPr>
        <w:t>are used for comparison with monitoring data (i.e. wet season data are compared to a wet season GV and dry season data are compared to a dry season GV)</w:t>
      </w:r>
    </w:p>
    <w:p w14:paraId="2E05EF4F" w14:textId="07456691" w:rsidR="00227BDE" w:rsidRDefault="00C664F6" w:rsidP="00B828FF">
      <w:pPr>
        <w:pStyle w:val="ListParagraph"/>
        <w:numPr>
          <w:ilvl w:val="0"/>
          <w:numId w:val="39"/>
        </w:numPr>
        <w:ind w:left="851" w:hanging="284"/>
        <w:rPr>
          <w:rFonts w:cs="Arial"/>
          <w:lang w:eastAsia="en-AU"/>
        </w:rPr>
      </w:pPr>
      <w:r>
        <w:rPr>
          <w:rFonts w:cs="Arial"/>
          <w:lang w:eastAsia="en-AU"/>
        </w:rPr>
        <w:t xml:space="preserve">both </w:t>
      </w:r>
      <w:r w:rsidR="00227BDE">
        <w:rPr>
          <w:rFonts w:cs="Arial"/>
          <w:lang w:eastAsia="en-AU"/>
        </w:rPr>
        <w:t>AIMS and JCU monitoring data are used</w:t>
      </w:r>
    </w:p>
    <w:p w14:paraId="08671C8D" w14:textId="2AAEA554" w:rsidR="00F04ED4" w:rsidRDefault="00C664F6" w:rsidP="00B828FF">
      <w:pPr>
        <w:pStyle w:val="ListParagraph"/>
        <w:numPr>
          <w:ilvl w:val="0"/>
          <w:numId w:val="39"/>
        </w:numPr>
        <w:ind w:left="851" w:hanging="284"/>
        <w:rPr>
          <w:rFonts w:cs="Arial"/>
          <w:lang w:eastAsia="en-AU"/>
        </w:rPr>
      </w:pPr>
      <w:r>
        <w:rPr>
          <w:rFonts w:cs="Arial"/>
          <w:lang w:eastAsia="en-AU"/>
        </w:rPr>
        <w:t xml:space="preserve">a </w:t>
      </w:r>
      <w:r w:rsidR="00F04ED4">
        <w:rPr>
          <w:rFonts w:cs="Arial"/>
          <w:lang w:eastAsia="en-AU"/>
        </w:rPr>
        <w:t>running mean is not applied</w:t>
      </w:r>
    </w:p>
    <w:p w14:paraId="16A3774A" w14:textId="28B45349" w:rsidR="00963B47" w:rsidRPr="00B828FF" w:rsidRDefault="00C664F6" w:rsidP="00B828FF">
      <w:pPr>
        <w:pStyle w:val="ListParagraph"/>
        <w:numPr>
          <w:ilvl w:val="0"/>
          <w:numId w:val="39"/>
        </w:numPr>
        <w:ind w:left="851" w:hanging="284"/>
        <w:rPr>
          <w:rFonts w:cs="Arial"/>
          <w:lang w:eastAsia="en-AU"/>
        </w:rPr>
      </w:pPr>
      <w:r>
        <w:rPr>
          <w:rFonts w:cs="Arial"/>
          <w:lang w:eastAsia="en-AU"/>
        </w:rPr>
        <w:t xml:space="preserve">the </w:t>
      </w:r>
      <w:r w:rsidR="00F04ED4">
        <w:rPr>
          <w:rFonts w:cs="Arial"/>
          <w:lang w:eastAsia="en-AU"/>
        </w:rPr>
        <w:t xml:space="preserve">Index is </w:t>
      </w:r>
      <w:r>
        <w:rPr>
          <w:rFonts w:cs="Arial"/>
          <w:lang w:eastAsia="en-AU"/>
        </w:rPr>
        <w:t xml:space="preserve">a </w:t>
      </w:r>
      <w:r w:rsidR="00F04ED4">
        <w:rPr>
          <w:rFonts w:cs="Arial"/>
          <w:lang w:eastAsia="en-AU"/>
        </w:rPr>
        <w:t xml:space="preserve">hierarchical </w:t>
      </w:r>
      <w:r w:rsidR="000C7F6B">
        <w:rPr>
          <w:rFonts w:cs="Arial"/>
          <w:lang w:eastAsia="en-AU"/>
        </w:rPr>
        <w:t>combination of scores for 5 indicators</w:t>
      </w:r>
      <w:r>
        <w:rPr>
          <w:rFonts w:cs="Arial"/>
          <w:lang w:eastAsia="en-AU"/>
        </w:rPr>
        <w:t>.</w:t>
      </w:r>
    </w:p>
    <w:p w14:paraId="1823FE51" w14:textId="456498B9" w:rsidR="00963B47" w:rsidRPr="00C226BC" w:rsidRDefault="00963B47" w:rsidP="00963B47">
      <w:pPr>
        <w:rPr>
          <w:rFonts w:cs="Arial"/>
          <w:lang w:val="en-AU" w:eastAsia="en-AU"/>
        </w:rPr>
      </w:pPr>
      <w:r w:rsidRPr="00C226BC">
        <w:rPr>
          <w:rFonts w:cs="Arial"/>
          <w:lang w:val="en-AU" w:eastAsia="en-AU"/>
        </w:rPr>
        <w:t xml:space="preserve">Details </w:t>
      </w:r>
      <w:r w:rsidR="00101AFB">
        <w:rPr>
          <w:rFonts w:cs="Arial"/>
          <w:lang w:val="en-AU" w:eastAsia="en-AU"/>
        </w:rPr>
        <w:t xml:space="preserve">of </w:t>
      </w:r>
      <w:r w:rsidR="00EF570D">
        <w:rPr>
          <w:rFonts w:cs="Arial"/>
          <w:lang w:val="en-AU" w:eastAsia="en-AU"/>
        </w:rPr>
        <w:t xml:space="preserve">Index </w:t>
      </w:r>
      <w:r w:rsidR="00101AFB">
        <w:rPr>
          <w:rFonts w:cs="Arial"/>
          <w:lang w:val="en-AU" w:eastAsia="en-AU"/>
        </w:rPr>
        <w:t xml:space="preserve">calculation </w:t>
      </w:r>
      <w:r w:rsidR="00EF570D">
        <w:rPr>
          <w:rFonts w:cs="Arial"/>
          <w:lang w:val="en-AU" w:eastAsia="en-AU"/>
        </w:rPr>
        <w:t>can be found</w:t>
      </w:r>
      <w:r w:rsidRPr="00C226BC">
        <w:rPr>
          <w:rFonts w:cs="Arial"/>
          <w:lang w:val="en-AU" w:eastAsia="en-AU"/>
        </w:rPr>
        <w:t xml:space="preserve"> in Appendix D-</w:t>
      </w:r>
      <w:r w:rsidR="002A3D59">
        <w:rPr>
          <w:rFonts w:cs="Arial"/>
          <w:lang w:val="en-AU" w:eastAsia="en-AU"/>
        </w:rPr>
        <w:t>3</w:t>
      </w:r>
      <w:r w:rsidRPr="00C226BC">
        <w:rPr>
          <w:rFonts w:cs="Arial"/>
          <w:lang w:val="en-AU" w:eastAsia="en-AU"/>
        </w:rPr>
        <w:t>.</w:t>
      </w:r>
    </w:p>
    <w:p w14:paraId="246BBD52" w14:textId="0C8A07BE" w:rsidR="00803656" w:rsidRPr="00F27E1A" w:rsidRDefault="00803656" w:rsidP="00B828FF">
      <w:pPr>
        <w:pStyle w:val="Heading2"/>
      </w:pPr>
      <w:bookmarkStart w:id="489" w:name="_Toc459158237"/>
      <w:bookmarkStart w:id="490" w:name="_Toc459158510"/>
      <w:bookmarkStart w:id="491" w:name="_Toc459158784"/>
      <w:bookmarkStart w:id="492" w:name="_Toc459209783"/>
      <w:bookmarkStart w:id="493" w:name="_Toc459328909"/>
      <w:bookmarkStart w:id="494" w:name="_Toc459329268"/>
      <w:bookmarkStart w:id="495" w:name="_Toc459329629"/>
      <w:bookmarkStart w:id="496" w:name="_Toc459329989"/>
      <w:bookmarkStart w:id="497" w:name="_Toc459330349"/>
      <w:bookmarkStart w:id="498" w:name="_Toc459330709"/>
      <w:bookmarkStart w:id="499" w:name="_Toc459331069"/>
      <w:bookmarkStart w:id="500" w:name="_Toc459331429"/>
      <w:bookmarkStart w:id="501" w:name="_Toc459331789"/>
      <w:bookmarkStart w:id="502" w:name="_Toc428793317"/>
      <w:bookmarkStart w:id="503" w:name="_Toc428851336"/>
      <w:bookmarkStart w:id="504" w:name="_Toc434607108"/>
      <w:bookmarkStart w:id="505" w:name="_Toc11410743"/>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r w:rsidRPr="00EB32ED">
        <w:t xml:space="preserve">Data </w:t>
      </w:r>
      <w:r w:rsidR="00056CDD" w:rsidRPr="00EB32ED">
        <w:t xml:space="preserve">analyses </w:t>
      </w:r>
      <w:r w:rsidRPr="00EB32ED">
        <w:t xml:space="preserve">– </w:t>
      </w:r>
      <w:bookmarkEnd w:id="502"/>
      <w:bookmarkEnd w:id="503"/>
      <w:bookmarkEnd w:id="504"/>
      <w:r w:rsidRPr="00EB32ED">
        <w:t>wet season water quality</w:t>
      </w:r>
      <w:bookmarkEnd w:id="505"/>
    </w:p>
    <w:p w14:paraId="460B740A" w14:textId="77777777" w:rsidR="007B047C" w:rsidRDefault="00E4423C" w:rsidP="00362756">
      <w:pPr>
        <w:rPr>
          <w:lang w:val="en-AU"/>
        </w:rPr>
      </w:pPr>
      <w:r>
        <w:rPr>
          <w:lang w:val="en-AU"/>
        </w:rPr>
        <w:t xml:space="preserve">The </w:t>
      </w:r>
      <w:r w:rsidR="00785051">
        <w:rPr>
          <w:lang w:val="en-AU"/>
        </w:rPr>
        <w:t>wet season water quality</w:t>
      </w:r>
      <w:r>
        <w:rPr>
          <w:lang w:val="en-AU"/>
        </w:rPr>
        <w:t xml:space="preserve"> data</w:t>
      </w:r>
      <w:r w:rsidR="00803656">
        <w:rPr>
          <w:lang w:val="en-AU"/>
        </w:rPr>
        <w:t xml:space="preserve"> </w:t>
      </w:r>
      <w:r w:rsidR="00DC36D3">
        <w:rPr>
          <w:lang w:val="en-AU"/>
        </w:rPr>
        <w:t xml:space="preserve">were </w:t>
      </w:r>
      <w:r w:rsidR="00803656">
        <w:rPr>
          <w:lang w:val="en-AU"/>
        </w:rPr>
        <w:t xml:space="preserve">used for several purposes: </w:t>
      </w:r>
    </w:p>
    <w:p w14:paraId="7C13146E" w14:textId="786305B9" w:rsidR="007B047C" w:rsidRDefault="00803656" w:rsidP="00B828FF">
      <w:pPr>
        <w:pStyle w:val="ListParagraph"/>
        <w:numPr>
          <w:ilvl w:val="0"/>
          <w:numId w:val="26"/>
        </w:numPr>
        <w:ind w:left="851" w:hanging="284"/>
      </w:pPr>
      <w:r w:rsidRPr="007B047C">
        <w:rPr>
          <w:lang w:val="en-AU"/>
        </w:rPr>
        <w:t>to characterise</w:t>
      </w:r>
      <w:r w:rsidR="009936C3" w:rsidRPr="007B047C">
        <w:rPr>
          <w:lang w:val="en-AU"/>
        </w:rPr>
        <w:t xml:space="preserve"> </w:t>
      </w:r>
      <w:r w:rsidR="009936C3">
        <w:t xml:space="preserve">water quality gradients </w:t>
      </w:r>
      <w:r w:rsidR="00AE0EF3">
        <w:t xml:space="preserve">during </w:t>
      </w:r>
      <w:r w:rsidR="00785051">
        <w:t xml:space="preserve">the wet season and </w:t>
      </w:r>
      <w:r w:rsidR="009936C3">
        <w:t>during high flow conditions</w:t>
      </w:r>
    </w:p>
    <w:p w14:paraId="2B6D25F4" w14:textId="59FAA331" w:rsidR="007B047C" w:rsidRPr="007B047C" w:rsidRDefault="00803656" w:rsidP="00B828FF">
      <w:pPr>
        <w:pStyle w:val="ListParagraph"/>
        <w:numPr>
          <w:ilvl w:val="0"/>
          <w:numId w:val="26"/>
        </w:numPr>
        <w:ind w:left="851" w:hanging="284"/>
        <w:rPr>
          <w:lang w:val="en-AU"/>
        </w:rPr>
      </w:pPr>
      <w:r w:rsidRPr="007B047C">
        <w:rPr>
          <w:lang w:val="en-AU"/>
        </w:rPr>
        <w:t xml:space="preserve">to investigate the transport and/or transformation of </w:t>
      </w:r>
      <w:r w:rsidR="00E4423C" w:rsidRPr="007B047C">
        <w:rPr>
          <w:lang w:val="en-AU"/>
        </w:rPr>
        <w:t xml:space="preserve">key pollutants </w:t>
      </w:r>
      <w:r w:rsidRPr="007B047C">
        <w:rPr>
          <w:lang w:val="en-AU"/>
        </w:rPr>
        <w:t xml:space="preserve">when they are discharged into the </w:t>
      </w:r>
      <w:r w:rsidR="007B047C">
        <w:rPr>
          <w:lang w:val="en-AU"/>
        </w:rPr>
        <w:t>Reef</w:t>
      </w:r>
      <w:r w:rsidR="007B047C" w:rsidRPr="007B047C">
        <w:rPr>
          <w:lang w:val="en-AU"/>
        </w:rPr>
        <w:t xml:space="preserve"> </w:t>
      </w:r>
      <w:r w:rsidRPr="007B047C">
        <w:rPr>
          <w:lang w:val="en-AU"/>
        </w:rPr>
        <w:t>lagoon</w:t>
      </w:r>
    </w:p>
    <w:p w14:paraId="23BE7977" w14:textId="60F3975E" w:rsidR="007B047C" w:rsidRPr="009872C6" w:rsidRDefault="00803656" w:rsidP="00B828FF">
      <w:pPr>
        <w:pStyle w:val="ListParagraph"/>
        <w:numPr>
          <w:ilvl w:val="0"/>
          <w:numId w:val="26"/>
        </w:numPr>
        <w:ind w:left="851" w:hanging="284"/>
        <w:rPr>
          <w:lang w:val="en-AU"/>
        </w:rPr>
      </w:pPr>
      <w:r w:rsidRPr="00C56E2B">
        <w:rPr>
          <w:lang w:val="en-AU"/>
        </w:rPr>
        <w:t xml:space="preserve">to identify where measured values were above the water quality </w:t>
      </w:r>
      <w:r w:rsidR="00DC36D3" w:rsidRPr="00C56E2B">
        <w:rPr>
          <w:lang w:val="en-AU"/>
        </w:rPr>
        <w:t>GVs</w:t>
      </w:r>
    </w:p>
    <w:p w14:paraId="246BBD53" w14:textId="4A07CA2A" w:rsidR="00803656" w:rsidRPr="007B047C" w:rsidRDefault="00803656" w:rsidP="00B828FF">
      <w:pPr>
        <w:pStyle w:val="ListParagraph"/>
        <w:numPr>
          <w:ilvl w:val="0"/>
          <w:numId w:val="26"/>
        </w:numPr>
        <w:ind w:left="851" w:hanging="284"/>
        <w:rPr>
          <w:lang w:val="en-AU"/>
        </w:rPr>
      </w:pPr>
      <w:r w:rsidRPr="009872C6">
        <w:rPr>
          <w:lang w:val="en-AU"/>
        </w:rPr>
        <w:t xml:space="preserve">to </w:t>
      </w:r>
      <w:r w:rsidR="009936C3" w:rsidRPr="009D6B63">
        <w:rPr>
          <w:lang w:val="en-AU"/>
        </w:rPr>
        <w:t>assess the exposure of</w:t>
      </w:r>
      <w:r w:rsidRPr="009D6B63">
        <w:rPr>
          <w:lang w:val="en-AU"/>
        </w:rPr>
        <w:t xml:space="preserve"> coral reefs and seagrass ecosystems</w:t>
      </w:r>
      <w:r w:rsidR="009936C3" w:rsidRPr="00906D1C">
        <w:rPr>
          <w:lang w:val="en-AU"/>
        </w:rPr>
        <w:t xml:space="preserve"> to land-sourced pollutants</w:t>
      </w:r>
      <w:r w:rsidRPr="00906D1C">
        <w:rPr>
          <w:lang w:val="en-AU"/>
        </w:rPr>
        <w:t xml:space="preserve">. </w:t>
      </w:r>
    </w:p>
    <w:p w14:paraId="4BB04D37" w14:textId="21CB45E0" w:rsidR="00697AA5" w:rsidRDefault="00071F7D" w:rsidP="008B452D">
      <w:bookmarkStart w:id="506" w:name="_Hlk4159407"/>
      <w:r>
        <w:rPr>
          <w:lang w:val="en-AU"/>
        </w:rPr>
        <w:t>For the mapping, a</w:t>
      </w:r>
      <w:r w:rsidR="00803656">
        <w:rPr>
          <w:lang w:val="en-AU"/>
        </w:rPr>
        <w:t xml:space="preserve"> simple data extraction was performed (see method </w:t>
      </w:r>
      <w:r w:rsidR="00803656" w:rsidRPr="007B5205">
        <w:rPr>
          <w:lang w:val="en-AU"/>
        </w:rPr>
        <w:t xml:space="preserve">in </w:t>
      </w:r>
      <w:r w:rsidR="00CD51B3">
        <w:rPr>
          <w:lang w:val="en-AU"/>
        </w:rPr>
        <w:t>Appendix D-</w:t>
      </w:r>
      <w:r w:rsidR="002A3D59">
        <w:rPr>
          <w:lang w:val="en-AU"/>
        </w:rPr>
        <w:t>4</w:t>
      </w:r>
      <w:r w:rsidR="00CD51B3">
        <w:rPr>
          <w:lang w:val="en-AU"/>
        </w:rPr>
        <w:t>)</w:t>
      </w:r>
      <w:r w:rsidR="0075193E">
        <w:rPr>
          <w:lang w:val="en-AU"/>
        </w:rPr>
        <w:t xml:space="preserve">; therefore, the </w:t>
      </w:r>
      <w:r w:rsidR="00803656">
        <w:rPr>
          <w:lang w:val="en-AU"/>
        </w:rPr>
        <w:t xml:space="preserve">water quality parameters measured </w:t>
      </w:r>
      <w:r w:rsidR="00AA4414">
        <w:rPr>
          <w:lang w:val="en-AU"/>
        </w:rPr>
        <w:t xml:space="preserve">during </w:t>
      </w:r>
      <w:r w:rsidR="00785051">
        <w:rPr>
          <w:lang w:val="en-AU"/>
        </w:rPr>
        <w:t>the wet season</w:t>
      </w:r>
      <w:r w:rsidR="00803656">
        <w:rPr>
          <w:lang w:val="en-AU"/>
        </w:rPr>
        <w:t xml:space="preserve"> c</w:t>
      </w:r>
      <w:r w:rsidR="00AA4414">
        <w:rPr>
          <w:lang w:val="en-AU"/>
        </w:rPr>
        <w:t>ould</w:t>
      </w:r>
      <w:r w:rsidR="00803656">
        <w:rPr>
          <w:lang w:val="en-AU"/>
        </w:rPr>
        <w:t xml:space="preserve"> be associated </w:t>
      </w:r>
      <w:r w:rsidR="007B047C">
        <w:rPr>
          <w:lang w:val="en-AU"/>
        </w:rPr>
        <w:t xml:space="preserve">with </w:t>
      </w:r>
      <w:r w:rsidR="00803656">
        <w:rPr>
          <w:lang w:val="en-AU"/>
        </w:rPr>
        <w:t xml:space="preserve">each </w:t>
      </w:r>
      <w:r w:rsidR="00785051">
        <w:rPr>
          <w:lang w:val="en-AU"/>
        </w:rPr>
        <w:t xml:space="preserve">wet season </w:t>
      </w:r>
      <w:r w:rsidR="00803656">
        <w:rPr>
          <w:lang w:val="en-AU"/>
        </w:rPr>
        <w:t>water type</w:t>
      </w:r>
      <w:r w:rsidR="009936C3">
        <w:rPr>
          <w:lang w:val="en-AU"/>
        </w:rPr>
        <w:t xml:space="preserve"> </w:t>
      </w:r>
      <w:r w:rsidR="009F3F76">
        <w:rPr>
          <w:lang w:val="en-AU"/>
        </w:rPr>
        <w:t>(</w:t>
      </w:r>
      <w:r w:rsidR="009936C3">
        <w:rPr>
          <w:lang w:val="en-AU"/>
        </w:rPr>
        <w:t>and colour class</w:t>
      </w:r>
      <w:r w:rsidR="009F3F76">
        <w:rPr>
          <w:lang w:val="en-AU"/>
        </w:rPr>
        <w:t>)</w:t>
      </w:r>
      <w:r w:rsidR="00DD4720">
        <w:rPr>
          <w:lang w:val="en-AU"/>
        </w:rPr>
        <w:t xml:space="preserve">, </w:t>
      </w:r>
      <w:r w:rsidR="00803656">
        <w:rPr>
          <w:lang w:val="en-AU"/>
        </w:rPr>
        <w:t xml:space="preserve">i.e. to </w:t>
      </w:r>
      <w:r w:rsidR="007B047C">
        <w:rPr>
          <w:lang w:val="en-AU"/>
        </w:rPr>
        <w:t xml:space="preserve">primary </w:t>
      </w:r>
      <w:r w:rsidR="00FB27F0">
        <w:rPr>
          <w:lang w:val="en-AU"/>
        </w:rPr>
        <w:t>(colour classes 1 to 4)</w:t>
      </w:r>
      <w:r w:rsidR="00803656">
        <w:rPr>
          <w:lang w:val="en-AU"/>
        </w:rPr>
        <w:t xml:space="preserve">, </w:t>
      </w:r>
      <w:r w:rsidR="007B047C">
        <w:rPr>
          <w:lang w:val="en-AU"/>
        </w:rPr>
        <w:t xml:space="preserve">secondary </w:t>
      </w:r>
      <w:r w:rsidR="00FB27F0">
        <w:rPr>
          <w:lang w:val="en-AU"/>
        </w:rPr>
        <w:t>(colour class 5)</w:t>
      </w:r>
      <w:r w:rsidR="00803656">
        <w:rPr>
          <w:lang w:val="en-AU"/>
        </w:rPr>
        <w:t xml:space="preserve"> or </w:t>
      </w:r>
      <w:r w:rsidR="007B047C">
        <w:rPr>
          <w:lang w:val="en-AU"/>
        </w:rPr>
        <w:t xml:space="preserve">tertiary </w:t>
      </w:r>
      <w:r w:rsidR="00FB27F0">
        <w:rPr>
          <w:lang w:val="en-AU"/>
        </w:rPr>
        <w:t>(colour class 6)</w:t>
      </w:r>
      <w:r w:rsidR="00803656">
        <w:rPr>
          <w:lang w:val="en-AU"/>
        </w:rPr>
        <w:t xml:space="preserve"> water types</w:t>
      </w:r>
      <w:r w:rsidR="00016E01">
        <w:rPr>
          <w:lang w:val="en-AU"/>
        </w:rPr>
        <w:t xml:space="preserve"> (</w:t>
      </w:r>
      <w:r w:rsidR="00016E01" w:rsidRPr="00362756">
        <w:rPr>
          <w:rFonts w:eastAsia="Calibri" w:cs="Arial"/>
          <w:color w:val="000000" w:themeColor="text1"/>
          <w:lang w:val="en-AU"/>
        </w:rPr>
        <w:t xml:space="preserve">Appendix </w:t>
      </w:r>
      <w:r w:rsidR="00DD6335">
        <w:rPr>
          <w:rFonts w:eastAsia="Calibri" w:cs="Arial"/>
          <w:color w:val="000000" w:themeColor="text1"/>
          <w:lang w:val="en-AU"/>
        </w:rPr>
        <w:t>D-</w:t>
      </w:r>
      <w:r w:rsidR="002A3D59">
        <w:rPr>
          <w:rFonts w:eastAsia="Calibri" w:cs="Arial"/>
          <w:color w:val="000000" w:themeColor="text1"/>
          <w:lang w:val="en-AU"/>
        </w:rPr>
        <w:t xml:space="preserve">4 </w:t>
      </w:r>
      <w:r w:rsidR="00016E01">
        <w:rPr>
          <w:rFonts w:eastAsia="Calibri" w:cs="Arial"/>
          <w:color w:val="000000" w:themeColor="text1"/>
          <w:lang w:val="en-AU"/>
        </w:rPr>
        <w:t xml:space="preserve">and </w:t>
      </w:r>
      <w:r w:rsidR="00AA48C5">
        <w:rPr>
          <w:lang w:val="en-AU"/>
        </w:rPr>
        <w:t xml:space="preserve">following </w:t>
      </w:r>
      <w:r w:rsidR="009332A3">
        <w:rPr>
          <w:lang w:val="en-AU"/>
        </w:rPr>
        <w:t xml:space="preserve">Section </w:t>
      </w:r>
      <w:r w:rsidR="00016E01">
        <w:rPr>
          <w:lang w:val="en-AU"/>
        </w:rPr>
        <w:t xml:space="preserve">for description of the </w:t>
      </w:r>
      <w:r w:rsidR="00A05C7B">
        <w:rPr>
          <w:lang w:val="en-AU"/>
        </w:rPr>
        <w:t xml:space="preserve">wet season </w:t>
      </w:r>
      <w:r w:rsidR="00016E01">
        <w:rPr>
          <w:lang w:val="en-AU"/>
        </w:rPr>
        <w:t>water types</w:t>
      </w:r>
      <w:r w:rsidR="00AA48C5">
        <w:rPr>
          <w:lang w:val="en-AU"/>
        </w:rPr>
        <w:t>)</w:t>
      </w:r>
      <w:r w:rsidR="00DD4720">
        <w:rPr>
          <w:lang w:val="en-AU"/>
        </w:rPr>
        <w:t xml:space="preserve">. </w:t>
      </w:r>
      <w:r w:rsidR="00E4423C">
        <w:rPr>
          <w:lang w:val="en-AU"/>
        </w:rPr>
        <w:t xml:space="preserve">The transport and/or transformation of water quality parameters as well as the pollutant concentration relative to </w:t>
      </w:r>
      <w:r w:rsidR="0075193E">
        <w:rPr>
          <w:lang w:val="en-AU"/>
        </w:rPr>
        <w:t xml:space="preserve">the </w:t>
      </w:r>
      <w:r w:rsidR="00AE0EF3">
        <w:rPr>
          <w:lang w:val="en-AU"/>
        </w:rPr>
        <w:t>GVs</w:t>
      </w:r>
      <w:r w:rsidR="00E4423C">
        <w:rPr>
          <w:lang w:val="en-AU"/>
        </w:rPr>
        <w:t xml:space="preserve"> were investigated by</w:t>
      </w:r>
      <w:r w:rsidR="00557E77">
        <w:rPr>
          <w:lang w:val="en-AU"/>
        </w:rPr>
        <w:t xml:space="preserve"> plotting the</w:t>
      </w:r>
      <w:r w:rsidR="00E4423C">
        <w:rPr>
          <w:lang w:val="en-AU"/>
        </w:rPr>
        <w:t xml:space="preserve"> </w:t>
      </w:r>
      <w:r w:rsidR="00557E77">
        <w:rPr>
          <w:lang w:val="en-AU"/>
        </w:rPr>
        <w:t>mean</w:t>
      </w:r>
      <w:r w:rsidR="00E4423C">
        <w:rPr>
          <w:lang w:val="en-AU"/>
        </w:rPr>
        <w:t xml:space="preserve"> water quality </w:t>
      </w:r>
      <w:r w:rsidR="00557E77">
        <w:rPr>
          <w:lang w:val="en-AU"/>
        </w:rPr>
        <w:t xml:space="preserve">concentrations (long-term and </w:t>
      </w:r>
      <w:r w:rsidR="00C56E2B">
        <w:rPr>
          <w:lang w:val="en-AU"/>
        </w:rPr>
        <w:t>2017</w:t>
      </w:r>
      <w:r w:rsidR="00101AFB">
        <w:rPr>
          <w:lang w:val="en-AU"/>
        </w:rPr>
        <w:t>–</w:t>
      </w:r>
      <w:r w:rsidR="00C56E2B">
        <w:rPr>
          <w:lang w:val="en-AU"/>
        </w:rPr>
        <w:t>18</w:t>
      </w:r>
      <w:r w:rsidR="00557E77">
        <w:rPr>
          <w:lang w:val="en-AU"/>
        </w:rPr>
        <w:t>)</w:t>
      </w:r>
      <w:r w:rsidR="00E4423C">
        <w:rPr>
          <w:lang w:val="en-AU"/>
        </w:rPr>
        <w:t xml:space="preserve"> against the</w:t>
      </w:r>
      <w:r w:rsidR="00557E77">
        <w:rPr>
          <w:lang w:val="en-AU"/>
        </w:rPr>
        <w:t>ir</w:t>
      </w:r>
      <w:r w:rsidR="00E4423C">
        <w:rPr>
          <w:lang w:val="en-AU"/>
        </w:rPr>
        <w:t xml:space="preserve"> water </w:t>
      </w:r>
      <w:r w:rsidR="00557E77">
        <w:rPr>
          <w:lang w:val="en-AU"/>
        </w:rPr>
        <w:t>type and colo</w:t>
      </w:r>
      <w:r w:rsidR="00785051">
        <w:rPr>
          <w:lang w:val="en-AU"/>
        </w:rPr>
        <w:t>u</w:t>
      </w:r>
      <w:r w:rsidR="00557E77">
        <w:rPr>
          <w:lang w:val="en-AU"/>
        </w:rPr>
        <w:t>r class categor</w:t>
      </w:r>
      <w:r w:rsidR="009F3F76">
        <w:rPr>
          <w:lang w:val="en-AU"/>
        </w:rPr>
        <w:t>ies</w:t>
      </w:r>
      <w:r w:rsidR="00E4423C">
        <w:rPr>
          <w:lang w:val="en-AU"/>
        </w:rPr>
        <w:t>.</w:t>
      </w:r>
      <w:r w:rsidR="00557E77" w:rsidRPr="00557E77">
        <w:t xml:space="preserve"> </w:t>
      </w:r>
    </w:p>
    <w:bookmarkEnd w:id="506"/>
    <w:p w14:paraId="47596624" w14:textId="4C3E27B1" w:rsidR="00697AA5" w:rsidRDefault="00697AA5" w:rsidP="008B452D">
      <w:pPr>
        <w:rPr>
          <w:lang w:val="en-AU"/>
        </w:rPr>
      </w:pPr>
      <w:r>
        <w:t xml:space="preserve">The mean water quality concentrations have been calculated </w:t>
      </w:r>
      <w:r w:rsidR="00AA4414">
        <w:t xml:space="preserve">for </w:t>
      </w:r>
      <w:r w:rsidR="00C56E2B">
        <w:t>2017</w:t>
      </w:r>
      <w:r w:rsidR="00101AFB">
        <w:t>–</w:t>
      </w:r>
      <w:r w:rsidR="00C56E2B">
        <w:t>18</w:t>
      </w:r>
      <w:r>
        <w:t xml:space="preserve"> using all surface data (&lt; 0.2 m) </w:t>
      </w:r>
      <w:r w:rsidRPr="00697AA5">
        <w:t xml:space="preserve">collected between November and April by JCU, </w:t>
      </w:r>
      <w:r w:rsidR="002C0636">
        <w:t>AIMS</w:t>
      </w:r>
      <w:r w:rsidRPr="00697AA5">
        <w:t xml:space="preserve"> and </w:t>
      </w:r>
      <w:r w:rsidR="002C0636">
        <w:t>the CYW</w:t>
      </w:r>
      <w:r w:rsidR="001073F2">
        <w:t>M</w:t>
      </w:r>
      <w:r w:rsidR="002C0636">
        <w:t>P</w:t>
      </w:r>
      <w:r w:rsidRPr="00697AA5">
        <w:t xml:space="preserve">. </w:t>
      </w:r>
      <w:r w:rsidR="00AA4414">
        <w:t xml:space="preserve">During </w:t>
      </w:r>
      <w:r>
        <w:t>the previous wet seasons, t</w:t>
      </w:r>
      <w:r w:rsidRPr="00697AA5">
        <w:t>he mean</w:t>
      </w:r>
      <w:r>
        <w:t xml:space="preserve"> water quality concentrations were calculated using the JCU dataset only, </w:t>
      </w:r>
      <w:r w:rsidR="005926A4">
        <w:t>assuming</w:t>
      </w:r>
      <w:r>
        <w:t xml:space="preserve"> it was representative of </w:t>
      </w:r>
      <w:r>
        <w:rPr>
          <w:lang w:val="en-AU"/>
        </w:rPr>
        <w:t>high flow conditions.</w:t>
      </w:r>
      <w:r w:rsidR="000E6779">
        <w:rPr>
          <w:lang w:val="en-AU"/>
        </w:rPr>
        <w:t xml:space="preserve"> </w:t>
      </w:r>
    </w:p>
    <w:p w14:paraId="246BBD56" w14:textId="4AEA2976" w:rsidR="00803656" w:rsidRPr="00F27E1A" w:rsidRDefault="00803656" w:rsidP="00B828FF">
      <w:pPr>
        <w:pStyle w:val="Heading2"/>
      </w:pPr>
      <w:bookmarkStart w:id="507" w:name="_Toc536529813"/>
      <w:bookmarkStart w:id="508" w:name="_Toc536530694"/>
      <w:bookmarkStart w:id="509" w:name="_Toc536532823"/>
      <w:bookmarkStart w:id="510" w:name="_Ref469819438"/>
      <w:bookmarkStart w:id="511" w:name="_Ref469931166"/>
      <w:bookmarkStart w:id="512" w:name="_Ref504999914"/>
      <w:bookmarkStart w:id="513" w:name="_Ref505077124"/>
      <w:bookmarkStart w:id="514" w:name="_Toc11410744"/>
      <w:bookmarkStart w:id="515" w:name="_Toc139938361"/>
      <w:bookmarkStart w:id="516" w:name="_Toc145126935"/>
      <w:bookmarkStart w:id="517" w:name="_Toc167192429"/>
      <w:bookmarkEnd w:id="507"/>
      <w:bookmarkEnd w:id="508"/>
      <w:bookmarkEnd w:id="509"/>
      <w:r w:rsidRPr="00EB32ED">
        <w:t>Remote-sensing modelling</w:t>
      </w:r>
      <w:r w:rsidR="00C25886" w:rsidRPr="00EB32ED">
        <w:t xml:space="preserve"> – </w:t>
      </w:r>
      <w:r w:rsidR="00A05C7B" w:rsidRPr="00EB32ED">
        <w:t xml:space="preserve">wet season </w:t>
      </w:r>
      <w:r w:rsidRPr="00EB32ED">
        <w:t xml:space="preserve">water type and </w:t>
      </w:r>
      <w:r w:rsidR="00AA48C5" w:rsidRPr="00EB32ED">
        <w:t>exposure</w:t>
      </w:r>
      <w:r w:rsidRPr="00EB32ED">
        <w:t xml:space="preserve"> maps</w:t>
      </w:r>
      <w:bookmarkEnd w:id="510"/>
      <w:bookmarkEnd w:id="511"/>
      <w:bookmarkEnd w:id="512"/>
      <w:bookmarkEnd w:id="513"/>
      <w:bookmarkEnd w:id="514"/>
    </w:p>
    <w:p w14:paraId="246BBD57" w14:textId="261524A6" w:rsidR="00803656" w:rsidRPr="00717EA4" w:rsidRDefault="00251002" w:rsidP="001D2C89">
      <w:pPr>
        <w:rPr>
          <w:rFonts w:eastAsia="Calibri" w:cs="Arial"/>
          <w:color w:val="000000" w:themeColor="text1"/>
          <w:szCs w:val="22"/>
          <w:lang w:val="en-AU"/>
        </w:rPr>
      </w:pPr>
      <w:r>
        <w:rPr>
          <w:color w:val="000000" w:themeColor="text1"/>
        </w:rPr>
        <w:t>S</w:t>
      </w:r>
      <w:r w:rsidR="0067111D">
        <w:rPr>
          <w:color w:val="000000" w:themeColor="text1"/>
        </w:rPr>
        <w:t xml:space="preserve">everal satellite-derived </w:t>
      </w:r>
      <w:r w:rsidR="00803656">
        <w:rPr>
          <w:color w:val="000000" w:themeColor="text1"/>
        </w:rPr>
        <w:t xml:space="preserve">products </w:t>
      </w:r>
      <w:r w:rsidR="007A5C03">
        <w:rPr>
          <w:color w:val="000000" w:themeColor="text1"/>
        </w:rPr>
        <w:t xml:space="preserve">were produced and are </w:t>
      </w:r>
      <w:r w:rsidR="00803656">
        <w:rPr>
          <w:color w:val="000000" w:themeColor="text1"/>
        </w:rPr>
        <w:t xml:space="preserve">illustrated in </w:t>
      </w:r>
      <w:r w:rsidR="00587B21">
        <w:rPr>
          <w:color w:val="000000" w:themeColor="text1"/>
        </w:rPr>
        <w:fldChar w:fldCharType="begin"/>
      </w:r>
      <w:r w:rsidR="00587B21">
        <w:rPr>
          <w:color w:val="000000" w:themeColor="text1"/>
        </w:rPr>
        <w:instrText xml:space="preserve"> REF _Ref536597237 \h </w:instrText>
      </w:r>
      <w:r w:rsidR="00587B21">
        <w:rPr>
          <w:color w:val="000000" w:themeColor="text1"/>
        </w:rPr>
      </w:r>
      <w:r w:rsidR="00587B21">
        <w:rPr>
          <w:color w:val="000000" w:themeColor="text1"/>
        </w:rPr>
        <w:fldChar w:fldCharType="separate"/>
      </w:r>
      <w:r w:rsidR="00335316" w:rsidRPr="00D34416">
        <w:t xml:space="preserve">Figure </w:t>
      </w:r>
      <w:r w:rsidR="00335316">
        <w:rPr>
          <w:noProof/>
        </w:rPr>
        <w:t>2</w:t>
      </w:r>
      <w:r w:rsidR="00335316">
        <w:noBreakHyphen/>
      </w:r>
      <w:r w:rsidR="00335316">
        <w:rPr>
          <w:noProof/>
        </w:rPr>
        <w:t>2</w:t>
      </w:r>
      <w:r w:rsidR="00587B21">
        <w:rPr>
          <w:color w:val="000000" w:themeColor="text1"/>
        </w:rPr>
        <w:fldChar w:fldCharType="end"/>
      </w:r>
      <w:r w:rsidR="009114B0">
        <w:rPr>
          <w:color w:val="000000" w:themeColor="text1"/>
        </w:rPr>
        <w:t xml:space="preserve"> (Devlin et al., 2015</w:t>
      </w:r>
      <w:r w:rsidR="0096355F">
        <w:rPr>
          <w:color w:val="000000" w:themeColor="text1"/>
        </w:rPr>
        <w:t>, modified</w:t>
      </w:r>
      <w:r w:rsidR="009114B0">
        <w:rPr>
          <w:color w:val="000000" w:themeColor="text1"/>
        </w:rPr>
        <w:t>)</w:t>
      </w:r>
      <w:r w:rsidR="008167AC">
        <w:rPr>
          <w:color w:val="000000" w:themeColor="text1"/>
        </w:rPr>
        <w:t>. These products included</w:t>
      </w:r>
      <w:r w:rsidR="00803656">
        <w:rPr>
          <w:color w:val="000000" w:themeColor="text1"/>
        </w:rPr>
        <w:t xml:space="preserve"> </w:t>
      </w:r>
      <w:r w:rsidR="0067111D">
        <w:rPr>
          <w:color w:val="000000" w:themeColor="text1"/>
        </w:rPr>
        <w:t>weekly panel</w:t>
      </w:r>
      <w:r w:rsidR="008167AC">
        <w:rPr>
          <w:color w:val="000000" w:themeColor="text1"/>
        </w:rPr>
        <w:t xml:space="preserve"> maps</w:t>
      </w:r>
      <w:r w:rsidR="0067111D" w:rsidRPr="003C10C4">
        <w:rPr>
          <w:color w:val="000000" w:themeColor="text1"/>
        </w:rPr>
        <w:t xml:space="preserve"> </w:t>
      </w:r>
      <w:r w:rsidR="00803656" w:rsidRPr="003C10C4">
        <w:rPr>
          <w:color w:val="000000" w:themeColor="text1"/>
        </w:rPr>
        <w:t xml:space="preserve">of </w:t>
      </w:r>
      <w:r w:rsidR="008167AC">
        <w:rPr>
          <w:color w:val="000000" w:themeColor="text1"/>
        </w:rPr>
        <w:t xml:space="preserve">environmental and marine </w:t>
      </w:r>
      <w:r w:rsidR="004B64D0">
        <w:rPr>
          <w:color w:val="000000" w:themeColor="text1"/>
        </w:rPr>
        <w:t>wet season conditions</w:t>
      </w:r>
      <w:r w:rsidR="00803656">
        <w:rPr>
          <w:color w:val="000000" w:themeColor="text1"/>
        </w:rPr>
        <w:t xml:space="preserve">, frequency </w:t>
      </w:r>
      <w:r w:rsidR="008167AC">
        <w:rPr>
          <w:color w:val="000000" w:themeColor="text1"/>
        </w:rPr>
        <w:t xml:space="preserve">maps </w:t>
      </w:r>
      <w:r w:rsidR="00803656">
        <w:rPr>
          <w:color w:val="000000" w:themeColor="text1"/>
        </w:rPr>
        <w:t xml:space="preserve">of </w:t>
      </w:r>
      <w:r w:rsidR="00803656" w:rsidRPr="00D768E5">
        <w:rPr>
          <w:color w:val="000000" w:themeColor="text1"/>
        </w:rPr>
        <w:t xml:space="preserve">occurrence </w:t>
      </w:r>
      <w:r w:rsidR="001951A8" w:rsidRPr="00D768E5">
        <w:rPr>
          <w:color w:val="000000" w:themeColor="text1"/>
        </w:rPr>
        <w:t xml:space="preserve">of </w:t>
      </w:r>
      <w:r w:rsidR="00A05C7B" w:rsidRPr="00D768E5">
        <w:rPr>
          <w:color w:val="000000" w:themeColor="text1"/>
        </w:rPr>
        <w:t xml:space="preserve">wet season </w:t>
      </w:r>
      <w:r w:rsidR="00803656" w:rsidRPr="00D768E5">
        <w:rPr>
          <w:color w:val="000000" w:themeColor="text1"/>
        </w:rPr>
        <w:t>water type</w:t>
      </w:r>
      <w:r w:rsidR="001951A8" w:rsidRPr="00D768E5">
        <w:rPr>
          <w:color w:val="000000" w:themeColor="text1"/>
        </w:rPr>
        <w:t>s</w:t>
      </w:r>
      <w:r w:rsidR="0075193E">
        <w:rPr>
          <w:color w:val="000000" w:themeColor="text1"/>
        </w:rPr>
        <w:t xml:space="preserve"> and</w:t>
      </w:r>
      <w:r w:rsidR="00803656" w:rsidRPr="00D768E5">
        <w:rPr>
          <w:color w:val="000000" w:themeColor="text1"/>
        </w:rPr>
        <w:t xml:space="preserve"> </w:t>
      </w:r>
      <w:r w:rsidR="008167AC" w:rsidRPr="00D768E5">
        <w:rPr>
          <w:color w:val="000000" w:themeColor="text1"/>
        </w:rPr>
        <w:t>exposure maps</w:t>
      </w:r>
      <w:r w:rsidR="00C07B82" w:rsidRPr="00D768E5">
        <w:rPr>
          <w:color w:val="000000" w:themeColor="text1"/>
        </w:rPr>
        <w:t>,</w:t>
      </w:r>
      <w:r w:rsidR="008167AC" w:rsidRPr="00D768E5">
        <w:rPr>
          <w:color w:val="000000" w:themeColor="text1"/>
        </w:rPr>
        <w:t xml:space="preserve"> as well as </w:t>
      </w:r>
      <w:r w:rsidR="002D284A">
        <w:rPr>
          <w:color w:val="000000" w:themeColor="text1"/>
        </w:rPr>
        <w:t>tabling</w:t>
      </w:r>
      <w:r w:rsidR="008167AC" w:rsidRPr="00D768E5">
        <w:rPr>
          <w:color w:val="000000" w:themeColor="text1"/>
        </w:rPr>
        <w:t xml:space="preserve"> the area (km</w:t>
      </w:r>
      <w:r w:rsidR="008167AC" w:rsidRPr="00D768E5">
        <w:rPr>
          <w:color w:val="000000" w:themeColor="text1"/>
          <w:vertAlign w:val="superscript"/>
        </w:rPr>
        <w:t>2</w:t>
      </w:r>
      <w:r w:rsidR="008167AC" w:rsidRPr="00D768E5">
        <w:rPr>
          <w:color w:val="000000" w:themeColor="text1"/>
        </w:rPr>
        <w:t xml:space="preserve">) and percentage (%) of coral reefs and seagrass meadows </w:t>
      </w:r>
      <w:r w:rsidR="00C47E0F">
        <w:rPr>
          <w:color w:val="000000" w:themeColor="text1"/>
        </w:rPr>
        <w:t xml:space="preserve">potentially </w:t>
      </w:r>
      <w:r w:rsidR="008167AC" w:rsidRPr="00D768E5">
        <w:rPr>
          <w:color w:val="000000" w:themeColor="text1"/>
        </w:rPr>
        <w:t xml:space="preserve">affected by different categories of exposure (or potential risk). </w:t>
      </w:r>
      <w:r w:rsidR="00C47E0F">
        <w:rPr>
          <w:color w:val="000000" w:themeColor="text1"/>
        </w:rPr>
        <w:t>Detail</w:t>
      </w:r>
      <w:r>
        <w:rPr>
          <w:color w:val="000000" w:themeColor="text1"/>
        </w:rPr>
        <w:t>s</w:t>
      </w:r>
      <w:r w:rsidR="00C47E0F">
        <w:rPr>
          <w:color w:val="000000" w:themeColor="text1"/>
        </w:rPr>
        <w:t xml:space="preserve"> are</w:t>
      </w:r>
      <w:r w:rsidR="0081032A" w:rsidRPr="00D768E5">
        <w:rPr>
          <w:color w:val="000000" w:themeColor="text1"/>
        </w:rPr>
        <w:t xml:space="preserve"> </w:t>
      </w:r>
      <w:r w:rsidR="0075193E">
        <w:rPr>
          <w:color w:val="000000" w:themeColor="text1"/>
        </w:rPr>
        <w:t xml:space="preserve">included in </w:t>
      </w:r>
      <w:r w:rsidR="0081032A" w:rsidRPr="00D768E5">
        <w:rPr>
          <w:color w:val="000000" w:themeColor="text1"/>
        </w:rPr>
        <w:t>Appendix D-</w:t>
      </w:r>
      <w:r w:rsidR="002A3D59">
        <w:rPr>
          <w:color w:val="000000" w:themeColor="text1"/>
        </w:rPr>
        <w:t>5</w:t>
      </w:r>
      <w:r w:rsidR="00803656" w:rsidRPr="00D768E5">
        <w:rPr>
          <w:color w:val="000000" w:themeColor="text1"/>
        </w:rPr>
        <w:t>.</w:t>
      </w:r>
      <w:r w:rsidR="00803656">
        <w:rPr>
          <w:color w:val="000000" w:themeColor="text1"/>
        </w:rPr>
        <w:t xml:space="preserve"> </w:t>
      </w:r>
    </w:p>
    <w:p w14:paraId="19AAD84C" w14:textId="142BBD37" w:rsidR="00C236EA" w:rsidRPr="00C236EA" w:rsidRDefault="009C5ACC" w:rsidP="00C236EA">
      <w:r w:rsidRPr="00C236EA">
        <w:rPr>
          <w:rFonts w:eastAsia="Calibri"/>
        </w:rPr>
        <w:t>Wet</w:t>
      </w:r>
      <w:r w:rsidR="00FA4E12" w:rsidRPr="00C236EA">
        <w:rPr>
          <w:rFonts w:eastAsia="Calibri"/>
        </w:rPr>
        <w:t xml:space="preserve"> </w:t>
      </w:r>
      <w:r w:rsidRPr="00C236EA">
        <w:rPr>
          <w:rFonts w:eastAsia="Calibri"/>
        </w:rPr>
        <w:t>season water</w:t>
      </w:r>
      <w:r w:rsidR="00E07E70" w:rsidRPr="00C236EA">
        <w:rPr>
          <w:rFonts w:eastAsia="Calibri"/>
        </w:rPr>
        <w:t xml:space="preserve"> </w:t>
      </w:r>
      <w:r w:rsidRPr="00C236EA">
        <w:rPr>
          <w:rFonts w:eastAsia="Calibri"/>
        </w:rPr>
        <w:t xml:space="preserve">type </w:t>
      </w:r>
      <w:r w:rsidR="009114B0" w:rsidRPr="00C236EA">
        <w:rPr>
          <w:rFonts w:eastAsia="Calibri"/>
        </w:rPr>
        <w:t xml:space="preserve">maps </w:t>
      </w:r>
      <w:r w:rsidR="00DC36D3" w:rsidRPr="00C236EA">
        <w:rPr>
          <w:rFonts w:eastAsia="Calibri"/>
        </w:rPr>
        <w:t xml:space="preserve">were </w:t>
      </w:r>
      <w:r w:rsidR="009114B0" w:rsidRPr="00C236EA">
        <w:rPr>
          <w:rFonts w:eastAsia="Calibri"/>
        </w:rPr>
        <w:t xml:space="preserve">produced using </w:t>
      </w:r>
      <w:r w:rsidR="001D1CD6" w:rsidRPr="00C236EA">
        <w:rPr>
          <w:rFonts w:eastAsia="Calibri"/>
        </w:rPr>
        <w:t>MODIS</w:t>
      </w:r>
      <w:r w:rsidR="00BE4EE8" w:rsidRPr="00C236EA">
        <w:rPr>
          <w:rFonts w:eastAsia="Calibri"/>
        </w:rPr>
        <w:t>-Aqua</w:t>
      </w:r>
      <w:r w:rsidR="00832392" w:rsidRPr="00C236EA">
        <w:rPr>
          <w:rFonts w:eastAsia="Calibri"/>
        </w:rPr>
        <w:t xml:space="preserve"> (hereafter, MODIS)</w:t>
      </w:r>
      <w:r w:rsidR="009114B0" w:rsidRPr="00C236EA">
        <w:rPr>
          <w:rFonts w:eastAsia="Calibri"/>
        </w:rPr>
        <w:t xml:space="preserve"> </w:t>
      </w:r>
      <w:r w:rsidR="00832392" w:rsidRPr="00C236EA">
        <w:rPr>
          <w:rFonts w:eastAsia="Calibri"/>
        </w:rPr>
        <w:t xml:space="preserve">quasi </w:t>
      </w:r>
      <w:r w:rsidR="000829CA" w:rsidRPr="00C236EA">
        <w:rPr>
          <w:rFonts w:eastAsia="Calibri"/>
        </w:rPr>
        <w:t>true colo</w:t>
      </w:r>
      <w:r w:rsidR="000F6017" w:rsidRPr="007A5C03">
        <w:rPr>
          <w:rFonts w:eastAsia="Calibri"/>
        </w:rPr>
        <w:t>u</w:t>
      </w:r>
      <w:r w:rsidR="000829CA" w:rsidRPr="007A5C03">
        <w:rPr>
          <w:rFonts w:eastAsia="Calibri"/>
        </w:rPr>
        <w:t>r</w:t>
      </w:r>
      <w:r w:rsidR="00832392" w:rsidRPr="007A5C03">
        <w:rPr>
          <w:rFonts w:eastAsia="Calibri"/>
        </w:rPr>
        <w:t xml:space="preserve"> (</w:t>
      </w:r>
      <w:r w:rsidR="00C62047" w:rsidRPr="007A5C03">
        <w:rPr>
          <w:rFonts w:eastAsia="Calibri"/>
        </w:rPr>
        <w:t>hereafter</w:t>
      </w:r>
      <w:r w:rsidR="00832392" w:rsidRPr="007A5C03">
        <w:rPr>
          <w:rFonts w:eastAsia="Calibri"/>
        </w:rPr>
        <w:t xml:space="preserve"> true colour)</w:t>
      </w:r>
      <w:r w:rsidR="000829CA" w:rsidRPr="007A5C03">
        <w:rPr>
          <w:rFonts w:eastAsia="Calibri"/>
        </w:rPr>
        <w:t xml:space="preserve"> imagery</w:t>
      </w:r>
      <w:r w:rsidR="009114B0" w:rsidRPr="007A5C03">
        <w:rPr>
          <w:rFonts w:eastAsia="Calibri"/>
        </w:rPr>
        <w:t xml:space="preserve"> </w:t>
      </w:r>
      <w:r w:rsidR="000500E3" w:rsidRPr="007A5C03">
        <w:rPr>
          <w:rFonts w:eastAsia="Calibri"/>
        </w:rPr>
        <w:t>(s</w:t>
      </w:r>
      <w:r w:rsidR="00776B49" w:rsidRPr="007A5C03">
        <w:rPr>
          <w:rFonts w:eastAsia="Calibri"/>
        </w:rPr>
        <w:t xml:space="preserve">ee </w:t>
      </w:r>
      <w:r w:rsidR="00D768E5" w:rsidRPr="007A5C03">
        <w:rPr>
          <w:rFonts w:eastAsia="Calibri"/>
        </w:rPr>
        <w:t>Appendix B</w:t>
      </w:r>
      <w:r w:rsidR="000500E3" w:rsidRPr="007A5C03">
        <w:rPr>
          <w:rFonts w:eastAsia="Calibri"/>
        </w:rPr>
        <w:t xml:space="preserve">) </w:t>
      </w:r>
      <w:r w:rsidR="000829CA" w:rsidRPr="007A5C03">
        <w:rPr>
          <w:rFonts w:eastAsia="Calibri"/>
        </w:rPr>
        <w:t>reclassified</w:t>
      </w:r>
      <w:r w:rsidR="009114B0" w:rsidRPr="007A5C03">
        <w:rPr>
          <w:rFonts w:eastAsia="Calibri"/>
        </w:rPr>
        <w:t xml:space="preserve"> to </w:t>
      </w:r>
      <w:r w:rsidR="0081032A" w:rsidRPr="007A5C03">
        <w:rPr>
          <w:rFonts w:eastAsia="Calibri"/>
        </w:rPr>
        <w:t xml:space="preserve">six </w:t>
      </w:r>
      <w:r w:rsidR="00F75B16" w:rsidRPr="007A5C03">
        <w:rPr>
          <w:rFonts w:eastAsia="Calibri"/>
        </w:rPr>
        <w:t xml:space="preserve">distinct </w:t>
      </w:r>
      <w:r w:rsidR="0081032A" w:rsidRPr="007A5C03">
        <w:rPr>
          <w:rFonts w:eastAsia="Calibri"/>
        </w:rPr>
        <w:t>colour classes</w:t>
      </w:r>
      <w:r w:rsidR="009114B0" w:rsidRPr="007A5C03">
        <w:rPr>
          <w:rFonts w:eastAsia="Calibri"/>
        </w:rPr>
        <w:t xml:space="preserve"> defined by their colour properties</w:t>
      </w:r>
      <w:r w:rsidR="000829CA" w:rsidRPr="00BC3D67">
        <w:rPr>
          <w:rFonts w:eastAsia="Calibri"/>
        </w:rPr>
        <w:t xml:space="preserve"> </w:t>
      </w:r>
      <w:r w:rsidR="00717EA4" w:rsidRPr="00BC3D67">
        <w:rPr>
          <w:rFonts w:eastAsia="Calibri"/>
        </w:rPr>
        <w:t xml:space="preserve">(Álvarez-Romero et al., 2013) </w:t>
      </w:r>
      <w:r w:rsidRPr="00BC3D67">
        <w:rPr>
          <w:rFonts w:eastAsia="Calibri"/>
        </w:rPr>
        <w:t xml:space="preserve">and typical of </w:t>
      </w:r>
      <w:r w:rsidR="000F6017" w:rsidRPr="00BC3D67">
        <w:rPr>
          <w:rFonts w:eastAsia="Calibri"/>
        </w:rPr>
        <w:t>colour</w:t>
      </w:r>
      <w:r w:rsidRPr="00BC3D67">
        <w:rPr>
          <w:rFonts w:eastAsia="Calibri"/>
        </w:rPr>
        <w:t xml:space="preserve"> gradients existing across </w:t>
      </w:r>
      <w:r w:rsidR="00CE5E3C" w:rsidRPr="00BC3D67">
        <w:rPr>
          <w:rFonts w:eastAsia="Calibri"/>
        </w:rPr>
        <w:t>coastal waters, including</w:t>
      </w:r>
      <w:r w:rsidR="00C17060" w:rsidRPr="00BC3D67">
        <w:rPr>
          <w:rFonts w:eastAsia="Calibri"/>
        </w:rPr>
        <w:t xml:space="preserve"> </w:t>
      </w:r>
      <w:r w:rsidRPr="00BC3D67">
        <w:rPr>
          <w:rFonts w:eastAsia="Calibri"/>
        </w:rPr>
        <w:t>river plume</w:t>
      </w:r>
      <w:r w:rsidR="00C17060" w:rsidRPr="00BC3D67">
        <w:rPr>
          <w:rFonts w:eastAsia="Calibri"/>
        </w:rPr>
        <w:t>s</w:t>
      </w:r>
      <w:r w:rsidR="00CE5E3C" w:rsidRPr="00BC3D67">
        <w:rPr>
          <w:rFonts w:eastAsia="Calibri"/>
        </w:rPr>
        <w:t xml:space="preserve"> during the wet season</w:t>
      </w:r>
      <w:r w:rsidR="00717EA4" w:rsidRPr="00BC3D67">
        <w:rPr>
          <w:rFonts w:eastAsia="Calibri"/>
        </w:rPr>
        <w:t xml:space="preserve"> (</w:t>
      </w:r>
      <w:r w:rsidR="00184D9C" w:rsidRPr="00C236EA">
        <w:fldChar w:fldCharType="begin"/>
      </w:r>
      <w:r w:rsidR="00184D9C" w:rsidRPr="00C236EA">
        <w:instrText xml:space="preserve"> REF _Ref469406790 \h  \* MERGEFORMAT </w:instrText>
      </w:r>
      <w:r w:rsidR="00184D9C" w:rsidRPr="00C236EA">
        <w:fldChar w:fldCharType="separate"/>
      </w:r>
      <w:r w:rsidR="00335316" w:rsidRPr="00CD1FA1">
        <w:rPr>
          <w:rFonts w:eastAsia="SimSun"/>
          <w:lang w:val="en-US"/>
        </w:rPr>
        <w:t xml:space="preserve">Figure </w:t>
      </w:r>
      <w:r w:rsidR="00335316">
        <w:rPr>
          <w:rFonts w:eastAsia="SimSun"/>
          <w:lang w:val="en-US"/>
        </w:rPr>
        <w:t>2</w:t>
      </w:r>
      <w:r w:rsidR="00335316">
        <w:rPr>
          <w:rFonts w:eastAsia="SimSun"/>
          <w:lang w:val="en-US"/>
        </w:rPr>
        <w:noBreakHyphen/>
        <w:t>3</w:t>
      </w:r>
      <w:r w:rsidR="00184D9C" w:rsidRPr="00C236EA">
        <w:fldChar w:fldCharType="end"/>
      </w:r>
      <w:r w:rsidR="00717EA4" w:rsidRPr="00C236EA">
        <w:rPr>
          <w:rFonts w:eastAsia="Calibri"/>
        </w:rPr>
        <w:t>)</w:t>
      </w:r>
      <w:r w:rsidR="009114B0" w:rsidRPr="00C236EA">
        <w:rPr>
          <w:rFonts w:eastAsia="Calibri"/>
        </w:rPr>
        <w:t>.</w:t>
      </w:r>
      <w:r w:rsidR="000829CA" w:rsidRPr="00C236EA">
        <w:t xml:space="preserve"> </w:t>
      </w:r>
      <w:r w:rsidR="00C236EA" w:rsidRPr="00C236EA">
        <w:t xml:space="preserve">To complement this dataset, MODIS-Terra true colour images are also occasionally downloaded from the </w:t>
      </w:r>
      <w:r w:rsidR="00670475">
        <w:t>National Aeronautics and Space Administration (</w:t>
      </w:r>
      <w:r w:rsidR="00C236EA" w:rsidRPr="00C236EA">
        <w:t>NASA</w:t>
      </w:r>
      <w:r w:rsidR="00670475">
        <w:t>)</w:t>
      </w:r>
      <w:r w:rsidR="00C236EA" w:rsidRPr="00C236EA">
        <w:t xml:space="preserve">’s EOSDIS worldview website and processed to daily water type maps. MODIS-Terra are only used when MODIS data are too cloudy or unavailable, and when satellite information are </w:t>
      </w:r>
      <w:r w:rsidR="0075193E">
        <w:t>required</w:t>
      </w:r>
      <w:r w:rsidR="0075193E" w:rsidRPr="00C236EA">
        <w:t xml:space="preserve"> </w:t>
      </w:r>
      <w:r w:rsidR="00C236EA" w:rsidRPr="00C236EA">
        <w:t xml:space="preserve">in </w:t>
      </w:r>
      <w:r w:rsidR="009872C6" w:rsidRPr="00C236EA">
        <w:t>near</w:t>
      </w:r>
      <w:r w:rsidR="009872C6">
        <w:t>-</w:t>
      </w:r>
      <w:r w:rsidR="009872C6" w:rsidRPr="00C236EA">
        <w:t>real</w:t>
      </w:r>
      <w:r w:rsidR="009872C6">
        <w:t>-</w:t>
      </w:r>
      <w:r w:rsidR="00C236EA" w:rsidRPr="00C236EA">
        <w:t>time (rapid response mapping of flood events).</w:t>
      </w:r>
      <w:r w:rsidR="00C236EA">
        <w:t xml:space="preserve"> The MODIS-T</w:t>
      </w:r>
      <w:r w:rsidR="00C236EA" w:rsidRPr="00C236EA">
        <w:t>erra data are not included in the processing of the weekly, frequency and exposure composite maps.</w:t>
      </w:r>
    </w:p>
    <w:p w14:paraId="630D0DA8" w14:textId="6D06A757" w:rsidR="00FD1110" w:rsidRDefault="00FD1110" w:rsidP="009C5ACC">
      <w:pPr>
        <w:rPr>
          <w:rFonts w:eastAsia="Calibri" w:cs="Arial"/>
          <w:color w:val="000000" w:themeColor="text1"/>
          <w:szCs w:val="22"/>
          <w:lang w:val="en-AU"/>
        </w:rPr>
      </w:pPr>
      <w:r>
        <w:rPr>
          <w:rFonts w:eastAsia="Calibri" w:cs="Arial"/>
          <w:color w:val="000000" w:themeColor="text1"/>
          <w:szCs w:val="22"/>
          <w:lang w:val="en-AU"/>
        </w:rPr>
        <w:t xml:space="preserve">Colour </w:t>
      </w:r>
      <w:r w:rsidR="0081032A">
        <w:rPr>
          <w:rFonts w:eastAsia="Calibri" w:cs="Arial"/>
          <w:color w:val="000000" w:themeColor="text1"/>
          <w:szCs w:val="22"/>
          <w:lang w:val="en-AU"/>
        </w:rPr>
        <w:t>class</w:t>
      </w:r>
      <w:r w:rsidR="00FA4E12">
        <w:rPr>
          <w:rFonts w:eastAsia="Calibri" w:cs="Arial"/>
          <w:color w:val="000000" w:themeColor="text1"/>
          <w:szCs w:val="22"/>
          <w:lang w:val="en-AU"/>
        </w:rPr>
        <w:t>es</w:t>
      </w:r>
      <w:r w:rsidR="009114B0" w:rsidRPr="00717EA4">
        <w:rPr>
          <w:rFonts w:eastAsia="Calibri" w:cs="Arial"/>
          <w:color w:val="000000" w:themeColor="text1"/>
          <w:szCs w:val="22"/>
          <w:lang w:val="en-AU"/>
        </w:rPr>
        <w:t xml:space="preserve"> </w:t>
      </w:r>
      <w:r>
        <w:rPr>
          <w:rFonts w:eastAsia="Calibri" w:cs="Arial"/>
          <w:color w:val="000000" w:themeColor="text1"/>
          <w:szCs w:val="22"/>
          <w:lang w:val="en-AU"/>
        </w:rPr>
        <w:t>are assigned to plume waters</w:t>
      </w:r>
      <w:r w:rsidR="009114B0" w:rsidRPr="00717EA4">
        <w:rPr>
          <w:rFonts w:eastAsia="Calibri" w:cs="Arial"/>
          <w:color w:val="000000" w:themeColor="text1"/>
          <w:szCs w:val="22"/>
          <w:lang w:val="en-AU"/>
        </w:rPr>
        <w:t xml:space="preserve"> </w:t>
      </w:r>
      <w:r w:rsidR="0075193E">
        <w:rPr>
          <w:rFonts w:eastAsia="Calibri" w:cs="Arial"/>
          <w:color w:val="000000" w:themeColor="text1"/>
          <w:szCs w:val="22"/>
          <w:lang w:val="en-AU"/>
        </w:rPr>
        <w:t xml:space="preserve">that are </w:t>
      </w:r>
      <w:r w:rsidR="009114B0" w:rsidRPr="00717EA4">
        <w:rPr>
          <w:rFonts w:eastAsia="Calibri" w:cs="Arial"/>
          <w:color w:val="000000" w:themeColor="text1"/>
          <w:szCs w:val="22"/>
          <w:lang w:val="en-AU"/>
        </w:rPr>
        <w:t>characterised by different</w:t>
      </w:r>
      <w:r w:rsidR="00A25651" w:rsidRPr="00717EA4">
        <w:rPr>
          <w:rFonts w:eastAsia="Calibri" w:cs="Arial"/>
          <w:color w:val="000000" w:themeColor="text1"/>
          <w:szCs w:val="22"/>
          <w:lang w:val="en-AU"/>
        </w:rPr>
        <w:t xml:space="preserve"> </w:t>
      </w:r>
      <w:r w:rsidR="001D1CD6">
        <w:rPr>
          <w:rFonts w:eastAsia="Calibri" w:cs="Arial"/>
          <w:color w:val="000000" w:themeColor="text1"/>
          <w:szCs w:val="22"/>
          <w:lang w:val="en-AU"/>
        </w:rPr>
        <w:t xml:space="preserve">colour and </w:t>
      </w:r>
      <w:r w:rsidR="00717EA4">
        <w:rPr>
          <w:rFonts w:eastAsia="Calibri" w:cs="Arial"/>
          <w:color w:val="000000" w:themeColor="text1"/>
          <w:szCs w:val="22"/>
          <w:lang w:val="en-AU"/>
        </w:rPr>
        <w:t xml:space="preserve">concentrations of </w:t>
      </w:r>
      <w:r w:rsidR="009114B0" w:rsidRPr="00717EA4">
        <w:rPr>
          <w:rFonts w:eastAsia="Calibri" w:cs="Arial"/>
          <w:color w:val="000000" w:themeColor="text1"/>
          <w:szCs w:val="22"/>
          <w:lang w:val="en-AU"/>
        </w:rPr>
        <w:t>optically active components (</w:t>
      </w:r>
      <w:r w:rsidR="00FA4E12">
        <w:rPr>
          <w:rFonts w:eastAsia="Calibri" w:cs="Arial"/>
          <w:color w:val="000000" w:themeColor="text1"/>
          <w:szCs w:val="22"/>
          <w:lang w:val="en-AU"/>
        </w:rPr>
        <w:t xml:space="preserve">e.g. </w:t>
      </w:r>
      <w:r w:rsidR="009114B0" w:rsidRPr="00717EA4">
        <w:rPr>
          <w:rFonts w:eastAsia="Calibri" w:cs="Arial"/>
          <w:color w:val="000000" w:themeColor="text1"/>
          <w:szCs w:val="22"/>
          <w:lang w:val="en-AU"/>
        </w:rPr>
        <w:t xml:space="preserve">TSS, CDOM, and </w:t>
      </w:r>
      <w:r w:rsidR="009A60B0">
        <w:rPr>
          <w:rFonts w:cs="Arial"/>
          <w:szCs w:val="22"/>
          <w:lang w:val="en-AU"/>
        </w:rPr>
        <w:t>Chl-</w:t>
      </w:r>
      <w:r w:rsidR="009A60B0" w:rsidRPr="00FA6D35">
        <w:rPr>
          <w:rFonts w:cs="Arial"/>
          <w:i/>
          <w:szCs w:val="22"/>
          <w:lang w:val="en-AU"/>
        </w:rPr>
        <w:t>a</w:t>
      </w:r>
      <w:r w:rsidR="009114B0" w:rsidRPr="00717EA4">
        <w:rPr>
          <w:rFonts w:eastAsia="Calibri" w:cs="Arial"/>
          <w:color w:val="000000" w:themeColor="text1"/>
          <w:szCs w:val="22"/>
          <w:lang w:val="en-AU"/>
        </w:rPr>
        <w:t>)</w:t>
      </w:r>
      <w:r w:rsidR="00FA4E12">
        <w:rPr>
          <w:rFonts w:eastAsia="Calibri" w:cs="Arial"/>
          <w:color w:val="000000" w:themeColor="text1"/>
          <w:szCs w:val="22"/>
          <w:lang w:val="en-AU"/>
        </w:rPr>
        <w:t>,</w:t>
      </w:r>
      <w:r w:rsidR="009114B0" w:rsidRPr="00717EA4">
        <w:rPr>
          <w:rFonts w:eastAsia="Calibri" w:cs="Arial"/>
          <w:color w:val="000000" w:themeColor="text1"/>
          <w:szCs w:val="22"/>
          <w:lang w:val="en-AU"/>
        </w:rPr>
        <w:t xml:space="preserve"> which influence light attenuation</w:t>
      </w:r>
      <w:r w:rsidR="00C315C5" w:rsidRPr="00FA6D35">
        <w:rPr>
          <w:rFonts w:eastAsia="Calibri" w:cs="Arial"/>
          <w:szCs w:val="22"/>
          <w:lang w:val="en-AU"/>
        </w:rPr>
        <w:t xml:space="preserve"> (Petus et al., 2018),</w:t>
      </w:r>
      <w:r w:rsidR="009A01B7">
        <w:rPr>
          <w:rFonts w:eastAsia="Calibri" w:cs="Arial"/>
          <w:color w:val="000000" w:themeColor="text1"/>
          <w:szCs w:val="22"/>
          <w:lang w:val="en-AU"/>
        </w:rPr>
        <w:t xml:space="preserve"> as well as different </w:t>
      </w:r>
      <w:r w:rsidR="00EF1765">
        <w:rPr>
          <w:rFonts w:eastAsia="Calibri" w:cs="Arial"/>
          <w:color w:val="000000" w:themeColor="text1"/>
          <w:szCs w:val="22"/>
          <w:lang w:val="en-AU"/>
        </w:rPr>
        <w:t>pollutant</w:t>
      </w:r>
      <w:r w:rsidR="00DC36D3">
        <w:rPr>
          <w:rFonts w:eastAsia="Calibri" w:cs="Arial"/>
          <w:color w:val="000000" w:themeColor="text1"/>
          <w:szCs w:val="22"/>
          <w:lang w:val="en-AU"/>
        </w:rPr>
        <w:t xml:space="preserve"> </w:t>
      </w:r>
      <w:r w:rsidR="009A01B7">
        <w:rPr>
          <w:rFonts w:eastAsia="Calibri" w:cs="Arial"/>
          <w:color w:val="000000" w:themeColor="text1"/>
          <w:szCs w:val="22"/>
          <w:lang w:val="en-AU"/>
        </w:rPr>
        <w:t>concentrations</w:t>
      </w:r>
      <w:r>
        <w:rPr>
          <w:rFonts w:eastAsia="Calibri" w:cs="Arial"/>
          <w:color w:val="000000" w:themeColor="text1"/>
          <w:szCs w:val="22"/>
          <w:lang w:val="en-AU"/>
        </w:rPr>
        <w:t>. These</w:t>
      </w:r>
      <w:r w:rsidR="009A01B7">
        <w:rPr>
          <w:rFonts w:eastAsia="Calibri" w:cs="Arial"/>
          <w:color w:val="000000" w:themeColor="text1"/>
          <w:szCs w:val="22"/>
          <w:lang w:val="en-AU"/>
        </w:rPr>
        <w:t xml:space="preserve"> </w:t>
      </w:r>
      <w:r>
        <w:rPr>
          <w:rFonts w:eastAsia="Calibri" w:cs="Arial"/>
          <w:color w:val="000000" w:themeColor="text1"/>
          <w:szCs w:val="22"/>
          <w:lang w:val="en-AU"/>
        </w:rPr>
        <w:t>characteristics</w:t>
      </w:r>
      <w:r w:rsidRPr="00717EA4">
        <w:rPr>
          <w:rFonts w:eastAsia="Calibri" w:cs="Arial"/>
          <w:color w:val="000000" w:themeColor="text1"/>
          <w:szCs w:val="22"/>
          <w:lang w:val="en-AU"/>
        </w:rPr>
        <w:t xml:space="preserve"> </w:t>
      </w:r>
      <w:r w:rsidR="009114B0" w:rsidRPr="00717EA4">
        <w:rPr>
          <w:rFonts w:eastAsia="Calibri" w:cs="Arial"/>
          <w:color w:val="000000" w:themeColor="text1"/>
          <w:szCs w:val="22"/>
          <w:lang w:val="en-AU"/>
        </w:rPr>
        <w:t>vary the impact on the underlying ecological systems.</w:t>
      </w:r>
      <w:r w:rsidR="00A25651" w:rsidRPr="00717EA4">
        <w:rPr>
          <w:rFonts w:eastAsia="Calibri" w:cs="Arial"/>
          <w:color w:val="000000" w:themeColor="text1"/>
          <w:szCs w:val="22"/>
          <w:lang w:val="en-AU"/>
        </w:rPr>
        <w:t xml:space="preserve"> </w:t>
      </w:r>
    </w:p>
    <w:p w14:paraId="3AA92EF5" w14:textId="33185E14" w:rsidR="00FD1110" w:rsidRDefault="00FD1110" w:rsidP="009C5ACC">
      <w:pPr>
        <w:rPr>
          <w:rFonts w:eastAsia="Calibri" w:cs="Arial"/>
          <w:color w:val="000000" w:themeColor="text1"/>
          <w:szCs w:val="22"/>
          <w:lang w:val="en-AU"/>
        </w:rPr>
      </w:pPr>
      <w:r>
        <w:rPr>
          <w:rFonts w:eastAsia="Calibri" w:cs="Arial"/>
          <w:color w:val="000000" w:themeColor="text1"/>
          <w:szCs w:val="22"/>
          <w:lang w:val="en-AU"/>
        </w:rPr>
        <w:t>W</w:t>
      </w:r>
      <w:r w:rsidR="009C5ACC" w:rsidRPr="00717EA4">
        <w:rPr>
          <w:rFonts w:eastAsia="Calibri" w:cs="Arial"/>
          <w:color w:val="000000" w:themeColor="text1"/>
          <w:szCs w:val="22"/>
          <w:lang w:val="en-AU"/>
        </w:rPr>
        <w:t xml:space="preserve">et season </w:t>
      </w:r>
      <w:r w:rsidR="0081032A">
        <w:rPr>
          <w:rFonts w:eastAsia="Calibri" w:cs="Arial"/>
          <w:color w:val="000000" w:themeColor="text1"/>
          <w:szCs w:val="22"/>
          <w:lang w:val="en-AU"/>
        </w:rPr>
        <w:t>colour class</w:t>
      </w:r>
      <w:r w:rsidR="007A5C03">
        <w:rPr>
          <w:rFonts w:eastAsia="Calibri" w:cs="Arial"/>
          <w:color w:val="000000" w:themeColor="text1"/>
          <w:szCs w:val="22"/>
          <w:lang w:val="en-AU"/>
        </w:rPr>
        <w:t>es</w:t>
      </w:r>
      <w:r w:rsidR="009C5ACC" w:rsidRPr="00717EA4">
        <w:rPr>
          <w:rFonts w:eastAsia="Calibri" w:cs="Arial"/>
          <w:color w:val="000000" w:themeColor="text1"/>
          <w:szCs w:val="22"/>
          <w:lang w:val="en-AU"/>
        </w:rPr>
        <w:t xml:space="preserve"> </w:t>
      </w:r>
      <w:r w:rsidR="007A5C03">
        <w:rPr>
          <w:rFonts w:eastAsia="Calibri" w:cs="Arial"/>
          <w:color w:val="000000" w:themeColor="text1"/>
          <w:szCs w:val="22"/>
          <w:lang w:val="en-AU"/>
        </w:rPr>
        <w:t>were</w:t>
      </w:r>
      <w:r w:rsidR="007A5C03" w:rsidRPr="00717EA4">
        <w:rPr>
          <w:rFonts w:eastAsia="Calibri" w:cs="Arial"/>
          <w:color w:val="000000" w:themeColor="text1"/>
          <w:szCs w:val="22"/>
          <w:lang w:val="en-AU"/>
        </w:rPr>
        <w:t xml:space="preserve"> </w:t>
      </w:r>
      <w:r w:rsidR="009C5ACC" w:rsidRPr="00717EA4">
        <w:rPr>
          <w:rFonts w:eastAsia="Calibri" w:cs="Arial"/>
          <w:color w:val="000000" w:themeColor="text1"/>
          <w:szCs w:val="22"/>
          <w:lang w:val="en-AU"/>
        </w:rPr>
        <w:t xml:space="preserve">further </w:t>
      </w:r>
      <w:r>
        <w:rPr>
          <w:rFonts w:eastAsia="Calibri" w:cs="Arial"/>
          <w:color w:val="000000" w:themeColor="text1"/>
          <w:szCs w:val="22"/>
          <w:lang w:val="en-AU"/>
        </w:rPr>
        <w:t>grouped</w:t>
      </w:r>
      <w:r w:rsidRPr="00717EA4">
        <w:rPr>
          <w:rFonts w:eastAsia="Calibri" w:cs="Arial"/>
          <w:color w:val="000000" w:themeColor="text1"/>
          <w:szCs w:val="22"/>
          <w:lang w:val="en-AU"/>
        </w:rPr>
        <w:t xml:space="preserve"> </w:t>
      </w:r>
      <w:r w:rsidR="009C5ACC" w:rsidRPr="00717EA4">
        <w:rPr>
          <w:rFonts w:eastAsia="Calibri" w:cs="Arial"/>
          <w:color w:val="000000" w:themeColor="text1"/>
          <w:szCs w:val="22"/>
          <w:lang w:val="en-AU"/>
        </w:rPr>
        <w:t xml:space="preserve">into </w:t>
      </w:r>
      <w:r w:rsidR="0081032A">
        <w:rPr>
          <w:rFonts w:eastAsia="Calibri" w:cs="Arial"/>
          <w:color w:val="000000" w:themeColor="text1"/>
          <w:szCs w:val="22"/>
          <w:lang w:val="en-AU"/>
        </w:rPr>
        <w:t>three wet season water types</w:t>
      </w:r>
      <w:r>
        <w:rPr>
          <w:rFonts w:eastAsia="Calibri" w:cs="Arial"/>
          <w:color w:val="000000" w:themeColor="text1"/>
          <w:szCs w:val="22"/>
          <w:lang w:val="en-AU"/>
        </w:rPr>
        <w:t>:</w:t>
      </w:r>
    </w:p>
    <w:p w14:paraId="6A245003" w14:textId="334EB5EF" w:rsidR="00FD1110" w:rsidRDefault="00E75091" w:rsidP="00B828FF">
      <w:pPr>
        <w:pStyle w:val="ListParagraph"/>
        <w:numPr>
          <w:ilvl w:val="0"/>
          <w:numId w:val="30"/>
        </w:numPr>
        <w:ind w:left="851" w:hanging="284"/>
        <w:rPr>
          <w:rFonts w:eastAsia="Calibri" w:cs="Arial"/>
          <w:color w:val="000000" w:themeColor="text1"/>
          <w:szCs w:val="22"/>
          <w:lang w:val="en-AU"/>
        </w:rPr>
      </w:pPr>
      <w:r>
        <w:rPr>
          <w:rFonts w:eastAsia="Calibri" w:cs="Arial"/>
          <w:color w:val="000000" w:themeColor="text1"/>
          <w:szCs w:val="22"/>
          <w:lang w:val="en-AU"/>
        </w:rPr>
        <w:t>p</w:t>
      </w:r>
      <w:r w:rsidR="009872C6">
        <w:rPr>
          <w:rFonts w:eastAsia="Calibri" w:cs="Arial"/>
          <w:color w:val="000000" w:themeColor="text1"/>
          <w:szCs w:val="22"/>
          <w:lang w:val="en-AU"/>
        </w:rPr>
        <w:t>rimary</w:t>
      </w:r>
      <w:r w:rsidR="00FD1110">
        <w:rPr>
          <w:rFonts w:eastAsia="Calibri" w:cs="Arial"/>
          <w:color w:val="000000" w:themeColor="text1"/>
          <w:szCs w:val="22"/>
          <w:lang w:val="en-AU"/>
        </w:rPr>
        <w:t>—</w:t>
      </w:r>
      <w:r w:rsidR="00FD1110" w:rsidRPr="00717EA4">
        <w:rPr>
          <w:rFonts w:eastAsia="Calibri" w:cs="Arial"/>
          <w:color w:val="000000" w:themeColor="text1"/>
          <w:szCs w:val="22"/>
          <w:lang w:val="en-AU"/>
        </w:rPr>
        <w:t>classes 1 to 4</w:t>
      </w:r>
    </w:p>
    <w:p w14:paraId="40008686" w14:textId="1C9B029E" w:rsidR="00FD1110" w:rsidRDefault="00E75091" w:rsidP="00B828FF">
      <w:pPr>
        <w:pStyle w:val="ListParagraph"/>
        <w:numPr>
          <w:ilvl w:val="0"/>
          <w:numId w:val="30"/>
        </w:numPr>
        <w:ind w:left="851" w:hanging="284"/>
        <w:rPr>
          <w:rFonts w:eastAsia="Calibri" w:cs="Arial"/>
          <w:color w:val="000000" w:themeColor="text1"/>
          <w:szCs w:val="22"/>
          <w:lang w:val="en-AU"/>
        </w:rPr>
      </w:pPr>
      <w:r>
        <w:rPr>
          <w:rFonts w:eastAsia="Calibri" w:cs="Arial"/>
          <w:color w:val="000000" w:themeColor="text1"/>
          <w:szCs w:val="22"/>
          <w:lang w:val="en-AU"/>
        </w:rPr>
        <w:t>s</w:t>
      </w:r>
      <w:r w:rsidR="009872C6">
        <w:rPr>
          <w:rFonts w:eastAsia="Calibri" w:cs="Arial"/>
          <w:color w:val="000000" w:themeColor="text1"/>
          <w:szCs w:val="22"/>
          <w:lang w:val="en-AU"/>
        </w:rPr>
        <w:t>econdary</w:t>
      </w:r>
      <w:r w:rsidR="00FD1110">
        <w:rPr>
          <w:rFonts w:eastAsia="Calibri" w:cs="Arial"/>
          <w:color w:val="000000" w:themeColor="text1"/>
          <w:szCs w:val="22"/>
          <w:lang w:val="en-AU"/>
        </w:rPr>
        <w:t>—</w:t>
      </w:r>
      <w:r w:rsidR="00FD1110" w:rsidRPr="00717EA4">
        <w:rPr>
          <w:rFonts w:eastAsia="Calibri" w:cs="Arial"/>
          <w:color w:val="000000" w:themeColor="text1"/>
          <w:szCs w:val="22"/>
          <w:lang w:val="en-AU"/>
        </w:rPr>
        <w:t>class 5</w:t>
      </w:r>
    </w:p>
    <w:p w14:paraId="3950F0B2" w14:textId="457FCAC2" w:rsidR="009872C6" w:rsidRDefault="00E75091" w:rsidP="00B828FF">
      <w:pPr>
        <w:pStyle w:val="ListParagraph"/>
        <w:numPr>
          <w:ilvl w:val="0"/>
          <w:numId w:val="30"/>
        </w:numPr>
        <w:ind w:left="851" w:hanging="284"/>
        <w:rPr>
          <w:rFonts w:eastAsia="Calibri" w:cs="Arial"/>
          <w:color w:val="000000" w:themeColor="text1"/>
          <w:szCs w:val="22"/>
          <w:lang w:val="en-AU"/>
        </w:rPr>
      </w:pPr>
      <w:r>
        <w:rPr>
          <w:rFonts w:eastAsia="Calibri" w:cs="Arial"/>
          <w:color w:val="000000" w:themeColor="text1"/>
          <w:szCs w:val="22"/>
          <w:lang w:val="en-AU"/>
        </w:rPr>
        <w:t>t</w:t>
      </w:r>
      <w:r w:rsidR="009872C6">
        <w:rPr>
          <w:rFonts w:eastAsia="Calibri" w:cs="Arial"/>
          <w:color w:val="000000" w:themeColor="text1"/>
          <w:szCs w:val="22"/>
          <w:lang w:val="en-AU"/>
        </w:rPr>
        <w:t>ertiary</w:t>
      </w:r>
      <w:r w:rsidR="00FD1110">
        <w:rPr>
          <w:rFonts w:eastAsia="Calibri" w:cs="Arial"/>
          <w:color w:val="000000" w:themeColor="text1"/>
          <w:szCs w:val="22"/>
          <w:lang w:val="en-AU"/>
        </w:rPr>
        <w:t>—</w:t>
      </w:r>
      <w:r w:rsidR="009C5ACC" w:rsidRPr="00C17060">
        <w:rPr>
          <w:rFonts w:eastAsia="Calibri" w:cs="Arial"/>
          <w:color w:val="000000" w:themeColor="text1"/>
          <w:szCs w:val="22"/>
          <w:lang w:val="en-AU"/>
        </w:rPr>
        <w:t xml:space="preserve">class 6. </w:t>
      </w:r>
    </w:p>
    <w:p w14:paraId="246BBD58" w14:textId="0FD148E1" w:rsidR="000829CA" w:rsidRPr="009A01B7" w:rsidRDefault="001D1CD6" w:rsidP="009C5ACC">
      <w:pPr>
        <w:rPr>
          <w:rFonts w:eastAsia="Calibri" w:cs="Arial"/>
          <w:color w:val="000000" w:themeColor="text1"/>
          <w:szCs w:val="22"/>
          <w:lang w:val="en-AU"/>
        </w:rPr>
      </w:pPr>
      <w:bookmarkStart w:id="518" w:name="_Hlk3204339"/>
      <w:r>
        <w:rPr>
          <w:rFonts w:eastAsia="Calibri" w:cs="Arial"/>
          <w:color w:val="000000" w:themeColor="text1"/>
          <w:szCs w:val="22"/>
          <w:lang w:val="en-AU"/>
        </w:rPr>
        <w:t>T</w:t>
      </w:r>
      <w:r w:rsidRPr="001D1CD6">
        <w:rPr>
          <w:rFonts w:eastAsia="Calibri" w:cs="Arial"/>
          <w:color w:val="000000" w:themeColor="text1"/>
          <w:szCs w:val="22"/>
          <w:lang w:val="en-AU"/>
        </w:rPr>
        <w:t>he brownish to brownish-green turbid water</w:t>
      </w:r>
      <w:r w:rsidR="00826A14">
        <w:rPr>
          <w:rFonts w:eastAsia="Calibri" w:cs="Arial"/>
          <w:color w:val="000000" w:themeColor="text1"/>
          <w:szCs w:val="22"/>
          <w:lang w:val="en-AU"/>
        </w:rPr>
        <w:t xml:space="preserve">s </w:t>
      </w:r>
      <w:r w:rsidRPr="001D1CD6">
        <w:rPr>
          <w:rFonts w:eastAsia="Calibri" w:cs="Arial"/>
          <w:color w:val="000000" w:themeColor="text1"/>
          <w:szCs w:val="22"/>
          <w:lang w:val="en-AU"/>
        </w:rPr>
        <w:t xml:space="preserve">(colour classes 1 to 4 or </w:t>
      </w:r>
      <w:r w:rsidR="00404B3B">
        <w:rPr>
          <w:rFonts w:eastAsia="Calibri" w:cs="Arial"/>
          <w:color w:val="000000" w:themeColor="text1"/>
          <w:szCs w:val="22"/>
          <w:lang w:val="en-AU"/>
        </w:rPr>
        <w:t>primary</w:t>
      </w:r>
      <w:r w:rsidR="00670475" w:rsidRPr="001D1CD6">
        <w:rPr>
          <w:rFonts w:eastAsia="Calibri" w:cs="Arial"/>
          <w:color w:val="000000" w:themeColor="text1"/>
          <w:szCs w:val="22"/>
          <w:lang w:val="en-AU"/>
        </w:rPr>
        <w:t xml:space="preserve"> </w:t>
      </w:r>
      <w:r w:rsidRPr="001D1CD6">
        <w:rPr>
          <w:rFonts w:eastAsia="Calibri" w:cs="Arial"/>
          <w:color w:val="000000" w:themeColor="text1"/>
          <w:szCs w:val="22"/>
          <w:lang w:val="en-AU"/>
        </w:rPr>
        <w:t xml:space="preserve">water type) are typical </w:t>
      </w:r>
      <w:r w:rsidR="002C28B4">
        <w:rPr>
          <w:rFonts w:eastAsia="Calibri" w:cs="Arial"/>
          <w:color w:val="000000" w:themeColor="text1"/>
          <w:szCs w:val="22"/>
          <w:lang w:val="en-AU"/>
        </w:rPr>
        <w:t>of</w:t>
      </w:r>
      <w:r w:rsidR="002C28B4" w:rsidRPr="001D1CD6">
        <w:rPr>
          <w:rFonts w:eastAsia="Calibri" w:cs="Arial"/>
          <w:color w:val="000000" w:themeColor="text1"/>
          <w:szCs w:val="22"/>
          <w:lang w:val="en-AU"/>
        </w:rPr>
        <w:t xml:space="preserve"> </w:t>
      </w:r>
      <w:r w:rsidRPr="001D1CD6">
        <w:rPr>
          <w:rFonts w:eastAsia="Calibri" w:cs="Arial"/>
          <w:color w:val="000000" w:themeColor="text1"/>
          <w:szCs w:val="22"/>
          <w:lang w:val="en-AU"/>
        </w:rPr>
        <w:t xml:space="preserve">inshore </w:t>
      </w:r>
      <w:r w:rsidR="002A39BC">
        <w:rPr>
          <w:rFonts w:eastAsia="Calibri" w:cs="Arial"/>
          <w:color w:val="000000" w:themeColor="text1"/>
          <w:szCs w:val="22"/>
          <w:lang w:val="en-AU"/>
        </w:rPr>
        <w:t xml:space="preserve">regions of the Reef that </w:t>
      </w:r>
      <w:r w:rsidR="0087694B">
        <w:rPr>
          <w:rFonts w:eastAsia="Calibri" w:cs="Arial"/>
          <w:color w:val="000000" w:themeColor="text1"/>
          <w:szCs w:val="22"/>
          <w:lang w:val="en-AU"/>
        </w:rPr>
        <w:t xml:space="preserve">receive terrestrial discharge and have </w:t>
      </w:r>
      <w:r w:rsidRPr="001D1CD6">
        <w:rPr>
          <w:rFonts w:eastAsia="Calibri" w:cs="Arial"/>
          <w:color w:val="000000" w:themeColor="text1"/>
          <w:szCs w:val="22"/>
          <w:lang w:val="en-AU"/>
        </w:rPr>
        <w:t>high concentrations of resuspended sediments during the wet season (</w:t>
      </w:r>
      <w:r>
        <w:rPr>
          <w:rFonts w:eastAsia="Calibri" w:cs="Arial"/>
          <w:color w:val="000000" w:themeColor="text1"/>
          <w:szCs w:val="22"/>
          <w:lang w:val="en-AU"/>
        </w:rPr>
        <w:fldChar w:fldCharType="begin"/>
      </w:r>
      <w:r>
        <w:rPr>
          <w:rFonts w:eastAsia="Calibri" w:cs="Arial"/>
          <w:color w:val="000000" w:themeColor="text1"/>
          <w:szCs w:val="22"/>
          <w:lang w:val="en-AU"/>
        </w:rPr>
        <w:instrText xml:space="preserve"> REF _Ref469406790 \h </w:instrText>
      </w:r>
      <w:r>
        <w:rPr>
          <w:rFonts w:eastAsia="Calibri" w:cs="Arial"/>
          <w:color w:val="000000" w:themeColor="text1"/>
          <w:szCs w:val="22"/>
          <w:lang w:val="en-AU"/>
        </w:rPr>
      </w:r>
      <w:r>
        <w:rPr>
          <w:rFonts w:eastAsia="Calibri" w:cs="Arial"/>
          <w:color w:val="000000" w:themeColor="text1"/>
          <w:szCs w:val="22"/>
          <w:lang w:val="en-AU"/>
        </w:rPr>
        <w:fldChar w:fldCharType="separate"/>
      </w:r>
      <w:r w:rsidR="00335316" w:rsidRPr="00CD1FA1">
        <w:rPr>
          <w:rFonts w:eastAsia="SimSun"/>
          <w:lang w:val="en-US"/>
        </w:rPr>
        <w:t xml:space="preserve">Figure </w:t>
      </w:r>
      <w:r w:rsidR="00335316">
        <w:rPr>
          <w:rFonts w:eastAsia="SimSun"/>
          <w:noProof/>
          <w:lang w:val="en-US"/>
        </w:rPr>
        <w:t>2</w:t>
      </w:r>
      <w:r w:rsidR="00335316">
        <w:rPr>
          <w:rFonts w:eastAsia="SimSun"/>
          <w:lang w:val="en-US"/>
        </w:rPr>
        <w:noBreakHyphen/>
      </w:r>
      <w:r w:rsidR="00335316">
        <w:rPr>
          <w:rFonts w:eastAsia="SimSun"/>
          <w:noProof/>
          <w:lang w:val="en-US"/>
        </w:rPr>
        <w:t>3</w:t>
      </w:r>
      <w:r>
        <w:rPr>
          <w:rFonts w:eastAsia="Calibri" w:cs="Arial"/>
          <w:color w:val="000000" w:themeColor="text1"/>
          <w:szCs w:val="22"/>
          <w:lang w:val="en-AU"/>
        </w:rPr>
        <w:fldChar w:fldCharType="end"/>
      </w:r>
      <w:r w:rsidRPr="001D1CD6">
        <w:rPr>
          <w:rFonts w:eastAsia="Calibri" w:cs="Arial"/>
          <w:color w:val="000000" w:themeColor="text1"/>
          <w:szCs w:val="22"/>
          <w:lang w:val="en-AU"/>
        </w:rPr>
        <w:t>). These water bodies in flood waters typically contain high nutrient and phytoplankton concentrations but are also enriched in sediment and dissolved organic matter resulting in reduced light levels. The greenish</w:t>
      </w:r>
      <w:r w:rsidR="00C10B25">
        <w:rPr>
          <w:rFonts w:eastAsia="Calibri" w:cs="Arial"/>
          <w:color w:val="000000" w:themeColor="text1"/>
          <w:szCs w:val="22"/>
          <w:lang w:val="en-AU"/>
        </w:rPr>
        <w:t xml:space="preserve"> </w:t>
      </w:r>
      <w:r w:rsidRPr="001D1CD6">
        <w:rPr>
          <w:rFonts w:eastAsia="Calibri" w:cs="Arial"/>
          <w:color w:val="000000" w:themeColor="text1"/>
          <w:szCs w:val="22"/>
          <w:lang w:val="en-AU"/>
        </w:rPr>
        <w:t>to</w:t>
      </w:r>
      <w:r w:rsidR="00C10B25">
        <w:rPr>
          <w:rFonts w:eastAsia="Calibri" w:cs="Arial"/>
          <w:color w:val="000000" w:themeColor="text1"/>
          <w:szCs w:val="22"/>
          <w:lang w:val="en-AU"/>
        </w:rPr>
        <w:t xml:space="preserve"> </w:t>
      </w:r>
      <w:r w:rsidRPr="001D1CD6">
        <w:rPr>
          <w:rFonts w:eastAsia="Calibri" w:cs="Arial"/>
          <w:color w:val="000000" w:themeColor="text1"/>
          <w:szCs w:val="22"/>
          <w:lang w:val="en-AU"/>
        </w:rPr>
        <w:t>greenish-blue turbid water</w:t>
      </w:r>
      <w:r w:rsidR="00826A14">
        <w:rPr>
          <w:rFonts w:eastAsia="Calibri" w:cs="Arial"/>
          <w:color w:val="000000" w:themeColor="text1"/>
          <w:szCs w:val="22"/>
          <w:lang w:val="en-AU"/>
        </w:rPr>
        <w:t xml:space="preserve"> </w:t>
      </w:r>
      <w:r w:rsidRPr="001D1CD6">
        <w:rPr>
          <w:rFonts w:eastAsia="Calibri" w:cs="Arial"/>
          <w:color w:val="000000" w:themeColor="text1"/>
          <w:szCs w:val="22"/>
          <w:lang w:val="en-AU"/>
        </w:rPr>
        <w:t xml:space="preserve">(colour class 5 or </w:t>
      </w:r>
      <w:r w:rsidR="00404B3B">
        <w:rPr>
          <w:rFonts w:eastAsia="Calibri" w:cs="Arial"/>
          <w:color w:val="000000" w:themeColor="text1"/>
          <w:szCs w:val="22"/>
          <w:lang w:val="en-AU"/>
        </w:rPr>
        <w:t>secondary</w:t>
      </w:r>
      <w:r w:rsidR="00670475" w:rsidRPr="001D1CD6">
        <w:rPr>
          <w:rFonts w:eastAsia="Calibri" w:cs="Arial"/>
          <w:color w:val="000000" w:themeColor="text1"/>
          <w:szCs w:val="22"/>
          <w:lang w:val="en-AU"/>
        </w:rPr>
        <w:t xml:space="preserve"> water</w:t>
      </w:r>
      <w:r w:rsidRPr="001D1CD6">
        <w:rPr>
          <w:rFonts w:eastAsia="Calibri" w:cs="Arial"/>
          <w:color w:val="000000" w:themeColor="text1"/>
          <w:szCs w:val="22"/>
          <w:lang w:val="en-AU"/>
        </w:rPr>
        <w:t xml:space="preserve"> type) is typical of coastal waters rich in algae</w:t>
      </w:r>
      <w:r>
        <w:rPr>
          <w:rFonts w:eastAsia="Calibri" w:cs="Arial"/>
          <w:color w:val="000000" w:themeColor="text1"/>
          <w:szCs w:val="22"/>
          <w:lang w:val="en-AU"/>
        </w:rPr>
        <w:t xml:space="preserve"> (Chl-</w:t>
      </w:r>
      <w:r w:rsidRPr="00FA6D35">
        <w:rPr>
          <w:rFonts w:eastAsia="Calibri" w:cs="Arial"/>
          <w:i/>
          <w:color w:val="000000" w:themeColor="text1"/>
          <w:szCs w:val="22"/>
          <w:lang w:val="en-AU"/>
        </w:rPr>
        <w:t>a</w:t>
      </w:r>
      <w:r>
        <w:rPr>
          <w:rFonts w:eastAsia="Calibri" w:cs="Arial"/>
          <w:color w:val="000000" w:themeColor="text1"/>
          <w:szCs w:val="22"/>
          <w:lang w:val="en-AU"/>
        </w:rPr>
        <w:t>)</w:t>
      </w:r>
      <w:r w:rsidRPr="001D1CD6">
        <w:rPr>
          <w:rFonts w:eastAsia="Calibri" w:cs="Arial"/>
          <w:color w:val="000000" w:themeColor="text1"/>
          <w:szCs w:val="22"/>
          <w:lang w:val="en-AU"/>
        </w:rPr>
        <w:t xml:space="preserve"> and containing dissolved </w:t>
      </w:r>
      <w:r w:rsidR="00921059">
        <w:rPr>
          <w:rFonts w:eastAsia="Calibri" w:cs="Arial"/>
          <w:color w:val="000000" w:themeColor="text1"/>
          <w:szCs w:val="22"/>
          <w:lang w:val="en-AU"/>
        </w:rPr>
        <w:t xml:space="preserve">organic </w:t>
      </w:r>
      <w:r w:rsidRPr="001D1CD6">
        <w:rPr>
          <w:rFonts w:eastAsia="Calibri" w:cs="Arial"/>
          <w:color w:val="000000" w:themeColor="text1"/>
          <w:szCs w:val="22"/>
          <w:lang w:val="en-AU"/>
        </w:rPr>
        <w:t xml:space="preserve">matter and fine sediment. This water body is found in open coastal waters </w:t>
      </w:r>
      <w:r w:rsidR="00107EF0">
        <w:rPr>
          <w:rFonts w:eastAsia="Calibri" w:cs="Arial"/>
          <w:color w:val="000000" w:themeColor="text1"/>
          <w:szCs w:val="22"/>
          <w:lang w:val="en-AU"/>
        </w:rPr>
        <w:t xml:space="preserve">of the Reef </w:t>
      </w:r>
      <w:r w:rsidRPr="001D1CD6">
        <w:rPr>
          <w:rFonts w:eastAsia="Calibri" w:cs="Arial"/>
          <w:color w:val="000000" w:themeColor="text1"/>
          <w:szCs w:val="22"/>
          <w:lang w:val="en-AU"/>
        </w:rPr>
        <w:t>as well as in the mid-water plumes where relatively high nutrient availability and increased light levels due to sedimentation favour coastal productivity</w:t>
      </w:r>
      <w:r w:rsidR="00C10B25">
        <w:rPr>
          <w:rFonts w:eastAsia="Calibri" w:cs="Arial"/>
          <w:color w:val="000000" w:themeColor="text1"/>
          <w:szCs w:val="22"/>
          <w:lang w:val="en-AU"/>
        </w:rPr>
        <w:t xml:space="preserve"> </w:t>
      </w:r>
      <w:r w:rsidR="00C10B25" w:rsidRPr="001D1CD6">
        <w:rPr>
          <w:rFonts w:eastAsia="Calibri" w:cs="Arial"/>
          <w:color w:val="000000" w:themeColor="text1"/>
          <w:szCs w:val="22"/>
          <w:lang w:val="en-AU"/>
        </w:rPr>
        <w:t>(Bainbridge et al., 2012)</w:t>
      </w:r>
      <w:r w:rsidRPr="001D1CD6">
        <w:rPr>
          <w:rFonts w:eastAsia="Calibri" w:cs="Arial"/>
          <w:color w:val="000000" w:themeColor="text1"/>
          <w:szCs w:val="22"/>
          <w:lang w:val="en-AU"/>
        </w:rPr>
        <w:t>. Finally, the greenish-blue water</w:t>
      </w:r>
      <w:r w:rsidR="00826A14">
        <w:rPr>
          <w:rFonts w:eastAsia="Calibri" w:cs="Arial"/>
          <w:color w:val="000000" w:themeColor="text1"/>
          <w:szCs w:val="22"/>
          <w:lang w:val="en-AU"/>
        </w:rPr>
        <w:t>s</w:t>
      </w:r>
      <w:r w:rsidRPr="001D1CD6">
        <w:rPr>
          <w:rFonts w:eastAsia="Calibri" w:cs="Arial"/>
          <w:color w:val="000000" w:themeColor="text1"/>
          <w:szCs w:val="22"/>
          <w:lang w:val="en-AU"/>
        </w:rPr>
        <w:t xml:space="preserve"> (colour class 6 or </w:t>
      </w:r>
      <w:r w:rsidR="00404B3B">
        <w:rPr>
          <w:rFonts w:eastAsia="Calibri" w:cs="Arial"/>
          <w:color w:val="000000" w:themeColor="text1"/>
          <w:szCs w:val="22"/>
          <w:lang w:val="en-AU"/>
        </w:rPr>
        <w:t>tertiary</w:t>
      </w:r>
      <w:r w:rsidRPr="001D1CD6">
        <w:rPr>
          <w:rFonts w:eastAsia="Calibri" w:cs="Arial"/>
          <w:color w:val="000000" w:themeColor="text1"/>
          <w:szCs w:val="22"/>
          <w:lang w:val="en-AU"/>
        </w:rPr>
        <w:t xml:space="preserve"> water type) correspond to </w:t>
      </w:r>
      <w:r w:rsidRPr="001D1CD6">
        <w:rPr>
          <w:rFonts w:eastAsia="Calibri" w:cs="Arial"/>
          <w:color w:val="000000" w:themeColor="text1"/>
          <w:szCs w:val="22"/>
          <w:lang w:val="en-AU"/>
        </w:rPr>
        <w:lastRenderedPageBreak/>
        <w:t>waters with above ambient water quality concentrations. This water body is typical</w:t>
      </w:r>
      <w:r w:rsidR="00C10B25">
        <w:rPr>
          <w:rFonts w:eastAsia="Calibri" w:cs="Arial"/>
          <w:color w:val="000000" w:themeColor="text1"/>
          <w:szCs w:val="22"/>
          <w:lang w:val="en-AU"/>
        </w:rPr>
        <w:t xml:space="preserve"> of</w:t>
      </w:r>
      <w:r w:rsidRPr="001D1CD6">
        <w:rPr>
          <w:rFonts w:eastAsia="Calibri" w:cs="Arial"/>
          <w:color w:val="000000" w:themeColor="text1"/>
          <w:szCs w:val="22"/>
          <w:lang w:val="en-AU"/>
        </w:rPr>
        <w:t xml:space="preserve"> areas towards the open sea or offshore regions of river flood plumes.</w:t>
      </w:r>
    </w:p>
    <w:bookmarkEnd w:id="518"/>
    <w:p w14:paraId="69AC5B8A" w14:textId="29E9338F" w:rsidR="00470860" w:rsidRDefault="00C07B82" w:rsidP="00BD0B3B">
      <w:pPr>
        <w:rPr>
          <w:rFonts w:eastAsia="Calibri" w:cs="Arial"/>
          <w:color w:val="000000" w:themeColor="text1"/>
          <w:szCs w:val="22"/>
          <w:lang w:val="en-AU"/>
        </w:rPr>
      </w:pPr>
      <w:r>
        <w:rPr>
          <w:rFonts w:eastAsia="Calibri" w:cs="Arial"/>
          <w:color w:val="000000" w:themeColor="text1"/>
          <w:szCs w:val="22"/>
          <w:lang w:val="en-AU"/>
        </w:rPr>
        <w:t>P</w:t>
      </w:r>
      <w:r w:rsidR="0067111D" w:rsidRPr="0067111D">
        <w:rPr>
          <w:rFonts w:eastAsia="Calibri" w:cs="Arial"/>
          <w:color w:val="000000" w:themeColor="text1"/>
          <w:szCs w:val="22"/>
          <w:lang w:val="en-AU"/>
        </w:rPr>
        <w:t xml:space="preserve">anels </w:t>
      </w:r>
      <w:r>
        <w:rPr>
          <w:rFonts w:eastAsia="Calibri" w:cs="Arial"/>
          <w:color w:val="000000" w:themeColor="text1"/>
          <w:szCs w:val="22"/>
          <w:lang w:val="en-AU"/>
        </w:rPr>
        <w:t>summari</w:t>
      </w:r>
      <w:r w:rsidR="00337E53">
        <w:rPr>
          <w:rFonts w:eastAsia="Calibri" w:cs="Arial"/>
          <w:color w:val="000000" w:themeColor="text1"/>
          <w:szCs w:val="22"/>
          <w:lang w:val="en-AU"/>
        </w:rPr>
        <w:t>s</w:t>
      </w:r>
      <w:r>
        <w:rPr>
          <w:rFonts w:eastAsia="Calibri" w:cs="Arial"/>
          <w:color w:val="000000" w:themeColor="text1"/>
          <w:szCs w:val="22"/>
          <w:lang w:val="en-AU"/>
        </w:rPr>
        <w:t>ing weekly environmental (wind, rainfall and river discharge) and marine (wet season colour classes) conditions as well as water quality samples colle</w:t>
      </w:r>
      <w:r w:rsidR="00BB53BD">
        <w:rPr>
          <w:rFonts w:eastAsia="Calibri" w:cs="Arial"/>
          <w:color w:val="000000" w:themeColor="text1"/>
          <w:szCs w:val="22"/>
          <w:lang w:val="en-AU"/>
        </w:rPr>
        <w:t>c</w:t>
      </w:r>
      <w:r>
        <w:rPr>
          <w:rFonts w:eastAsia="Calibri" w:cs="Arial"/>
          <w:color w:val="000000" w:themeColor="text1"/>
          <w:szCs w:val="22"/>
          <w:lang w:val="en-AU"/>
        </w:rPr>
        <w:t xml:space="preserve">ted </w:t>
      </w:r>
      <w:r w:rsidRPr="001853EB">
        <w:rPr>
          <w:rFonts w:eastAsia="Calibri" w:cs="Arial"/>
          <w:i/>
          <w:color w:val="000000" w:themeColor="text1"/>
          <w:szCs w:val="22"/>
          <w:lang w:val="en-AU"/>
        </w:rPr>
        <w:t>in</w:t>
      </w:r>
      <w:r w:rsidR="00C10B25">
        <w:rPr>
          <w:rFonts w:eastAsia="Calibri" w:cs="Arial"/>
          <w:i/>
          <w:color w:val="000000" w:themeColor="text1"/>
          <w:szCs w:val="22"/>
          <w:lang w:val="en-AU"/>
        </w:rPr>
        <w:t xml:space="preserve"> </w:t>
      </w:r>
      <w:r w:rsidRPr="001853EB">
        <w:rPr>
          <w:rFonts w:eastAsia="Calibri" w:cs="Arial"/>
          <w:i/>
          <w:color w:val="000000" w:themeColor="text1"/>
          <w:szCs w:val="22"/>
          <w:lang w:val="en-AU"/>
        </w:rPr>
        <w:t>situ</w:t>
      </w:r>
      <w:r>
        <w:rPr>
          <w:rFonts w:eastAsia="Calibri" w:cs="Arial"/>
          <w:color w:val="000000" w:themeColor="text1"/>
          <w:szCs w:val="22"/>
          <w:lang w:val="en-AU"/>
        </w:rPr>
        <w:t xml:space="preserve"> were </w:t>
      </w:r>
      <w:r w:rsidR="0067111D" w:rsidRPr="0067111D">
        <w:rPr>
          <w:rFonts w:eastAsia="Calibri" w:cs="Arial"/>
          <w:color w:val="000000" w:themeColor="text1"/>
          <w:szCs w:val="22"/>
          <w:lang w:val="en-AU"/>
        </w:rPr>
        <w:t>produced for each focus region</w:t>
      </w:r>
      <w:r>
        <w:rPr>
          <w:rFonts w:eastAsia="Calibri" w:cs="Arial"/>
          <w:color w:val="000000" w:themeColor="text1"/>
          <w:szCs w:val="22"/>
          <w:lang w:val="en-AU"/>
        </w:rPr>
        <w:t xml:space="preserve"> </w:t>
      </w:r>
      <w:r w:rsidR="0067111D" w:rsidRPr="0067111D">
        <w:rPr>
          <w:rFonts w:eastAsia="Calibri" w:cs="Arial"/>
          <w:color w:val="000000" w:themeColor="text1"/>
          <w:szCs w:val="22"/>
          <w:lang w:val="en-AU"/>
        </w:rPr>
        <w:t xml:space="preserve">to illustrate the </w:t>
      </w:r>
      <w:r w:rsidR="0067111D">
        <w:rPr>
          <w:rFonts w:eastAsia="Calibri" w:cs="Arial"/>
          <w:color w:val="000000" w:themeColor="text1"/>
          <w:szCs w:val="22"/>
          <w:lang w:val="en-AU"/>
        </w:rPr>
        <w:t>link between environmental</w:t>
      </w:r>
      <w:r w:rsidR="000500E3">
        <w:rPr>
          <w:rFonts w:eastAsia="Calibri" w:cs="Arial"/>
          <w:color w:val="000000" w:themeColor="text1"/>
          <w:szCs w:val="22"/>
          <w:lang w:val="en-AU"/>
        </w:rPr>
        <w:t xml:space="preserve"> drivers</w:t>
      </w:r>
      <w:r w:rsidR="0067111D">
        <w:rPr>
          <w:rFonts w:eastAsia="Calibri" w:cs="Arial"/>
          <w:color w:val="000000" w:themeColor="text1"/>
          <w:szCs w:val="22"/>
          <w:lang w:val="en-AU"/>
        </w:rPr>
        <w:t xml:space="preserve"> and marine conditions across the wet season</w:t>
      </w:r>
      <w:r w:rsidR="0067111D" w:rsidRPr="0067111D">
        <w:rPr>
          <w:rFonts w:eastAsia="Calibri" w:cs="Arial"/>
          <w:color w:val="000000" w:themeColor="text1"/>
          <w:szCs w:val="22"/>
          <w:lang w:val="en-AU"/>
        </w:rPr>
        <w:t xml:space="preserve">. </w:t>
      </w:r>
    </w:p>
    <w:p w14:paraId="05CC43ED" w14:textId="77777777" w:rsidR="00335316" w:rsidRDefault="00C07B82" w:rsidP="0097272C">
      <w:r>
        <w:rPr>
          <w:rFonts w:eastAsia="Calibri" w:cs="Arial"/>
          <w:color w:val="000000" w:themeColor="text1"/>
          <w:szCs w:val="22"/>
          <w:lang w:val="en-AU"/>
        </w:rPr>
        <w:t>F</w:t>
      </w:r>
      <w:r w:rsidR="004A29F5" w:rsidRPr="00557E77">
        <w:rPr>
          <w:rFonts w:eastAsia="Calibri" w:cs="Arial"/>
          <w:color w:val="000000" w:themeColor="text1"/>
          <w:szCs w:val="22"/>
          <w:lang w:val="en-AU"/>
        </w:rPr>
        <w:t xml:space="preserve">requency </w:t>
      </w:r>
      <w:r w:rsidR="00EE59A8" w:rsidRPr="00557E77">
        <w:rPr>
          <w:rFonts w:eastAsia="Calibri" w:cs="Arial"/>
          <w:color w:val="000000" w:themeColor="text1"/>
          <w:szCs w:val="22"/>
          <w:lang w:val="en-AU"/>
        </w:rPr>
        <w:t xml:space="preserve">maps </w:t>
      </w:r>
      <w:r>
        <w:rPr>
          <w:rFonts w:eastAsia="Calibri" w:cs="Arial"/>
          <w:color w:val="000000" w:themeColor="text1"/>
          <w:szCs w:val="22"/>
          <w:lang w:val="en-AU"/>
        </w:rPr>
        <w:t xml:space="preserve">were produced and </w:t>
      </w:r>
      <w:r w:rsidR="00EE59A8">
        <w:rPr>
          <w:noProof/>
        </w:rPr>
        <w:t>predict</w:t>
      </w:r>
      <w:r w:rsidR="0067111D">
        <w:rPr>
          <w:noProof/>
        </w:rPr>
        <w:t>ed</w:t>
      </w:r>
      <w:r w:rsidR="004A29F5" w:rsidRPr="00EE59A8">
        <w:rPr>
          <w:rFonts w:eastAsia="Calibri" w:cs="Arial"/>
          <w:color w:val="000000" w:themeColor="text1"/>
          <w:szCs w:val="22"/>
          <w:lang w:val="en-AU"/>
        </w:rPr>
        <w:t xml:space="preserve"> the areas affected by the three wet season water types (</w:t>
      </w:r>
      <w:r w:rsidR="00404B3B">
        <w:rPr>
          <w:rFonts w:eastAsia="Calibri" w:cs="Arial"/>
          <w:color w:val="000000" w:themeColor="text1"/>
          <w:szCs w:val="22"/>
          <w:lang w:val="en-AU"/>
        </w:rPr>
        <w:t>primary</w:t>
      </w:r>
      <w:r w:rsidR="00717EA4" w:rsidRPr="00EE59A8">
        <w:rPr>
          <w:rFonts w:eastAsia="Calibri" w:cs="Arial"/>
          <w:color w:val="000000" w:themeColor="text1"/>
          <w:szCs w:val="22"/>
          <w:lang w:val="en-AU"/>
        </w:rPr>
        <w:t xml:space="preserve">, </w:t>
      </w:r>
      <w:r w:rsidR="00404B3B">
        <w:rPr>
          <w:rFonts w:eastAsia="Calibri" w:cs="Arial"/>
          <w:color w:val="000000" w:themeColor="text1"/>
          <w:szCs w:val="22"/>
          <w:lang w:val="en-AU"/>
        </w:rPr>
        <w:t>secondary</w:t>
      </w:r>
      <w:r w:rsidR="00717EA4" w:rsidRPr="00EE59A8">
        <w:rPr>
          <w:rFonts w:eastAsia="Calibri" w:cs="Arial"/>
          <w:color w:val="000000" w:themeColor="text1"/>
          <w:szCs w:val="22"/>
          <w:lang w:val="en-AU"/>
        </w:rPr>
        <w:t xml:space="preserve"> and </w:t>
      </w:r>
      <w:r w:rsidR="00404B3B">
        <w:rPr>
          <w:rFonts w:eastAsia="Calibri" w:cs="Arial"/>
          <w:color w:val="000000" w:themeColor="text1"/>
          <w:szCs w:val="22"/>
          <w:lang w:val="en-AU"/>
        </w:rPr>
        <w:t>tertiary</w:t>
      </w:r>
      <w:r w:rsidR="0067111D">
        <w:rPr>
          <w:rFonts w:eastAsia="Calibri" w:cs="Arial"/>
          <w:color w:val="000000" w:themeColor="text1"/>
          <w:szCs w:val="22"/>
          <w:lang w:val="en-AU"/>
        </w:rPr>
        <w:t xml:space="preserve">) combined or individually </w:t>
      </w:r>
      <w:r w:rsidR="0067111D" w:rsidRPr="00EE59A8">
        <w:rPr>
          <w:rFonts w:eastAsia="Calibri" w:cs="Arial"/>
          <w:color w:val="000000" w:themeColor="text1"/>
          <w:szCs w:val="22"/>
          <w:lang w:val="en-AU"/>
        </w:rPr>
        <w:t>(i.e. of the brownish, greenish and greenish-blue waters, respectively)</w:t>
      </w:r>
      <w:r>
        <w:rPr>
          <w:rFonts w:eastAsia="Calibri" w:cs="Arial"/>
          <w:color w:val="000000" w:themeColor="text1"/>
          <w:szCs w:val="22"/>
          <w:lang w:val="en-AU"/>
        </w:rPr>
        <w:t>. Frequency maps were produced</w:t>
      </w:r>
      <w:r w:rsidR="004827A0" w:rsidRPr="004827A0">
        <w:rPr>
          <w:lang w:val="en-AU"/>
        </w:rPr>
        <w:t xml:space="preserve"> </w:t>
      </w:r>
      <w:r w:rsidR="004827A0" w:rsidRPr="00A13B8E">
        <w:rPr>
          <w:lang w:val="en-AU"/>
        </w:rPr>
        <w:t>over the</w:t>
      </w:r>
      <w:r w:rsidR="004827A0">
        <w:rPr>
          <w:lang w:val="en-AU"/>
        </w:rPr>
        <w:t xml:space="preserve"> </w:t>
      </w:r>
      <w:r w:rsidR="004827A0" w:rsidRPr="004827A0">
        <w:rPr>
          <w:lang w:val="en-AU"/>
        </w:rPr>
        <w:t>seasonal (</w:t>
      </w:r>
      <w:r w:rsidR="009D6B63" w:rsidRPr="004827A0">
        <w:rPr>
          <w:lang w:val="en-AU"/>
        </w:rPr>
        <w:t>20</w:t>
      </w:r>
      <w:r w:rsidR="009D6B63">
        <w:rPr>
          <w:lang w:val="en-AU"/>
        </w:rPr>
        <w:t>17</w:t>
      </w:r>
      <w:r w:rsidR="008D3E71">
        <w:rPr>
          <w:lang w:val="en-AU"/>
        </w:rPr>
        <w:t>–</w:t>
      </w:r>
      <w:r w:rsidR="00E07E70" w:rsidRPr="004827A0">
        <w:rPr>
          <w:lang w:val="en-AU"/>
        </w:rPr>
        <w:t>1</w:t>
      </w:r>
      <w:r w:rsidR="00C315C5">
        <w:rPr>
          <w:lang w:val="en-AU"/>
        </w:rPr>
        <w:t>8</w:t>
      </w:r>
      <w:r w:rsidR="00E07E70" w:rsidRPr="004827A0">
        <w:rPr>
          <w:lang w:val="en-AU"/>
        </w:rPr>
        <w:t xml:space="preserve"> </w:t>
      </w:r>
      <w:r w:rsidR="004827A0" w:rsidRPr="004827A0">
        <w:rPr>
          <w:lang w:val="en-AU"/>
        </w:rPr>
        <w:t>wet season) and long-term (2002</w:t>
      </w:r>
      <w:r w:rsidR="008D3E71">
        <w:rPr>
          <w:lang w:val="en-AU"/>
        </w:rPr>
        <w:t>–</w:t>
      </w:r>
      <w:r w:rsidR="004827A0" w:rsidRPr="004827A0">
        <w:rPr>
          <w:lang w:val="en-AU"/>
        </w:rPr>
        <w:t xml:space="preserve">03 to </w:t>
      </w:r>
      <w:r w:rsidR="00E07E70" w:rsidRPr="004827A0">
        <w:rPr>
          <w:lang w:val="en-AU"/>
        </w:rPr>
        <w:t>201</w:t>
      </w:r>
      <w:r w:rsidR="00C315C5">
        <w:rPr>
          <w:lang w:val="en-AU"/>
        </w:rPr>
        <w:t>7</w:t>
      </w:r>
      <w:r w:rsidR="008D3E71">
        <w:rPr>
          <w:lang w:val="en-AU"/>
        </w:rPr>
        <w:t>–</w:t>
      </w:r>
      <w:r w:rsidR="00E07E70" w:rsidRPr="004827A0">
        <w:rPr>
          <w:lang w:val="en-AU"/>
        </w:rPr>
        <w:t>1</w:t>
      </w:r>
      <w:r w:rsidR="00C315C5">
        <w:rPr>
          <w:lang w:val="en-AU"/>
        </w:rPr>
        <w:t>8</w:t>
      </w:r>
      <w:r w:rsidR="00E07E70" w:rsidRPr="004827A0">
        <w:rPr>
          <w:lang w:val="en-AU"/>
        </w:rPr>
        <w:t xml:space="preserve"> </w:t>
      </w:r>
      <w:r w:rsidR="004827A0" w:rsidRPr="004827A0">
        <w:rPr>
          <w:lang w:val="en-AU"/>
        </w:rPr>
        <w:t xml:space="preserve">wet seasons) </w:t>
      </w:r>
      <w:r w:rsidR="004827A0">
        <w:rPr>
          <w:lang w:val="en-AU"/>
        </w:rPr>
        <w:t>time frames</w:t>
      </w:r>
      <w:r w:rsidR="00EE59A8" w:rsidRPr="00EE59A8">
        <w:rPr>
          <w:rFonts w:eastAsia="Calibri" w:cs="Arial"/>
          <w:color w:val="000000" w:themeColor="text1"/>
          <w:szCs w:val="22"/>
          <w:lang w:val="en-AU"/>
        </w:rPr>
        <w:t xml:space="preserve"> </w:t>
      </w:r>
      <w:r w:rsidR="00EE59A8" w:rsidRPr="00710B74">
        <w:rPr>
          <w:rFonts w:eastAsia="Calibri" w:cs="Arial"/>
          <w:color w:val="000000" w:themeColor="text1"/>
          <w:szCs w:val="22"/>
          <w:lang w:val="en-AU"/>
        </w:rPr>
        <w:t>(</w:t>
      </w:r>
      <w:r w:rsidR="00184D9C">
        <w:fldChar w:fldCharType="begin"/>
      </w:r>
      <w:r w:rsidR="00184D9C">
        <w:instrText xml:space="preserve"> REF _Ref452298934 \h  \* MERGEFORMAT </w:instrText>
      </w:r>
      <w:r w:rsidR="00184D9C">
        <w:fldChar w:fldCharType="separate"/>
      </w:r>
    </w:p>
    <w:p w14:paraId="24B1D02D" w14:textId="1B5B2B70" w:rsidR="00A115D6" w:rsidRPr="00FE462B" w:rsidRDefault="00335316" w:rsidP="00A115D6">
      <w:pPr>
        <w:rPr>
          <w:lang w:val="en-AU"/>
        </w:rPr>
      </w:pPr>
      <w:r w:rsidRPr="00D34416">
        <w:t>Figure</w:t>
      </w:r>
      <w:r w:rsidRPr="00D34416">
        <w:rPr>
          <w:noProof/>
        </w:rPr>
        <w:t xml:space="preserve"> </w:t>
      </w:r>
      <w:r>
        <w:rPr>
          <w:noProof/>
        </w:rPr>
        <w:t>2</w:t>
      </w:r>
      <w:r>
        <w:rPr>
          <w:noProof/>
        </w:rPr>
        <w:noBreakHyphen/>
        <w:t>2</w:t>
      </w:r>
      <w:r w:rsidR="00184D9C">
        <w:fldChar w:fldCharType="end"/>
      </w:r>
      <w:r w:rsidR="00EE59A8" w:rsidRPr="00710B74">
        <w:rPr>
          <w:noProof/>
        </w:rPr>
        <w:t>)</w:t>
      </w:r>
      <w:r w:rsidR="00717EA4" w:rsidRPr="00D83AB9">
        <w:rPr>
          <w:rFonts w:eastAsia="Calibri" w:cs="Arial"/>
          <w:color w:val="000000" w:themeColor="text1"/>
          <w:szCs w:val="22"/>
          <w:lang w:val="en-AU"/>
        </w:rPr>
        <w:t>.</w:t>
      </w:r>
      <w:r w:rsidR="00717EA4">
        <w:rPr>
          <w:rFonts w:eastAsia="Calibri" w:cs="Arial"/>
          <w:color w:val="000000" w:themeColor="text1"/>
          <w:szCs w:val="22"/>
          <w:lang w:val="en-AU"/>
        </w:rPr>
        <w:t xml:space="preserve"> </w:t>
      </w:r>
      <w:bookmarkStart w:id="519" w:name="_Hlk515912198"/>
      <w:r w:rsidR="00A115D6" w:rsidRPr="00EB32ED">
        <w:rPr>
          <w:lang w:val="en-AU"/>
        </w:rPr>
        <w:t xml:space="preserve">The extent of the </w:t>
      </w:r>
      <w:r w:rsidR="00404B3B">
        <w:rPr>
          <w:lang w:val="en-AU"/>
        </w:rPr>
        <w:t>secondary</w:t>
      </w:r>
      <w:r w:rsidR="00A115D6" w:rsidRPr="00EB32ED">
        <w:rPr>
          <w:lang w:val="en-AU"/>
        </w:rPr>
        <w:t xml:space="preserve"> and </w:t>
      </w:r>
      <w:r w:rsidR="00404B3B">
        <w:rPr>
          <w:lang w:val="en-AU"/>
        </w:rPr>
        <w:t>tertiary</w:t>
      </w:r>
      <w:r w:rsidR="00A115D6" w:rsidRPr="00EB32ED">
        <w:rPr>
          <w:lang w:val="en-AU"/>
        </w:rPr>
        <w:t xml:space="preserve"> water type frequencies is rarely attributed to an individual river and is usually merged into one heterogeneous area. </w:t>
      </w:r>
      <w:r w:rsidR="00A115D6" w:rsidRPr="00EB32ED">
        <w:t xml:space="preserve">Results for 2011 (very wet), 2016 and 2017 (dry) years and 2018 were processed using true colour data </w:t>
      </w:r>
      <w:r w:rsidR="00921059">
        <w:t xml:space="preserve">from the </w:t>
      </w:r>
      <w:r w:rsidR="00921059" w:rsidRPr="00EB32ED">
        <w:t>B</w:t>
      </w:r>
      <w:r w:rsidR="00921059">
        <w:t xml:space="preserve">ureau of </w:t>
      </w:r>
      <w:r w:rsidR="00921059" w:rsidRPr="00EB32ED">
        <w:t>M</w:t>
      </w:r>
      <w:r w:rsidR="00921059">
        <w:t>eteorology (BOM) a</w:t>
      </w:r>
      <w:r w:rsidR="00A115D6" w:rsidRPr="00EB32ED">
        <w:t>nd the slightly modified cloud mask (2017 case study), while all other years were processed using previous methods.</w:t>
      </w:r>
    </w:p>
    <w:p w14:paraId="7207517C" w14:textId="139E2D26" w:rsidR="00587B21" w:rsidRPr="00BD0B3B" w:rsidRDefault="00BD0B3B" w:rsidP="00BD0B3B">
      <w:pPr>
        <w:rPr>
          <w:rFonts w:eastAsia="Calibri" w:cs="Arial"/>
          <w:color w:val="000000" w:themeColor="text1"/>
          <w:szCs w:val="22"/>
          <w:lang w:val="en-AU"/>
        </w:rPr>
      </w:pPr>
      <w:r w:rsidRPr="00BD0B3B">
        <w:rPr>
          <w:rFonts w:eastAsia="Calibri" w:cs="Arial"/>
          <w:color w:val="000000" w:themeColor="text1"/>
          <w:szCs w:val="22"/>
          <w:lang w:val="en-AU"/>
        </w:rPr>
        <w:t xml:space="preserve">The presence and spatial extent of </w:t>
      </w:r>
      <w:r w:rsidR="00893F38">
        <w:rPr>
          <w:rFonts w:eastAsia="Calibri" w:cs="Arial"/>
          <w:color w:val="000000" w:themeColor="text1"/>
          <w:szCs w:val="22"/>
          <w:lang w:val="en-AU"/>
        </w:rPr>
        <w:t>each</w:t>
      </w:r>
      <w:r w:rsidR="00893F38" w:rsidRPr="00BD0B3B">
        <w:rPr>
          <w:rFonts w:eastAsia="Calibri" w:cs="Arial"/>
          <w:color w:val="000000" w:themeColor="text1"/>
          <w:szCs w:val="22"/>
          <w:lang w:val="en-AU"/>
        </w:rPr>
        <w:t xml:space="preserve"> </w:t>
      </w:r>
      <w:r w:rsidRPr="00BD0B3B">
        <w:rPr>
          <w:rFonts w:eastAsia="Calibri" w:cs="Arial"/>
          <w:color w:val="000000" w:themeColor="text1"/>
          <w:szCs w:val="22"/>
          <w:lang w:val="en-AU"/>
        </w:rPr>
        <w:t>wet season water type is the result of the complex ph</w:t>
      </w:r>
      <w:r w:rsidR="00670475">
        <w:rPr>
          <w:rFonts w:eastAsia="Calibri" w:cs="Arial"/>
          <w:color w:val="000000" w:themeColor="text1"/>
          <w:szCs w:val="22"/>
          <w:lang w:val="en-AU"/>
        </w:rPr>
        <w:t>y</w:t>
      </w:r>
      <w:r w:rsidRPr="00BD0B3B">
        <w:rPr>
          <w:rFonts w:eastAsia="Calibri" w:cs="Arial"/>
          <w:color w:val="000000" w:themeColor="text1"/>
          <w:szCs w:val="22"/>
          <w:lang w:val="en-AU"/>
        </w:rPr>
        <w:t xml:space="preserve">sico-chemical transformations occurring </w:t>
      </w:r>
      <w:r w:rsidR="00187D90">
        <w:rPr>
          <w:rFonts w:eastAsia="Calibri" w:cs="Arial"/>
          <w:color w:val="000000" w:themeColor="text1"/>
          <w:szCs w:val="22"/>
          <w:lang w:val="en-AU"/>
        </w:rPr>
        <w:t>within</w:t>
      </w:r>
      <w:r w:rsidR="00187D90" w:rsidRPr="00BD0B3B">
        <w:rPr>
          <w:rFonts w:eastAsia="Calibri" w:cs="Arial"/>
          <w:color w:val="000000" w:themeColor="text1"/>
          <w:szCs w:val="22"/>
          <w:lang w:val="en-AU"/>
        </w:rPr>
        <w:t xml:space="preserve"> </w:t>
      </w:r>
      <w:r w:rsidRPr="00BD0B3B">
        <w:rPr>
          <w:rFonts w:eastAsia="Calibri" w:cs="Arial"/>
          <w:color w:val="000000" w:themeColor="text1"/>
          <w:szCs w:val="22"/>
          <w:lang w:val="en-AU"/>
        </w:rPr>
        <w:t>river plumes, but also of resuspension</w:t>
      </w:r>
      <w:r w:rsidR="002C7D62">
        <w:rPr>
          <w:rFonts w:eastAsia="Calibri" w:cs="Arial"/>
          <w:color w:val="000000" w:themeColor="text1"/>
          <w:szCs w:val="22"/>
          <w:lang w:val="en-AU"/>
        </w:rPr>
        <w:t>, transport and other hydrodynamic processes</w:t>
      </w:r>
      <w:r w:rsidRPr="00BD0B3B">
        <w:rPr>
          <w:rFonts w:eastAsia="Calibri" w:cs="Arial"/>
          <w:color w:val="000000" w:themeColor="text1"/>
          <w:szCs w:val="22"/>
          <w:lang w:val="en-AU"/>
        </w:rPr>
        <w:t xml:space="preserve">. </w:t>
      </w:r>
      <w:bookmarkEnd w:id="519"/>
    </w:p>
    <w:p w14:paraId="246BBD59" w14:textId="5E086F2A" w:rsidR="004A29F5" w:rsidRPr="00BD0B3B" w:rsidRDefault="004A29F5" w:rsidP="00BD0B3B">
      <w:pPr>
        <w:rPr>
          <w:rFonts w:eastAsia="Calibri" w:cs="Arial"/>
          <w:color w:val="000000" w:themeColor="text1"/>
          <w:szCs w:val="22"/>
          <w:lang w:val="en-AU"/>
        </w:rPr>
      </w:pPr>
    </w:p>
    <w:p w14:paraId="4F8D539C" w14:textId="77777777" w:rsidR="00A4162D" w:rsidRDefault="00505F85" w:rsidP="0097272C">
      <w:r>
        <w:rPr>
          <w:rFonts w:eastAsia="Calibri"/>
          <w:noProof/>
          <w:lang w:val="en-AU" w:eastAsia="en-AU"/>
        </w:rPr>
        <w:drawing>
          <wp:inline distT="0" distB="0" distL="0" distR="0" wp14:anchorId="741D2FC5" wp14:editId="2F5FDAEE">
            <wp:extent cx="6120765" cy="5035550"/>
            <wp:effectExtent l="0" t="0" r="0" b="0"/>
            <wp:docPr id="306" name="Picture 306" descr="Summary description of the wet season water quality products derived from remote sensing information in the MMP illustrated using the 2016 map outputs as examples. Modified from Devlin et al. (2015)." title="Image showing range of wet season water quality produ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 name="Four_map_panel_v1.6.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6120765" cy="5035550"/>
                    </a:xfrm>
                    <a:prstGeom prst="rect">
                      <a:avLst/>
                    </a:prstGeom>
                  </pic:spPr>
                </pic:pic>
              </a:graphicData>
            </a:graphic>
          </wp:inline>
        </w:drawing>
      </w:r>
      <w:bookmarkStart w:id="520" w:name="_Ref452298934"/>
    </w:p>
    <w:p w14:paraId="246BBD5C" w14:textId="7EFB0FAD" w:rsidR="00803656" w:rsidRDefault="00803656" w:rsidP="00BB239A">
      <w:pPr>
        <w:pStyle w:val="Figure"/>
      </w:pPr>
      <w:bookmarkStart w:id="521" w:name="_Ref536597237"/>
      <w:bookmarkStart w:id="522" w:name="_Toc10536169"/>
      <w:r w:rsidRPr="00D34416">
        <w:t xml:space="preserve">Figure </w:t>
      </w:r>
      <w:r w:rsidR="00817A8B">
        <w:fldChar w:fldCharType="begin"/>
      </w:r>
      <w:r w:rsidR="00817A8B">
        <w:instrText xml:space="preserve"> STYLEREF 1 \s </w:instrText>
      </w:r>
      <w:r w:rsidR="00817A8B">
        <w:fldChar w:fldCharType="separate"/>
      </w:r>
      <w:r w:rsidR="00335316">
        <w:rPr>
          <w:noProof/>
        </w:rPr>
        <w:t>2</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2</w:t>
      </w:r>
      <w:r w:rsidR="00817A8B">
        <w:fldChar w:fldCharType="end"/>
      </w:r>
      <w:bookmarkEnd w:id="520"/>
      <w:bookmarkEnd w:id="521"/>
      <w:r w:rsidRPr="00D34416">
        <w:t>: Summary description of the wet season water quality products derived from remote sensing information in the MMP</w:t>
      </w:r>
      <w:r w:rsidR="005D5EBB">
        <w:t xml:space="preserve"> illustrated using the 2016 map outputs</w:t>
      </w:r>
      <w:r w:rsidR="00C315C5">
        <w:t xml:space="preserve"> as examples</w:t>
      </w:r>
      <w:r w:rsidRPr="00DA00FC">
        <w:t>.</w:t>
      </w:r>
      <w:r w:rsidR="00DA00FC">
        <w:t xml:space="preserve"> </w:t>
      </w:r>
      <w:r w:rsidR="00B828FF">
        <w:t>Modified from Devlin et al. (2015).</w:t>
      </w:r>
      <w:bookmarkEnd w:id="522"/>
    </w:p>
    <w:p w14:paraId="19D84DED" w14:textId="08311E2E" w:rsidR="0067111D" w:rsidRPr="000A11A3" w:rsidRDefault="0067111D" w:rsidP="0097272C"/>
    <w:p w14:paraId="246BBD5F" w14:textId="0BF11F1C" w:rsidR="000829CA" w:rsidRDefault="00CD1FA1" w:rsidP="00803656">
      <w:pPr>
        <w:rPr>
          <w:rFonts w:eastAsia="Calibri"/>
          <w:lang w:val="en-AU"/>
        </w:rPr>
      </w:pPr>
      <w:r>
        <w:rPr>
          <w:rFonts w:eastAsia="Calibri"/>
          <w:noProof/>
          <w:lang w:val="en-AU" w:eastAsia="en-AU"/>
        </w:rPr>
        <w:drawing>
          <wp:inline distT="0" distB="0" distL="0" distR="0" wp14:anchorId="246C1E5D" wp14:editId="4DD3BD47">
            <wp:extent cx="6120765" cy="2298065"/>
            <wp:effectExtent l="0" t="0" r="0" b="6985"/>
            <wp:docPr id="7223" name="Picture 7223" descr="Triangular colour plot showing the characteristic colour signatures of the Great Barrier Reef river plume waters in the Red-Green-Blue (or true colour) space. Álvarez-Romero et al. (2013) developed a method to map these characteristic coastal water masses in the GBR using a supervised classification of MODIS true colour data (modified from Devlin et al., 2015b)." title="Triangular colour plot showing the characteristic colour signatures of the Great Barrier Reef river plume waters in the Red-Green-Blue (or true colour) 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6_v3-01.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120765" cy="2298065"/>
                    </a:xfrm>
                    <a:prstGeom prst="rect">
                      <a:avLst/>
                    </a:prstGeom>
                  </pic:spPr>
                </pic:pic>
              </a:graphicData>
            </a:graphic>
          </wp:inline>
        </w:drawing>
      </w:r>
    </w:p>
    <w:p w14:paraId="60426DBC" w14:textId="5662FC55" w:rsidR="0062064A" w:rsidRPr="0062064A" w:rsidRDefault="00CD1FA1" w:rsidP="00D34416">
      <w:pPr>
        <w:pStyle w:val="Figure"/>
        <w:rPr>
          <w:rFonts w:eastAsia="SimSun"/>
          <w:vanish/>
          <w:lang w:val="en-US"/>
          <w:specVanish/>
        </w:rPr>
      </w:pPr>
      <w:bookmarkStart w:id="523" w:name="_Ref469406790"/>
      <w:bookmarkStart w:id="524" w:name="_Toc10536170"/>
      <w:r w:rsidRPr="00CD1FA1">
        <w:rPr>
          <w:rFonts w:eastAsia="SimSun"/>
          <w:lang w:val="en-US"/>
        </w:rPr>
        <w:t xml:space="preserve">Figure </w:t>
      </w:r>
      <w:r w:rsidR="00817A8B">
        <w:rPr>
          <w:rFonts w:eastAsia="SimSun"/>
          <w:lang w:val="en-US"/>
        </w:rPr>
        <w:fldChar w:fldCharType="begin"/>
      </w:r>
      <w:r w:rsidR="00817A8B">
        <w:rPr>
          <w:rFonts w:eastAsia="SimSun"/>
          <w:lang w:val="en-US"/>
        </w:rPr>
        <w:instrText xml:space="preserve"> STYLEREF 1 \s </w:instrText>
      </w:r>
      <w:r w:rsidR="00817A8B">
        <w:rPr>
          <w:rFonts w:eastAsia="SimSun"/>
          <w:lang w:val="en-US"/>
        </w:rPr>
        <w:fldChar w:fldCharType="separate"/>
      </w:r>
      <w:r w:rsidR="00335316">
        <w:rPr>
          <w:rFonts w:eastAsia="SimSun"/>
          <w:noProof/>
          <w:lang w:val="en-US"/>
        </w:rPr>
        <w:t>2</w:t>
      </w:r>
      <w:r w:rsidR="00817A8B">
        <w:rPr>
          <w:rFonts w:eastAsia="SimSun"/>
          <w:lang w:val="en-US"/>
        </w:rPr>
        <w:fldChar w:fldCharType="end"/>
      </w:r>
      <w:r w:rsidR="00817A8B">
        <w:rPr>
          <w:rFonts w:eastAsia="SimSun"/>
          <w:lang w:val="en-US"/>
        </w:rPr>
        <w:noBreakHyphen/>
      </w:r>
      <w:r w:rsidR="00817A8B">
        <w:rPr>
          <w:rFonts w:eastAsia="SimSun"/>
          <w:lang w:val="en-US"/>
        </w:rPr>
        <w:fldChar w:fldCharType="begin"/>
      </w:r>
      <w:r w:rsidR="00817A8B">
        <w:rPr>
          <w:rFonts w:eastAsia="SimSun"/>
          <w:lang w:val="en-US"/>
        </w:rPr>
        <w:instrText xml:space="preserve"> SEQ Figure \* ARABIC \s 1 </w:instrText>
      </w:r>
      <w:r w:rsidR="00817A8B">
        <w:rPr>
          <w:rFonts w:eastAsia="SimSun"/>
          <w:lang w:val="en-US"/>
        </w:rPr>
        <w:fldChar w:fldCharType="separate"/>
      </w:r>
      <w:r w:rsidR="00335316">
        <w:rPr>
          <w:rFonts w:eastAsia="SimSun"/>
          <w:noProof/>
          <w:lang w:val="en-US"/>
        </w:rPr>
        <w:t>3</w:t>
      </w:r>
      <w:r w:rsidR="00817A8B">
        <w:rPr>
          <w:rFonts w:eastAsia="SimSun"/>
          <w:lang w:val="en-US"/>
        </w:rPr>
        <w:fldChar w:fldCharType="end"/>
      </w:r>
      <w:bookmarkEnd w:id="523"/>
      <w:r w:rsidRPr="00CD1FA1">
        <w:rPr>
          <w:rFonts w:eastAsia="SimSun"/>
          <w:lang w:val="en-US"/>
        </w:rPr>
        <w:t>:</w:t>
      </w:r>
      <w:r w:rsidRPr="00CD1FA1">
        <w:t xml:space="preserve"> </w:t>
      </w:r>
      <w:r w:rsidRPr="00CD1FA1">
        <w:rPr>
          <w:rFonts w:eastAsia="SimSun"/>
          <w:lang w:val="en-US"/>
        </w:rPr>
        <w:t xml:space="preserve">Triangular colour plot showing the characteristic colour signatures of the </w:t>
      </w:r>
      <w:r w:rsidR="00AD6AB7">
        <w:rPr>
          <w:rFonts w:eastAsia="SimSun"/>
          <w:lang w:val="en-US"/>
        </w:rPr>
        <w:t>wet season water types</w:t>
      </w:r>
      <w:r w:rsidRPr="00CD1FA1">
        <w:rPr>
          <w:rFonts w:eastAsia="SimSun"/>
          <w:lang w:val="en-US"/>
        </w:rPr>
        <w:t xml:space="preserve"> in the Red-Green-Blue</w:t>
      </w:r>
      <w:r>
        <w:rPr>
          <w:rFonts w:eastAsia="SimSun"/>
          <w:lang w:val="en-US"/>
        </w:rPr>
        <w:t xml:space="preserve"> (</w:t>
      </w:r>
      <w:r w:rsidR="00670475">
        <w:rPr>
          <w:rFonts w:eastAsia="SimSun"/>
          <w:lang w:val="en-US"/>
        </w:rPr>
        <w:t xml:space="preserve">RGB </w:t>
      </w:r>
      <w:r>
        <w:rPr>
          <w:rFonts w:eastAsia="SimSun"/>
          <w:lang w:val="en-US"/>
        </w:rPr>
        <w:t xml:space="preserve">or true </w:t>
      </w:r>
      <w:r w:rsidR="000F6017">
        <w:rPr>
          <w:rFonts w:eastAsia="SimSun"/>
          <w:lang w:val="en-US"/>
        </w:rPr>
        <w:t>colour</w:t>
      </w:r>
      <w:r>
        <w:rPr>
          <w:rFonts w:eastAsia="SimSun"/>
          <w:lang w:val="en-US"/>
        </w:rPr>
        <w:t>)</w:t>
      </w:r>
      <w:r w:rsidRPr="00CD1FA1">
        <w:rPr>
          <w:rFonts w:eastAsia="SimSun"/>
          <w:lang w:val="en-US"/>
        </w:rPr>
        <w:t xml:space="preserve"> space.</w:t>
      </w:r>
      <w:bookmarkEnd w:id="524"/>
    </w:p>
    <w:p w14:paraId="246BBD60" w14:textId="1030B9CF" w:rsidR="000829CA" w:rsidRPr="00CD1FA1" w:rsidRDefault="0062064A" w:rsidP="00D34416">
      <w:pPr>
        <w:pStyle w:val="Figure"/>
        <w:rPr>
          <w:rFonts w:eastAsia="SimSun"/>
          <w:lang w:val="en-US"/>
        </w:rPr>
      </w:pPr>
      <w:r>
        <w:rPr>
          <w:rFonts w:eastAsia="SimSun"/>
          <w:lang w:val="en-US"/>
        </w:rPr>
        <w:t xml:space="preserve"> </w:t>
      </w:r>
      <w:r w:rsidR="009A01B7">
        <w:rPr>
          <w:rFonts w:eastAsia="SimSun"/>
          <w:lang w:val="en-US"/>
        </w:rPr>
        <w:t>Álvarez-Romero et al.</w:t>
      </w:r>
      <w:r w:rsidR="009A01B7" w:rsidRPr="009A01B7">
        <w:rPr>
          <w:rFonts w:eastAsia="SimSun"/>
          <w:lang w:val="en-US"/>
        </w:rPr>
        <w:t xml:space="preserve"> </w:t>
      </w:r>
      <w:r w:rsidR="009A01B7">
        <w:rPr>
          <w:rFonts w:eastAsia="SimSun"/>
          <w:lang w:val="en-US"/>
        </w:rPr>
        <w:t>(</w:t>
      </w:r>
      <w:r w:rsidR="009A01B7" w:rsidRPr="009A01B7">
        <w:rPr>
          <w:rFonts w:eastAsia="SimSun"/>
          <w:lang w:val="en-US"/>
        </w:rPr>
        <w:t>2013</w:t>
      </w:r>
      <w:r w:rsidR="009A01B7">
        <w:rPr>
          <w:rFonts w:eastAsia="SimSun"/>
          <w:lang w:val="en-US"/>
        </w:rPr>
        <w:t xml:space="preserve">) developed a </w:t>
      </w:r>
      <w:r w:rsidR="00CD1FA1" w:rsidRPr="00CD1FA1">
        <w:rPr>
          <w:rFonts w:eastAsia="SimSun"/>
          <w:lang w:val="en-US"/>
        </w:rPr>
        <w:t xml:space="preserve">method to map </w:t>
      </w:r>
      <w:r w:rsidR="00856930" w:rsidRPr="00CD1FA1">
        <w:rPr>
          <w:rFonts w:eastAsia="SimSun"/>
          <w:lang w:val="en-US"/>
        </w:rPr>
        <w:t>these</w:t>
      </w:r>
      <w:r w:rsidR="00856930">
        <w:rPr>
          <w:rFonts w:eastAsia="SimSun"/>
          <w:lang w:val="en-US"/>
        </w:rPr>
        <w:t xml:space="preserve"> characteristic</w:t>
      </w:r>
      <w:r w:rsidR="00CD1FA1" w:rsidRPr="00CD1FA1">
        <w:rPr>
          <w:rFonts w:eastAsia="SimSun"/>
          <w:lang w:val="en-US"/>
        </w:rPr>
        <w:t xml:space="preserve"> </w:t>
      </w:r>
      <w:r w:rsidR="009A01B7">
        <w:rPr>
          <w:rFonts w:eastAsia="SimSun"/>
          <w:lang w:val="en-US"/>
        </w:rPr>
        <w:t xml:space="preserve">coastal </w:t>
      </w:r>
      <w:r w:rsidR="00CD1FA1" w:rsidRPr="00CD1FA1">
        <w:rPr>
          <w:rFonts w:eastAsia="SimSun"/>
          <w:lang w:val="en-US"/>
        </w:rPr>
        <w:t>water masses</w:t>
      </w:r>
      <w:r w:rsidR="009A01B7">
        <w:rPr>
          <w:rFonts w:eastAsia="SimSun"/>
          <w:lang w:val="en-US"/>
        </w:rPr>
        <w:t xml:space="preserve"> in the </w:t>
      </w:r>
      <w:r w:rsidR="000F7449">
        <w:rPr>
          <w:rFonts w:eastAsia="SimSun"/>
          <w:lang w:val="en-US"/>
        </w:rPr>
        <w:t xml:space="preserve">Reef </w:t>
      </w:r>
      <w:r w:rsidR="00856930">
        <w:rPr>
          <w:rFonts w:eastAsia="SimSun"/>
          <w:lang w:val="en-US"/>
        </w:rPr>
        <w:t xml:space="preserve">using </w:t>
      </w:r>
      <w:r w:rsidR="00CD1FA1" w:rsidRPr="00CD1FA1">
        <w:rPr>
          <w:rFonts w:eastAsia="SimSun"/>
          <w:lang w:val="en-US"/>
        </w:rPr>
        <w:t>a supervised classification</w:t>
      </w:r>
      <w:r w:rsidR="00CD1FA1">
        <w:rPr>
          <w:rFonts w:eastAsia="SimSun"/>
          <w:lang w:val="en-US"/>
        </w:rPr>
        <w:t xml:space="preserve"> </w:t>
      </w:r>
      <w:r w:rsidR="00CD1FA1" w:rsidRPr="00CD1FA1">
        <w:rPr>
          <w:rFonts w:eastAsia="SimSun"/>
          <w:lang w:val="en-US"/>
        </w:rPr>
        <w:t>of MODIS true colour data</w:t>
      </w:r>
      <w:r w:rsidR="00CD1FA1">
        <w:rPr>
          <w:rFonts w:eastAsia="SimSun"/>
          <w:lang w:val="en-US"/>
        </w:rPr>
        <w:t xml:space="preserve"> (</w:t>
      </w:r>
      <w:r w:rsidR="009A01B7">
        <w:rPr>
          <w:rFonts w:eastAsia="SimSun"/>
          <w:lang w:val="en-US"/>
        </w:rPr>
        <w:t xml:space="preserve">modified from </w:t>
      </w:r>
      <w:r w:rsidR="00CD1FA1">
        <w:rPr>
          <w:rFonts w:eastAsia="SimSun"/>
          <w:lang w:val="en-US"/>
        </w:rPr>
        <w:t>Devlin et al., 2015)</w:t>
      </w:r>
      <w:r w:rsidR="00CD1FA1" w:rsidRPr="00CD1FA1">
        <w:rPr>
          <w:rFonts w:eastAsia="SimSun"/>
          <w:lang w:val="en-US"/>
        </w:rPr>
        <w:t>.</w:t>
      </w:r>
      <w:r w:rsidR="00697AA5">
        <w:rPr>
          <w:rFonts w:eastAsia="SimSun"/>
          <w:lang w:val="en-US"/>
        </w:rPr>
        <w:t xml:space="preserve"> A comparison of the colo</w:t>
      </w:r>
      <w:r w:rsidR="002C0636">
        <w:rPr>
          <w:rFonts w:eastAsia="SimSun"/>
          <w:lang w:val="en-US"/>
        </w:rPr>
        <w:t>u</w:t>
      </w:r>
      <w:r w:rsidR="00697AA5">
        <w:rPr>
          <w:rFonts w:eastAsia="SimSun"/>
          <w:lang w:val="en-US"/>
        </w:rPr>
        <w:t xml:space="preserve">r </w:t>
      </w:r>
      <w:r w:rsidR="005926A4">
        <w:rPr>
          <w:rFonts w:eastAsia="SimSun"/>
          <w:lang w:val="en-US"/>
        </w:rPr>
        <w:t>classes</w:t>
      </w:r>
      <w:r w:rsidR="00697AA5">
        <w:rPr>
          <w:rFonts w:eastAsia="SimSun"/>
          <w:lang w:val="en-US"/>
        </w:rPr>
        <w:t xml:space="preserve"> and approximate RGB colo</w:t>
      </w:r>
      <w:r w:rsidR="002C0636">
        <w:rPr>
          <w:rFonts w:eastAsia="SimSun"/>
          <w:lang w:val="en-US"/>
        </w:rPr>
        <w:t>u</w:t>
      </w:r>
      <w:r w:rsidR="00697AA5">
        <w:rPr>
          <w:rFonts w:eastAsia="SimSun"/>
          <w:lang w:val="en-US"/>
        </w:rPr>
        <w:t xml:space="preserve">r of </w:t>
      </w:r>
      <w:r w:rsidR="00612D42">
        <w:rPr>
          <w:rFonts w:eastAsia="SimSun"/>
          <w:lang w:val="en-US"/>
        </w:rPr>
        <w:t>the Forel</w:t>
      </w:r>
      <w:r w:rsidR="00697AA5">
        <w:rPr>
          <w:rFonts w:eastAsia="SimSun"/>
          <w:lang w:val="en-US"/>
        </w:rPr>
        <w:t xml:space="preserve">-Ule scale are also presented in </w:t>
      </w:r>
      <w:r w:rsidR="00D768E5">
        <w:rPr>
          <w:rFonts w:eastAsia="SimSun"/>
          <w:lang w:val="en-US"/>
        </w:rPr>
        <w:t>A</w:t>
      </w:r>
      <w:r w:rsidR="00697AA5">
        <w:rPr>
          <w:rFonts w:eastAsia="SimSun"/>
          <w:lang w:val="en-US"/>
        </w:rPr>
        <w:t>ppendix</w:t>
      </w:r>
      <w:r w:rsidR="00612D42">
        <w:rPr>
          <w:rFonts w:eastAsia="SimSun"/>
          <w:lang w:val="en-US"/>
        </w:rPr>
        <w:t xml:space="preserve"> D-</w:t>
      </w:r>
      <w:r w:rsidR="002A3D59">
        <w:rPr>
          <w:rFonts w:eastAsia="SimSun"/>
          <w:lang w:val="en-US"/>
        </w:rPr>
        <w:t xml:space="preserve">4 </w:t>
      </w:r>
      <w:r w:rsidR="00612D42">
        <w:rPr>
          <w:rFonts w:eastAsia="SimSun"/>
          <w:lang w:val="en-US"/>
        </w:rPr>
        <w:t>(Figure D-1).</w:t>
      </w:r>
      <w:r w:rsidR="000E6779">
        <w:rPr>
          <w:rFonts w:eastAsia="SimSun"/>
          <w:lang w:val="en-US"/>
        </w:rPr>
        <w:t xml:space="preserve"> </w:t>
      </w:r>
    </w:p>
    <w:p w14:paraId="55190CE8" w14:textId="660E21FF" w:rsidR="00906D1C" w:rsidRDefault="00C07B82" w:rsidP="00BB239A">
      <w:r>
        <w:t xml:space="preserve">Exposure maps were produced for the whole of the </w:t>
      </w:r>
      <w:r w:rsidR="000F7449">
        <w:t xml:space="preserve">Reef </w:t>
      </w:r>
      <w:r>
        <w:t xml:space="preserve">and for all focus regions </w:t>
      </w:r>
      <w:r w:rsidR="00B479BA" w:rsidRPr="00A13B8E">
        <w:rPr>
          <w:lang w:val="en-AU"/>
        </w:rPr>
        <w:t>over the</w:t>
      </w:r>
      <w:r w:rsidR="00B479BA">
        <w:rPr>
          <w:lang w:val="en-AU"/>
        </w:rPr>
        <w:t xml:space="preserve"> </w:t>
      </w:r>
      <w:r w:rsidR="00B479BA" w:rsidRPr="004827A0">
        <w:rPr>
          <w:lang w:val="en-AU"/>
        </w:rPr>
        <w:t>seasonal (</w:t>
      </w:r>
      <w:r w:rsidR="00C315C5">
        <w:rPr>
          <w:lang w:val="en-AU"/>
        </w:rPr>
        <w:t>2017</w:t>
      </w:r>
      <w:r w:rsidR="00C10B25">
        <w:rPr>
          <w:lang w:val="en-AU"/>
        </w:rPr>
        <w:t>–</w:t>
      </w:r>
      <w:r w:rsidR="00C315C5">
        <w:rPr>
          <w:lang w:val="en-AU"/>
        </w:rPr>
        <w:t>18</w:t>
      </w:r>
      <w:r w:rsidR="00B479BA" w:rsidRPr="004827A0">
        <w:rPr>
          <w:lang w:val="en-AU"/>
        </w:rPr>
        <w:t xml:space="preserve"> wet season) and long-term (2002</w:t>
      </w:r>
      <w:r w:rsidR="00C10B25">
        <w:rPr>
          <w:lang w:val="en-AU"/>
        </w:rPr>
        <w:t>–</w:t>
      </w:r>
      <w:r w:rsidR="00B479BA" w:rsidRPr="004827A0">
        <w:rPr>
          <w:lang w:val="en-AU"/>
        </w:rPr>
        <w:t xml:space="preserve">03 to </w:t>
      </w:r>
      <w:r w:rsidR="00C315C5">
        <w:rPr>
          <w:lang w:val="en-AU"/>
        </w:rPr>
        <w:t>2017</w:t>
      </w:r>
      <w:r w:rsidR="00C10B25">
        <w:rPr>
          <w:lang w:val="en-AU"/>
        </w:rPr>
        <w:t>–</w:t>
      </w:r>
      <w:r w:rsidR="00470860">
        <w:rPr>
          <w:lang w:val="en-AU"/>
        </w:rPr>
        <w:t>18</w:t>
      </w:r>
      <w:r w:rsidR="00C315C5" w:rsidRPr="004827A0">
        <w:rPr>
          <w:lang w:val="en-AU"/>
        </w:rPr>
        <w:t xml:space="preserve"> </w:t>
      </w:r>
      <w:r w:rsidR="00B479BA" w:rsidRPr="004827A0">
        <w:rPr>
          <w:lang w:val="en-AU"/>
        </w:rPr>
        <w:t xml:space="preserve">wet seasons) </w:t>
      </w:r>
      <w:r w:rsidR="00B479BA">
        <w:rPr>
          <w:lang w:val="en-AU"/>
        </w:rPr>
        <w:t>time frames</w:t>
      </w:r>
      <w:r w:rsidR="00DF40CF">
        <w:rPr>
          <w:lang w:val="en-AU"/>
        </w:rPr>
        <w:t>.</w:t>
      </w:r>
      <w:r w:rsidR="00B479BA">
        <w:t xml:space="preserve"> They were produced </w:t>
      </w:r>
      <w:r>
        <w:t xml:space="preserve">using the exposure </w:t>
      </w:r>
      <w:r w:rsidRPr="00DA4337">
        <w:t>assessment framework</w:t>
      </w:r>
      <w:r>
        <w:t xml:space="preserve"> as presented in 2015</w:t>
      </w:r>
      <w:r w:rsidR="002D5823">
        <w:rPr>
          <w:lang w:val="en-AU"/>
        </w:rPr>
        <w:t>–</w:t>
      </w:r>
      <w:r>
        <w:t>16</w:t>
      </w:r>
      <w:r w:rsidR="00B479BA">
        <w:t>,</w:t>
      </w:r>
      <w:r>
        <w:t xml:space="preserve"> developed through </w:t>
      </w:r>
      <w:r w:rsidR="00362756">
        <w:t xml:space="preserve">a collaborative effort between the MMP monitoring providers (JCU water quality and seagrass teams and the AIMS coral monitoring team) </w:t>
      </w:r>
      <w:r w:rsidR="00B479BA">
        <w:t xml:space="preserve">and </w:t>
      </w:r>
      <w:r w:rsidR="00BF781B">
        <w:t xml:space="preserve">modified from Petus et al. </w:t>
      </w:r>
      <w:r w:rsidR="00B479BA">
        <w:t>(</w:t>
      </w:r>
      <w:r w:rsidR="00BF781B">
        <w:t>2016)</w:t>
      </w:r>
      <w:r>
        <w:t xml:space="preserve">. </w:t>
      </w:r>
    </w:p>
    <w:p w14:paraId="78E62FAA" w14:textId="098BEE71" w:rsidR="00802E36" w:rsidRDefault="00C07B82" w:rsidP="00BB239A">
      <w:pPr>
        <w:rPr>
          <w:bCs/>
        </w:rPr>
      </w:pPr>
      <w:r>
        <w:t>In t</w:t>
      </w:r>
      <w:r w:rsidRPr="00C07B82">
        <w:t xml:space="preserve">his </w:t>
      </w:r>
      <w:r w:rsidRPr="00C07B82">
        <w:rPr>
          <w:i/>
        </w:rPr>
        <w:t>magnitude × likelihood</w:t>
      </w:r>
      <w:r w:rsidRPr="00C07B82">
        <w:t xml:space="preserve"> framework</w:t>
      </w:r>
      <w:r>
        <w:t>, t</w:t>
      </w:r>
      <w:r w:rsidR="00362756">
        <w:t>h</w:t>
      </w:r>
      <w:r w:rsidR="009A01B7" w:rsidRPr="00DA4337">
        <w:t>e ‘</w:t>
      </w:r>
      <w:r w:rsidR="00563FB7">
        <w:t xml:space="preserve">potential </w:t>
      </w:r>
      <w:r w:rsidR="009A01B7" w:rsidRPr="00DA4337">
        <w:t xml:space="preserve">risk’ corresponds to an exposure to </w:t>
      </w:r>
      <w:r w:rsidR="009A01B7" w:rsidRPr="00823569">
        <w:t xml:space="preserve">above guideline concentrations of land-sourced pollutants during </w:t>
      </w:r>
      <w:r w:rsidR="00E07E70">
        <w:t>the wet season</w:t>
      </w:r>
      <w:r w:rsidR="009A01B7" w:rsidRPr="00823569">
        <w:t xml:space="preserve"> </w:t>
      </w:r>
      <w:r w:rsidR="009A01B7">
        <w:t xml:space="preserve">and </w:t>
      </w:r>
      <w:r w:rsidR="009A01B7" w:rsidRPr="00DA4337">
        <w:t>focuses on TSS, Chl-</w:t>
      </w:r>
      <w:r w:rsidR="009A01B7" w:rsidRPr="00FA6D35">
        <w:rPr>
          <w:i/>
        </w:rPr>
        <w:t>a</w:t>
      </w:r>
      <w:r w:rsidR="009A01B7" w:rsidRPr="00DA4337">
        <w:t xml:space="preserve">, </w:t>
      </w:r>
      <w:r w:rsidR="009A01B7" w:rsidRPr="00823569">
        <w:t>PP and PN concentrations</w:t>
      </w:r>
      <w:r w:rsidR="00BE650B">
        <w:t>.</w:t>
      </w:r>
      <w:r w:rsidR="009A01B7" w:rsidRPr="00823569">
        <w:t xml:space="preserve"> The </w:t>
      </w:r>
      <w:r w:rsidR="00BE650B" w:rsidRPr="00BE650B">
        <w:rPr>
          <w:i/>
        </w:rPr>
        <w:t>‘</w:t>
      </w:r>
      <w:r w:rsidR="009A01B7" w:rsidRPr="00BE650B">
        <w:rPr>
          <w:i/>
        </w:rPr>
        <w:t xml:space="preserve">magnitude of </w:t>
      </w:r>
      <w:r w:rsidR="00BE650B">
        <w:rPr>
          <w:i/>
        </w:rPr>
        <w:t xml:space="preserve">the </w:t>
      </w:r>
      <w:r w:rsidR="009A01B7" w:rsidRPr="00BE650B">
        <w:rPr>
          <w:i/>
        </w:rPr>
        <w:t>exposure’</w:t>
      </w:r>
      <w:r w:rsidR="009A01B7" w:rsidRPr="00823569">
        <w:t xml:space="preserve"> correspond</w:t>
      </w:r>
      <w:r w:rsidR="00BE650B">
        <w:t>s</w:t>
      </w:r>
      <w:r w:rsidR="009A01B7" w:rsidRPr="00823569">
        <w:t xml:space="preserve"> to the </w:t>
      </w:r>
      <w:r w:rsidR="00E07E70">
        <w:t xml:space="preserve">mean wet season </w:t>
      </w:r>
      <w:r w:rsidR="009A01B7" w:rsidRPr="00823569">
        <w:t>concentration of pollutants (</w:t>
      </w:r>
      <w:r w:rsidR="009A01B7" w:rsidRPr="00823569">
        <w:rPr>
          <w:bCs/>
        </w:rPr>
        <w:t xml:space="preserve">proportional exceedance of the </w:t>
      </w:r>
      <w:r w:rsidR="00511BC0">
        <w:rPr>
          <w:bCs/>
        </w:rPr>
        <w:t>GV</w:t>
      </w:r>
      <w:r w:rsidR="009A01B7" w:rsidRPr="00823569">
        <w:rPr>
          <w:bCs/>
        </w:rPr>
        <w:t>)</w:t>
      </w:r>
      <w:r w:rsidR="009A01B7">
        <w:rPr>
          <w:bCs/>
        </w:rPr>
        <w:t xml:space="preserve"> </w:t>
      </w:r>
      <w:r w:rsidR="009A01B7" w:rsidRPr="00823569">
        <w:t xml:space="preserve">mapped through the </w:t>
      </w:r>
      <w:r w:rsidR="00404B3B">
        <w:t>primary</w:t>
      </w:r>
      <w:r w:rsidR="009A01B7" w:rsidRPr="00823569">
        <w:t xml:space="preserve">, </w:t>
      </w:r>
      <w:r w:rsidR="00404B3B">
        <w:t>secondary</w:t>
      </w:r>
      <w:r w:rsidR="00DF40CF">
        <w:t xml:space="preserve"> and</w:t>
      </w:r>
      <w:r w:rsidR="009A01B7" w:rsidRPr="00823569">
        <w:t xml:space="preserve"> </w:t>
      </w:r>
      <w:r w:rsidR="00404B3B">
        <w:t>tertiary</w:t>
      </w:r>
      <w:r w:rsidR="009A01B7" w:rsidRPr="00823569">
        <w:t xml:space="preserve"> water types. The </w:t>
      </w:r>
      <w:r w:rsidR="009A01B7" w:rsidRPr="00BE650B">
        <w:rPr>
          <w:i/>
        </w:rPr>
        <w:t>‘likelihood of the exposure’</w:t>
      </w:r>
      <w:r w:rsidR="009A01B7" w:rsidRPr="00823569">
        <w:t xml:space="preserve"> is estimated by calculating the frequency of occurrence of each </w:t>
      </w:r>
      <w:r w:rsidR="00BC5225">
        <w:t>wet season</w:t>
      </w:r>
      <w:r w:rsidR="009A01B7" w:rsidRPr="00823569">
        <w:t xml:space="preserve"> water type</w:t>
      </w:r>
      <w:r w:rsidR="009A01B7">
        <w:t>. T</w:t>
      </w:r>
      <w:r w:rsidR="009A01B7" w:rsidRPr="00823569">
        <w:rPr>
          <w:bCs/>
        </w:rPr>
        <w:t xml:space="preserve">he exposure for each </w:t>
      </w:r>
      <w:r w:rsidR="009A01B7" w:rsidRPr="00563FB7">
        <w:rPr>
          <w:szCs w:val="22"/>
          <w:shd w:val="clear" w:color="auto" w:fill="FFFFFF"/>
        </w:rPr>
        <w:t xml:space="preserve">of the </w:t>
      </w:r>
      <w:r w:rsidR="00362756" w:rsidRPr="00563FB7">
        <w:rPr>
          <w:szCs w:val="22"/>
          <w:shd w:val="clear" w:color="auto" w:fill="FFFFFF"/>
        </w:rPr>
        <w:t xml:space="preserve">water quality </w:t>
      </w:r>
      <w:r w:rsidR="009A01B7" w:rsidRPr="00563FB7">
        <w:rPr>
          <w:szCs w:val="22"/>
          <w:shd w:val="clear" w:color="auto" w:fill="FFFFFF"/>
        </w:rPr>
        <w:t>parameters</w:t>
      </w:r>
      <w:r w:rsidR="009A01B7" w:rsidRPr="00D93536">
        <w:rPr>
          <w:bCs/>
        </w:rPr>
        <w:t xml:space="preserve"> </w:t>
      </w:r>
      <w:r w:rsidR="009A01B7" w:rsidRPr="00DA4337">
        <w:rPr>
          <w:bCs/>
        </w:rPr>
        <w:t xml:space="preserve">defined is the proportional exceedance of the </w:t>
      </w:r>
      <w:r w:rsidR="00511BC0">
        <w:rPr>
          <w:bCs/>
        </w:rPr>
        <w:t>GV</w:t>
      </w:r>
      <w:r w:rsidR="00511BC0" w:rsidRPr="00DA4337">
        <w:rPr>
          <w:bCs/>
        </w:rPr>
        <w:t xml:space="preserve"> </w:t>
      </w:r>
      <w:r w:rsidR="009A01B7" w:rsidRPr="00DA4337">
        <w:rPr>
          <w:bCs/>
        </w:rPr>
        <w:t>multiplied by the likelihood of exposure</w:t>
      </w:r>
      <w:r w:rsidR="009A01B7">
        <w:rPr>
          <w:bCs/>
        </w:rPr>
        <w:t xml:space="preserve"> in each of the </w:t>
      </w:r>
      <w:r w:rsidR="00BC5225">
        <w:rPr>
          <w:bCs/>
        </w:rPr>
        <w:t xml:space="preserve">wet season </w:t>
      </w:r>
      <w:r w:rsidR="009A01B7">
        <w:rPr>
          <w:bCs/>
        </w:rPr>
        <w:t>water type</w:t>
      </w:r>
      <w:r w:rsidR="00802E36">
        <w:rPr>
          <w:bCs/>
        </w:rPr>
        <w:t>s</w:t>
      </w:r>
      <w:r w:rsidR="00563FB7">
        <w:rPr>
          <w:bCs/>
        </w:rPr>
        <w:t xml:space="preserve">. </w:t>
      </w:r>
      <w:r w:rsidR="00C31E52">
        <w:rPr>
          <w:bCs/>
        </w:rPr>
        <w:t>S</w:t>
      </w:r>
      <w:r w:rsidR="006A0E42">
        <w:rPr>
          <w:bCs/>
        </w:rPr>
        <w:t>easonal</w:t>
      </w:r>
      <w:r w:rsidR="00E26B5B">
        <w:rPr>
          <w:bCs/>
        </w:rPr>
        <w:t xml:space="preserve"> </w:t>
      </w:r>
      <w:r w:rsidR="00E26B5B" w:rsidRPr="00DA4337">
        <w:rPr>
          <w:bCs/>
        </w:rPr>
        <w:t xml:space="preserve">overall </w:t>
      </w:r>
      <w:r w:rsidR="00E26B5B">
        <w:rPr>
          <w:bCs/>
        </w:rPr>
        <w:t>exposure score</w:t>
      </w:r>
      <w:r w:rsidR="00C31E52">
        <w:rPr>
          <w:bCs/>
        </w:rPr>
        <w:t>s</w:t>
      </w:r>
      <w:r w:rsidR="00E26B5B" w:rsidRPr="00E26B5B">
        <w:rPr>
          <w:bCs/>
        </w:rPr>
        <w:t xml:space="preserve"> are categorised into four equa</w:t>
      </w:r>
      <w:r w:rsidR="00802E36">
        <w:rPr>
          <w:bCs/>
        </w:rPr>
        <w:t>l</w:t>
      </w:r>
      <w:r w:rsidR="00E26B5B" w:rsidRPr="00E26B5B">
        <w:rPr>
          <w:bCs/>
        </w:rPr>
        <w:t>l</w:t>
      </w:r>
      <w:r w:rsidR="00802E36">
        <w:rPr>
          <w:bCs/>
        </w:rPr>
        <w:t>y-distributed</w:t>
      </w:r>
      <w:r w:rsidR="00E26B5B" w:rsidRPr="00E26B5B">
        <w:rPr>
          <w:bCs/>
        </w:rPr>
        <w:t xml:space="preserve"> </w:t>
      </w:r>
      <w:r w:rsidR="00E26B5B">
        <w:rPr>
          <w:bCs/>
        </w:rPr>
        <w:t xml:space="preserve">potential risk </w:t>
      </w:r>
      <w:r w:rsidR="00E26B5B" w:rsidRPr="00E26B5B">
        <w:rPr>
          <w:bCs/>
        </w:rPr>
        <w:t>categories</w:t>
      </w:r>
      <w:r w:rsidR="00545214">
        <w:rPr>
          <w:bCs/>
        </w:rPr>
        <w:t xml:space="preserve">, and </w:t>
      </w:r>
      <w:r w:rsidR="006F2329" w:rsidRPr="00B479BA">
        <w:rPr>
          <w:bCs/>
        </w:rPr>
        <w:t>the area (km</w:t>
      </w:r>
      <w:r w:rsidR="006F2329" w:rsidRPr="00B479BA">
        <w:rPr>
          <w:bCs/>
          <w:vertAlign w:val="superscript"/>
        </w:rPr>
        <w:t>2</w:t>
      </w:r>
      <w:r w:rsidR="006F2329" w:rsidRPr="00B479BA">
        <w:rPr>
          <w:bCs/>
        </w:rPr>
        <w:t xml:space="preserve">) and percentage (%) of coral reefs and seagrass meadows affected by </w:t>
      </w:r>
      <w:r w:rsidR="00B479BA">
        <w:rPr>
          <w:bCs/>
        </w:rPr>
        <w:t xml:space="preserve">the </w:t>
      </w:r>
      <w:r w:rsidR="006F2329" w:rsidRPr="00B479BA">
        <w:rPr>
          <w:bCs/>
        </w:rPr>
        <w:t>different categories of exposure</w:t>
      </w:r>
      <w:r w:rsidR="00B479BA">
        <w:rPr>
          <w:bCs/>
        </w:rPr>
        <w:t xml:space="preserve"> (I to IV)</w:t>
      </w:r>
      <w:r w:rsidR="006F2329" w:rsidRPr="00B479BA">
        <w:rPr>
          <w:bCs/>
        </w:rPr>
        <w:t xml:space="preserve"> </w:t>
      </w:r>
      <w:r w:rsidRPr="00B479BA">
        <w:rPr>
          <w:bCs/>
        </w:rPr>
        <w:t>calculated</w:t>
      </w:r>
      <w:r w:rsidR="005E7288">
        <w:rPr>
          <w:bCs/>
        </w:rPr>
        <w:t xml:space="preserve"> as a relative measure between regions and years</w:t>
      </w:r>
      <w:r w:rsidR="006F2329" w:rsidRPr="00B479BA">
        <w:rPr>
          <w:bCs/>
        </w:rPr>
        <w:t xml:space="preserve">. </w:t>
      </w:r>
    </w:p>
    <w:p w14:paraId="246BBD6D" w14:textId="2C020862" w:rsidR="00362756" w:rsidRDefault="00545214" w:rsidP="00BB239A">
      <w:pPr>
        <w:rPr>
          <w:bCs/>
        </w:rPr>
      </w:pPr>
      <w:r>
        <w:rPr>
          <w:bCs/>
        </w:rPr>
        <w:t>The methods are described in further detail in Appendix D-</w:t>
      </w:r>
      <w:r w:rsidR="002A3D59">
        <w:rPr>
          <w:bCs/>
        </w:rPr>
        <w:t>5</w:t>
      </w:r>
      <w:r>
        <w:rPr>
          <w:bCs/>
        </w:rPr>
        <w:t>.</w:t>
      </w:r>
    </w:p>
    <w:p w14:paraId="246BBD6E" w14:textId="77777777" w:rsidR="00362756" w:rsidRPr="00F27E1A" w:rsidRDefault="00362756" w:rsidP="00B828FF">
      <w:pPr>
        <w:pStyle w:val="Heading2"/>
      </w:pPr>
      <w:bookmarkStart w:id="525" w:name="_Toc5451434"/>
      <w:bookmarkStart w:id="526" w:name="_Toc5451518"/>
      <w:bookmarkStart w:id="527" w:name="_Toc5451602"/>
      <w:bookmarkStart w:id="528" w:name="_Toc5458728"/>
      <w:bookmarkStart w:id="529" w:name="_Toc5458802"/>
      <w:bookmarkStart w:id="530" w:name="_Toc5459039"/>
      <w:bookmarkStart w:id="531" w:name="_Toc5459331"/>
      <w:bookmarkStart w:id="532" w:name="_Toc5609905"/>
      <w:bookmarkStart w:id="533" w:name="_Toc536529815"/>
      <w:bookmarkStart w:id="534" w:name="_Toc536530696"/>
      <w:bookmarkStart w:id="535" w:name="_Toc536532825"/>
      <w:bookmarkStart w:id="536" w:name="_Ref516847170"/>
      <w:bookmarkStart w:id="537" w:name="_Toc11410745"/>
      <w:bookmarkEnd w:id="525"/>
      <w:bookmarkEnd w:id="526"/>
      <w:bookmarkEnd w:id="527"/>
      <w:bookmarkEnd w:id="528"/>
      <w:bookmarkEnd w:id="529"/>
      <w:bookmarkEnd w:id="530"/>
      <w:bookmarkEnd w:id="531"/>
      <w:bookmarkEnd w:id="532"/>
      <w:bookmarkEnd w:id="533"/>
      <w:bookmarkEnd w:id="534"/>
      <w:bookmarkEnd w:id="535"/>
      <w:r w:rsidRPr="0053508B">
        <w:lastRenderedPageBreak/>
        <w:t>River discharge</w:t>
      </w:r>
      <w:bookmarkEnd w:id="536"/>
      <w:bookmarkEnd w:id="537"/>
    </w:p>
    <w:p w14:paraId="246BBD6F" w14:textId="081F15F8" w:rsidR="00362756" w:rsidRPr="005F6B58" w:rsidRDefault="00362756" w:rsidP="00362756">
      <w:r>
        <w:t xml:space="preserve">River flow is reported annually and can be derived from several sources. </w:t>
      </w:r>
      <w:r w:rsidRPr="005F6B58">
        <w:t>In many cases</w:t>
      </w:r>
      <w:r w:rsidR="00662061">
        <w:t>,</w:t>
      </w:r>
      <w:r w:rsidRPr="005F6B58">
        <w:t xml:space="preserve"> river flow gauges </w:t>
      </w:r>
      <w:r w:rsidR="00662061">
        <w:t>that</w:t>
      </w:r>
      <w:r w:rsidR="00662061" w:rsidRPr="005F6B58">
        <w:t xml:space="preserve"> </w:t>
      </w:r>
      <w:r w:rsidRPr="005F6B58">
        <w:t xml:space="preserve">measure discharge (and constituent loads) are located well upstream of the river mouth and only capture a </w:t>
      </w:r>
      <w:r w:rsidR="00BF6254">
        <w:t xml:space="preserve">certain </w:t>
      </w:r>
      <w:r w:rsidRPr="005F6B58">
        <w:t>proporti</w:t>
      </w:r>
      <w:r w:rsidR="00A338E8">
        <w:t>on of the catchment/basin area</w:t>
      </w:r>
      <w:r w:rsidRPr="005F6B58">
        <w:t xml:space="preserve">. Such disparities mean that </w:t>
      </w:r>
      <w:r w:rsidR="00BF6254">
        <w:t>river gauge</w:t>
      </w:r>
      <w:r w:rsidR="0058506A" w:rsidRPr="005F6B58">
        <w:t xml:space="preserve"> </w:t>
      </w:r>
      <w:r w:rsidRPr="005F6B58">
        <w:t>data should not be directly compared across basins and NRM regions. For example, the Daintree and Barron Basins within the Wet Tropics region contain a similar area (2100</w:t>
      </w:r>
      <w:r w:rsidR="002D5823">
        <w:rPr>
          <w:lang w:val="en-AU"/>
        </w:rPr>
        <w:t>–</w:t>
      </w:r>
      <w:r w:rsidRPr="005F6B58">
        <w:t>2200 km</w:t>
      </w:r>
      <w:r w:rsidRPr="005F6B58">
        <w:rPr>
          <w:vertAlign w:val="superscript"/>
        </w:rPr>
        <w:t>2</w:t>
      </w:r>
      <w:r w:rsidRPr="005F6B58">
        <w:t>); however</w:t>
      </w:r>
      <w:r w:rsidR="000D3743">
        <w:t>,</w:t>
      </w:r>
      <w:r w:rsidRPr="005F6B58">
        <w:t xml:space="preserve"> the Daintree River </w:t>
      </w:r>
      <w:r w:rsidR="00BF6254">
        <w:t xml:space="preserve">at </w:t>
      </w:r>
      <w:r w:rsidRPr="005F6B58">
        <w:t xml:space="preserve">Bairds gauge only measures 43% of the Daintree Basin </w:t>
      </w:r>
      <w:r w:rsidR="008D3E71" w:rsidRPr="005F6B58">
        <w:t>wh</w:t>
      </w:r>
      <w:r w:rsidR="008D3E71">
        <w:t xml:space="preserve">ereas </w:t>
      </w:r>
      <w:r w:rsidRPr="005F6B58">
        <w:t xml:space="preserve">the Barron River </w:t>
      </w:r>
      <w:r w:rsidR="002B7AA1">
        <w:t xml:space="preserve">at </w:t>
      </w:r>
      <w:r w:rsidRPr="005F6B58">
        <w:t xml:space="preserve">Myola gauge captures 89% of the Barron Basin. If gauge data </w:t>
      </w:r>
      <w:r w:rsidR="008D3E71">
        <w:t>are</w:t>
      </w:r>
      <w:r w:rsidR="008D3E71" w:rsidRPr="005F6B58">
        <w:t xml:space="preserve"> </w:t>
      </w:r>
      <w:r w:rsidRPr="005F6B58">
        <w:t>used to compare discharge between these basins</w:t>
      </w:r>
      <w:r w:rsidR="00DC36D3">
        <w:t>,</w:t>
      </w:r>
      <w:r w:rsidRPr="005F6B58">
        <w:t xml:space="preserve"> the gauge on the Barron Basin is covering around double the area compared to the gauge on the Daintree Basin. </w:t>
      </w:r>
      <w:r w:rsidR="007105F0">
        <w:t>A</w:t>
      </w:r>
      <w:r w:rsidRPr="005F6B58">
        <w:t xml:space="preserve"> </w:t>
      </w:r>
      <w:r w:rsidR="00ED3D15">
        <w:t>scaling factor</w:t>
      </w:r>
      <w:r w:rsidRPr="005F6B58">
        <w:t xml:space="preserve"> is </w:t>
      </w:r>
      <w:r w:rsidR="007105F0">
        <w:t>used</w:t>
      </w:r>
      <w:r w:rsidR="007105F0" w:rsidRPr="005F6B58">
        <w:t xml:space="preserve"> </w:t>
      </w:r>
      <w:r w:rsidRPr="005F6B58">
        <w:t>on these data so that discharge (and constituent loads) can be directly compared across basins and NRM regions.</w:t>
      </w:r>
      <w:r w:rsidR="001C3D04">
        <w:t xml:space="preserve"> </w:t>
      </w:r>
    </w:p>
    <w:p w14:paraId="57D5795D" w14:textId="284A7CAE" w:rsidR="006644F6" w:rsidRDefault="00FD6F12" w:rsidP="00362756">
      <w:r>
        <w:t>To account for these differences, t</w:t>
      </w:r>
      <w:r w:rsidR="00362756" w:rsidRPr="005F6B58">
        <w:t>he relevant discharge data for each basin were compiled</w:t>
      </w:r>
      <w:r w:rsidR="00DC36D3">
        <w:t>,</w:t>
      </w:r>
      <w:r w:rsidR="00362756" w:rsidRPr="005F6B58">
        <w:t xml:space="preserve"> where available (</w:t>
      </w:r>
      <w:r w:rsidR="00D34416">
        <w:fldChar w:fldCharType="begin"/>
      </w:r>
      <w:r w:rsidR="00D34416">
        <w:instrText xml:space="preserve"> REF _Ref496214628 \h </w:instrText>
      </w:r>
      <w:r w:rsidR="00D34416">
        <w:fldChar w:fldCharType="separate"/>
      </w:r>
      <w:r w:rsidR="00335316">
        <w:t xml:space="preserve">Table </w:t>
      </w:r>
      <w:r w:rsidR="00335316">
        <w:rPr>
          <w:noProof/>
        </w:rPr>
        <w:t>2</w:t>
      </w:r>
      <w:r w:rsidR="00335316">
        <w:noBreakHyphen/>
      </w:r>
      <w:r w:rsidR="00335316">
        <w:rPr>
          <w:noProof/>
        </w:rPr>
        <w:t>2</w:t>
      </w:r>
      <w:r w:rsidR="00D34416">
        <w:fldChar w:fldCharType="end"/>
      </w:r>
      <w:r w:rsidR="008D3E71">
        <w:t>;</w:t>
      </w:r>
      <w:r w:rsidR="008D3E71" w:rsidRPr="005F6B58">
        <w:t xml:space="preserve"> </w:t>
      </w:r>
      <w:r w:rsidR="00AA1325" w:rsidRPr="00351863">
        <w:rPr>
          <w:lang w:eastAsia="en-AU"/>
        </w:rPr>
        <w:t xml:space="preserve">Department of Natural Resources and Mines </w:t>
      </w:r>
      <w:r w:rsidR="00AA1325">
        <w:rPr>
          <w:lang w:eastAsia="en-AU"/>
        </w:rPr>
        <w:t>[</w:t>
      </w:r>
      <w:r w:rsidR="00362756" w:rsidRPr="005F6B58">
        <w:t>DNRM</w:t>
      </w:r>
      <w:r w:rsidR="00AA1325">
        <w:t>]</w:t>
      </w:r>
      <w:r w:rsidR="00362756" w:rsidRPr="005F6B58">
        <w:t>, 201</w:t>
      </w:r>
      <w:r w:rsidR="00D768E5">
        <w:t>7</w:t>
      </w:r>
      <w:r w:rsidR="00362756" w:rsidRPr="005F6B58">
        <w:t xml:space="preserve">). The total annual discharge for each gauge was then up-scaled using the difference between the gauged area and the total basin area to estimate flow for each basin. The key assumption for this calculation is that rainfall was spread relatively evenly over the entire basin for each year. </w:t>
      </w:r>
      <w:r w:rsidR="00DC36D3">
        <w:t>T</w:t>
      </w:r>
      <w:r w:rsidR="00362756" w:rsidRPr="005F6B58">
        <w:t xml:space="preserve">his assumption </w:t>
      </w:r>
      <w:r w:rsidR="00DC36D3">
        <w:t xml:space="preserve">was tested </w:t>
      </w:r>
      <w:r w:rsidR="00362756" w:rsidRPr="005F6B58">
        <w:t xml:space="preserve">further by comparing our mean annual basin discharge with those produced by the Source Catchments model (Waters et al., 2014) over the common period. The data showed reasonable agreement (generally within 10%) for most basins, although adjustments to the correction factor were made for some basins to account for areas of the basin </w:t>
      </w:r>
      <w:r w:rsidR="00662061">
        <w:t>that</w:t>
      </w:r>
      <w:r w:rsidR="00662061" w:rsidRPr="005F6B58">
        <w:t xml:space="preserve"> </w:t>
      </w:r>
      <w:r w:rsidR="00362756" w:rsidRPr="005F6B58">
        <w:t>were gauged in wetter or drier parts of the basin.</w:t>
      </w:r>
      <w:r w:rsidR="001C3D04">
        <w:t xml:space="preserve"> </w:t>
      </w:r>
      <w:r w:rsidR="00AC16DD">
        <w:t xml:space="preserve">Where a flow gauge did not exist in a basin (e.g. Jacky </w:t>
      </w:r>
      <w:r w:rsidR="00C62047">
        <w:t xml:space="preserve">Jacky </w:t>
      </w:r>
      <w:r w:rsidR="00AC16DD">
        <w:t>Creek, Lockhart River, Je</w:t>
      </w:r>
      <w:r w:rsidR="001F6315">
        <w:t>a</w:t>
      </w:r>
      <w:r w:rsidR="00AC16DD">
        <w:t>nnie River, Proserpine River, Styx River, Shoalwater Creek</w:t>
      </w:r>
      <w:r w:rsidR="00662061">
        <w:t xml:space="preserve"> and</w:t>
      </w:r>
      <w:r w:rsidR="00AC16DD">
        <w:t xml:space="preserve"> Boyne River</w:t>
      </w:r>
      <w:r w:rsidR="002D5823">
        <w:rPr>
          <w:rFonts w:cs="Arial"/>
        </w:rPr>
        <w:t>—</w:t>
      </w:r>
      <w:r w:rsidR="00A664A2">
        <w:t>marked with an asterisk</w:t>
      </w:r>
      <w:r w:rsidR="00AC16DD">
        <w:t>), the gauge from the nearest neighbouring basin was used coupled with the relevant area adjustment</w:t>
      </w:r>
      <w:r w:rsidR="00505F85">
        <w:t>.</w:t>
      </w:r>
    </w:p>
    <w:p w14:paraId="4BF36B1D" w14:textId="41DFEA47" w:rsidR="00505F85" w:rsidRDefault="00505F85" w:rsidP="00362756">
      <w:pPr>
        <w:sectPr w:rsidR="00505F85" w:rsidSect="00612BEC">
          <w:footerReference w:type="default" r:id="rId67"/>
          <w:pgSz w:w="11907" w:h="16840" w:code="9"/>
          <w:pgMar w:top="1440" w:right="1134" w:bottom="1440" w:left="1134" w:header="709" w:footer="624" w:gutter="0"/>
          <w:cols w:space="708"/>
          <w:docGrid w:linePitch="360"/>
        </w:sectPr>
      </w:pPr>
    </w:p>
    <w:p w14:paraId="246BBD71" w14:textId="43813446" w:rsidR="00362756" w:rsidRDefault="00D34416" w:rsidP="00D34416">
      <w:pPr>
        <w:pStyle w:val="Figure"/>
      </w:pPr>
      <w:bookmarkStart w:id="538" w:name="_Ref496214628"/>
      <w:bookmarkStart w:id="539" w:name="_Toc10536270"/>
      <w:r>
        <w:lastRenderedPageBreak/>
        <w:t xml:space="preserve">Table </w:t>
      </w:r>
      <w:r w:rsidR="000151BE">
        <w:fldChar w:fldCharType="begin"/>
      </w:r>
      <w:r w:rsidR="000151BE">
        <w:instrText xml:space="preserve"> STYLEREF 1 \s </w:instrText>
      </w:r>
      <w:r w:rsidR="000151BE">
        <w:fldChar w:fldCharType="separate"/>
      </w:r>
      <w:r w:rsidR="00335316">
        <w:rPr>
          <w:noProof/>
        </w:rPr>
        <w:t>2</w:t>
      </w:r>
      <w:r w:rsidR="000151BE">
        <w:fldChar w:fldCharType="end"/>
      </w:r>
      <w:r w:rsidR="000151BE">
        <w:noBreakHyphen/>
      </w:r>
      <w:r w:rsidR="000151BE">
        <w:fldChar w:fldCharType="begin"/>
      </w:r>
      <w:r w:rsidR="000151BE">
        <w:instrText xml:space="preserve"> SEQ Table \* ARABIC \s 1 </w:instrText>
      </w:r>
      <w:r w:rsidR="000151BE">
        <w:fldChar w:fldCharType="separate"/>
      </w:r>
      <w:r w:rsidR="00335316">
        <w:rPr>
          <w:noProof/>
        </w:rPr>
        <w:t>2</w:t>
      </w:r>
      <w:r w:rsidR="000151BE">
        <w:fldChar w:fldCharType="end"/>
      </w:r>
      <w:bookmarkEnd w:id="538"/>
      <w:r w:rsidR="00362756" w:rsidRPr="005F6B58">
        <w:t xml:space="preserve">. </w:t>
      </w:r>
      <w:r w:rsidR="00362756">
        <w:t>T</w:t>
      </w:r>
      <w:r w:rsidR="00362756" w:rsidRPr="005F6B58">
        <w:t xml:space="preserve">he 35 basins of the </w:t>
      </w:r>
      <w:r w:rsidR="002A12BD">
        <w:t>Reef</w:t>
      </w:r>
      <w:r w:rsidR="002A12BD" w:rsidRPr="005F6B58">
        <w:t xml:space="preserve"> </w:t>
      </w:r>
      <w:r w:rsidR="00362756">
        <w:t>c</w:t>
      </w:r>
      <w:r w:rsidR="00362756" w:rsidRPr="005F6B58">
        <w:t>atchment, the gauges used to examine flow and the corrections required to upscale flows to provide annual discharge estimates.</w:t>
      </w:r>
      <w:bookmarkEnd w:id="539"/>
    </w:p>
    <w:tbl>
      <w:tblPr>
        <w:tblW w:w="9500" w:type="dxa"/>
        <w:tblLook w:val="04A0" w:firstRow="1" w:lastRow="0" w:firstColumn="1" w:lastColumn="0" w:noHBand="0" w:noVBand="1"/>
      </w:tblPr>
      <w:tblGrid>
        <w:gridCol w:w="1123"/>
        <w:gridCol w:w="1684"/>
        <w:gridCol w:w="875"/>
        <w:gridCol w:w="1093"/>
        <w:gridCol w:w="2563"/>
        <w:gridCol w:w="1137"/>
        <w:gridCol w:w="1025"/>
      </w:tblGrid>
      <w:tr w:rsidR="003C176E" w:rsidRPr="003C176E" w14:paraId="6FC12A4D" w14:textId="77777777" w:rsidTr="003C176E">
        <w:trPr>
          <w:trHeight w:val="1212"/>
        </w:trPr>
        <w:tc>
          <w:tcPr>
            <w:tcW w:w="1038" w:type="dxa"/>
            <w:tcBorders>
              <w:top w:val="single" w:sz="4" w:space="0" w:color="auto"/>
              <w:left w:val="nil"/>
              <w:bottom w:val="double" w:sz="6" w:space="0" w:color="auto"/>
              <w:right w:val="nil"/>
            </w:tcBorders>
            <w:shd w:val="clear" w:color="auto" w:fill="auto"/>
            <w:vAlign w:val="center"/>
            <w:hideMark/>
          </w:tcPr>
          <w:p w14:paraId="0AC05171" w14:textId="0C1104C2" w:rsidR="003C176E" w:rsidRPr="003C176E" w:rsidRDefault="003C176E" w:rsidP="003C176E">
            <w:pPr>
              <w:spacing w:before="0" w:after="0"/>
              <w:jc w:val="center"/>
              <w:rPr>
                <w:rFonts w:cs="Arial"/>
                <w:b/>
                <w:bCs/>
                <w:sz w:val="16"/>
                <w:szCs w:val="16"/>
                <w:lang w:val="en-AU" w:eastAsia="en-AU"/>
              </w:rPr>
            </w:pPr>
            <w:r w:rsidRPr="003C176E">
              <w:rPr>
                <w:rFonts w:cs="Arial"/>
                <w:b/>
                <w:bCs/>
                <w:sz w:val="16"/>
                <w:szCs w:val="16"/>
                <w:lang w:val="en-AU" w:eastAsia="en-AU"/>
              </w:rPr>
              <w:t xml:space="preserve">NRM </w:t>
            </w:r>
            <w:r w:rsidR="008C0A53">
              <w:rPr>
                <w:rFonts w:cs="Arial"/>
                <w:b/>
                <w:bCs/>
                <w:sz w:val="16"/>
                <w:szCs w:val="16"/>
                <w:lang w:val="en-AU" w:eastAsia="en-AU"/>
              </w:rPr>
              <w:t>r</w:t>
            </w:r>
            <w:r w:rsidR="008C0A53" w:rsidRPr="003C176E">
              <w:rPr>
                <w:rFonts w:cs="Arial"/>
                <w:b/>
                <w:bCs/>
                <w:sz w:val="16"/>
                <w:szCs w:val="16"/>
                <w:lang w:val="en-AU" w:eastAsia="en-AU"/>
              </w:rPr>
              <w:t>egion</w:t>
            </w:r>
          </w:p>
        </w:tc>
        <w:tc>
          <w:tcPr>
            <w:tcW w:w="1684" w:type="dxa"/>
            <w:tcBorders>
              <w:top w:val="single" w:sz="4" w:space="0" w:color="auto"/>
              <w:left w:val="nil"/>
              <w:bottom w:val="double" w:sz="6" w:space="0" w:color="auto"/>
              <w:right w:val="nil"/>
            </w:tcBorders>
            <w:shd w:val="clear" w:color="auto" w:fill="auto"/>
            <w:vAlign w:val="center"/>
            <w:hideMark/>
          </w:tcPr>
          <w:p w14:paraId="0F0125C9" w14:textId="77777777" w:rsidR="003C176E" w:rsidRPr="003C176E" w:rsidRDefault="003C176E" w:rsidP="003C176E">
            <w:pPr>
              <w:spacing w:before="0" w:after="0"/>
              <w:jc w:val="center"/>
              <w:rPr>
                <w:rFonts w:cs="Arial"/>
                <w:b/>
                <w:bCs/>
                <w:sz w:val="16"/>
                <w:szCs w:val="16"/>
                <w:lang w:val="en-AU" w:eastAsia="en-AU"/>
              </w:rPr>
            </w:pPr>
            <w:r w:rsidRPr="003C176E">
              <w:rPr>
                <w:rFonts w:cs="Arial"/>
                <w:b/>
                <w:bCs/>
                <w:sz w:val="16"/>
                <w:szCs w:val="16"/>
                <w:lang w:val="en-AU" w:eastAsia="en-AU"/>
              </w:rPr>
              <w:t>Basin</w:t>
            </w:r>
          </w:p>
        </w:tc>
        <w:tc>
          <w:tcPr>
            <w:tcW w:w="875" w:type="dxa"/>
            <w:tcBorders>
              <w:top w:val="single" w:sz="4" w:space="0" w:color="auto"/>
              <w:left w:val="nil"/>
              <w:bottom w:val="double" w:sz="6" w:space="0" w:color="auto"/>
              <w:right w:val="nil"/>
            </w:tcBorders>
            <w:shd w:val="clear" w:color="auto" w:fill="auto"/>
            <w:vAlign w:val="center"/>
            <w:hideMark/>
          </w:tcPr>
          <w:p w14:paraId="3A13394E" w14:textId="77777777" w:rsidR="003C176E" w:rsidRPr="003C176E" w:rsidRDefault="003C176E" w:rsidP="003C176E">
            <w:pPr>
              <w:spacing w:before="0" w:after="0"/>
              <w:jc w:val="center"/>
              <w:rPr>
                <w:rFonts w:cs="Arial"/>
                <w:b/>
                <w:bCs/>
                <w:sz w:val="16"/>
                <w:szCs w:val="16"/>
                <w:lang w:val="en-AU" w:eastAsia="en-AU"/>
              </w:rPr>
            </w:pPr>
            <w:r w:rsidRPr="003C176E">
              <w:rPr>
                <w:rFonts w:cs="Arial"/>
                <w:b/>
                <w:bCs/>
                <w:sz w:val="16"/>
                <w:szCs w:val="16"/>
                <w:lang w:val="en-AU" w:eastAsia="en-AU"/>
              </w:rPr>
              <w:t>AWRC No.</w:t>
            </w:r>
          </w:p>
        </w:tc>
        <w:tc>
          <w:tcPr>
            <w:tcW w:w="1093" w:type="dxa"/>
            <w:tcBorders>
              <w:top w:val="single" w:sz="4" w:space="0" w:color="auto"/>
              <w:left w:val="nil"/>
              <w:bottom w:val="double" w:sz="6" w:space="0" w:color="auto"/>
              <w:right w:val="nil"/>
            </w:tcBorders>
            <w:shd w:val="clear" w:color="auto" w:fill="auto"/>
            <w:vAlign w:val="center"/>
            <w:hideMark/>
          </w:tcPr>
          <w:p w14:paraId="0E8A4266" w14:textId="77777777" w:rsidR="003C176E" w:rsidRPr="003C176E" w:rsidRDefault="003C176E" w:rsidP="003C176E">
            <w:pPr>
              <w:spacing w:before="0" w:after="0"/>
              <w:jc w:val="center"/>
              <w:rPr>
                <w:rFonts w:cs="Arial"/>
                <w:b/>
                <w:bCs/>
                <w:sz w:val="16"/>
                <w:szCs w:val="16"/>
                <w:lang w:val="en-AU" w:eastAsia="en-AU"/>
              </w:rPr>
            </w:pPr>
            <w:r w:rsidRPr="003C176E">
              <w:rPr>
                <w:rFonts w:cs="Arial"/>
                <w:b/>
                <w:bCs/>
                <w:sz w:val="16"/>
                <w:szCs w:val="16"/>
                <w:lang w:val="en-AU" w:eastAsia="en-AU"/>
              </w:rPr>
              <w:t>Basin area (km</w:t>
            </w:r>
            <w:r w:rsidRPr="003C176E">
              <w:rPr>
                <w:rFonts w:cs="Arial"/>
                <w:b/>
                <w:bCs/>
                <w:sz w:val="16"/>
                <w:szCs w:val="16"/>
                <w:vertAlign w:val="superscript"/>
                <w:lang w:val="en-AU" w:eastAsia="en-AU"/>
              </w:rPr>
              <w:t>2</w:t>
            </w:r>
            <w:r w:rsidRPr="003C176E">
              <w:rPr>
                <w:rFonts w:cs="Arial"/>
                <w:b/>
                <w:bCs/>
                <w:sz w:val="16"/>
                <w:szCs w:val="16"/>
                <w:lang w:val="en-AU" w:eastAsia="en-AU"/>
              </w:rPr>
              <w:t>)</w:t>
            </w:r>
          </w:p>
        </w:tc>
        <w:tc>
          <w:tcPr>
            <w:tcW w:w="2675" w:type="dxa"/>
            <w:tcBorders>
              <w:top w:val="single" w:sz="4" w:space="0" w:color="auto"/>
              <w:left w:val="nil"/>
              <w:bottom w:val="double" w:sz="6" w:space="0" w:color="auto"/>
              <w:right w:val="nil"/>
            </w:tcBorders>
            <w:shd w:val="clear" w:color="auto" w:fill="auto"/>
            <w:vAlign w:val="center"/>
            <w:hideMark/>
          </w:tcPr>
          <w:p w14:paraId="69220D75" w14:textId="77777777" w:rsidR="003C176E" w:rsidRPr="003C176E" w:rsidRDefault="003C176E" w:rsidP="003C176E">
            <w:pPr>
              <w:spacing w:before="0" w:after="0"/>
              <w:jc w:val="center"/>
              <w:rPr>
                <w:rFonts w:cs="Arial"/>
                <w:b/>
                <w:bCs/>
                <w:sz w:val="16"/>
                <w:szCs w:val="16"/>
                <w:lang w:val="en-AU" w:eastAsia="en-AU"/>
              </w:rPr>
            </w:pPr>
            <w:r w:rsidRPr="003C176E">
              <w:rPr>
                <w:rFonts w:cs="Arial"/>
                <w:b/>
                <w:bCs/>
                <w:sz w:val="16"/>
                <w:szCs w:val="16"/>
                <w:lang w:val="en-AU" w:eastAsia="en-AU"/>
              </w:rPr>
              <w:t>Relevant gauges</w:t>
            </w:r>
          </w:p>
        </w:tc>
        <w:tc>
          <w:tcPr>
            <w:tcW w:w="1137" w:type="dxa"/>
            <w:tcBorders>
              <w:top w:val="single" w:sz="4" w:space="0" w:color="auto"/>
              <w:left w:val="nil"/>
              <w:bottom w:val="double" w:sz="6" w:space="0" w:color="auto"/>
              <w:right w:val="nil"/>
            </w:tcBorders>
            <w:shd w:val="clear" w:color="auto" w:fill="auto"/>
            <w:vAlign w:val="center"/>
            <w:hideMark/>
          </w:tcPr>
          <w:p w14:paraId="5A6B2981" w14:textId="77777777" w:rsidR="003C176E" w:rsidRPr="003C176E" w:rsidRDefault="003C176E" w:rsidP="003C176E">
            <w:pPr>
              <w:spacing w:before="0" w:after="0"/>
              <w:jc w:val="center"/>
              <w:rPr>
                <w:rFonts w:cs="Arial"/>
                <w:b/>
                <w:bCs/>
                <w:sz w:val="16"/>
                <w:szCs w:val="16"/>
                <w:lang w:val="en-AU" w:eastAsia="en-AU"/>
              </w:rPr>
            </w:pPr>
            <w:r w:rsidRPr="003C176E">
              <w:rPr>
                <w:rFonts w:cs="Arial"/>
                <w:b/>
                <w:bCs/>
                <w:sz w:val="16"/>
                <w:szCs w:val="16"/>
                <w:lang w:val="en-AU" w:eastAsia="en-AU"/>
              </w:rPr>
              <w:t>Percentage of Basin covered by key gauges</w:t>
            </w:r>
          </w:p>
        </w:tc>
        <w:tc>
          <w:tcPr>
            <w:tcW w:w="998" w:type="dxa"/>
            <w:tcBorders>
              <w:top w:val="single" w:sz="4" w:space="0" w:color="auto"/>
              <w:left w:val="nil"/>
              <w:bottom w:val="double" w:sz="6" w:space="0" w:color="auto"/>
              <w:right w:val="nil"/>
            </w:tcBorders>
            <w:shd w:val="clear" w:color="auto" w:fill="auto"/>
            <w:vAlign w:val="center"/>
            <w:hideMark/>
          </w:tcPr>
          <w:p w14:paraId="5C241832" w14:textId="77777777" w:rsidR="003C176E" w:rsidRPr="003C176E" w:rsidRDefault="003C176E" w:rsidP="003C176E">
            <w:pPr>
              <w:spacing w:before="0" w:after="0"/>
              <w:jc w:val="center"/>
              <w:rPr>
                <w:rFonts w:cs="Arial"/>
                <w:b/>
                <w:bCs/>
                <w:sz w:val="16"/>
                <w:szCs w:val="16"/>
                <w:lang w:val="en-AU" w:eastAsia="en-AU"/>
              </w:rPr>
            </w:pPr>
            <w:r w:rsidRPr="003C176E">
              <w:rPr>
                <w:rFonts w:cs="Arial"/>
                <w:b/>
                <w:bCs/>
                <w:sz w:val="16"/>
                <w:szCs w:val="16"/>
                <w:lang w:val="en-AU" w:eastAsia="en-AU"/>
              </w:rPr>
              <w:t>Correction factor</w:t>
            </w:r>
          </w:p>
        </w:tc>
      </w:tr>
      <w:tr w:rsidR="003C176E" w:rsidRPr="003C176E" w14:paraId="2DC3803F" w14:textId="77777777" w:rsidTr="003C176E">
        <w:trPr>
          <w:trHeight w:val="270"/>
        </w:trPr>
        <w:tc>
          <w:tcPr>
            <w:tcW w:w="1038" w:type="dxa"/>
            <w:vMerge w:val="restart"/>
            <w:tcBorders>
              <w:top w:val="nil"/>
              <w:left w:val="nil"/>
              <w:bottom w:val="single" w:sz="4" w:space="0" w:color="000000"/>
              <w:right w:val="nil"/>
            </w:tcBorders>
            <w:shd w:val="clear" w:color="auto" w:fill="auto"/>
            <w:vAlign w:val="center"/>
            <w:hideMark/>
          </w:tcPr>
          <w:p w14:paraId="6080BAA4" w14:textId="77777777" w:rsidR="003C176E" w:rsidRPr="003C176E" w:rsidRDefault="003C176E" w:rsidP="003C176E">
            <w:pPr>
              <w:spacing w:before="0" w:after="0"/>
              <w:jc w:val="center"/>
              <w:rPr>
                <w:rFonts w:cs="Arial"/>
                <w:b/>
                <w:bCs/>
                <w:sz w:val="16"/>
                <w:szCs w:val="16"/>
                <w:lang w:val="en-AU" w:eastAsia="en-AU"/>
              </w:rPr>
            </w:pPr>
            <w:r w:rsidRPr="003C176E">
              <w:rPr>
                <w:rFonts w:cs="Arial"/>
                <w:b/>
                <w:bCs/>
                <w:sz w:val="16"/>
                <w:szCs w:val="16"/>
                <w:lang w:val="en-AU" w:eastAsia="en-AU"/>
              </w:rPr>
              <w:t>Cape York</w:t>
            </w:r>
          </w:p>
        </w:tc>
        <w:tc>
          <w:tcPr>
            <w:tcW w:w="1684" w:type="dxa"/>
            <w:tcBorders>
              <w:top w:val="nil"/>
              <w:left w:val="nil"/>
              <w:bottom w:val="nil"/>
              <w:right w:val="nil"/>
            </w:tcBorders>
            <w:shd w:val="clear" w:color="auto" w:fill="auto"/>
            <w:noWrap/>
            <w:vAlign w:val="center"/>
            <w:hideMark/>
          </w:tcPr>
          <w:p w14:paraId="45850A5B"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Jacky Jacky Creek</w:t>
            </w:r>
          </w:p>
        </w:tc>
        <w:tc>
          <w:tcPr>
            <w:tcW w:w="875" w:type="dxa"/>
            <w:tcBorders>
              <w:top w:val="nil"/>
              <w:left w:val="nil"/>
              <w:bottom w:val="nil"/>
              <w:right w:val="nil"/>
            </w:tcBorders>
            <w:shd w:val="clear" w:color="auto" w:fill="auto"/>
            <w:noWrap/>
            <w:vAlign w:val="center"/>
            <w:hideMark/>
          </w:tcPr>
          <w:p w14:paraId="1BEB2AAA"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01</w:t>
            </w:r>
          </w:p>
        </w:tc>
        <w:tc>
          <w:tcPr>
            <w:tcW w:w="1093" w:type="dxa"/>
            <w:tcBorders>
              <w:top w:val="nil"/>
              <w:left w:val="nil"/>
              <w:bottom w:val="nil"/>
              <w:right w:val="nil"/>
            </w:tcBorders>
            <w:shd w:val="clear" w:color="auto" w:fill="auto"/>
            <w:noWrap/>
            <w:vAlign w:val="center"/>
            <w:hideMark/>
          </w:tcPr>
          <w:p w14:paraId="27D07AED" w14:textId="5348800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2963 </w:t>
            </w:r>
          </w:p>
        </w:tc>
        <w:tc>
          <w:tcPr>
            <w:tcW w:w="2675" w:type="dxa"/>
            <w:tcBorders>
              <w:top w:val="nil"/>
              <w:left w:val="nil"/>
              <w:bottom w:val="nil"/>
              <w:right w:val="nil"/>
            </w:tcBorders>
            <w:shd w:val="clear" w:color="auto" w:fill="auto"/>
            <w:vAlign w:val="center"/>
            <w:hideMark/>
          </w:tcPr>
          <w:p w14:paraId="04088E4C"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Pascoe River at Garraway Creek*</w:t>
            </w:r>
          </w:p>
        </w:tc>
        <w:tc>
          <w:tcPr>
            <w:tcW w:w="1137" w:type="dxa"/>
            <w:tcBorders>
              <w:top w:val="nil"/>
              <w:left w:val="nil"/>
              <w:bottom w:val="nil"/>
              <w:right w:val="nil"/>
            </w:tcBorders>
            <w:shd w:val="clear" w:color="auto" w:fill="auto"/>
            <w:noWrap/>
            <w:vAlign w:val="center"/>
            <w:hideMark/>
          </w:tcPr>
          <w:p w14:paraId="5747B5ED"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0</w:t>
            </w:r>
          </w:p>
        </w:tc>
        <w:tc>
          <w:tcPr>
            <w:tcW w:w="998" w:type="dxa"/>
            <w:tcBorders>
              <w:top w:val="nil"/>
              <w:left w:val="nil"/>
              <w:bottom w:val="nil"/>
              <w:right w:val="nil"/>
            </w:tcBorders>
            <w:shd w:val="clear" w:color="auto" w:fill="auto"/>
            <w:noWrap/>
            <w:vAlign w:val="center"/>
            <w:hideMark/>
          </w:tcPr>
          <w:p w14:paraId="751B2767"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2.4</w:t>
            </w:r>
          </w:p>
        </w:tc>
      </w:tr>
      <w:tr w:rsidR="003C176E" w:rsidRPr="003C176E" w14:paraId="0E1FDE83" w14:textId="77777777" w:rsidTr="003C176E">
        <w:trPr>
          <w:trHeight w:val="255"/>
        </w:trPr>
        <w:tc>
          <w:tcPr>
            <w:tcW w:w="1038" w:type="dxa"/>
            <w:vMerge/>
            <w:tcBorders>
              <w:top w:val="nil"/>
              <w:left w:val="nil"/>
              <w:bottom w:val="single" w:sz="4" w:space="0" w:color="000000"/>
              <w:right w:val="nil"/>
            </w:tcBorders>
            <w:vAlign w:val="center"/>
            <w:hideMark/>
          </w:tcPr>
          <w:p w14:paraId="401BC508"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nil"/>
              <w:right w:val="nil"/>
            </w:tcBorders>
            <w:shd w:val="clear" w:color="auto" w:fill="auto"/>
            <w:noWrap/>
            <w:vAlign w:val="center"/>
            <w:hideMark/>
          </w:tcPr>
          <w:p w14:paraId="04629D13"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Olive Pascoe River</w:t>
            </w:r>
          </w:p>
        </w:tc>
        <w:tc>
          <w:tcPr>
            <w:tcW w:w="875" w:type="dxa"/>
            <w:tcBorders>
              <w:top w:val="nil"/>
              <w:left w:val="nil"/>
              <w:bottom w:val="nil"/>
              <w:right w:val="nil"/>
            </w:tcBorders>
            <w:shd w:val="clear" w:color="auto" w:fill="auto"/>
            <w:noWrap/>
            <w:vAlign w:val="center"/>
            <w:hideMark/>
          </w:tcPr>
          <w:p w14:paraId="56309B39"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02</w:t>
            </w:r>
          </w:p>
        </w:tc>
        <w:tc>
          <w:tcPr>
            <w:tcW w:w="1093" w:type="dxa"/>
            <w:tcBorders>
              <w:top w:val="nil"/>
              <w:left w:val="nil"/>
              <w:bottom w:val="nil"/>
              <w:right w:val="nil"/>
            </w:tcBorders>
            <w:shd w:val="clear" w:color="auto" w:fill="auto"/>
            <w:noWrap/>
            <w:vAlign w:val="center"/>
            <w:hideMark/>
          </w:tcPr>
          <w:p w14:paraId="21BFB1D3" w14:textId="67B92B1D"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4180 </w:t>
            </w:r>
          </w:p>
        </w:tc>
        <w:tc>
          <w:tcPr>
            <w:tcW w:w="2675" w:type="dxa"/>
            <w:tcBorders>
              <w:top w:val="nil"/>
              <w:left w:val="nil"/>
              <w:bottom w:val="nil"/>
              <w:right w:val="nil"/>
            </w:tcBorders>
            <w:shd w:val="clear" w:color="auto" w:fill="auto"/>
            <w:vAlign w:val="center"/>
            <w:hideMark/>
          </w:tcPr>
          <w:p w14:paraId="5215B681"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Pascoe River at Garraway Creek</w:t>
            </w:r>
          </w:p>
        </w:tc>
        <w:tc>
          <w:tcPr>
            <w:tcW w:w="1137" w:type="dxa"/>
            <w:tcBorders>
              <w:top w:val="nil"/>
              <w:left w:val="nil"/>
              <w:bottom w:val="nil"/>
              <w:right w:val="nil"/>
            </w:tcBorders>
            <w:shd w:val="clear" w:color="auto" w:fill="auto"/>
            <w:noWrap/>
            <w:vAlign w:val="center"/>
            <w:hideMark/>
          </w:tcPr>
          <w:p w14:paraId="26075E50"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31</w:t>
            </w:r>
          </w:p>
        </w:tc>
        <w:tc>
          <w:tcPr>
            <w:tcW w:w="998" w:type="dxa"/>
            <w:tcBorders>
              <w:top w:val="nil"/>
              <w:left w:val="nil"/>
              <w:bottom w:val="nil"/>
              <w:right w:val="nil"/>
            </w:tcBorders>
            <w:shd w:val="clear" w:color="auto" w:fill="auto"/>
            <w:noWrap/>
            <w:vAlign w:val="center"/>
            <w:hideMark/>
          </w:tcPr>
          <w:p w14:paraId="03B9E8AD"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3.0</w:t>
            </w:r>
          </w:p>
        </w:tc>
      </w:tr>
      <w:tr w:rsidR="003C176E" w:rsidRPr="003C176E" w14:paraId="1BC4052C" w14:textId="77777777" w:rsidTr="003C176E">
        <w:trPr>
          <w:trHeight w:val="255"/>
        </w:trPr>
        <w:tc>
          <w:tcPr>
            <w:tcW w:w="1038" w:type="dxa"/>
            <w:vMerge/>
            <w:tcBorders>
              <w:top w:val="nil"/>
              <w:left w:val="nil"/>
              <w:bottom w:val="single" w:sz="4" w:space="0" w:color="000000"/>
              <w:right w:val="nil"/>
            </w:tcBorders>
            <w:vAlign w:val="center"/>
            <w:hideMark/>
          </w:tcPr>
          <w:p w14:paraId="77A7FAC3"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nil"/>
              <w:right w:val="nil"/>
            </w:tcBorders>
            <w:shd w:val="clear" w:color="auto" w:fill="auto"/>
            <w:noWrap/>
            <w:vAlign w:val="center"/>
            <w:hideMark/>
          </w:tcPr>
          <w:p w14:paraId="024C0D5E"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Lockhart River</w:t>
            </w:r>
          </w:p>
        </w:tc>
        <w:tc>
          <w:tcPr>
            <w:tcW w:w="875" w:type="dxa"/>
            <w:tcBorders>
              <w:top w:val="nil"/>
              <w:left w:val="nil"/>
              <w:bottom w:val="nil"/>
              <w:right w:val="nil"/>
            </w:tcBorders>
            <w:shd w:val="clear" w:color="auto" w:fill="auto"/>
            <w:noWrap/>
            <w:vAlign w:val="center"/>
            <w:hideMark/>
          </w:tcPr>
          <w:p w14:paraId="3AA992CF"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03</w:t>
            </w:r>
          </w:p>
        </w:tc>
        <w:tc>
          <w:tcPr>
            <w:tcW w:w="1093" w:type="dxa"/>
            <w:tcBorders>
              <w:top w:val="nil"/>
              <w:left w:val="nil"/>
              <w:bottom w:val="nil"/>
              <w:right w:val="nil"/>
            </w:tcBorders>
            <w:shd w:val="clear" w:color="auto" w:fill="auto"/>
            <w:noWrap/>
            <w:vAlign w:val="center"/>
            <w:hideMark/>
          </w:tcPr>
          <w:p w14:paraId="1671E9DE" w14:textId="67E6CBC5"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2883 </w:t>
            </w:r>
          </w:p>
        </w:tc>
        <w:tc>
          <w:tcPr>
            <w:tcW w:w="2675" w:type="dxa"/>
            <w:tcBorders>
              <w:top w:val="nil"/>
              <w:left w:val="nil"/>
              <w:bottom w:val="nil"/>
              <w:right w:val="nil"/>
            </w:tcBorders>
            <w:shd w:val="clear" w:color="auto" w:fill="auto"/>
            <w:vAlign w:val="center"/>
            <w:hideMark/>
          </w:tcPr>
          <w:p w14:paraId="2B25ABE3"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Pascoe River at Garraway Creek*</w:t>
            </w:r>
          </w:p>
        </w:tc>
        <w:tc>
          <w:tcPr>
            <w:tcW w:w="1137" w:type="dxa"/>
            <w:tcBorders>
              <w:top w:val="nil"/>
              <w:left w:val="nil"/>
              <w:bottom w:val="nil"/>
              <w:right w:val="nil"/>
            </w:tcBorders>
            <w:shd w:val="clear" w:color="auto" w:fill="auto"/>
            <w:noWrap/>
            <w:vAlign w:val="center"/>
            <w:hideMark/>
          </w:tcPr>
          <w:p w14:paraId="5F3FECD1"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0</w:t>
            </w:r>
          </w:p>
        </w:tc>
        <w:tc>
          <w:tcPr>
            <w:tcW w:w="998" w:type="dxa"/>
            <w:tcBorders>
              <w:top w:val="nil"/>
              <w:left w:val="nil"/>
              <w:bottom w:val="nil"/>
              <w:right w:val="nil"/>
            </w:tcBorders>
            <w:shd w:val="clear" w:color="auto" w:fill="auto"/>
            <w:noWrap/>
            <w:vAlign w:val="center"/>
            <w:hideMark/>
          </w:tcPr>
          <w:p w14:paraId="326D0776"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9</w:t>
            </w:r>
          </w:p>
        </w:tc>
      </w:tr>
      <w:tr w:rsidR="003C176E" w:rsidRPr="003C176E" w14:paraId="2382BC7B" w14:textId="77777777" w:rsidTr="003C176E">
        <w:trPr>
          <w:trHeight w:val="255"/>
        </w:trPr>
        <w:tc>
          <w:tcPr>
            <w:tcW w:w="1038" w:type="dxa"/>
            <w:vMerge/>
            <w:tcBorders>
              <w:top w:val="nil"/>
              <w:left w:val="nil"/>
              <w:bottom w:val="single" w:sz="4" w:space="0" w:color="000000"/>
              <w:right w:val="nil"/>
            </w:tcBorders>
            <w:vAlign w:val="center"/>
            <w:hideMark/>
          </w:tcPr>
          <w:p w14:paraId="4A073184"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nil"/>
              <w:right w:val="nil"/>
            </w:tcBorders>
            <w:shd w:val="clear" w:color="auto" w:fill="auto"/>
            <w:noWrap/>
            <w:vAlign w:val="center"/>
            <w:hideMark/>
          </w:tcPr>
          <w:p w14:paraId="11036834"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Stewart River</w:t>
            </w:r>
          </w:p>
        </w:tc>
        <w:tc>
          <w:tcPr>
            <w:tcW w:w="875" w:type="dxa"/>
            <w:tcBorders>
              <w:top w:val="nil"/>
              <w:left w:val="nil"/>
              <w:bottom w:val="nil"/>
              <w:right w:val="nil"/>
            </w:tcBorders>
            <w:shd w:val="clear" w:color="auto" w:fill="auto"/>
            <w:noWrap/>
            <w:vAlign w:val="center"/>
            <w:hideMark/>
          </w:tcPr>
          <w:p w14:paraId="4AC13ECC"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04</w:t>
            </w:r>
          </w:p>
        </w:tc>
        <w:tc>
          <w:tcPr>
            <w:tcW w:w="1093" w:type="dxa"/>
            <w:tcBorders>
              <w:top w:val="nil"/>
              <w:left w:val="nil"/>
              <w:bottom w:val="nil"/>
              <w:right w:val="nil"/>
            </w:tcBorders>
            <w:shd w:val="clear" w:color="auto" w:fill="auto"/>
            <w:noWrap/>
            <w:vAlign w:val="center"/>
            <w:hideMark/>
          </w:tcPr>
          <w:p w14:paraId="729302E1" w14:textId="52B17C1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2743 </w:t>
            </w:r>
          </w:p>
        </w:tc>
        <w:tc>
          <w:tcPr>
            <w:tcW w:w="2675" w:type="dxa"/>
            <w:tcBorders>
              <w:top w:val="nil"/>
              <w:left w:val="nil"/>
              <w:bottom w:val="nil"/>
              <w:right w:val="nil"/>
            </w:tcBorders>
            <w:shd w:val="clear" w:color="auto" w:fill="auto"/>
            <w:vAlign w:val="center"/>
            <w:hideMark/>
          </w:tcPr>
          <w:p w14:paraId="0CE26BBA"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Stewart River at Telegraph Road</w:t>
            </w:r>
          </w:p>
        </w:tc>
        <w:tc>
          <w:tcPr>
            <w:tcW w:w="1137" w:type="dxa"/>
            <w:tcBorders>
              <w:top w:val="nil"/>
              <w:left w:val="nil"/>
              <w:bottom w:val="nil"/>
              <w:right w:val="nil"/>
            </w:tcBorders>
            <w:shd w:val="clear" w:color="auto" w:fill="auto"/>
            <w:noWrap/>
            <w:vAlign w:val="center"/>
            <w:hideMark/>
          </w:tcPr>
          <w:p w14:paraId="654B66F4"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7</w:t>
            </w:r>
          </w:p>
        </w:tc>
        <w:tc>
          <w:tcPr>
            <w:tcW w:w="998" w:type="dxa"/>
            <w:tcBorders>
              <w:top w:val="nil"/>
              <w:left w:val="nil"/>
              <w:bottom w:val="nil"/>
              <w:right w:val="nil"/>
            </w:tcBorders>
            <w:shd w:val="clear" w:color="auto" w:fill="auto"/>
            <w:noWrap/>
            <w:vAlign w:val="center"/>
            <w:hideMark/>
          </w:tcPr>
          <w:p w14:paraId="18B99B2D"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5.8</w:t>
            </w:r>
          </w:p>
        </w:tc>
      </w:tr>
      <w:tr w:rsidR="003C176E" w:rsidRPr="003C176E" w14:paraId="2749E0B9" w14:textId="77777777" w:rsidTr="003C176E">
        <w:trPr>
          <w:trHeight w:val="450"/>
        </w:trPr>
        <w:tc>
          <w:tcPr>
            <w:tcW w:w="1038" w:type="dxa"/>
            <w:vMerge/>
            <w:tcBorders>
              <w:top w:val="nil"/>
              <w:left w:val="nil"/>
              <w:bottom w:val="single" w:sz="4" w:space="0" w:color="000000"/>
              <w:right w:val="nil"/>
            </w:tcBorders>
            <w:vAlign w:val="center"/>
            <w:hideMark/>
          </w:tcPr>
          <w:p w14:paraId="698577D3"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nil"/>
              <w:right w:val="nil"/>
            </w:tcBorders>
            <w:shd w:val="clear" w:color="auto" w:fill="auto"/>
            <w:noWrap/>
            <w:vAlign w:val="center"/>
            <w:hideMark/>
          </w:tcPr>
          <w:p w14:paraId="4052BBE2"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Normanby River</w:t>
            </w:r>
          </w:p>
        </w:tc>
        <w:tc>
          <w:tcPr>
            <w:tcW w:w="875" w:type="dxa"/>
            <w:tcBorders>
              <w:top w:val="nil"/>
              <w:left w:val="nil"/>
              <w:bottom w:val="nil"/>
              <w:right w:val="nil"/>
            </w:tcBorders>
            <w:shd w:val="clear" w:color="auto" w:fill="auto"/>
            <w:noWrap/>
            <w:vAlign w:val="center"/>
            <w:hideMark/>
          </w:tcPr>
          <w:p w14:paraId="40FEABF6"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05</w:t>
            </w:r>
          </w:p>
        </w:tc>
        <w:tc>
          <w:tcPr>
            <w:tcW w:w="1093" w:type="dxa"/>
            <w:tcBorders>
              <w:top w:val="nil"/>
              <w:left w:val="nil"/>
              <w:bottom w:val="nil"/>
              <w:right w:val="nil"/>
            </w:tcBorders>
            <w:shd w:val="clear" w:color="auto" w:fill="auto"/>
            <w:noWrap/>
            <w:vAlign w:val="center"/>
            <w:hideMark/>
          </w:tcPr>
          <w:p w14:paraId="0517D490"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24,399 </w:t>
            </w:r>
          </w:p>
        </w:tc>
        <w:tc>
          <w:tcPr>
            <w:tcW w:w="2675" w:type="dxa"/>
            <w:tcBorders>
              <w:top w:val="nil"/>
              <w:left w:val="nil"/>
              <w:bottom w:val="nil"/>
              <w:right w:val="nil"/>
            </w:tcBorders>
            <w:shd w:val="clear" w:color="auto" w:fill="auto"/>
            <w:vAlign w:val="center"/>
            <w:hideMark/>
          </w:tcPr>
          <w:p w14:paraId="7E4243C4"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Normanby River at Kalpowar Crossing</w:t>
            </w:r>
          </w:p>
        </w:tc>
        <w:tc>
          <w:tcPr>
            <w:tcW w:w="1137" w:type="dxa"/>
            <w:tcBorders>
              <w:top w:val="nil"/>
              <w:left w:val="nil"/>
              <w:bottom w:val="nil"/>
              <w:right w:val="nil"/>
            </w:tcBorders>
            <w:shd w:val="clear" w:color="auto" w:fill="auto"/>
            <w:noWrap/>
            <w:vAlign w:val="center"/>
            <w:hideMark/>
          </w:tcPr>
          <w:p w14:paraId="4F2EC3E4"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53</w:t>
            </w:r>
          </w:p>
        </w:tc>
        <w:tc>
          <w:tcPr>
            <w:tcW w:w="998" w:type="dxa"/>
            <w:tcBorders>
              <w:top w:val="nil"/>
              <w:left w:val="nil"/>
              <w:bottom w:val="nil"/>
              <w:right w:val="nil"/>
            </w:tcBorders>
            <w:shd w:val="clear" w:color="auto" w:fill="auto"/>
            <w:noWrap/>
            <w:vAlign w:val="center"/>
            <w:hideMark/>
          </w:tcPr>
          <w:p w14:paraId="501DEE40"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9</w:t>
            </w:r>
          </w:p>
        </w:tc>
      </w:tr>
      <w:tr w:rsidR="003C176E" w:rsidRPr="003C176E" w14:paraId="0E480C72" w14:textId="77777777" w:rsidTr="003C176E">
        <w:trPr>
          <w:trHeight w:val="255"/>
        </w:trPr>
        <w:tc>
          <w:tcPr>
            <w:tcW w:w="1038" w:type="dxa"/>
            <w:vMerge/>
            <w:tcBorders>
              <w:top w:val="nil"/>
              <w:left w:val="nil"/>
              <w:bottom w:val="single" w:sz="4" w:space="0" w:color="000000"/>
              <w:right w:val="nil"/>
            </w:tcBorders>
            <w:vAlign w:val="center"/>
            <w:hideMark/>
          </w:tcPr>
          <w:p w14:paraId="583EDA05"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nil"/>
              <w:right w:val="nil"/>
            </w:tcBorders>
            <w:shd w:val="clear" w:color="auto" w:fill="auto"/>
            <w:noWrap/>
            <w:vAlign w:val="center"/>
            <w:hideMark/>
          </w:tcPr>
          <w:p w14:paraId="7E3ED039"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Jeannie River</w:t>
            </w:r>
          </w:p>
        </w:tc>
        <w:tc>
          <w:tcPr>
            <w:tcW w:w="875" w:type="dxa"/>
            <w:tcBorders>
              <w:top w:val="nil"/>
              <w:left w:val="nil"/>
              <w:bottom w:val="nil"/>
              <w:right w:val="nil"/>
            </w:tcBorders>
            <w:shd w:val="clear" w:color="auto" w:fill="auto"/>
            <w:noWrap/>
            <w:vAlign w:val="center"/>
            <w:hideMark/>
          </w:tcPr>
          <w:p w14:paraId="4AC715D0"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06</w:t>
            </w:r>
          </w:p>
        </w:tc>
        <w:tc>
          <w:tcPr>
            <w:tcW w:w="1093" w:type="dxa"/>
            <w:tcBorders>
              <w:top w:val="nil"/>
              <w:left w:val="nil"/>
              <w:bottom w:val="nil"/>
              <w:right w:val="nil"/>
            </w:tcBorders>
            <w:shd w:val="clear" w:color="auto" w:fill="auto"/>
            <w:noWrap/>
            <w:vAlign w:val="center"/>
            <w:hideMark/>
          </w:tcPr>
          <w:p w14:paraId="529CB72F" w14:textId="380E0B04"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3638 </w:t>
            </w:r>
          </w:p>
        </w:tc>
        <w:tc>
          <w:tcPr>
            <w:tcW w:w="2675" w:type="dxa"/>
            <w:tcBorders>
              <w:top w:val="nil"/>
              <w:left w:val="nil"/>
              <w:bottom w:val="nil"/>
              <w:right w:val="nil"/>
            </w:tcBorders>
            <w:shd w:val="clear" w:color="auto" w:fill="auto"/>
            <w:vAlign w:val="center"/>
            <w:hideMark/>
          </w:tcPr>
          <w:p w14:paraId="612C721E"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Endeavour River at Flaggy*</w:t>
            </w:r>
          </w:p>
        </w:tc>
        <w:tc>
          <w:tcPr>
            <w:tcW w:w="1137" w:type="dxa"/>
            <w:tcBorders>
              <w:top w:val="nil"/>
              <w:left w:val="nil"/>
              <w:bottom w:val="nil"/>
              <w:right w:val="nil"/>
            </w:tcBorders>
            <w:shd w:val="clear" w:color="auto" w:fill="auto"/>
            <w:noWrap/>
            <w:vAlign w:val="center"/>
            <w:hideMark/>
          </w:tcPr>
          <w:p w14:paraId="0122E642"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0</w:t>
            </w:r>
          </w:p>
        </w:tc>
        <w:tc>
          <w:tcPr>
            <w:tcW w:w="998" w:type="dxa"/>
            <w:tcBorders>
              <w:top w:val="nil"/>
              <w:left w:val="nil"/>
              <w:bottom w:val="nil"/>
              <w:right w:val="nil"/>
            </w:tcBorders>
            <w:shd w:val="clear" w:color="auto" w:fill="auto"/>
            <w:noWrap/>
            <w:vAlign w:val="center"/>
            <w:hideMark/>
          </w:tcPr>
          <w:p w14:paraId="32E82108"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0.0</w:t>
            </w:r>
          </w:p>
        </w:tc>
      </w:tr>
      <w:tr w:rsidR="003C176E" w:rsidRPr="003C176E" w14:paraId="4667FC9F" w14:textId="77777777" w:rsidTr="003C176E">
        <w:trPr>
          <w:trHeight w:val="255"/>
        </w:trPr>
        <w:tc>
          <w:tcPr>
            <w:tcW w:w="1038" w:type="dxa"/>
            <w:vMerge/>
            <w:tcBorders>
              <w:top w:val="nil"/>
              <w:left w:val="nil"/>
              <w:bottom w:val="single" w:sz="4" w:space="0" w:color="000000"/>
              <w:right w:val="nil"/>
            </w:tcBorders>
            <w:vAlign w:val="center"/>
            <w:hideMark/>
          </w:tcPr>
          <w:p w14:paraId="7D123CE7"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single" w:sz="4" w:space="0" w:color="auto"/>
              <w:right w:val="nil"/>
            </w:tcBorders>
            <w:shd w:val="clear" w:color="auto" w:fill="auto"/>
            <w:noWrap/>
            <w:vAlign w:val="center"/>
            <w:hideMark/>
          </w:tcPr>
          <w:p w14:paraId="3FB7570D"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Endeavour River</w:t>
            </w:r>
          </w:p>
        </w:tc>
        <w:tc>
          <w:tcPr>
            <w:tcW w:w="875" w:type="dxa"/>
            <w:tcBorders>
              <w:top w:val="nil"/>
              <w:left w:val="nil"/>
              <w:bottom w:val="single" w:sz="4" w:space="0" w:color="auto"/>
              <w:right w:val="nil"/>
            </w:tcBorders>
            <w:shd w:val="clear" w:color="auto" w:fill="auto"/>
            <w:noWrap/>
            <w:vAlign w:val="center"/>
            <w:hideMark/>
          </w:tcPr>
          <w:p w14:paraId="779369F5"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07</w:t>
            </w:r>
          </w:p>
        </w:tc>
        <w:tc>
          <w:tcPr>
            <w:tcW w:w="1093" w:type="dxa"/>
            <w:tcBorders>
              <w:top w:val="nil"/>
              <w:left w:val="nil"/>
              <w:bottom w:val="single" w:sz="4" w:space="0" w:color="auto"/>
              <w:right w:val="nil"/>
            </w:tcBorders>
            <w:shd w:val="clear" w:color="auto" w:fill="auto"/>
            <w:noWrap/>
            <w:vAlign w:val="center"/>
            <w:hideMark/>
          </w:tcPr>
          <w:p w14:paraId="6D54CCD8" w14:textId="22E83563"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2182 </w:t>
            </w:r>
          </w:p>
        </w:tc>
        <w:tc>
          <w:tcPr>
            <w:tcW w:w="2675" w:type="dxa"/>
            <w:tcBorders>
              <w:top w:val="nil"/>
              <w:left w:val="nil"/>
              <w:bottom w:val="single" w:sz="4" w:space="0" w:color="auto"/>
              <w:right w:val="nil"/>
            </w:tcBorders>
            <w:shd w:val="clear" w:color="auto" w:fill="auto"/>
            <w:vAlign w:val="center"/>
            <w:hideMark/>
          </w:tcPr>
          <w:p w14:paraId="69436996"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Endeavour River at Flaggy</w:t>
            </w:r>
          </w:p>
        </w:tc>
        <w:tc>
          <w:tcPr>
            <w:tcW w:w="1137" w:type="dxa"/>
            <w:tcBorders>
              <w:top w:val="nil"/>
              <w:left w:val="nil"/>
              <w:bottom w:val="single" w:sz="4" w:space="0" w:color="auto"/>
              <w:right w:val="nil"/>
            </w:tcBorders>
            <w:shd w:val="clear" w:color="auto" w:fill="auto"/>
            <w:noWrap/>
            <w:vAlign w:val="center"/>
            <w:hideMark/>
          </w:tcPr>
          <w:p w14:paraId="5A3687B7"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5</w:t>
            </w:r>
          </w:p>
        </w:tc>
        <w:tc>
          <w:tcPr>
            <w:tcW w:w="998" w:type="dxa"/>
            <w:tcBorders>
              <w:top w:val="nil"/>
              <w:left w:val="nil"/>
              <w:bottom w:val="single" w:sz="4" w:space="0" w:color="auto"/>
              <w:right w:val="nil"/>
            </w:tcBorders>
            <w:shd w:val="clear" w:color="auto" w:fill="auto"/>
            <w:noWrap/>
            <w:vAlign w:val="center"/>
            <w:hideMark/>
          </w:tcPr>
          <w:p w14:paraId="79016AB8"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6.5</w:t>
            </w:r>
          </w:p>
        </w:tc>
      </w:tr>
      <w:tr w:rsidR="003C176E" w:rsidRPr="003C176E" w14:paraId="17D2032D" w14:textId="77777777" w:rsidTr="003C176E">
        <w:trPr>
          <w:trHeight w:val="255"/>
        </w:trPr>
        <w:tc>
          <w:tcPr>
            <w:tcW w:w="1038" w:type="dxa"/>
            <w:vMerge w:val="restart"/>
            <w:tcBorders>
              <w:top w:val="nil"/>
              <w:left w:val="nil"/>
              <w:bottom w:val="single" w:sz="4" w:space="0" w:color="000000"/>
              <w:right w:val="nil"/>
            </w:tcBorders>
            <w:shd w:val="clear" w:color="auto" w:fill="auto"/>
            <w:vAlign w:val="center"/>
            <w:hideMark/>
          </w:tcPr>
          <w:p w14:paraId="1E532945" w14:textId="77777777" w:rsidR="003C176E" w:rsidRPr="003C176E" w:rsidRDefault="003C176E" w:rsidP="003C176E">
            <w:pPr>
              <w:spacing w:before="0" w:after="0"/>
              <w:jc w:val="center"/>
              <w:rPr>
                <w:rFonts w:cs="Arial"/>
                <w:b/>
                <w:bCs/>
                <w:sz w:val="16"/>
                <w:szCs w:val="16"/>
                <w:lang w:val="en-AU" w:eastAsia="en-AU"/>
              </w:rPr>
            </w:pPr>
            <w:r w:rsidRPr="003C176E">
              <w:rPr>
                <w:rFonts w:cs="Arial"/>
                <w:b/>
                <w:bCs/>
                <w:sz w:val="16"/>
                <w:szCs w:val="16"/>
                <w:lang w:val="en-AU" w:eastAsia="en-AU"/>
              </w:rPr>
              <w:t>Wet Tropics</w:t>
            </w:r>
          </w:p>
        </w:tc>
        <w:tc>
          <w:tcPr>
            <w:tcW w:w="1684" w:type="dxa"/>
            <w:tcBorders>
              <w:top w:val="nil"/>
              <w:left w:val="nil"/>
              <w:bottom w:val="nil"/>
              <w:right w:val="nil"/>
            </w:tcBorders>
            <w:shd w:val="clear" w:color="auto" w:fill="auto"/>
            <w:noWrap/>
            <w:vAlign w:val="center"/>
            <w:hideMark/>
          </w:tcPr>
          <w:p w14:paraId="7762F6CF"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Daintree River</w:t>
            </w:r>
          </w:p>
        </w:tc>
        <w:tc>
          <w:tcPr>
            <w:tcW w:w="875" w:type="dxa"/>
            <w:tcBorders>
              <w:top w:val="nil"/>
              <w:left w:val="nil"/>
              <w:bottom w:val="nil"/>
              <w:right w:val="nil"/>
            </w:tcBorders>
            <w:shd w:val="clear" w:color="auto" w:fill="auto"/>
            <w:noWrap/>
            <w:vAlign w:val="center"/>
            <w:hideMark/>
          </w:tcPr>
          <w:p w14:paraId="2AA34CA0"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08</w:t>
            </w:r>
          </w:p>
        </w:tc>
        <w:tc>
          <w:tcPr>
            <w:tcW w:w="1093" w:type="dxa"/>
            <w:tcBorders>
              <w:top w:val="nil"/>
              <w:left w:val="nil"/>
              <w:bottom w:val="nil"/>
              <w:right w:val="nil"/>
            </w:tcBorders>
            <w:shd w:val="clear" w:color="auto" w:fill="auto"/>
            <w:noWrap/>
            <w:vAlign w:val="center"/>
            <w:hideMark/>
          </w:tcPr>
          <w:p w14:paraId="55BF5F7B" w14:textId="7C822A8E"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2107 </w:t>
            </w:r>
          </w:p>
        </w:tc>
        <w:tc>
          <w:tcPr>
            <w:tcW w:w="2675" w:type="dxa"/>
            <w:tcBorders>
              <w:top w:val="nil"/>
              <w:left w:val="nil"/>
              <w:bottom w:val="nil"/>
              <w:right w:val="nil"/>
            </w:tcBorders>
            <w:shd w:val="clear" w:color="auto" w:fill="auto"/>
            <w:vAlign w:val="center"/>
            <w:hideMark/>
          </w:tcPr>
          <w:p w14:paraId="29BEC4DB"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Daintree River at Bairds</w:t>
            </w:r>
          </w:p>
        </w:tc>
        <w:tc>
          <w:tcPr>
            <w:tcW w:w="1137" w:type="dxa"/>
            <w:tcBorders>
              <w:top w:val="nil"/>
              <w:left w:val="nil"/>
              <w:bottom w:val="nil"/>
              <w:right w:val="nil"/>
            </w:tcBorders>
            <w:shd w:val="clear" w:color="auto" w:fill="auto"/>
            <w:noWrap/>
            <w:vAlign w:val="center"/>
            <w:hideMark/>
          </w:tcPr>
          <w:p w14:paraId="1692D0DD"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43</w:t>
            </w:r>
          </w:p>
        </w:tc>
        <w:tc>
          <w:tcPr>
            <w:tcW w:w="998" w:type="dxa"/>
            <w:tcBorders>
              <w:top w:val="nil"/>
              <w:left w:val="nil"/>
              <w:bottom w:val="nil"/>
              <w:right w:val="nil"/>
            </w:tcBorders>
            <w:shd w:val="clear" w:color="auto" w:fill="auto"/>
            <w:noWrap/>
            <w:vAlign w:val="center"/>
            <w:hideMark/>
          </w:tcPr>
          <w:p w14:paraId="196376D2"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2.3</w:t>
            </w:r>
          </w:p>
        </w:tc>
      </w:tr>
      <w:tr w:rsidR="003C176E" w:rsidRPr="003C176E" w14:paraId="2AFB8D64" w14:textId="77777777" w:rsidTr="003C176E">
        <w:trPr>
          <w:trHeight w:val="255"/>
        </w:trPr>
        <w:tc>
          <w:tcPr>
            <w:tcW w:w="1038" w:type="dxa"/>
            <w:vMerge/>
            <w:tcBorders>
              <w:top w:val="nil"/>
              <w:left w:val="nil"/>
              <w:bottom w:val="single" w:sz="4" w:space="0" w:color="000000"/>
              <w:right w:val="nil"/>
            </w:tcBorders>
            <w:vAlign w:val="center"/>
            <w:hideMark/>
          </w:tcPr>
          <w:p w14:paraId="6ED08141"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nil"/>
              <w:right w:val="nil"/>
            </w:tcBorders>
            <w:shd w:val="clear" w:color="auto" w:fill="auto"/>
            <w:noWrap/>
            <w:vAlign w:val="center"/>
            <w:hideMark/>
          </w:tcPr>
          <w:p w14:paraId="4FFB8563"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Mossman River</w:t>
            </w:r>
          </w:p>
        </w:tc>
        <w:tc>
          <w:tcPr>
            <w:tcW w:w="875" w:type="dxa"/>
            <w:tcBorders>
              <w:top w:val="nil"/>
              <w:left w:val="nil"/>
              <w:bottom w:val="nil"/>
              <w:right w:val="nil"/>
            </w:tcBorders>
            <w:shd w:val="clear" w:color="auto" w:fill="auto"/>
            <w:noWrap/>
            <w:vAlign w:val="center"/>
            <w:hideMark/>
          </w:tcPr>
          <w:p w14:paraId="7F38FAA8"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09</w:t>
            </w:r>
          </w:p>
        </w:tc>
        <w:tc>
          <w:tcPr>
            <w:tcW w:w="1093" w:type="dxa"/>
            <w:tcBorders>
              <w:top w:val="nil"/>
              <w:left w:val="nil"/>
              <w:bottom w:val="nil"/>
              <w:right w:val="nil"/>
            </w:tcBorders>
            <w:shd w:val="clear" w:color="auto" w:fill="auto"/>
            <w:noWrap/>
            <w:vAlign w:val="center"/>
            <w:hideMark/>
          </w:tcPr>
          <w:p w14:paraId="47F4FB1D"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473 </w:t>
            </w:r>
          </w:p>
        </w:tc>
        <w:tc>
          <w:tcPr>
            <w:tcW w:w="2675" w:type="dxa"/>
            <w:tcBorders>
              <w:top w:val="nil"/>
              <w:left w:val="nil"/>
              <w:bottom w:val="nil"/>
              <w:right w:val="nil"/>
            </w:tcBorders>
            <w:shd w:val="clear" w:color="auto" w:fill="auto"/>
            <w:vAlign w:val="center"/>
            <w:hideMark/>
          </w:tcPr>
          <w:p w14:paraId="1C525996"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Mossman River at Mossman</w:t>
            </w:r>
          </w:p>
        </w:tc>
        <w:tc>
          <w:tcPr>
            <w:tcW w:w="1137" w:type="dxa"/>
            <w:tcBorders>
              <w:top w:val="nil"/>
              <w:left w:val="nil"/>
              <w:bottom w:val="nil"/>
              <w:right w:val="nil"/>
            </w:tcBorders>
            <w:shd w:val="clear" w:color="auto" w:fill="auto"/>
            <w:noWrap/>
            <w:vAlign w:val="center"/>
            <w:hideMark/>
          </w:tcPr>
          <w:p w14:paraId="1E437F00"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22</w:t>
            </w:r>
          </w:p>
        </w:tc>
        <w:tc>
          <w:tcPr>
            <w:tcW w:w="998" w:type="dxa"/>
            <w:tcBorders>
              <w:top w:val="nil"/>
              <w:left w:val="nil"/>
              <w:bottom w:val="nil"/>
              <w:right w:val="nil"/>
            </w:tcBorders>
            <w:shd w:val="clear" w:color="auto" w:fill="auto"/>
            <w:noWrap/>
            <w:vAlign w:val="center"/>
            <w:hideMark/>
          </w:tcPr>
          <w:p w14:paraId="1E6BDC9F"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4.5</w:t>
            </w:r>
          </w:p>
        </w:tc>
      </w:tr>
      <w:tr w:rsidR="003C176E" w:rsidRPr="003C176E" w14:paraId="4943FD4E" w14:textId="77777777" w:rsidTr="003C176E">
        <w:trPr>
          <w:trHeight w:val="255"/>
        </w:trPr>
        <w:tc>
          <w:tcPr>
            <w:tcW w:w="1038" w:type="dxa"/>
            <w:vMerge/>
            <w:tcBorders>
              <w:top w:val="nil"/>
              <w:left w:val="nil"/>
              <w:bottom w:val="single" w:sz="4" w:space="0" w:color="000000"/>
              <w:right w:val="nil"/>
            </w:tcBorders>
            <w:vAlign w:val="center"/>
            <w:hideMark/>
          </w:tcPr>
          <w:p w14:paraId="0F6BEFB3"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nil"/>
              <w:right w:val="nil"/>
            </w:tcBorders>
            <w:shd w:val="clear" w:color="auto" w:fill="auto"/>
            <w:noWrap/>
            <w:vAlign w:val="center"/>
            <w:hideMark/>
          </w:tcPr>
          <w:p w14:paraId="3AD76C9C"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Barron River</w:t>
            </w:r>
          </w:p>
        </w:tc>
        <w:tc>
          <w:tcPr>
            <w:tcW w:w="875" w:type="dxa"/>
            <w:tcBorders>
              <w:top w:val="nil"/>
              <w:left w:val="nil"/>
              <w:bottom w:val="nil"/>
              <w:right w:val="nil"/>
            </w:tcBorders>
            <w:shd w:val="clear" w:color="auto" w:fill="auto"/>
            <w:noWrap/>
            <w:vAlign w:val="center"/>
            <w:hideMark/>
          </w:tcPr>
          <w:p w14:paraId="756E7A8E"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10</w:t>
            </w:r>
          </w:p>
        </w:tc>
        <w:tc>
          <w:tcPr>
            <w:tcW w:w="1093" w:type="dxa"/>
            <w:tcBorders>
              <w:top w:val="nil"/>
              <w:left w:val="nil"/>
              <w:bottom w:val="nil"/>
              <w:right w:val="nil"/>
            </w:tcBorders>
            <w:shd w:val="clear" w:color="auto" w:fill="auto"/>
            <w:noWrap/>
            <w:vAlign w:val="center"/>
            <w:hideMark/>
          </w:tcPr>
          <w:p w14:paraId="2A608A48" w14:textId="5F99F159"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2188 </w:t>
            </w:r>
          </w:p>
        </w:tc>
        <w:tc>
          <w:tcPr>
            <w:tcW w:w="2675" w:type="dxa"/>
            <w:tcBorders>
              <w:top w:val="nil"/>
              <w:left w:val="nil"/>
              <w:bottom w:val="nil"/>
              <w:right w:val="nil"/>
            </w:tcBorders>
            <w:shd w:val="clear" w:color="auto" w:fill="auto"/>
            <w:vAlign w:val="center"/>
            <w:hideMark/>
          </w:tcPr>
          <w:p w14:paraId="54A5A6D3"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Barron River at Myola</w:t>
            </w:r>
          </w:p>
        </w:tc>
        <w:tc>
          <w:tcPr>
            <w:tcW w:w="1137" w:type="dxa"/>
            <w:tcBorders>
              <w:top w:val="nil"/>
              <w:left w:val="nil"/>
              <w:bottom w:val="nil"/>
              <w:right w:val="nil"/>
            </w:tcBorders>
            <w:shd w:val="clear" w:color="auto" w:fill="auto"/>
            <w:noWrap/>
            <w:vAlign w:val="center"/>
            <w:hideMark/>
          </w:tcPr>
          <w:p w14:paraId="71FDCF1B"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89</w:t>
            </w:r>
          </w:p>
        </w:tc>
        <w:tc>
          <w:tcPr>
            <w:tcW w:w="998" w:type="dxa"/>
            <w:tcBorders>
              <w:top w:val="nil"/>
              <w:left w:val="nil"/>
              <w:bottom w:val="nil"/>
              <w:right w:val="nil"/>
            </w:tcBorders>
            <w:shd w:val="clear" w:color="auto" w:fill="auto"/>
            <w:noWrap/>
            <w:vAlign w:val="center"/>
            <w:hideMark/>
          </w:tcPr>
          <w:p w14:paraId="30FF3293"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1</w:t>
            </w:r>
          </w:p>
        </w:tc>
      </w:tr>
      <w:tr w:rsidR="003C176E" w:rsidRPr="003C176E" w14:paraId="22640FF8" w14:textId="77777777" w:rsidTr="003C176E">
        <w:trPr>
          <w:trHeight w:val="709"/>
        </w:trPr>
        <w:tc>
          <w:tcPr>
            <w:tcW w:w="1038" w:type="dxa"/>
            <w:vMerge/>
            <w:tcBorders>
              <w:top w:val="nil"/>
              <w:left w:val="nil"/>
              <w:bottom w:val="single" w:sz="4" w:space="0" w:color="000000"/>
              <w:right w:val="nil"/>
            </w:tcBorders>
            <w:vAlign w:val="center"/>
            <w:hideMark/>
          </w:tcPr>
          <w:p w14:paraId="50597340"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nil"/>
              <w:right w:val="nil"/>
            </w:tcBorders>
            <w:shd w:val="clear" w:color="auto" w:fill="auto"/>
            <w:noWrap/>
            <w:vAlign w:val="center"/>
            <w:hideMark/>
          </w:tcPr>
          <w:p w14:paraId="12A736E5"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Mulgrave-Russell River</w:t>
            </w:r>
          </w:p>
        </w:tc>
        <w:tc>
          <w:tcPr>
            <w:tcW w:w="875" w:type="dxa"/>
            <w:tcBorders>
              <w:top w:val="nil"/>
              <w:left w:val="nil"/>
              <w:bottom w:val="nil"/>
              <w:right w:val="nil"/>
            </w:tcBorders>
            <w:shd w:val="clear" w:color="auto" w:fill="auto"/>
            <w:noWrap/>
            <w:vAlign w:val="center"/>
            <w:hideMark/>
          </w:tcPr>
          <w:p w14:paraId="33F19E19"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11</w:t>
            </w:r>
          </w:p>
        </w:tc>
        <w:tc>
          <w:tcPr>
            <w:tcW w:w="1093" w:type="dxa"/>
            <w:tcBorders>
              <w:top w:val="nil"/>
              <w:left w:val="nil"/>
              <w:bottom w:val="nil"/>
              <w:right w:val="nil"/>
            </w:tcBorders>
            <w:shd w:val="clear" w:color="auto" w:fill="auto"/>
            <w:noWrap/>
            <w:vAlign w:val="center"/>
            <w:hideMark/>
          </w:tcPr>
          <w:p w14:paraId="574AF3AE" w14:textId="580B06BA"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1983 </w:t>
            </w:r>
          </w:p>
        </w:tc>
        <w:tc>
          <w:tcPr>
            <w:tcW w:w="2675" w:type="dxa"/>
            <w:tcBorders>
              <w:top w:val="nil"/>
              <w:left w:val="nil"/>
              <w:bottom w:val="nil"/>
              <w:right w:val="nil"/>
            </w:tcBorders>
            <w:shd w:val="clear" w:color="auto" w:fill="auto"/>
            <w:vAlign w:val="center"/>
            <w:hideMark/>
          </w:tcPr>
          <w:p w14:paraId="717348CD"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Mulgrave River at Peets Bridge + Russell River at Bucklands</w:t>
            </w:r>
          </w:p>
        </w:tc>
        <w:tc>
          <w:tcPr>
            <w:tcW w:w="1137" w:type="dxa"/>
            <w:tcBorders>
              <w:top w:val="nil"/>
              <w:left w:val="nil"/>
              <w:bottom w:val="nil"/>
              <w:right w:val="nil"/>
            </w:tcBorders>
            <w:shd w:val="clear" w:color="auto" w:fill="auto"/>
            <w:noWrap/>
            <w:vAlign w:val="center"/>
            <w:hideMark/>
          </w:tcPr>
          <w:p w14:paraId="6EBCE492"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42</w:t>
            </w:r>
          </w:p>
        </w:tc>
        <w:tc>
          <w:tcPr>
            <w:tcW w:w="998" w:type="dxa"/>
            <w:tcBorders>
              <w:top w:val="nil"/>
              <w:left w:val="nil"/>
              <w:bottom w:val="nil"/>
              <w:right w:val="nil"/>
            </w:tcBorders>
            <w:shd w:val="clear" w:color="auto" w:fill="auto"/>
            <w:noWrap/>
            <w:vAlign w:val="center"/>
            <w:hideMark/>
          </w:tcPr>
          <w:p w14:paraId="5F9997DE"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2.4</w:t>
            </w:r>
          </w:p>
        </w:tc>
      </w:tr>
      <w:tr w:rsidR="003C176E" w:rsidRPr="003C176E" w14:paraId="2811D9DE" w14:textId="77777777" w:rsidTr="003C176E">
        <w:trPr>
          <w:trHeight w:val="675"/>
        </w:trPr>
        <w:tc>
          <w:tcPr>
            <w:tcW w:w="1038" w:type="dxa"/>
            <w:vMerge/>
            <w:tcBorders>
              <w:top w:val="nil"/>
              <w:left w:val="nil"/>
              <w:bottom w:val="single" w:sz="4" w:space="0" w:color="000000"/>
              <w:right w:val="nil"/>
            </w:tcBorders>
            <w:vAlign w:val="center"/>
            <w:hideMark/>
          </w:tcPr>
          <w:p w14:paraId="73C55B48"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nil"/>
              <w:right w:val="nil"/>
            </w:tcBorders>
            <w:shd w:val="clear" w:color="auto" w:fill="auto"/>
            <w:noWrap/>
            <w:vAlign w:val="center"/>
            <w:hideMark/>
          </w:tcPr>
          <w:p w14:paraId="754BD037"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Johnstone River</w:t>
            </w:r>
          </w:p>
        </w:tc>
        <w:tc>
          <w:tcPr>
            <w:tcW w:w="875" w:type="dxa"/>
            <w:tcBorders>
              <w:top w:val="nil"/>
              <w:left w:val="nil"/>
              <w:bottom w:val="nil"/>
              <w:right w:val="nil"/>
            </w:tcBorders>
            <w:shd w:val="clear" w:color="auto" w:fill="auto"/>
            <w:noWrap/>
            <w:vAlign w:val="center"/>
            <w:hideMark/>
          </w:tcPr>
          <w:p w14:paraId="787FBFF1"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12</w:t>
            </w:r>
          </w:p>
        </w:tc>
        <w:tc>
          <w:tcPr>
            <w:tcW w:w="1093" w:type="dxa"/>
            <w:tcBorders>
              <w:top w:val="nil"/>
              <w:left w:val="nil"/>
              <w:bottom w:val="nil"/>
              <w:right w:val="nil"/>
            </w:tcBorders>
            <w:shd w:val="clear" w:color="auto" w:fill="auto"/>
            <w:noWrap/>
            <w:vAlign w:val="center"/>
            <w:hideMark/>
          </w:tcPr>
          <w:p w14:paraId="57F38B64" w14:textId="2C29B6B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2325 </w:t>
            </w:r>
          </w:p>
        </w:tc>
        <w:tc>
          <w:tcPr>
            <w:tcW w:w="2675" w:type="dxa"/>
            <w:tcBorders>
              <w:top w:val="nil"/>
              <w:left w:val="nil"/>
              <w:bottom w:val="nil"/>
              <w:right w:val="nil"/>
            </w:tcBorders>
            <w:shd w:val="clear" w:color="auto" w:fill="auto"/>
            <w:vAlign w:val="center"/>
            <w:hideMark/>
          </w:tcPr>
          <w:p w14:paraId="35376B7F"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South Johnstone River at Upstream Central Mill + North Johnstone at Tung Oil</w:t>
            </w:r>
          </w:p>
        </w:tc>
        <w:tc>
          <w:tcPr>
            <w:tcW w:w="1137" w:type="dxa"/>
            <w:tcBorders>
              <w:top w:val="nil"/>
              <w:left w:val="nil"/>
              <w:bottom w:val="nil"/>
              <w:right w:val="nil"/>
            </w:tcBorders>
            <w:shd w:val="clear" w:color="auto" w:fill="auto"/>
            <w:noWrap/>
            <w:vAlign w:val="center"/>
            <w:hideMark/>
          </w:tcPr>
          <w:p w14:paraId="2A23BDC1"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57</w:t>
            </w:r>
          </w:p>
        </w:tc>
        <w:tc>
          <w:tcPr>
            <w:tcW w:w="998" w:type="dxa"/>
            <w:tcBorders>
              <w:top w:val="nil"/>
              <w:left w:val="nil"/>
              <w:bottom w:val="nil"/>
              <w:right w:val="nil"/>
            </w:tcBorders>
            <w:shd w:val="clear" w:color="auto" w:fill="auto"/>
            <w:noWrap/>
            <w:vAlign w:val="center"/>
            <w:hideMark/>
          </w:tcPr>
          <w:p w14:paraId="38336E0E"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8</w:t>
            </w:r>
          </w:p>
        </w:tc>
      </w:tr>
      <w:tr w:rsidR="003C176E" w:rsidRPr="003C176E" w14:paraId="4A4ACC1C" w14:textId="77777777" w:rsidTr="003C176E">
        <w:trPr>
          <w:trHeight w:val="255"/>
        </w:trPr>
        <w:tc>
          <w:tcPr>
            <w:tcW w:w="1038" w:type="dxa"/>
            <w:vMerge/>
            <w:tcBorders>
              <w:top w:val="nil"/>
              <w:left w:val="nil"/>
              <w:bottom w:val="single" w:sz="4" w:space="0" w:color="000000"/>
              <w:right w:val="nil"/>
            </w:tcBorders>
            <w:vAlign w:val="center"/>
            <w:hideMark/>
          </w:tcPr>
          <w:p w14:paraId="4FDFD7C3"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nil"/>
              <w:right w:val="nil"/>
            </w:tcBorders>
            <w:shd w:val="clear" w:color="auto" w:fill="auto"/>
            <w:noWrap/>
            <w:vAlign w:val="center"/>
            <w:hideMark/>
          </w:tcPr>
          <w:p w14:paraId="596543EE"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Tully River</w:t>
            </w:r>
          </w:p>
        </w:tc>
        <w:tc>
          <w:tcPr>
            <w:tcW w:w="875" w:type="dxa"/>
            <w:tcBorders>
              <w:top w:val="nil"/>
              <w:left w:val="nil"/>
              <w:bottom w:val="nil"/>
              <w:right w:val="nil"/>
            </w:tcBorders>
            <w:shd w:val="clear" w:color="auto" w:fill="auto"/>
            <w:noWrap/>
            <w:vAlign w:val="center"/>
            <w:hideMark/>
          </w:tcPr>
          <w:p w14:paraId="1CEBF77A"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13</w:t>
            </w:r>
          </w:p>
        </w:tc>
        <w:tc>
          <w:tcPr>
            <w:tcW w:w="1093" w:type="dxa"/>
            <w:tcBorders>
              <w:top w:val="nil"/>
              <w:left w:val="nil"/>
              <w:bottom w:val="nil"/>
              <w:right w:val="nil"/>
            </w:tcBorders>
            <w:shd w:val="clear" w:color="auto" w:fill="auto"/>
            <w:noWrap/>
            <w:vAlign w:val="center"/>
            <w:hideMark/>
          </w:tcPr>
          <w:p w14:paraId="2381BA05" w14:textId="1F8660D9"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1683 </w:t>
            </w:r>
          </w:p>
        </w:tc>
        <w:tc>
          <w:tcPr>
            <w:tcW w:w="2675" w:type="dxa"/>
            <w:tcBorders>
              <w:top w:val="nil"/>
              <w:left w:val="nil"/>
              <w:bottom w:val="nil"/>
              <w:right w:val="nil"/>
            </w:tcBorders>
            <w:shd w:val="clear" w:color="auto" w:fill="auto"/>
            <w:vAlign w:val="center"/>
            <w:hideMark/>
          </w:tcPr>
          <w:p w14:paraId="42CA1C38"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Tully River at Euramo</w:t>
            </w:r>
          </w:p>
        </w:tc>
        <w:tc>
          <w:tcPr>
            <w:tcW w:w="1137" w:type="dxa"/>
            <w:tcBorders>
              <w:top w:val="nil"/>
              <w:left w:val="nil"/>
              <w:bottom w:val="nil"/>
              <w:right w:val="nil"/>
            </w:tcBorders>
            <w:shd w:val="clear" w:color="auto" w:fill="auto"/>
            <w:noWrap/>
            <w:vAlign w:val="center"/>
            <w:hideMark/>
          </w:tcPr>
          <w:p w14:paraId="5EA97858"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86</w:t>
            </w:r>
          </w:p>
        </w:tc>
        <w:tc>
          <w:tcPr>
            <w:tcW w:w="998" w:type="dxa"/>
            <w:tcBorders>
              <w:top w:val="nil"/>
              <w:left w:val="nil"/>
              <w:bottom w:val="nil"/>
              <w:right w:val="nil"/>
            </w:tcBorders>
            <w:shd w:val="clear" w:color="auto" w:fill="auto"/>
            <w:noWrap/>
            <w:vAlign w:val="center"/>
            <w:hideMark/>
          </w:tcPr>
          <w:p w14:paraId="267AA64E"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2</w:t>
            </w:r>
          </w:p>
        </w:tc>
      </w:tr>
      <w:tr w:rsidR="003C176E" w:rsidRPr="003C176E" w14:paraId="1C598B6D" w14:textId="77777777" w:rsidTr="003C176E">
        <w:trPr>
          <w:trHeight w:val="255"/>
        </w:trPr>
        <w:tc>
          <w:tcPr>
            <w:tcW w:w="1038" w:type="dxa"/>
            <w:vMerge/>
            <w:tcBorders>
              <w:top w:val="nil"/>
              <w:left w:val="nil"/>
              <w:bottom w:val="single" w:sz="4" w:space="0" w:color="000000"/>
              <w:right w:val="nil"/>
            </w:tcBorders>
            <w:vAlign w:val="center"/>
            <w:hideMark/>
          </w:tcPr>
          <w:p w14:paraId="32853CD8"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nil"/>
              <w:right w:val="nil"/>
            </w:tcBorders>
            <w:shd w:val="clear" w:color="auto" w:fill="auto"/>
            <w:noWrap/>
            <w:vAlign w:val="center"/>
            <w:hideMark/>
          </w:tcPr>
          <w:p w14:paraId="3C7BE8CF"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Murray River</w:t>
            </w:r>
          </w:p>
        </w:tc>
        <w:tc>
          <w:tcPr>
            <w:tcW w:w="875" w:type="dxa"/>
            <w:tcBorders>
              <w:top w:val="nil"/>
              <w:left w:val="nil"/>
              <w:bottom w:val="nil"/>
              <w:right w:val="nil"/>
            </w:tcBorders>
            <w:shd w:val="clear" w:color="auto" w:fill="auto"/>
            <w:noWrap/>
            <w:vAlign w:val="center"/>
            <w:hideMark/>
          </w:tcPr>
          <w:p w14:paraId="789F2BD5"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14</w:t>
            </w:r>
          </w:p>
        </w:tc>
        <w:tc>
          <w:tcPr>
            <w:tcW w:w="1093" w:type="dxa"/>
            <w:tcBorders>
              <w:top w:val="nil"/>
              <w:left w:val="nil"/>
              <w:bottom w:val="nil"/>
              <w:right w:val="nil"/>
            </w:tcBorders>
            <w:shd w:val="clear" w:color="auto" w:fill="auto"/>
            <w:noWrap/>
            <w:vAlign w:val="center"/>
            <w:hideMark/>
          </w:tcPr>
          <w:p w14:paraId="0D617408" w14:textId="0829F871"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1107 </w:t>
            </w:r>
          </w:p>
        </w:tc>
        <w:tc>
          <w:tcPr>
            <w:tcW w:w="2675" w:type="dxa"/>
            <w:tcBorders>
              <w:top w:val="nil"/>
              <w:left w:val="nil"/>
              <w:bottom w:val="nil"/>
              <w:right w:val="nil"/>
            </w:tcBorders>
            <w:shd w:val="clear" w:color="auto" w:fill="auto"/>
            <w:vAlign w:val="center"/>
            <w:hideMark/>
          </w:tcPr>
          <w:p w14:paraId="6EAD0EE0"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Murray River at Upper Murray</w:t>
            </w:r>
          </w:p>
        </w:tc>
        <w:tc>
          <w:tcPr>
            <w:tcW w:w="1137" w:type="dxa"/>
            <w:tcBorders>
              <w:top w:val="nil"/>
              <w:left w:val="nil"/>
              <w:bottom w:val="nil"/>
              <w:right w:val="nil"/>
            </w:tcBorders>
            <w:shd w:val="clear" w:color="auto" w:fill="auto"/>
            <w:noWrap/>
            <w:vAlign w:val="center"/>
            <w:hideMark/>
          </w:tcPr>
          <w:p w14:paraId="00209B85"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4</w:t>
            </w:r>
          </w:p>
        </w:tc>
        <w:tc>
          <w:tcPr>
            <w:tcW w:w="998" w:type="dxa"/>
            <w:tcBorders>
              <w:top w:val="nil"/>
              <w:left w:val="nil"/>
              <w:bottom w:val="nil"/>
              <w:right w:val="nil"/>
            </w:tcBorders>
            <w:shd w:val="clear" w:color="auto" w:fill="auto"/>
            <w:noWrap/>
            <w:vAlign w:val="center"/>
            <w:hideMark/>
          </w:tcPr>
          <w:p w14:paraId="7DFADF68"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7.1</w:t>
            </w:r>
          </w:p>
        </w:tc>
      </w:tr>
      <w:tr w:rsidR="003C176E" w:rsidRPr="003C176E" w14:paraId="2127D2BD" w14:textId="77777777" w:rsidTr="003C176E">
        <w:trPr>
          <w:trHeight w:val="255"/>
        </w:trPr>
        <w:tc>
          <w:tcPr>
            <w:tcW w:w="1038" w:type="dxa"/>
            <w:vMerge/>
            <w:tcBorders>
              <w:top w:val="nil"/>
              <w:left w:val="nil"/>
              <w:bottom w:val="single" w:sz="4" w:space="0" w:color="000000"/>
              <w:right w:val="nil"/>
            </w:tcBorders>
            <w:vAlign w:val="center"/>
            <w:hideMark/>
          </w:tcPr>
          <w:p w14:paraId="32469304"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single" w:sz="4" w:space="0" w:color="auto"/>
              <w:right w:val="nil"/>
            </w:tcBorders>
            <w:shd w:val="clear" w:color="auto" w:fill="auto"/>
            <w:noWrap/>
            <w:vAlign w:val="center"/>
            <w:hideMark/>
          </w:tcPr>
          <w:p w14:paraId="5882BFB1"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Herbert River</w:t>
            </w:r>
          </w:p>
        </w:tc>
        <w:tc>
          <w:tcPr>
            <w:tcW w:w="875" w:type="dxa"/>
            <w:tcBorders>
              <w:top w:val="nil"/>
              <w:left w:val="nil"/>
              <w:bottom w:val="single" w:sz="4" w:space="0" w:color="auto"/>
              <w:right w:val="nil"/>
            </w:tcBorders>
            <w:shd w:val="clear" w:color="auto" w:fill="auto"/>
            <w:noWrap/>
            <w:vAlign w:val="center"/>
            <w:hideMark/>
          </w:tcPr>
          <w:p w14:paraId="2B00CED5"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16</w:t>
            </w:r>
          </w:p>
        </w:tc>
        <w:tc>
          <w:tcPr>
            <w:tcW w:w="1093" w:type="dxa"/>
            <w:tcBorders>
              <w:top w:val="nil"/>
              <w:left w:val="nil"/>
              <w:bottom w:val="single" w:sz="4" w:space="0" w:color="auto"/>
              <w:right w:val="nil"/>
            </w:tcBorders>
            <w:shd w:val="clear" w:color="auto" w:fill="auto"/>
            <w:noWrap/>
            <w:vAlign w:val="center"/>
            <w:hideMark/>
          </w:tcPr>
          <w:p w14:paraId="590B7993" w14:textId="3D941503"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9844 </w:t>
            </w:r>
          </w:p>
        </w:tc>
        <w:tc>
          <w:tcPr>
            <w:tcW w:w="2675" w:type="dxa"/>
            <w:tcBorders>
              <w:top w:val="nil"/>
              <w:left w:val="nil"/>
              <w:bottom w:val="single" w:sz="4" w:space="0" w:color="auto"/>
              <w:right w:val="nil"/>
            </w:tcBorders>
            <w:shd w:val="clear" w:color="auto" w:fill="auto"/>
            <w:vAlign w:val="center"/>
            <w:hideMark/>
          </w:tcPr>
          <w:p w14:paraId="2843DF16"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Herbert River at Ingham</w:t>
            </w:r>
          </w:p>
        </w:tc>
        <w:tc>
          <w:tcPr>
            <w:tcW w:w="1137" w:type="dxa"/>
            <w:tcBorders>
              <w:top w:val="nil"/>
              <w:left w:val="nil"/>
              <w:bottom w:val="single" w:sz="4" w:space="0" w:color="auto"/>
              <w:right w:val="nil"/>
            </w:tcBorders>
            <w:shd w:val="clear" w:color="auto" w:fill="auto"/>
            <w:noWrap/>
            <w:vAlign w:val="center"/>
            <w:hideMark/>
          </w:tcPr>
          <w:p w14:paraId="4ED20AEF"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87</w:t>
            </w:r>
          </w:p>
        </w:tc>
        <w:tc>
          <w:tcPr>
            <w:tcW w:w="998" w:type="dxa"/>
            <w:tcBorders>
              <w:top w:val="nil"/>
              <w:left w:val="nil"/>
              <w:bottom w:val="single" w:sz="4" w:space="0" w:color="auto"/>
              <w:right w:val="nil"/>
            </w:tcBorders>
            <w:shd w:val="clear" w:color="auto" w:fill="auto"/>
            <w:noWrap/>
            <w:vAlign w:val="center"/>
            <w:hideMark/>
          </w:tcPr>
          <w:p w14:paraId="6AFA58A6"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1</w:t>
            </w:r>
          </w:p>
        </w:tc>
      </w:tr>
      <w:tr w:rsidR="003C176E" w:rsidRPr="003C176E" w14:paraId="2C27D999" w14:textId="77777777" w:rsidTr="003C176E">
        <w:trPr>
          <w:trHeight w:val="255"/>
        </w:trPr>
        <w:tc>
          <w:tcPr>
            <w:tcW w:w="1038" w:type="dxa"/>
            <w:vMerge w:val="restart"/>
            <w:tcBorders>
              <w:top w:val="nil"/>
              <w:left w:val="nil"/>
              <w:bottom w:val="single" w:sz="4" w:space="0" w:color="000000"/>
              <w:right w:val="nil"/>
            </w:tcBorders>
            <w:shd w:val="clear" w:color="auto" w:fill="auto"/>
            <w:vAlign w:val="center"/>
            <w:hideMark/>
          </w:tcPr>
          <w:p w14:paraId="0FCC6F02" w14:textId="77777777" w:rsidR="003C176E" w:rsidRPr="003C176E" w:rsidRDefault="003C176E" w:rsidP="003C176E">
            <w:pPr>
              <w:spacing w:before="0" w:after="0"/>
              <w:jc w:val="center"/>
              <w:rPr>
                <w:rFonts w:cs="Arial"/>
                <w:b/>
                <w:bCs/>
                <w:sz w:val="16"/>
                <w:szCs w:val="16"/>
                <w:lang w:val="en-AU" w:eastAsia="en-AU"/>
              </w:rPr>
            </w:pPr>
            <w:r w:rsidRPr="003C176E">
              <w:rPr>
                <w:rFonts w:cs="Arial"/>
                <w:b/>
                <w:bCs/>
                <w:sz w:val="16"/>
                <w:szCs w:val="16"/>
                <w:lang w:val="en-AU" w:eastAsia="en-AU"/>
              </w:rPr>
              <w:t>Burdekin</w:t>
            </w:r>
          </w:p>
        </w:tc>
        <w:tc>
          <w:tcPr>
            <w:tcW w:w="1684" w:type="dxa"/>
            <w:tcBorders>
              <w:top w:val="nil"/>
              <w:left w:val="nil"/>
              <w:bottom w:val="nil"/>
              <w:right w:val="nil"/>
            </w:tcBorders>
            <w:shd w:val="clear" w:color="auto" w:fill="auto"/>
            <w:noWrap/>
            <w:vAlign w:val="center"/>
            <w:hideMark/>
          </w:tcPr>
          <w:p w14:paraId="30CB6B1B"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Black River</w:t>
            </w:r>
          </w:p>
        </w:tc>
        <w:tc>
          <w:tcPr>
            <w:tcW w:w="875" w:type="dxa"/>
            <w:tcBorders>
              <w:top w:val="nil"/>
              <w:left w:val="nil"/>
              <w:bottom w:val="nil"/>
              <w:right w:val="nil"/>
            </w:tcBorders>
            <w:shd w:val="clear" w:color="auto" w:fill="auto"/>
            <w:noWrap/>
            <w:vAlign w:val="center"/>
            <w:hideMark/>
          </w:tcPr>
          <w:p w14:paraId="06D8BA50"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17</w:t>
            </w:r>
          </w:p>
        </w:tc>
        <w:tc>
          <w:tcPr>
            <w:tcW w:w="1093" w:type="dxa"/>
            <w:tcBorders>
              <w:top w:val="nil"/>
              <w:left w:val="nil"/>
              <w:bottom w:val="nil"/>
              <w:right w:val="nil"/>
            </w:tcBorders>
            <w:shd w:val="clear" w:color="auto" w:fill="auto"/>
            <w:noWrap/>
            <w:vAlign w:val="center"/>
            <w:hideMark/>
          </w:tcPr>
          <w:p w14:paraId="437037D3" w14:textId="6A2F3835"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1057 </w:t>
            </w:r>
          </w:p>
        </w:tc>
        <w:tc>
          <w:tcPr>
            <w:tcW w:w="2675" w:type="dxa"/>
            <w:tcBorders>
              <w:top w:val="nil"/>
              <w:left w:val="nil"/>
              <w:bottom w:val="nil"/>
              <w:right w:val="nil"/>
            </w:tcBorders>
            <w:shd w:val="clear" w:color="auto" w:fill="auto"/>
            <w:vAlign w:val="center"/>
            <w:hideMark/>
          </w:tcPr>
          <w:p w14:paraId="431A6C4C"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Black River at Bruce Highway</w:t>
            </w:r>
          </w:p>
        </w:tc>
        <w:tc>
          <w:tcPr>
            <w:tcW w:w="1137" w:type="dxa"/>
            <w:tcBorders>
              <w:top w:val="nil"/>
              <w:left w:val="nil"/>
              <w:bottom w:val="nil"/>
              <w:right w:val="nil"/>
            </w:tcBorders>
            <w:shd w:val="clear" w:color="auto" w:fill="auto"/>
            <w:noWrap/>
            <w:vAlign w:val="center"/>
            <w:hideMark/>
          </w:tcPr>
          <w:p w14:paraId="67B986DC"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24</w:t>
            </w:r>
          </w:p>
        </w:tc>
        <w:tc>
          <w:tcPr>
            <w:tcW w:w="998" w:type="dxa"/>
            <w:tcBorders>
              <w:top w:val="nil"/>
              <w:left w:val="nil"/>
              <w:bottom w:val="nil"/>
              <w:right w:val="nil"/>
            </w:tcBorders>
            <w:shd w:val="clear" w:color="auto" w:fill="auto"/>
            <w:noWrap/>
            <w:vAlign w:val="center"/>
            <w:hideMark/>
          </w:tcPr>
          <w:p w14:paraId="53778B4D"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4.1</w:t>
            </w:r>
          </w:p>
        </w:tc>
      </w:tr>
      <w:tr w:rsidR="003C176E" w:rsidRPr="003C176E" w14:paraId="302D801B" w14:textId="77777777" w:rsidTr="003C176E">
        <w:trPr>
          <w:trHeight w:val="255"/>
        </w:trPr>
        <w:tc>
          <w:tcPr>
            <w:tcW w:w="1038" w:type="dxa"/>
            <w:vMerge/>
            <w:tcBorders>
              <w:top w:val="nil"/>
              <w:left w:val="nil"/>
              <w:bottom w:val="single" w:sz="4" w:space="0" w:color="000000"/>
              <w:right w:val="nil"/>
            </w:tcBorders>
            <w:vAlign w:val="center"/>
            <w:hideMark/>
          </w:tcPr>
          <w:p w14:paraId="0FD38725"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nil"/>
              <w:right w:val="nil"/>
            </w:tcBorders>
            <w:shd w:val="clear" w:color="auto" w:fill="auto"/>
            <w:noWrap/>
            <w:vAlign w:val="center"/>
            <w:hideMark/>
          </w:tcPr>
          <w:p w14:paraId="40F451A3"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Ross River</w:t>
            </w:r>
          </w:p>
        </w:tc>
        <w:tc>
          <w:tcPr>
            <w:tcW w:w="875" w:type="dxa"/>
            <w:tcBorders>
              <w:top w:val="nil"/>
              <w:left w:val="nil"/>
              <w:bottom w:val="nil"/>
              <w:right w:val="nil"/>
            </w:tcBorders>
            <w:shd w:val="clear" w:color="auto" w:fill="auto"/>
            <w:noWrap/>
            <w:vAlign w:val="center"/>
            <w:hideMark/>
          </w:tcPr>
          <w:p w14:paraId="77ECA0B8"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18</w:t>
            </w:r>
          </w:p>
        </w:tc>
        <w:tc>
          <w:tcPr>
            <w:tcW w:w="1093" w:type="dxa"/>
            <w:tcBorders>
              <w:top w:val="nil"/>
              <w:left w:val="nil"/>
              <w:bottom w:val="nil"/>
              <w:right w:val="nil"/>
            </w:tcBorders>
            <w:shd w:val="clear" w:color="auto" w:fill="auto"/>
            <w:noWrap/>
            <w:vAlign w:val="center"/>
            <w:hideMark/>
          </w:tcPr>
          <w:p w14:paraId="4BDEB020" w14:textId="2ACA422B"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1707 </w:t>
            </w:r>
          </w:p>
        </w:tc>
        <w:tc>
          <w:tcPr>
            <w:tcW w:w="2675" w:type="dxa"/>
            <w:tcBorders>
              <w:top w:val="nil"/>
              <w:left w:val="nil"/>
              <w:bottom w:val="nil"/>
              <w:right w:val="nil"/>
            </w:tcBorders>
            <w:shd w:val="clear" w:color="auto" w:fill="auto"/>
            <w:vAlign w:val="center"/>
            <w:hideMark/>
          </w:tcPr>
          <w:p w14:paraId="39178A13"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Haughton River at Powerline*</w:t>
            </w:r>
          </w:p>
        </w:tc>
        <w:tc>
          <w:tcPr>
            <w:tcW w:w="1137" w:type="dxa"/>
            <w:tcBorders>
              <w:top w:val="nil"/>
              <w:left w:val="nil"/>
              <w:bottom w:val="nil"/>
              <w:right w:val="nil"/>
            </w:tcBorders>
            <w:shd w:val="clear" w:color="auto" w:fill="auto"/>
            <w:noWrap/>
            <w:vAlign w:val="center"/>
            <w:hideMark/>
          </w:tcPr>
          <w:p w14:paraId="5718DB8F"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0</w:t>
            </w:r>
          </w:p>
        </w:tc>
        <w:tc>
          <w:tcPr>
            <w:tcW w:w="998" w:type="dxa"/>
            <w:tcBorders>
              <w:top w:val="nil"/>
              <w:left w:val="nil"/>
              <w:bottom w:val="nil"/>
              <w:right w:val="nil"/>
            </w:tcBorders>
            <w:shd w:val="clear" w:color="auto" w:fill="auto"/>
            <w:noWrap/>
            <w:vAlign w:val="center"/>
            <w:hideMark/>
          </w:tcPr>
          <w:p w14:paraId="6FABE2ED"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0.8</w:t>
            </w:r>
          </w:p>
        </w:tc>
      </w:tr>
      <w:tr w:rsidR="003C176E" w:rsidRPr="003C176E" w14:paraId="39D38A53" w14:textId="77777777" w:rsidTr="003C176E">
        <w:trPr>
          <w:trHeight w:val="255"/>
        </w:trPr>
        <w:tc>
          <w:tcPr>
            <w:tcW w:w="1038" w:type="dxa"/>
            <w:vMerge/>
            <w:tcBorders>
              <w:top w:val="nil"/>
              <w:left w:val="nil"/>
              <w:bottom w:val="single" w:sz="4" w:space="0" w:color="000000"/>
              <w:right w:val="nil"/>
            </w:tcBorders>
            <w:vAlign w:val="center"/>
            <w:hideMark/>
          </w:tcPr>
          <w:p w14:paraId="5C9855C3"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nil"/>
              <w:right w:val="nil"/>
            </w:tcBorders>
            <w:shd w:val="clear" w:color="auto" w:fill="auto"/>
            <w:noWrap/>
            <w:vAlign w:val="center"/>
            <w:hideMark/>
          </w:tcPr>
          <w:p w14:paraId="5B1EFE64"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Haughton River</w:t>
            </w:r>
          </w:p>
        </w:tc>
        <w:tc>
          <w:tcPr>
            <w:tcW w:w="875" w:type="dxa"/>
            <w:tcBorders>
              <w:top w:val="nil"/>
              <w:left w:val="nil"/>
              <w:bottom w:val="nil"/>
              <w:right w:val="nil"/>
            </w:tcBorders>
            <w:shd w:val="clear" w:color="auto" w:fill="auto"/>
            <w:noWrap/>
            <w:vAlign w:val="center"/>
            <w:hideMark/>
          </w:tcPr>
          <w:p w14:paraId="4F123963"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19</w:t>
            </w:r>
          </w:p>
        </w:tc>
        <w:tc>
          <w:tcPr>
            <w:tcW w:w="1093" w:type="dxa"/>
            <w:tcBorders>
              <w:top w:val="nil"/>
              <w:left w:val="nil"/>
              <w:bottom w:val="nil"/>
              <w:right w:val="nil"/>
            </w:tcBorders>
            <w:shd w:val="clear" w:color="auto" w:fill="auto"/>
            <w:noWrap/>
            <w:vAlign w:val="center"/>
            <w:hideMark/>
          </w:tcPr>
          <w:p w14:paraId="09307CDC" w14:textId="4A432BEC"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4051 </w:t>
            </w:r>
          </w:p>
        </w:tc>
        <w:tc>
          <w:tcPr>
            <w:tcW w:w="2675" w:type="dxa"/>
            <w:tcBorders>
              <w:top w:val="nil"/>
              <w:left w:val="nil"/>
              <w:bottom w:val="nil"/>
              <w:right w:val="nil"/>
            </w:tcBorders>
            <w:shd w:val="clear" w:color="auto" w:fill="auto"/>
            <w:vAlign w:val="center"/>
            <w:hideMark/>
          </w:tcPr>
          <w:p w14:paraId="2432BAFF"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Haughton River at Powerline</w:t>
            </w:r>
          </w:p>
        </w:tc>
        <w:tc>
          <w:tcPr>
            <w:tcW w:w="1137" w:type="dxa"/>
            <w:tcBorders>
              <w:top w:val="nil"/>
              <w:left w:val="nil"/>
              <w:bottom w:val="nil"/>
              <w:right w:val="nil"/>
            </w:tcBorders>
            <w:shd w:val="clear" w:color="auto" w:fill="auto"/>
            <w:noWrap/>
            <w:vAlign w:val="center"/>
            <w:hideMark/>
          </w:tcPr>
          <w:p w14:paraId="493C8F85"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44</w:t>
            </w:r>
          </w:p>
        </w:tc>
        <w:tc>
          <w:tcPr>
            <w:tcW w:w="998" w:type="dxa"/>
            <w:tcBorders>
              <w:top w:val="nil"/>
              <w:left w:val="nil"/>
              <w:bottom w:val="nil"/>
              <w:right w:val="nil"/>
            </w:tcBorders>
            <w:shd w:val="clear" w:color="auto" w:fill="auto"/>
            <w:noWrap/>
            <w:vAlign w:val="center"/>
            <w:hideMark/>
          </w:tcPr>
          <w:p w14:paraId="335AB4B6"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2.3</w:t>
            </w:r>
          </w:p>
        </w:tc>
      </w:tr>
      <w:tr w:rsidR="003C176E" w:rsidRPr="003C176E" w14:paraId="656CC652" w14:textId="77777777" w:rsidTr="003C176E">
        <w:trPr>
          <w:trHeight w:val="255"/>
        </w:trPr>
        <w:tc>
          <w:tcPr>
            <w:tcW w:w="1038" w:type="dxa"/>
            <w:vMerge/>
            <w:tcBorders>
              <w:top w:val="nil"/>
              <w:left w:val="nil"/>
              <w:bottom w:val="single" w:sz="4" w:space="0" w:color="000000"/>
              <w:right w:val="nil"/>
            </w:tcBorders>
            <w:vAlign w:val="center"/>
            <w:hideMark/>
          </w:tcPr>
          <w:p w14:paraId="036E74B0"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nil"/>
              <w:right w:val="nil"/>
            </w:tcBorders>
            <w:shd w:val="clear" w:color="auto" w:fill="auto"/>
            <w:noWrap/>
            <w:vAlign w:val="center"/>
            <w:hideMark/>
          </w:tcPr>
          <w:p w14:paraId="3F7F31F2"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Burdekin River</w:t>
            </w:r>
          </w:p>
        </w:tc>
        <w:tc>
          <w:tcPr>
            <w:tcW w:w="875" w:type="dxa"/>
            <w:tcBorders>
              <w:top w:val="nil"/>
              <w:left w:val="nil"/>
              <w:bottom w:val="nil"/>
              <w:right w:val="nil"/>
            </w:tcBorders>
            <w:shd w:val="clear" w:color="auto" w:fill="auto"/>
            <w:noWrap/>
            <w:vAlign w:val="center"/>
            <w:hideMark/>
          </w:tcPr>
          <w:p w14:paraId="0DABD8A0"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20</w:t>
            </w:r>
          </w:p>
        </w:tc>
        <w:tc>
          <w:tcPr>
            <w:tcW w:w="1093" w:type="dxa"/>
            <w:tcBorders>
              <w:top w:val="nil"/>
              <w:left w:val="nil"/>
              <w:bottom w:val="nil"/>
              <w:right w:val="nil"/>
            </w:tcBorders>
            <w:shd w:val="clear" w:color="auto" w:fill="auto"/>
            <w:noWrap/>
            <w:vAlign w:val="center"/>
            <w:hideMark/>
          </w:tcPr>
          <w:p w14:paraId="14A21F16"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130,120 </w:t>
            </w:r>
          </w:p>
        </w:tc>
        <w:tc>
          <w:tcPr>
            <w:tcW w:w="2675" w:type="dxa"/>
            <w:tcBorders>
              <w:top w:val="nil"/>
              <w:left w:val="nil"/>
              <w:bottom w:val="nil"/>
              <w:right w:val="nil"/>
            </w:tcBorders>
            <w:shd w:val="clear" w:color="auto" w:fill="auto"/>
            <w:vAlign w:val="center"/>
            <w:hideMark/>
          </w:tcPr>
          <w:p w14:paraId="2A8F41DF"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Burdekin River at Clare</w:t>
            </w:r>
          </w:p>
        </w:tc>
        <w:tc>
          <w:tcPr>
            <w:tcW w:w="1137" w:type="dxa"/>
            <w:tcBorders>
              <w:top w:val="nil"/>
              <w:left w:val="nil"/>
              <w:bottom w:val="nil"/>
              <w:right w:val="nil"/>
            </w:tcBorders>
            <w:shd w:val="clear" w:color="auto" w:fill="auto"/>
            <w:noWrap/>
            <w:vAlign w:val="center"/>
            <w:hideMark/>
          </w:tcPr>
          <w:p w14:paraId="54DEC84D"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00</w:t>
            </w:r>
          </w:p>
        </w:tc>
        <w:tc>
          <w:tcPr>
            <w:tcW w:w="998" w:type="dxa"/>
            <w:tcBorders>
              <w:top w:val="nil"/>
              <w:left w:val="nil"/>
              <w:bottom w:val="nil"/>
              <w:right w:val="nil"/>
            </w:tcBorders>
            <w:shd w:val="clear" w:color="auto" w:fill="auto"/>
            <w:noWrap/>
            <w:vAlign w:val="center"/>
            <w:hideMark/>
          </w:tcPr>
          <w:p w14:paraId="01B705F9"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0</w:t>
            </w:r>
          </w:p>
        </w:tc>
      </w:tr>
      <w:tr w:rsidR="003C176E" w:rsidRPr="003C176E" w14:paraId="0E5CBB94" w14:textId="77777777" w:rsidTr="003C176E">
        <w:trPr>
          <w:trHeight w:val="255"/>
        </w:trPr>
        <w:tc>
          <w:tcPr>
            <w:tcW w:w="1038" w:type="dxa"/>
            <w:vMerge/>
            <w:tcBorders>
              <w:top w:val="nil"/>
              <w:left w:val="nil"/>
              <w:bottom w:val="single" w:sz="4" w:space="0" w:color="000000"/>
              <w:right w:val="nil"/>
            </w:tcBorders>
            <w:vAlign w:val="center"/>
            <w:hideMark/>
          </w:tcPr>
          <w:p w14:paraId="19011FB8"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single" w:sz="4" w:space="0" w:color="auto"/>
              <w:right w:val="nil"/>
            </w:tcBorders>
            <w:shd w:val="clear" w:color="auto" w:fill="auto"/>
            <w:noWrap/>
            <w:vAlign w:val="center"/>
            <w:hideMark/>
          </w:tcPr>
          <w:p w14:paraId="5B2A9DD9"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Don River</w:t>
            </w:r>
          </w:p>
        </w:tc>
        <w:tc>
          <w:tcPr>
            <w:tcW w:w="875" w:type="dxa"/>
            <w:tcBorders>
              <w:top w:val="nil"/>
              <w:left w:val="nil"/>
              <w:bottom w:val="single" w:sz="4" w:space="0" w:color="auto"/>
              <w:right w:val="nil"/>
            </w:tcBorders>
            <w:shd w:val="clear" w:color="auto" w:fill="auto"/>
            <w:noWrap/>
            <w:vAlign w:val="center"/>
            <w:hideMark/>
          </w:tcPr>
          <w:p w14:paraId="0CF67D07"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21</w:t>
            </w:r>
          </w:p>
        </w:tc>
        <w:tc>
          <w:tcPr>
            <w:tcW w:w="1093" w:type="dxa"/>
            <w:tcBorders>
              <w:top w:val="nil"/>
              <w:left w:val="nil"/>
              <w:bottom w:val="single" w:sz="4" w:space="0" w:color="auto"/>
              <w:right w:val="nil"/>
            </w:tcBorders>
            <w:shd w:val="clear" w:color="auto" w:fill="auto"/>
            <w:noWrap/>
            <w:vAlign w:val="center"/>
            <w:hideMark/>
          </w:tcPr>
          <w:p w14:paraId="67273E4C" w14:textId="204D1F59"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3736 </w:t>
            </w:r>
          </w:p>
        </w:tc>
        <w:tc>
          <w:tcPr>
            <w:tcW w:w="2675" w:type="dxa"/>
            <w:tcBorders>
              <w:top w:val="nil"/>
              <w:left w:val="nil"/>
              <w:bottom w:val="single" w:sz="4" w:space="0" w:color="auto"/>
              <w:right w:val="nil"/>
            </w:tcBorders>
            <w:shd w:val="clear" w:color="auto" w:fill="auto"/>
            <w:vAlign w:val="center"/>
            <w:hideMark/>
          </w:tcPr>
          <w:p w14:paraId="678DD1C2"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Don River at Reeves</w:t>
            </w:r>
          </w:p>
        </w:tc>
        <w:tc>
          <w:tcPr>
            <w:tcW w:w="1137" w:type="dxa"/>
            <w:tcBorders>
              <w:top w:val="nil"/>
              <w:left w:val="nil"/>
              <w:bottom w:val="single" w:sz="4" w:space="0" w:color="auto"/>
              <w:right w:val="nil"/>
            </w:tcBorders>
            <w:shd w:val="clear" w:color="auto" w:fill="auto"/>
            <w:noWrap/>
            <w:vAlign w:val="center"/>
            <w:hideMark/>
          </w:tcPr>
          <w:p w14:paraId="46B4EBBF"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27</w:t>
            </w:r>
          </w:p>
        </w:tc>
        <w:tc>
          <w:tcPr>
            <w:tcW w:w="998" w:type="dxa"/>
            <w:tcBorders>
              <w:top w:val="nil"/>
              <w:left w:val="nil"/>
              <w:bottom w:val="single" w:sz="4" w:space="0" w:color="auto"/>
              <w:right w:val="nil"/>
            </w:tcBorders>
            <w:shd w:val="clear" w:color="auto" w:fill="auto"/>
            <w:noWrap/>
            <w:vAlign w:val="center"/>
            <w:hideMark/>
          </w:tcPr>
          <w:p w14:paraId="25C4EA49"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3.7</w:t>
            </w:r>
          </w:p>
        </w:tc>
      </w:tr>
      <w:tr w:rsidR="003C176E" w:rsidRPr="003C176E" w14:paraId="24D427C6" w14:textId="77777777" w:rsidTr="003C176E">
        <w:trPr>
          <w:trHeight w:val="450"/>
        </w:trPr>
        <w:tc>
          <w:tcPr>
            <w:tcW w:w="1038" w:type="dxa"/>
            <w:vMerge w:val="restart"/>
            <w:tcBorders>
              <w:top w:val="nil"/>
              <w:left w:val="nil"/>
              <w:bottom w:val="single" w:sz="4" w:space="0" w:color="000000"/>
              <w:right w:val="nil"/>
            </w:tcBorders>
            <w:shd w:val="clear" w:color="auto" w:fill="auto"/>
            <w:vAlign w:val="center"/>
            <w:hideMark/>
          </w:tcPr>
          <w:p w14:paraId="1694D411" w14:textId="77777777" w:rsidR="003C176E" w:rsidRPr="003C176E" w:rsidRDefault="003C176E" w:rsidP="003C176E">
            <w:pPr>
              <w:spacing w:before="0" w:after="0"/>
              <w:jc w:val="center"/>
              <w:rPr>
                <w:rFonts w:cs="Arial"/>
                <w:b/>
                <w:bCs/>
                <w:sz w:val="16"/>
                <w:szCs w:val="16"/>
                <w:lang w:val="en-AU" w:eastAsia="en-AU"/>
              </w:rPr>
            </w:pPr>
            <w:r w:rsidRPr="003C176E">
              <w:rPr>
                <w:rFonts w:cs="Arial"/>
                <w:b/>
                <w:bCs/>
                <w:sz w:val="16"/>
                <w:szCs w:val="16"/>
                <w:lang w:val="en-AU" w:eastAsia="en-AU"/>
              </w:rPr>
              <w:t>Mackay Whitsunday</w:t>
            </w:r>
          </w:p>
        </w:tc>
        <w:tc>
          <w:tcPr>
            <w:tcW w:w="1684" w:type="dxa"/>
            <w:tcBorders>
              <w:top w:val="nil"/>
              <w:left w:val="nil"/>
              <w:bottom w:val="nil"/>
              <w:right w:val="nil"/>
            </w:tcBorders>
            <w:shd w:val="clear" w:color="auto" w:fill="auto"/>
            <w:noWrap/>
            <w:vAlign w:val="center"/>
            <w:hideMark/>
          </w:tcPr>
          <w:p w14:paraId="66984599"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Proserpine River</w:t>
            </w:r>
          </w:p>
        </w:tc>
        <w:tc>
          <w:tcPr>
            <w:tcW w:w="875" w:type="dxa"/>
            <w:tcBorders>
              <w:top w:val="nil"/>
              <w:left w:val="nil"/>
              <w:bottom w:val="nil"/>
              <w:right w:val="nil"/>
            </w:tcBorders>
            <w:shd w:val="clear" w:color="auto" w:fill="auto"/>
            <w:noWrap/>
            <w:vAlign w:val="center"/>
            <w:hideMark/>
          </w:tcPr>
          <w:p w14:paraId="7AB2EBF9"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22</w:t>
            </w:r>
          </w:p>
        </w:tc>
        <w:tc>
          <w:tcPr>
            <w:tcW w:w="1093" w:type="dxa"/>
            <w:tcBorders>
              <w:top w:val="nil"/>
              <w:left w:val="nil"/>
              <w:bottom w:val="nil"/>
              <w:right w:val="nil"/>
            </w:tcBorders>
            <w:shd w:val="clear" w:color="auto" w:fill="auto"/>
            <w:noWrap/>
            <w:vAlign w:val="center"/>
            <w:hideMark/>
          </w:tcPr>
          <w:p w14:paraId="3D13B727" w14:textId="750B553E"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2494 </w:t>
            </w:r>
          </w:p>
        </w:tc>
        <w:tc>
          <w:tcPr>
            <w:tcW w:w="2675" w:type="dxa"/>
            <w:tcBorders>
              <w:top w:val="nil"/>
              <w:left w:val="nil"/>
              <w:bottom w:val="nil"/>
              <w:right w:val="nil"/>
            </w:tcBorders>
            <w:shd w:val="clear" w:color="auto" w:fill="auto"/>
            <w:vAlign w:val="center"/>
            <w:hideMark/>
          </w:tcPr>
          <w:p w14:paraId="38662B36"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O'Connell River at Staffords Crossing*</w:t>
            </w:r>
          </w:p>
        </w:tc>
        <w:tc>
          <w:tcPr>
            <w:tcW w:w="1137" w:type="dxa"/>
            <w:tcBorders>
              <w:top w:val="nil"/>
              <w:left w:val="nil"/>
              <w:bottom w:val="nil"/>
              <w:right w:val="nil"/>
            </w:tcBorders>
            <w:shd w:val="clear" w:color="auto" w:fill="auto"/>
            <w:noWrap/>
            <w:vAlign w:val="center"/>
            <w:hideMark/>
          </w:tcPr>
          <w:p w14:paraId="42947A81"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0</w:t>
            </w:r>
          </w:p>
        </w:tc>
        <w:tc>
          <w:tcPr>
            <w:tcW w:w="998" w:type="dxa"/>
            <w:tcBorders>
              <w:top w:val="nil"/>
              <w:left w:val="nil"/>
              <w:bottom w:val="nil"/>
              <w:right w:val="nil"/>
            </w:tcBorders>
            <w:shd w:val="clear" w:color="auto" w:fill="auto"/>
            <w:noWrap/>
            <w:vAlign w:val="center"/>
            <w:hideMark/>
          </w:tcPr>
          <w:p w14:paraId="552C7011"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7.8</w:t>
            </w:r>
          </w:p>
        </w:tc>
      </w:tr>
      <w:tr w:rsidR="003C176E" w:rsidRPr="003C176E" w14:paraId="52D21835" w14:textId="77777777" w:rsidTr="003C176E">
        <w:trPr>
          <w:trHeight w:val="450"/>
        </w:trPr>
        <w:tc>
          <w:tcPr>
            <w:tcW w:w="1038" w:type="dxa"/>
            <w:vMerge/>
            <w:tcBorders>
              <w:top w:val="nil"/>
              <w:left w:val="nil"/>
              <w:bottom w:val="single" w:sz="4" w:space="0" w:color="000000"/>
              <w:right w:val="nil"/>
            </w:tcBorders>
            <w:vAlign w:val="center"/>
            <w:hideMark/>
          </w:tcPr>
          <w:p w14:paraId="7A06AA79"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nil"/>
              <w:right w:val="nil"/>
            </w:tcBorders>
            <w:shd w:val="clear" w:color="auto" w:fill="auto"/>
            <w:noWrap/>
            <w:vAlign w:val="center"/>
            <w:hideMark/>
          </w:tcPr>
          <w:p w14:paraId="6CC6D219"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O'Connell River</w:t>
            </w:r>
          </w:p>
        </w:tc>
        <w:tc>
          <w:tcPr>
            <w:tcW w:w="875" w:type="dxa"/>
            <w:tcBorders>
              <w:top w:val="nil"/>
              <w:left w:val="nil"/>
              <w:bottom w:val="nil"/>
              <w:right w:val="nil"/>
            </w:tcBorders>
            <w:shd w:val="clear" w:color="auto" w:fill="auto"/>
            <w:noWrap/>
            <w:vAlign w:val="center"/>
            <w:hideMark/>
          </w:tcPr>
          <w:p w14:paraId="227709E3"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24</w:t>
            </w:r>
          </w:p>
        </w:tc>
        <w:tc>
          <w:tcPr>
            <w:tcW w:w="1093" w:type="dxa"/>
            <w:tcBorders>
              <w:top w:val="nil"/>
              <w:left w:val="nil"/>
              <w:bottom w:val="nil"/>
              <w:right w:val="nil"/>
            </w:tcBorders>
            <w:shd w:val="clear" w:color="auto" w:fill="auto"/>
            <w:noWrap/>
            <w:vAlign w:val="center"/>
            <w:hideMark/>
          </w:tcPr>
          <w:p w14:paraId="4BC3063B" w14:textId="32A9546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2387 </w:t>
            </w:r>
          </w:p>
        </w:tc>
        <w:tc>
          <w:tcPr>
            <w:tcW w:w="2675" w:type="dxa"/>
            <w:tcBorders>
              <w:top w:val="nil"/>
              <w:left w:val="nil"/>
              <w:bottom w:val="nil"/>
              <w:right w:val="nil"/>
            </w:tcBorders>
            <w:shd w:val="clear" w:color="auto" w:fill="auto"/>
            <w:vAlign w:val="center"/>
            <w:hideMark/>
          </w:tcPr>
          <w:p w14:paraId="13D2EB30"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O'Connell River at Staffords Crossing</w:t>
            </w:r>
          </w:p>
        </w:tc>
        <w:tc>
          <w:tcPr>
            <w:tcW w:w="1137" w:type="dxa"/>
            <w:tcBorders>
              <w:top w:val="nil"/>
              <w:left w:val="nil"/>
              <w:bottom w:val="nil"/>
              <w:right w:val="nil"/>
            </w:tcBorders>
            <w:shd w:val="clear" w:color="auto" w:fill="auto"/>
            <w:noWrap/>
            <w:vAlign w:val="center"/>
            <w:hideMark/>
          </w:tcPr>
          <w:p w14:paraId="1D955D8B"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4</w:t>
            </w:r>
          </w:p>
        </w:tc>
        <w:tc>
          <w:tcPr>
            <w:tcW w:w="998" w:type="dxa"/>
            <w:tcBorders>
              <w:top w:val="nil"/>
              <w:left w:val="nil"/>
              <w:bottom w:val="nil"/>
              <w:right w:val="nil"/>
            </w:tcBorders>
            <w:shd w:val="clear" w:color="auto" w:fill="auto"/>
            <w:noWrap/>
            <w:vAlign w:val="center"/>
            <w:hideMark/>
          </w:tcPr>
          <w:p w14:paraId="06324D74"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7.0</w:t>
            </w:r>
          </w:p>
        </w:tc>
      </w:tr>
      <w:tr w:rsidR="003C176E" w:rsidRPr="003C176E" w14:paraId="25DC2BEA" w14:textId="77777777" w:rsidTr="003C176E">
        <w:trPr>
          <w:trHeight w:val="450"/>
        </w:trPr>
        <w:tc>
          <w:tcPr>
            <w:tcW w:w="1038" w:type="dxa"/>
            <w:vMerge/>
            <w:tcBorders>
              <w:top w:val="nil"/>
              <w:left w:val="nil"/>
              <w:bottom w:val="single" w:sz="4" w:space="0" w:color="000000"/>
              <w:right w:val="nil"/>
            </w:tcBorders>
            <w:vAlign w:val="center"/>
            <w:hideMark/>
          </w:tcPr>
          <w:p w14:paraId="60F78484"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nil"/>
              <w:right w:val="nil"/>
            </w:tcBorders>
            <w:shd w:val="clear" w:color="auto" w:fill="auto"/>
            <w:noWrap/>
            <w:vAlign w:val="center"/>
            <w:hideMark/>
          </w:tcPr>
          <w:p w14:paraId="12A39EF0"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Pioneer River</w:t>
            </w:r>
          </w:p>
        </w:tc>
        <w:tc>
          <w:tcPr>
            <w:tcW w:w="875" w:type="dxa"/>
            <w:tcBorders>
              <w:top w:val="nil"/>
              <w:left w:val="nil"/>
              <w:bottom w:val="nil"/>
              <w:right w:val="nil"/>
            </w:tcBorders>
            <w:shd w:val="clear" w:color="auto" w:fill="auto"/>
            <w:noWrap/>
            <w:vAlign w:val="center"/>
            <w:hideMark/>
          </w:tcPr>
          <w:p w14:paraId="2A150EA4"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25</w:t>
            </w:r>
          </w:p>
        </w:tc>
        <w:tc>
          <w:tcPr>
            <w:tcW w:w="1093" w:type="dxa"/>
            <w:tcBorders>
              <w:top w:val="nil"/>
              <w:left w:val="nil"/>
              <w:bottom w:val="nil"/>
              <w:right w:val="nil"/>
            </w:tcBorders>
            <w:shd w:val="clear" w:color="auto" w:fill="auto"/>
            <w:noWrap/>
            <w:vAlign w:val="center"/>
            <w:hideMark/>
          </w:tcPr>
          <w:p w14:paraId="04DF7EED" w14:textId="78F3C132"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1572 </w:t>
            </w:r>
          </w:p>
        </w:tc>
        <w:tc>
          <w:tcPr>
            <w:tcW w:w="2675" w:type="dxa"/>
            <w:tcBorders>
              <w:top w:val="nil"/>
              <w:left w:val="nil"/>
              <w:bottom w:val="nil"/>
              <w:right w:val="nil"/>
            </w:tcBorders>
            <w:shd w:val="clear" w:color="auto" w:fill="auto"/>
            <w:vAlign w:val="center"/>
            <w:hideMark/>
          </w:tcPr>
          <w:p w14:paraId="0D14F94E"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Pioneer River at Dumbleton Weir T/W</w:t>
            </w:r>
          </w:p>
        </w:tc>
        <w:tc>
          <w:tcPr>
            <w:tcW w:w="1137" w:type="dxa"/>
            <w:tcBorders>
              <w:top w:val="nil"/>
              <w:left w:val="nil"/>
              <w:bottom w:val="nil"/>
              <w:right w:val="nil"/>
            </w:tcBorders>
            <w:shd w:val="clear" w:color="auto" w:fill="auto"/>
            <w:noWrap/>
            <w:vAlign w:val="center"/>
            <w:hideMark/>
          </w:tcPr>
          <w:p w14:paraId="78ACE971"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95</w:t>
            </w:r>
          </w:p>
        </w:tc>
        <w:tc>
          <w:tcPr>
            <w:tcW w:w="998" w:type="dxa"/>
            <w:tcBorders>
              <w:top w:val="nil"/>
              <w:left w:val="nil"/>
              <w:bottom w:val="nil"/>
              <w:right w:val="nil"/>
            </w:tcBorders>
            <w:shd w:val="clear" w:color="auto" w:fill="auto"/>
            <w:noWrap/>
            <w:vAlign w:val="center"/>
            <w:hideMark/>
          </w:tcPr>
          <w:p w14:paraId="1C849887"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1</w:t>
            </w:r>
          </w:p>
        </w:tc>
      </w:tr>
      <w:tr w:rsidR="003C176E" w:rsidRPr="003C176E" w14:paraId="5AA927B7" w14:textId="77777777" w:rsidTr="003C176E">
        <w:trPr>
          <w:trHeight w:val="255"/>
        </w:trPr>
        <w:tc>
          <w:tcPr>
            <w:tcW w:w="1038" w:type="dxa"/>
            <w:vMerge/>
            <w:tcBorders>
              <w:top w:val="nil"/>
              <w:left w:val="nil"/>
              <w:bottom w:val="single" w:sz="4" w:space="0" w:color="000000"/>
              <w:right w:val="nil"/>
            </w:tcBorders>
            <w:vAlign w:val="center"/>
            <w:hideMark/>
          </w:tcPr>
          <w:p w14:paraId="0A8D84AE"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single" w:sz="4" w:space="0" w:color="auto"/>
              <w:right w:val="nil"/>
            </w:tcBorders>
            <w:shd w:val="clear" w:color="auto" w:fill="auto"/>
            <w:noWrap/>
            <w:vAlign w:val="center"/>
            <w:hideMark/>
          </w:tcPr>
          <w:p w14:paraId="7227C46D"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Plane Creek</w:t>
            </w:r>
          </w:p>
        </w:tc>
        <w:tc>
          <w:tcPr>
            <w:tcW w:w="875" w:type="dxa"/>
            <w:tcBorders>
              <w:top w:val="nil"/>
              <w:left w:val="nil"/>
              <w:bottom w:val="single" w:sz="4" w:space="0" w:color="auto"/>
              <w:right w:val="nil"/>
            </w:tcBorders>
            <w:shd w:val="clear" w:color="auto" w:fill="auto"/>
            <w:noWrap/>
            <w:vAlign w:val="center"/>
            <w:hideMark/>
          </w:tcPr>
          <w:p w14:paraId="7AA772CB"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26</w:t>
            </w:r>
          </w:p>
        </w:tc>
        <w:tc>
          <w:tcPr>
            <w:tcW w:w="1093" w:type="dxa"/>
            <w:tcBorders>
              <w:top w:val="nil"/>
              <w:left w:val="nil"/>
              <w:bottom w:val="single" w:sz="4" w:space="0" w:color="auto"/>
              <w:right w:val="nil"/>
            </w:tcBorders>
            <w:shd w:val="clear" w:color="auto" w:fill="auto"/>
            <w:noWrap/>
            <w:vAlign w:val="center"/>
            <w:hideMark/>
          </w:tcPr>
          <w:p w14:paraId="04EBD6DA" w14:textId="745B3C13"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2539 </w:t>
            </w:r>
          </w:p>
        </w:tc>
        <w:tc>
          <w:tcPr>
            <w:tcW w:w="2675" w:type="dxa"/>
            <w:tcBorders>
              <w:top w:val="nil"/>
              <w:left w:val="nil"/>
              <w:bottom w:val="single" w:sz="4" w:space="0" w:color="auto"/>
              <w:right w:val="nil"/>
            </w:tcBorders>
            <w:shd w:val="clear" w:color="auto" w:fill="auto"/>
            <w:vAlign w:val="center"/>
            <w:hideMark/>
          </w:tcPr>
          <w:p w14:paraId="669E1B78"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Sandy Creek at Homebush</w:t>
            </w:r>
          </w:p>
        </w:tc>
        <w:tc>
          <w:tcPr>
            <w:tcW w:w="1137" w:type="dxa"/>
            <w:tcBorders>
              <w:top w:val="nil"/>
              <w:left w:val="nil"/>
              <w:bottom w:val="single" w:sz="4" w:space="0" w:color="auto"/>
              <w:right w:val="nil"/>
            </w:tcBorders>
            <w:shd w:val="clear" w:color="auto" w:fill="auto"/>
            <w:noWrap/>
            <w:vAlign w:val="center"/>
            <w:hideMark/>
          </w:tcPr>
          <w:p w14:paraId="5A90C639"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3</w:t>
            </w:r>
          </w:p>
        </w:tc>
        <w:tc>
          <w:tcPr>
            <w:tcW w:w="998" w:type="dxa"/>
            <w:tcBorders>
              <w:top w:val="nil"/>
              <w:left w:val="nil"/>
              <w:bottom w:val="single" w:sz="4" w:space="0" w:color="auto"/>
              <w:right w:val="nil"/>
            </w:tcBorders>
            <w:shd w:val="clear" w:color="auto" w:fill="auto"/>
            <w:noWrap/>
            <w:vAlign w:val="center"/>
            <w:hideMark/>
          </w:tcPr>
          <w:p w14:paraId="7F116DAB"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7.8</w:t>
            </w:r>
          </w:p>
        </w:tc>
      </w:tr>
      <w:tr w:rsidR="003C176E" w:rsidRPr="003C176E" w14:paraId="5869E735" w14:textId="77777777" w:rsidTr="003C176E">
        <w:trPr>
          <w:trHeight w:val="255"/>
        </w:trPr>
        <w:tc>
          <w:tcPr>
            <w:tcW w:w="1038" w:type="dxa"/>
            <w:vMerge w:val="restart"/>
            <w:tcBorders>
              <w:top w:val="nil"/>
              <w:left w:val="nil"/>
              <w:bottom w:val="single" w:sz="4" w:space="0" w:color="000000"/>
              <w:right w:val="nil"/>
            </w:tcBorders>
            <w:shd w:val="clear" w:color="auto" w:fill="auto"/>
            <w:vAlign w:val="center"/>
            <w:hideMark/>
          </w:tcPr>
          <w:p w14:paraId="26657538" w14:textId="77777777" w:rsidR="003C176E" w:rsidRPr="003C176E" w:rsidRDefault="003C176E" w:rsidP="003C176E">
            <w:pPr>
              <w:spacing w:before="0" w:after="0"/>
              <w:jc w:val="center"/>
              <w:rPr>
                <w:rFonts w:cs="Arial"/>
                <w:b/>
                <w:bCs/>
                <w:sz w:val="16"/>
                <w:szCs w:val="16"/>
                <w:lang w:val="en-AU" w:eastAsia="en-AU"/>
              </w:rPr>
            </w:pPr>
            <w:r w:rsidRPr="003C176E">
              <w:rPr>
                <w:rFonts w:cs="Arial"/>
                <w:b/>
                <w:bCs/>
                <w:sz w:val="16"/>
                <w:szCs w:val="16"/>
                <w:lang w:val="en-AU" w:eastAsia="en-AU"/>
              </w:rPr>
              <w:t>Fitzroy</w:t>
            </w:r>
          </w:p>
        </w:tc>
        <w:tc>
          <w:tcPr>
            <w:tcW w:w="1684" w:type="dxa"/>
            <w:tcBorders>
              <w:top w:val="nil"/>
              <w:left w:val="nil"/>
              <w:bottom w:val="nil"/>
              <w:right w:val="nil"/>
            </w:tcBorders>
            <w:shd w:val="clear" w:color="auto" w:fill="auto"/>
            <w:noWrap/>
            <w:vAlign w:val="center"/>
            <w:hideMark/>
          </w:tcPr>
          <w:p w14:paraId="1D4EA1BD"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Styx River</w:t>
            </w:r>
          </w:p>
        </w:tc>
        <w:tc>
          <w:tcPr>
            <w:tcW w:w="875" w:type="dxa"/>
            <w:tcBorders>
              <w:top w:val="nil"/>
              <w:left w:val="nil"/>
              <w:bottom w:val="nil"/>
              <w:right w:val="nil"/>
            </w:tcBorders>
            <w:shd w:val="clear" w:color="auto" w:fill="auto"/>
            <w:noWrap/>
            <w:vAlign w:val="center"/>
            <w:hideMark/>
          </w:tcPr>
          <w:p w14:paraId="6C9F9292"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27</w:t>
            </w:r>
          </w:p>
        </w:tc>
        <w:tc>
          <w:tcPr>
            <w:tcW w:w="1093" w:type="dxa"/>
            <w:tcBorders>
              <w:top w:val="nil"/>
              <w:left w:val="nil"/>
              <w:bottom w:val="nil"/>
              <w:right w:val="nil"/>
            </w:tcBorders>
            <w:shd w:val="clear" w:color="auto" w:fill="auto"/>
            <w:noWrap/>
            <w:vAlign w:val="center"/>
            <w:hideMark/>
          </w:tcPr>
          <w:p w14:paraId="40C6CCBF" w14:textId="70F804FB"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3013 </w:t>
            </w:r>
          </w:p>
        </w:tc>
        <w:tc>
          <w:tcPr>
            <w:tcW w:w="2675" w:type="dxa"/>
            <w:tcBorders>
              <w:top w:val="nil"/>
              <w:left w:val="nil"/>
              <w:bottom w:val="nil"/>
              <w:right w:val="nil"/>
            </w:tcBorders>
            <w:shd w:val="clear" w:color="auto" w:fill="auto"/>
            <w:vAlign w:val="center"/>
            <w:hideMark/>
          </w:tcPr>
          <w:p w14:paraId="25A98FD5"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Waterpark Creek at Byfield*</w:t>
            </w:r>
          </w:p>
        </w:tc>
        <w:tc>
          <w:tcPr>
            <w:tcW w:w="1137" w:type="dxa"/>
            <w:tcBorders>
              <w:top w:val="nil"/>
              <w:left w:val="nil"/>
              <w:bottom w:val="nil"/>
              <w:right w:val="nil"/>
            </w:tcBorders>
            <w:shd w:val="clear" w:color="auto" w:fill="auto"/>
            <w:noWrap/>
            <w:vAlign w:val="center"/>
            <w:hideMark/>
          </w:tcPr>
          <w:p w14:paraId="74FFAD0D"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0</w:t>
            </w:r>
          </w:p>
        </w:tc>
        <w:tc>
          <w:tcPr>
            <w:tcW w:w="998" w:type="dxa"/>
            <w:tcBorders>
              <w:top w:val="nil"/>
              <w:left w:val="nil"/>
              <w:bottom w:val="nil"/>
              <w:right w:val="nil"/>
            </w:tcBorders>
            <w:shd w:val="clear" w:color="auto" w:fill="auto"/>
            <w:noWrap/>
            <w:vAlign w:val="center"/>
            <w:hideMark/>
          </w:tcPr>
          <w:p w14:paraId="0F9EC14A"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2.9</w:t>
            </w:r>
          </w:p>
        </w:tc>
      </w:tr>
      <w:tr w:rsidR="003C176E" w:rsidRPr="003C176E" w14:paraId="152713D6" w14:textId="77777777" w:rsidTr="003C176E">
        <w:trPr>
          <w:trHeight w:val="255"/>
        </w:trPr>
        <w:tc>
          <w:tcPr>
            <w:tcW w:w="1038" w:type="dxa"/>
            <w:vMerge/>
            <w:tcBorders>
              <w:top w:val="nil"/>
              <w:left w:val="nil"/>
              <w:bottom w:val="single" w:sz="4" w:space="0" w:color="000000"/>
              <w:right w:val="nil"/>
            </w:tcBorders>
            <w:vAlign w:val="center"/>
            <w:hideMark/>
          </w:tcPr>
          <w:p w14:paraId="71D7C65A"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nil"/>
              <w:right w:val="nil"/>
            </w:tcBorders>
            <w:shd w:val="clear" w:color="auto" w:fill="auto"/>
            <w:noWrap/>
            <w:vAlign w:val="center"/>
            <w:hideMark/>
          </w:tcPr>
          <w:p w14:paraId="7DE14C53"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Shoalwater Creek</w:t>
            </w:r>
          </w:p>
        </w:tc>
        <w:tc>
          <w:tcPr>
            <w:tcW w:w="875" w:type="dxa"/>
            <w:tcBorders>
              <w:top w:val="nil"/>
              <w:left w:val="nil"/>
              <w:bottom w:val="nil"/>
              <w:right w:val="nil"/>
            </w:tcBorders>
            <w:shd w:val="clear" w:color="auto" w:fill="auto"/>
            <w:noWrap/>
            <w:vAlign w:val="center"/>
            <w:hideMark/>
          </w:tcPr>
          <w:p w14:paraId="473A0011"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28</w:t>
            </w:r>
          </w:p>
        </w:tc>
        <w:tc>
          <w:tcPr>
            <w:tcW w:w="1093" w:type="dxa"/>
            <w:tcBorders>
              <w:top w:val="nil"/>
              <w:left w:val="nil"/>
              <w:bottom w:val="nil"/>
              <w:right w:val="nil"/>
            </w:tcBorders>
            <w:shd w:val="clear" w:color="auto" w:fill="auto"/>
            <w:noWrap/>
            <w:vAlign w:val="center"/>
            <w:hideMark/>
          </w:tcPr>
          <w:p w14:paraId="17216605" w14:textId="1A8DB44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3601 </w:t>
            </w:r>
          </w:p>
        </w:tc>
        <w:tc>
          <w:tcPr>
            <w:tcW w:w="2675" w:type="dxa"/>
            <w:tcBorders>
              <w:top w:val="nil"/>
              <w:left w:val="nil"/>
              <w:bottom w:val="nil"/>
              <w:right w:val="nil"/>
            </w:tcBorders>
            <w:shd w:val="clear" w:color="auto" w:fill="auto"/>
            <w:vAlign w:val="center"/>
            <w:hideMark/>
          </w:tcPr>
          <w:p w14:paraId="7753791F"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Waterpark Creek at Byfield*</w:t>
            </w:r>
          </w:p>
        </w:tc>
        <w:tc>
          <w:tcPr>
            <w:tcW w:w="1137" w:type="dxa"/>
            <w:tcBorders>
              <w:top w:val="nil"/>
              <w:left w:val="nil"/>
              <w:bottom w:val="nil"/>
              <w:right w:val="nil"/>
            </w:tcBorders>
            <w:shd w:val="clear" w:color="auto" w:fill="auto"/>
            <w:noWrap/>
            <w:vAlign w:val="center"/>
            <w:hideMark/>
          </w:tcPr>
          <w:p w14:paraId="585A9A03"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0</w:t>
            </w:r>
          </w:p>
        </w:tc>
        <w:tc>
          <w:tcPr>
            <w:tcW w:w="998" w:type="dxa"/>
            <w:tcBorders>
              <w:top w:val="nil"/>
              <w:left w:val="nil"/>
              <w:bottom w:val="nil"/>
              <w:right w:val="nil"/>
            </w:tcBorders>
            <w:shd w:val="clear" w:color="auto" w:fill="auto"/>
            <w:noWrap/>
            <w:vAlign w:val="center"/>
            <w:hideMark/>
          </w:tcPr>
          <w:p w14:paraId="26D359C1"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3.3</w:t>
            </w:r>
          </w:p>
        </w:tc>
      </w:tr>
      <w:tr w:rsidR="003C176E" w:rsidRPr="003C176E" w14:paraId="1ABB5116" w14:textId="77777777" w:rsidTr="003C176E">
        <w:trPr>
          <w:trHeight w:val="255"/>
        </w:trPr>
        <w:tc>
          <w:tcPr>
            <w:tcW w:w="1038" w:type="dxa"/>
            <w:vMerge/>
            <w:tcBorders>
              <w:top w:val="nil"/>
              <w:left w:val="nil"/>
              <w:bottom w:val="single" w:sz="4" w:space="0" w:color="000000"/>
              <w:right w:val="nil"/>
            </w:tcBorders>
            <w:vAlign w:val="center"/>
            <w:hideMark/>
          </w:tcPr>
          <w:p w14:paraId="1730C09A"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nil"/>
              <w:right w:val="nil"/>
            </w:tcBorders>
            <w:shd w:val="clear" w:color="auto" w:fill="auto"/>
            <w:noWrap/>
            <w:vAlign w:val="center"/>
            <w:hideMark/>
          </w:tcPr>
          <w:p w14:paraId="44598ED7"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Water Park Creek</w:t>
            </w:r>
          </w:p>
        </w:tc>
        <w:tc>
          <w:tcPr>
            <w:tcW w:w="875" w:type="dxa"/>
            <w:tcBorders>
              <w:top w:val="nil"/>
              <w:left w:val="nil"/>
              <w:bottom w:val="nil"/>
              <w:right w:val="nil"/>
            </w:tcBorders>
            <w:shd w:val="clear" w:color="auto" w:fill="auto"/>
            <w:noWrap/>
            <w:vAlign w:val="center"/>
            <w:hideMark/>
          </w:tcPr>
          <w:p w14:paraId="3AC99F1B"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29</w:t>
            </w:r>
          </w:p>
        </w:tc>
        <w:tc>
          <w:tcPr>
            <w:tcW w:w="1093" w:type="dxa"/>
            <w:tcBorders>
              <w:top w:val="nil"/>
              <w:left w:val="nil"/>
              <w:bottom w:val="nil"/>
              <w:right w:val="nil"/>
            </w:tcBorders>
            <w:shd w:val="clear" w:color="auto" w:fill="auto"/>
            <w:noWrap/>
            <w:vAlign w:val="center"/>
            <w:hideMark/>
          </w:tcPr>
          <w:p w14:paraId="63E98FD8" w14:textId="162E686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1836 </w:t>
            </w:r>
          </w:p>
        </w:tc>
        <w:tc>
          <w:tcPr>
            <w:tcW w:w="2675" w:type="dxa"/>
            <w:tcBorders>
              <w:top w:val="nil"/>
              <w:left w:val="nil"/>
              <w:bottom w:val="nil"/>
              <w:right w:val="nil"/>
            </w:tcBorders>
            <w:shd w:val="clear" w:color="auto" w:fill="auto"/>
            <w:vAlign w:val="center"/>
            <w:hideMark/>
          </w:tcPr>
          <w:p w14:paraId="124044C9"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Waterpark Creek at Byfield</w:t>
            </w:r>
          </w:p>
        </w:tc>
        <w:tc>
          <w:tcPr>
            <w:tcW w:w="1137" w:type="dxa"/>
            <w:tcBorders>
              <w:top w:val="nil"/>
              <w:left w:val="nil"/>
              <w:bottom w:val="nil"/>
              <w:right w:val="nil"/>
            </w:tcBorders>
            <w:shd w:val="clear" w:color="auto" w:fill="auto"/>
            <w:noWrap/>
            <w:vAlign w:val="center"/>
            <w:hideMark/>
          </w:tcPr>
          <w:p w14:paraId="469B9B66"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2</w:t>
            </w:r>
          </w:p>
        </w:tc>
        <w:tc>
          <w:tcPr>
            <w:tcW w:w="998" w:type="dxa"/>
            <w:tcBorders>
              <w:top w:val="nil"/>
              <w:left w:val="nil"/>
              <w:bottom w:val="nil"/>
              <w:right w:val="nil"/>
            </w:tcBorders>
            <w:shd w:val="clear" w:color="auto" w:fill="auto"/>
            <w:noWrap/>
            <w:vAlign w:val="center"/>
            <w:hideMark/>
          </w:tcPr>
          <w:p w14:paraId="5AA583BA"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8.7</w:t>
            </w:r>
          </w:p>
        </w:tc>
      </w:tr>
      <w:tr w:rsidR="003C176E" w:rsidRPr="003C176E" w14:paraId="0EE6FF14" w14:textId="77777777" w:rsidTr="003C176E">
        <w:trPr>
          <w:trHeight w:val="255"/>
        </w:trPr>
        <w:tc>
          <w:tcPr>
            <w:tcW w:w="1038" w:type="dxa"/>
            <w:vMerge/>
            <w:tcBorders>
              <w:top w:val="nil"/>
              <w:left w:val="nil"/>
              <w:bottom w:val="single" w:sz="4" w:space="0" w:color="000000"/>
              <w:right w:val="nil"/>
            </w:tcBorders>
            <w:vAlign w:val="center"/>
            <w:hideMark/>
          </w:tcPr>
          <w:p w14:paraId="1F227CA8"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nil"/>
              <w:right w:val="nil"/>
            </w:tcBorders>
            <w:shd w:val="clear" w:color="auto" w:fill="auto"/>
            <w:noWrap/>
            <w:vAlign w:val="center"/>
            <w:hideMark/>
          </w:tcPr>
          <w:p w14:paraId="0914ED56"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Fitzroy River</w:t>
            </w:r>
          </w:p>
        </w:tc>
        <w:tc>
          <w:tcPr>
            <w:tcW w:w="875" w:type="dxa"/>
            <w:tcBorders>
              <w:top w:val="nil"/>
              <w:left w:val="nil"/>
              <w:bottom w:val="nil"/>
              <w:right w:val="nil"/>
            </w:tcBorders>
            <w:shd w:val="clear" w:color="auto" w:fill="auto"/>
            <w:noWrap/>
            <w:vAlign w:val="center"/>
            <w:hideMark/>
          </w:tcPr>
          <w:p w14:paraId="02E1A77B"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30</w:t>
            </w:r>
          </w:p>
        </w:tc>
        <w:tc>
          <w:tcPr>
            <w:tcW w:w="1093" w:type="dxa"/>
            <w:tcBorders>
              <w:top w:val="nil"/>
              <w:left w:val="nil"/>
              <w:bottom w:val="nil"/>
              <w:right w:val="nil"/>
            </w:tcBorders>
            <w:shd w:val="clear" w:color="auto" w:fill="auto"/>
            <w:noWrap/>
            <w:vAlign w:val="center"/>
            <w:hideMark/>
          </w:tcPr>
          <w:p w14:paraId="25E2C5BE"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142,552 </w:t>
            </w:r>
          </w:p>
        </w:tc>
        <w:tc>
          <w:tcPr>
            <w:tcW w:w="2675" w:type="dxa"/>
            <w:tcBorders>
              <w:top w:val="nil"/>
              <w:left w:val="nil"/>
              <w:bottom w:val="nil"/>
              <w:right w:val="nil"/>
            </w:tcBorders>
            <w:shd w:val="clear" w:color="auto" w:fill="auto"/>
            <w:vAlign w:val="center"/>
            <w:hideMark/>
          </w:tcPr>
          <w:p w14:paraId="07C8DC60"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Fitzroy River at The Gap</w:t>
            </w:r>
          </w:p>
        </w:tc>
        <w:tc>
          <w:tcPr>
            <w:tcW w:w="1137" w:type="dxa"/>
            <w:tcBorders>
              <w:top w:val="nil"/>
              <w:left w:val="nil"/>
              <w:bottom w:val="nil"/>
              <w:right w:val="nil"/>
            </w:tcBorders>
            <w:shd w:val="clear" w:color="auto" w:fill="auto"/>
            <w:noWrap/>
            <w:vAlign w:val="center"/>
            <w:hideMark/>
          </w:tcPr>
          <w:p w14:paraId="3FBB0AE5"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95</w:t>
            </w:r>
          </w:p>
        </w:tc>
        <w:tc>
          <w:tcPr>
            <w:tcW w:w="998" w:type="dxa"/>
            <w:tcBorders>
              <w:top w:val="nil"/>
              <w:left w:val="nil"/>
              <w:bottom w:val="nil"/>
              <w:right w:val="nil"/>
            </w:tcBorders>
            <w:shd w:val="clear" w:color="auto" w:fill="auto"/>
            <w:noWrap/>
            <w:vAlign w:val="center"/>
            <w:hideMark/>
          </w:tcPr>
          <w:p w14:paraId="059DB9A1"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0</w:t>
            </w:r>
          </w:p>
        </w:tc>
      </w:tr>
      <w:tr w:rsidR="003C176E" w:rsidRPr="003C176E" w14:paraId="33E05274" w14:textId="77777777" w:rsidTr="003C176E">
        <w:trPr>
          <w:trHeight w:val="255"/>
        </w:trPr>
        <w:tc>
          <w:tcPr>
            <w:tcW w:w="1038" w:type="dxa"/>
            <w:vMerge/>
            <w:tcBorders>
              <w:top w:val="nil"/>
              <w:left w:val="nil"/>
              <w:bottom w:val="single" w:sz="4" w:space="0" w:color="000000"/>
              <w:right w:val="nil"/>
            </w:tcBorders>
            <w:vAlign w:val="center"/>
            <w:hideMark/>
          </w:tcPr>
          <w:p w14:paraId="4ED44E79"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nil"/>
              <w:right w:val="nil"/>
            </w:tcBorders>
            <w:shd w:val="clear" w:color="auto" w:fill="auto"/>
            <w:noWrap/>
            <w:vAlign w:val="center"/>
            <w:hideMark/>
          </w:tcPr>
          <w:p w14:paraId="41D3583D"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Calliope River</w:t>
            </w:r>
          </w:p>
        </w:tc>
        <w:tc>
          <w:tcPr>
            <w:tcW w:w="875" w:type="dxa"/>
            <w:tcBorders>
              <w:top w:val="nil"/>
              <w:left w:val="nil"/>
              <w:bottom w:val="nil"/>
              <w:right w:val="nil"/>
            </w:tcBorders>
            <w:shd w:val="clear" w:color="auto" w:fill="auto"/>
            <w:noWrap/>
            <w:vAlign w:val="center"/>
            <w:hideMark/>
          </w:tcPr>
          <w:p w14:paraId="63ED05A8"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32</w:t>
            </w:r>
          </w:p>
        </w:tc>
        <w:tc>
          <w:tcPr>
            <w:tcW w:w="1093" w:type="dxa"/>
            <w:tcBorders>
              <w:top w:val="nil"/>
              <w:left w:val="nil"/>
              <w:bottom w:val="nil"/>
              <w:right w:val="nil"/>
            </w:tcBorders>
            <w:shd w:val="clear" w:color="auto" w:fill="auto"/>
            <w:noWrap/>
            <w:vAlign w:val="center"/>
            <w:hideMark/>
          </w:tcPr>
          <w:p w14:paraId="16FEF4A5" w14:textId="15847135"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2241 </w:t>
            </w:r>
          </w:p>
        </w:tc>
        <w:tc>
          <w:tcPr>
            <w:tcW w:w="2675" w:type="dxa"/>
            <w:tcBorders>
              <w:top w:val="nil"/>
              <w:left w:val="nil"/>
              <w:bottom w:val="nil"/>
              <w:right w:val="nil"/>
            </w:tcBorders>
            <w:shd w:val="clear" w:color="auto" w:fill="auto"/>
            <w:vAlign w:val="center"/>
            <w:hideMark/>
          </w:tcPr>
          <w:p w14:paraId="4DFC2606"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Calliope River at Castlehope</w:t>
            </w:r>
          </w:p>
        </w:tc>
        <w:tc>
          <w:tcPr>
            <w:tcW w:w="1137" w:type="dxa"/>
            <w:tcBorders>
              <w:top w:val="nil"/>
              <w:left w:val="nil"/>
              <w:bottom w:val="nil"/>
              <w:right w:val="nil"/>
            </w:tcBorders>
            <w:shd w:val="clear" w:color="auto" w:fill="auto"/>
            <w:noWrap/>
            <w:vAlign w:val="center"/>
            <w:hideMark/>
          </w:tcPr>
          <w:p w14:paraId="5D4B83FA"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57</w:t>
            </w:r>
          </w:p>
        </w:tc>
        <w:tc>
          <w:tcPr>
            <w:tcW w:w="998" w:type="dxa"/>
            <w:tcBorders>
              <w:top w:val="nil"/>
              <w:left w:val="nil"/>
              <w:bottom w:val="nil"/>
              <w:right w:val="nil"/>
            </w:tcBorders>
            <w:shd w:val="clear" w:color="auto" w:fill="auto"/>
            <w:noWrap/>
            <w:vAlign w:val="center"/>
            <w:hideMark/>
          </w:tcPr>
          <w:p w14:paraId="3512F8D2"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7</w:t>
            </w:r>
          </w:p>
        </w:tc>
      </w:tr>
      <w:tr w:rsidR="003C176E" w:rsidRPr="003C176E" w14:paraId="3CF92B5D" w14:textId="77777777" w:rsidTr="003C176E">
        <w:trPr>
          <w:trHeight w:val="255"/>
        </w:trPr>
        <w:tc>
          <w:tcPr>
            <w:tcW w:w="1038" w:type="dxa"/>
            <w:vMerge/>
            <w:tcBorders>
              <w:top w:val="nil"/>
              <w:left w:val="nil"/>
              <w:bottom w:val="single" w:sz="4" w:space="0" w:color="000000"/>
              <w:right w:val="nil"/>
            </w:tcBorders>
            <w:vAlign w:val="center"/>
            <w:hideMark/>
          </w:tcPr>
          <w:p w14:paraId="3FC7EE87"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single" w:sz="4" w:space="0" w:color="auto"/>
              <w:right w:val="nil"/>
            </w:tcBorders>
            <w:shd w:val="clear" w:color="auto" w:fill="auto"/>
            <w:noWrap/>
            <w:vAlign w:val="center"/>
            <w:hideMark/>
          </w:tcPr>
          <w:p w14:paraId="74168855"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Boyne River</w:t>
            </w:r>
          </w:p>
        </w:tc>
        <w:tc>
          <w:tcPr>
            <w:tcW w:w="875" w:type="dxa"/>
            <w:tcBorders>
              <w:top w:val="nil"/>
              <w:left w:val="nil"/>
              <w:bottom w:val="single" w:sz="4" w:space="0" w:color="auto"/>
              <w:right w:val="nil"/>
            </w:tcBorders>
            <w:shd w:val="clear" w:color="auto" w:fill="auto"/>
            <w:noWrap/>
            <w:vAlign w:val="center"/>
            <w:hideMark/>
          </w:tcPr>
          <w:p w14:paraId="1F79162C"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33</w:t>
            </w:r>
          </w:p>
        </w:tc>
        <w:tc>
          <w:tcPr>
            <w:tcW w:w="1093" w:type="dxa"/>
            <w:tcBorders>
              <w:top w:val="nil"/>
              <w:left w:val="nil"/>
              <w:bottom w:val="single" w:sz="4" w:space="0" w:color="auto"/>
              <w:right w:val="nil"/>
            </w:tcBorders>
            <w:shd w:val="clear" w:color="auto" w:fill="auto"/>
            <w:noWrap/>
            <w:vAlign w:val="center"/>
            <w:hideMark/>
          </w:tcPr>
          <w:p w14:paraId="0354620A" w14:textId="3CF4BDCC"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2496 </w:t>
            </w:r>
          </w:p>
        </w:tc>
        <w:tc>
          <w:tcPr>
            <w:tcW w:w="2675" w:type="dxa"/>
            <w:tcBorders>
              <w:top w:val="nil"/>
              <w:left w:val="nil"/>
              <w:bottom w:val="single" w:sz="4" w:space="0" w:color="auto"/>
              <w:right w:val="nil"/>
            </w:tcBorders>
            <w:shd w:val="clear" w:color="auto" w:fill="auto"/>
            <w:vAlign w:val="center"/>
            <w:hideMark/>
          </w:tcPr>
          <w:p w14:paraId="5741DB1E"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Calliope River at Castlehope*</w:t>
            </w:r>
          </w:p>
        </w:tc>
        <w:tc>
          <w:tcPr>
            <w:tcW w:w="1137" w:type="dxa"/>
            <w:tcBorders>
              <w:top w:val="nil"/>
              <w:left w:val="nil"/>
              <w:bottom w:val="single" w:sz="4" w:space="0" w:color="auto"/>
              <w:right w:val="nil"/>
            </w:tcBorders>
            <w:shd w:val="clear" w:color="auto" w:fill="auto"/>
            <w:noWrap/>
            <w:vAlign w:val="center"/>
            <w:hideMark/>
          </w:tcPr>
          <w:p w14:paraId="148004AA"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0</w:t>
            </w:r>
          </w:p>
        </w:tc>
        <w:tc>
          <w:tcPr>
            <w:tcW w:w="998" w:type="dxa"/>
            <w:tcBorders>
              <w:top w:val="nil"/>
              <w:left w:val="nil"/>
              <w:bottom w:val="single" w:sz="4" w:space="0" w:color="auto"/>
              <w:right w:val="nil"/>
            </w:tcBorders>
            <w:shd w:val="clear" w:color="auto" w:fill="auto"/>
            <w:noWrap/>
            <w:vAlign w:val="center"/>
            <w:hideMark/>
          </w:tcPr>
          <w:p w14:paraId="0E3FB46B"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0.43</w:t>
            </w:r>
          </w:p>
        </w:tc>
      </w:tr>
      <w:tr w:rsidR="003C176E" w:rsidRPr="003C176E" w14:paraId="00C180ED" w14:textId="77777777" w:rsidTr="003C176E">
        <w:trPr>
          <w:trHeight w:val="255"/>
        </w:trPr>
        <w:tc>
          <w:tcPr>
            <w:tcW w:w="1038" w:type="dxa"/>
            <w:vMerge w:val="restart"/>
            <w:tcBorders>
              <w:top w:val="nil"/>
              <w:left w:val="nil"/>
              <w:bottom w:val="single" w:sz="8" w:space="0" w:color="000000"/>
              <w:right w:val="nil"/>
            </w:tcBorders>
            <w:shd w:val="clear" w:color="auto" w:fill="auto"/>
            <w:vAlign w:val="center"/>
            <w:hideMark/>
          </w:tcPr>
          <w:p w14:paraId="3E0154FE" w14:textId="77777777" w:rsidR="003C176E" w:rsidRPr="003C176E" w:rsidRDefault="003C176E" w:rsidP="003C176E">
            <w:pPr>
              <w:spacing w:before="0" w:after="0"/>
              <w:jc w:val="center"/>
              <w:rPr>
                <w:rFonts w:cs="Arial"/>
                <w:b/>
                <w:bCs/>
                <w:sz w:val="16"/>
                <w:szCs w:val="16"/>
                <w:lang w:val="en-AU" w:eastAsia="en-AU"/>
              </w:rPr>
            </w:pPr>
            <w:r w:rsidRPr="003C176E">
              <w:rPr>
                <w:rFonts w:cs="Arial"/>
                <w:b/>
                <w:bCs/>
                <w:sz w:val="16"/>
                <w:szCs w:val="16"/>
                <w:lang w:val="en-AU" w:eastAsia="en-AU"/>
              </w:rPr>
              <w:t>Burnett-Mary</w:t>
            </w:r>
          </w:p>
        </w:tc>
        <w:tc>
          <w:tcPr>
            <w:tcW w:w="1684" w:type="dxa"/>
            <w:tcBorders>
              <w:top w:val="nil"/>
              <w:left w:val="nil"/>
              <w:bottom w:val="nil"/>
              <w:right w:val="nil"/>
            </w:tcBorders>
            <w:shd w:val="clear" w:color="auto" w:fill="auto"/>
            <w:noWrap/>
            <w:vAlign w:val="center"/>
            <w:hideMark/>
          </w:tcPr>
          <w:p w14:paraId="542675AE"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Baffle Creek</w:t>
            </w:r>
          </w:p>
        </w:tc>
        <w:tc>
          <w:tcPr>
            <w:tcW w:w="875" w:type="dxa"/>
            <w:tcBorders>
              <w:top w:val="nil"/>
              <w:left w:val="nil"/>
              <w:bottom w:val="nil"/>
              <w:right w:val="nil"/>
            </w:tcBorders>
            <w:shd w:val="clear" w:color="auto" w:fill="auto"/>
            <w:noWrap/>
            <w:vAlign w:val="center"/>
            <w:hideMark/>
          </w:tcPr>
          <w:p w14:paraId="627D7325"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34</w:t>
            </w:r>
          </w:p>
        </w:tc>
        <w:tc>
          <w:tcPr>
            <w:tcW w:w="1093" w:type="dxa"/>
            <w:tcBorders>
              <w:top w:val="nil"/>
              <w:left w:val="nil"/>
              <w:bottom w:val="nil"/>
              <w:right w:val="nil"/>
            </w:tcBorders>
            <w:shd w:val="clear" w:color="auto" w:fill="auto"/>
            <w:noWrap/>
            <w:vAlign w:val="center"/>
            <w:hideMark/>
          </w:tcPr>
          <w:p w14:paraId="01B7319B" w14:textId="3103D8F1"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4085 </w:t>
            </w:r>
          </w:p>
        </w:tc>
        <w:tc>
          <w:tcPr>
            <w:tcW w:w="2675" w:type="dxa"/>
            <w:tcBorders>
              <w:top w:val="nil"/>
              <w:left w:val="nil"/>
              <w:bottom w:val="nil"/>
              <w:right w:val="nil"/>
            </w:tcBorders>
            <w:shd w:val="clear" w:color="auto" w:fill="auto"/>
            <w:vAlign w:val="center"/>
            <w:hideMark/>
          </w:tcPr>
          <w:p w14:paraId="6BF6AEA5"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Baffle Creek at Mimdale</w:t>
            </w:r>
          </w:p>
        </w:tc>
        <w:tc>
          <w:tcPr>
            <w:tcW w:w="1137" w:type="dxa"/>
            <w:tcBorders>
              <w:top w:val="nil"/>
              <w:left w:val="nil"/>
              <w:bottom w:val="nil"/>
              <w:right w:val="nil"/>
            </w:tcBorders>
            <w:shd w:val="clear" w:color="auto" w:fill="auto"/>
            <w:noWrap/>
            <w:vAlign w:val="center"/>
            <w:hideMark/>
          </w:tcPr>
          <w:p w14:paraId="7196D7A4"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34</w:t>
            </w:r>
          </w:p>
        </w:tc>
        <w:tc>
          <w:tcPr>
            <w:tcW w:w="998" w:type="dxa"/>
            <w:tcBorders>
              <w:top w:val="nil"/>
              <w:left w:val="nil"/>
              <w:bottom w:val="nil"/>
              <w:right w:val="nil"/>
            </w:tcBorders>
            <w:shd w:val="clear" w:color="auto" w:fill="auto"/>
            <w:noWrap/>
            <w:vAlign w:val="center"/>
            <w:hideMark/>
          </w:tcPr>
          <w:p w14:paraId="42DBAE7B"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2.9</w:t>
            </w:r>
          </w:p>
        </w:tc>
      </w:tr>
      <w:tr w:rsidR="003C176E" w:rsidRPr="003C176E" w14:paraId="1AF2B6AC" w14:textId="77777777" w:rsidTr="003C176E">
        <w:trPr>
          <w:trHeight w:val="255"/>
        </w:trPr>
        <w:tc>
          <w:tcPr>
            <w:tcW w:w="1038" w:type="dxa"/>
            <w:vMerge/>
            <w:tcBorders>
              <w:top w:val="nil"/>
              <w:left w:val="nil"/>
              <w:bottom w:val="single" w:sz="8" w:space="0" w:color="000000"/>
              <w:right w:val="nil"/>
            </w:tcBorders>
            <w:vAlign w:val="center"/>
            <w:hideMark/>
          </w:tcPr>
          <w:p w14:paraId="1A7BA837"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nil"/>
              <w:right w:val="nil"/>
            </w:tcBorders>
            <w:shd w:val="clear" w:color="auto" w:fill="auto"/>
            <w:noWrap/>
            <w:vAlign w:val="center"/>
            <w:hideMark/>
          </w:tcPr>
          <w:p w14:paraId="14F10E97"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Kolan River</w:t>
            </w:r>
          </w:p>
        </w:tc>
        <w:tc>
          <w:tcPr>
            <w:tcW w:w="875" w:type="dxa"/>
            <w:tcBorders>
              <w:top w:val="nil"/>
              <w:left w:val="nil"/>
              <w:bottom w:val="nil"/>
              <w:right w:val="nil"/>
            </w:tcBorders>
            <w:shd w:val="clear" w:color="auto" w:fill="auto"/>
            <w:noWrap/>
            <w:vAlign w:val="center"/>
            <w:hideMark/>
          </w:tcPr>
          <w:p w14:paraId="7EC97634"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35</w:t>
            </w:r>
          </w:p>
        </w:tc>
        <w:tc>
          <w:tcPr>
            <w:tcW w:w="1093" w:type="dxa"/>
            <w:tcBorders>
              <w:top w:val="nil"/>
              <w:left w:val="nil"/>
              <w:bottom w:val="nil"/>
              <w:right w:val="nil"/>
            </w:tcBorders>
            <w:shd w:val="clear" w:color="auto" w:fill="auto"/>
            <w:noWrap/>
            <w:vAlign w:val="center"/>
            <w:hideMark/>
          </w:tcPr>
          <w:p w14:paraId="11C8AC0E" w14:textId="02DA0301"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2901 </w:t>
            </w:r>
          </w:p>
        </w:tc>
        <w:tc>
          <w:tcPr>
            <w:tcW w:w="2675" w:type="dxa"/>
            <w:tcBorders>
              <w:top w:val="nil"/>
              <w:left w:val="nil"/>
              <w:bottom w:val="nil"/>
              <w:right w:val="nil"/>
            </w:tcBorders>
            <w:shd w:val="clear" w:color="auto" w:fill="auto"/>
            <w:vAlign w:val="center"/>
            <w:hideMark/>
          </w:tcPr>
          <w:p w14:paraId="5A7D5A65"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Kolan River at Springfield</w:t>
            </w:r>
          </w:p>
        </w:tc>
        <w:tc>
          <w:tcPr>
            <w:tcW w:w="1137" w:type="dxa"/>
            <w:tcBorders>
              <w:top w:val="nil"/>
              <w:left w:val="nil"/>
              <w:bottom w:val="nil"/>
              <w:right w:val="nil"/>
            </w:tcBorders>
            <w:shd w:val="clear" w:color="auto" w:fill="auto"/>
            <w:noWrap/>
            <w:vAlign w:val="center"/>
            <w:hideMark/>
          </w:tcPr>
          <w:p w14:paraId="1601AF35"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9</w:t>
            </w:r>
          </w:p>
        </w:tc>
        <w:tc>
          <w:tcPr>
            <w:tcW w:w="998" w:type="dxa"/>
            <w:tcBorders>
              <w:top w:val="nil"/>
              <w:left w:val="nil"/>
              <w:bottom w:val="nil"/>
              <w:right w:val="nil"/>
            </w:tcBorders>
            <w:shd w:val="clear" w:color="auto" w:fill="auto"/>
            <w:noWrap/>
            <w:vAlign w:val="center"/>
            <w:hideMark/>
          </w:tcPr>
          <w:p w14:paraId="59AB47EA"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2.0</w:t>
            </w:r>
          </w:p>
        </w:tc>
      </w:tr>
      <w:tr w:rsidR="003C176E" w:rsidRPr="003C176E" w14:paraId="358D19AD" w14:textId="77777777" w:rsidTr="003C176E">
        <w:trPr>
          <w:trHeight w:val="255"/>
        </w:trPr>
        <w:tc>
          <w:tcPr>
            <w:tcW w:w="1038" w:type="dxa"/>
            <w:vMerge/>
            <w:tcBorders>
              <w:top w:val="nil"/>
              <w:left w:val="nil"/>
              <w:bottom w:val="single" w:sz="8" w:space="0" w:color="000000"/>
              <w:right w:val="nil"/>
            </w:tcBorders>
            <w:vAlign w:val="center"/>
            <w:hideMark/>
          </w:tcPr>
          <w:p w14:paraId="6C56B614"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nil"/>
              <w:right w:val="nil"/>
            </w:tcBorders>
            <w:shd w:val="clear" w:color="auto" w:fill="auto"/>
            <w:noWrap/>
            <w:vAlign w:val="center"/>
            <w:hideMark/>
          </w:tcPr>
          <w:p w14:paraId="5594160D"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Burnett River</w:t>
            </w:r>
          </w:p>
        </w:tc>
        <w:tc>
          <w:tcPr>
            <w:tcW w:w="875" w:type="dxa"/>
            <w:tcBorders>
              <w:top w:val="nil"/>
              <w:left w:val="nil"/>
              <w:bottom w:val="nil"/>
              <w:right w:val="nil"/>
            </w:tcBorders>
            <w:shd w:val="clear" w:color="auto" w:fill="auto"/>
            <w:noWrap/>
            <w:vAlign w:val="center"/>
            <w:hideMark/>
          </w:tcPr>
          <w:p w14:paraId="2D1EC312"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36</w:t>
            </w:r>
          </w:p>
        </w:tc>
        <w:tc>
          <w:tcPr>
            <w:tcW w:w="1093" w:type="dxa"/>
            <w:tcBorders>
              <w:top w:val="nil"/>
              <w:left w:val="nil"/>
              <w:bottom w:val="nil"/>
              <w:right w:val="nil"/>
            </w:tcBorders>
            <w:shd w:val="clear" w:color="auto" w:fill="auto"/>
            <w:noWrap/>
            <w:vAlign w:val="center"/>
            <w:hideMark/>
          </w:tcPr>
          <w:p w14:paraId="102E54EC"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33,207 </w:t>
            </w:r>
          </w:p>
        </w:tc>
        <w:tc>
          <w:tcPr>
            <w:tcW w:w="2675" w:type="dxa"/>
            <w:tcBorders>
              <w:top w:val="nil"/>
              <w:left w:val="nil"/>
              <w:bottom w:val="nil"/>
              <w:right w:val="nil"/>
            </w:tcBorders>
            <w:shd w:val="clear" w:color="auto" w:fill="auto"/>
            <w:vAlign w:val="center"/>
            <w:hideMark/>
          </w:tcPr>
          <w:p w14:paraId="5C7C8ADE"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Burnett River at Figtree Creek</w:t>
            </w:r>
          </w:p>
        </w:tc>
        <w:tc>
          <w:tcPr>
            <w:tcW w:w="1137" w:type="dxa"/>
            <w:tcBorders>
              <w:top w:val="nil"/>
              <w:left w:val="nil"/>
              <w:bottom w:val="nil"/>
              <w:right w:val="nil"/>
            </w:tcBorders>
            <w:shd w:val="clear" w:color="auto" w:fill="auto"/>
            <w:noWrap/>
            <w:vAlign w:val="center"/>
            <w:hideMark/>
          </w:tcPr>
          <w:p w14:paraId="30E85C23"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92</w:t>
            </w:r>
          </w:p>
        </w:tc>
        <w:tc>
          <w:tcPr>
            <w:tcW w:w="998" w:type="dxa"/>
            <w:tcBorders>
              <w:top w:val="nil"/>
              <w:left w:val="nil"/>
              <w:bottom w:val="nil"/>
              <w:right w:val="nil"/>
            </w:tcBorders>
            <w:shd w:val="clear" w:color="auto" w:fill="auto"/>
            <w:noWrap/>
            <w:vAlign w:val="center"/>
            <w:hideMark/>
          </w:tcPr>
          <w:p w14:paraId="5D237D5C"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1</w:t>
            </w:r>
          </w:p>
        </w:tc>
      </w:tr>
      <w:tr w:rsidR="003C176E" w:rsidRPr="003C176E" w14:paraId="00CA4387" w14:textId="77777777" w:rsidTr="003C176E">
        <w:trPr>
          <w:trHeight w:val="255"/>
        </w:trPr>
        <w:tc>
          <w:tcPr>
            <w:tcW w:w="1038" w:type="dxa"/>
            <w:vMerge/>
            <w:tcBorders>
              <w:top w:val="nil"/>
              <w:left w:val="nil"/>
              <w:bottom w:val="single" w:sz="8" w:space="0" w:color="000000"/>
              <w:right w:val="nil"/>
            </w:tcBorders>
            <w:vAlign w:val="center"/>
            <w:hideMark/>
          </w:tcPr>
          <w:p w14:paraId="011EC0DE"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nil"/>
              <w:right w:val="nil"/>
            </w:tcBorders>
            <w:shd w:val="clear" w:color="auto" w:fill="auto"/>
            <w:noWrap/>
            <w:vAlign w:val="center"/>
            <w:hideMark/>
          </w:tcPr>
          <w:p w14:paraId="13D9AEE9" w14:textId="77777777"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Burrum River</w:t>
            </w:r>
          </w:p>
        </w:tc>
        <w:tc>
          <w:tcPr>
            <w:tcW w:w="875" w:type="dxa"/>
            <w:tcBorders>
              <w:top w:val="nil"/>
              <w:left w:val="nil"/>
              <w:bottom w:val="nil"/>
              <w:right w:val="nil"/>
            </w:tcBorders>
            <w:shd w:val="clear" w:color="auto" w:fill="auto"/>
            <w:noWrap/>
            <w:vAlign w:val="center"/>
            <w:hideMark/>
          </w:tcPr>
          <w:p w14:paraId="2117E535"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37</w:t>
            </w:r>
          </w:p>
        </w:tc>
        <w:tc>
          <w:tcPr>
            <w:tcW w:w="1093" w:type="dxa"/>
            <w:tcBorders>
              <w:top w:val="nil"/>
              <w:left w:val="nil"/>
              <w:bottom w:val="nil"/>
              <w:right w:val="nil"/>
            </w:tcBorders>
            <w:shd w:val="clear" w:color="auto" w:fill="auto"/>
            <w:noWrap/>
            <w:vAlign w:val="center"/>
            <w:hideMark/>
          </w:tcPr>
          <w:p w14:paraId="2CC0E8F3" w14:textId="2C3E57AF"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3362 </w:t>
            </w:r>
          </w:p>
        </w:tc>
        <w:tc>
          <w:tcPr>
            <w:tcW w:w="2675" w:type="dxa"/>
            <w:tcBorders>
              <w:top w:val="nil"/>
              <w:left w:val="nil"/>
              <w:bottom w:val="nil"/>
              <w:right w:val="nil"/>
            </w:tcBorders>
            <w:shd w:val="clear" w:color="auto" w:fill="auto"/>
            <w:vAlign w:val="center"/>
            <w:hideMark/>
          </w:tcPr>
          <w:p w14:paraId="7FB5876E"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Gregory River at Leesons</w:t>
            </w:r>
          </w:p>
        </w:tc>
        <w:tc>
          <w:tcPr>
            <w:tcW w:w="1137" w:type="dxa"/>
            <w:tcBorders>
              <w:top w:val="nil"/>
              <w:left w:val="nil"/>
              <w:bottom w:val="nil"/>
              <w:right w:val="nil"/>
            </w:tcBorders>
            <w:shd w:val="clear" w:color="auto" w:fill="auto"/>
            <w:noWrap/>
            <w:vAlign w:val="center"/>
            <w:hideMark/>
          </w:tcPr>
          <w:p w14:paraId="721984A7"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9</w:t>
            </w:r>
          </w:p>
        </w:tc>
        <w:tc>
          <w:tcPr>
            <w:tcW w:w="998" w:type="dxa"/>
            <w:tcBorders>
              <w:top w:val="nil"/>
              <w:left w:val="nil"/>
              <w:bottom w:val="nil"/>
              <w:right w:val="nil"/>
            </w:tcBorders>
            <w:shd w:val="clear" w:color="auto" w:fill="auto"/>
            <w:noWrap/>
            <w:vAlign w:val="center"/>
            <w:hideMark/>
          </w:tcPr>
          <w:p w14:paraId="5802DC4C"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5.3</w:t>
            </w:r>
          </w:p>
        </w:tc>
      </w:tr>
      <w:tr w:rsidR="003C176E" w:rsidRPr="003C176E" w14:paraId="39893C27" w14:textId="77777777" w:rsidTr="003C176E">
        <w:trPr>
          <w:trHeight w:val="270"/>
        </w:trPr>
        <w:tc>
          <w:tcPr>
            <w:tcW w:w="1038" w:type="dxa"/>
            <w:vMerge/>
            <w:tcBorders>
              <w:top w:val="nil"/>
              <w:left w:val="nil"/>
              <w:bottom w:val="single" w:sz="8" w:space="0" w:color="000000"/>
              <w:right w:val="nil"/>
            </w:tcBorders>
            <w:vAlign w:val="center"/>
            <w:hideMark/>
          </w:tcPr>
          <w:p w14:paraId="6A8D4571" w14:textId="77777777" w:rsidR="003C176E" w:rsidRPr="003C176E" w:rsidRDefault="003C176E" w:rsidP="003C176E">
            <w:pPr>
              <w:spacing w:before="0" w:after="0"/>
              <w:jc w:val="left"/>
              <w:rPr>
                <w:rFonts w:cs="Arial"/>
                <w:b/>
                <w:bCs/>
                <w:sz w:val="16"/>
                <w:szCs w:val="16"/>
                <w:lang w:val="en-AU" w:eastAsia="en-AU"/>
              </w:rPr>
            </w:pPr>
          </w:p>
        </w:tc>
        <w:tc>
          <w:tcPr>
            <w:tcW w:w="1684" w:type="dxa"/>
            <w:tcBorders>
              <w:top w:val="nil"/>
              <w:left w:val="nil"/>
              <w:bottom w:val="single" w:sz="8" w:space="0" w:color="auto"/>
              <w:right w:val="nil"/>
            </w:tcBorders>
            <w:shd w:val="clear" w:color="auto" w:fill="auto"/>
            <w:noWrap/>
            <w:vAlign w:val="center"/>
            <w:hideMark/>
          </w:tcPr>
          <w:p w14:paraId="48ADF11E" w14:textId="32F5CE28" w:rsidR="003C176E" w:rsidRPr="003C176E" w:rsidRDefault="003C176E" w:rsidP="003C176E">
            <w:pPr>
              <w:spacing w:before="0" w:after="0"/>
              <w:jc w:val="center"/>
              <w:rPr>
                <w:rFonts w:cs="Arial"/>
                <w:color w:val="000000"/>
                <w:sz w:val="16"/>
                <w:szCs w:val="16"/>
                <w:lang w:val="en-AU" w:eastAsia="en-AU"/>
              </w:rPr>
            </w:pPr>
            <w:r w:rsidRPr="003C176E">
              <w:rPr>
                <w:rFonts w:cs="Arial"/>
                <w:color w:val="000000"/>
                <w:sz w:val="16"/>
                <w:szCs w:val="16"/>
                <w:lang w:val="en-AU" w:eastAsia="en-AU"/>
              </w:rPr>
              <w:t>Mary River</w:t>
            </w:r>
          </w:p>
        </w:tc>
        <w:tc>
          <w:tcPr>
            <w:tcW w:w="875" w:type="dxa"/>
            <w:tcBorders>
              <w:top w:val="nil"/>
              <w:left w:val="nil"/>
              <w:bottom w:val="single" w:sz="8" w:space="0" w:color="auto"/>
              <w:right w:val="nil"/>
            </w:tcBorders>
            <w:shd w:val="clear" w:color="auto" w:fill="auto"/>
            <w:noWrap/>
            <w:vAlign w:val="center"/>
            <w:hideMark/>
          </w:tcPr>
          <w:p w14:paraId="5407F4DF"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38</w:t>
            </w:r>
          </w:p>
        </w:tc>
        <w:tc>
          <w:tcPr>
            <w:tcW w:w="1093" w:type="dxa"/>
            <w:tcBorders>
              <w:top w:val="nil"/>
              <w:left w:val="nil"/>
              <w:bottom w:val="single" w:sz="8" w:space="0" w:color="auto"/>
              <w:right w:val="nil"/>
            </w:tcBorders>
            <w:shd w:val="clear" w:color="auto" w:fill="auto"/>
            <w:noWrap/>
            <w:vAlign w:val="center"/>
            <w:hideMark/>
          </w:tcPr>
          <w:p w14:paraId="5049FB35" w14:textId="3B6F3CF5"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 xml:space="preserve">9466 </w:t>
            </w:r>
          </w:p>
        </w:tc>
        <w:tc>
          <w:tcPr>
            <w:tcW w:w="2675" w:type="dxa"/>
            <w:tcBorders>
              <w:top w:val="nil"/>
              <w:left w:val="nil"/>
              <w:bottom w:val="single" w:sz="8" w:space="0" w:color="auto"/>
              <w:right w:val="nil"/>
            </w:tcBorders>
            <w:shd w:val="clear" w:color="auto" w:fill="auto"/>
            <w:vAlign w:val="center"/>
            <w:hideMark/>
          </w:tcPr>
          <w:p w14:paraId="4137052F"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Mary River at Home Park</w:t>
            </w:r>
          </w:p>
        </w:tc>
        <w:tc>
          <w:tcPr>
            <w:tcW w:w="1137" w:type="dxa"/>
            <w:tcBorders>
              <w:top w:val="nil"/>
              <w:left w:val="nil"/>
              <w:bottom w:val="single" w:sz="8" w:space="0" w:color="auto"/>
              <w:right w:val="nil"/>
            </w:tcBorders>
            <w:shd w:val="clear" w:color="auto" w:fill="auto"/>
            <w:noWrap/>
            <w:vAlign w:val="center"/>
            <w:hideMark/>
          </w:tcPr>
          <w:p w14:paraId="76CEA93F"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72</w:t>
            </w:r>
          </w:p>
        </w:tc>
        <w:tc>
          <w:tcPr>
            <w:tcW w:w="998" w:type="dxa"/>
            <w:tcBorders>
              <w:top w:val="nil"/>
              <w:left w:val="nil"/>
              <w:bottom w:val="single" w:sz="8" w:space="0" w:color="auto"/>
              <w:right w:val="nil"/>
            </w:tcBorders>
            <w:shd w:val="clear" w:color="auto" w:fill="auto"/>
            <w:noWrap/>
            <w:vAlign w:val="center"/>
            <w:hideMark/>
          </w:tcPr>
          <w:p w14:paraId="713FD988" w14:textId="77777777" w:rsidR="003C176E" w:rsidRPr="003C176E" w:rsidRDefault="003C176E" w:rsidP="003C176E">
            <w:pPr>
              <w:spacing w:before="0" w:after="0"/>
              <w:jc w:val="center"/>
              <w:rPr>
                <w:rFonts w:cs="Arial"/>
                <w:sz w:val="16"/>
                <w:szCs w:val="16"/>
                <w:lang w:val="en-AU" w:eastAsia="en-AU"/>
              </w:rPr>
            </w:pPr>
            <w:r w:rsidRPr="003C176E">
              <w:rPr>
                <w:rFonts w:cs="Arial"/>
                <w:sz w:val="16"/>
                <w:szCs w:val="16"/>
                <w:lang w:val="en-AU" w:eastAsia="en-AU"/>
              </w:rPr>
              <w:t>1.4</w:t>
            </w:r>
          </w:p>
        </w:tc>
      </w:tr>
      <w:tr w:rsidR="003C176E" w:rsidRPr="003C176E" w14:paraId="7AA31522" w14:textId="77777777" w:rsidTr="003C176E">
        <w:trPr>
          <w:trHeight w:val="255"/>
        </w:trPr>
        <w:tc>
          <w:tcPr>
            <w:tcW w:w="9500" w:type="dxa"/>
            <w:gridSpan w:val="7"/>
            <w:tcBorders>
              <w:top w:val="single" w:sz="8" w:space="0" w:color="auto"/>
              <w:left w:val="nil"/>
              <w:bottom w:val="nil"/>
              <w:right w:val="nil"/>
            </w:tcBorders>
            <w:shd w:val="clear" w:color="auto" w:fill="auto"/>
            <w:noWrap/>
            <w:vAlign w:val="bottom"/>
            <w:hideMark/>
          </w:tcPr>
          <w:p w14:paraId="60D586D9" w14:textId="311BC47B" w:rsidR="003C176E" w:rsidRPr="003C176E" w:rsidRDefault="00FA6D35" w:rsidP="00FA6D35">
            <w:pPr>
              <w:spacing w:before="0" w:after="0"/>
              <w:jc w:val="left"/>
              <w:rPr>
                <w:rFonts w:cs="Arial"/>
                <w:sz w:val="16"/>
                <w:szCs w:val="16"/>
                <w:lang w:val="en-AU" w:eastAsia="en-AU"/>
              </w:rPr>
            </w:pPr>
            <w:r>
              <w:rPr>
                <w:rFonts w:cs="Arial"/>
                <w:sz w:val="16"/>
                <w:szCs w:val="16"/>
                <w:lang w:val="en-AU" w:eastAsia="en-AU"/>
              </w:rPr>
              <w:t xml:space="preserve">* </w:t>
            </w:r>
            <w:r w:rsidR="003C176E" w:rsidRPr="003C176E">
              <w:rPr>
                <w:rFonts w:cs="Arial"/>
                <w:sz w:val="16"/>
                <w:szCs w:val="16"/>
                <w:lang w:val="en-AU" w:eastAsia="en-AU"/>
              </w:rPr>
              <w:t xml:space="preserve">Gauges used </w:t>
            </w:r>
            <w:r w:rsidR="002D5823">
              <w:rPr>
                <w:rFonts w:cs="Arial"/>
                <w:sz w:val="16"/>
                <w:szCs w:val="16"/>
                <w:lang w:val="en-AU" w:eastAsia="en-AU"/>
              </w:rPr>
              <w:t>that</w:t>
            </w:r>
            <w:r w:rsidR="002D5823" w:rsidRPr="003C176E">
              <w:rPr>
                <w:rFonts w:cs="Arial"/>
                <w:sz w:val="16"/>
                <w:szCs w:val="16"/>
                <w:lang w:val="en-AU" w:eastAsia="en-AU"/>
              </w:rPr>
              <w:t xml:space="preserve"> </w:t>
            </w:r>
            <w:r w:rsidR="003C176E" w:rsidRPr="003C176E">
              <w:rPr>
                <w:rFonts w:cs="Arial"/>
                <w:sz w:val="16"/>
                <w:szCs w:val="16"/>
                <w:lang w:val="en-AU" w:eastAsia="en-AU"/>
              </w:rPr>
              <w:t>are not in the b</w:t>
            </w:r>
            <w:r>
              <w:rPr>
                <w:rFonts w:cs="Arial"/>
                <w:sz w:val="16"/>
                <w:szCs w:val="16"/>
                <w:lang w:val="en-AU" w:eastAsia="en-AU"/>
              </w:rPr>
              <w:t>asin area</w:t>
            </w:r>
          </w:p>
        </w:tc>
      </w:tr>
    </w:tbl>
    <w:p w14:paraId="574F6199" w14:textId="77777777" w:rsidR="003C176E" w:rsidRDefault="003C176E" w:rsidP="00D34416">
      <w:pPr>
        <w:pStyle w:val="Figure"/>
      </w:pPr>
    </w:p>
    <w:p w14:paraId="246BBE95" w14:textId="420C9E34" w:rsidR="00803656" w:rsidRPr="00F27E1A" w:rsidRDefault="00803656" w:rsidP="00B828FF">
      <w:pPr>
        <w:pStyle w:val="Heading2"/>
      </w:pPr>
      <w:bookmarkStart w:id="540" w:name="_Toc459158345"/>
      <w:bookmarkStart w:id="541" w:name="_Toc459158618"/>
      <w:bookmarkStart w:id="542" w:name="_Toc459158892"/>
      <w:bookmarkStart w:id="543" w:name="_Toc459209891"/>
      <w:bookmarkStart w:id="544" w:name="_Toc459329017"/>
      <w:bookmarkStart w:id="545" w:name="_Toc459329376"/>
      <w:bookmarkStart w:id="546" w:name="_Toc459329737"/>
      <w:bookmarkStart w:id="547" w:name="_Toc459330097"/>
      <w:bookmarkStart w:id="548" w:name="_Toc459330457"/>
      <w:bookmarkStart w:id="549" w:name="_Toc459330817"/>
      <w:bookmarkStart w:id="550" w:name="_Toc459331177"/>
      <w:bookmarkStart w:id="551" w:name="_Toc459331537"/>
      <w:bookmarkStart w:id="552" w:name="_Toc459331897"/>
      <w:bookmarkStart w:id="553" w:name="_Toc459158347"/>
      <w:bookmarkStart w:id="554" w:name="_Toc459158620"/>
      <w:bookmarkStart w:id="555" w:name="_Toc459158894"/>
      <w:bookmarkStart w:id="556" w:name="_Toc459209893"/>
      <w:bookmarkStart w:id="557" w:name="_Toc459329019"/>
      <w:bookmarkStart w:id="558" w:name="_Toc459329378"/>
      <w:bookmarkStart w:id="559" w:name="_Toc459329739"/>
      <w:bookmarkStart w:id="560" w:name="_Toc459330099"/>
      <w:bookmarkStart w:id="561" w:name="_Toc459330459"/>
      <w:bookmarkStart w:id="562" w:name="_Toc459330819"/>
      <w:bookmarkStart w:id="563" w:name="_Toc459331179"/>
      <w:bookmarkStart w:id="564" w:name="_Toc459331539"/>
      <w:bookmarkStart w:id="565" w:name="_Toc459331899"/>
      <w:bookmarkStart w:id="566" w:name="_Toc459158348"/>
      <w:bookmarkStart w:id="567" w:name="_Toc459158621"/>
      <w:bookmarkStart w:id="568" w:name="_Toc459158895"/>
      <w:bookmarkStart w:id="569" w:name="_Toc459209894"/>
      <w:bookmarkStart w:id="570" w:name="_Toc459329020"/>
      <w:bookmarkStart w:id="571" w:name="_Toc459329379"/>
      <w:bookmarkStart w:id="572" w:name="_Toc459329740"/>
      <w:bookmarkStart w:id="573" w:name="_Toc459330100"/>
      <w:bookmarkStart w:id="574" w:name="_Toc459330460"/>
      <w:bookmarkStart w:id="575" w:name="_Toc459330820"/>
      <w:bookmarkStart w:id="576" w:name="_Toc459331180"/>
      <w:bookmarkStart w:id="577" w:name="_Toc459331540"/>
      <w:bookmarkStart w:id="578" w:name="_Toc459331900"/>
      <w:bookmarkStart w:id="579" w:name="_Toc459158349"/>
      <w:bookmarkStart w:id="580" w:name="_Toc459158622"/>
      <w:bookmarkStart w:id="581" w:name="_Toc459158896"/>
      <w:bookmarkStart w:id="582" w:name="_Toc459209895"/>
      <w:bookmarkStart w:id="583" w:name="_Toc459329021"/>
      <w:bookmarkStart w:id="584" w:name="_Toc459329380"/>
      <w:bookmarkStart w:id="585" w:name="_Toc459329741"/>
      <w:bookmarkStart w:id="586" w:name="_Toc459330101"/>
      <w:bookmarkStart w:id="587" w:name="_Toc459330461"/>
      <w:bookmarkStart w:id="588" w:name="_Toc459330821"/>
      <w:bookmarkStart w:id="589" w:name="_Toc459331181"/>
      <w:bookmarkStart w:id="590" w:name="_Toc459331541"/>
      <w:bookmarkStart w:id="591" w:name="_Toc459331901"/>
      <w:bookmarkStart w:id="592" w:name="_Toc459158351"/>
      <w:bookmarkStart w:id="593" w:name="_Toc459158624"/>
      <w:bookmarkStart w:id="594" w:name="_Toc459158898"/>
      <w:bookmarkStart w:id="595" w:name="_Toc459209897"/>
      <w:bookmarkStart w:id="596" w:name="_Toc459329023"/>
      <w:bookmarkStart w:id="597" w:name="_Toc459329382"/>
      <w:bookmarkStart w:id="598" w:name="_Toc459329743"/>
      <w:bookmarkStart w:id="599" w:name="_Toc459330103"/>
      <w:bookmarkStart w:id="600" w:name="_Toc459330463"/>
      <w:bookmarkStart w:id="601" w:name="_Toc459330823"/>
      <w:bookmarkStart w:id="602" w:name="_Toc459331183"/>
      <w:bookmarkStart w:id="603" w:name="_Toc459331543"/>
      <w:bookmarkStart w:id="604" w:name="_Toc459331903"/>
      <w:bookmarkStart w:id="605" w:name="_Toc459158352"/>
      <w:bookmarkStart w:id="606" w:name="_Toc459158625"/>
      <w:bookmarkStart w:id="607" w:name="_Toc459158899"/>
      <w:bookmarkStart w:id="608" w:name="_Toc459209898"/>
      <w:bookmarkStart w:id="609" w:name="_Toc459329024"/>
      <w:bookmarkStart w:id="610" w:name="_Toc459329383"/>
      <w:bookmarkStart w:id="611" w:name="_Toc459329744"/>
      <w:bookmarkStart w:id="612" w:name="_Toc459330104"/>
      <w:bookmarkStart w:id="613" w:name="_Toc459330464"/>
      <w:bookmarkStart w:id="614" w:name="_Toc459330824"/>
      <w:bookmarkStart w:id="615" w:name="_Toc459331184"/>
      <w:bookmarkStart w:id="616" w:name="_Toc459331544"/>
      <w:bookmarkStart w:id="617" w:name="_Toc459331904"/>
      <w:bookmarkStart w:id="618" w:name="_Toc459158353"/>
      <w:bookmarkStart w:id="619" w:name="_Toc459158626"/>
      <w:bookmarkStart w:id="620" w:name="_Toc459158900"/>
      <w:bookmarkStart w:id="621" w:name="_Toc459209899"/>
      <w:bookmarkStart w:id="622" w:name="_Toc459329025"/>
      <w:bookmarkStart w:id="623" w:name="_Toc459329384"/>
      <w:bookmarkStart w:id="624" w:name="_Toc459329745"/>
      <w:bookmarkStart w:id="625" w:name="_Toc459330105"/>
      <w:bookmarkStart w:id="626" w:name="_Toc459330465"/>
      <w:bookmarkStart w:id="627" w:name="_Toc459330825"/>
      <w:bookmarkStart w:id="628" w:name="_Toc459331185"/>
      <w:bookmarkStart w:id="629" w:name="_Toc459331545"/>
      <w:bookmarkStart w:id="630" w:name="_Toc459331905"/>
      <w:bookmarkStart w:id="631" w:name="_Toc459158356"/>
      <w:bookmarkStart w:id="632" w:name="_Toc459158629"/>
      <w:bookmarkStart w:id="633" w:name="_Toc459158903"/>
      <w:bookmarkStart w:id="634" w:name="_Toc459209902"/>
      <w:bookmarkStart w:id="635" w:name="_Toc459329028"/>
      <w:bookmarkStart w:id="636" w:name="_Toc459329387"/>
      <w:bookmarkStart w:id="637" w:name="_Toc459329748"/>
      <w:bookmarkStart w:id="638" w:name="_Toc459330108"/>
      <w:bookmarkStart w:id="639" w:name="_Toc459330468"/>
      <w:bookmarkStart w:id="640" w:name="_Toc459330828"/>
      <w:bookmarkStart w:id="641" w:name="_Toc459331188"/>
      <w:bookmarkStart w:id="642" w:name="_Toc459331548"/>
      <w:bookmarkStart w:id="643" w:name="_Toc459331908"/>
      <w:bookmarkStart w:id="644" w:name="_Toc453593495"/>
      <w:bookmarkStart w:id="645" w:name="_Ref471481114"/>
      <w:bookmarkStart w:id="646" w:name="_Toc11410746"/>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r w:rsidRPr="00EB32ED">
        <w:t>Load mapping</w:t>
      </w:r>
      <w:bookmarkEnd w:id="644"/>
      <w:bookmarkEnd w:id="645"/>
      <w:bookmarkEnd w:id="646"/>
    </w:p>
    <w:p w14:paraId="246BBE96" w14:textId="58232B35" w:rsidR="00803656" w:rsidRPr="00883BEF" w:rsidRDefault="00803656" w:rsidP="00803656">
      <w:pPr>
        <w:rPr>
          <w:rFonts w:cs="Arial"/>
          <w:szCs w:val="22"/>
          <w:lang w:val="en-AU"/>
        </w:rPr>
      </w:pPr>
      <w:r w:rsidRPr="00883BEF">
        <w:rPr>
          <w:rFonts w:cs="Arial"/>
          <w:szCs w:val="22"/>
          <w:lang w:val="en-AU"/>
        </w:rPr>
        <w:t>An ocean colour</w:t>
      </w:r>
      <w:r w:rsidR="00DC36D3">
        <w:rPr>
          <w:rFonts w:cs="Arial"/>
          <w:szCs w:val="22"/>
          <w:lang w:val="en-AU"/>
        </w:rPr>
        <w:t>-</w:t>
      </w:r>
      <w:r w:rsidRPr="00883BEF">
        <w:rPr>
          <w:rFonts w:cs="Arial"/>
          <w:szCs w:val="22"/>
          <w:lang w:val="en-AU"/>
        </w:rPr>
        <w:t xml:space="preserve">based model has been </w:t>
      </w:r>
      <w:r w:rsidR="00A525CE">
        <w:rPr>
          <w:rFonts w:cs="Arial"/>
          <w:szCs w:val="22"/>
          <w:lang w:val="en-AU"/>
        </w:rPr>
        <w:t>used</w:t>
      </w:r>
      <w:r w:rsidRPr="00883BEF">
        <w:rPr>
          <w:rFonts w:cs="Arial"/>
          <w:szCs w:val="22"/>
          <w:lang w:val="en-AU"/>
        </w:rPr>
        <w:t xml:space="preserve"> </w:t>
      </w:r>
      <w:r w:rsidR="00A525CE">
        <w:rPr>
          <w:rFonts w:cs="Arial"/>
          <w:szCs w:val="22"/>
          <w:lang w:val="en-AU"/>
        </w:rPr>
        <w:t xml:space="preserve">to </w:t>
      </w:r>
      <w:r w:rsidRPr="00883BEF">
        <w:rPr>
          <w:rFonts w:cs="Arial"/>
          <w:szCs w:val="22"/>
          <w:lang w:val="en-AU"/>
        </w:rPr>
        <w:t xml:space="preserve">estimate the dispersion of </w:t>
      </w:r>
      <w:r w:rsidR="00331F16">
        <w:rPr>
          <w:rFonts w:cs="Arial"/>
          <w:szCs w:val="22"/>
          <w:lang w:val="en-AU"/>
        </w:rPr>
        <w:t>dissolved inorganic nitrogen (</w:t>
      </w:r>
      <w:r>
        <w:rPr>
          <w:rFonts w:cs="Arial"/>
          <w:szCs w:val="22"/>
          <w:lang w:val="en-AU"/>
        </w:rPr>
        <w:t>DIN</w:t>
      </w:r>
      <m:oMath>
        <m:r>
          <w:rPr>
            <w:rFonts w:ascii="Cambria Math" w:hAnsi="Cambria Math" w:cs="Arial"/>
            <w:szCs w:val="22"/>
            <w:lang w:val="en-AU"/>
          </w:rPr>
          <m:t xml:space="preserve"> =</m:t>
        </m:r>
        <m:sSubSup>
          <m:sSubSupPr>
            <m:ctrlPr>
              <w:rPr>
                <w:rFonts w:ascii="Cambria Math" w:hAnsi="Cambria Math" w:cs="Arial"/>
                <w:szCs w:val="22"/>
                <w:lang w:val="en-AU"/>
              </w:rPr>
            </m:ctrlPr>
          </m:sSubSupPr>
          <m:e>
            <m:r>
              <m:rPr>
                <m:nor/>
              </m:rPr>
              <w:rPr>
                <w:rFonts w:cs="Arial"/>
                <w:szCs w:val="22"/>
                <w:lang w:val="en-AU"/>
              </w:rPr>
              <m:t>NH</m:t>
            </m:r>
          </m:e>
          <m:sub>
            <m:r>
              <m:rPr>
                <m:nor/>
              </m:rPr>
              <w:rPr>
                <w:rFonts w:cs="Arial"/>
                <w:szCs w:val="22"/>
                <w:lang w:val="en-AU"/>
              </w:rPr>
              <m:t>4</m:t>
            </m:r>
          </m:sub>
          <m:sup>
            <m:r>
              <m:rPr>
                <m:nor/>
              </m:rPr>
              <w:rPr>
                <w:rFonts w:cs="Arial"/>
                <w:szCs w:val="22"/>
                <w:lang w:val="en-AU"/>
              </w:rPr>
              <m:t>+</m:t>
            </m:r>
          </m:sup>
        </m:sSubSup>
        <m:r>
          <m:rPr>
            <m:nor/>
          </m:rPr>
          <w:rPr>
            <w:rFonts w:cs="Arial"/>
            <w:szCs w:val="22"/>
            <w:lang w:val="en-AU"/>
          </w:rPr>
          <m:t xml:space="preserve"> + </m:t>
        </m:r>
        <m:sSubSup>
          <m:sSubSupPr>
            <m:ctrlPr>
              <w:rPr>
                <w:rFonts w:ascii="Cambria Math" w:hAnsi="Cambria Math" w:cs="Arial"/>
                <w:szCs w:val="22"/>
                <w:lang w:val="en-AU"/>
              </w:rPr>
            </m:ctrlPr>
          </m:sSubSupPr>
          <m:e>
            <m:r>
              <m:rPr>
                <m:nor/>
              </m:rPr>
              <w:rPr>
                <w:rFonts w:cs="Arial"/>
                <w:szCs w:val="22"/>
                <w:lang w:val="en-AU"/>
              </w:rPr>
              <m:t>NO</m:t>
            </m:r>
          </m:e>
          <m:sub>
            <m:r>
              <m:rPr>
                <m:nor/>
              </m:rPr>
              <w:rPr>
                <w:rFonts w:cs="Arial"/>
                <w:szCs w:val="22"/>
                <w:lang w:val="en-AU"/>
              </w:rPr>
              <m:t xml:space="preserve">2 </m:t>
            </m:r>
          </m:sub>
          <m:sup>
            <m:r>
              <m:rPr>
                <m:nor/>
              </m:rPr>
              <w:rPr>
                <w:rFonts w:cs="Arial"/>
                <w:szCs w:val="22"/>
                <w:lang w:val="en-AU"/>
              </w:rPr>
              <m:t>-</m:t>
            </m:r>
          </m:sup>
        </m:sSubSup>
        <m:r>
          <m:rPr>
            <m:nor/>
          </m:rPr>
          <w:rPr>
            <w:rFonts w:cs="Arial"/>
            <w:szCs w:val="22"/>
            <w:lang w:val="en-AU"/>
          </w:rPr>
          <m:t>+</m:t>
        </m:r>
        <m:sSubSup>
          <m:sSubSupPr>
            <m:ctrlPr>
              <w:rPr>
                <w:rFonts w:ascii="Cambria Math" w:hAnsi="Cambria Math" w:cs="Arial"/>
                <w:szCs w:val="22"/>
                <w:lang w:val="en-AU"/>
              </w:rPr>
            </m:ctrlPr>
          </m:sSubSupPr>
          <m:e>
            <m:r>
              <m:rPr>
                <m:nor/>
              </m:rPr>
              <w:rPr>
                <w:rFonts w:cs="Arial"/>
                <w:szCs w:val="22"/>
                <w:lang w:val="en-AU"/>
              </w:rPr>
              <m:t xml:space="preserve"> NO</m:t>
            </m:r>
          </m:e>
          <m:sub>
            <m:r>
              <m:rPr>
                <m:nor/>
              </m:rPr>
              <w:rPr>
                <w:rFonts w:cs="Arial"/>
                <w:szCs w:val="22"/>
                <w:lang w:val="en-AU"/>
              </w:rPr>
              <m:t>3</m:t>
            </m:r>
          </m:sub>
          <m:sup>
            <m:r>
              <m:rPr>
                <m:nor/>
              </m:rPr>
              <w:rPr>
                <w:rFonts w:cs="Arial"/>
                <w:szCs w:val="22"/>
                <w:lang w:val="en-AU"/>
              </w:rPr>
              <m:t>-</m:t>
            </m:r>
          </m:sup>
        </m:sSubSup>
      </m:oMath>
      <w:r w:rsidRPr="0058506A">
        <w:rPr>
          <w:rFonts w:cs="Arial"/>
          <w:szCs w:val="22"/>
          <w:lang w:val="en-AU"/>
        </w:rPr>
        <w:t xml:space="preserve">) </w:t>
      </w:r>
      <w:r w:rsidR="00B84405">
        <w:rPr>
          <w:rFonts w:cs="Arial"/>
          <w:szCs w:val="22"/>
          <w:lang w:val="en-AU"/>
        </w:rPr>
        <w:t xml:space="preserve">and TSS </w:t>
      </w:r>
      <w:r w:rsidRPr="0058506A">
        <w:rPr>
          <w:rFonts w:cs="Arial"/>
          <w:szCs w:val="22"/>
          <w:lang w:val="en-AU"/>
        </w:rPr>
        <w:t>delivered</w:t>
      </w:r>
      <w:r w:rsidRPr="00883BEF">
        <w:rPr>
          <w:rFonts w:cs="Arial"/>
          <w:szCs w:val="22"/>
          <w:lang w:val="en-AU"/>
        </w:rPr>
        <w:t xml:space="preserve"> by river </w:t>
      </w:r>
      <w:r w:rsidR="00545214">
        <w:rPr>
          <w:rFonts w:cs="Arial"/>
          <w:szCs w:val="22"/>
          <w:lang w:val="en-AU"/>
        </w:rPr>
        <w:t>discharge</w:t>
      </w:r>
      <w:r w:rsidR="00545214" w:rsidRPr="00883BEF">
        <w:rPr>
          <w:rFonts w:cs="Arial"/>
          <w:szCs w:val="22"/>
          <w:lang w:val="en-AU"/>
        </w:rPr>
        <w:t xml:space="preserve"> </w:t>
      </w:r>
      <w:r w:rsidRPr="00883BEF">
        <w:rPr>
          <w:rFonts w:cs="Arial"/>
          <w:szCs w:val="22"/>
          <w:lang w:val="en-AU"/>
        </w:rPr>
        <w:t xml:space="preserve">to </w:t>
      </w:r>
      <w:r w:rsidR="002A12BD">
        <w:rPr>
          <w:rFonts w:cs="Arial"/>
          <w:szCs w:val="22"/>
          <w:lang w:val="en-AU"/>
        </w:rPr>
        <w:t>the Reef</w:t>
      </w:r>
      <w:r w:rsidR="002A12BD" w:rsidRPr="00883BEF">
        <w:rPr>
          <w:rFonts w:cs="Arial"/>
          <w:szCs w:val="22"/>
          <w:lang w:val="en-AU"/>
        </w:rPr>
        <w:t xml:space="preserve"> </w:t>
      </w:r>
      <w:r w:rsidRPr="00883BEF">
        <w:rPr>
          <w:rFonts w:cs="Arial"/>
          <w:szCs w:val="22"/>
          <w:lang w:val="en-AU"/>
        </w:rPr>
        <w:t xml:space="preserve">waters </w:t>
      </w:r>
      <w:r w:rsidR="00720EDF" w:rsidRPr="00883BEF">
        <w:rPr>
          <w:rFonts w:cs="Arial"/>
          <w:szCs w:val="22"/>
          <w:lang w:val="en-AU"/>
        </w:rPr>
        <w:fldChar w:fldCharType="begin"/>
      </w:r>
      <w:r w:rsidRPr="00883BEF">
        <w:rPr>
          <w:rFonts w:cs="Arial"/>
          <w:szCs w:val="22"/>
          <w:lang w:val="en-AU"/>
        </w:rPr>
        <w:instrText xml:space="preserve"> ADDIN ZOTERO_ITEM CSL_CITATION {"citationID":"11ococrpg9","properties":{"formattedCitation":"(da Silva et al., in prep.)","plainCitation":"(da Silva et al., in prep.)"},"citationItems":[{"id":261,"uris":["http://zotero.org/users/2324349/items/9UZKV4N9"],"uri":["http://zotero.org/users/2324349/items/9UZKV4N9"],"itemData":{"id":261,"type":"article-journal","title":"Mapping the Superficial Dispersion of Land-sourced Nitrogen in the Great Barrier Reef Marine Park: an Ocean Color Based Approach.","author":[{"family":"Silva","given":"Eduardo Teixeira","non-dropping-particle":"da"},{"family":"Mark","given":"Baird"},{"family":"Dieter","given":"Tracey"},{"family":"Devlin","given":"Michelle"},{"family":"Wolff","given":"Nicholas"},{"family":"Lewis","given":"Stephen"},{"family":"Petus","given":"Caroline"},{"family":"Brodie","given":"J."}],"issued":{"literal":"in prep."}}}],"schema":"https://github.com/citation-style-language/schema/raw/master/csl-citation.json"} </w:instrText>
      </w:r>
      <w:r w:rsidR="00720EDF" w:rsidRPr="00883BEF">
        <w:rPr>
          <w:rFonts w:cs="Arial"/>
          <w:szCs w:val="22"/>
          <w:lang w:val="en-AU"/>
        </w:rPr>
        <w:fldChar w:fldCharType="separate"/>
      </w:r>
      <w:r w:rsidRPr="00883BEF">
        <w:rPr>
          <w:rFonts w:cs="Arial"/>
          <w:szCs w:val="22"/>
          <w:lang w:val="en-AU"/>
        </w:rPr>
        <w:t>(da Silva et al., in prep.</w:t>
      </w:r>
      <w:r w:rsidR="00564B15">
        <w:rPr>
          <w:rFonts w:cs="Arial"/>
          <w:szCs w:val="22"/>
          <w:lang w:val="en-AU"/>
        </w:rPr>
        <w:t xml:space="preserve"> reproduced in Waterhouse et al., 2017</w:t>
      </w:r>
      <w:r w:rsidR="00452BBE">
        <w:rPr>
          <w:rFonts w:cs="Arial"/>
          <w:szCs w:val="22"/>
          <w:lang w:val="en-AU"/>
        </w:rPr>
        <w:t>b</w:t>
      </w:r>
      <w:r w:rsidRPr="00883BEF">
        <w:rPr>
          <w:rFonts w:cs="Arial"/>
          <w:szCs w:val="22"/>
          <w:lang w:val="en-AU"/>
        </w:rPr>
        <w:t>)</w:t>
      </w:r>
      <w:r w:rsidR="00720EDF" w:rsidRPr="00883BEF">
        <w:rPr>
          <w:rFonts w:cs="Arial"/>
          <w:szCs w:val="22"/>
          <w:lang w:val="en-AU"/>
        </w:rPr>
        <w:fldChar w:fldCharType="end"/>
      </w:r>
      <w:r w:rsidRPr="00883BEF">
        <w:rPr>
          <w:rFonts w:cs="Arial"/>
          <w:szCs w:val="22"/>
          <w:lang w:val="en-AU"/>
        </w:rPr>
        <w:t xml:space="preserve">. This model, built on </w:t>
      </w:r>
      <w:r w:rsidR="008D3E71">
        <w:rPr>
          <w:rFonts w:cs="Arial"/>
          <w:szCs w:val="22"/>
          <w:lang w:val="en-AU"/>
        </w:rPr>
        <w:t xml:space="preserve">a method by </w:t>
      </w:r>
      <w:r w:rsidRPr="00883BEF">
        <w:rPr>
          <w:rFonts w:cs="Arial"/>
          <w:szCs w:val="22"/>
          <w:lang w:val="en-AU"/>
        </w:rPr>
        <w:t xml:space="preserve">Álvarez-Romero et al. </w:t>
      </w:r>
      <w:r w:rsidR="00720EDF" w:rsidRPr="00883BEF">
        <w:rPr>
          <w:rFonts w:cs="Arial"/>
          <w:szCs w:val="22"/>
          <w:lang w:val="en-AU"/>
        </w:rPr>
        <w:fldChar w:fldCharType="begin"/>
      </w:r>
      <w:r w:rsidRPr="00883BEF">
        <w:rPr>
          <w:rFonts w:cs="Arial"/>
          <w:szCs w:val="22"/>
          <w:lang w:val="en-AU"/>
        </w:rPr>
        <w:instrText xml:space="preserve"> ADDIN ZOTERO_ITEM CSL_CITATION {"citationID":"Jg0INjCJ","properties":{"formattedCitation":"(2013)","plainCitation":"(2013)"},"citationItems":[{"id":1,"uris":["http://zotero.org/users/2324349/items/TQTS3DE2"],"uri":["http://zotero.org/users/2324349/items/TQTS3DE2"],"itemData":{"id":1,"type":"article-journal","title":"A novel approach to model exposure of coastal-marine ecosystems to riverine flood plumes based on remote sensing techniques","container-title":"Journal of Environmental Management","page":"194-207","volume":"119","source":"ScienceDirect","abstract":"Increased loads of land-based pollutants are a major threat to coastal-marine ecosystems. Identifying the affected marine areas and the scale of influence on ecosystems is critical to assess the impacts of degraded water quality and to inform planning for catchment management and marine conservation. Studies using remotely-sensed data have contributed to our understanding of the occurrence and influence of river plumes, and to our ability to assess exposure of marine ecosystems to land-based pollutants. However, refinement of plume modeling techniques is required to improve risk assessments. We developed a novel, complementary, approach to model exposure of coastal-marine ecosystems to land-based pollutants. We used supervised classification of MODIS-Aqua true-color satellite imagery to map the extent of plumes and to qualitatively assess the dispersal of pollutants in plumes. We used the Great Barrier Reef (GBR), the world's largest coral reef system, to test our approach. We combined frequency of plume occurrence with spatially distributed loads (based on a cost-distance function) to create maps of exposure to suspended sediment and dissolved inorganic nitrogen. We then compared annual exposure maps (2007–2011) to assess inter-annual variability in the exposure of coral reefs and seagrass beds to these pollutants. We found this method useful to map plumes and qualitatively assess exposure to land-based pollutants. We observed inter-annual variation in exposure of ecosystems to pollutants in the GBR, stressing the need to incorporate a temporal component into plume exposure/risk models. Our study contributes to our understanding of plume spatial–temporal dynamics of the GBR and offers a method that can also be applied to monitor exposure of coastal-marine ecosystems to plumes and explore their ecological influences.","DOI":"10.1016/j.jenvman.2013.01.036","ISSN":"0301-4797","journalAbbreviation":"Journal of Environmental Management","author":[{"family":"Álvarez-Romero","given":"Jorge G."},{"family":"Devlin","given":"Michelle"},{"family":"Teixeira da Silva","given":"Eduardo"},{"family":"Petus","given":"Caroline"},{"family":"Ban","given":"Natalie C."},{"family":"Pressey","given":"Robert L."},{"family":"Kool","given":"Johnathan"},{"family":"Roberts","given":"Jason J."},{"family":"Cerdeira-Estrada","given":"Sergio"},{"family":"Wenger","given":"Amelia S."},{"family":"Brodie","given":"Jon"}],"issued":{"date-parts":[["2013",4,15]]}},"suppress-author":true}],"schema":"https://github.com/citation-style-language/schema/raw/master/csl-citation.json"} </w:instrText>
      </w:r>
      <w:r w:rsidR="00720EDF" w:rsidRPr="00883BEF">
        <w:rPr>
          <w:rFonts w:cs="Arial"/>
          <w:szCs w:val="22"/>
          <w:lang w:val="en-AU"/>
        </w:rPr>
        <w:fldChar w:fldCharType="separate"/>
      </w:r>
      <w:r w:rsidRPr="00883BEF">
        <w:rPr>
          <w:rFonts w:cs="Arial"/>
          <w:szCs w:val="22"/>
          <w:lang w:val="en-AU"/>
        </w:rPr>
        <w:t>(2013)</w:t>
      </w:r>
      <w:r w:rsidR="00720EDF" w:rsidRPr="00883BEF">
        <w:rPr>
          <w:rFonts w:cs="Arial"/>
          <w:szCs w:val="22"/>
          <w:lang w:val="en-AU"/>
        </w:rPr>
        <w:fldChar w:fldCharType="end"/>
      </w:r>
      <w:r w:rsidRPr="00883BEF">
        <w:rPr>
          <w:rFonts w:cs="Arial"/>
          <w:szCs w:val="22"/>
          <w:lang w:val="en-AU"/>
        </w:rPr>
        <w:t>, combines</w:t>
      </w:r>
      <w:r w:rsidR="008E16B2">
        <w:rPr>
          <w:rFonts w:cs="Arial"/>
          <w:i/>
          <w:szCs w:val="22"/>
          <w:lang w:val="en-AU"/>
        </w:rPr>
        <w:t xml:space="preserve"> in</w:t>
      </w:r>
      <w:r w:rsidR="002D5823">
        <w:rPr>
          <w:rFonts w:cs="Arial"/>
          <w:i/>
          <w:szCs w:val="22"/>
          <w:lang w:val="en-AU"/>
        </w:rPr>
        <w:t xml:space="preserve"> </w:t>
      </w:r>
      <w:r w:rsidR="008E16B2">
        <w:rPr>
          <w:rFonts w:cs="Arial"/>
          <w:i/>
          <w:szCs w:val="22"/>
          <w:lang w:val="en-AU"/>
        </w:rPr>
        <w:t xml:space="preserve">situ </w:t>
      </w:r>
      <w:r w:rsidRPr="00883BEF">
        <w:rPr>
          <w:rFonts w:cs="Arial"/>
          <w:szCs w:val="22"/>
          <w:lang w:val="en-AU"/>
        </w:rPr>
        <w:t xml:space="preserve">data, MODIS satellite imagery and modelled annual end-of-catchment DIN </w:t>
      </w:r>
      <w:r w:rsidR="00B84405">
        <w:rPr>
          <w:rFonts w:cs="Arial"/>
          <w:szCs w:val="22"/>
          <w:lang w:val="en-AU"/>
        </w:rPr>
        <w:t xml:space="preserve">and TSS </w:t>
      </w:r>
      <w:r w:rsidRPr="00883BEF">
        <w:rPr>
          <w:rFonts w:cs="Arial"/>
          <w:szCs w:val="22"/>
          <w:lang w:val="en-AU"/>
        </w:rPr>
        <w:t xml:space="preserve">loads from the </w:t>
      </w:r>
      <w:r w:rsidR="002A12BD">
        <w:rPr>
          <w:rFonts w:cs="Arial"/>
          <w:szCs w:val="22"/>
          <w:lang w:val="en-AU"/>
        </w:rPr>
        <w:t>Reef</w:t>
      </w:r>
      <w:r w:rsidR="002A12BD" w:rsidRPr="00883BEF">
        <w:rPr>
          <w:rFonts w:cs="Arial"/>
          <w:szCs w:val="22"/>
          <w:lang w:val="en-AU"/>
        </w:rPr>
        <w:t xml:space="preserve"> </w:t>
      </w:r>
      <w:r>
        <w:rPr>
          <w:rFonts w:cs="Arial"/>
          <w:szCs w:val="22"/>
          <w:lang w:val="en-AU"/>
        </w:rPr>
        <w:t>catchments</w:t>
      </w:r>
      <w:r w:rsidRPr="00883BEF">
        <w:rPr>
          <w:rFonts w:cs="Arial"/>
          <w:szCs w:val="22"/>
          <w:lang w:val="en-AU"/>
        </w:rPr>
        <w:t xml:space="preserve">. In the </w:t>
      </w:r>
      <w:r w:rsidR="00DD4720">
        <w:rPr>
          <w:rFonts w:cs="Arial"/>
          <w:szCs w:val="22"/>
          <w:lang w:val="en-AU"/>
        </w:rPr>
        <w:t xml:space="preserve">ocean colour </w:t>
      </w:r>
      <w:r w:rsidRPr="00883BEF">
        <w:rPr>
          <w:rFonts w:cs="Arial"/>
          <w:szCs w:val="22"/>
          <w:lang w:val="en-AU"/>
        </w:rPr>
        <w:t xml:space="preserve">model, </w:t>
      </w:r>
      <w:r>
        <w:rPr>
          <w:rFonts w:cs="Arial"/>
          <w:szCs w:val="22"/>
          <w:lang w:val="en-AU"/>
        </w:rPr>
        <w:t xml:space="preserve">monitored </w:t>
      </w:r>
      <w:r w:rsidR="00DD4720">
        <w:rPr>
          <w:rFonts w:cs="Arial"/>
          <w:szCs w:val="22"/>
          <w:lang w:val="en-AU"/>
        </w:rPr>
        <w:t xml:space="preserve">and modelled </w:t>
      </w:r>
      <w:r>
        <w:rPr>
          <w:rFonts w:cs="Arial"/>
          <w:szCs w:val="22"/>
          <w:lang w:val="en-AU"/>
        </w:rPr>
        <w:t xml:space="preserve">end-of-catchment </w:t>
      </w:r>
      <w:r w:rsidRPr="00883BEF">
        <w:rPr>
          <w:rFonts w:cs="Arial"/>
          <w:szCs w:val="22"/>
          <w:lang w:val="en-AU"/>
        </w:rPr>
        <w:t>loads provide the amount of DIN</w:t>
      </w:r>
      <w:r w:rsidR="00B84405">
        <w:rPr>
          <w:rFonts w:cs="Arial"/>
          <w:szCs w:val="22"/>
          <w:lang w:val="en-AU"/>
        </w:rPr>
        <w:t xml:space="preserve"> or TSS</w:t>
      </w:r>
      <w:r w:rsidRPr="00883BEF">
        <w:rPr>
          <w:rFonts w:cs="Arial"/>
          <w:szCs w:val="22"/>
          <w:lang w:val="en-AU"/>
        </w:rPr>
        <w:t xml:space="preserve"> delivered </w:t>
      </w:r>
      <w:r>
        <w:rPr>
          <w:rFonts w:cs="Arial"/>
          <w:szCs w:val="22"/>
          <w:lang w:val="en-AU"/>
        </w:rPr>
        <w:t>to</w:t>
      </w:r>
      <w:r w:rsidRPr="00883BEF">
        <w:rPr>
          <w:rFonts w:cs="Arial"/>
          <w:szCs w:val="22"/>
          <w:lang w:val="en-AU"/>
        </w:rPr>
        <w:t xml:space="preserve"> the </w:t>
      </w:r>
      <w:r w:rsidR="002A12BD">
        <w:rPr>
          <w:rFonts w:cs="Arial"/>
          <w:szCs w:val="22"/>
          <w:lang w:val="en-AU"/>
        </w:rPr>
        <w:t>Reef</w:t>
      </w:r>
      <w:r w:rsidRPr="00883BEF">
        <w:rPr>
          <w:rFonts w:cs="Arial"/>
          <w:szCs w:val="22"/>
          <w:lang w:val="en-AU"/>
        </w:rPr>
        <w:t>,</w:t>
      </w:r>
      <w:r w:rsidR="008E16B2">
        <w:rPr>
          <w:rFonts w:cs="Arial"/>
          <w:i/>
          <w:szCs w:val="22"/>
          <w:lang w:val="en-AU"/>
        </w:rPr>
        <w:t xml:space="preserve"> in-situ </w:t>
      </w:r>
      <w:r w:rsidRPr="00883BEF">
        <w:rPr>
          <w:rFonts w:cs="Arial"/>
          <w:szCs w:val="22"/>
          <w:lang w:val="en-AU"/>
        </w:rPr>
        <w:t xml:space="preserve">data provides the DIN </w:t>
      </w:r>
      <w:r w:rsidR="00B84405">
        <w:rPr>
          <w:rFonts w:cs="Arial"/>
          <w:szCs w:val="22"/>
          <w:lang w:val="en-AU"/>
        </w:rPr>
        <w:t xml:space="preserve">or TSS </w:t>
      </w:r>
      <w:r w:rsidRPr="00883BEF">
        <w:rPr>
          <w:rFonts w:cs="Arial"/>
          <w:szCs w:val="22"/>
          <w:lang w:val="en-AU"/>
        </w:rPr>
        <w:t xml:space="preserve">mass in river plumes and satellite imagery provides the direction and intensity of </w:t>
      </w:r>
      <w:r w:rsidR="00662061">
        <w:rPr>
          <w:rFonts w:cs="Arial"/>
          <w:szCs w:val="22"/>
          <w:lang w:val="en-AU"/>
        </w:rPr>
        <w:t xml:space="preserve">the </w:t>
      </w:r>
      <w:r w:rsidRPr="00883BEF">
        <w:rPr>
          <w:rFonts w:cs="Arial"/>
          <w:szCs w:val="22"/>
          <w:lang w:val="en-AU"/>
        </w:rPr>
        <w:t>DIN</w:t>
      </w:r>
      <w:r w:rsidR="00B84405">
        <w:rPr>
          <w:rFonts w:cs="Arial"/>
          <w:szCs w:val="22"/>
          <w:lang w:val="en-AU"/>
        </w:rPr>
        <w:t xml:space="preserve"> or TSS</w:t>
      </w:r>
      <w:r w:rsidRPr="00883BEF">
        <w:rPr>
          <w:rFonts w:cs="Arial"/>
          <w:szCs w:val="22"/>
          <w:lang w:val="en-AU"/>
        </w:rPr>
        <w:t xml:space="preserve"> mass dispersed over the </w:t>
      </w:r>
      <w:r w:rsidR="002A12BD">
        <w:rPr>
          <w:rFonts w:cs="Arial"/>
          <w:szCs w:val="22"/>
          <w:lang w:val="en-AU"/>
        </w:rPr>
        <w:t>Reef</w:t>
      </w:r>
      <w:r w:rsidR="002A12BD" w:rsidRPr="00883BEF">
        <w:rPr>
          <w:rFonts w:cs="Arial"/>
          <w:szCs w:val="22"/>
          <w:lang w:val="en-AU"/>
        </w:rPr>
        <w:t xml:space="preserve"> </w:t>
      </w:r>
      <w:r w:rsidRPr="00883BEF">
        <w:rPr>
          <w:rFonts w:cs="Arial"/>
          <w:szCs w:val="22"/>
          <w:lang w:val="en-AU"/>
        </w:rPr>
        <w:t xml:space="preserve">lagoon. </w:t>
      </w:r>
      <w:r>
        <w:rPr>
          <w:rFonts w:cs="Arial"/>
          <w:szCs w:val="22"/>
          <w:lang w:val="en-AU"/>
        </w:rPr>
        <w:t xml:space="preserve">The eReefs hydrodynamic model also provides an estimate of the boundary of </w:t>
      </w:r>
      <w:r w:rsidR="000E5500">
        <w:rPr>
          <w:rFonts w:cs="Arial"/>
          <w:szCs w:val="22"/>
          <w:lang w:val="en-AU"/>
        </w:rPr>
        <w:t xml:space="preserve">the </w:t>
      </w:r>
      <w:r>
        <w:rPr>
          <w:rFonts w:cs="Arial"/>
          <w:szCs w:val="22"/>
          <w:lang w:val="en-AU"/>
        </w:rPr>
        <w:t xml:space="preserve">plume extent </w:t>
      </w:r>
      <w:r w:rsidR="000E5500">
        <w:rPr>
          <w:rFonts w:cs="Arial"/>
          <w:szCs w:val="22"/>
          <w:lang w:val="en-AU"/>
        </w:rPr>
        <w:t xml:space="preserve">during </w:t>
      </w:r>
      <w:r>
        <w:rPr>
          <w:rFonts w:cs="Arial"/>
          <w:szCs w:val="22"/>
          <w:lang w:val="en-AU"/>
        </w:rPr>
        <w:t xml:space="preserve">the wet season. </w:t>
      </w:r>
      <w:r w:rsidRPr="00883BEF">
        <w:rPr>
          <w:rFonts w:cs="Arial"/>
          <w:szCs w:val="22"/>
          <w:lang w:val="en-AU"/>
        </w:rPr>
        <w:t xml:space="preserve">This model produces annual maps of average DIN </w:t>
      </w:r>
      <w:r w:rsidR="00B84405">
        <w:rPr>
          <w:rFonts w:cs="Arial"/>
          <w:szCs w:val="22"/>
          <w:lang w:val="en-AU"/>
        </w:rPr>
        <w:t xml:space="preserve">and TSS </w:t>
      </w:r>
      <w:r w:rsidRPr="00883BEF">
        <w:rPr>
          <w:rFonts w:cs="Arial"/>
          <w:szCs w:val="22"/>
          <w:lang w:val="en-AU"/>
        </w:rPr>
        <w:t>concentration</w:t>
      </w:r>
      <w:r w:rsidR="000E5500">
        <w:rPr>
          <w:rFonts w:cs="Arial"/>
          <w:szCs w:val="22"/>
          <w:lang w:val="en-AU"/>
        </w:rPr>
        <w:t>s</w:t>
      </w:r>
      <w:r w:rsidRPr="00883BEF">
        <w:rPr>
          <w:rFonts w:cs="Arial"/>
          <w:szCs w:val="22"/>
          <w:lang w:val="en-AU"/>
        </w:rPr>
        <w:t xml:space="preserve"> in </w:t>
      </w:r>
      <w:r w:rsidR="002A12BD">
        <w:rPr>
          <w:rFonts w:cs="Arial"/>
          <w:szCs w:val="22"/>
          <w:lang w:val="en-AU"/>
        </w:rPr>
        <w:t>reef</w:t>
      </w:r>
      <w:r w:rsidRPr="00883BEF">
        <w:rPr>
          <w:rFonts w:cs="Arial"/>
          <w:szCs w:val="22"/>
          <w:lang w:val="en-AU"/>
        </w:rPr>
        <w:t xml:space="preserve"> waters. </w:t>
      </w:r>
    </w:p>
    <w:p w14:paraId="246BBE98" w14:textId="69F0FEB0" w:rsidR="00803656" w:rsidRDefault="00564B15" w:rsidP="00803656">
      <w:pPr>
        <w:rPr>
          <w:rFonts w:cs="Arial"/>
          <w:szCs w:val="22"/>
          <w:lang w:val="en-AU"/>
        </w:rPr>
      </w:pPr>
      <w:r>
        <w:rPr>
          <w:rFonts w:cs="Arial"/>
          <w:szCs w:val="22"/>
          <w:lang w:val="en-AU"/>
        </w:rPr>
        <w:t>The model is described in detail in Appendix D-</w:t>
      </w:r>
      <w:r w:rsidR="002A3D59">
        <w:rPr>
          <w:rFonts w:cs="Arial"/>
          <w:szCs w:val="22"/>
          <w:lang w:val="en-AU"/>
        </w:rPr>
        <w:t>6</w:t>
      </w:r>
      <w:r w:rsidR="00A02B0A">
        <w:rPr>
          <w:rFonts w:cs="Arial"/>
          <w:szCs w:val="22"/>
          <w:lang w:val="en-AU"/>
        </w:rPr>
        <w:t>.</w:t>
      </w:r>
      <w:r>
        <w:rPr>
          <w:rFonts w:cs="Arial"/>
          <w:szCs w:val="22"/>
          <w:lang w:val="en-AU"/>
        </w:rPr>
        <w:t xml:space="preserve"> </w:t>
      </w:r>
    </w:p>
    <w:p w14:paraId="3D5CC7B2" w14:textId="1ADA92A9" w:rsidR="001F6FF0" w:rsidRDefault="001F6FF0" w:rsidP="00000B27">
      <w:r>
        <w:t>The</w:t>
      </w:r>
      <w:r w:rsidR="00890A20">
        <w:t xml:space="preserve"> </w:t>
      </w:r>
      <w:r w:rsidR="00294BD7">
        <w:t>difference between the estimated wet season DIN and TSS concentrations</w:t>
      </w:r>
      <w:r w:rsidR="00294BD7" w:rsidRPr="00B239E5">
        <w:t xml:space="preserve"> in the </w:t>
      </w:r>
      <w:r w:rsidR="002A12BD">
        <w:t>Reef</w:t>
      </w:r>
      <w:r w:rsidR="002A12BD" w:rsidRPr="00B239E5">
        <w:t xml:space="preserve"> </w:t>
      </w:r>
      <w:r w:rsidR="00294BD7" w:rsidRPr="00B239E5">
        <w:t>lagoon</w:t>
      </w:r>
      <w:r w:rsidR="00294BD7">
        <w:t xml:space="preserve"> for the </w:t>
      </w:r>
      <w:r w:rsidR="00545214">
        <w:t>2018</w:t>
      </w:r>
      <w:r w:rsidR="00545214" w:rsidRPr="00B239E5">
        <w:t xml:space="preserve"> </w:t>
      </w:r>
      <w:r w:rsidR="00294BD7" w:rsidRPr="00B239E5">
        <w:t>water year (1 October</w:t>
      </w:r>
      <w:r w:rsidR="00294BD7" w:rsidRPr="004A5BF7">
        <w:t xml:space="preserve"> </w:t>
      </w:r>
      <w:r w:rsidR="00B84405">
        <w:t xml:space="preserve">2017 </w:t>
      </w:r>
      <w:r w:rsidR="00294BD7" w:rsidRPr="00B239E5">
        <w:t>to 30 September</w:t>
      </w:r>
      <w:r w:rsidR="00327AF2">
        <w:t xml:space="preserve"> </w:t>
      </w:r>
      <w:r w:rsidR="00B84405">
        <w:t>2018</w:t>
      </w:r>
      <w:r w:rsidR="00294BD7" w:rsidRPr="00B239E5">
        <w:t>)</w:t>
      </w:r>
      <w:r w:rsidR="00294BD7">
        <w:t xml:space="preserve"> </w:t>
      </w:r>
      <w:r w:rsidR="00B84405">
        <w:t>was</w:t>
      </w:r>
      <w:r w:rsidR="00DC36D3">
        <w:t xml:space="preserve"> calculated </w:t>
      </w:r>
      <w:r w:rsidR="00294BD7">
        <w:t>and compared to the pre-</w:t>
      </w:r>
      <w:r w:rsidR="007F7F07">
        <w:t>development</w:t>
      </w:r>
      <w:r w:rsidR="00294BD7">
        <w:t xml:space="preserve"> loads. This can be interpreted as ‘anthropogenic’ DIN or TSS concentrations, highlighting the areas of greatest change with current land use</w:t>
      </w:r>
      <w:r w:rsidR="004822B4">
        <w:t xml:space="preserve"> characteristics. </w:t>
      </w:r>
    </w:p>
    <w:p w14:paraId="246BBE9A" w14:textId="1C2CAC9C" w:rsidR="00000B27" w:rsidRPr="00961331" w:rsidRDefault="00000B27" w:rsidP="00000B27">
      <w:pPr>
        <w:rPr>
          <w:rFonts w:cs="Arial"/>
          <w:szCs w:val="22"/>
        </w:rPr>
      </w:pPr>
      <w:r>
        <w:rPr>
          <w:rFonts w:cs="Arial"/>
          <w:szCs w:val="22"/>
        </w:rPr>
        <w:t>T</w:t>
      </w:r>
      <w:r w:rsidRPr="00961331">
        <w:rPr>
          <w:rFonts w:cs="Arial"/>
          <w:szCs w:val="22"/>
        </w:rPr>
        <w:t xml:space="preserve">he contribution of DIN </w:t>
      </w:r>
      <w:r w:rsidR="00B84405">
        <w:rPr>
          <w:rFonts w:cs="Arial"/>
          <w:szCs w:val="22"/>
        </w:rPr>
        <w:t xml:space="preserve">and TSS load </w:t>
      </w:r>
      <w:r w:rsidRPr="00961331">
        <w:rPr>
          <w:rFonts w:cs="Arial"/>
          <w:szCs w:val="22"/>
        </w:rPr>
        <w:t xml:space="preserve">from rivers to the waters of each NRM region was determined </w:t>
      </w:r>
      <w:r>
        <w:rPr>
          <w:rFonts w:cs="Arial"/>
          <w:szCs w:val="22"/>
        </w:rPr>
        <w:t>by the</w:t>
      </w:r>
      <w:r w:rsidRPr="00961331">
        <w:rPr>
          <w:rFonts w:cs="Arial"/>
          <w:szCs w:val="22"/>
        </w:rPr>
        <w:t xml:space="preserve"> </w:t>
      </w:r>
      <w:r w:rsidR="00B84405">
        <w:rPr>
          <w:rFonts w:cs="Arial"/>
          <w:szCs w:val="22"/>
        </w:rPr>
        <w:t>load</w:t>
      </w:r>
      <w:r w:rsidRPr="00961331">
        <w:rPr>
          <w:rFonts w:cs="Arial"/>
          <w:szCs w:val="22"/>
        </w:rPr>
        <w:t xml:space="preserve"> exported from each river that reaches a particular NRM region</w:t>
      </w:r>
      <w:r>
        <w:rPr>
          <w:rFonts w:cs="Arial"/>
          <w:szCs w:val="22"/>
        </w:rPr>
        <w:t>,</w:t>
      </w:r>
      <w:r w:rsidRPr="00961331">
        <w:rPr>
          <w:rFonts w:cs="Arial"/>
          <w:szCs w:val="22"/>
        </w:rPr>
        <w:t xml:space="preserve"> divided by the total </w:t>
      </w:r>
      <w:r w:rsidR="00B84405">
        <w:rPr>
          <w:rFonts w:cs="Arial"/>
          <w:szCs w:val="22"/>
        </w:rPr>
        <w:t>load</w:t>
      </w:r>
      <w:r w:rsidR="00B84405" w:rsidRPr="00961331">
        <w:rPr>
          <w:rFonts w:cs="Arial"/>
          <w:szCs w:val="22"/>
        </w:rPr>
        <w:t xml:space="preserve"> </w:t>
      </w:r>
      <w:r w:rsidRPr="00961331">
        <w:rPr>
          <w:rFonts w:cs="Arial"/>
          <w:szCs w:val="22"/>
        </w:rPr>
        <w:t xml:space="preserve">of DIN </w:t>
      </w:r>
      <w:r w:rsidR="00B84405">
        <w:rPr>
          <w:rFonts w:cs="Arial"/>
          <w:szCs w:val="22"/>
        </w:rPr>
        <w:t xml:space="preserve">or TSS </w:t>
      </w:r>
      <w:r w:rsidRPr="00961331">
        <w:rPr>
          <w:rFonts w:cs="Arial"/>
          <w:szCs w:val="22"/>
        </w:rPr>
        <w:t xml:space="preserve">in that region. </w:t>
      </w:r>
      <w:r w:rsidR="00B84405" w:rsidRPr="008A2DCB">
        <w:rPr>
          <w:rFonts w:cs="Arial"/>
          <w:szCs w:val="22"/>
        </w:rPr>
        <w:t>If a</w:t>
      </w:r>
      <w:r w:rsidR="00B84405" w:rsidRPr="00961331">
        <w:rPr>
          <w:rFonts w:cs="Arial"/>
          <w:szCs w:val="22"/>
        </w:rPr>
        <w:t xml:space="preserve"> river presents a</w:t>
      </w:r>
      <w:r w:rsidR="00B84405">
        <w:rPr>
          <w:rFonts w:cs="Arial"/>
          <w:szCs w:val="22"/>
        </w:rPr>
        <w:t xml:space="preserve"> load</w:t>
      </w:r>
      <w:r w:rsidR="00B84405" w:rsidRPr="00961331">
        <w:rPr>
          <w:rFonts w:cs="Arial"/>
          <w:szCs w:val="22"/>
        </w:rPr>
        <w:t xml:space="preserve"> contribution of 100% to a particular NRM region, this means that no other river included in the model contributes </w:t>
      </w:r>
      <w:r w:rsidR="00B84405">
        <w:rPr>
          <w:rFonts w:cs="Arial"/>
          <w:szCs w:val="22"/>
        </w:rPr>
        <w:t>load</w:t>
      </w:r>
      <w:r w:rsidR="00B84405" w:rsidRPr="00961331">
        <w:rPr>
          <w:rFonts w:cs="Arial"/>
          <w:szCs w:val="22"/>
        </w:rPr>
        <w:t xml:space="preserve"> to that NRM region.</w:t>
      </w:r>
      <w:r w:rsidR="00B84405">
        <w:rPr>
          <w:rFonts w:cs="Arial"/>
          <w:szCs w:val="22"/>
        </w:rPr>
        <w:t xml:space="preserve"> </w:t>
      </w:r>
      <w:r w:rsidRPr="00961331">
        <w:rPr>
          <w:rFonts w:cs="Arial"/>
          <w:szCs w:val="22"/>
        </w:rPr>
        <w:t>Two periods were considered</w:t>
      </w:r>
      <w:r w:rsidR="00DC36D3">
        <w:rPr>
          <w:rFonts w:cs="Arial"/>
          <w:szCs w:val="22"/>
        </w:rPr>
        <w:t>,</w:t>
      </w:r>
      <w:r w:rsidRPr="00961331">
        <w:rPr>
          <w:rFonts w:cs="Arial"/>
          <w:szCs w:val="22"/>
        </w:rPr>
        <w:t xml:space="preserve"> </w:t>
      </w:r>
      <w:r w:rsidR="002E4EA5">
        <w:rPr>
          <w:rFonts w:cs="Arial"/>
          <w:szCs w:val="22"/>
        </w:rPr>
        <w:t>pre-development</w:t>
      </w:r>
      <w:r w:rsidR="00502415">
        <w:rPr>
          <w:rFonts w:cs="Arial"/>
          <w:szCs w:val="22"/>
        </w:rPr>
        <w:t xml:space="preserve"> </w:t>
      </w:r>
      <w:r>
        <w:rPr>
          <w:rFonts w:cs="Arial"/>
          <w:szCs w:val="22"/>
        </w:rPr>
        <w:t>and current (</w:t>
      </w:r>
      <w:r w:rsidR="00B84405">
        <w:rPr>
          <w:rFonts w:cs="Arial"/>
          <w:szCs w:val="22"/>
        </w:rPr>
        <w:t>2017</w:t>
      </w:r>
      <w:r w:rsidR="000E5500">
        <w:rPr>
          <w:color w:val="000000" w:themeColor="text1"/>
          <w:szCs w:val="22"/>
          <w:lang w:val="en-AU"/>
        </w:rPr>
        <w:t>–</w:t>
      </w:r>
      <w:r w:rsidR="00B84405">
        <w:rPr>
          <w:rFonts w:cs="Arial"/>
          <w:szCs w:val="22"/>
        </w:rPr>
        <w:t>18</w:t>
      </w:r>
      <w:r>
        <w:rPr>
          <w:rFonts w:cs="Arial"/>
          <w:szCs w:val="22"/>
        </w:rPr>
        <w:t xml:space="preserve">) </w:t>
      </w:r>
      <w:r w:rsidR="002E4EA5">
        <w:rPr>
          <w:rFonts w:cs="Arial"/>
          <w:szCs w:val="22"/>
        </w:rPr>
        <w:t>water years</w:t>
      </w:r>
      <w:r w:rsidRPr="008A2DCB">
        <w:rPr>
          <w:rFonts w:cs="Arial"/>
          <w:szCs w:val="22"/>
        </w:rPr>
        <w:t xml:space="preserve">. </w:t>
      </w:r>
    </w:p>
    <w:p w14:paraId="246BBE9E" w14:textId="55143453" w:rsidR="00803656" w:rsidRPr="00F27E1A" w:rsidRDefault="00803656" w:rsidP="00B828FF">
      <w:pPr>
        <w:pStyle w:val="Heading2"/>
      </w:pPr>
      <w:bookmarkStart w:id="647" w:name="_Toc459158358"/>
      <w:bookmarkStart w:id="648" w:name="_Toc459158631"/>
      <w:bookmarkStart w:id="649" w:name="_Toc459158905"/>
      <w:bookmarkStart w:id="650" w:name="_Toc459209904"/>
      <w:bookmarkStart w:id="651" w:name="_Toc459329030"/>
      <w:bookmarkStart w:id="652" w:name="_Toc459329389"/>
      <w:bookmarkStart w:id="653" w:name="_Toc459329750"/>
      <w:bookmarkStart w:id="654" w:name="_Toc459330110"/>
      <w:bookmarkStart w:id="655" w:name="_Toc459330470"/>
      <w:bookmarkStart w:id="656" w:name="_Toc459330830"/>
      <w:bookmarkStart w:id="657" w:name="_Toc459331190"/>
      <w:bookmarkStart w:id="658" w:name="_Toc459331550"/>
      <w:bookmarkStart w:id="659" w:name="_Toc459331910"/>
      <w:bookmarkStart w:id="660" w:name="_Toc459158359"/>
      <w:bookmarkStart w:id="661" w:name="_Toc459158632"/>
      <w:bookmarkStart w:id="662" w:name="_Toc459158906"/>
      <w:bookmarkStart w:id="663" w:name="_Toc459209905"/>
      <w:bookmarkStart w:id="664" w:name="_Toc459329031"/>
      <w:bookmarkStart w:id="665" w:name="_Toc459329390"/>
      <w:bookmarkStart w:id="666" w:name="_Toc459329751"/>
      <w:bookmarkStart w:id="667" w:name="_Toc459330111"/>
      <w:bookmarkStart w:id="668" w:name="_Toc459330471"/>
      <w:bookmarkStart w:id="669" w:name="_Toc459330831"/>
      <w:bookmarkStart w:id="670" w:name="_Toc459331191"/>
      <w:bookmarkStart w:id="671" w:name="_Toc459331551"/>
      <w:bookmarkStart w:id="672" w:name="_Toc459331911"/>
      <w:bookmarkStart w:id="673" w:name="_Toc11410747"/>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r w:rsidRPr="00EB32ED">
        <w:t xml:space="preserve">Zones of influence for river </w:t>
      </w:r>
      <w:r w:rsidR="00863D9D" w:rsidRPr="00EB32ED">
        <w:t>discharge</w:t>
      </w:r>
      <w:bookmarkEnd w:id="673"/>
    </w:p>
    <w:p w14:paraId="79F0130F" w14:textId="25392316" w:rsidR="004F3020" w:rsidRDefault="00803656" w:rsidP="00803656">
      <w:r w:rsidRPr="008467AA">
        <w:rPr>
          <w:bCs/>
          <w:lang w:val="en-AU"/>
        </w:rPr>
        <w:t xml:space="preserve">Hydrodynamic models provide a tool for identifying, quantifying and communicating the spatial impact of discharges from various rivers into the </w:t>
      </w:r>
      <w:r w:rsidR="002A12BD">
        <w:rPr>
          <w:bCs/>
          <w:lang w:val="en-AU"/>
        </w:rPr>
        <w:t>Reef</w:t>
      </w:r>
      <w:r w:rsidR="002A12BD" w:rsidRPr="008467AA">
        <w:rPr>
          <w:bCs/>
          <w:lang w:val="en-AU"/>
        </w:rPr>
        <w:t xml:space="preserve"> </w:t>
      </w:r>
      <w:r w:rsidRPr="008467AA">
        <w:rPr>
          <w:bCs/>
          <w:lang w:val="en-AU"/>
        </w:rPr>
        <w:t xml:space="preserve">lagoon. </w:t>
      </w:r>
      <w:r w:rsidR="007B14CA" w:rsidRPr="007F27EE">
        <w:t xml:space="preserve">The cumulative exposure was </w:t>
      </w:r>
      <w:r w:rsidR="00C65207">
        <w:t>estimated</w:t>
      </w:r>
      <w:r w:rsidR="00C65207" w:rsidRPr="007F27EE">
        <w:t xml:space="preserve"> </w:t>
      </w:r>
      <w:r w:rsidR="007B14CA" w:rsidRPr="007F27EE">
        <w:t xml:space="preserve">for </w:t>
      </w:r>
      <w:r w:rsidR="00C65207">
        <w:t>the entire water</w:t>
      </w:r>
      <w:r w:rsidR="00863D9D">
        <w:t xml:space="preserve"> year</w:t>
      </w:r>
      <w:r w:rsidR="00C65207">
        <w:t xml:space="preserve"> (</w:t>
      </w:r>
      <w:r w:rsidR="007B14CA" w:rsidRPr="007F27EE">
        <w:t xml:space="preserve">October </w:t>
      </w:r>
      <w:r w:rsidR="00C65207" w:rsidRPr="007F27EE">
        <w:t>201</w:t>
      </w:r>
      <w:r w:rsidR="00C65207">
        <w:t>7</w:t>
      </w:r>
      <w:r w:rsidR="00C65207" w:rsidRPr="007F27EE">
        <w:t xml:space="preserve"> </w:t>
      </w:r>
      <w:r w:rsidR="007B14CA" w:rsidRPr="007F27EE">
        <w:t xml:space="preserve">to </w:t>
      </w:r>
      <w:r w:rsidR="00C65207">
        <w:t>September 2018)</w:t>
      </w:r>
      <w:r w:rsidR="007B14CA">
        <w:t xml:space="preserve"> </w:t>
      </w:r>
      <w:r w:rsidR="00C65207">
        <w:t>for the Normanby, Barron, Russell-Mulgrave, Tully and Burdekin Rivers</w:t>
      </w:r>
      <w:r w:rsidR="007B14CA" w:rsidRPr="007F27EE">
        <w:t xml:space="preserve">. </w:t>
      </w:r>
    </w:p>
    <w:p w14:paraId="0F9F7899" w14:textId="6A5FBF88" w:rsidR="004F3020" w:rsidRDefault="00C06A89" w:rsidP="00803656">
      <w:pPr>
        <w:rPr>
          <w:szCs w:val="22"/>
          <w:lang w:val="en-AU"/>
        </w:rPr>
      </w:pPr>
      <w:r>
        <w:t xml:space="preserve">The eReefs </w:t>
      </w:r>
      <w:r w:rsidRPr="00490807">
        <w:rPr>
          <w:rFonts w:cs="Arial"/>
          <w:lang w:val="en-AU"/>
        </w:rPr>
        <w:t>(</w:t>
      </w:r>
      <w:hyperlink r:id="rId68" w:history="1">
        <w:r w:rsidRPr="00490807">
          <w:rPr>
            <w:rStyle w:val="Hyperlink"/>
            <w:rFonts w:cs="Arial"/>
            <w:lang w:val="en-AU"/>
          </w:rPr>
          <w:t>http://ereefs.org.au/ereefs</w:t>
        </w:r>
      </w:hyperlink>
      <w:r w:rsidRPr="00490807">
        <w:rPr>
          <w:rFonts w:cs="Arial"/>
          <w:lang w:val="en-AU"/>
        </w:rPr>
        <w:t>)</w:t>
      </w:r>
      <w:r>
        <w:rPr>
          <w:rFonts w:cs="Arial"/>
          <w:lang w:val="en-AU"/>
        </w:rPr>
        <w:t xml:space="preserve"> </w:t>
      </w:r>
      <w:r>
        <w:t xml:space="preserve">hydrodynamic model output was used for the year, which incorporates measured wind, pressure, and tide to provide improved estimates of river plume movement in coastal waters. Simulated </w:t>
      </w:r>
      <w:r>
        <w:rPr>
          <w:bCs/>
          <w:lang w:val="en-AU"/>
        </w:rPr>
        <w:t>r</w:t>
      </w:r>
      <w:r w:rsidR="00803656" w:rsidRPr="008467AA">
        <w:rPr>
          <w:bCs/>
          <w:lang w:val="en-AU"/>
        </w:rPr>
        <w:t xml:space="preserve">iver-tagged </w:t>
      </w:r>
      <w:r w:rsidR="00803656" w:rsidRPr="00881B7D">
        <w:rPr>
          <w:bCs/>
          <w:lang w:val="en-AU"/>
        </w:rPr>
        <w:t xml:space="preserve">passive tracers were released from each of the major gauged rivers discharging into the </w:t>
      </w:r>
      <w:r w:rsidR="002A12BD">
        <w:rPr>
          <w:bCs/>
          <w:lang w:val="en-AU"/>
        </w:rPr>
        <w:t>Reef</w:t>
      </w:r>
      <w:r w:rsidR="00803656" w:rsidRPr="00881B7D">
        <w:rPr>
          <w:bCs/>
          <w:lang w:val="en-AU"/>
        </w:rPr>
        <w:t xml:space="preserve">. The discharge concentration of each river’s unique tracer was set at 1.0 at the river mouth, </w:t>
      </w:r>
      <w:r w:rsidR="007B4DB9" w:rsidRPr="00A87967">
        <w:rPr>
          <w:bCs/>
          <w:szCs w:val="22"/>
          <w:lang w:val="en-AU"/>
        </w:rPr>
        <w:t>wh</w:t>
      </w:r>
      <w:r w:rsidR="007B4DB9">
        <w:rPr>
          <w:bCs/>
          <w:szCs w:val="22"/>
          <w:lang w:val="en-AU"/>
        </w:rPr>
        <w:t>ereas</w:t>
      </w:r>
      <w:r w:rsidR="007B4DB9" w:rsidRPr="00A87967">
        <w:rPr>
          <w:bCs/>
          <w:szCs w:val="22"/>
          <w:lang w:val="en-AU"/>
        </w:rPr>
        <w:t xml:space="preserve"> </w:t>
      </w:r>
      <w:r w:rsidR="00803656" w:rsidRPr="00A87967">
        <w:rPr>
          <w:bCs/>
          <w:szCs w:val="22"/>
          <w:lang w:val="en-AU"/>
        </w:rPr>
        <w:t xml:space="preserve">the starting tracer concentration in the </w:t>
      </w:r>
      <w:r w:rsidR="002A12BD">
        <w:rPr>
          <w:bCs/>
          <w:szCs w:val="22"/>
          <w:lang w:val="en-AU"/>
        </w:rPr>
        <w:t>Reef</w:t>
      </w:r>
      <w:r w:rsidR="002A12BD" w:rsidRPr="00A87967">
        <w:rPr>
          <w:bCs/>
          <w:szCs w:val="22"/>
          <w:lang w:val="en-AU"/>
        </w:rPr>
        <w:t xml:space="preserve"> </w:t>
      </w:r>
      <w:r w:rsidR="00327AF2">
        <w:rPr>
          <w:bCs/>
          <w:szCs w:val="22"/>
          <w:lang w:val="en-AU"/>
        </w:rPr>
        <w:t>l</w:t>
      </w:r>
      <w:r w:rsidR="00327AF2" w:rsidRPr="00A87967">
        <w:rPr>
          <w:bCs/>
          <w:szCs w:val="22"/>
          <w:lang w:val="en-AU"/>
        </w:rPr>
        <w:t xml:space="preserve">agoon </w:t>
      </w:r>
      <w:r w:rsidR="00803656" w:rsidRPr="00A87967">
        <w:rPr>
          <w:bCs/>
          <w:szCs w:val="22"/>
          <w:lang w:val="en-AU"/>
        </w:rPr>
        <w:t xml:space="preserve">was set </w:t>
      </w:r>
      <w:r w:rsidR="000E5500">
        <w:rPr>
          <w:bCs/>
          <w:szCs w:val="22"/>
          <w:lang w:val="en-AU"/>
        </w:rPr>
        <w:t>at</w:t>
      </w:r>
      <w:r w:rsidR="000E5500" w:rsidRPr="00A87967">
        <w:rPr>
          <w:bCs/>
          <w:szCs w:val="22"/>
          <w:lang w:val="en-AU"/>
        </w:rPr>
        <w:t xml:space="preserve"> </w:t>
      </w:r>
      <w:r w:rsidR="00803656" w:rsidRPr="00A87967">
        <w:rPr>
          <w:bCs/>
          <w:szCs w:val="22"/>
          <w:lang w:val="en-AU"/>
        </w:rPr>
        <w:t>0.</w:t>
      </w:r>
      <w:r w:rsidR="001C3D04">
        <w:rPr>
          <w:szCs w:val="22"/>
          <w:lang w:val="en-AU"/>
        </w:rPr>
        <w:t xml:space="preserve"> </w:t>
      </w:r>
    </w:p>
    <w:p w14:paraId="246BBE9F" w14:textId="7F0A63E6" w:rsidR="00803656" w:rsidRPr="00A87967" w:rsidRDefault="00803656" w:rsidP="00803656">
      <w:pPr>
        <w:rPr>
          <w:szCs w:val="22"/>
          <w:lang w:val="en-AU"/>
        </w:rPr>
      </w:pPr>
      <w:r w:rsidRPr="00A87967">
        <w:rPr>
          <w:szCs w:val="22"/>
          <w:lang w:val="en-AU"/>
        </w:rPr>
        <w:t>Details of the methods used for the eReef</w:t>
      </w:r>
      <w:r w:rsidR="00344390">
        <w:rPr>
          <w:szCs w:val="22"/>
          <w:lang w:val="en-AU"/>
        </w:rPr>
        <w:t>s</w:t>
      </w:r>
      <w:r w:rsidRPr="00A87967">
        <w:rPr>
          <w:szCs w:val="22"/>
          <w:lang w:val="en-AU"/>
        </w:rPr>
        <w:t xml:space="preserve"> tracer study are presented in </w:t>
      </w:r>
      <w:r w:rsidR="00C50CFC">
        <w:rPr>
          <w:szCs w:val="22"/>
          <w:lang w:val="en-AU"/>
        </w:rPr>
        <w:t>Appendix D-</w:t>
      </w:r>
      <w:r w:rsidR="002A3D59">
        <w:rPr>
          <w:szCs w:val="22"/>
          <w:lang w:val="en-AU"/>
        </w:rPr>
        <w:t>7</w:t>
      </w:r>
      <w:r w:rsidRPr="00A87967">
        <w:rPr>
          <w:szCs w:val="22"/>
          <w:lang w:val="en-AU"/>
        </w:rPr>
        <w:t xml:space="preserve">. </w:t>
      </w:r>
    </w:p>
    <w:p w14:paraId="28A2A607" w14:textId="6F220489" w:rsidR="004D5FF5" w:rsidRDefault="004D5FF5" w:rsidP="00803656">
      <w:pPr>
        <w:rPr>
          <w:szCs w:val="22"/>
          <w:lang w:val="en-AU"/>
        </w:rPr>
        <w:sectPr w:rsidR="004D5FF5" w:rsidSect="00FE73B7">
          <w:pgSz w:w="11907" w:h="16840" w:code="9"/>
          <w:pgMar w:top="1440" w:right="1134" w:bottom="1440" w:left="1134" w:header="709" w:footer="624" w:gutter="0"/>
          <w:cols w:space="708"/>
          <w:docGrid w:linePitch="360"/>
        </w:sectPr>
      </w:pPr>
    </w:p>
    <w:p w14:paraId="3AE7F940" w14:textId="40F09582" w:rsidR="00DC4426" w:rsidRPr="006C46DE" w:rsidRDefault="00432642" w:rsidP="006F4C41">
      <w:pPr>
        <w:pStyle w:val="Heading1"/>
      </w:pPr>
      <w:bookmarkStart w:id="674" w:name="_Toc459158361"/>
      <w:bookmarkStart w:id="675" w:name="_Toc459158634"/>
      <w:bookmarkStart w:id="676" w:name="_Toc459158908"/>
      <w:bookmarkStart w:id="677" w:name="_Toc459209907"/>
      <w:bookmarkStart w:id="678" w:name="_Toc459329033"/>
      <w:bookmarkStart w:id="679" w:name="_Toc459329392"/>
      <w:bookmarkStart w:id="680" w:name="_Toc459329753"/>
      <w:bookmarkStart w:id="681" w:name="_Toc459330113"/>
      <w:bookmarkStart w:id="682" w:name="_Toc459330473"/>
      <w:bookmarkStart w:id="683" w:name="_Toc459330833"/>
      <w:bookmarkStart w:id="684" w:name="_Toc459331193"/>
      <w:bookmarkStart w:id="685" w:name="_Toc459331553"/>
      <w:bookmarkStart w:id="686" w:name="_Toc459331913"/>
      <w:bookmarkStart w:id="687" w:name="_Toc459158363"/>
      <w:bookmarkStart w:id="688" w:name="_Toc459158636"/>
      <w:bookmarkStart w:id="689" w:name="_Toc459158910"/>
      <w:bookmarkStart w:id="690" w:name="_Toc459209909"/>
      <w:bookmarkStart w:id="691" w:name="_Toc459329035"/>
      <w:bookmarkStart w:id="692" w:name="_Toc459329394"/>
      <w:bookmarkStart w:id="693" w:name="_Toc459329755"/>
      <w:bookmarkStart w:id="694" w:name="_Toc459330115"/>
      <w:bookmarkStart w:id="695" w:name="_Toc459330475"/>
      <w:bookmarkStart w:id="696" w:name="_Toc459330835"/>
      <w:bookmarkStart w:id="697" w:name="_Toc459331195"/>
      <w:bookmarkStart w:id="698" w:name="_Toc459331555"/>
      <w:bookmarkStart w:id="699" w:name="_Toc459331915"/>
      <w:bookmarkStart w:id="700" w:name="_Toc459158364"/>
      <w:bookmarkStart w:id="701" w:name="_Toc459158637"/>
      <w:bookmarkStart w:id="702" w:name="_Toc459158911"/>
      <w:bookmarkStart w:id="703" w:name="_Toc459209910"/>
      <w:bookmarkStart w:id="704" w:name="_Toc459329036"/>
      <w:bookmarkStart w:id="705" w:name="_Toc459329395"/>
      <w:bookmarkStart w:id="706" w:name="_Toc459329756"/>
      <w:bookmarkStart w:id="707" w:name="_Toc459330116"/>
      <w:bookmarkStart w:id="708" w:name="_Toc459330476"/>
      <w:bookmarkStart w:id="709" w:name="_Toc459330836"/>
      <w:bookmarkStart w:id="710" w:name="_Toc459331196"/>
      <w:bookmarkStart w:id="711" w:name="_Toc459331556"/>
      <w:bookmarkStart w:id="712" w:name="_Toc459331916"/>
      <w:bookmarkStart w:id="713" w:name="_Ref536009742"/>
      <w:bookmarkStart w:id="714" w:name="_Toc11410748"/>
      <w:bookmarkStart w:id="715" w:name="_Toc436082063"/>
      <w:bookmarkStart w:id="716" w:name="_Toc436913469"/>
      <w:bookmarkStart w:id="717" w:name="_Ref531762116"/>
      <w:bookmarkEnd w:id="515"/>
      <w:bookmarkEnd w:id="516"/>
      <w:bookmarkEnd w:id="517"/>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r w:rsidRPr="006C46DE">
        <w:lastRenderedPageBreak/>
        <w:t>Drivers and pressures influencing water quality during 2017–18</w:t>
      </w:r>
      <w:bookmarkEnd w:id="713"/>
      <w:bookmarkEnd w:id="714"/>
    </w:p>
    <w:p w14:paraId="184396CE" w14:textId="4D1FB3E9" w:rsidR="005634EF" w:rsidRPr="00587B21" w:rsidRDefault="00432642" w:rsidP="00B828FF">
      <w:pPr>
        <w:pStyle w:val="Heading2"/>
        <w:numPr>
          <w:ilvl w:val="1"/>
          <w:numId w:val="85"/>
        </w:numPr>
      </w:pPr>
      <w:bookmarkStart w:id="718" w:name="_Toc536529820"/>
      <w:bookmarkStart w:id="719" w:name="_Toc536532830"/>
      <w:bookmarkStart w:id="720" w:name="_Toc536529821"/>
      <w:bookmarkStart w:id="721" w:name="_Toc536532831"/>
      <w:bookmarkStart w:id="722" w:name="_Toc536529823"/>
      <w:bookmarkStart w:id="723" w:name="_Toc536532833"/>
      <w:bookmarkStart w:id="724" w:name="_Toc536529824"/>
      <w:bookmarkStart w:id="725" w:name="_Toc536532834"/>
      <w:bookmarkStart w:id="726" w:name="_Toc536529825"/>
      <w:bookmarkStart w:id="727" w:name="_Toc536532835"/>
      <w:bookmarkStart w:id="728" w:name="_Toc536529826"/>
      <w:bookmarkStart w:id="729" w:name="_Toc536532836"/>
      <w:bookmarkStart w:id="730" w:name="_Toc536529827"/>
      <w:bookmarkStart w:id="731" w:name="_Toc536532837"/>
      <w:bookmarkStart w:id="732" w:name="_Toc11410749"/>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r w:rsidRPr="0097272C">
        <w:t>Coastal development including a</w:t>
      </w:r>
      <w:r w:rsidR="005634EF" w:rsidRPr="0097272C">
        <w:t>griculture</w:t>
      </w:r>
      <w:bookmarkEnd w:id="732"/>
    </w:p>
    <w:p w14:paraId="42E4DCC4" w14:textId="7AB3D381" w:rsidR="008A2511" w:rsidRDefault="00521E53" w:rsidP="008A2511">
      <w:pPr>
        <w:rPr>
          <w:lang w:val="en-AU"/>
        </w:rPr>
      </w:pPr>
      <w:r>
        <w:rPr>
          <w:lang w:val="en-AU"/>
        </w:rPr>
        <w:t>T</w:t>
      </w:r>
      <w:r w:rsidRPr="00CB5C18">
        <w:rPr>
          <w:lang w:val="en-AU"/>
        </w:rPr>
        <w:t xml:space="preserve">he Wet Tropics, Burdekin, Mackay Whitsunday, Fitzroy and </w:t>
      </w:r>
      <w:r w:rsidR="00901DE2">
        <w:rPr>
          <w:lang w:val="en-AU"/>
        </w:rPr>
        <w:t>Burnett-Mary</w:t>
      </w:r>
      <w:r w:rsidRPr="007A452D">
        <w:rPr>
          <w:lang w:val="en-AU"/>
        </w:rPr>
        <w:t xml:space="preserve"> regions are characterised by a variety of land uses including agricultural (sugarcane, grazing, cropping and other horticulture), mining and urban development.</w:t>
      </w:r>
      <w:r>
        <w:rPr>
          <w:lang w:val="en-AU"/>
        </w:rPr>
        <w:t xml:space="preserve"> </w:t>
      </w:r>
      <w:r w:rsidR="005634EF" w:rsidRPr="00CB5C18">
        <w:rPr>
          <w:lang w:val="en-AU"/>
        </w:rPr>
        <w:t xml:space="preserve">The Cape York region is </w:t>
      </w:r>
      <w:r w:rsidR="00924AC1">
        <w:rPr>
          <w:lang w:val="en-AU"/>
        </w:rPr>
        <w:t>less deve</w:t>
      </w:r>
      <w:r>
        <w:rPr>
          <w:lang w:val="en-AU"/>
        </w:rPr>
        <w:t xml:space="preserve">loped than these </w:t>
      </w:r>
      <w:r w:rsidR="00A92443">
        <w:rPr>
          <w:lang w:val="en-AU"/>
        </w:rPr>
        <w:t>Reef</w:t>
      </w:r>
      <w:r>
        <w:rPr>
          <w:lang w:val="en-AU"/>
        </w:rPr>
        <w:t xml:space="preserve"> catchments</w:t>
      </w:r>
      <w:r w:rsidR="000E5500">
        <w:rPr>
          <w:lang w:val="en-AU"/>
        </w:rPr>
        <w:t>;</w:t>
      </w:r>
      <w:r>
        <w:rPr>
          <w:lang w:val="en-AU"/>
        </w:rPr>
        <w:t xml:space="preserve"> therefore</w:t>
      </w:r>
      <w:r w:rsidR="000E5500">
        <w:rPr>
          <w:lang w:val="en-AU"/>
        </w:rPr>
        <w:t>,</w:t>
      </w:r>
      <w:r w:rsidR="005634EF" w:rsidRPr="00CB5C18">
        <w:rPr>
          <w:lang w:val="en-AU"/>
        </w:rPr>
        <w:t xml:space="preserve"> land-based activities in this region are considered to have a relatively small impact on marine ecosystems (Waterhouse et al., 2017b)</w:t>
      </w:r>
      <w:r w:rsidR="00A079CB">
        <w:rPr>
          <w:lang w:val="en-AU"/>
        </w:rPr>
        <w:t>. However, even in the Cape York region,</w:t>
      </w:r>
      <w:r>
        <w:rPr>
          <w:lang w:val="en-AU"/>
        </w:rPr>
        <w:t xml:space="preserve"> grazing land use, roads, mining and other </w:t>
      </w:r>
      <w:r w:rsidR="00A079CB">
        <w:rPr>
          <w:lang w:val="en-AU"/>
        </w:rPr>
        <w:t xml:space="preserve">vegetation </w:t>
      </w:r>
      <w:r>
        <w:rPr>
          <w:lang w:val="en-AU"/>
        </w:rPr>
        <w:t>clearing have significantly increased sediment erosion (</w:t>
      </w:r>
      <w:r w:rsidR="006C618E">
        <w:rPr>
          <w:lang w:val="en-AU"/>
        </w:rPr>
        <w:t>Brooks et al.</w:t>
      </w:r>
      <w:r w:rsidR="000E5500">
        <w:rPr>
          <w:lang w:val="en-AU"/>
        </w:rPr>
        <w:t>,</w:t>
      </w:r>
      <w:r w:rsidR="006C618E">
        <w:rPr>
          <w:lang w:val="en-AU"/>
        </w:rPr>
        <w:t xml:space="preserve"> 2013</w:t>
      </w:r>
      <w:r>
        <w:rPr>
          <w:lang w:val="en-AU"/>
        </w:rPr>
        <w:t>).</w:t>
      </w:r>
      <w:r w:rsidR="005634EF" w:rsidRPr="007A452D">
        <w:rPr>
          <w:lang w:val="en-AU"/>
        </w:rPr>
        <w:t xml:space="preserve"> </w:t>
      </w:r>
      <w:r w:rsidR="001333AE">
        <w:rPr>
          <w:lang w:val="en-AU"/>
        </w:rPr>
        <w:t>Specifically:</w:t>
      </w:r>
      <w:r w:rsidR="005634EF" w:rsidRPr="007A452D">
        <w:rPr>
          <w:lang w:val="en-AU"/>
        </w:rPr>
        <w:t xml:space="preserve"> </w:t>
      </w:r>
    </w:p>
    <w:p w14:paraId="17C1483F" w14:textId="77777777" w:rsidR="008D1927" w:rsidRDefault="008D1927" w:rsidP="00B828FF">
      <w:pPr>
        <w:pStyle w:val="ListParagraph"/>
        <w:numPr>
          <w:ilvl w:val="0"/>
          <w:numId w:val="37"/>
        </w:numPr>
        <w:ind w:left="851" w:hanging="284"/>
        <w:rPr>
          <w:lang w:val="en-AU"/>
        </w:rPr>
      </w:pPr>
      <w:r>
        <w:rPr>
          <w:lang w:val="en-AU"/>
        </w:rPr>
        <w:t>Cape York</w:t>
      </w:r>
    </w:p>
    <w:p w14:paraId="3B53F1EA" w14:textId="59FA2C67" w:rsidR="008A2511" w:rsidRDefault="001333AE" w:rsidP="00F34575">
      <w:pPr>
        <w:pStyle w:val="ListParagraph"/>
        <w:numPr>
          <w:ilvl w:val="1"/>
          <w:numId w:val="37"/>
        </w:numPr>
        <w:rPr>
          <w:lang w:val="en-AU"/>
        </w:rPr>
      </w:pPr>
      <w:r w:rsidRPr="00A17806">
        <w:rPr>
          <w:lang w:val="en-AU"/>
        </w:rPr>
        <w:t>The</w:t>
      </w:r>
      <w:r w:rsidR="008A2511" w:rsidRPr="00A17806">
        <w:rPr>
          <w:lang w:val="en-AU"/>
        </w:rPr>
        <w:t xml:space="preserve"> Endeavour and Annan River Basin has an area of 2186 km</w:t>
      </w:r>
      <w:r w:rsidR="008A2511" w:rsidRPr="00587B21">
        <w:rPr>
          <w:vertAlign w:val="superscript"/>
          <w:lang w:val="en-AU"/>
        </w:rPr>
        <w:t>2</w:t>
      </w:r>
      <w:r w:rsidR="008A2511" w:rsidRPr="00587B21">
        <w:rPr>
          <w:lang w:val="en-AU"/>
        </w:rPr>
        <w:t xml:space="preserve"> and a relatively high proportion of nature/conservation land use (52% as of 2015) and closed grazing (40%) (Queensland Land Use Mapping Program [QLUMP], 2015). Additional grazing land has been converted to conservation land use since 2015 and approximatel</w:t>
      </w:r>
      <w:r w:rsidR="008A2511" w:rsidRPr="001D2C89">
        <w:rPr>
          <w:lang w:val="en-AU"/>
        </w:rPr>
        <w:t xml:space="preserve">y 80% of the Annan catchment is now under conservation or </w:t>
      </w:r>
      <w:r w:rsidR="000E5500">
        <w:rPr>
          <w:lang w:val="en-AU"/>
        </w:rPr>
        <w:t>A</w:t>
      </w:r>
      <w:r w:rsidR="000E5500" w:rsidRPr="001D2C89">
        <w:rPr>
          <w:lang w:val="en-AU"/>
        </w:rPr>
        <w:t xml:space="preserve">boriginal </w:t>
      </w:r>
      <w:r w:rsidR="008A2511" w:rsidRPr="001D2C89">
        <w:rPr>
          <w:lang w:val="en-AU"/>
        </w:rPr>
        <w:t>freehold. Sources of pollution (</w:t>
      </w:r>
      <w:r w:rsidR="000E5500">
        <w:rPr>
          <w:lang w:val="en-AU"/>
        </w:rPr>
        <w:t xml:space="preserve">e.g. </w:t>
      </w:r>
      <w:r w:rsidR="008A2511" w:rsidRPr="001D2C89">
        <w:rPr>
          <w:lang w:val="en-AU"/>
        </w:rPr>
        <w:t>sediment, nutrients and toxicants) in the Endeavour catchment include urban run-off from the township of Cooktown located at the mouth of the Endeavour River, cattle grazing, horticulture and road erosion upstream. Historical mining disturbances, cattle grazing impacts (current and past) and road erosion are the primary sources of pollution to the Annan River (Shellberg et al., 2015</w:t>
      </w:r>
      <w:r w:rsidR="008A2511" w:rsidRPr="00A17806">
        <w:rPr>
          <w:lang w:val="en-AU"/>
        </w:rPr>
        <w:t>).</w:t>
      </w:r>
    </w:p>
    <w:p w14:paraId="0F46FBC5" w14:textId="1690437B" w:rsidR="00BD7F40" w:rsidRPr="00BD7F40" w:rsidRDefault="00BD7F40" w:rsidP="00F34575">
      <w:pPr>
        <w:pStyle w:val="ListParagraph"/>
        <w:numPr>
          <w:ilvl w:val="1"/>
          <w:numId w:val="37"/>
        </w:numPr>
        <w:autoSpaceDE w:val="0"/>
        <w:autoSpaceDN w:val="0"/>
        <w:adjustRightInd w:val="0"/>
        <w:rPr>
          <w:rFonts w:ascii="TimesNewRoman" w:eastAsia="TimesNewRoman" w:hAnsiTheme="minorHAnsi" w:cs="TimesNewRoman"/>
          <w:sz w:val="23"/>
          <w:szCs w:val="23"/>
          <w:lang w:val="en-AU"/>
        </w:rPr>
      </w:pPr>
      <w:r w:rsidRPr="00BD7F40">
        <w:rPr>
          <w:lang w:val="en-AU"/>
        </w:rPr>
        <w:t>The Normanby Basin has an area of 24,550 km</w:t>
      </w:r>
      <w:r w:rsidRPr="00BD7F40">
        <w:rPr>
          <w:vertAlign w:val="superscript"/>
          <w:lang w:val="en-AU"/>
        </w:rPr>
        <w:t>2</w:t>
      </w:r>
      <w:r w:rsidRPr="00BD7F40">
        <w:rPr>
          <w:lang w:val="en-AU"/>
        </w:rPr>
        <w:t xml:space="preserve"> and a relatively high proportion of nature/conservation land use (46%) and grazing (52%) (QLUMP, 2015). Additional lands have shifted from grazing to conservation since 2015, resulting in approximately 53% conservation land use and 47% grazing. Horticulture accounts for only 1% of land use but has been expanding in the Laura and West Normanby sub-catchments. Current and former cattle grazing, </w:t>
      </w:r>
      <w:r w:rsidR="00A079CB">
        <w:rPr>
          <w:lang w:val="en-AU"/>
        </w:rPr>
        <w:t xml:space="preserve">large-scale </w:t>
      </w:r>
      <w:r w:rsidRPr="00BD7F40">
        <w:rPr>
          <w:lang w:val="en-AU"/>
        </w:rPr>
        <w:t>land clearing for agricultural development</w:t>
      </w:r>
      <w:r w:rsidR="000E5500">
        <w:rPr>
          <w:lang w:val="en-AU"/>
        </w:rPr>
        <w:t>,</w:t>
      </w:r>
      <w:r w:rsidRPr="00BD7F40">
        <w:rPr>
          <w:lang w:val="en-AU"/>
        </w:rPr>
        <w:t xml:space="preserve"> and road construction and maintenance are the primary pressures affecting water quality (sediment and associated nutrient loads) across the Normanby Catchment (</w:t>
      </w:r>
      <w:r w:rsidRPr="00BD7F40">
        <w:rPr>
          <w:szCs w:val="22"/>
          <w:lang w:val="en-AU" w:eastAsia="en-AU"/>
        </w:rPr>
        <w:t>Cape York NRM and South Cape York Catchments</w:t>
      </w:r>
      <w:r w:rsidRPr="00BD7F40">
        <w:rPr>
          <w:lang w:val="en-AU"/>
        </w:rPr>
        <w:t xml:space="preserve">, 2016). Horticulture in the Laura sub-catchment has also increased nutrient concentrations in the Laura River (Howley, 2010). </w:t>
      </w:r>
    </w:p>
    <w:p w14:paraId="69DA9051" w14:textId="5DEE0653" w:rsidR="009B02BE" w:rsidRDefault="009B02BE" w:rsidP="00F34575">
      <w:pPr>
        <w:pStyle w:val="ListParagraph"/>
        <w:numPr>
          <w:ilvl w:val="1"/>
          <w:numId w:val="37"/>
        </w:numPr>
        <w:rPr>
          <w:lang w:val="en-AU"/>
        </w:rPr>
      </w:pPr>
      <w:r>
        <w:rPr>
          <w:lang w:val="en-AU"/>
        </w:rPr>
        <w:t>The Pascoe River has an area of 2088 km</w:t>
      </w:r>
      <w:r>
        <w:rPr>
          <w:vertAlign w:val="superscript"/>
          <w:lang w:val="en-AU"/>
        </w:rPr>
        <w:t xml:space="preserve">2 </w:t>
      </w:r>
      <w:r>
        <w:rPr>
          <w:lang w:val="en-AU"/>
        </w:rPr>
        <w:t xml:space="preserve">with a high proportion of nature/conservation land use (84%) with some closed grazing (15%) according to QLUMP (2015). However, locals advise that there is no longer any active grazing within the Pascoe catchment (Polglase pers. comm. November 2018). Feral cattle and pigs, fire (previous years but not the current year) and road erosion are the main pressures affecting water quality. These impacts are considered to be minimal in this sub-region relative to other Reef catchments and marine waters are considered to be of </w:t>
      </w:r>
      <w:r w:rsidR="00440935">
        <w:rPr>
          <w:lang w:val="en-AU"/>
        </w:rPr>
        <w:t xml:space="preserve">high </w:t>
      </w:r>
      <w:r>
        <w:rPr>
          <w:lang w:val="en-AU"/>
        </w:rPr>
        <w:t>Environmental Value (</w:t>
      </w:r>
      <w:r w:rsidRPr="00351863">
        <w:rPr>
          <w:szCs w:val="22"/>
          <w:lang w:val="en-AU" w:eastAsia="en-AU"/>
        </w:rPr>
        <w:t>Cape York NRM and South Cape York Catchments</w:t>
      </w:r>
      <w:r>
        <w:rPr>
          <w:lang w:val="en-AU"/>
        </w:rPr>
        <w:t>, 2016).</w:t>
      </w:r>
    </w:p>
    <w:p w14:paraId="16D78F29" w14:textId="39D60701" w:rsidR="008D1927" w:rsidRDefault="008D1927" w:rsidP="00B828FF">
      <w:pPr>
        <w:pStyle w:val="ListParagraph"/>
        <w:numPr>
          <w:ilvl w:val="0"/>
          <w:numId w:val="37"/>
        </w:numPr>
        <w:ind w:left="851" w:hanging="284"/>
        <w:rPr>
          <w:lang w:val="en-AU"/>
        </w:rPr>
      </w:pPr>
      <w:r>
        <w:rPr>
          <w:lang w:val="en-AU"/>
        </w:rPr>
        <w:t>Wet Tropics</w:t>
      </w:r>
    </w:p>
    <w:p w14:paraId="67D2E52A" w14:textId="1330B0D4" w:rsidR="001333AE" w:rsidRPr="001333AE" w:rsidRDefault="001333AE" w:rsidP="00F34575">
      <w:pPr>
        <w:pStyle w:val="ListParagraph"/>
        <w:numPr>
          <w:ilvl w:val="1"/>
          <w:numId w:val="37"/>
        </w:numPr>
        <w:rPr>
          <w:lang w:val="en-AU"/>
        </w:rPr>
      </w:pPr>
      <w:r w:rsidRPr="001333AE">
        <w:rPr>
          <w:lang w:val="en-AU"/>
        </w:rPr>
        <w:t>The Barron Daintree sub-region is primarily influenced by discharge from the Daintree, Mossman and Barron catchments and, to a lesser extent, by other Wet Tropics rivers south of the sub-region (Brodie et al., 2013;</w:t>
      </w:r>
      <w:r w:rsidRPr="001333AE">
        <w:rPr>
          <w:rFonts w:cs="Arial"/>
          <w:szCs w:val="22"/>
          <w:lang w:val="en-AU"/>
        </w:rPr>
        <w:t xml:space="preserve"> Waterhouse et al., 2017b</w:t>
      </w:r>
      <w:r w:rsidRPr="001333AE">
        <w:rPr>
          <w:lang w:val="en-AU"/>
        </w:rPr>
        <w:t>). The Daintree catchment has an area of 2107 km</w:t>
      </w:r>
      <w:r w:rsidRPr="001333AE">
        <w:rPr>
          <w:vertAlign w:val="superscript"/>
          <w:lang w:val="en-AU"/>
        </w:rPr>
        <w:t>2</w:t>
      </w:r>
      <w:r w:rsidRPr="001333AE">
        <w:rPr>
          <w:lang w:val="en-AU"/>
        </w:rPr>
        <w:t xml:space="preserve"> and has a high proportion of protected areas (56% natural/minimal use lands and 32% forestry). The remaining area consists of 7% grazing and, to a lesser extent, sugarcane and urban areas. The Mossman catchment has an area of 479 km</w:t>
      </w:r>
      <w:r w:rsidRPr="001333AE">
        <w:rPr>
          <w:vertAlign w:val="superscript"/>
          <w:lang w:val="en-AU"/>
        </w:rPr>
        <w:t>2</w:t>
      </w:r>
      <w:r w:rsidRPr="001333AE">
        <w:rPr>
          <w:lang w:val="en-AU"/>
        </w:rPr>
        <w:t xml:space="preserve"> and consists of 76% natural/minimal use lands, 10% sugarcane and smaller areas of grazing and urban land uses. The Barron catchment has an area of 2189 km</w:t>
      </w:r>
      <w:r w:rsidRPr="001333AE">
        <w:rPr>
          <w:vertAlign w:val="superscript"/>
          <w:lang w:val="en-AU"/>
        </w:rPr>
        <w:t>2</w:t>
      </w:r>
      <w:r w:rsidRPr="001333AE">
        <w:rPr>
          <w:lang w:val="en-AU"/>
        </w:rPr>
        <w:t xml:space="preserve"> and consists of 29% natural/minimal use lands, 31% grazing, 18% forestry, 11% cropping including bananas and sugarcane, and smaller areas of dairy and urban land uses (Terrain NRM, 2015). The Barron River is the most hydrologically modified river in the Wet Tropics region and is heavily regulated by water supply infrastructure.</w:t>
      </w:r>
    </w:p>
    <w:p w14:paraId="4E2F7542" w14:textId="0B2F2F2B" w:rsidR="009D46D4" w:rsidRDefault="00DF49D8" w:rsidP="00F34575">
      <w:pPr>
        <w:pStyle w:val="ListParagraph"/>
        <w:numPr>
          <w:ilvl w:val="1"/>
          <w:numId w:val="37"/>
        </w:numPr>
        <w:rPr>
          <w:rFonts w:cs="Arial"/>
          <w:szCs w:val="22"/>
          <w:lang w:val="en-AU"/>
        </w:rPr>
      </w:pPr>
      <w:r w:rsidRPr="00587B21">
        <w:rPr>
          <w:rFonts w:cs="Arial"/>
          <w:szCs w:val="22"/>
          <w:lang w:val="en-AU"/>
        </w:rPr>
        <w:t>The Russell-Mulgrave Basins contain a high proportion of upland National Park and forest (72%), with 13% of the area used for sugarcane production on the co</w:t>
      </w:r>
      <w:r w:rsidRPr="001D2C89">
        <w:rPr>
          <w:rFonts w:cs="Arial"/>
          <w:szCs w:val="22"/>
          <w:lang w:val="en-AU"/>
        </w:rPr>
        <w:t>astal floodplain (Terrain NRM, 2015). The Johnstone Basin has an area of 2326 k</w:t>
      </w:r>
      <w:r w:rsidRPr="00B828FF">
        <w:rPr>
          <w:rFonts w:cs="Arial"/>
          <w:szCs w:val="22"/>
          <w:lang w:val="en-AU"/>
        </w:rPr>
        <w:t>m</w:t>
      </w:r>
      <w:r w:rsidRPr="00587B21">
        <w:rPr>
          <w:rFonts w:cs="Arial"/>
          <w:szCs w:val="22"/>
          <w:vertAlign w:val="superscript"/>
          <w:lang w:val="en-AU"/>
        </w:rPr>
        <w:t>2</w:t>
      </w:r>
      <w:r w:rsidRPr="00587B21">
        <w:rPr>
          <w:rFonts w:cs="Arial"/>
          <w:szCs w:val="22"/>
          <w:lang w:val="en-AU"/>
        </w:rPr>
        <w:t xml:space="preserve"> and has a relatively high proportion of natural/minimal use lands (55%). The remaining area has 16% grazing, 12% sugarcane and smaller areas of dairy (in the upper catchment), bananas and other crops, and urban land uses (Terrain NRM, 2015)</w:t>
      </w:r>
      <w:r w:rsidRPr="004A5BF7">
        <w:rPr>
          <w:rFonts w:cs="Arial"/>
          <w:szCs w:val="22"/>
          <w:lang w:val="en-AU"/>
        </w:rPr>
        <w:t>.</w:t>
      </w:r>
    </w:p>
    <w:p w14:paraId="524489CC" w14:textId="0A75AB4F" w:rsidR="009D46D4" w:rsidRPr="001D2C89" w:rsidRDefault="009D46D4" w:rsidP="00F34575">
      <w:pPr>
        <w:pStyle w:val="ListParagraph"/>
        <w:numPr>
          <w:ilvl w:val="1"/>
          <w:numId w:val="37"/>
        </w:numPr>
        <w:rPr>
          <w:rFonts w:cs="Arial"/>
          <w:szCs w:val="22"/>
          <w:lang w:val="en-AU"/>
        </w:rPr>
      </w:pPr>
      <w:r w:rsidRPr="00587B21">
        <w:rPr>
          <w:rFonts w:cs="Arial"/>
          <w:szCs w:val="22"/>
          <w:lang w:val="en-AU"/>
        </w:rPr>
        <w:t>The Tully River Basin has an area of 1685 km</w:t>
      </w:r>
      <w:r w:rsidRPr="00587B21">
        <w:rPr>
          <w:rFonts w:cs="Arial"/>
          <w:szCs w:val="22"/>
          <w:vertAlign w:val="superscript"/>
          <w:lang w:val="en-AU"/>
        </w:rPr>
        <w:t>2</w:t>
      </w:r>
      <w:r w:rsidRPr="00587B21">
        <w:rPr>
          <w:rFonts w:cs="Arial"/>
          <w:szCs w:val="22"/>
          <w:lang w:val="en-AU"/>
        </w:rPr>
        <w:t xml:space="preserve"> and has a high proportion of natural/minimal use lands (75%). The remaining area is comprised of 12% sugarcane, 4% bananas, 5% grazing, and </w:t>
      </w:r>
      <w:r w:rsidRPr="001D2C89">
        <w:rPr>
          <w:rFonts w:cs="Arial"/>
          <w:szCs w:val="22"/>
          <w:lang w:val="en-AU"/>
        </w:rPr>
        <w:t>smaller areas of forestry, other crops and urban land uses. The Murray River Basin has an area of 1115 km</w:t>
      </w:r>
      <w:r w:rsidRPr="001D2C89">
        <w:rPr>
          <w:rFonts w:cs="Arial"/>
          <w:szCs w:val="22"/>
          <w:vertAlign w:val="superscript"/>
          <w:lang w:val="en-AU"/>
        </w:rPr>
        <w:t>2</w:t>
      </w:r>
      <w:r w:rsidRPr="001D2C89">
        <w:rPr>
          <w:rFonts w:cs="Arial"/>
          <w:szCs w:val="22"/>
          <w:lang w:val="en-AU"/>
        </w:rPr>
        <w:t xml:space="preserve"> and has a high proportion of natural/minimal use lands (64%). The remaining area is comprised of 14% sugarcane, 10% forestry, 6% grazing and smaller areas of bananas, other crops and urban land uses. The Herbert River Basin has an area of 9842 km</w:t>
      </w:r>
      <w:r w:rsidRPr="001D2C89">
        <w:rPr>
          <w:rFonts w:cs="Arial"/>
          <w:szCs w:val="22"/>
          <w:vertAlign w:val="superscript"/>
          <w:lang w:val="en-AU"/>
        </w:rPr>
        <w:t>2</w:t>
      </w:r>
      <w:r w:rsidRPr="001D2C89">
        <w:rPr>
          <w:rFonts w:cs="Arial"/>
          <w:szCs w:val="22"/>
          <w:lang w:val="en-AU"/>
        </w:rPr>
        <w:t xml:space="preserve"> and consists of 27% natural/minimal use lands, 56% grazing, 8% sugarcane and smaller areas of forestry.</w:t>
      </w:r>
    </w:p>
    <w:p w14:paraId="177C9EC9" w14:textId="2A6742C8" w:rsidR="009D46D4" w:rsidRDefault="009D46D4" w:rsidP="00B828FF">
      <w:pPr>
        <w:pStyle w:val="ListParagraph"/>
        <w:numPr>
          <w:ilvl w:val="0"/>
          <w:numId w:val="37"/>
        </w:numPr>
        <w:ind w:left="851" w:hanging="284"/>
        <w:rPr>
          <w:lang w:val="en-AU"/>
        </w:rPr>
      </w:pPr>
      <w:r w:rsidRPr="00A145B6">
        <w:rPr>
          <w:lang w:val="en-AU"/>
        </w:rPr>
        <w:t xml:space="preserve">The Burdekin </w:t>
      </w:r>
      <w:r>
        <w:rPr>
          <w:lang w:val="en-AU"/>
        </w:rPr>
        <w:t>region</w:t>
      </w:r>
      <w:r w:rsidRPr="00A145B6">
        <w:rPr>
          <w:lang w:val="en-AU"/>
        </w:rPr>
        <w:t xml:space="preserve"> is one of the two large dry tropical catchment regions adjacent to the </w:t>
      </w:r>
      <w:r>
        <w:rPr>
          <w:lang w:val="en-AU"/>
        </w:rPr>
        <w:t>Reef</w:t>
      </w:r>
      <w:r w:rsidRPr="00A145B6">
        <w:rPr>
          <w:lang w:val="en-AU"/>
        </w:rPr>
        <w:t>, with cattle grazing as the primary land use on over 95% of the catchment area (</w:t>
      </w:r>
      <w:r>
        <w:rPr>
          <w:lang w:val="en-AU"/>
        </w:rPr>
        <w:t>NQ Dry Tropics, 2016</w:t>
      </w:r>
      <w:r w:rsidRPr="00A145B6">
        <w:rPr>
          <w:lang w:val="en-AU"/>
        </w:rPr>
        <w:t xml:space="preserve">). There is also </w:t>
      </w:r>
      <w:r>
        <w:rPr>
          <w:lang w:val="en-AU"/>
        </w:rPr>
        <w:t>intensive</w:t>
      </w:r>
      <w:r w:rsidRPr="00A145B6">
        <w:rPr>
          <w:lang w:val="en-AU"/>
        </w:rPr>
        <w:t xml:space="preserve"> irrigated sugarcane on the floodplains of the Burdekin and Haughton </w:t>
      </w:r>
      <w:r>
        <w:rPr>
          <w:lang w:val="en-AU"/>
        </w:rPr>
        <w:t>R</w:t>
      </w:r>
      <w:r w:rsidRPr="00A145B6">
        <w:rPr>
          <w:lang w:val="en-AU"/>
        </w:rPr>
        <w:t>ivers. Fluctuations in climate and cattle numbers greatly affect the state and nature of vegetation cover and, therefore, the susceptibility of soils to erosion and off-site transport of suspended sediments and associated nutrients.</w:t>
      </w:r>
    </w:p>
    <w:p w14:paraId="6B844FCC" w14:textId="4A8EDC79" w:rsidR="002F1FB5" w:rsidRPr="00587B21" w:rsidRDefault="002F1FB5" w:rsidP="00B828FF">
      <w:pPr>
        <w:pStyle w:val="ListParagraph"/>
        <w:numPr>
          <w:ilvl w:val="0"/>
          <w:numId w:val="37"/>
        </w:numPr>
        <w:ind w:left="851" w:hanging="284"/>
        <w:rPr>
          <w:lang w:val="en-AU"/>
        </w:rPr>
      </w:pPr>
      <w:r w:rsidRPr="008467AA">
        <w:rPr>
          <w:color w:val="000000" w:themeColor="text1"/>
          <w:lang w:val="en-AU"/>
        </w:rPr>
        <w:t xml:space="preserve">The climate in </w:t>
      </w:r>
      <w:r>
        <w:rPr>
          <w:color w:val="000000" w:themeColor="text1"/>
          <w:lang w:val="en-AU"/>
        </w:rPr>
        <w:t xml:space="preserve">the </w:t>
      </w:r>
      <w:r w:rsidR="00901DE2">
        <w:rPr>
          <w:color w:val="000000" w:themeColor="text1"/>
          <w:lang w:val="en-AU"/>
        </w:rPr>
        <w:t xml:space="preserve">Mackay-Whitsunday </w:t>
      </w:r>
      <w:r w:rsidRPr="008467AA">
        <w:rPr>
          <w:color w:val="000000" w:themeColor="text1"/>
          <w:lang w:val="en-AU"/>
        </w:rPr>
        <w:t>region is wet or mixed wet and dry tropical with the catchment land use dominated by agriculture broadly divided into grazing in the upper catchments and sugarcane cultivation on the coastal plains (</w:t>
      </w:r>
      <w:r>
        <w:rPr>
          <w:color w:val="000000" w:themeColor="text1"/>
          <w:lang w:val="en-AU"/>
        </w:rPr>
        <w:t>Folkers et al., 2014</w:t>
      </w:r>
      <w:r w:rsidRPr="008467AA">
        <w:rPr>
          <w:color w:val="000000" w:themeColor="text1"/>
          <w:lang w:val="en-AU"/>
        </w:rPr>
        <w:t>). In addition, there are expanding urban areas along the coast.</w:t>
      </w:r>
    </w:p>
    <w:p w14:paraId="63488919" w14:textId="6753646F" w:rsidR="00377A8B" w:rsidRPr="00377A8B" w:rsidRDefault="00803656" w:rsidP="00B828FF">
      <w:pPr>
        <w:pStyle w:val="Heading2"/>
      </w:pPr>
      <w:bookmarkStart w:id="733" w:name="_Toc5451440"/>
      <w:bookmarkStart w:id="734" w:name="_Toc5451524"/>
      <w:bookmarkStart w:id="735" w:name="_Toc5451608"/>
      <w:bookmarkStart w:id="736" w:name="_Toc5458734"/>
      <w:bookmarkStart w:id="737" w:name="_Toc5458808"/>
      <w:bookmarkStart w:id="738" w:name="_Toc5459045"/>
      <w:bookmarkStart w:id="739" w:name="_Toc5459337"/>
      <w:bookmarkStart w:id="740" w:name="_Toc5609911"/>
      <w:bookmarkStart w:id="741" w:name="_Toc536529829"/>
      <w:bookmarkStart w:id="742" w:name="_Toc536532839"/>
      <w:bookmarkStart w:id="743" w:name="_Toc11410750"/>
      <w:bookmarkEnd w:id="733"/>
      <w:bookmarkEnd w:id="734"/>
      <w:bookmarkEnd w:id="735"/>
      <w:bookmarkEnd w:id="736"/>
      <w:bookmarkEnd w:id="737"/>
      <w:bookmarkEnd w:id="738"/>
      <w:bookmarkEnd w:id="739"/>
      <w:bookmarkEnd w:id="740"/>
      <w:bookmarkEnd w:id="741"/>
      <w:bookmarkEnd w:id="742"/>
      <w:r w:rsidRPr="0097272C">
        <w:t>C</w:t>
      </w:r>
      <w:r w:rsidR="005634EF" w:rsidRPr="0097272C">
        <w:t>limate</w:t>
      </w:r>
      <w:r w:rsidR="005634EF">
        <w:t xml:space="preserve"> and </w:t>
      </w:r>
      <w:r w:rsidR="005634EF" w:rsidRPr="0083207C">
        <w:t>c</w:t>
      </w:r>
      <w:r w:rsidRPr="00931640">
        <w:t>yclone</w:t>
      </w:r>
      <w:r w:rsidRPr="00377A8B">
        <w:t xml:space="preserve"> activity</w:t>
      </w:r>
      <w:bookmarkEnd w:id="743"/>
    </w:p>
    <w:p w14:paraId="1D15A69A" w14:textId="77777777" w:rsidR="005634EF" w:rsidRPr="00903EED" w:rsidRDefault="005634EF" w:rsidP="005634EF">
      <w:r w:rsidRPr="00B71F5A">
        <w:rPr>
          <w:lang w:val="en-AU"/>
        </w:rPr>
        <w:t>Climate is a major driver of the condition of water quality and ecos</w:t>
      </w:r>
      <w:r w:rsidRPr="006E4D47">
        <w:rPr>
          <w:lang w:val="en-AU"/>
        </w:rPr>
        <w:t xml:space="preserve">ystems and can vary substantially between years. It is heavily driven by the El Nino – Southern Oscillation (ENSO) cycle. </w:t>
      </w:r>
      <w:r w:rsidRPr="00C121F8">
        <w:rPr>
          <w:lang w:val="en-AU"/>
        </w:rPr>
        <w:t>Climate models predict continued warming; increasing intensity of extreme rainfall events, resulting in freshwater floods; fewer but more intense tropical cyclones; and more frequent and extreme La Niña and El Niño events (Schaffelke et al., 2017).</w:t>
      </w:r>
      <w:r>
        <w:rPr>
          <w:lang w:val="en-AU"/>
        </w:rPr>
        <w:t xml:space="preserve"> </w:t>
      </w:r>
    </w:p>
    <w:p w14:paraId="1AF148DE" w14:textId="537B6EFB" w:rsidR="00E97D48" w:rsidRPr="006A36C7" w:rsidRDefault="00E97D48" w:rsidP="00377A8B">
      <w:pPr>
        <w:rPr>
          <w:lang w:val="en-US"/>
        </w:rPr>
      </w:pPr>
      <w:r w:rsidRPr="00B71F5A">
        <w:rPr>
          <w:lang w:val="en-US"/>
        </w:rPr>
        <w:t xml:space="preserve">No cyclones crossed the coast </w:t>
      </w:r>
      <w:r w:rsidRPr="006A36C7">
        <w:rPr>
          <w:lang w:val="en-US"/>
        </w:rPr>
        <w:t>in 2017</w:t>
      </w:r>
      <w:r w:rsidR="00F60742">
        <w:rPr>
          <w:lang w:val="en-US"/>
        </w:rPr>
        <w:t>–</w:t>
      </w:r>
      <w:r w:rsidRPr="006A36C7">
        <w:rPr>
          <w:lang w:val="en-US"/>
        </w:rPr>
        <w:t xml:space="preserve">18 but </w:t>
      </w:r>
      <w:r w:rsidR="00440935">
        <w:rPr>
          <w:lang w:val="en-US"/>
        </w:rPr>
        <w:t>c</w:t>
      </w:r>
      <w:r w:rsidR="00440935" w:rsidRPr="006A36C7">
        <w:rPr>
          <w:lang w:val="en-US"/>
        </w:rPr>
        <w:t xml:space="preserve">yclone </w:t>
      </w:r>
      <w:r w:rsidRPr="006A36C7">
        <w:rPr>
          <w:lang w:val="en-US"/>
        </w:rPr>
        <w:t>Iris tracked off the coast between Cairns and Rockhampton from mid-March to early April 2018</w:t>
      </w:r>
      <w:r w:rsidR="006A36C7" w:rsidRPr="006A36C7">
        <w:rPr>
          <w:lang w:val="en-US"/>
        </w:rPr>
        <w:t xml:space="preserve"> (</w:t>
      </w:r>
      <w:r w:rsidR="00440935">
        <w:fldChar w:fldCharType="begin"/>
      </w:r>
      <w:r w:rsidR="00440935">
        <w:rPr>
          <w:lang w:val="en-US"/>
        </w:rPr>
        <w:instrText xml:space="preserve"> REF _Ref5306253 \h </w:instrText>
      </w:r>
      <w:r w:rsidR="00440935">
        <w:fldChar w:fldCharType="separate"/>
      </w:r>
      <w:r w:rsidR="00335316" w:rsidRPr="007E6664">
        <w:t xml:space="preserve">Figure </w:t>
      </w:r>
      <w:r w:rsidR="00335316">
        <w:rPr>
          <w:noProof/>
        </w:rPr>
        <w:t>3</w:t>
      </w:r>
      <w:r w:rsidR="00335316">
        <w:noBreakHyphen/>
      </w:r>
      <w:r w:rsidR="00335316">
        <w:rPr>
          <w:noProof/>
        </w:rPr>
        <w:t>1</w:t>
      </w:r>
      <w:r w:rsidR="00440935">
        <w:fldChar w:fldCharType="end"/>
      </w:r>
      <w:r w:rsidR="006A36C7" w:rsidRPr="00B71F5A">
        <w:rPr>
          <w:noProof/>
        </w:rPr>
        <w:t>)</w:t>
      </w:r>
      <w:r w:rsidRPr="006A36C7">
        <w:rPr>
          <w:lang w:val="en-US"/>
        </w:rPr>
        <w:t>, resulting in extensive flooding in the Herbert River (and the township of Ingham) and the Burdekin River flowed over the dam.</w:t>
      </w:r>
    </w:p>
    <w:p w14:paraId="509CAEAE" w14:textId="0B7015E4" w:rsidR="00440935" w:rsidRDefault="006A36C7" w:rsidP="00440935">
      <w:r w:rsidRPr="0097272C">
        <w:t>I</w:t>
      </w:r>
      <w:r w:rsidR="00803656" w:rsidRPr="006A36C7">
        <w:t xml:space="preserve">n the </w:t>
      </w:r>
      <w:r w:rsidR="001E3C2D" w:rsidRPr="006A36C7">
        <w:t xml:space="preserve">11 </w:t>
      </w:r>
      <w:r w:rsidR="00803656" w:rsidRPr="006A36C7">
        <w:t>years since the MMP began</w:t>
      </w:r>
      <w:r w:rsidRPr="0097272C">
        <w:t xml:space="preserve">, </w:t>
      </w:r>
      <w:r w:rsidR="00440935">
        <w:t>10</w:t>
      </w:r>
      <w:r w:rsidR="00440935" w:rsidRPr="00B71F5A">
        <w:t xml:space="preserve"> </w:t>
      </w:r>
      <w:r w:rsidR="00803656" w:rsidRPr="006A36C7">
        <w:t xml:space="preserve">cyclones have been Category 3 or above and have affected the health of the </w:t>
      </w:r>
      <w:r w:rsidR="00CF4D98">
        <w:t>Reef</w:t>
      </w:r>
      <w:r w:rsidR="00803656" w:rsidRPr="006A36C7">
        <w:t xml:space="preserve">. </w:t>
      </w:r>
      <w:bookmarkStart w:id="744" w:name="_Ref452319148"/>
    </w:p>
    <w:p w14:paraId="07BAB775" w14:textId="079C6FF6" w:rsidR="00D67683" w:rsidRPr="00440935" w:rsidRDefault="00C953AE" w:rsidP="00EF43EF">
      <w:pPr>
        <w:pStyle w:val="Heading3"/>
        <w:rPr>
          <w:rFonts w:eastAsia="Calibri" w:cs="Calibri"/>
        </w:rPr>
      </w:pPr>
      <w:bookmarkStart w:id="745" w:name="_Toc11410751"/>
      <w:r w:rsidRPr="00550414">
        <w:t>Wet season r</w:t>
      </w:r>
      <w:r w:rsidR="00D67683" w:rsidRPr="00550414">
        <w:t>ainfall</w:t>
      </w:r>
      <w:r w:rsidR="00DF0B8F" w:rsidRPr="00550414">
        <w:t xml:space="preserve"> for the Reef, NRM regions and basins</w:t>
      </w:r>
      <w:bookmarkEnd w:id="745"/>
    </w:p>
    <w:p w14:paraId="246BBEC8" w14:textId="50A5BE28" w:rsidR="004F33CC" w:rsidRDefault="00D67683" w:rsidP="00803656">
      <w:r w:rsidRPr="00ED1BA2">
        <w:rPr>
          <w:lang w:val="en-AU"/>
        </w:rPr>
        <w:t xml:space="preserve">Queensland rainfall, and resulting river flows into the </w:t>
      </w:r>
      <w:r w:rsidR="00CF4D98">
        <w:rPr>
          <w:lang w:val="en-AU"/>
        </w:rPr>
        <w:t>Reef</w:t>
      </w:r>
      <w:r w:rsidRPr="00ED1BA2">
        <w:rPr>
          <w:lang w:val="en-AU"/>
        </w:rPr>
        <w:t>, is highly seasonal and highly variable from year to year and on decadal timescales.</w:t>
      </w:r>
      <w:r>
        <w:rPr>
          <w:lang w:val="en-AU"/>
        </w:rPr>
        <w:t xml:space="preserve"> </w:t>
      </w:r>
      <w:r>
        <w:t xml:space="preserve">Wet season rainfall for the Cape and </w:t>
      </w:r>
      <w:r w:rsidR="00901DE2">
        <w:t xml:space="preserve">Mackay-Whitsunday </w:t>
      </w:r>
      <w:r>
        <w:rPr>
          <w:lang w:val="en-AU"/>
        </w:rPr>
        <w:t>catchments continued to be</w:t>
      </w:r>
      <w:r w:rsidRPr="008C612F">
        <w:rPr>
          <w:lang w:val="en-AU"/>
        </w:rPr>
        <w:t xml:space="preserve"> below </w:t>
      </w:r>
      <w:r>
        <w:rPr>
          <w:lang w:val="en-AU"/>
        </w:rPr>
        <w:t xml:space="preserve">the long-term </w:t>
      </w:r>
      <w:r w:rsidRPr="008C612F">
        <w:rPr>
          <w:lang w:val="en-AU"/>
        </w:rPr>
        <w:t>average</w:t>
      </w:r>
      <w:r>
        <w:rPr>
          <w:lang w:val="en-AU"/>
        </w:rPr>
        <w:t>s in 2017</w:t>
      </w:r>
      <w:r>
        <w:rPr>
          <w:rFonts w:eastAsia="Calibri" w:cs="Calibri"/>
        </w:rPr>
        <w:t>–</w:t>
      </w:r>
      <w:r>
        <w:rPr>
          <w:lang w:val="en-AU"/>
        </w:rPr>
        <w:t>18</w:t>
      </w:r>
      <w:r w:rsidRPr="008D0E04">
        <w:rPr>
          <w:lang w:val="en-AU"/>
        </w:rPr>
        <w:t xml:space="preserve"> </w:t>
      </w:r>
      <w:r w:rsidRPr="008C612F">
        <w:rPr>
          <w:lang w:val="en-AU"/>
        </w:rPr>
        <w:t>(</w:t>
      </w:r>
      <w:r>
        <w:rPr>
          <w:lang w:val="en-AU"/>
        </w:rPr>
        <w:fldChar w:fldCharType="begin"/>
      </w:r>
      <w:r>
        <w:rPr>
          <w:lang w:val="en-AU"/>
        </w:rPr>
        <w:instrText xml:space="preserve"> REF _Ref459146761 \h </w:instrText>
      </w:r>
      <w:r>
        <w:rPr>
          <w:lang w:val="en-AU"/>
        </w:rPr>
      </w:r>
      <w:r>
        <w:rPr>
          <w:lang w:val="en-AU"/>
        </w:rPr>
        <w:fldChar w:fldCharType="separate"/>
      </w:r>
      <w:r w:rsidR="00335316" w:rsidRPr="0087770E">
        <w:t xml:space="preserve">Figure </w:t>
      </w:r>
      <w:r w:rsidR="00335316">
        <w:rPr>
          <w:noProof/>
        </w:rPr>
        <w:t>3</w:t>
      </w:r>
      <w:r w:rsidR="00335316">
        <w:noBreakHyphen/>
      </w:r>
      <w:r w:rsidR="00335316">
        <w:rPr>
          <w:noProof/>
        </w:rPr>
        <w:t>2</w:t>
      </w:r>
      <w:r>
        <w:rPr>
          <w:lang w:val="en-AU"/>
        </w:rPr>
        <w:fldChar w:fldCharType="end"/>
      </w:r>
      <w:r>
        <w:rPr>
          <w:lang w:val="en-AU"/>
        </w:rPr>
        <w:t xml:space="preserve"> and</w:t>
      </w:r>
      <w:r w:rsidR="00615ACE">
        <w:rPr>
          <w:lang w:val="en-AU"/>
        </w:rPr>
        <w:t xml:space="preserve"> </w:t>
      </w:r>
      <w:r w:rsidR="00615ACE">
        <w:rPr>
          <w:lang w:val="en-AU"/>
        </w:rPr>
        <w:fldChar w:fldCharType="begin"/>
      </w:r>
      <w:r w:rsidR="00615ACE">
        <w:rPr>
          <w:lang w:val="en-AU"/>
        </w:rPr>
        <w:instrText xml:space="preserve"> REF _Ref4160034 \h </w:instrText>
      </w:r>
      <w:r w:rsidR="00615ACE">
        <w:rPr>
          <w:lang w:val="en-AU"/>
        </w:rPr>
      </w:r>
      <w:r w:rsidR="00615ACE">
        <w:rPr>
          <w:lang w:val="en-AU"/>
        </w:rPr>
        <w:fldChar w:fldCharType="separate"/>
      </w:r>
      <w:r w:rsidR="00335316" w:rsidRPr="00032EDE">
        <w:t xml:space="preserve">Figure </w:t>
      </w:r>
      <w:r w:rsidR="00335316">
        <w:rPr>
          <w:noProof/>
        </w:rPr>
        <w:t>3</w:t>
      </w:r>
      <w:r w:rsidR="00335316">
        <w:noBreakHyphen/>
      </w:r>
      <w:r w:rsidR="00335316">
        <w:rPr>
          <w:noProof/>
        </w:rPr>
        <w:t>3</w:t>
      </w:r>
      <w:r w:rsidR="00615ACE">
        <w:rPr>
          <w:lang w:val="en-AU"/>
        </w:rPr>
        <w:fldChar w:fldCharType="end"/>
      </w:r>
      <w:r w:rsidRPr="00C95785">
        <w:rPr>
          <w:lang w:val="en-AU"/>
        </w:rPr>
        <w:t>). The Wet Tropics catchments had above average rainfall, largely associated with a strong convergence weather system (early March) and cyclone Iris (end of March/early April) (</w:t>
      </w:r>
      <w:r w:rsidRPr="00C95785">
        <w:rPr>
          <w:lang w:val="en-AU"/>
        </w:rPr>
        <w:fldChar w:fldCharType="begin"/>
      </w:r>
      <w:r w:rsidRPr="00C95785">
        <w:rPr>
          <w:lang w:val="en-AU"/>
        </w:rPr>
        <w:instrText xml:space="preserve"> REF _Ref459146761 \h </w:instrText>
      </w:r>
      <w:r w:rsidR="000C5819" w:rsidRPr="00C95785">
        <w:rPr>
          <w:lang w:val="en-AU"/>
        </w:rPr>
        <w:instrText xml:space="preserve"> \* MERGEFORMAT </w:instrText>
      </w:r>
      <w:r w:rsidRPr="00C95785">
        <w:rPr>
          <w:lang w:val="en-AU"/>
        </w:rPr>
      </w:r>
      <w:r w:rsidRPr="00C95785">
        <w:rPr>
          <w:lang w:val="en-AU"/>
        </w:rPr>
        <w:fldChar w:fldCharType="separate"/>
      </w:r>
      <w:r w:rsidR="00335316" w:rsidRPr="0087770E">
        <w:t xml:space="preserve">Figure </w:t>
      </w:r>
      <w:r w:rsidR="00335316">
        <w:rPr>
          <w:noProof/>
        </w:rPr>
        <w:t>3</w:t>
      </w:r>
      <w:r w:rsidR="00335316">
        <w:rPr>
          <w:noProof/>
        </w:rPr>
        <w:noBreakHyphen/>
        <w:t>2</w:t>
      </w:r>
      <w:r w:rsidRPr="00C95785">
        <w:rPr>
          <w:lang w:val="en-AU"/>
        </w:rPr>
        <w:fldChar w:fldCharType="end"/>
      </w:r>
      <w:r w:rsidRPr="00C95785">
        <w:rPr>
          <w:lang w:val="en-AU"/>
        </w:rPr>
        <w:t xml:space="preserve"> and</w:t>
      </w:r>
      <w:r w:rsidR="00615ACE">
        <w:rPr>
          <w:lang w:val="en-AU"/>
        </w:rPr>
        <w:t xml:space="preserve"> </w:t>
      </w:r>
      <w:r w:rsidR="00615ACE">
        <w:rPr>
          <w:lang w:val="en-AU"/>
        </w:rPr>
        <w:fldChar w:fldCharType="begin"/>
      </w:r>
      <w:r w:rsidR="00615ACE">
        <w:rPr>
          <w:lang w:val="en-AU"/>
        </w:rPr>
        <w:instrText xml:space="preserve"> REF _Ref4160034 \h </w:instrText>
      </w:r>
      <w:r w:rsidR="00615ACE">
        <w:rPr>
          <w:lang w:val="en-AU"/>
        </w:rPr>
      </w:r>
      <w:r w:rsidR="00615ACE">
        <w:rPr>
          <w:lang w:val="en-AU"/>
        </w:rPr>
        <w:fldChar w:fldCharType="separate"/>
      </w:r>
      <w:r w:rsidR="00335316" w:rsidRPr="00032EDE">
        <w:t xml:space="preserve">Figure </w:t>
      </w:r>
      <w:r w:rsidR="00335316">
        <w:rPr>
          <w:noProof/>
        </w:rPr>
        <w:t>3</w:t>
      </w:r>
      <w:r w:rsidR="00335316">
        <w:noBreakHyphen/>
      </w:r>
      <w:r w:rsidR="00335316">
        <w:rPr>
          <w:noProof/>
        </w:rPr>
        <w:t>3</w:t>
      </w:r>
      <w:r w:rsidR="00615ACE">
        <w:rPr>
          <w:lang w:val="en-AU"/>
        </w:rPr>
        <w:fldChar w:fldCharType="end"/>
      </w:r>
      <w:r w:rsidRPr="00C95785">
        <w:rPr>
          <w:lang w:val="en-AU"/>
        </w:rPr>
        <w:t xml:space="preserve">). Wet season rainfall in the Burdekin, Fitzroy and </w:t>
      </w:r>
      <w:r w:rsidR="00901DE2">
        <w:rPr>
          <w:lang w:val="en-AU"/>
        </w:rPr>
        <w:t>Burnett-Mary</w:t>
      </w:r>
      <w:r w:rsidRPr="00C95785">
        <w:rPr>
          <w:lang w:val="en-AU"/>
        </w:rPr>
        <w:t xml:space="preserve"> regions was less than the long-term average but not </w:t>
      </w:r>
      <w:r w:rsidR="00C95785">
        <w:rPr>
          <w:lang w:val="en-AU"/>
        </w:rPr>
        <w:t xml:space="preserve">substantially </w:t>
      </w:r>
      <w:r w:rsidR="00440935">
        <w:rPr>
          <w:lang w:val="en-AU"/>
        </w:rPr>
        <w:t>so</w:t>
      </w:r>
      <w:r w:rsidRPr="00C95785">
        <w:rPr>
          <w:lang w:val="en-AU"/>
        </w:rPr>
        <w:t>.</w:t>
      </w:r>
      <w:r>
        <w:rPr>
          <w:lang w:val="en-AU"/>
        </w:rPr>
        <w:t xml:space="preserve"> </w:t>
      </w:r>
      <w:r w:rsidR="00440935">
        <w:rPr>
          <w:lang w:val="en-AU"/>
        </w:rPr>
        <w:t>Rainfall</w:t>
      </w:r>
      <w:r>
        <w:rPr>
          <w:lang w:val="en-AU"/>
        </w:rPr>
        <w:t xml:space="preserve"> events prior to the wet season</w:t>
      </w:r>
      <w:r w:rsidR="00440935">
        <w:rPr>
          <w:lang w:val="en-AU"/>
        </w:rPr>
        <w:t xml:space="preserve"> are important, with reasonably</w:t>
      </w:r>
      <w:r w:rsidRPr="001B6224">
        <w:rPr>
          <w:lang w:val="en-AU"/>
        </w:rPr>
        <w:t xml:space="preserve"> </w:t>
      </w:r>
      <w:r w:rsidRPr="001B6224">
        <w:rPr>
          <w:iCs/>
        </w:rPr>
        <w:t xml:space="preserve">large rainfall events </w:t>
      </w:r>
      <w:r w:rsidR="00440935" w:rsidRPr="001B6224">
        <w:rPr>
          <w:iCs/>
        </w:rPr>
        <w:t>occurr</w:t>
      </w:r>
      <w:r w:rsidR="00440935">
        <w:rPr>
          <w:iCs/>
        </w:rPr>
        <w:t>ing</w:t>
      </w:r>
      <w:r w:rsidR="00440935" w:rsidRPr="001B6224">
        <w:rPr>
          <w:iCs/>
        </w:rPr>
        <w:t xml:space="preserve"> </w:t>
      </w:r>
      <w:r>
        <w:rPr>
          <w:iCs/>
        </w:rPr>
        <w:t>in mid-</w:t>
      </w:r>
      <w:r w:rsidRPr="001B6224">
        <w:rPr>
          <w:iCs/>
        </w:rPr>
        <w:t>October 2017 in the Baffle, Kolan, Burnett, Burrum</w:t>
      </w:r>
      <w:r>
        <w:rPr>
          <w:iCs/>
        </w:rPr>
        <w:t>, and</w:t>
      </w:r>
      <w:r w:rsidRPr="001B6224">
        <w:rPr>
          <w:iCs/>
        </w:rPr>
        <w:t xml:space="preserve"> Mary catchments.</w:t>
      </w:r>
    </w:p>
    <w:p w14:paraId="246BBEC9" w14:textId="67B25F76" w:rsidR="004F33CC" w:rsidRDefault="004F33CC" w:rsidP="00803656">
      <w:pPr>
        <w:sectPr w:rsidR="004F33CC" w:rsidSect="00FE73B7">
          <w:footerReference w:type="default" r:id="rId69"/>
          <w:pgSz w:w="11907" w:h="16840" w:code="9"/>
          <w:pgMar w:top="1440" w:right="1134" w:bottom="1440" w:left="1134" w:header="709" w:footer="624" w:gutter="0"/>
          <w:cols w:space="708"/>
          <w:docGrid w:linePitch="360"/>
        </w:sectPr>
      </w:pPr>
    </w:p>
    <w:p w14:paraId="37F08E9D" w14:textId="7D0521D0" w:rsidR="00FB1C2C" w:rsidRDefault="00DD15D8" w:rsidP="00D34416">
      <w:pPr>
        <w:pStyle w:val="Figure"/>
      </w:pPr>
      <w:bookmarkStart w:id="746" w:name="_Ref491955078"/>
      <w:bookmarkStart w:id="747" w:name="_Ref459146697"/>
      <w:bookmarkStart w:id="748" w:name="_Ref505597111"/>
      <w:bookmarkStart w:id="749" w:name="_Hlk504050421"/>
      <w:r>
        <w:rPr>
          <w:noProof/>
          <w:lang w:val="en-AU" w:eastAsia="en-AU"/>
        </w:rPr>
        <w:lastRenderedPageBreak/>
        <w:drawing>
          <wp:anchor distT="0" distB="0" distL="114300" distR="114300" simplePos="0" relativeHeight="251491328" behindDoc="0" locked="0" layoutInCell="1" allowOverlap="1" wp14:anchorId="48EF28EA" wp14:editId="4BE04A9D">
            <wp:simplePos x="0" y="0"/>
            <wp:positionH relativeFrom="column">
              <wp:posOffset>0</wp:posOffset>
            </wp:positionH>
            <wp:positionV relativeFrom="paragraph">
              <wp:posOffset>207010</wp:posOffset>
            </wp:positionV>
            <wp:extent cx="8797925" cy="5194300"/>
            <wp:effectExtent l="0" t="0" r="3175" b="6350"/>
            <wp:wrapTopAndBottom/>
            <wp:docPr id="72" name="Picture 72" descr="Trajectories of tropical cyclones affecting the Reef in 2017–18 and in previous years (2007 to 2017). " title="Map of tropical cyclo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cyclones_08-18_v1_600ppi.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8797925" cy="5194300"/>
                    </a:xfrm>
                    <a:prstGeom prst="rect">
                      <a:avLst/>
                    </a:prstGeom>
                  </pic:spPr>
                </pic:pic>
              </a:graphicData>
            </a:graphic>
            <wp14:sizeRelH relativeFrom="margin">
              <wp14:pctWidth>0</wp14:pctWidth>
            </wp14:sizeRelH>
            <wp14:sizeRelV relativeFrom="margin">
              <wp14:pctHeight>0</wp14:pctHeight>
            </wp14:sizeRelV>
          </wp:anchor>
        </w:drawing>
      </w:r>
    </w:p>
    <w:p w14:paraId="246BBEE6" w14:textId="38EF3DEE" w:rsidR="004F33CC" w:rsidRPr="00B53981" w:rsidRDefault="00803656" w:rsidP="003E19C9">
      <w:pPr>
        <w:pStyle w:val="Figure"/>
      </w:pPr>
      <w:bookmarkStart w:id="750" w:name="_Ref5306253"/>
      <w:bookmarkStart w:id="751" w:name="_Toc10536171"/>
      <w:r w:rsidRPr="007E6664">
        <w:t xml:space="preserve">Figure </w:t>
      </w:r>
      <w:r w:rsidR="00817A8B">
        <w:fldChar w:fldCharType="begin"/>
      </w:r>
      <w:r w:rsidR="00817A8B">
        <w:instrText xml:space="preserve"> STYLEREF 1 \s </w:instrText>
      </w:r>
      <w:r w:rsidR="00817A8B">
        <w:fldChar w:fldCharType="separate"/>
      </w:r>
      <w:r w:rsidR="00335316">
        <w:rPr>
          <w:noProof/>
        </w:rPr>
        <w:t>3</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1</w:t>
      </w:r>
      <w:r w:rsidR="00817A8B">
        <w:fldChar w:fldCharType="end"/>
      </w:r>
      <w:bookmarkEnd w:id="744"/>
      <w:bookmarkEnd w:id="746"/>
      <w:bookmarkEnd w:id="747"/>
      <w:bookmarkEnd w:id="748"/>
      <w:bookmarkEnd w:id="750"/>
      <w:r w:rsidRPr="007E6664">
        <w:t xml:space="preserve">: Trajectories of </w:t>
      </w:r>
      <w:r w:rsidR="00623858" w:rsidRPr="007E6664">
        <w:t>t</w:t>
      </w:r>
      <w:r w:rsidRPr="007E6664">
        <w:t xml:space="preserve">ropical </w:t>
      </w:r>
      <w:r w:rsidR="00623858" w:rsidRPr="007E6664">
        <w:t>c</w:t>
      </w:r>
      <w:r w:rsidRPr="007E6664">
        <w:t xml:space="preserve">yclones affecting the </w:t>
      </w:r>
      <w:r w:rsidR="00CF4D98">
        <w:t>Reef</w:t>
      </w:r>
      <w:r w:rsidR="00CF4D98" w:rsidRPr="007E6664">
        <w:t xml:space="preserve"> </w:t>
      </w:r>
      <w:r w:rsidRPr="007E6664">
        <w:t xml:space="preserve">in </w:t>
      </w:r>
      <w:r w:rsidR="00861B51" w:rsidRPr="007E6664">
        <w:t>2017</w:t>
      </w:r>
      <w:r w:rsidR="00440935">
        <w:t>–</w:t>
      </w:r>
      <w:r w:rsidR="00861B51" w:rsidRPr="007E6664">
        <w:t xml:space="preserve">18 </w:t>
      </w:r>
      <w:r w:rsidRPr="007E6664">
        <w:t>and in previous years (</w:t>
      </w:r>
      <w:r w:rsidR="00C16524" w:rsidRPr="007E6664">
        <w:t>200</w:t>
      </w:r>
      <w:r w:rsidR="00FB1C2C" w:rsidRPr="007E6664">
        <w:t>7</w:t>
      </w:r>
      <w:r w:rsidR="00C16524" w:rsidRPr="007E6664">
        <w:t xml:space="preserve"> </w:t>
      </w:r>
      <w:r w:rsidRPr="007E6664">
        <w:t xml:space="preserve">to </w:t>
      </w:r>
      <w:r w:rsidR="00861B51" w:rsidRPr="007E6664">
        <w:t>2017</w:t>
      </w:r>
      <w:r w:rsidRPr="007E6664">
        <w:t>).</w:t>
      </w:r>
      <w:bookmarkEnd w:id="751"/>
      <w:r w:rsidRPr="00B53981">
        <w:t xml:space="preserve"> </w:t>
      </w:r>
    </w:p>
    <w:p w14:paraId="246BBEE7" w14:textId="77777777" w:rsidR="00DA7705" w:rsidRPr="00FA6D35" w:rsidRDefault="00DA7705">
      <w:pPr>
        <w:pStyle w:val="Figure"/>
        <w:sectPr w:rsidR="00DA7705" w:rsidRPr="00FA6D35" w:rsidSect="000A40A3">
          <w:pgSz w:w="16840" w:h="11907" w:orient="landscape" w:code="9"/>
          <w:pgMar w:top="1134" w:right="1440" w:bottom="1134" w:left="1440" w:header="709" w:footer="624" w:gutter="0"/>
          <w:cols w:space="708"/>
          <w:docGrid w:linePitch="360"/>
        </w:sectPr>
      </w:pPr>
    </w:p>
    <w:bookmarkEnd w:id="749"/>
    <w:p w14:paraId="76D3E380" w14:textId="76E281A0" w:rsidR="00F27E1A" w:rsidRDefault="00861B51" w:rsidP="00D34416">
      <w:pPr>
        <w:rPr>
          <w:lang w:val="en-AU"/>
        </w:rPr>
      </w:pPr>
      <w:r w:rsidRPr="00861B51">
        <w:rPr>
          <w:noProof/>
          <w:lang w:val="en-AU" w:eastAsia="en-AU"/>
        </w:rPr>
        <w:lastRenderedPageBreak/>
        <w:drawing>
          <wp:anchor distT="0" distB="0" distL="114300" distR="114300" simplePos="0" relativeHeight="251917312" behindDoc="0" locked="0" layoutInCell="1" allowOverlap="1" wp14:anchorId="6A93C9EA" wp14:editId="7C1ED809">
            <wp:simplePos x="0" y="0"/>
            <wp:positionH relativeFrom="column">
              <wp:posOffset>-1270</wp:posOffset>
            </wp:positionH>
            <wp:positionV relativeFrom="paragraph">
              <wp:posOffset>235585</wp:posOffset>
            </wp:positionV>
            <wp:extent cx="6120765" cy="4561840"/>
            <wp:effectExtent l="0" t="0" r="0" b="0"/>
            <wp:wrapTopAndBottom/>
            <wp:docPr id="2" name="Picture 1" descr="Average daily wet season rainfall (mm/day) in the Reef catchment: (left) long-term annual average (1961–90; time period produced by BOM), (centre) 2017–18 and (right) the difference between the long-term annual average and 2017–18 rainfall patterns." title="Figure showing annual and long-term rainfall">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8032E4BF-8511-40F0-A6CB-C88DD96B5C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8032E4BF-8511-40F0-A6CB-C88DD96B5C50}"/>
                        </a:ext>
                      </a:extLst>
                    </pic:cNvPr>
                    <pic:cNvPicPr>
                      <a:picLocks noChangeAspect="1"/>
                    </pic:cNvPicPr>
                  </pic:nvPicPr>
                  <pic:blipFill>
                    <a:blip r:embed="rId71"/>
                    <a:stretch>
                      <a:fillRect/>
                    </a:stretch>
                  </pic:blipFill>
                  <pic:spPr>
                    <a:xfrm>
                      <a:off x="0" y="0"/>
                      <a:ext cx="6120765" cy="4561840"/>
                    </a:xfrm>
                    <a:prstGeom prst="rect">
                      <a:avLst/>
                    </a:prstGeom>
                  </pic:spPr>
                </pic:pic>
              </a:graphicData>
            </a:graphic>
          </wp:anchor>
        </w:drawing>
      </w:r>
    </w:p>
    <w:p w14:paraId="246BBEEA" w14:textId="044F9753" w:rsidR="00803656" w:rsidRPr="00D33068" w:rsidRDefault="00803656" w:rsidP="00D34416">
      <w:pPr>
        <w:rPr>
          <w:lang w:val="en-AU"/>
        </w:rPr>
      </w:pPr>
    </w:p>
    <w:p w14:paraId="246BBEEB" w14:textId="709DCC6E" w:rsidR="00803656" w:rsidRDefault="00803656" w:rsidP="00D34416">
      <w:pPr>
        <w:pStyle w:val="Figure"/>
      </w:pPr>
      <w:bookmarkStart w:id="752" w:name="_Ref469816984"/>
      <w:bookmarkStart w:id="753" w:name="_Ref459146761"/>
      <w:bookmarkStart w:id="754" w:name="_Toc10536172"/>
      <w:r w:rsidRPr="0087770E">
        <w:t xml:space="preserve">Figure </w:t>
      </w:r>
      <w:r w:rsidR="00817A8B">
        <w:fldChar w:fldCharType="begin"/>
      </w:r>
      <w:r w:rsidR="00817A8B">
        <w:instrText xml:space="preserve"> STYLEREF 1 \s </w:instrText>
      </w:r>
      <w:r w:rsidR="00817A8B">
        <w:fldChar w:fldCharType="separate"/>
      </w:r>
      <w:r w:rsidR="00335316">
        <w:rPr>
          <w:noProof/>
        </w:rPr>
        <w:t>3</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2</w:t>
      </w:r>
      <w:r w:rsidR="00817A8B">
        <w:fldChar w:fldCharType="end"/>
      </w:r>
      <w:bookmarkEnd w:id="752"/>
      <w:bookmarkEnd w:id="753"/>
      <w:r w:rsidRPr="0087770E">
        <w:t xml:space="preserve">: Average daily </w:t>
      </w:r>
      <w:r w:rsidR="006A36C7">
        <w:t xml:space="preserve">wet season </w:t>
      </w:r>
      <w:r w:rsidRPr="0087770E">
        <w:t>rainfal</w:t>
      </w:r>
      <w:r w:rsidR="00323B0A">
        <w:t xml:space="preserve">l (mm/day) in the </w:t>
      </w:r>
      <w:r w:rsidR="001E2592">
        <w:t xml:space="preserve">Reef </w:t>
      </w:r>
      <w:r w:rsidR="00323B0A">
        <w:t>catchment:</w:t>
      </w:r>
      <w:r>
        <w:t xml:space="preserve"> </w:t>
      </w:r>
      <w:r w:rsidR="002C063C">
        <w:t>(</w:t>
      </w:r>
      <w:r w:rsidR="00323B0A">
        <w:t>l</w:t>
      </w:r>
      <w:r w:rsidR="002C063C">
        <w:t>eft)</w:t>
      </w:r>
      <w:r w:rsidRPr="0087770E">
        <w:rPr>
          <w:rStyle w:val="IntenseReference"/>
          <w:rFonts w:eastAsiaTheme="majorEastAsia"/>
        </w:rPr>
        <w:t xml:space="preserve"> long-term annual average (1961–90</w:t>
      </w:r>
      <w:r w:rsidR="00BC74EA">
        <w:rPr>
          <w:rStyle w:val="IntenseReference"/>
          <w:rFonts w:eastAsiaTheme="majorEastAsia"/>
        </w:rPr>
        <w:t xml:space="preserve">; time period produced by </w:t>
      </w:r>
      <w:r w:rsidR="001E3C2D">
        <w:rPr>
          <w:rStyle w:val="IntenseReference"/>
          <w:rFonts w:eastAsiaTheme="majorEastAsia"/>
        </w:rPr>
        <w:t>BOM</w:t>
      </w:r>
      <w:r w:rsidRPr="0087770E">
        <w:rPr>
          <w:rStyle w:val="IntenseReference"/>
          <w:rFonts w:eastAsiaTheme="majorEastAsia"/>
        </w:rPr>
        <w:t xml:space="preserve">), </w:t>
      </w:r>
      <w:r w:rsidR="002C063C">
        <w:rPr>
          <w:rStyle w:val="IntenseReference"/>
          <w:rFonts w:eastAsiaTheme="majorEastAsia"/>
        </w:rPr>
        <w:t xml:space="preserve">(centre) </w:t>
      </w:r>
      <w:r w:rsidR="00861B51" w:rsidRPr="0087770E">
        <w:rPr>
          <w:rStyle w:val="IntenseReference"/>
          <w:rFonts w:eastAsiaTheme="majorEastAsia"/>
        </w:rPr>
        <w:t>201</w:t>
      </w:r>
      <w:r w:rsidR="00861B51">
        <w:rPr>
          <w:rStyle w:val="IntenseReference"/>
          <w:rFonts w:eastAsiaTheme="majorEastAsia"/>
        </w:rPr>
        <w:t>7</w:t>
      </w:r>
      <w:r w:rsidR="001C3D04">
        <w:t>–</w:t>
      </w:r>
      <w:r w:rsidR="00861B51" w:rsidRPr="0087770E">
        <w:rPr>
          <w:rStyle w:val="IntenseReference"/>
          <w:rFonts w:eastAsiaTheme="majorEastAsia"/>
        </w:rPr>
        <w:t>1</w:t>
      </w:r>
      <w:r w:rsidR="00861B51">
        <w:rPr>
          <w:rStyle w:val="IntenseReference"/>
          <w:rFonts w:eastAsiaTheme="majorEastAsia"/>
        </w:rPr>
        <w:t xml:space="preserve">8 </w:t>
      </w:r>
      <w:r w:rsidR="001C3D04">
        <w:rPr>
          <w:rStyle w:val="IntenseReference"/>
          <w:rFonts w:eastAsiaTheme="majorEastAsia"/>
        </w:rPr>
        <w:t>and</w:t>
      </w:r>
      <w:r w:rsidRPr="0087770E">
        <w:rPr>
          <w:rStyle w:val="IntenseReference"/>
          <w:rFonts w:eastAsiaTheme="majorEastAsia"/>
        </w:rPr>
        <w:t xml:space="preserve"> </w:t>
      </w:r>
      <w:r w:rsidR="002C063C">
        <w:rPr>
          <w:rStyle w:val="IntenseReference"/>
          <w:rFonts w:eastAsiaTheme="majorEastAsia"/>
        </w:rPr>
        <w:t>(right)</w:t>
      </w:r>
      <w:r w:rsidRPr="0087770E">
        <w:rPr>
          <w:rStyle w:val="IntenseReference"/>
          <w:rFonts w:eastAsiaTheme="majorEastAsia"/>
        </w:rPr>
        <w:t xml:space="preserve"> the difference between the long</w:t>
      </w:r>
      <w:r w:rsidR="003F33AA">
        <w:rPr>
          <w:rStyle w:val="IntenseReference"/>
          <w:rFonts w:eastAsiaTheme="majorEastAsia"/>
        </w:rPr>
        <w:t>-</w:t>
      </w:r>
      <w:r w:rsidRPr="0087770E">
        <w:rPr>
          <w:rStyle w:val="IntenseReference"/>
          <w:rFonts w:eastAsiaTheme="majorEastAsia"/>
        </w:rPr>
        <w:t xml:space="preserve">term </w:t>
      </w:r>
      <w:r w:rsidR="00320E8E">
        <w:rPr>
          <w:rStyle w:val="IntenseReference"/>
          <w:rFonts w:eastAsiaTheme="majorEastAsia"/>
        </w:rPr>
        <w:t xml:space="preserve">annual average </w:t>
      </w:r>
      <w:r w:rsidRPr="0087770E">
        <w:rPr>
          <w:rStyle w:val="IntenseReference"/>
          <w:rFonts w:eastAsiaTheme="majorEastAsia"/>
        </w:rPr>
        <w:t xml:space="preserve">and </w:t>
      </w:r>
      <w:r w:rsidR="00861B51">
        <w:rPr>
          <w:rStyle w:val="IntenseReference"/>
          <w:rFonts w:eastAsiaTheme="majorEastAsia"/>
        </w:rPr>
        <w:t>2017</w:t>
      </w:r>
      <w:r w:rsidR="001C3D04">
        <w:t>–</w:t>
      </w:r>
      <w:r w:rsidR="00861B51">
        <w:rPr>
          <w:rStyle w:val="IntenseReference"/>
          <w:rFonts w:eastAsiaTheme="majorEastAsia"/>
        </w:rPr>
        <w:t>18</w:t>
      </w:r>
      <w:r w:rsidR="00861B51" w:rsidRPr="0087770E">
        <w:rPr>
          <w:rStyle w:val="IntenseReference"/>
          <w:rFonts w:eastAsiaTheme="majorEastAsia"/>
        </w:rPr>
        <w:t xml:space="preserve"> </w:t>
      </w:r>
      <w:r w:rsidRPr="0087770E">
        <w:rPr>
          <w:rStyle w:val="IntenseReference"/>
          <w:rFonts w:eastAsiaTheme="majorEastAsia"/>
        </w:rPr>
        <w:t>rainfall patterns.</w:t>
      </w:r>
      <w:bookmarkEnd w:id="754"/>
      <w:r w:rsidRPr="00D33068">
        <w:t xml:space="preserve"> </w:t>
      </w:r>
    </w:p>
    <w:p w14:paraId="246BBEEC" w14:textId="4C7476A7" w:rsidR="00803656" w:rsidRPr="004A5BF7" w:rsidRDefault="00861B51" w:rsidP="0073282D">
      <w:pPr>
        <w:rPr>
          <w:lang w:val="en-US"/>
        </w:rPr>
      </w:pPr>
      <w:r w:rsidRPr="00861B51">
        <w:rPr>
          <w:noProof/>
          <w:lang w:val="en-AU" w:eastAsia="en-AU"/>
        </w:rPr>
        <w:drawing>
          <wp:anchor distT="0" distB="0" distL="114300" distR="114300" simplePos="0" relativeHeight="251925504" behindDoc="0" locked="0" layoutInCell="1" allowOverlap="1" wp14:anchorId="2AF8C015" wp14:editId="17DC29EA">
            <wp:simplePos x="0" y="0"/>
            <wp:positionH relativeFrom="column">
              <wp:posOffset>-1270</wp:posOffset>
            </wp:positionH>
            <wp:positionV relativeFrom="paragraph">
              <wp:posOffset>237490</wp:posOffset>
            </wp:positionV>
            <wp:extent cx="6120765" cy="4013200"/>
            <wp:effectExtent l="0" t="0" r="0" b="6350"/>
            <wp:wrapTopAndBottom/>
            <wp:docPr id="23" name="Picture 8" descr="Difference between annual average wet season rainfall (December 2017–April 2018) and the long-term wet season rainfall average (1961–90). Red and blue bars denote catchments with rainfall below and above the long-term average, respectively. Note that the catchments are ordered from north to south (left to right)." title="Figure showing rainfall in all major Reef catchments">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FA5FC7C5-C800-4B67-9C14-45F6B3494E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FA5FC7C5-C800-4B67-9C14-45F6B3494E83}"/>
                        </a:ext>
                      </a:extLst>
                    </pic:cNvPr>
                    <pic:cNvPicPr>
                      <a:picLocks noChangeAspect="1"/>
                    </pic:cNvPicPr>
                  </pic:nvPicPr>
                  <pic:blipFill>
                    <a:blip r:embed="rId72"/>
                    <a:stretch>
                      <a:fillRect/>
                    </a:stretch>
                  </pic:blipFill>
                  <pic:spPr>
                    <a:xfrm>
                      <a:off x="0" y="0"/>
                      <a:ext cx="6120765" cy="4013200"/>
                    </a:xfrm>
                    <a:prstGeom prst="rect">
                      <a:avLst/>
                    </a:prstGeom>
                  </pic:spPr>
                </pic:pic>
              </a:graphicData>
            </a:graphic>
          </wp:anchor>
        </w:drawing>
      </w:r>
    </w:p>
    <w:p w14:paraId="7C37C67C" w14:textId="77777777" w:rsidR="00C953AE" w:rsidRDefault="00C953AE">
      <w:bookmarkStart w:id="755" w:name="_Ref459146770"/>
    </w:p>
    <w:p w14:paraId="53F5D900" w14:textId="537FEDD1" w:rsidR="0062064A" w:rsidRPr="00032EDE" w:rsidRDefault="00803656" w:rsidP="00D07245">
      <w:pPr>
        <w:pStyle w:val="Figure"/>
        <w:rPr>
          <w:vanish/>
          <w:specVanish/>
        </w:rPr>
      </w:pPr>
      <w:bookmarkStart w:id="756" w:name="_Ref4160034"/>
      <w:bookmarkStart w:id="757" w:name="_Toc10536173"/>
      <w:r w:rsidRPr="00032EDE">
        <w:t xml:space="preserve">Figure </w:t>
      </w:r>
      <w:r w:rsidR="00817A8B">
        <w:fldChar w:fldCharType="begin"/>
      </w:r>
      <w:r w:rsidR="00817A8B">
        <w:instrText xml:space="preserve"> STYLEREF 1 \s </w:instrText>
      </w:r>
      <w:r w:rsidR="00817A8B">
        <w:fldChar w:fldCharType="separate"/>
      </w:r>
      <w:r w:rsidR="00335316">
        <w:rPr>
          <w:noProof/>
        </w:rPr>
        <w:t>3</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3</w:t>
      </w:r>
      <w:r w:rsidR="00817A8B">
        <w:fldChar w:fldCharType="end"/>
      </w:r>
      <w:bookmarkEnd w:id="755"/>
      <w:bookmarkEnd w:id="756"/>
      <w:r w:rsidRPr="00032EDE">
        <w:t xml:space="preserve">: </w:t>
      </w:r>
      <w:r w:rsidR="001F3549" w:rsidRPr="00032EDE">
        <w:t>Difference between a</w:t>
      </w:r>
      <w:r w:rsidRPr="00032EDE">
        <w:t xml:space="preserve">nnual average wet season rainfall (December </w:t>
      </w:r>
      <w:r w:rsidR="00861B51" w:rsidRPr="00032EDE">
        <w:t>2017</w:t>
      </w:r>
      <w:r w:rsidR="001C3D04" w:rsidRPr="00032EDE">
        <w:t>–</w:t>
      </w:r>
      <w:r w:rsidRPr="00032EDE">
        <w:t xml:space="preserve">April </w:t>
      </w:r>
      <w:r w:rsidR="00861B51" w:rsidRPr="00032EDE">
        <w:t>2018</w:t>
      </w:r>
      <w:r w:rsidR="0062064A" w:rsidRPr="00032EDE">
        <w:t xml:space="preserve">) </w:t>
      </w:r>
      <w:r w:rsidR="001F3549" w:rsidRPr="00032EDE">
        <w:t>and</w:t>
      </w:r>
      <w:r w:rsidRPr="00032EDE">
        <w:t xml:space="preserve"> the long-term wet season rainfall average (1961–90).</w:t>
      </w:r>
      <w:bookmarkEnd w:id="757"/>
    </w:p>
    <w:p w14:paraId="246BBEED" w14:textId="6EC77961" w:rsidR="00803656" w:rsidRDefault="0062064A" w:rsidP="00D07245">
      <w:pPr>
        <w:pStyle w:val="Figure"/>
        <w:rPr>
          <w:rStyle w:val="IntenseReference"/>
          <w:rFonts w:eastAsiaTheme="majorEastAsia"/>
        </w:rPr>
      </w:pPr>
      <w:r w:rsidRPr="00032EDE">
        <w:rPr>
          <w:rStyle w:val="IntenseReference"/>
          <w:rFonts w:eastAsiaTheme="majorEastAsia"/>
        </w:rPr>
        <w:t xml:space="preserve"> </w:t>
      </w:r>
      <w:r w:rsidR="00803656" w:rsidRPr="00032EDE">
        <w:rPr>
          <w:rStyle w:val="IntenseReference"/>
          <w:rFonts w:eastAsiaTheme="majorEastAsia"/>
        </w:rPr>
        <w:t xml:space="preserve">Red </w:t>
      </w:r>
      <w:r w:rsidR="00DF3318" w:rsidRPr="00032EDE">
        <w:rPr>
          <w:rStyle w:val="IntenseReference"/>
          <w:rFonts w:eastAsiaTheme="majorEastAsia"/>
        </w:rPr>
        <w:t xml:space="preserve">and blue </w:t>
      </w:r>
      <w:r w:rsidR="00803656" w:rsidRPr="00032EDE">
        <w:rPr>
          <w:rStyle w:val="IntenseReference"/>
          <w:rFonts w:eastAsiaTheme="majorEastAsia"/>
        </w:rPr>
        <w:t>bars denote catchments with rainfall below</w:t>
      </w:r>
      <w:r w:rsidR="00DF3318" w:rsidRPr="00032EDE">
        <w:rPr>
          <w:rStyle w:val="IntenseReference"/>
          <w:rFonts w:eastAsiaTheme="majorEastAsia"/>
        </w:rPr>
        <w:t xml:space="preserve"> and above</w:t>
      </w:r>
      <w:r w:rsidR="00803656" w:rsidRPr="00032EDE">
        <w:rPr>
          <w:rStyle w:val="IntenseReference"/>
          <w:rFonts w:eastAsiaTheme="majorEastAsia"/>
        </w:rPr>
        <w:t xml:space="preserve"> the long-term average, </w:t>
      </w:r>
      <w:r w:rsidR="00DF3318" w:rsidRPr="00032EDE">
        <w:rPr>
          <w:rStyle w:val="IntenseReference"/>
          <w:rFonts w:eastAsiaTheme="majorEastAsia"/>
        </w:rPr>
        <w:t xml:space="preserve">respectively. </w:t>
      </w:r>
      <w:r w:rsidR="00D16884" w:rsidRPr="00032EDE">
        <w:rPr>
          <w:rStyle w:val="IntenseReference"/>
          <w:rFonts w:eastAsiaTheme="majorEastAsia"/>
        </w:rPr>
        <w:t>Note that the catchments are ordered from north to south (left to right).</w:t>
      </w:r>
    </w:p>
    <w:p w14:paraId="75887F30" w14:textId="77777777" w:rsidR="00E943A5" w:rsidRDefault="00E943A5" w:rsidP="00D07245">
      <w:pPr>
        <w:pStyle w:val="Figure"/>
        <w:rPr>
          <w:rStyle w:val="IntenseReference"/>
          <w:rFonts w:eastAsiaTheme="majorEastAsia"/>
        </w:rPr>
      </w:pPr>
    </w:p>
    <w:p w14:paraId="246BBEEF" w14:textId="61DC5E49" w:rsidR="00803656" w:rsidRDefault="00C953AE" w:rsidP="00EF43EF">
      <w:pPr>
        <w:pStyle w:val="Heading3"/>
      </w:pPr>
      <w:bookmarkStart w:id="758" w:name="_Ref530061959"/>
      <w:bookmarkStart w:id="759" w:name="_Toc11410752"/>
      <w:r>
        <w:t>Annual f</w:t>
      </w:r>
      <w:r w:rsidR="00803656" w:rsidRPr="00B37E51">
        <w:t>reshwater</w:t>
      </w:r>
      <w:r w:rsidR="00803656">
        <w:t xml:space="preserve"> discharge</w:t>
      </w:r>
      <w:bookmarkEnd w:id="758"/>
      <w:r w:rsidR="00DF0B8F">
        <w:t xml:space="preserve"> for the Reef, NRM regions and basins</w:t>
      </w:r>
      <w:bookmarkEnd w:id="759"/>
    </w:p>
    <w:p w14:paraId="1F4285F2" w14:textId="3384470D" w:rsidR="00EB6EC7" w:rsidRDefault="0056162F" w:rsidP="00FD6F12">
      <w:r w:rsidRPr="00EB32ED">
        <w:t xml:space="preserve">The trends in freshwater discharge have a significant influence on water quality. </w:t>
      </w:r>
      <w:r w:rsidR="00FD6F12" w:rsidRPr="00EB32ED">
        <w:t xml:space="preserve">The </w:t>
      </w:r>
      <w:r w:rsidR="00EC19A9" w:rsidRPr="00EB32ED">
        <w:t xml:space="preserve">total </w:t>
      </w:r>
      <w:r w:rsidR="00FD6F12" w:rsidRPr="00EB32ED">
        <w:t>annual freshwater discharge for</w:t>
      </w:r>
      <w:r w:rsidR="00EC19A9" w:rsidRPr="00EB32ED">
        <w:t xml:space="preserve"> all of the </w:t>
      </w:r>
      <w:r w:rsidR="005854FF">
        <w:t>Reef</w:t>
      </w:r>
      <w:r w:rsidR="005854FF" w:rsidRPr="00EB32ED">
        <w:t xml:space="preserve"> </w:t>
      </w:r>
      <w:r w:rsidR="00EC19A9" w:rsidRPr="00EB32ED">
        <w:t>catchments</w:t>
      </w:r>
      <w:r w:rsidR="00FD6F12" w:rsidRPr="00EB32ED">
        <w:t xml:space="preserve"> </w:t>
      </w:r>
      <w:r w:rsidR="00EC19A9" w:rsidRPr="00EB32ED">
        <w:t xml:space="preserve">relative to long-term medians </w:t>
      </w:r>
      <w:r w:rsidR="00FD6F12" w:rsidRPr="00EB32ED">
        <w:t xml:space="preserve">(based on hydrological year, calculated using the methods described in Section </w:t>
      </w:r>
      <w:r w:rsidR="00FA3950" w:rsidRPr="00EB32ED">
        <w:fldChar w:fldCharType="begin"/>
      </w:r>
      <w:r w:rsidR="00FA3950" w:rsidRPr="00EB32ED">
        <w:instrText xml:space="preserve"> REF _Ref516847170 \r \h </w:instrText>
      </w:r>
      <w:r w:rsidR="00E374C9" w:rsidRPr="00EB32ED">
        <w:instrText xml:space="preserve"> \* MERGEFORMAT </w:instrText>
      </w:r>
      <w:r w:rsidR="00FA3950" w:rsidRPr="00EB32ED">
        <w:fldChar w:fldCharType="separate"/>
      </w:r>
      <w:r w:rsidR="00335316">
        <w:t>2.7</w:t>
      </w:r>
      <w:r w:rsidR="00FA3950" w:rsidRPr="00EB32ED">
        <w:fldChar w:fldCharType="end"/>
      </w:r>
      <w:r w:rsidR="00FD6F12" w:rsidRPr="00EB32ED">
        <w:t xml:space="preserve">) is shown in </w:t>
      </w:r>
      <w:r w:rsidR="00720EDF" w:rsidRPr="00EB32ED">
        <w:fldChar w:fldCharType="begin"/>
      </w:r>
      <w:r w:rsidR="00FD6F12" w:rsidRPr="00EB32ED">
        <w:instrText xml:space="preserve"> REF _Ref459146854 \h </w:instrText>
      </w:r>
      <w:r w:rsidR="00ED65F4" w:rsidRPr="00EB32ED">
        <w:instrText xml:space="preserve"> \* MERGEFORMAT </w:instrText>
      </w:r>
      <w:r w:rsidR="00720EDF" w:rsidRPr="00EB32ED">
        <w:fldChar w:fldCharType="separate"/>
      </w:r>
      <w:r w:rsidR="00335316" w:rsidRPr="00335316">
        <w:t>Figure 3</w:t>
      </w:r>
      <w:r w:rsidR="00335316" w:rsidRPr="00335316">
        <w:noBreakHyphen/>
        <w:t>4</w:t>
      </w:r>
      <w:r w:rsidR="00720EDF" w:rsidRPr="00EB32ED">
        <w:fldChar w:fldCharType="end"/>
      </w:r>
      <w:r w:rsidR="00FD6F12" w:rsidRPr="00EB32ED">
        <w:t xml:space="preserve"> </w:t>
      </w:r>
      <w:r w:rsidR="00897766" w:rsidRPr="00EB32ED">
        <w:t>(supported by Appendix E, Table E-1)</w:t>
      </w:r>
      <w:r w:rsidR="00474CC4">
        <w:t>.</w:t>
      </w:r>
      <w:r w:rsidR="00897766" w:rsidRPr="00EB32ED">
        <w:t xml:space="preserve"> </w:t>
      </w:r>
      <w:r w:rsidR="00474CC4">
        <w:t xml:space="preserve"> Discharge at the regional </w:t>
      </w:r>
      <w:r w:rsidR="000F5E2A">
        <w:t>level</w:t>
      </w:r>
      <w:r w:rsidR="00474CC4">
        <w:t xml:space="preserve"> is shown </w:t>
      </w:r>
      <w:r w:rsidR="00EC19A9" w:rsidRPr="00EB32ED">
        <w:t>in</w:t>
      </w:r>
      <w:r w:rsidR="00897766" w:rsidRPr="00EB32ED">
        <w:t xml:space="preserve"> </w:t>
      </w:r>
      <w:r w:rsidR="00474CC4">
        <w:fldChar w:fldCharType="begin"/>
      </w:r>
      <w:r w:rsidR="00474CC4">
        <w:instrText xml:space="preserve"> REF _Ref470133866 \h </w:instrText>
      </w:r>
      <w:r w:rsidR="00474CC4">
        <w:fldChar w:fldCharType="separate"/>
      </w:r>
      <w:r w:rsidR="00335316">
        <w:t xml:space="preserve">Figure </w:t>
      </w:r>
      <w:r w:rsidR="00335316">
        <w:rPr>
          <w:noProof/>
        </w:rPr>
        <w:t>3</w:t>
      </w:r>
      <w:r w:rsidR="00335316">
        <w:noBreakHyphen/>
      </w:r>
      <w:r w:rsidR="00335316">
        <w:rPr>
          <w:noProof/>
        </w:rPr>
        <w:t>5</w:t>
      </w:r>
      <w:r w:rsidR="00474CC4">
        <w:fldChar w:fldCharType="end"/>
      </w:r>
      <w:r w:rsidR="00FD6F12" w:rsidRPr="00EB32ED">
        <w:t>.</w:t>
      </w:r>
      <w:r w:rsidR="00FD6F12" w:rsidRPr="009964FE">
        <w:t xml:space="preserve"> </w:t>
      </w:r>
    </w:p>
    <w:p w14:paraId="246BBEF0" w14:textId="17F2B684" w:rsidR="0018507A" w:rsidRDefault="00EB6EC7" w:rsidP="00FD6F12">
      <w:r w:rsidRPr="00F66069">
        <w:t>In 2017</w:t>
      </w:r>
      <w:r w:rsidR="00A800C4">
        <w:t>–</w:t>
      </w:r>
      <w:r>
        <w:t>18</w:t>
      </w:r>
      <w:r w:rsidRPr="00F66069">
        <w:t xml:space="preserve">, </w:t>
      </w:r>
      <w:r>
        <w:t>most</w:t>
      </w:r>
      <w:r w:rsidRPr="00F66069">
        <w:t xml:space="preserve"> regions had annual discharge</w:t>
      </w:r>
      <w:r w:rsidR="00A800C4">
        <w:t>s</w:t>
      </w:r>
      <w:r w:rsidRPr="00F66069">
        <w:t xml:space="preserve"> close to the long-term median, with the exception of the </w:t>
      </w:r>
      <w:r w:rsidR="00901DE2">
        <w:t>Burnett-Mary</w:t>
      </w:r>
      <w:r w:rsidRPr="00F66069">
        <w:t xml:space="preserve"> region </w:t>
      </w:r>
      <w:r>
        <w:t>(two and three</w:t>
      </w:r>
      <w:r w:rsidRPr="00F66069">
        <w:t xml:space="preserve"> times the long</w:t>
      </w:r>
      <w:r w:rsidR="00A800C4">
        <w:t>-</w:t>
      </w:r>
      <w:r w:rsidRPr="00F66069">
        <w:t>term median</w:t>
      </w:r>
      <w:r>
        <w:t xml:space="preserve">) and the </w:t>
      </w:r>
      <w:r w:rsidR="00901DE2">
        <w:t xml:space="preserve">Mackay-Whitsunday </w:t>
      </w:r>
      <w:r>
        <w:t xml:space="preserve">region (below </w:t>
      </w:r>
      <w:r w:rsidR="00A800C4">
        <w:t xml:space="preserve">the </w:t>
      </w:r>
      <w:r>
        <w:t>long-term median) river discharge</w:t>
      </w:r>
      <w:r w:rsidRPr="00F66069">
        <w:t xml:space="preserve">. </w:t>
      </w:r>
      <w:r w:rsidR="0056162F" w:rsidRPr="00903EED">
        <w:t xml:space="preserve">The 2013 water year (October </w:t>
      </w:r>
      <w:r w:rsidR="0056162F">
        <w:t xml:space="preserve">2012 </w:t>
      </w:r>
      <w:r w:rsidR="0056162F" w:rsidRPr="00903EED">
        <w:t>to September</w:t>
      </w:r>
      <w:r w:rsidR="0056162F">
        <w:t xml:space="preserve"> 2013</w:t>
      </w:r>
      <w:r w:rsidR="0056162F" w:rsidRPr="00903EED">
        <w:t xml:space="preserve">) was the last in a sequence of years with </w:t>
      </w:r>
      <w:r w:rsidR="00EC19A9">
        <w:t>total</w:t>
      </w:r>
      <w:r w:rsidR="0056162F" w:rsidRPr="00903EED">
        <w:t xml:space="preserve"> river discharge </w:t>
      </w:r>
      <w:r w:rsidR="00C757CE" w:rsidRPr="00903EED">
        <w:t>above</w:t>
      </w:r>
      <w:r w:rsidR="00C757CE">
        <w:t xml:space="preserve"> the long-term</w:t>
      </w:r>
      <w:r w:rsidR="00C757CE" w:rsidRPr="00903EED">
        <w:t xml:space="preserve"> </w:t>
      </w:r>
      <w:r w:rsidR="00C757CE">
        <w:t xml:space="preserve">median </w:t>
      </w:r>
      <w:r w:rsidR="0056162F" w:rsidRPr="00903EED">
        <w:t>(2007</w:t>
      </w:r>
      <w:r w:rsidR="0056162F">
        <w:t xml:space="preserve"> to </w:t>
      </w:r>
      <w:r w:rsidR="0056162F" w:rsidRPr="00903EED">
        <w:t xml:space="preserve">2013). </w:t>
      </w:r>
      <w:r w:rsidR="0056162F" w:rsidRPr="00032EDE">
        <w:t xml:space="preserve">Total river discharge </w:t>
      </w:r>
      <w:r w:rsidR="0069465D" w:rsidRPr="00032EDE">
        <w:t>from</w:t>
      </w:r>
      <w:r w:rsidR="0056162F" w:rsidRPr="00032EDE">
        <w:t xml:space="preserve"> the </w:t>
      </w:r>
      <w:r w:rsidR="0069465D" w:rsidRPr="00032EDE">
        <w:t>2013</w:t>
      </w:r>
      <w:r w:rsidR="00A800C4">
        <w:t>–</w:t>
      </w:r>
      <w:r w:rsidR="0056162F" w:rsidRPr="00032EDE">
        <w:t>14</w:t>
      </w:r>
      <w:r w:rsidR="0069465D" w:rsidRPr="00032EDE">
        <w:t xml:space="preserve"> to 2017</w:t>
      </w:r>
      <w:r w:rsidR="00A800C4">
        <w:t>–</w:t>
      </w:r>
      <w:r w:rsidR="0069465D" w:rsidRPr="00032EDE">
        <w:t>18</w:t>
      </w:r>
      <w:r w:rsidR="00EC19A9" w:rsidRPr="00032EDE">
        <w:t xml:space="preserve"> </w:t>
      </w:r>
      <w:r w:rsidR="0056162F" w:rsidRPr="00032EDE">
        <w:t xml:space="preserve">water years was around or below </w:t>
      </w:r>
      <w:r w:rsidR="0069465D" w:rsidRPr="00032EDE">
        <w:t>the long</w:t>
      </w:r>
      <w:r w:rsidR="00A800C4">
        <w:t>-</w:t>
      </w:r>
      <w:r w:rsidR="0069465D" w:rsidRPr="00032EDE">
        <w:t>term median</w:t>
      </w:r>
      <w:r w:rsidR="0056162F" w:rsidRPr="00032EDE">
        <w:t>.</w:t>
      </w:r>
      <w:r w:rsidR="0056162F" w:rsidRPr="00903EED">
        <w:t xml:space="preserve"> </w:t>
      </w:r>
      <w:r w:rsidR="00F66069" w:rsidRPr="00F66069">
        <w:t>As noted above, t</w:t>
      </w:r>
      <w:r w:rsidR="00757390" w:rsidRPr="00F66069">
        <w:t>h</w:t>
      </w:r>
      <w:r w:rsidR="0069465D">
        <w:t xml:space="preserve">e high discharge in the </w:t>
      </w:r>
      <w:r w:rsidR="00901DE2">
        <w:t>Burnett-Mary</w:t>
      </w:r>
      <w:r w:rsidR="0069465D">
        <w:t xml:space="preserve"> region wa</w:t>
      </w:r>
      <w:r w:rsidR="00757390" w:rsidRPr="00F66069">
        <w:t xml:space="preserve">s associated with heavy rainfall events </w:t>
      </w:r>
      <w:r w:rsidR="00F66069" w:rsidRPr="00F66069">
        <w:t>in October 2017</w:t>
      </w:r>
      <w:r w:rsidR="0002786A" w:rsidRPr="00F66069">
        <w:t>.</w:t>
      </w:r>
      <w:r w:rsidR="00F66069" w:rsidRPr="00F66069">
        <w:t xml:space="preserve"> The annual discharges in the Cape York, Wet Tropics and Burdekin regions were amongst </w:t>
      </w:r>
      <w:r w:rsidR="0069465D">
        <w:t xml:space="preserve">the </w:t>
      </w:r>
      <w:r w:rsidR="00F66069" w:rsidRPr="00F66069">
        <w:t>highest discharge recorded in these locations over the past 3 to 5 years.</w:t>
      </w:r>
    </w:p>
    <w:p w14:paraId="246BBEF4" w14:textId="519E2E5D" w:rsidR="00FD6F12" w:rsidRPr="008B095E" w:rsidRDefault="00C953AE" w:rsidP="0097272C">
      <w:pPr>
        <w:rPr>
          <w:lang w:val="en-AU"/>
        </w:rPr>
      </w:pPr>
      <w:r>
        <w:t>Annual</w:t>
      </w:r>
      <w:r w:rsidR="00FD6F12" w:rsidRPr="009964FE">
        <w:t xml:space="preserve"> discharge </w:t>
      </w:r>
      <w:r w:rsidR="00FD6F12">
        <w:t xml:space="preserve">for the 35 </w:t>
      </w:r>
      <w:r w:rsidR="00C73AC5">
        <w:t xml:space="preserve">Reef catchment </w:t>
      </w:r>
      <w:r w:rsidR="00FD6F12">
        <w:t>basins</w:t>
      </w:r>
      <w:r w:rsidR="0056162F">
        <w:t xml:space="preserve"> in </w:t>
      </w:r>
      <w:r w:rsidR="00F66069">
        <w:t>2017</w:t>
      </w:r>
      <w:r w:rsidR="00E20AD8">
        <w:t>–</w:t>
      </w:r>
      <w:r w:rsidR="00F66069">
        <w:t xml:space="preserve">18 </w:t>
      </w:r>
      <w:r w:rsidR="00FD6F12">
        <w:t xml:space="preserve">is shown </w:t>
      </w:r>
      <w:r w:rsidR="00FD6F12" w:rsidRPr="00AF1004">
        <w:t>in</w:t>
      </w:r>
      <w:r w:rsidR="00ED65F4" w:rsidRPr="00AF1004">
        <w:t xml:space="preserve"> </w:t>
      </w:r>
      <w:r w:rsidR="00ED65F4" w:rsidRPr="00EB32ED">
        <w:fldChar w:fldCharType="begin"/>
      </w:r>
      <w:r w:rsidR="00ED65F4" w:rsidRPr="00D947AD">
        <w:instrText xml:space="preserve"> REF _Ref497381424 \h </w:instrText>
      </w:r>
      <w:r w:rsidR="00D947AD">
        <w:instrText xml:space="preserve"> \* MERGEFORMAT </w:instrText>
      </w:r>
      <w:r w:rsidR="00ED65F4" w:rsidRPr="00EB32ED">
        <w:fldChar w:fldCharType="separate"/>
      </w:r>
      <w:r w:rsidR="00335316" w:rsidRPr="00335316">
        <w:rPr>
          <w:rFonts w:eastAsia="SimSun" w:cs="Arial"/>
          <w:szCs w:val="18"/>
          <w:lang w:val="en-US"/>
        </w:rPr>
        <w:t xml:space="preserve">Table </w:t>
      </w:r>
      <w:r w:rsidR="00335316">
        <w:rPr>
          <w:noProof/>
        </w:rPr>
        <w:t>3</w:t>
      </w:r>
      <w:r w:rsidR="00335316" w:rsidRPr="007E6664">
        <w:rPr>
          <w:noProof/>
        </w:rPr>
        <w:noBreakHyphen/>
      </w:r>
      <w:r w:rsidR="00335316">
        <w:rPr>
          <w:noProof/>
        </w:rPr>
        <w:t>1</w:t>
      </w:r>
      <w:r w:rsidR="00ED65F4" w:rsidRPr="00EB32ED">
        <w:fldChar w:fldCharType="end"/>
      </w:r>
      <w:r w:rsidR="008B095E" w:rsidRPr="00D947AD">
        <w:t xml:space="preserve"> and</w:t>
      </w:r>
      <w:r w:rsidR="008B095E">
        <w:t xml:space="preserve"> compared to long</w:t>
      </w:r>
      <w:r w:rsidR="00623858">
        <w:t>-</w:t>
      </w:r>
      <w:r w:rsidR="008B095E">
        <w:t xml:space="preserve">term median </w:t>
      </w:r>
      <w:r w:rsidR="00ED65F4">
        <w:t xml:space="preserve">annual </w:t>
      </w:r>
      <w:r w:rsidR="008B095E">
        <w:t>flow</w:t>
      </w:r>
      <w:r w:rsidR="0085634F">
        <w:t xml:space="preserve"> for that basin</w:t>
      </w:r>
      <w:r w:rsidR="008B095E">
        <w:t xml:space="preserve">. </w:t>
      </w:r>
    </w:p>
    <w:p w14:paraId="246BBEF9" w14:textId="167C3CFB" w:rsidR="00803656" w:rsidRPr="00BB239A" w:rsidRDefault="00C91F73" w:rsidP="00803656">
      <w:pPr>
        <w:spacing w:before="0" w:after="0"/>
        <w:jc w:val="left"/>
        <w:rPr>
          <w:rFonts w:cs="Arial"/>
          <w:lang w:val="en-US"/>
        </w:rPr>
      </w:pPr>
      <w:r w:rsidRPr="00C91F73">
        <w:rPr>
          <w:rFonts w:cs="Arial"/>
          <w:noProof/>
          <w:lang w:val="en-AU" w:eastAsia="en-AU"/>
        </w:rPr>
        <w:lastRenderedPageBreak/>
        <w:drawing>
          <wp:anchor distT="0" distB="0" distL="114300" distR="114300" simplePos="0" relativeHeight="251933696" behindDoc="0" locked="0" layoutInCell="1" allowOverlap="1" wp14:anchorId="373C35D6" wp14:editId="30FB6630">
            <wp:simplePos x="0" y="0"/>
            <wp:positionH relativeFrom="column">
              <wp:posOffset>0</wp:posOffset>
            </wp:positionH>
            <wp:positionV relativeFrom="paragraph">
              <wp:posOffset>163195</wp:posOffset>
            </wp:positionV>
            <wp:extent cx="6120765" cy="3176270"/>
            <wp:effectExtent l="0" t="0" r="0" b="5080"/>
            <wp:wrapTopAndBottom/>
            <wp:docPr id="59" name="Picture 2" descr="Long-term total discharge in ML (hydrological year: 1 October to 30 September) for the 35 main Reef rivers. Source: DNRM, http://watermonitoring.dnrm.qld.gov.au/host.htm." title="Figure showing long-term discharge since 2003">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EE1F1019-6240-409A-9A85-3DBC21BE27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EE1F1019-6240-409A-9A85-3DBC21BE27A8}"/>
                        </a:ext>
                      </a:extLst>
                    </pic:cNvPr>
                    <pic:cNvPicPr>
                      <a:picLocks noChangeAspect="1"/>
                    </pic:cNvPicPr>
                  </pic:nvPicPr>
                  <pic:blipFill>
                    <a:blip r:embed="rId73"/>
                    <a:stretch>
                      <a:fillRect/>
                    </a:stretch>
                  </pic:blipFill>
                  <pic:spPr>
                    <a:xfrm>
                      <a:off x="0" y="0"/>
                      <a:ext cx="6120765" cy="3176270"/>
                    </a:xfrm>
                    <a:prstGeom prst="rect">
                      <a:avLst/>
                    </a:prstGeom>
                  </pic:spPr>
                </pic:pic>
              </a:graphicData>
            </a:graphic>
          </wp:anchor>
        </w:drawing>
      </w:r>
    </w:p>
    <w:p w14:paraId="5DD6BD3C" w14:textId="609406EF" w:rsidR="0062064A" w:rsidRPr="0062064A" w:rsidRDefault="00803656" w:rsidP="00C83B6E">
      <w:pPr>
        <w:pStyle w:val="Caption"/>
        <w:rPr>
          <w:rStyle w:val="FigureChar"/>
          <w:rFonts w:eastAsia="SimSun"/>
          <w:vanish/>
          <w:specVanish/>
        </w:rPr>
      </w:pPr>
      <w:bookmarkStart w:id="760" w:name="_Ref459146854"/>
      <w:bookmarkStart w:id="761" w:name="_Ref436903124"/>
      <w:bookmarkStart w:id="762" w:name="_Toc10536174"/>
      <w:bookmarkStart w:id="763" w:name="_Toc436913471"/>
      <w:r w:rsidRPr="00D07245">
        <w:rPr>
          <w:rStyle w:val="FigureChar"/>
          <w:rFonts w:eastAsia="SimSun"/>
        </w:rPr>
        <w:t xml:space="preserve">Figure </w:t>
      </w:r>
      <w:r w:rsidR="00817A8B">
        <w:rPr>
          <w:rStyle w:val="FigureChar"/>
          <w:rFonts w:eastAsia="SimSun"/>
        </w:rPr>
        <w:fldChar w:fldCharType="begin"/>
      </w:r>
      <w:r w:rsidR="00817A8B">
        <w:rPr>
          <w:rStyle w:val="FigureChar"/>
          <w:rFonts w:eastAsia="SimSun"/>
        </w:rPr>
        <w:instrText xml:space="preserve"> STYLEREF 1 \s </w:instrText>
      </w:r>
      <w:r w:rsidR="00817A8B">
        <w:rPr>
          <w:rStyle w:val="FigureChar"/>
          <w:rFonts w:eastAsia="SimSun"/>
        </w:rPr>
        <w:fldChar w:fldCharType="separate"/>
      </w:r>
      <w:r w:rsidR="00335316">
        <w:rPr>
          <w:rStyle w:val="FigureChar"/>
          <w:rFonts w:eastAsia="SimSun"/>
          <w:noProof/>
        </w:rPr>
        <w:t>3</w:t>
      </w:r>
      <w:r w:rsidR="00817A8B">
        <w:rPr>
          <w:rStyle w:val="FigureChar"/>
          <w:rFonts w:eastAsia="SimSun"/>
        </w:rPr>
        <w:fldChar w:fldCharType="end"/>
      </w:r>
      <w:r w:rsidR="00817A8B">
        <w:rPr>
          <w:rStyle w:val="FigureChar"/>
          <w:rFonts w:eastAsia="SimSun"/>
        </w:rPr>
        <w:noBreakHyphen/>
      </w:r>
      <w:r w:rsidR="00817A8B">
        <w:rPr>
          <w:rStyle w:val="FigureChar"/>
          <w:rFonts w:eastAsia="SimSun"/>
        </w:rPr>
        <w:fldChar w:fldCharType="begin"/>
      </w:r>
      <w:r w:rsidR="00817A8B">
        <w:rPr>
          <w:rStyle w:val="FigureChar"/>
          <w:rFonts w:eastAsia="SimSun"/>
        </w:rPr>
        <w:instrText xml:space="preserve"> SEQ Figure \* ARABIC \s 1 </w:instrText>
      </w:r>
      <w:r w:rsidR="00817A8B">
        <w:rPr>
          <w:rStyle w:val="FigureChar"/>
          <w:rFonts w:eastAsia="SimSun"/>
        </w:rPr>
        <w:fldChar w:fldCharType="separate"/>
      </w:r>
      <w:r w:rsidR="00335316">
        <w:rPr>
          <w:rStyle w:val="FigureChar"/>
          <w:rFonts w:eastAsia="SimSun"/>
          <w:noProof/>
        </w:rPr>
        <w:t>4</w:t>
      </w:r>
      <w:r w:rsidR="00817A8B">
        <w:rPr>
          <w:rStyle w:val="FigureChar"/>
          <w:rFonts w:eastAsia="SimSun"/>
        </w:rPr>
        <w:fldChar w:fldCharType="end"/>
      </w:r>
      <w:bookmarkEnd w:id="760"/>
      <w:bookmarkEnd w:id="761"/>
      <w:r w:rsidRPr="00D07245">
        <w:rPr>
          <w:rStyle w:val="FigureChar"/>
          <w:rFonts w:eastAsia="SimSun"/>
        </w:rPr>
        <w:t>: Long-term total discharge in ML (hydrological year: 1 October to 30 Septemb</w:t>
      </w:r>
      <w:r w:rsidR="0062064A">
        <w:rPr>
          <w:rStyle w:val="FigureChar"/>
          <w:rFonts w:eastAsia="SimSun"/>
        </w:rPr>
        <w:t xml:space="preserve">er) for the 35 main </w:t>
      </w:r>
      <w:r w:rsidR="005854FF">
        <w:rPr>
          <w:rStyle w:val="FigureChar"/>
          <w:rFonts w:eastAsia="SimSun"/>
        </w:rPr>
        <w:t xml:space="preserve">Reef </w:t>
      </w:r>
      <w:r w:rsidR="001E3C2D">
        <w:rPr>
          <w:rStyle w:val="FigureChar"/>
          <w:rFonts w:eastAsia="SimSun"/>
        </w:rPr>
        <w:t>rivers</w:t>
      </w:r>
      <w:r w:rsidR="0062064A">
        <w:rPr>
          <w:rStyle w:val="FigureChar"/>
          <w:rFonts w:eastAsia="SimSun"/>
        </w:rPr>
        <w:t>.</w:t>
      </w:r>
      <w:bookmarkEnd w:id="762"/>
    </w:p>
    <w:p w14:paraId="246BBEFB" w14:textId="78FF57EB" w:rsidR="00803656" w:rsidRDefault="0062064A" w:rsidP="00C83B6E">
      <w:pPr>
        <w:pStyle w:val="Caption"/>
        <w:rPr>
          <w:rStyle w:val="IntenseReference"/>
          <w:rFonts w:eastAsiaTheme="majorEastAsia"/>
          <w:lang w:val="fr-FR"/>
        </w:rPr>
      </w:pPr>
      <w:r>
        <w:rPr>
          <w:rStyle w:val="FigureChar"/>
          <w:rFonts w:eastAsiaTheme="majorEastAsia"/>
        </w:rPr>
        <w:t xml:space="preserve"> </w:t>
      </w:r>
      <w:r w:rsidR="00803656" w:rsidRPr="00EF5383">
        <w:rPr>
          <w:rStyle w:val="FigureChar"/>
          <w:rFonts w:eastAsiaTheme="majorEastAsia"/>
          <w:lang w:val="fr-FR"/>
        </w:rPr>
        <w:t>Source: DNRM</w:t>
      </w:r>
      <w:r w:rsidR="00803656" w:rsidRPr="007275C4">
        <w:rPr>
          <w:rStyle w:val="FigureChar"/>
          <w:rFonts w:eastAsiaTheme="majorEastAsia"/>
          <w:lang w:val="fr-FR"/>
        </w:rPr>
        <w:t xml:space="preserve">, </w:t>
      </w:r>
      <w:hyperlink r:id="rId74" w:history="1">
        <w:r w:rsidR="00803656" w:rsidRPr="007275C4">
          <w:rPr>
            <w:rStyle w:val="FigureChar"/>
            <w:rFonts w:eastAsiaTheme="majorEastAsia"/>
            <w:lang w:val="fr-FR"/>
          </w:rPr>
          <w:t>http://watermonitoring.dnrm.qld.gov.au/host.htm</w:t>
        </w:r>
      </w:hyperlink>
      <w:r w:rsidR="00803656" w:rsidRPr="007275C4">
        <w:rPr>
          <w:rStyle w:val="IntenseReference"/>
          <w:rFonts w:eastAsiaTheme="majorEastAsia"/>
          <w:lang w:val="fr-FR"/>
        </w:rPr>
        <w:t>.</w:t>
      </w:r>
      <w:bookmarkEnd w:id="763"/>
    </w:p>
    <w:p w14:paraId="791E34B0" w14:textId="77777777" w:rsidR="00CE27E7" w:rsidRDefault="00CE27E7" w:rsidP="005133BE">
      <w:pPr>
        <w:rPr>
          <w:rFonts w:eastAsiaTheme="majorEastAsia"/>
          <w:lang w:val="fr-FR"/>
        </w:rPr>
      </w:pPr>
    </w:p>
    <w:p w14:paraId="16D830D0" w14:textId="77777777" w:rsidR="00CE27E7" w:rsidRPr="00A60B17" w:rsidRDefault="00CE27E7" w:rsidP="005133BE">
      <w:pPr>
        <w:rPr>
          <w:rFonts w:eastAsiaTheme="majorEastAsia"/>
          <w:lang w:val="fr-FR"/>
        </w:rPr>
      </w:pPr>
    </w:p>
    <w:p w14:paraId="352A9700" w14:textId="54A72F90" w:rsidR="00EC19A9" w:rsidRDefault="00FA6BF4" w:rsidP="00EC19A9">
      <w:pPr>
        <w:rPr>
          <w:rFonts w:cs="Arial"/>
          <w:color w:val="000000" w:themeColor="text1"/>
          <w:szCs w:val="22"/>
        </w:rPr>
      </w:pPr>
      <w:r>
        <w:rPr>
          <w:rFonts w:cs="Arial"/>
          <w:noProof/>
          <w:color w:val="000000" w:themeColor="text1"/>
          <w:szCs w:val="22"/>
          <w:lang w:val="en-AU" w:eastAsia="en-AU"/>
        </w:rPr>
        <w:drawing>
          <wp:inline distT="0" distB="0" distL="0" distR="0" wp14:anchorId="3FD5BB03" wp14:editId="386E6F25">
            <wp:extent cx="6120765" cy="2807970"/>
            <wp:effectExtent l="0" t="0" r="0" b="0"/>
            <wp:docPr id="2057" name="Picture 2057" descr="Corrected annual hydrological/water year (1 October to 30 September) discharge from each NRM region (using the correction factors in Table 2 2) for 2002–03 to 2017–18 in (ML per year. Data derived from DNRM (2018)." title="Annual discharge b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 name="Regional discharge.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6120765" cy="2807970"/>
                    </a:xfrm>
                    <a:prstGeom prst="rect">
                      <a:avLst/>
                    </a:prstGeom>
                  </pic:spPr>
                </pic:pic>
              </a:graphicData>
            </a:graphic>
          </wp:inline>
        </w:drawing>
      </w:r>
    </w:p>
    <w:p w14:paraId="304CCA07" w14:textId="74F6E568" w:rsidR="00EC19A9" w:rsidRPr="0062064A" w:rsidRDefault="00EC19A9" w:rsidP="00EC19A9">
      <w:pPr>
        <w:pStyle w:val="Figure"/>
        <w:rPr>
          <w:vanish/>
          <w:specVanish/>
        </w:rPr>
      </w:pPr>
      <w:bookmarkStart w:id="764" w:name="_Ref470133866"/>
      <w:bookmarkStart w:id="765" w:name="_Toc10536175"/>
      <w:r>
        <w:t xml:space="preserve">Figure </w:t>
      </w:r>
      <w:r w:rsidR="00817A8B">
        <w:fldChar w:fldCharType="begin"/>
      </w:r>
      <w:r w:rsidR="00817A8B">
        <w:instrText xml:space="preserve"> STYLEREF 1 \s </w:instrText>
      </w:r>
      <w:r w:rsidR="00817A8B">
        <w:fldChar w:fldCharType="separate"/>
      </w:r>
      <w:r w:rsidR="00335316">
        <w:rPr>
          <w:noProof/>
        </w:rPr>
        <w:t>3</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5</w:t>
      </w:r>
      <w:r w:rsidR="00817A8B">
        <w:fldChar w:fldCharType="end"/>
      </w:r>
      <w:bookmarkEnd w:id="764"/>
      <w:r>
        <w:t>: Corrected a</w:t>
      </w:r>
      <w:r w:rsidRPr="005F6B58">
        <w:t xml:space="preserve">nnual </w:t>
      </w:r>
      <w:r>
        <w:t xml:space="preserve">water year (1 October to 30 September) </w:t>
      </w:r>
      <w:r w:rsidRPr="005F6B58">
        <w:t>discharge from each NRM region</w:t>
      </w:r>
      <w:r>
        <w:t xml:space="preserve"> (using the correction factors in </w:t>
      </w:r>
      <w:r>
        <w:fldChar w:fldCharType="begin"/>
      </w:r>
      <w:r>
        <w:instrText xml:space="preserve"> REF _Ref496214628 \h </w:instrText>
      </w:r>
      <w:r>
        <w:fldChar w:fldCharType="separate"/>
      </w:r>
      <w:r w:rsidR="00335316">
        <w:t xml:space="preserve">Table </w:t>
      </w:r>
      <w:r w:rsidR="00335316">
        <w:rPr>
          <w:noProof/>
        </w:rPr>
        <w:t>2</w:t>
      </w:r>
      <w:r w:rsidR="00335316">
        <w:noBreakHyphen/>
      </w:r>
      <w:r w:rsidR="00335316">
        <w:rPr>
          <w:noProof/>
        </w:rPr>
        <w:t>2</w:t>
      </w:r>
      <w:r>
        <w:fldChar w:fldCharType="end"/>
      </w:r>
      <w:r>
        <w:t>) for 2002–03 to 201</w:t>
      </w:r>
      <w:r w:rsidR="00555DFE">
        <w:t>7</w:t>
      </w:r>
      <w:r>
        <w:t>–1</w:t>
      </w:r>
      <w:r w:rsidR="00555DFE">
        <w:t>8</w:t>
      </w:r>
      <w:r>
        <w:t xml:space="preserve"> in (ML per year.</w:t>
      </w:r>
      <w:bookmarkEnd w:id="765"/>
    </w:p>
    <w:p w14:paraId="0CEF4384" w14:textId="5E5EE866" w:rsidR="00EC19A9" w:rsidRDefault="00EC19A9" w:rsidP="00EC19A9">
      <w:pPr>
        <w:pStyle w:val="Figure"/>
      </w:pPr>
      <w:r>
        <w:t xml:space="preserve"> Data derived from DNRM (201</w:t>
      </w:r>
      <w:r w:rsidR="00555DFE">
        <w:t>8</w:t>
      </w:r>
      <w:r>
        <w:t>).</w:t>
      </w:r>
    </w:p>
    <w:p w14:paraId="246BBEFC" w14:textId="77777777" w:rsidR="00803656" w:rsidRPr="00DC2EFF" w:rsidRDefault="00803656" w:rsidP="00803656">
      <w:pPr>
        <w:spacing w:before="0" w:after="0"/>
        <w:jc w:val="left"/>
        <w:rPr>
          <w:lang w:val="en-AU"/>
        </w:rPr>
      </w:pPr>
    </w:p>
    <w:p w14:paraId="246BBEFD" w14:textId="77777777" w:rsidR="00803656" w:rsidRPr="00DC2EFF" w:rsidRDefault="00803656" w:rsidP="00803656">
      <w:pPr>
        <w:rPr>
          <w:lang w:val="en-AU"/>
        </w:rPr>
        <w:sectPr w:rsidR="00803656" w:rsidRPr="00DC2EFF" w:rsidSect="000A40A3">
          <w:pgSz w:w="11907" w:h="16840" w:code="9"/>
          <w:pgMar w:top="1440" w:right="1134" w:bottom="1440" w:left="1134" w:header="709" w:footer="624" w:gutter="0"/>
          <w:cols w:space="708"/>
          <w:docGrid w:linePitch="360"/>
        </w:sectPr>
      </w:pPr>
    </w:p>
    <w:p w14:paraId="1B9FCC8B" w14:textId="7A1621EE" w:rsidR="0062064A" w:rsidRPr="007E6664" w:rsidRDefault="00D07245" w:rsidP="00C83B6E">
      <w:pPr>
        <w:pStyle w:val="Caption"/>
        <w:rPr>
          <w:rStyle w:val="FigureChar"/>
          <w:rFonts w:eastAsia="SimSun"/>
          <w:vanish/>
          <w:specVanish/>
        </w:rPr>
      </w:pPr>
      <w:bookmarkStart w:id="766" w:name="_Ref497381424"/>
      <w:bookmarkStart w:id="767" w:name="_Toc10536271"/>
      <w:bookmarkStart w:id="768" w:name="_Toc434607185"/>
      <w:bookmarkStart w:id="769" w:name="_Hlk4160143"/>
      <w:r w:rsidRPr="007E6664">
        <w:lastRenderedPageBreak/>
        <w:t xml:space="preserve">Table </w:t>
      </w:r>
      <w:r w:rsidR="005F019F" w:rsidRPr="007E6664">
        <w:fldChar w:fldCharType="begin"/>
      </w:r>
      <w:r w:rsidR="005F019F" w:rsidRPr="007E6664">
        <w:instrText xml:space="preserve"> STYLEREF 1 \s </w:instrText>
      </w:r>
      <w:r w:rsidR="005F019F" w:rsidRPr="007E6664">
        <w:fldChar w:fldCharType="separate"/>
      </w:r>
      <w:r w:rsidR="00335316">
        <w:rPr>
          <w:noProof/>
        </w:rPr>
        <w:t>3</w:t>
      </w:r>
      <w:r w:rsidR="005F019F" w:rsidRPr="007E6664">
        <w:rPr>
          <w:noProof/>
        </w:rPr>
        <w:fldChar w:fldCharType="end"/>
      </w:r>
      <w:r w:rsidR="000151BE" w:rsidRPr="007E6664">
        <w:noBreakHyphen/>
      </w:r>
      <w:r w:rsidR="005F019F" w:rsidRPr="007E6664">
        <w:fldChar w:fldCharType="begin"/>
      </w:r>
      <w:r w:rsidR="005F019F" w:rsidRPr="007E6664">
        <w:instrText xml:space="preserve"> SEQ Table \* ARABIC \s 1 </w:instrText>
      </w:r>
      <w:r w:rsidR="005F019F" w:rsidRPr="007E6664">
        <w:fldChar w:fldCharType="separate"/>
      </w:r>
      <w:r w:rsidR="00335316">
        <w:rPr>
          <w:noProof/>
        </w:rPr>
        <w:t>1</w:t>
      </w:r>
      <w:r w:rsidR="005F019F" w:rsidRPr="007E6664">
        <w:rPr>
          <w:noProof/>
        </w:rPr>
        <w:fldChar w:fldCharType="end"/>
      </w:r>
      <w:bookmarkEnd w:id="766"/>
      <w:r w:rsidRPr="007E6664">
        <w:t>:</w:t>
      </w:r>
      <w:r w:rsidR="00803656" w:rsidRPr="007E6664">
        <w:rPr>
          <w:rStyle w:val="FigureChar"/>
          <w:rFonts w:eastAsia="SimSun"/>
        </w:rPr>
        <w:t xml:space="preserve"> </w:t>
      </w:r>
      <w:r w:rsidR="00764FBB" w:rsidRPr="007E6664">
        <w:rPr>
          <w:rStyle w:val="FigureChar"/>
          <w:rFonts w:eastAsia="SimSun"/>
        </w:rPr>
        <w:t>Annual water year</w:t>
      </w:r>
      <w:r w:rsidR="00803656" w:rsidRPr="007E6664">
        <w:rPr>
          <w:rStyle w:val="FigureChar"/>
          <w:rFonts w:eastAsia="SimSun"/>
        </w:rPr>
        <w:t xml:space="preserve"> discharge (</w:t>
      </w:r>
      <w:r w:rsidR="00C20B4E">
        <w:rPr>
          <w:rStyle w:val="FigureChar"/>
          <w:rFonts w:eastAsia="SimSun"/>
        </w:rPr>
        <w:t>G</w:t>
      </w:r>
      <w:r w:rsidR="00C20B4E" w:rsidRPr="007E6664">
        <w:rPr>
          <w:rStyle w:val="FigureChar"/>
          <w:rFonts w:eastAsia="SimSun"/>
        </w:rPr>
        <w:t>L</w:t>
      </w:r>
      <w:r w:rsidR="00803656" w:rsidRPr="007E6664">
        <w:rPr>
          <w:rStyle w:val="FigureChar"/>
          <w:rFonts w:eastAsia="SimSun"/>
        </w:rPr>
        <w:t xml:space="preserve">) of the main </w:t>
      </w:r>
      <w:r w:rsidR="005854FF">
        <w:rPr>
          <w:rStyle w:val="FigureChar"/>
          <w:rFonts w:eastAsia="SimSun"/>
        </w:rPr>
        <w:t>Reef</w:t>
      </w:r>
      <w:r w:rsidR="005854FF" w:rsidRPr="007E6664">
        <w:rPr>
          <w:rStyle w:val="FigureChar"/>
          <w:rFonts w:eastAsia="SimSun"/>
        </w:rPr>
        <w:t xml:space="preserve"> </w:t>
      </w:r>
      <w:r w:rsidR="00803656" w:rsidRPr="007E6664">
        <w:rPr>
          <w:rStyle w:val="FigureChar"/>
          <w:rFonts w:eastAsia="SimSun"/>
        </w:rPr>
        <w:t>rivers (</w:t>
      </w:r>
      <w:r w:rsidR="00DB6823" w:rsidRPr="007E6664">
        <w:rPr>
          <w:rStyle w:val="FigureChar"/>
          <w:rFonts w:eastAsia="SimSun"/>
        </w:rPr>
        <w:t>1</w:t>
      </w:r>
      <w:r w:rsidR="00CF01E9" w:rsidRPr="007E6664">
        <w:rPr>
          <w:rStyle w:val="FigureChar"/>
          <w:rFonts w:eastAsia="SimSun"/>
        </w:rPr>
        <w:t xml:space="preserve"> </w:t>
      </w:r>
      <w:r w:rsidR="00DB6823" w:rsidRPr="007E6664">
        <w:rPr>
          <w:rStyle w:val="FigureChar"/>
          <w:rFonts w:eastAsia="SimSun"/>
        </w:rPr>
        <w:t>October</w:t>
      </w:r>
      <w:r w:rsidR="00803656" w:rsidRPr="007E6664">
        <w:rPr>
          <w:rStyle w:val="FigureChar"/>
          <w:rFonts w:eastAsia="SimSun"/>
        </w:rPr>
        <w:t xml:space="preserve"> </w:t>
      </w:r>
      <w:r w:rsidR="00F76934" w:rsidRPr="007E6664">
        <w:rPr>
          <w:rStyle w:val="FigureChar"/>
          <w:rFonts w:eastAsia="SimSun"/>
        </w:rPr>
        <w:t xml:space="preserve">2017 </w:t>
      </w:r>
      <w:r w:rsidR="00803656" w:rsidRPr="007E6664">
        <w:rPr>
          <w:rStyle w:val="FigureChar"/>
          <w:rFonts w:eastAsia="SimSun"/>
        </w:rPr>
        <w:t xml:space="preserve">to </w:t>
      </w:r>
      <w:r w:rsidR="00DB6823" w:rsidRPr="007E6664">
        <w:rPr>
          <w:rStyle w:val="FigureChar"/>
          <w:rFonts w:eastAsia="SimSun"/>
        </w:rPr>
        <w:t>30 September</w:t>
      </w:r>
      <w:r w:rsidR="00803656" w:rsidRPr="007E6664">
        <w:rPr>
          <w:rStyle w:val="FigureChar"/>
          <w:rFonts w:eastAsia="SimSun"/>
        </w:rPr>
        <w:t xml:space="preserve"> </w:t>
      </w:r>
      <w:r w:rsidR="003F3682" w:rsidRPr="007E6664">
        <w:rPr>
          <w:rStyle w:val="FigureChar"/>
          <w:rFonts w:eastAsia="SimSun"/>
        </w:rPr>
        <w:t>201</w:t>
      </w:r>
      <w:r w:rsidR="00555DFE" w:rsidRPr="007E6664">
        <w:rPr>
          <w:rStyle w:val="FigureChar"/>
          <w:rFonts w:eastAsia="SimSun"/>
        </w:rPr>
        <w:t>8</w:t>
      </w:r>
      <w:r w:rsidR="0062064A" w:rsidRPr="007E6664">
        <w:rPr>
          <w:rStyle w:val="FigureChar"/>
          <w:rFonts w:eastAsia="SimSun"/>
        </w:rPr>
        <w:t>, inclusive)</w:t>
      </w:r>
      <w:r w:rsidR="00803656" w:rsidRPr="007E6664">
        <w:rPr>
          <w:rStyle w:val="FigureChar"/>
          <w:rFonts w:eastAsia="SimSun"/>
        </w:rPr>
        <w:t xml:space="preserve"> </w:t>
      </w:r>
      <w:bookmarkStart w:id="770" w:name="_Hlk4160680"/>
      <w:r w:rsidR="00803656" w:rsidRPr="007E6664">
        <w:rPr>
          <w:rStyle w:val="FigureChar"/>
          <w:rFonts w:eastAsia="SimSun"/>
        </w:rPr>
        <w:t xml:space="preserve">and long-term (LT) median </w:t>
      </w:r>
      <w:bookmarkEnd w:id="770"/>
      <w:r w:rsidR="00803656" w:rsidRPr="007E6664">
        <w:rPr>
          <w:rStyle w:val="FigureChar"/>
          <w:rFonts w:eastAsia="SimSun"/>
        </w:rPr>
        <w:t>discharge (19</w:t>
      </w:r>
      <w:r w:rsidR="00DB6823" w:rsidRPr="007E6664">
        <w:rPr>
          <w:rStyle w:val="FigureChar"/>
          <w:rFonts w:eastAsia="SimSun"/>
        </w:rPr>
        <w:t>86</w:t>
      </w:r>
      <w:r w:rsidR="00DF3318" w:rsidRPr="007E6664">
        <w:t>–</w:t>
      </w:r>
      <w:r w:rsidR="00113B7D" w:rsidRPr="007E6664">
        <w:rPr>
          <w:rStyle w:val="FigureChar"/>
          <w:rFonts w:eastAsia="SimSun"/>
        </w:rPr>
        <w:t>87</w:t>
      </w:r>
      <w:r w:rsidR="00CF01E9" w:rsidRPr="007E6664">
        <w:rPr>
          <w:rStyle w:val="FigureChar"/>
          <w:rFonts w:eastAsia="SimSun"/>
        </w:rPr>
        <w:t xml:space="preserve"> </w:t>
      </w:r>
      <w:r w:rsidR="00113B7D" w:rsidRPr="007E6664">
        <w:rPr>
          <w:rStyle w:val="FigureChar"/>
          <w:rFonts w:eastAsia="SimSun"/>
        </w:rPr>
        <w:t xml:space="preserve">to </w:t>
      </w:r>
      <w:r w:rsidR="00A165EF" w:rsidRPr="007E6664">
        <w:rPr>
          <w:rStyle w:val="FigureChar"/>
          <w:rFonts w:eastAsia="SimSun"/>
        </w:rPr>
        <w:t>201</w:t>
      </w:r>
      <w:r w:rsidR="00764FBB" w:rsidRPr="007E6664">
        <w:rPr>
          <w:rStyle w:val="FigureChar"/>
          <w:rFonts w:eastAsia="SimSun"/>
        </w:rPr>
        <w:t>7</w:t>
      </w:r>
      <w:r w:rsidR="00DF3318" w:rsidRPr="007E6664">
        <w:t>–</w:t>
      </w:r>
      <w:r w:rsidR="00A165EF" w:rsidRPr="007E6664">
        <w:rPr>
          <w:rStyle w:val="FigureChar"/>
          <w:rFonts w:eastAsia="SimSun"/>
        </w:rPr>
        <w:t>1</w:t>
      </w:r>
      <w:r w:rsidR="00555DFE" w:rsidRPr="007E6664">
        <w:rPr>
          <w:rStyle w:val="FigureChar"/>
          <w:rFonts w:eastAsia="SimSun"/>
        </w:rPr>
        <w:t>8</w:t>
      </w:r>
      <w:r w:rsidR="0062064A" w:rsidRPr="007E6664">
        <w:rPr>
          <w:rStyle w:val="FigureChar"/>
          <w:rFonts w:eastAsia="SimSun"/>
        </w:rPr>
        <w:t>).</w:t>
      </w:r>
      <w:bookmarkEnd w:id="767"/>
    </w:p>
    <w:p w14:paraId="246BC044" w14:textId="45F252DD" w:rsidR="005F66F3" w:rsidRDefault="0062064A" w:rsidP="005F66F3">
      <w:pPr>
        <w:spacing w:before="0" w:after="0"/>
        <w:rPr>
          <w:rStyle w:val="IntenseReference"/>
          <w:rFonts w:eastAsiaTheme="majorEastAsia"/>
        </w:rPr>
      </w:pPr>
      <w:r w:rsidRPr="007E6664">
        <w:rPr>
          <w:rStyle w:val="FigureChar"/>
          <w:rFonts w:eastAsiaTheme="majorEastAsia"/>
        </w:rPr>
        <w:t xml:space="preserve"> </w:t>
      </w:r>
      <w:r w:rsidR="00803656" w:rsidRPr="007E6664">
        <w:rPr>
          <w:rStyle w:val="FigureChar"/>
          <w:rFonts w:eastAsiaTheme="majorEastAsia"/>
        </w:rPr>
        <w:t>Colours indicate levels above the long-term median: yellow for 1.5 to 2 times</w:t>
      </w:r>
      <w:r w:rsidR="001E3C2D" w:rsidRPr="007E6664">
        <w:rPr>
          <w:rStyle w:val="FigureChar"/>
          <w:rFonts w:eastAsiaTheme="majorEastAsia"/>
        </w:rPr>
        <w:t xml:space="preserve">, </w:t>
      </w:r>
      <w:r w:rsidR="00803656" w:rsidRPr="007E6664">
        <w:rPr>
          <w:rStyle w:val="FigureChar"/>
          <w:rFonts w:eastAsiaTheme="majorEastAsia"/>
        </w:rPr>
        <w:t xml:space="preserve">orange for 2 to 3 times and red greater than 3 times. </w:t>
      </w:r>
      <w:bookmarkEnd w:id="768"/>
      <w:r w:rsidR="005F66F3" w:rsidRPr="007E6664">
        <w:rPr>
          <w:rStyle w:val="FigureChar"/>
          <w:rFonts w:eastAsiaTheme="majorEastAsia"/>
        </w:rPr>
        <w:t>(– =</w:t>
      </w:r>
      <w:r w:rsidR="00803656" w:rsidRPr="007E6664">
        <w:rPr>
          <w:rStyle w:val="FigureChar"/>
          <w:rFonts w:eastAsiaTheme="majorEastAsia"/>
        </w:rPr>
        <w:t xml:space="preserve"> data not available</w:t>
      </w:r>
      <w:r w:rsidR="005F66F3" w:rsidRPr="007E6664">
        <w:rPr>
          <w:rStyle w:val="FigureChar"/>
          <w:rFonts w:eastAsiaTheme="majorEastAsia"/>
        </w:rPr>
        <w:t>)</w:t>
      </w:r>
      <w:r w:rsidR="00803656" w:rsidRPr="007E6664">
        <w:rPr>
          <w:rStyle w:val="IntenseReference"/>
          <w:rFonts w:eastAsiaTheme="majorEastAsia"/>
        </w:rPr>
        <w:t>.</w:t>
      </w:r>
      <w:r w:rsidR="002E5EB0">
        <w:rPr>
          <w:rStyle w:val="IntenseReference"/>
          <w:rFonts w:eastAsiaTheme="majorEastAsia"/>
        </w:rPr>
        <w:t xml:space="preserve"> </w:t>
      </w:r>
    </w:p>
    <w:tbl>
      <w:tblPr>
        <w:tblW w:w="5000" w:type="pct"/>
        <w:tblLook w:val="04A0" w:firstRow="1" w:lastRow="0" w:firstColumn="1" w:lastColumn="0" w:noHBand="0" w:noVBand="1"/>
      </w:tblPr>
      <w:tblGrid>
        <w:gridCol w:w="1911"/>
        <w:gridCol w:w="1682"/>
        <w:gridCol w:w="1542"/>
        <w:gridCol w:w="1542"/>
        <w:gridCol w:w="1542"/>
        <w:gridCol w:w="1542"/>
        <w:gridCol w:w="1542"/>
        <w:gridCol w:w="1542"/>
        <w:gridCol w:w="1542"/>
        <w:gridCol w:w="1319"/>
      </w:tblGrid>
      <w:tr w:rsidR="00C20B4E" w:rsidRPr="00C20B4E" w14:paraId="4DB7BCE7" w14:textId="77777777" w:rsidTr="00C20B4E">
        <w:trPr>
          <w:trHeight w:val="315"/>
        </w:trPr>
        <w:tc>
          <w:tcPr>
            <w:tcW w:w="608" w:type="pct"/>
            <w:tcBorders>
              <w:top w:val="single" w:sz="8" w:space="0" w:color="auto"/>
              <w:left w:val="nil"/>
              <w:bottom w:val="double" w:sz="6" w:space="0" w:color="auto"/>
              <w:right w:val="nil"/>
            </w:tcBorders>
            <w:shd w:val="clear" w:color="auto" w:fill="auto"/>
            <w:noWrap/>
            <w:vAlign w:val="center"/>
            <w:hideMark/>
          </w:tcPr>
          <w:p w14:paraId="018D0E8F" w14:textId="77777777" w:rsidR="00C20B4E" w:rsidRPr="00C20B4E" w:rsidRDefault="00C20B4E" w:rsidP="00C20B4E">
            <w:pPr>
              <w:spacing w:before="0" w:after="0"/>
              <w:jc w:val="center"/>
              <w:rPr>
                <w:rFonts w:ascii="Arial Narrow" w:hAnsi="Arial Narrow" w:cs="Calibri"/>
                <w:b/>
                <w:bCs/>
                <w:color w:val="000000"/>
                <w:sz w:val="16"/>
                <w:szCs w:val="16"/>
                <w:lang w:val="en-AU" w:eastAsia="en-AU"/>
              </w:rPr>
            </w:pPr>
            <w:r w:rsidRPr="00C20B4E">
              <w:rPr>
                <w:rFonts w:ascii="Arial Narrow" w:hAnsi="Arial Narrow" w:cs="Calibri"/>
                <w:b/>
                <w:bCs/>
                <w:color w:val="000000"/>
                <w:sz w:val="16"/>
                <w:szCs w:val="16"/>
                <w:lang w:val="en-AU" w:eastAsia="en-AU"/>
              </w:rPr>
              <w:t>Basin</w:t>
            </w:r>
          </w:p>
        </w:tc>
        <w:tc>
          <w:tcPr>
            <w:tcW w:w="535" w:type="pct"/>
            <w:tcBorders>
              <w:top w:val="single" w:sz="8" w:space="0" w:color="auto"/>
              <w:left w:val="nil"/>
              <w:bottom w:val="double" w:sz="6" w:space="0" w:color="auto"/>
              <w:right w:val="nil"/>
            </w:tcBorders>
            <w:shd w:val="clear" w:color="auto" w:fill="auto"/>
            <w:noWrap/>
            <w:vAlign w:val="center"/>
            <w:hideMark/>
          </w:tcPr>
          <w:p w14:paraId="1B7433AE" w14:textId="77777777" w:rsidR="00C20B4E" w:rsidRPr="00C20B4E" w:rsidRDefault="00C20B4E" w:rsidP="00C20B4E">
            <w:pPr>
              <w:spacing w:before="0" w:after="0"/>
              <w:jc w:val="center"/>
              <w:rPr>
                <w:rFonts w:ascii="Arial Narrow" w:hAnsi="Arial Narrow" w:cs="Calibri"/>
                <w:b/>
                <w:bCs/>
                <w:color w:val="000000"/>
                <w:sz w:val="16"/>
                <w:szCs w:val="16"/>
                <w:lang w:val="en-AU" w:eastAsia="en-AU"/>
              </w:rPr>
            </w:pPr>
            <w:r w:rsidRPr="00C20B4E">
              <w:rPr>
                <w:rFonts w:ascii="Arial Narrow" w:hAnsi="Arial Narrow" w:cs="Calibri"/>
                <w:b/>
                <w:bCs/>
                <w:color w:val="000000"/>
                <w:sz w:val="16"/>
                <w:szCs w:val="16"/>
                <w:lang w:val="en-AU" w:eastAsia="en-AU"/>
              </w:rPr>
              <w:t>LT median</w:t>
            </w:r>
          </w:p>
        </w:tc>
        <w:tc>
          <w:tcPr>
            <w:tcW w:w="491" w:type="pct"/>
            <w:tcBorders>
              <w:top w:val="single" w:sz="8" w:space="0" w:color="auto"/>
              <w:left w:val="nil"/>
              <w:bottom w:val="double" w:sz="6" w:space="0" w:color="auto"/>
              <w:right w:val="nil"/>
            </w:tcBorders>
            <w:shd w:val="clear" w:color="auto" w:fill="auto"/>
            <w:noWrap/>
            <w:vAlign w:val="center"/>
            <w:hideMark/>
          </w:tcPr>
          <w:p w14:paraId="53EF68BC" w14:textId="06547F42" w:rsidR="00C20B4E" w:rsidRPr="00C20B4E" w:rsidRDefault="00C20B4E" w:rsidP="00C20B4E">
            <w:pPr>
              <w:spacing w:before="0" w:after="0"/>
              <w:jc w:val="center"/>
              <w:rPr>
                <w:rFonts w:ascii="Arial Narrow" w:hAnsi="Arial Narrow" w:cs="Calibri"/>
                <w:b/>
                <w:bCs/>
                <w:color w:val="000000"/>
                <w:sz w:val="16"/>
                <w:szCs w:val="16"/>
                <w:lang w:val="en-AU" w:eastAsia="en-AU"/>
              </w:rPr>
            </w:pPr>
            <w:r w:rsidRPr="00C20B4E">
              <w:rPr>
                <w:rFonts w:ascii="Arial Narrow" w:hAnsi="Arial Narrow" w:cs="Calibri"/>
                <w:b/>
                <w:bCs/>
                <w:color w:val="000000"/>
                <w:sz w:val="16"/>
                <w:szCs w:val="16"/>
                <w:lang w:val="en-AU" w:eastAsia="en-AU"/>
              </w:rPr>
              <w:t>2010</w:t>
            </w:r>
            <w:r w:rsidR="00A800C4">
              <w:t>–</w:t>
            </w:r>
            <w:r w:rsidRPr="00C20B4E">
              <w:rPr>
                <w:rFonts w:ascii="Arial Narrow" w:hAnsi="Arial Narrow" w:cs="Calibri"/>
                <w:b/>
                <w:bCs/>
                <w:color w:val="000000"/>
                <w:sz w:val="16"/>
                <w:szCs w:val="16"/>
                <w:lang w:val="en-AU" w:eastAsia="en-AU"/>
              </w:rPr>
              <w:t>11</w:t>
            </w:r>
          </w:p>
        </w:tc>
        <w:tc>
          <w:tcPr>
            <w:tcW w:w="491" w:type="pct"/>
            <w:tcBorders>
              <w:top w:val="single" w:sz="8" w:space="0" w:color="auto"/>
              <w:left w:val="nil"/>
              <w:bottom w:val="double" w:sz="6" w:space="0" w:color="auto"/>
              <w:right w:val="nil"/>
            </w:tcBorders>
            <w:shd w:val="clear" w:color="auto" w:fill="auto"/>
            <w:noWrap/>
            <w:vAlign w:val="center"/>
            <w:hideMark/>
          </w:tcPr>
          <w:p w14:paraId="2291E76D" w14:textId="7D96517C" w:rsidR="00C20B4E" w:rsidRPr="00C20B4E" w:rsidRDefault="00C20B4E" w:rsidP="00C20B4E">
            <w:pPr>
              <w:spacing w:before="0" w:after="0"/>
              <w:jc w:val="center"/>
              <w:rPr>
                <w:rFonts w:ascii="Arial Narrow" w:hAnsi="Arial Narrow" w:cs="Calibri"/>
                <w:b/>
                <w:bCs/>
                <w:color w:val="000000"/>
                <w:sz w:val="16"/>
                <w:szCs w:val="16"/>
                <w:lang w:val="en-AU" w:eastAsia="en-AU"/>
              </w:rPr>
            </w:pPr>
            <w:r w:rsidRPr="00C20B4E">
              <w:rPr>
                <w:rFonts w:ascii="Arial Narrow" w:hAnsi="Arial Narrow" w:cs="Calibri"/>
                <w:b/>
                <w:bCs/>
                <w:color w:val="000000"/>
                <w:sz w:val="16"/>
                <w:szCs w:val="16"/>
                <w:lang w:val="en-AU" w:eastAsia="en-AU"/>
              </w:rPr>
              <w:t>2011</w:t>
            </w:r>
            <w:r w:rsidR="00A800C4">
              <w:t>–</w:t>
            </w:r>
            <w:r w:rsidRPr="00C20B4E">
              <w:rPr>
                <w:rFonts w:ascii="Arial Narrow" w:hAnsi="Arial Narrow" w:cs="Calibri"/>
                <w:b/>
                <w:bCs/>
                <w:color w:val="000000"/>
                <w:sz w:val="16"/>
                <w:szCs w:val="16"/>
                <w:lang w:val="en-AU" w:eastAsia="en-AU"/>
              </w:rPr>
              <w:t>12</w:t>
            </w:r>
          </w:p>
        </w:tc>
        <w:tc>
          <w:tcPr>
            <w:tcW w:w="491" w:type="pct"/>
            <w:tcBorders>
              <w:top w:val="single" w:sz="8" w:space="0" w:color="auto"/>
              <w:left w:val="nil"/>
              <w:bottom w:val="double" w:sz="6" w:space="0" w:color="auto"/>
              <w:right w:val="nil"/>
            </w:tcBorders>
            <w:shd w:val="clear" w:color="auto" w:fill="auto"/>
            <w:noWrap/>
            <w:vAlign w:val="center"/>
            <w:hideMark/>
          </w:tcPr>
          <w:p w14:paraId="52680AC7" w14:textId="3376FCB5" w:rsidR="00C20B4E" w:rsidRPr="00C20B4E" w:rsidRDefault="00C20B4E" w:rsidP="00C20B4E">
            <w:pPr>
              <w:spacing w:before="0" w:after="0"/>
              <w:jc w:val="center"/>
              <w:rPr>
                <w:rFonts w:ascii="Arial Narrow" w:hAnsi="Arial Narrow" w:cs="Calibri"/>
                <w:b/>
                <w:bCs/>
                <w:color w:val="000000"/>
                <w:sz w:val="16"/>
                <w:szCs w:val="16"/>
                <w:lang w:val="en-AU" w:eastAsia="en-AU"/>
              </w:rPr>
            </w:pPr>
            <w:r w:rsidRPr="00C20B4E">
              <w:rPr>
                <w:rFonts w:ascii="Arial Narrow" w:hAnsi="Arial Narrow" w:cs="Calibri"/>
                <w:b/>
                <w:bCs/>
                <w:color w:val="000000"/>
                <w:sz w:val="16"/>
                <w:szCs w:val="16"/>
                <w:lang w:val="en-AU" w:eastAsia="en-AU"/>
              </w:rPr>
              <w:t>2012</w:t>
            </w:r>
            <w:r w:rsidR="00A800C4">
              <w:t>–</w:t>
            </w:r>
            <w:r w:rsidRPr="00C20B4E">
              <w:rPr>
                <w:rFonts w:ascii="Arial Narrow" w:hAnsi="Arial Narrow" w:cs="Calibri"/>
                <w:b/>
                <w:bCs/>
                <w:color w:val="000000"/>
                <w:sz w:val="16"/>
                <w:szCs w:val="16"/>
                <w:lang w:val="en-AU" w:eastAsia="en-AU"/>
              </w:rPr>
              <w:t>13</w:t>
            </w:r>
          </w:p>
        </w:tc>
        <w:tc>
          <w:tcPr>
            <w:tcW w:w="491" w:type="pct"/>
            <w:tcBorders>
              <w:top w:val="single" w:sz="8" w:space="0" w:color="auto"/>
              <w:left w:val="nil"/>
              <w:bottom w:val="double" w:sz="6" w:space="0" w:color="auto"/>
              <w:right w:val="nil"/>
            </w:tcBorders>
            <w:shd w:val="clear" w:color="auto" w:fill="auto"/>
            <w:noWrap/>
            <w:vAlign w:val="center"/>
            <w:hideMark/>
          </w:tcPr>
          <w:p w14:paraId="7C724763" w14:textId="2531B01A" w:rsidR="00C20B4E" w:rsidRPr="00C20B4E" w:rsidRDefault="00C20B4E" w:rsidP="00C20B4E">
            <w:pPr>
              <w:spacing w:before="0" w:after="0"/>
              <w:jc w:val="center"/>
              <w:rPr>
                <w:rFonts w:ascii="Arial Narrow" w:hAnsi="Arial Narrow" w:cs="Calibri"/>
                <w:b/>
                <w:bCs/>
                <w:color w:val="000000"/>
                <w:sz w:val="16"/>
                <w:szCs w:val="16"/>
                <w:lang w:val="en-AU" w:eastAsia="en-AU"/>
              </w:rPr>
            </w:pPr>
            <w:r w:rsidRPr="00C20B4E">
              <w:rPr>
                <w:rFonts w:ascii="Arial Narrow" w:hAnsi="Arial Narrow" w:cs="Calibri"/>
                <w:b/>
                <w:bCs/>
                <w:color w:val="000000"/>
                <w:sz w:val="16"/>
                <w:szCs w:val="16"/>
                <w:lang w:val="en-AU" w:eastAsia="en-AU"/>
              </w:rPr>
              <w:t>2013</w:t>
            </w:r>
            <w:r w:rsidR="00A800C4">
              <w:t>–</w:t>
            </w:r>
            <w:r w:rsidRPr="00C20B4E">
              <w:rPr>
                <w:rFonts w:ascii="Arial Narrow" w:hAnsi="Arial Narrow" w:cs="Calibri"/>
                <w:b/>
                <w:bCs/>
                <w:color w:val="000000"/>
                <w:sz w:val="16"/>
                <w:szCs w:val="16"/>
                <w:lang w:val="en-AU" w:eastAsia="en-AU"/>
              </w:rPr>
              <w:t>14</w:t>
            </w:r>
          </w:p>
        </w:tc>
        <w:tc>
          <w:tcPr>
            <w:tcW w:w="491" w:type="pct"/>
            <w:tcBorders>
              <w:top w:val="single" w:sz="8" w:space="0" w:color="auto"/>
              <w:left w:val="nil"/>
              <w:bottom w:val="double" w:sz="6" w:space="0" w:color="auto"/>
              <w:right w:val="nil"/>
            </w:tcBorders>
            <w:shd w:val="clear" w:color="auto" w:fill="auto"/>
            <w:noWrap/>
            <w:vAlign w:val="center"/>
            <w:hideMark/>
          </w:tcPr>
          <w:p w14:paraId="47298BAA" w14:textId="07A759B1" w:rsidR="00C20B4E" w:rsidRPr="00C20B4E" w:rsidRDefault="00C20B4E" w:rsidP="00C20B4E">
            <w:pPr>
              <w:spacing w:before="0" w:after="0"/>
              <w:jc w:val="center"/>
              <w:rPr>
                <w:rFonts w:ascii="Arial Narrow" w:hAnsi="Arial Narrow" w:cs="Calibri"/>
                <w:b/>
                <w:bCs/>
                <w:color w:val="000000"/>
                <w:sz w:val="16"/>
                <w:szCs w:val="16"/>
                <w:lang w:val="en-AU" w:eastAsia="en-AU"/>
              </w:rPr>
            </w:pPr>
            <w:r w:rsidRPr="00C20B4E">
              <w:rPr>
                <w:rFonts w:ascii="Arial Narrow" w:hAnsi="Arial Narrow" w:cs="Calibri"/>
                <w:b/>
                <w:bCs/>
                <w:color w:val="000000"/>
                <w:sz w:val="16"/>
                <w:szCs w:val="16"/>
                <w:lang w:val="en-AU" w:eastAsia="en-AU"/>
              </w:rPr>
              <w:t>2014</w:t>
            </w:r>
            <w:r w:rsidR="00A800C4">
              <w:t>–</w:t>
            </w:r>
            <w:r w:rsidRPr="00C20B4E">
              <w:rPr>
                <w:rFonts w:ascii="Arial Narrow" w:hAnsi="Arial Narrow" w:cs="Calibri"/>
                <w:b/>
                <w:bCs/>
                <w:color w:val="000000"/>
                <w:sz w:val="16"/>
                <w:szCs w:val="16"/>
                <w:lang w:val="en-AU" w:eastAsia="en-AU"/>
              </w:rPr>
              <w:t>15</w:t>
            </w:r>
          </w:p>
        </w:tc>
        <w:tc>
          <w:tcPr>
            <w:tcW w:w="491" w:type="pct"/>
            <w:tcBorders>
              <w:top w:val="single" w:sz="8" w:space="0" w:color="auto"/>
              <w:left w:val="nil"/>
              <w:bottom w:val="double" w:sz="6" w:space="0" w:color="auto"/>
              <w:right w:val="nil"/>
            </w:tcBorders>
            <w:shd w:val="clear" w:color="auto" w:fill="auto"/>
            <w:noWrap/>
            <w:vAlign w:val="center"/>
            <w:hideMark/>
          </w:tcPr>
          <w:p w14:paraId="1FDFC569" w14:textId="77F90FEC" w:rsidR="00C20B4E" w:rsidRPr="00C20B4E" w:rsidRDefault="00C20B4E" w:rsidP="00C20B4E">
            <w:pPr>
              <w:spacing w:before="0" w:after="0"/>
              <w:jc w:val="center"/>
              <w:rPr>
                <w:rFonts w:ascii="Arial Narrow" w:hAnsi="Arial Narrow" w:cs="Calibri"/>
                <w:b/>
                <w:bCs/>
                <w:color w:val="000000"/>
                <w:sz w:val="16"/>
                <w:szCs w:val="16"/>
                <w:lang w:val="en-AU" w:eastAsia="en-AU"/>
              </w:rPr>
            </w:pPr>
            <w:r w:rsidRPr="00C20B4E">
              <w:rPr>
                <w:rFonts w:ascii="Arial Narrow" w:hAnsi="Arial Narrow" w:cs="Calibri"/>
                <w:b/>
                <w:bCs/>
                <w:color w:val="000000"/>
                <w:sz w:val="16"/>
                <w:szCs w:val="16"/>
                <w:lang w:val="en-AU" w:eastAsia="en-AU"/>
              </w:rPr>
              <w:t>2015</w:t>
            </w:r>
            <w:r w:rsidR="00A800C4">
              <w:t>–</w:t>
            </w:r>
            <w:r w:rsidRPr="00C20B4E">
              <w:rPr>
                <w:rFonts w:ascii="Arial Narrow" w:hAnsi="Arial Narrow" w:cs="Calibri"/>
                <w:b/>
                <w:bCs/>
                <w:color w:val="000000"/>
                <w:sz w:val="16"/>
                <w:szCs w:val="16"/>
                <w:lang w:val="en-AU" w:eastAsia="en-AU"/>
              </w:rPr>
              <w:t>16</w:t>
            </w:r>
          </w:p>
        </w:tc>
        <w:tc>
          <w:tcPr>
            <w:tcW w:w="491" w:type="pct"/>
            <w:tcBorders>
              <w:top w:val="single" w:sz="8" w:space="0" w:color="auto"/>
              <w:left w:val="nil"/>
              <w:bottom w:val="double" w:sz="6" w:space="0" w:color="auto"/>
              <w:right w:val="nil"/>
            </w:tcBorders>
            <w:shd w:val="clear" w:color="auto" w:fill="auto"/>
            <w:noWrap/>
            <w:vAlign w:val="center"/>
            <w:hideMark/>
          </w:tcPr>
          <w:p w14:paraId="66A52003" w14:textId="2E3A5C68" w:rsidR="00C20B4E" w:rsidRPr="00C20B4E" w:rsidRDefault="00C20B4E" w:rsidP="00C20B4E">
            <w:pPr>
              <w:spacing w:before="0" w:after="0"/>
              <w:jc w:val="center"/>
              <w:rPr>
                <w:rFonts w:ascii="Arial Narrow" w:hAnsi="Arial Narrow" w:cs="Calibri"/>
                <w:b/>
                <w:bCs/>
                <w:color w:val="000000"/>
                <w:sz w:val="16"/>
                <w:szCs w:val="16"/>
                <w:lang w:val="en-AU" w:eastAsia="en-AU"/>
              </w:rPr>
            </w:pPr>
            <w:r w:rsidRPr="00C20B4E">
              <w:rPr>
                <w:rFonts w:ascii="Arial Narrow" w:hAnsi="Arial Narrow" w:cs="Calibri"/>
                <w:b/>
                <w:bCs/>
                <w:color w:val="000000"/>
                <w:sz w:val="16"/>
                <w:szCs w:val="16"/>
                <w:lang w:val="en-AU" w:eastAsia="en-AU"/>
              </w:rPr>
              <w:t>2016</w:t>
            </w:r>
            <w:r w:rsidR="00A800C4">
              <w:t>–</w:t>
            </w:r>
            <w:r w:rsidRPr="00C20B4E">
              <w:rPr>
                <w:rFonts w:ascii="Arial Narrow" w:hAnsi="Arial Narrow" w:cs="Calibri"/>
                <w:b/>
                <w:bCs/>
                <w:color w:val="000000"/>
                <w:sz w:val="16"/>
                <w:szCs w:val="16"/>
                <w:lang w:val="en-AU" w:eastAsia="en-AU"/>
              </w:rPr>
              <w:t>17</w:t>
            </w:r>
          </w:p>
        </w:tc>
        <w:tc>
          <w:tcPr>
            <w:tcW w:w="421" w:type="pct"/>
            <w:tcBorders>
              <w:top w:val="single" w:sz="8" w:space="0" w:color="auto"/>
              <w:left w:val="nil"/>
              <w:bottom w:val="double" w:sz="6" w:space="0" w:color="auto"/>
              <w:right w:val="nil"/>
            </w:tcBorders>
            <w:shd w:val="clear" w:color="auto" w:fill="auto"/>
            <w:noWrap/>
            <w:vAlign w:val="center"/>
            <w:hideMark/>
          </w:tcPr>
          <w:p w14:paraId="67CA0F3E" w14:textId="796FD065" w:rsidR="00C20B4E" w:rsidRPr="00C20B4E" w:rsidRDefault="00C20B4E" w:rsidP="00C20B4E">
            <w:pPr>
              <w:spacing w:before="0" w:after="0"/>
              <w:jc w:val="center"/>
              <w:rPr>
                <w:rFonts w:ascii="Arial Narrow" w:hAnsi="Arial Narrow" w:cs="Calibri"/>
                <w:b/>
                <w:bCs/>
                <w:color w:val="000000"/>
                <w:sz w:val="16"/>
                <w:szCs w:val="16"/>
                <w:lang w:val="en-AU" w:eastAsia="en-AU"/>
              </w:rPr>
            </w:pPr>
            <w:r w:rsidRPr="00C20B4E">
              <w:rPr>
                <w:rFonts w:ascii="Arial Narrow" w:hAnsi="Arial Narrow" w:cs="Calibri"/>
                <w:b/>
                <w:bCs/>
                <w:color w:val="000000"/>
                <w:sz w:val="16"/>
                <w:szCs w:val="16"/>
                <w:lang w:val="en-AU" w:eastAsia="en-AU"/>
              </w:rPr>
              <w:t>2017</w:t>
            </w:r>
            <w:r w:rsidR="00A800C4">
              <w:t>–</w:t>
            </w:r>
            <w:r w:rsidRPr="00C20B4E">
              <w:rPr>
                <w:rFonts w:ascii="Arial Narrow" w:hAnsi="Arial Narrow" w:cs="Calibri"/>
                <w:b/>
                <w:bCs/>
                <w:color w:val="000000"/>
                <w:sz w:val="16"/>
                <w:szCs w:val="16"/>
                <w:lang w:val="en-AU" w:eastAsia="en-AU"/>
              </w:rPr>
              <w:t>18</w:t>
            </w:r>
          </w:p>
        </w:tc>
      </w:tr>
      <w:tr w:rsidR="00C20B4E" w:rsidRPr="00C20B4E" w14:paraId="3DB97C13" w14:textId="77777777" w:rsidTr="00C20B4E">
        <w:trPr>
          <w:trHeight w:val="227"/>
        </w:trPr>
        <w:tc>
          <w:tcPr>
            <w:tcW w:w="608" w:type="pct"/>
            <w:tcBorders>
              <w:top w:val="nil"/>
              <w:left w:val="nil"/>
              <w:bottom w:val="nil"/>
              <w:right w:val="nil"/>
            </w:tcBorders>
            <w:shd w:val="clear" w:color="auto" w:fill="auto"/>
            <w:noWrap/>
            <w:vAlign w:val="center"/>
            <w:hideMark/>
          </w:tcPr>
          <w:p w14:paraId="1CD6BBAB"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Jacky Jacky Creek</w:t>
            </w:r>
          </w:p>
        </w:tc>
        <w:tc>
          <w:tcPr>
            <w:tcW w:w="535" w:type="pct"/>
            <w:tcBorders>
              <w:top w:val="nil"/>
              <w:left w:val="nil"/>
              <w:bottom w:val="nil"/>
              <w:right w:val="nil"/>
            </w:tcBorders>
            <w:shd w:val="clear" w:color="auto" w:fill="auto"/>
            <w:noWrap/>
            <w:vAlign w:val="center"/>
            <w:hideMark/>
          </w:tcPr>
          <w:p w14:paraId="74EA491D" w14:textId="66BDC57E"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192 </w:t>
            </w:r>
          </w:p>
        </w:tc>
        <w:tc>
          <w:tcPr>
            <w:tcW w:w="491" w:type="pct"/>
            <w:tcBorders>
              <w:top w:val="nil"/>
              <w:left w:val="nil"/>
              <w:bottom w:val="nil"/>
              <w:right w:val="nil"/>
            </w:tcBorders>
            <w:shd w:val="clear" w:color="000000" w:fill="FF9900"/>
            <w:noWrap/>
            <w:vAlign w:val="center"/>
            <w:hideMark/>
          </w:tcPr>
          <w:p w14:paraId="5B03CE00" w14:textId="7BE72D1A"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735 </w:t>
            </w:r>
          </w:p>
        </w:tc>
        <w:tc>
          <w:tcPr>
            <w:tcW w:w="491" w:type="pct"/>
            <w:tcBorders>
              <w:top w:val="nil"/>
              <w:left w:val="nil"/>
              <w:bottom w:val="nil"/>
              <w:right w:val="nil"/>
            </w:tcBorders>
            <w:shd w:val="clear" w:color="auto" w:fill="auto"/>
            <w:noWrap/>
            <w:vAlign w:val="center"/>
            <w:hideMark/>
          </w:tcPr>
          <w:p w14:paraId="3C02C891" w14:textId="004643B0"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820 </w:t>
            </w:r>
          </w:p>
        </w:tc>
        <w:tc>
          <w:tcPr>
            <w:tcW w:w="491" w:type="pct"/>
            <w:tcBorders>
              <w:top w:val="nil"/>
              <w:left w:val="nil"/>
              <w:bottom w:val="nil"/>
              <w:right w:val="nil"/>
            </w:tcBorders>
            <w:shd w:val="clear" w:color="auto" w:fill="auto"/>
            <w:noWrap/>
            <w:vAlign w:val="center"/>
            <w:hideMark/>
          </w:tcPr>
          <w:p w14:paraId="51D53219" w14:textId="64675432"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987 </w:t>
            </w:r>
          </w:p>
        </w:tc>
        <w:tc>
          <w:tcPr>
            <w:tcW w:w="491" w:type="pct"/>
            <w:tcBorders>
              <w:top w:val="nil"/>
              <w:left w:val="nil"/>
              <w:bottom w:val="nil"/>
              <w:right w:val="nil"/>
            </w:tcBorders>
            <w:shd w:val="clear" w:color="000000" w:fill="FFFF00"/>
            <w:noWrap/>
            <w:vAlign w:val="center"/>
            <w:hideMark/>
          </w:tcPr>
          <w:p w14:paraId="7AEFD799" w14:textId="55DD66C5"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791 </w:t>
            </w:r>
          </w:p>
        </w:tc>
        <w:tc>
          <w:tcPr>
            <w:tcW w:w="491" w:type="pct"/>
            <w:tcBorders>
              <w:top w:val="nil"/>
              <w:left w:val="nil"/>
              <w:bottom w:val="nil"/>
              <w:right w:val="nil"/>
            </w:tcBorders>
            <w:shd w:val="clear" w:color="auto" w:fill="auto"/>
            <w:noWrap/>
            <w:vAlign w:val="center"/>
            <w:hideMark/>
          </w:tcPr>
          <w:p w14:paraId="5E2F05B6" w14:textId="41A370DF"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498 </w:t>
            </w:r>
          </w:p>
        </w:tc>
        <w:tc>
          <w:tcPr>
            <w:tcW w:w="491" w:type="pct"/>
            <w:tcBorders>
              <w:top w:val="nil"/>
              <w:left w:val="nil"/>
              <w:bottom w:val="nil"/>
              <w:right w:val="nil"/>
            </w:tcBorders>
            <w:shd w:val="clear" w:color="auto" w:fill="auto"/>
            <w:noWrap/>
            <w:vAlign w:val="center"/>
            <w:hideMark/>
          </w:tcPr>
          <w:p w14:paraId="4CFAFE25"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631 </w:t>
            </w:r>
          </w:p>
        </w:tc>
        <w:tc>
          <w:tcPr>
            <w:tcW w:w="491" w:type="pct"/>
            <w:tcBorders>
              <w:top w:val="nil"/>
              <w:left w:val="nil"/>
              <w:bottom w:val="nil"/>
              <w:right w:val="nil"/>
            </w:tcBorders>
            <w:shd w:val="clear" w:color="auto" w:fill="auto"/>
            <w:noWrap/>
            <w:vAlign w:val="center"/>
            <w:hideMark/>
          </w:tcPr>
          <w:p w14:paraId="53F4A1EA" w14:textId="362E03D6"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383 </w:t>
            </w:r>
          </w:p>
        </w:tc>
        <w:tc>
          <w:tcPr>
            <w:tcW w:w="421" w:type="pct"/>
            <w:tcBorders>
              <w:top w:val="nil"/>
              <w:left w:val="nil"/>
              <w:bottom w:val="nil"/>
              <w:right w:val="nil"/>
            </w:tcBorders>
            <w:shd w:val="clear" w:color="auto" w:fill="auto"/>
            <w:noWrap/>
            <w:vAlign w:val="center"/>
            <w:hideMark/>
          </w:tcPr>
          <w:p w14:paraId="6AF46AFE" w14:textId="05BE3C05"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740 </w:t>
            </w:r>
          </w:p>
        </w:tc>
      </w:tr>
      <w:tr w:rsidR="00C20B4E" w:rsidRPr="00C20B4E" w14:paraId="5E75F61A" w14:textId="77777777" w:rsidTr="00C20B4E">
        <w:trPr>
          <w:trHeight w:val="227"/>
        </w:trPr>
        <w:tc>
          <w:tcPr>
            <w:tcW w:w="608" w:type="pct"/>
            <w:tcBorders>
              <w:top w:val="nil"/>
              <w:left w:val="nil"/>
              <w:bottom w:val="nil"/>
              <w:right w:val="nil"/>
            </w:tcBorders>
            <w:shd w:val="clear" w:color="auto" w:fill="auto"/>
            <w:noWrap/>
            <w:vAlign w:val="center"/>
            <w:hideMark/>
          </w:tcPr>
          <w:p w14:paraId="0FD9AAAA"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Olive Pascoe River</w:t>
            </w:r>
          </w:p>
        </w:tc>
        <w:tc>
          <w:tcPr>
            <w:tcW w:w="535" w:type="pct"/>
            <w:tcBorders>
              <w:top w:val="nil"/>
              <w:left w:val="nil"/>
              <w:bottom w:val="nil"/>
              <w:right w:val="nil"/>
            </w:tcBorders>
            <w:shd w:val="clear" w:color="auto" w:fill="auto"/>
            <w:noWrap/>
            <w:vAlign w:val="center"/>
            <w:hideMark/>
          </w:tcPr>
          <w:p w14:paraId="2C74F35B" w14:textId="51707A86"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740 </w:t>
            </w:r>
          </w:p>
        </w:tc>
        <w:tc>
          <w:tcPr>
            <w:tcW w:w="491" w:type="pct"/>
            <w:tcBorders>
              <w:top w:val="nil"/>
              <w:left w:val="nil"/>
              <w:bottom w:val="nil"/>
              <w:right w:val="nil"/>
            </w:tcBorders>
            <w:shd w:val="clear" w:color="000000" w:fill="FF9900"/>
            <w:noWrap/>
            <w:vAlign w:val="center"/>
            <w:hideMark/>
          </w:tcPr>
          <w:p w14:paraId="1DA8BB5C" w14:textId="6D3E98B8"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5919 </w:t>
            </w:r>
          </w:p>
        </w:tc>
        <w:tc>
          <w:tcPr>
            <w:tcW w:w="491" w:type="pct"/>
            <w:tcBorders>
              <w:top w:val="nil"/>
              <w:left w:val="nil"/>
              <w:bottom w:val="nil"/>
              <w:right w:val="nil"/>
            </w:tcBorders>
            <w:shd w:val="clear" w:color="auto" w:fill="auto"/>
            <w:noWrap/>
            <w:vAlign w:val="center"/>
            <w:hideMark/>
          </w:tcPr>
          <w:p w14:paraId="6D286EF8" w14:textId="7CEEF10C"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276 </w:t>
            </w:r>
          </w:p>
        </w:tc>
        <w:tc>
          <w:tcPr>
            <w:tcW w:w="491" w:type="pct"/>
            <w:tcBorders>
              <w:top w:val="nil"/>
              <w:left w:val="nil"/>
              <w:bottom w:val="nil"/>
              <w:right w:val="nil"/>
            </w:tcBorders>
            <w:shd w:val="clear" w:color="auto" w:fill="auto"/>
            <w:noWrap/>
            <w:vAlign w:val="center"/>
            <w:hideMark/>
          </w:tcPr>
          <w:p w14:paraId="433602ED" w14:textId="7062731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484 </w:t>
            </w:r>
          </w:p>
        </w:tc>
        <w:tc>
          <w:tcPr>
            <w:tcW w:w="491" w:type="pct"/>
            <w:tcBorders>
              <w:top w:val="nil"/>
              <w:left w:val="nil"/>
              <w:bottom w:val="nil"/>
              <w:right w:val="nil"/>
            </w:tcBorders>
            <w:shd w:val="clear" w:color="000000" w:fill="FFFF00"/>
            <w:noWrap/>
            <w:vAlign w:val="center"/>
            <w:hideMark/>
          </w:tcPr>
          <w:p w14:paraId="0A1B080E" w14:textId="0BE62781"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739 </w:t>
            </w:r>
          </w:p>
        </w:tc>
        <w:tc>
          <w:tcPr>
            <w:tcW w:w="491" w:type="pct"/>
            <w:tcBorders>
              <w:top w:val="nil"/>
              <w:left w:val="nil"/>
              <w:bottom w:val="nil"/>
              <w:right w:val="nil"/>
            </w:tcBorders>
            <w:shd w:val="clear" w:color="000000" w:fill="FFFF00"/>
            <w:noWrap/>
            <w:vAlign w:val="center"/>
            <w:hideMark/>
          </w:tcPr>
          <w:p w14:paraId="4A10BF47" w14:textId="178633F1"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932 </w:t>
            </w:r>
          </w:p>
        </w:tc>
        <w:tc>
          <w:tcPr>
            <w:tcW w:w="491" w:type="pct"/>
            <w:tcBorders>
              <w:top w:val="nil"/>
              <w:left w:val="nil"/>
              <w:bottom w:val="nil"/>
              <w:right w:val="nil"/>
            </w:tcBorders>
            <w:shd w:val="clear" w:color="auto" w:fill="auto"/>
            <w:noWrap/>
            <w:vAlign w:val="center"/>
            <w:hideMark/>
          </w:tcPr>
          <w:p w14:paraId="7F86D77D"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788 </w:t>
            </w:r>
          </w:p>
        </w:tc>
        <w:tc>
          <w:tcPr>
            <w:tcW w:w="491" w:type="pct"/>
            <w:tcBorders>
              <w:top w:val="nil"/>
              <w:left w:val="nil"/>
              <w:bottom w:val="nil"/>
              <w:right w:val="nil"/>
            </w:tcBorders>
            <w:shd w:val="clear" w:color="auto" w:fill="auto"/>
            <w:noWrap/>
            <w:vAlign w:val="center"/>
            <w:hideMark/>
          </w:tcPr>
          <w:p w14:paraId="7305C84C" w14:textId="24C7A401"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979 </w:t>
            </w:r>
          </w:p>
        </w:tc>
        <w:tc>
          <w:tcPr>
            <w:tcW w:w="421" w:type="pct"/>
            <w:tcBorders>
              <w:top w:val="nil"/>
              <w:left w:val="nil"/>
              <w:bottom w:val="nil"/>
              <w:right w:val="nil"/>
            </w:tcBorders>
            <w:shd w:val="clear" w:color="auto" w:fill="auto"/>
            <w:noWrap/>
            <w:vAlign w:val="center"/>
            <w:hideMark/>
          </w:tcPr>
          <w:p w14:paraId="3FE20F69" w14:textId="19EB8465"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425 </w:t>
            </w:r>
          </w:p>
        </w:tc>
      </w:tr>
      <w:tr w:rsidR="00C20B4E" w:rsidRPr="00C20B4E" w14:paraId="26853087" w14:textId="77777777" w:rsidTr="00C20B4E">
        <w:trPr>
          <w:trHeight w:val="227"/>
        </w:trPr>
        <w:tc>
          <w:tcPr>
            <w:tcW w:w="608" w:type="pct"/>
            <w:tcBorders>
              <w:top w:val="nil"/>
              <w:left w:val="nil"/>
              <w:bottom w:val="nil"/>
              <w:right w:val="nil"/>
            </w:tcBorders>
            <w:shd w:val="clear" w:color="auto" w:fill="auto"/>
            <w:noWrap/>
            <w:vAlign w:val="center"/>
            <w:hideMark/>
          </w:tcPr>
          <w:p w14:paraId="6E6F1DCE"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Lockhart River</w:t>
            </w:r>
          </w:p>
        </w:tc>
        <w:tc>
          <w:tcPr>
            <w:tcW w:w="535" w:type="pct"/>
            <w:tcBorders>
              <w:top w:val="nil"/>
              <w:left w:val="nil"/>
              <w:bottom w:val="nil"/>
              <w:right w:val="nil"/>
            </w:tcBorders>
            <w:shd w:val="clear" w:color="auto" w:fill="auto"/>
            <w:noWrap/>
            <w:vAlign w:val="center"/>
            <w:hideMark/>
          </w:tcPr>
          <w:p w14:paraId="37D76A49" w14:textId="7B42DBD9"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735 </w:t>
            </w:r>
          </w:p>
        </w:tc>
        <w:tc>
          <w:tcPr>
            <w:tcW w:w="491" w:type="pct"/>
            <w:tcBorders>
              <w:top w:val="nil"/>
              <w:left w:val="nil"/>
              <w:bottom w:val="nil"/>
              <w:right w:val="nil"/>
            </w:tcBorders>
            <w:shd w:val="clear" w:color="000000" w:fill="FF9900"/>
            <w:noWrap/>
            <w:vAlign w:val="center"/>
            <w:hideMark/>
          </w:tcPr>
          <w:p w14:paraId="5E155580" w14:textId="4A8052A2"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749 </w:t>
            </w:r>
          </w:p>
        </w:tc>
        <w:tc>
          <w:tcPr>
            <w:tcW w:w="491" w:type="pct"/>
            <w:tcBorders>
              <w:top w:val="nil"/>
              <w:left w:val="nil"/>
              <w:bottom w:val="nil"/>
              <w:right w:val="nil"/>
            </w:tcBorders>
            <w:shd w:val="clear" w:color="auto" w:fill="auto"/>
            <w:noWrap/>
            <w:vAlign w:val="center"/>
            <w:hideMark/>
          </w:tcPr>
          <w:p w14:paraId="737DE750" w14:textId="2B69E4D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441 </w:t>
            </w:r>
          </w:p>
        </w:tc>
        <w:tc>
          <w:tcPr>
            <w:tcW w:w="491" w:type="pct"/>
            <w:tcBorders>
              <w:top w:val="nil"/>
              <w:left w:val="nil"/>
              <w:bottom w:val="nil"/>
              <w:right w:val="nil"/>
            </w:tcBorders>
            <w:shd w:val="clear" w:color="auto" w:fill="auto"/>
            <w:noWrap/>
            <w:vAlign w:val="center"/>
            <w:hideMark/>
          </w:tcPr>
          <w:p w14:paraId="401FE3C5" w14:textId="506233A6"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573 </w:t>
            </w:r>
          </w:p>
        </w:tc>
        <w:tc>
          <w:tcPr>
            <w:tcW w:w="491" w:type="pct"/>
            <w:tcBorders>
              <w:top w:val="nil"/>
              <w:left w:val="nil"/>
              <w:bottom w:val="nil"/>
              <w:right w:val="nil"/>
            </w:tcBorders>
            <w:shd w:val="clear" w:color="000000" w:fill="FFFF00"/>
            <w:noWrap/>
            <w:vAlign w:val="center"/>
            <w:hideMark/>
          </w:tcPr>
          <w:p w14:paraId="2271D236" w14:textId="4F825EC5"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001 </w:t>
            </w:r>
          </w:p>
        </w:tc>
        <w:tc>
          <w:tcPr>
            <w:tcW w:w="491" w:type="pct"/>
            <w:tcBorders>
              <w:top w:val="nil"/>
              <w:left w:val="nil"/>
              <w:bottom w:val="nil"/>
              <w:right w:val="nil"/>
            </w:tcBorders>
            <w:shd w:val="clear" w:color="auto" w:fill="auto"/>
            <w:noWrap/>
            <w:vAlign w:val="center"/>
            <w:hideMark/>
          </w:tcPr>
          <w:p w14:paraId="039A2CB3" w14:textId="577A8302"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186 </w:t>
            </w:r>
          </w:p>
        </w:tc>
        <w:tc>
          <w:tcPr>
            <w:tcW w:w="491" w:type="pct"/>
            <w:tcBorders>
              <w:top w:val="nil"/>
              <w:left w:val="nil"/>
              <w:bottom w:val="nil"/>
              <w:right w:val="nil"/>
            </w:tcBorders>
            <w:shd w:val="clear" w:color="auto" w:fill="auto"/>
            <w:noWrap/>
            <w:vAlign w:val="center"/>
            <w:hideMark/>
          </w:tcPr>
          <w:p w14:paraId="4CB182A7"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99 </w:t>
            </w:r>
          </w:p>
        </w:tc>
        <w:tc>
          <w:tcPr>
            <w:tcW w:w="491" w:type="pct"/>
            <w:tcBorders>
              <w:top w:val="nil"/>
              <w:left w:val="nil"/>
              <w:bottom w:val="nil"/>
              <w:right w:val="nil"/>
            </w:tcBorders>
            <w:shd w:val="clear" w:color="auto" w:fill="auto"/>
            <w:noWrap/>
            <w:vAlign w:val="center"/>
            <w:hideMark/>
          </w:tcPr>
          <w:p w14:paraId="50EE2047" w14:textId="22DF7D4D"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887 </w:t>
            </w:r>
          </w:p>
        </w:tc>
        <w:tc>
          <w:tcPr>
            <w:tcW w:w="421" w:type="pct"/>
            <w:tcBorders>
              <w:top w:val="nil"/>
              <w:left w:val="nil"/>
              <w:bottom w:val="nil"/>
              <w:right w:val="nil"/>
            </w:tcBorders>
            <w:shd w:val="clear" w:color="auto" w:fill="auto"/>
            <w:noWrap/>
            <w:vAlign w:val="center"/>
            <w:hideMark/>
          </w:tcPr>
          <w:p w14:paraId="5A5914F0" w14:textId="63C5549D"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169 </w:t>
            </w:r>
          </w:p>
        </w:tc>
      </w:tr>
      <w:tr w:rsidR="00C20B4E" w:rsidRPr="00C20B4E" w14:paraId="277AE552" w14:textId="77777777" w:rsidTr="00C20B4E">
        <w:trPr>
          <w:trHeight w:val="227"/>
        </w:trPr>
        <w:tc>
          <w:tcPr>
            <w:tcW w:w="608" w:type="pct"/>
            <w:tcBorders>
              <w:top w:val="nil"/>
              <w:left w:val="nil"/>
              <w:bottom w:val="nil"/>
              <w:right w:val="nil"/>
            </w:tcBorders>
            <w:shd w:val="clear" w:color="auto" w:fill="auto"/>
            <w:noWrap/>
            <w:vAlign w:val="center"/>
            <w:hideMark/>
          </w:tcPr>
          <w:p w14:paraId="5EA36FC0"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Stewart River</w:t>
            </w:r>
          </w:p>
        </w:tc>
        <w:tc>
          <w:tcPr>
            <w:tcW w:w="535" w:type="pct"/>
            <w:tcBorders>
              <w:top w:val="nil"/>
              <w:left w:val="nil"/>
              <w:bottom w:val="nil"/>
              <w:right w:val="nil"/>
            </w:tcBorders>
            <w:shd w:val="clear" w:color="auto" w:fill="auto"/>
            <w:noWrap/>
            <w:vAlign w:val="center"/>
            <w:hideMark/>
          </w:tcPr>
          <w:p w14:paraId="3F03083E"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689 </w:t>
            </w:r>
          </w:p>
        </w:tc>
        <w:tc>
          <w:tcPr>
            <w:tcW w:w="491" w:type="pct"/>
            <w:tcBorders>
              <w:top w:val="nil"/>
              <w:left w:val="nil"/>
              <w:bottom w:val="nil"/>
              <w:right w:val="nil"/>
            </w:tcBorders>
            <w:shd w:val="clear" w:color="000000" w:fill="FF0000"/>
            <w:noWrap/>
            <w:vAlign w:val="center"/>
            <w:hideMark/>
          </w:tcPr>
          <w:p w14:paraId="72601726" w14:textId="244C04B9"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181 </w:t>
            </w:r>
          </w:p>
        </w:tc>
        <w:tc>
          <w:tcPr>
            <w:tcW w:w="491" w:type="pct"/>
            <w:tcBorders>
              <w:top w:val="nil"/>
              <w:left w:val="nil"/>
              <w:bottom w:val="nil"/>
              <w:right w:val="nil"/>
            </w:tcBorders>
            <w:shd w:val="clear" w:color="auto" w:fill="auto"/>
            <w:noWrap/>
            <w:vAlign w:val="center"/>
            <w:hideMark/>
          </w:tcPr>
          <w:p w14:paraId="6B650AD5"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616 </w:t>
            </w:r>
          </w:p>
        </w:tc>
        <w:tc>
          <w:tcPr>
            <w:tcW w:w="491" w:type="pct"/>
            <w:tcBorders>
              <w:top w:val="nil"/>
              <w:left w:val="nil"/>
              <w:bottom w:val="nil"/>
              <w:right w:val="nil"/>
            </w:tcBorders>
            <w:shd w:val="clear" w:color="auto" w:fill="auto"/>
            <w:noWrap/>
            <w:vAlign w:val="center"/>
            <w:hideMark/>
          </w:tcPr>
          <w:p w14:paraId="1E5D7B4D"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523 </w:t>
            </w:r>
          </w:p>
        </w:tc>
        <w:tc>
          <w:tcPr>
            <w:tcW w:w="491" w:type="pct"/>
            <w:tcBorders>
              <w:top w:val="nil"/>
              <w:left w:val="nil"/>
              <w:bottom w:val="nil"/>
              <w:right w:val="nil"/>
            </w:tcBorders>
            <w:shd w:val="clear" w:color="000000" w:fill="FFFF00"/>
            <w:noWrap/>
            <w:vAlign w:val="center"/>
            <w:hideMark/>
          </w:tcPr>
          <w:p w14:paraId="034FFE6F" w14:textId="2CD1281A"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312 </w:t>
            </w:r>
          </w:p>
        </w:tc>
        <w:tc>
          <w:tcPr>
            <w:tcW w:w="491" w:type="pct"/>
            <w:tcBorders>
              <w:top w:val="nil"/>
              <w:left w:val="nil"/>
              <w:bottom w:val="nil"/>
              <w:right w:val="nil"/>
            </w:tcBorders>
            <w:shd w:val="clear" w:color="auto" w:fill="auto"/>
            <w:noWrap/>
            <w:vAlign w:val="center"/>
            <w:hideMark/>
          </w:tcPr>
          <w:p w14:paraId="2EE0AA6A"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99 </w:t>
            </w:r>
          </w:p>
        </w:tc>
        <w:tc>
          <w:tcPr>
            <w:tcW w:w="491" w:type="pct"/>
            <w:tcBorders>
              <w:top w:val="nil"/>
              <w:left w:val="nil"/>
              <w:bottom w:val="nil"/>
              <w:right w:val="nil"/>
            </w:tcBorders>
            <w:shd w:val="clear" w:color="auto" w:fill="auto"/>
            <w:noWrap/>
            <w:vAlign w:val="center"/>
            <w:hideMark/>
          </w:tcPr>
          <w:p w14:paraId="7BF65FED"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12 </w:t>
            </w:r>
          </w:p>
        </w:tc>
        <w:tc>
          <w:tcPr>
            <w:tcW w:w="491" w:type="pct"/>
            <w:tcBorders>
              <w:top w:val="nil"/>
              <w:left w:val="nil"/>
              <w:bottom w:val="nil"/>
              <w:right w:val="nil"/>
            </w:tcBorders>
            <w:shd w:val="clear" w:color="auto" w:fill="auto"/>
            <w:noWrap/>
            <w:vAlign w:val="center"/>
            <w:hideMark/>
          </w:tcPr>
          <w:p w14:paraId="35CAF984"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685 </w:t>
            </w:r>
          </w:p>
        </w:tc>
        <w:tc>
          <w:tcPr>
            <w:tcW w:w="421" w:type="pct"/>
            <w:tcBorders>
              <w:top w:val="nil"/>
              <w:left w:val="nil"/>
              <w:bottom w:val="nil"/>
              <w:right w:val="nil"/>
            </w:tcBorders>
            <w:shd w:val="clear" w:color="auto" w:fill="auto"/>
            <w:noWrap/>
            <w:vAlign w:val="center"/>
            <w:hideMark/>
          </w:tcPr>
          <w:p w14:paraId="46D2FE84"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826 </w:t>
            </w:r>
          </w:p>
        </w:tc>
      </w:tr>
      <w:tr w:rsidR="00C20B4E" w:rsidRPr="00C20B4E" w14:paraId="398ED918" w14:textId="77777777" w:rsidTr="00C20B4E">
        <w:trPr>
          <w:trHeight w:val="227"/>
        </w:trPr>
        <w:tc>
          <w:tcPr>
            <w:tcW w:w="608" w:type="pct"/>
            <w:tcBorders>
              <w:top w:val="nil"/>
              <w:left w:val="nil"/>
              <w:bottom w:val="nil"/>
              <w:right w:val="nil"/>
            </w:tcBorders>
            <w:shd w:val="clear" w:color="auto" w:fill="auto"/>
            <w:noWrap/>
            <w:vAlign w:val="center"/>
            <w:hideMark/>
          </w:tcPr>
          <w:p w14:paraId="30BC4CB0"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Normanby River</w:t>
            </w:r>
          </w:p>
        </w:tc>
        <w:tc>
          <w:tcPr>
            <w:tcW w:w="535" w:type="pct"/>
            <w:tcBorders>
              <w:top w:val="nil"/>
              <w:left w:val="nil"/>
              <w:bottom w:val="nil"/>
              <w:right w:val="nil"/>
            </w:tcBorders>
            <w:shd w:val="clear" w:color="auto" w:fill="auto"/>
            <w:noWrap/>
            <w:vAlign w:val="center"/>
            <w:hideMark/>
          </w:tcPr>
          <w:p w14:paraId="42D6C3DE" w14:textId="60B638FF"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097 </w:t>
            </w:r>
          </w:p>
        </w:tc>
        <w:tc>
          <w:tcPr>
            <w:tcW w:w="491" w:type="pct"/>
            <w:tcBorders>
              <w:top w:val="nil"/>
              <w:left w:val="nil"/>
              <w:bottom w:val="nil"/>
              <w:right w:val="nil"/>
            </w:tcBorders>
            <w:shd w:val="clear" w:color="000000" w:fill="FF9900"/>
            <w:noWrap/>
            <w:vAlign w:val="center"/>
            <w:hideMark/>
          </w:tcPr>
          <w:p w14:paraId="442503E0"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1,333 </w:t>
            </w:r>
          </w:p>
        </w:tc>
        <w:tc>
          <w:tcPr>
            <w:tcW w:w="491" w:type="pct"/>
            <w:tcBorders>
              <w:top w:val="nil"/>
              <w:left w:val="nil"/>
              <w:bottom w:val="nil"/>
              <w:right w:val="nil"/>
            </w:tcBorders>
            <w:shd w:val="clear" w:color="auto" w:fill="auto"/>
            <w:noWrap/>
            <w:vAlign w:val="center"/>
            <w:hideMark/>
          </w:tcPr>
          <w:p w14:paraId="5B127540" w14:textId="697513EE"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182 </w:t>
            </w:r>
          </w:p>
        </w:tc>
        <w:tc>
          <w:tcPr>
            <w:tcW w:w="491" w:type="pct"/>
            <w:tcBorders>
              <w:top w:val="nil"/>
              <w:left w:val="nil"/>
              <w:bottom w:val="nil"/>
              <w:right w:val="nil"/>
            </w:tcBorders>
            <w:shd w:val="clear" w:color="auto" w:fill="auto"/>
            <w:noWrap/>
            <w:vAlign w:val="center"/>
            <w:hideMark/>
          </w:tcPr>
          <w:p w14:paraId="6E290006" w14:textId="1EBEE433"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462 </w:t>
            </w:r>
          </w:p>
        </w:tc>
        <w:tc>
          <w:tcPr>
            <w:tcW w:w="491" w:type="pct"/>
            <w:tcBorders>
              <w:top w:val="nil"/>
              <w:left w:val="nil"/>
              <w:bottom w:val="nil"/>
              <w:right w:val="nil"/>
            </w:tcBorders>
            <w:shd w:val="clear" w:color="auto" w:fill="auto"/>
            <w:noWrap/>
            <w:vAlign w:val="center"/>
            <w:hideMark/>
          </w:tcPr>
          <w:p w14:paraId="35F2D5F9" w14:textId="16764746"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5060 </w:t>
            </w:r>
          </w:p>
        </w:tc>
        <w:tc>
          <w:tcPr>
            <w:tcW w:w="491" w:type="pct"/>
            <w:tcBorders>
              <w:top w:val="nil"/>
              <w:left w:val="nil"/>
              <w:bottom w:val="nil"/>
              <w:right w:val="nil"/>
            </w:tcBorders>
            <w:shd w:val="clear" w:color="auto" w:fill="auto"/>
            <w:noWrap/>
            <w:vAlign w:val="center"/>
            <w:hideMark/>
          </w:tcPr>
          <w:p w14:paraId="40078B99" w14:textId="4E3ACF53"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915 </w:t>
            </w:r>
          </w:p>
        </w:tc>
        <w:tc>
          <w:tcPr>
            <w:tcW w:w="491" w:type="pct"/>
            <w:tcBorders>
              <w:top w:val="nil"/>
              <w:left w:val="nil"/>
              <w:bottom w:val="nil"/>
              <w:right w:val="nil"/>
            </w:tcBorders>
            <w:shd w:val="clear" w:color="auto" w:fill="auto"/>
            <w:noWrap/>
            <w:vAlign w:val="center"/>
            <w:hideMark/>
          </w:tcPr>
          <w:p w14:paraId="7C8333C3" w14:textId="588B7CE1"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407 </w:t>
            </w:r>
          </w:p>
        </w:tc>
        <w:tc>
          <w:tcPr>
            <w:tcW w:w="491" w:type="pct"/>
            <w:tcBorders>
              <w:top w:val="nil"/>
              <w:left w:val="nil"/>
              <w:bottom w:val="nil"/>
              <w:right w:val="nil"/>
            </w:tcBorders>
            <w:shd w:val="clear" w:color="auto" w:fill="auto"/>
            <w:noWrap/>
            <w:vAlign w:val="center"/>
            <w:hideMark/>
          </w:tcPr>
          <w:p w14:paraId="5065AF1C" w14:textId="6FE6E2D3"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781 </w:t>
            </w:r>
          </w:p>
        </w:tc>
        <w:tc>
          <w:tcPr>
            <w:tcW w:w="421" w:type="pct"/>
            <w:tcBorders>
              <w:top w:val="nil"/>
              <w:left w:val="nil"/>
              <w:bottom w:val="nil"/>
              <w:right w:val="nil"/>
            </w:tcBorders>
            <w:shd w:val="clear" w:color="auto" w:fill="auto"/>
            <w:noWrap/>
            <w:vAlign w:val="center"/>
            <w:hideMark/>
          </w:tcPr>
          <w:p w14:paraId="67FB94F8" w14:textId="0798999D"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333 </w:t>
            </w:r>
          </w:p>
        </w:tc>
      </w:tr>
      <w:tr w:rsidR="00C20B4E" w:rsidRPr="00C20B4E" w14:paraId="7087C468" w14:textId="77777777" w:rsidTr="00C20B4E">
        <w:trPr>
          <w:trHeight w:val="227"/>
        </w:trPr>
        <w:tc>
          <w:tcPr>
            <w:tcW w:w="608" w:type="pct"/>
            <w:tcBorders>
              <w:top w:val="nil"/>
              <w:left w:val="nil"/>
              <w:bottom w:val="nil"/>
              <w:right w:val="nil"/>
            </w:tcBorders>
            <w:shd w:val="clear" w:color="auto" w:fill="auto"/>
            <w:noWrap/>
            <w:vAlign w:val="center"/>
            <w:hideMark/>
          </w:tcPr>
          <w:p w14:paraId="382B2FE2"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Jeannie River</w:t>
            </w:r>
          </w:p>
        </w:tc>
        <w:tc>
          <w:tcPr>
            <w:tcW w:w="535" w:type="pct"/>
            <w:tcBorders>
              <w:top w:val="nil"/>
              <w:left w:val="nil"/>
              <w:bottom w:val="nil"/>
              <w:right w:val="nil"/>
            </w:tcBorders>
            <w:shd w:val="clear" w:color="auto" w:fill="auto"/>
            <w:noWrap/>
            <w:vAlign w:val="center"/>
            <w:hideMark/>
          </w:tcPr>
          <w:p w14:paraId="6BD8B37C" w14:textId="332B8460"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508 </w:t>
            </w:r>
          </w:p>
        </w:tc>
        <w:tc>
          <w:tcPr>
            <w:tcW w:w="491" w:type="pct"/>
            <w:tcBorders>
              <w:top w:val="nil"/>
              <w:left w:val="nil"/>
              <w:bottom w:val="nil"/>
              <w:right w:val="nil"/>
            </w:tcBorders>
            <w:shd w:val="clear" w:color="000000" w:fill="FF9900"/>
            <w:noWrap/>
            <w:vAlign w:val="center"/>
            <w:hideMark/>
          </w:tcPr>
          <w:p w14:paraId="736A99B3" w14:textId="4166EC0D"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825 </w:t>
            </w:r>
          </w:p>
        </w:tc>
        <w:tc>
          <w:tcPr>
            <w:tcW w:w="491" w:type="pct"/>
            <w:tcBorders>
              <w:top w:val="nil"/>
              <w:left w:val="nil"/>
              <w:bottom w:val="nil"/>
              <w:right w:val="nil"/>
            </w:tcBorders>
            <w:shd w:val="clear" w:color="auto" w:fill="auto"/>
            <w:noWrap/>
            <w:vAlign w:val="center"/>
            <w:hideMark/>
          </w:tcPr>
          <w:p w14:paraId="5B975964" w14:textId="0055CACB"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048 </w:t>
            </w:r>
          </w:p>
        </w:tc>
        <w:tc>
          <w:tcPr>
            <w:tcW w:w="491" w:type="pct"/>
            <w:tcBorders>
              <w:top w:val="nil"/>
              <w:left w:val="nil"/>
              <w:bottom w:val="nil"/>
              <w:right w:val="nil"/>
            </w:tcBorders>
            <w:shd w:val="clear" w:color="auto" w:fill="auto"/>
            <w:noWrap/>
            <w:vAlign w:val="center"/>
            <w:hideMark/>
          </w:tcPr>
          <w:p w14:paraId="584D4AC9"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695 </w:t>
            </w:r>
          </w:p>
        </w:tc>
        <w:tc>
          <w:tcPr>
            <w:tcW w:w="491" w:type="pct"/>
            <w:tcBorders>
              <w:top w:val="nil"/>
              <w:left w:val="nil"/>
              <w:bottom w:val="nil"/>
              <w:right w:val="nil"/>
            </w:tcBorders>
            <w:shd w:val="clear" w:color="000000" w:fill="FFFF00"/>
            <w:noWrap/>
            <w:vAlign w:val="center"/>
            <w:hideMark/>
          </w:tcPr>
          <w:p w14:paraId="283AEBB8" w14:textId="76518D0F"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870 </w:t>
            </w:r>
          </w:p>
        </w:tc>
        <w:tc>
          <w:tcPr>
            <w:tcW w:w="491" w:type="pct"/>
            <w:tcBorders>
              <w:top w:val="nil"/>
              <w:left w:val="nil"/>
              <w:bottom w:val="nil"/>
              <w:right w:val="nil"/>
            </w:tcBorders>
            <w:shd w:val="clear" w:color="auto" w:fill="auto"/>
            <w:noWrap/>
            <w:vAlign w:val="center"/>
            <w:hideMark/>
          </w:tcPr>
          <w:p w14:paraId="7771BE7E" w14:textId="71EAF8DA"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434 </w:t>
            </w:r>
          </w:p>
        </w:tc>
        <w:tc>
          <w:tcPr>
            <w:tcW w:w="491" w:type="pct"/>
            <w:tcBorders>
              <w:top w:val="nil"/>
              <w:left w:val="nil"/>
              <w:bottom w:val="nil"/>
              <w:right w:val="nil"/>
            </w:tcBorders>
            <w:shd w:val="clear" w:color="auto" w:fill="auto"/>
            <w:noWrap/>
            <w:vAlign w:val="center"/>
            <w:hideMark/>
          </w:tcPr>
          <w:p w14:paraId="61A5E101" w14:textId="046D95F2"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581 </w:t>
            </w:r>
          </w:p>
        </w:tc>
        <w:tc>
          <w:tcPr>
            <w:tcW w:w="491" w:type="pct"/>
            <w:tcBorders>
              <w:top w:val="nil"/>
              <w:left w:val="nil"/>
              <w:bottom w:val="nil"/>
              <w:right w:val="nil"/>
            </w:tcBorders>
            <w:shd w:val="clear" w:color="auto" w:fill="auto"/>
            <w:noWrap/>
            <w:vAlign w:val="center"/>
            <w:hideMark/>
          </w:tcPr>
          <w:p w14:paraId="33B5DFAC" w14:textId="34AF7EDE"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747 </w:t>
            </w:r>
          </w:p>
        </w:tc>
        <w:tc>
          <w:tcPr>
            <w:tcW w:w="421" w:type="pct"/>
            <w:tcBorders>
              <w:top w:val="nil"/>
              <w:left w:val="nil"/>
              <w:bottom w:val="nil"/>
              <w:right w:val="nil"/>
            </w:tcBorders>
            <w:shd w:val="clear" w:color="auto" w:fill="auto"/>
            <w:noWrap/>
            <w:vAlign w:val="center"/>
            <w:hideMark/>
          </w:tcPr>
          <w:p w14:paraId="63528A12" w14:textId="036D3230"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721 </w:t>
            </w:r>
          </w:p>
        </w:tc>
      </w:tr>
      <w:tr w:rsidR="00C20B4E" w:rsidRPr="00C20B4E" w14:paraId="457D3FA5" w14:textId="77777777" w:rsidTr="00C20B4E">
        <w:trPr>
          <w:trHeight w:val="227"/>
        </w:trPr>
        <w:tc>
          <w:tcPr>
            <w:tcW w:w="608" w:type="pct"/>
            <w:tcBorders>
              <w:top w:val="nil"/>
              <w:left w:val="nil"/>
              <w:bottom w:val="nil"/>
              <w:right w:val="nil"/>
            </w:tcBorders>
            <w:shd w:val="clear" w:color="auto" w:fill="auto"/>
            <w:noWrap/>
            <w:vAlign w:val="center"/>
            <w:hideMark/>
          </w:tcPr>
          <w:p w14:paraId="2386AAE4"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Endeavour River</w:t>
            </w:r>
          </w:p>
        </w:tc>
        <w:tc>
          <w:tcPr>
            <w:tcW w:w="535" w:type="pct"/>
            <w:tcBorders>
              <w:top w:val="nil"/>
              <w:left w:val="nil"/>
              <w:bottom w:val="nil"/>
              <w:right w:val="nil"/>
            </w:tcBorders>
            <w:shd w:val="clear" w:color="auto" w:fill="auto"/>
            <w:noWrap/>
            <w:vAlign w:val="center"/>
            <w:hideMark/>
          </w:tcPr>
          <w:p w14:paraId="0056AFE5"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980 </w:t>
            </w:r>
          </w:p>
        </w:tc>
        <w:tc>
          <w:tcPr>
            <w:tcW w:w="491" w:type="pct"/>
            <w:tcBorders>
              <w:top w:val="nil"/>
              <w:left w:val="nil"/>
              <w:bottom w:val="nil"/>
              <w:right w:val="nil"/>
            </w:tcBorders>
            <w:shd w:val="clear" w:color="000000" w:fill="FF9900"/>
            <w:noWrap/>
            <w:vAlign w:val="center"/>
            <w:hideMark/>
          </w:tcPr>
          <w:p w14:paraId="18A6871C" w14:textId="0F2B0CD2"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836 </w:t>
            </w:r>
          </w:p>
        </w:tc>
        <w:tc>
          <w:tcPr>
            <w:tcW w:w="491" w:type="pct"/>
            <w:tcBorders>
              <w:top w:val="nil"/>
              <w:left w:val="nil"/>
              <w:bottom w:val="nil"/>
              <w:right w:val="nil"/>
            </w:tcBorders>
            <w:shd w:val="clear" w:color="auto" w:fill="auto"/>
            <w:noWrap/>
            <w:vAlign w:val="center"/>
            <w:hideMark/>
          </w:tcPr>
          <w:p w14:paraId="479A0960"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681 </w:t>
            </w:r>
          </w:p>
        </w:tc>
        <w:tc>
          <w:tcPr>
            <w:tcW w:w="491" w:type="pct"/>
            <w:tcBorders>
              <w:top w:val="nil"/>
              <w:left w:val="nil"/>
              <w:bottom w:val="nil"/>
              <w:right w:val="nil"/>
            </w:tcBorders>
            <w:shd w:val="clear" w:color="auto" w:fill="auto"/>
            <w:noWrap/>
            <w:vAlign w:val="center"/>
            <w:hideMark/>
          </w:tcPr>
          <w:p w14:paraId="7B6685AA"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52 </w:t>
            </w:r>
          </w:p>
        </w:tc>
        <w:tc>
          <w:tcPr>
            <w:tcW w:w="491" w:type="pct"/>
            <w:tcBorders>
              <w:top w:val="nil"/>
              <w:left w:val="nil"/>
              <w:bottom w:val="nil"/>
              <w:right w:val="nil"/>
            </w:tcBorders>
            <w:shd w:val="clear" w:color="000000" w:fill="FFFF00"/>
            <w:noWrap/>
            <w:vAlign w:val="center"/>
            <w:hideMark/>
          </w:tcPr>
          <w:p w14:paraId="2722BC5A" w14:textId="33EA8CBF"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215 </w:t>
            </w:r>
          </w:p>
        </w:tc>
        <w:tc>
          <w:tcPr>
            <w:tcW w:w="491" w:type="pct"/>
            <w:tcBorders>
              <w:top w:val="nil"/>
              <w:left w:val="nil"/>
              <w:bottom w:val="nil"/>
              <w:right w:val="nil"/>
            </w:tcBorders>
            <w:shd w:val="clear" w:color="auto" w:fill="auto"/>
            <w:noWrap/>
            <w:vAlign w:val="center"/>
            <w:hideMark/>
          </w:tcPr>
          <w:p w14:paraId="7AA08A41"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932 </w:t>
            </w:r>
          </w:p>
        </w:tc>
        <w:tc>
          <w:tcPr>
            <w:tcW w:w="491" w:type="pct"/>
            <w:tcBorders>
              <w:top w:val="nil"/>
              <w:left w:val="nil"/>
              <w:bottom w:val="nil"/>
              <w:right w:val="nil"/>
            </w:tcBorders>
            <w:shd w:val="clear" w:color="auto" w:fill="auto"/>
            <w:noWrap/>
            <w:vAlign w:val="center"/>
            <w:hideMark/>
          </w:tcPr>
          <w:p w14:paraId="7BE4DD57" w14:textId="5470A74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028 </w:t>
            </w:r>
          </w:p>
        </w:tc>
        <w:tc>
          <w:tcPr>
            <w:tcW w:w="491" w:type="pct"/>
            <w:tcBorders>
              <w:top w:val="nil"/>
              <w:left w:val="nil"/>
              <w:bottom w:val="nil"/>
              <w:right w:val="nil"/>
            </w:tcBorders>
            <w:shd w:val="clear" w:color="auto" w:fill="auto"/>
            <w:noWrap/>
            <w:vAlign w:val="center"/>
            <w:hideMark/>
          </w:tcPr>
          <w:p w14:paraId="160C4B05" w14:textId="2651D3DC"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136 </w:t>
            </w:r>
          </w:p>
        </w:tc>
        <w:tc>
          <w:tcPr>
            <w:tcW w:w="421" w:type="pct"/>
            <w:tcBorders>
              <w:top w:val="nil"/>
              <w:left w:val="nil"/>
              <w:bottom w:val="nil"/>
              <w:right w:val="nil"/>
            </w:tcBorders>
            <w:shd w:val="clear" w:color="auto" w:fill="auto"/>
            <w:noWrap/>
            <w:vAlign w:val="center"/>
            <w:hideMark/>
          </w:tcPr>
          <w:p w14:paraId="70A6AE65" w14:textId="21DE8ABE"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119 </w:t>
            </w:r>
          </w:p>
        </w:tc>
      </w:tr>
      <w:tr w:rsidR="00C20B4E" w:rsidRPr="00C20B4E" w14:paraId="4F518D23" w14:textId="77777777" w:rsidTr="00C20B4E">
        <w:trPr>
          <w:trHeight w:val="227"/>
        </w:trPr>
        <w:tc>
          <w:tcPr>
            <w:tcW w:w="608" w:type="pct"/>
            <w:tcBorders>
              <w:top w:val="nil"/>
              <w:left w:val="nil"/>
              <w:bottom w:val="nil"/>
              <w:right w:val="nil"/>
            </w:tcBorders>
            <w:shd w:val="clear" w:color="auto" w:fill="auto"/>
            <w:noWrap/>
            <w:vAlign w:val="center"/>
            <w:hideMark/>
          </w:tcPr>
          <w:p w14:paraId="70FF6698"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Daintree River</w:t>
            </w:r>
          </w:p>
        </w:tc>
        <w:tc>
          <w:tcPr>
            <w:tcW w:w="535" w:type="pct"/>
            <w:tcBorders>
              <w:top w:val="nil"/>
              <w:left w:val="nil"/>
              <w:bottom w:val="nil"/>
              <w:right w:val="nil"/>
            </w:tcBorders>
            <w:shd w:val="clear" w:color="auto" w:fill="auto"/>
            <w:noWrap/>
            <w:vAlign w:val="center"/>
            <w:hideMark/>
          </w:tcPr>
          <w:p w14:paraId="110FC444" w14:textId="5005276F"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723 </w:t>
            </w:r>
          </w:p>
        </w:tc>
        <w:tc>
          <w:tcPr>
            <w:tcW w:w="491" w:type="pct"/>
            <w:tcBorders>
              <w:top w:val="nil"/>
              <w:left w:val="nil"/>
              <w:bottom w:val="nil"/>
              <w:right w:val="nil"/>
            </w:tcBorders>
            <w:shd w:val="clear" w:color="000000" w:fill="FF9900"/>
            <w:noWrap/>
            <w:vAlign w:val="center"/>
            <w:hideMark/>
          </w:tcPr>
          <w:p w14:paraId="24E91FAC" w14:textId="3D8F42AE"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936 </w:t>
            </w:r>
          </w:p>
        </w:tc>
        <w:tc>
          <w:tcPr>
            <w:tcW w:w="491" w:type="pct"/>
            <w:tcBorders>
              <w:top w:val="nil"/>
              <w:left w:val="nil"/>
              <w:bottom w:val="nil"/>
              <w:right w:val="nil"/>
            </w:tcBorders>
            <w:shd w:val="clear" w:color="auto" w:fill="auto"/>
            <w:noWrap/>
            <w:vAlign w:val="center"/>
            <w:hideMark/>
          </w:tcPr>
          <w:p w14:paraId="1E70E174" w14:textId="3E43B538"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397 </w:t>
            </w:r>
          </w:p>
        </w:tc>
        <w:tc>
          <w:tcPr>
            <w:tcW w:w="491" w:type="pct"/>
            <w:tcBorders>
              <w:top w:val="nil"/>
              <w:left w:val="nil"/>
              <w:bottom w:val="nil"/>
              <w:right w:val="nil"/>
            </w:tcBorders>
            <w:shd w:val="clear" w:color="auto" w:fill="auto"/>
            <w:noWrap/>
            <w:vAlign w:val="center"/>
            <w:hideMark/>
          </w:tcPr>
          <w:p w14:paraId="6B85DC0E" w14:textId="5B76380C"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668 </w:t>
            </w:r>
          </w:p>
        </w:tc>
        <w:tc>
          <w:tcPr>
            <w:tcW w:w="491" w:type="pct"/>
            <w:tcBorders>
              <w:top w:val="nil"/>
              <w:left w:val="nil"/>
              <w:bottom w:val="nil"/>
              <w:right w:val="nil"/>
            </w:tcBorders>
            <w:shd w:val="clear" w:color="000000" w:fill="FF0000"/>
            <w:noWrap/>
            <w:vAlign w:val="center"/>
            <w:hideMark/>
          </w:tcPr>
          <w:p w14:paraId="0957F8C7" w14:textId="77EE195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5137 </w:t>
            </w:r>
          </w:p>
        </w:tc>
        <w:tc>
          <w:tcPr>
            <w:tcW w:w="491" w:type="pct"/>
            <w:tcBorders>
              <w:top w:val="nil"/>
              <w:left w:val="nil"/>
              <w:bottom w:val="nil"/>
              <w:right w:val="nil"/>
            </w:tcBorders>
            <w:shd w:val="clear" w:color="auto" w:fill="auto"/>
            <w:noWrap/>
            <w:vAlign w:val="center"/>
            <w:hideMark/>
          </w:tcPr>
          <w:p w14:paraId="0EEFAF28" w14:textId="044F06E9"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905 </w:t>
            </w:r>
          </w:p>
        </w:tc>
        <w:tc>
          <w:tcPr>
            <w:tcW w:w="491" w:type="pct"/>
            <w:tcBorders>
              <w:top w:val="nil"/>
              <w:left w:val="nil"/>
              <w:bottom w:val="nil"/>
              <w:right w:val="nil"/>
            </w:tcBorders>
            <w:shd w:val="clear" w:color="auto" w:fill="auto"/>
            <w:noWrap/>
            <w:vAlign w:val="center"/>
            <w:hideMark/>
          </w:tcPr>
          <w:p w14:paraId="1C1F423D" w14:textId="51302D6E"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623 </w:t>
            </w:r>
          </w:p>
        </w:tc>
        <w:tc>
          <w:tcPr>
            <w:tcW w:w="491" w:type="pct"/>
            <w:tcBorders>
              <w:top w:val="nil"/>
              <w:left w:val="nil"/>
              <w:bottom w:val="nil"/>
              <w:right w:val="nil"/>
            </w:tcBorders>
            <w:shd w:val="clear" w:color="auto" w:fill="auto"/>
            <w:noWrap/>
            <w:vAlign w:val="center"/>
            <w:hideMark/>
          </w:tcPr>
          <w:p w14:paraId="763CD42E" w14:textId="3B5B885A"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932 </w:t>
            </w:r>
          </w:p>
        </w:tc>
        <w:tc>
          <w:tcPr>
            <w:tcW w:w="421" w:type="pct"/>
            <w:tcBorders>
              <w:top w:val="nil"/>
              <w:left w:val="nil"/>
              <w:bottom w:val="nil"/>
              <w:right w:val="nil"/>
            </w:tcBorders>
            <w:shd w:val="clear" w:color="auto" w:fill="auto"/>
            <w:noWrap/>
            <w:vAlign w:val="center"/>
            <w:hideMark/>
          </w:tcPr>
          <w:p w14:paraId="16A4E77E" w14:textId="3C9371A0"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312 </w:t>
            </w:r>
          </w:p>
        </w:tc>
      </w:tr>
      <w:tr w:rsidR="00C20B4E" w:rsidRPr="00C20B4E" w14:paraId="7A81CF86" w14:textId="77777777" w:rsidTr="00C20B4E">
        <w:trPr>
          <w:trHeight w:val="227"/>
        </w:trPr>
        <w:tc>
          <w:tcPr>
            <w:tcW w:w="608" w:type="pct"/>
            <w:tcBorders>
              <w:top w:val="nil"/>
              <w:left w:val="nil"/>
              <w:bottom w:val="nil"/>
              <w:right w:val="nil"/>
            </w:tcBorders>
            <w:shd w:val="clear" w:color="auto" w:fill="auto"/>
            <w:noWrap/>
            <w:vAlign w:val="center"/>
            <w:hideMark/>
          </w:tcPr>
          <w:p w14:paraId="06A052AE"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Mossman River</w:t>
            </w:r>
          </w:p>
        </w:tc>
        <w:tc>
          <w:tcPr>
            <w:tcW w:w="535" w:type="pct"/>
            <w:tcBorders>
              <w:top w:val="nil"/>
              <w:left w:val="nil"/>
              <w:bottom w:val="nil"/>
              <w:right w:val="nil"/>
            </w:tcBorders>
            <w:shd w:val="clear" w:color="auto" w:fill="auto"/>
            <w:noWrap/>
            <w:vAlign w:val="center"/>
            <w:hideMark/>
          </w:tcPr>
          <w:p w14:paraId="4F90A451" w14:textId="07E4B8E9"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207 </w:t>
            </w:r>
          </w:p>
        </w:tc>
        <w:tc>
          <w:tcPr>
            <w:tcW w:w="491" w:type="pct"/>
            <w:tcBorders>
              <w:top w:val="nil"/>
              <w:left w:val="nil"/>
              <w:bottom w:val="nil"/>
              <w:right w:val="nil"/>
            </w:tcBorders>
            <w:shd w:val="clear" w:color="000000" w:fill="FFFF00"/>
            <w:noWrap/>
            <w:vAlign w:val="center"/>
            <w:hideMark/>
          </w:tcPr>
          <w:p w14:paraId="7AFC9FB9" w14:textId="0DB2165D"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015 </w:t>
            </w:r>
          </w:p>
        </w:tc>
        <w:tc>
          <w:tcPr>
            <w:tcW w:w="491" w:type="pct"/>
            <w:tcBorders>
              <w:top w:val="nil"/>
              <w:left w:val="nil"/>
              <w:bottom w:val="nil"/>
              <w:right w:val="nil"/>
            </w:tcBorders>
            <w:shd w:val="clear" w:color="auto" w:fill="auto"/>
            <w:noWrap/>
            <w:vAlign w:val="center"/>
            <w:hideMark/>
          </w:tcPr>
          <w:p w14:paraId="4888766A" w14:textId="041099FF"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526 </w:t>
            </w:r>
          </w:p>
        </w:tc>
        <w:tc>
          <w:tcPr>
            <w:tcW w:w="491" w:type="pct"/>
            <w:tcBorders>
              <w:top w:val="nil"/>
              <w:left w:val="nil"/>
              <w:bottom w:val="nil"/>
              <w:right w:val="nil"/>
            </w:tcBorders>
            <w:shd w:val="clear" w:color="auto" w:fill="auto"/>
            <w:noWrap/>
            <w:vAlign w:val="center"/>
            <w:hideMark/>
          </w:tcPr>
          <w:p w14:paraId="3633A43D" w14:textId="6612C630"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147 </w:t>
            </w:r>
          </w:p>
        </w:tc>
        <w:tc>
          <w:tcPr>
            <w:tcW w:w="491" w:type="pct"/>
            <w:tcBorders>
              <w:top w:val="nil"/>
              <w:left w:val="nil"/>
              <w:bottom w:val="nil"/>
              <w:right w:val="nil"/>
            </w:tcBorders>
            <w:shd w:val="clear" w:color="000000" w:fill="FFFF00"/>
            <w:noWrap/>
            <w:vAlign w:val="center"/>
            <w:hideMark/>
          </w:tcPr>
          <w:p w14:paraId="763088EE" w14:textId="318B70E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919 </w:t>
            </w:r>
          </w:p>
        </w:tc>
        <w:tc>
          <w:tcPr>
            <w:tcW w:w="491" w:type="pct"/>
            <w:tcBorders>
              <w:top w:val="nil"/>
              <w:left w:val="nil"/>
              <w:bottom w:val="nil"/>
              <w:right w:val="nil"/>
            </w:tcBorders>
            <w:shd w:val="clear" w:color="auto" w:fill="auto"/>
            <w:noWrap/>
            <w:vAlign w:val="center"/>
            <w:hideMark/>
          </w:tcPr>
          <w:p w14:paraId="3F020B52"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874 </w:t>
            </w:r>
          </w:p>
        </w:tc>
        <w:tc>
          <w:tcPr>
            <w:tcW w:w="491" w:type="pct"/>
            <w:tcBorders>
              <w:top w:val="nil"/>
              <w:left w:val="nil"/>
              <w:bottom w:val="nil"/>
              <w:right w:val="nil"/>
            </w:tcBorders>
            <w:shd w:val="clear" w:color="auto" w:fill="auto"/>
            <w:noWrap/>
            <w:vAlign w:val="center"/>
            <w:hideMark/>
          </w:tcPr>
          <w:p w14:paraId="4C79222E" w14:textId="7101CF24"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245 </w:t>
            </w:r>
          </w:p>
        </w:tc>
        <w:tc>
          <w:tcPr>
            <w:tcW w:w="491" w:type="pct"/>
            <w:tcBorders>
              <w:top w:val="nil"/>
              <w:left w:val="nil"/>
              <w:bottom w:val="nil"/>
              <w:right w:val="nil"/>
            </w:tcBorders>
            <w:shd w:val="clear" w:color="auto" w:fill="auto"/>
            <w:noWrap/>
            <w:vAlign w:val="center"/>
            <w:hideMark/>
          </w:tcPr>
          <w:p w14:paraId="5E210CEF" w14:textId="4C80941C"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143 </w:t>
            </w:r>
          </w:p>
        </w:tc>
        <w:tc>
          <w:tcPr>
            <w:tcW w:w="421" w:type="pct"/>
            <w:tcBorders>
              <w:top w:val="nil"/>
              <w:left w:val="nil"/>
              <w:bottom w:val="nil"/>
              <w:right w:val="nil"/>
            </w:tcBorders>
            <w:shd w:val="clear" w:color="auto" w:fill="auto"/>
            <w:noWrap/>
            <w:vAlign w:val="center"/>
            <w:hideMark/>
          </w:tcPr>
          <w:p w14:paraId="34FA1EF1" w14:textId="69203CF4"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504 </w:t>
            </w:r>
          </w:p>
        </w:tc>
      </w:tr>
      <w:tr w:rsidR="00C20B4E" w:rsidRPr="00C20B4E" w14:paraId="077ED7F2" w14:textId="77777777" w:rsidTr="00C20B4E">
        <w:trPr>
          <w:trHeight w:val="227"/>
        </w:trPr>
        <w:tc>
          <w:tcPr>
            <w:tcW w:w="608" w:type="pct"/>
            <w:tcBorders>
              <w:top w:val="nil"/>
              <w:left w:val="nil"/>
              <w:bottom w:val="nil"/>
              <w:right w:val="nil"/>
            </w:tcBorders>
            <w:shd w:val="clear" w:color="auto" w:fill="auto"/>
            <w:noWrap/>
            <w:vAlign w:val="center"/>
            <w:hideMark/>
          </w:tcPr>
          <w:p w14:paraId="61034EEC"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Barron River</w:t>
            </w:r>
          </w:p>
        </w:tc>
        <w:tc>
          <w:tcPr>
            <w:tcW w:w="535" w:type="pct"/>
            <w:tcBorders>
              <w:top w:val="nil"/>
              <w:left w:val="nil"/>
              <w:bottom w:val="nil"/>
              <w:right w:val="nil"/>
            </w:tcBorders>
            <w:shd w:val="clear" w:color="auto" w:fill="auto"/>
            <w:noWrap/>
            <w:vAlign w:val="center"/>
            <w:hideMark/>
          </w:tcPr>
          <w:p w14:paraId="56F7AEB1"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527 </w:t>
            </w:r>
          </w:p>
        </w:tc>
        <w:tc>
          <w:tcPr>
            <w:tcW w:w="491" w:type="pct"/>
            <w:tcBorders>
              <w:top w:val="nil"/>
              <w:left w:val="nil"/>
              <w:bottom w:val="nil"/>
              <w:right w:val="nil"/>
            </w:tcBorders>
            <w:shd w:val="clear" w:color="000000" w:fill="FF0000"/>
            <w:noWrap/>
            <w:vAlign w:val="center"/>
            <w:hideMark/>
          </w:tcPr>
          <w:p w14:paraId="76F598E9" w14:textId="48418C7E"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120 </w:t>
            </w:r>
          </w:p>
        </w:tc>
        <w:tc>
          <w:tcPr>
            <w:tcW w:w="491" w:type="pct"/>
            <w:tcBorders>
              <w:top w:val="nil"/>
              <w:left w:val="nil"/>
              <w:bottom w:val="nil"/>
              <w:right w:val="nil"/>
            </w:tcBorders>
            <w:shd w:val="clear" w:color="000000" w:fill="FFFF00"/>
            <w:noWrap/>
            <w:vAlign w:val="center"/>
            <w:hideMark/>
          </w:tcPr>
          <w:p w14:paraId="46F80FF7"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852 </w:t>
            </w:r>
          </w:p>
        </w:tc>
        <w:tc>
          <w:tcPr>
            <w:tcW w:w="491" w:type="pct"/>
            <w:tcBorders>
              <w:top w:val="nil"/>
              <w:left w:val="nil"/>
              <w:bottom w:val="nil"/>
              <w:right w:val="nil"/>
            </w:tcBorders>
            <w:shd w:val="clear" w:color="auto" w:fill="auto"/>
            <w:noWrap/>
            <w:vAlign w:val="center"/>
            <w:hideMark/>
          </w:tcPr>
          <w:p w14:paraId="3589512B"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28 </w:t>
            </w:r>
          </w:p>
        </w:tc>
        <w:tc>
          <w:tcPr>
            <w:tcW w:w="491" w:type="pct"/>
            <w:tcBorders>
              <w:top w:val="nil"/>
              <w:left w:val="nil"/>
              <w:bottom w:val="nil"/>
              <w:right w:val="nil"/>
            </w:tcBorders>
            <w:shd w:val="clear" w:color="auto" w:fill="auto"/>
            <w:noWrap/>
            <w:vAlign w:val="center"/>
            <w:hideMark/>
          </w:tcPr>
          <w:p w14:paraId="6FFBC1AC"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664 </w:t>
            </w:r>
          </w:p>
        </w:tc>
        <w:tc>
          <w:tcPr>
            <w:tcW w:w="491" w:type="pct"/>
            <w:tcBorders>
              <w:top w:val="nil"/>
              <w:left w:val="nil"/>
              <w:bottom w:val="nil"/>
              <w:right w:val="nil"/>
            </w:tcBorders>
            <w:shd w:val="clear" w:color="auto" w:fill="auto"/>
            <w:noWrap/>
            <w:vAlign w:val="center"/>
            <w:hideMark/>
          </w:tcPr>
          <w:p w14:paraId="2841E8A2"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80 </w:t>
            </w:r>
          </w:p>
        </w:tc>
        <w:tc>
          <w:tcPr>
            <w:tcW w:w="491" w:type="pct"/>
            <w:tcBorders>
              <w:top w:val="nil"/>
              <w:left w:val="nil"/>
              <w:bottom w:val="nil"/>
              <w:right w:val="nil"/>
            </w:tcBorders>
            <w:shd w:val="clear" w:color="auto" w:fill="auto"/>
            <w:noWrap/>
            <w:vAlign w:val="center"/>
            <w:hideMark/>
          </w:tcPr>
          <w:p w14:paraId="03866027"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83 </w:t>
            </w:r>
          </w:p>
        </w:tc>
        <w:tc>
          <w:tcPr>
            <w:tcW w:w="491" w:type="pct"/>
            <w:tcBorders>
              <w:top w:val="nil"/>
              <w:left w:val="nil"/>
              <w:bottom w:val="nil"/>
              <w:right w:val="nil"/>
            </w:tcBorders>
            <w:shd w:val="clear" w:color="auto" w:fill="auto"/>
            <w:noWrap/>
            <w:vAlign w:val="center"/>
            <w:hideMark/>
          </w:tcPr>
          <w:p w14:paraId="55236EB7"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88 </w:t>
            </w:r>
          </w:p>
        </w:tc>
        <w:tc>
          <w:tcPr>
            <w:tcW w:w="421" w:type="pct"/>
            <w:tcBorders>
              <w:top w:val="nil"/>
              <w:left w:val="nil"/>
              <w:bottom w:val="nil"/>
              <w:right w:val="nil"/>
            </w:tcBorders>
            <w:shd w:val="clear" w:color="000000" w:fill="FFFF00"/>
            <w:noWrap/>
            <w:vAlign w:val="center"/>
            <w:hideMark/>
          </w:tcPr>
          <w:p w14:paraId="4B5B454F"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868 </w:t>
            </w:r>
          </w:p>
        </w:tc>
      </w:tr>
      <w:tr w:rsidR="00C20B4E" w:rsidRPr="00C20B4E" w14:paraId="15CE242A" w14:textId="77777777" w:rsidTr="00C20B4E">
        <w:trPr>
          <w:trHeight w:val="227"/>
        </w:trPr>
        <w:tc>
          <w:tcPr>
            <w:tcW w:w="608" w:type="pct"/>
            <w:tcBorders>
              <w:top w:val="nil"/>
              <w:left w:val="nil"/>
              <w:bottom w:val="nil"/>
              <w:right w:val="nil"/>
            </w:tcBorders>
            <w:shd w:val="clear" w:color="auto" w:fill="auto"/>
            <w:noWrap/>
            <w:vAlign w:val="center"/>
            <w:hideMark/>
          </w:tcPr>
          <w:p w14:paraId="282F1623"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Mulgrave-Russell River</w:t>
            </w:r>
          </w:p>
        </w:tc>
        <w:tc>
          <w:tcPr>
            <w:tcW w:w="535" w:type="pct"/>
            <w:tcBorders>
              <w:top w:val="nil"/>
              <w:left w:val="nil"/>
              <w:bottom w:val="nil"/>
              <w:right w:val="nil"/>
            </w:tcBorders>
            <w:shd w:val="clear" w:color="auto" w:fill="auto"/>
            <w:noWrap/>
            <w:vAlign w:val="center"/>
            <w:hideMark/>
          </w:tcPr>
          <w:p w14:paraId="31711189" w14:textId="44EC5A78"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458 </w:t>
            </w:r>
          </w:p>
        </w:tc>
        <w:tc>
          <w:tcPr>
            <w:tcW w:w="491" w:type="pct"/>
            <w:tcBorders>
              <w:top w:val="nil"/>
              <w:left w:val="nil"/>
              <w:bottom w:val="nil"/>
              <w:right w:val="nil"/>
            </w:tcBorders>
            <w:shd w:val="clear" w:color="000000" w:fill="FFFF00"/>
            <w:noWrap/>
            <w:vAlign w:val="center"/>
            <w:hideMark/>
          </w:tcPr>
          <w:p w14:paraId="59BA7FEC" w14:textId="0C529432"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7893 </w:t>
            </w:r>
          </w:p>
        </w:tc>
        <w:tc>
          <w:tcPr>
            <w:tcW w:w="491" w:type="pct"/>
            <w:tcBorders>
              <w:top w:val="nil"/>
              <w:left w:val="nil"/>
              <w:bottom w:val="nil"/>
              <w:right w:val="nil"/>
            </w:tcBorders>
            <w:shd w:val="clear" w:color="auto" w:fill="auto"/>
            <w:noWrap/>
            <w:vAlign w:val="center"/>
            <w:hideMark/>
          </w:tcPr>
          <w:p w14:paraId="62CA61B1" w14:textId="3E9ED564"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5697 </w:t>
            </w:r>
          </w:p>
        </w:tc>
        <w:tc>
          <w:tcPr>
            <w:tcW w:w="491" w:type="pct"/>
            <w:tcBorders>
              <w:top w:val="nil"/>
              <w:left w:val="nil"/>
              <w:bottom w:val="nil"/>
              <w:right w:val="nil"/>
            </w:tcBorders>
            <w:shd w:val="clear" w:color="auto" w:fill="auto"/>
            <w:noWrap/>
            <w:vAlign w:val="center"/>
            <w:hideMark/>
          </w:tcPr>
          <w:p w14:paraId="09129ECB" w14:textId="21E6B5FE"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530 </w:t>
            </w:r>
          </w:p>
        </w:tc>
        <w:tc>
          <w:tcPr>
            <w:tcW w:w="491" w:type="pct"/>
            <w:tcBorders>
              <w:top w:val="nil"/>
              <w:left w:val="nil"/>
              <w:bottom w:val="nil"/>
              <w:right w:val="nil"/>
            </w:tcBorders>
            <w:shd w:val="clear" w:color="auto" w:fill="auto"/>
            <w:noWrap/>
            <w:vAlign w:val="center"/>
            <w:hideMark/>
          </w:tcPr>
          <w:p w14:paraId="2A627CE8" w14:textId="0730728E"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5421 </w:t>
            </w:r>
          </w:p>
        </w:tc>
        <w:tc>
          <w:tcPr>
            <w:tcW w:w="491" w:type="pct"/>
            <w:tcBorders>
              <w:top w:val="nil"/>
              <w:left w:val="nil"/>
              <w:bottom w:val="nil"/>
              <w:right w:val="nil"/>
            </w:tcBorders>
            <w:shd w:val="clear" w:color="auto" w:fill="auto"/>
            <w:noWrap/>
            <w:vAlign w:val="center"/>
            <w:hideMark/>
          </w:tcPr>
          <w:p w14:paraId="1F5E9BBD" w14:textId="5559B505"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146 </w:t>
            </w:r>
          </w:p>
        </w:tc>
        <w:tc>
          <w:tcPr>
            <w:tcW w:w="491" w:type="pct"/>
            <w:tcBorders>
              <w:top w:val="nil"/>
              <w:left w:val="nil"/>
              <w:bottom w:val="nil"/>
              <w:right w:val="nil"/>
            </w:tcBorders>
            <w:shd w:val="clear" w:color="auto" w:fill="auto"/>
            <w:noWrap/>
            <w:vAlign w:val="center"/>
            <w:hideMark/>
          </w:tcPr>
          <w:p w14:paraId="0B8951C5" w14:textId="339093CC"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254 </w:t>
            </w:r>
          </w:p>
        </w:tc>
        <w:tc>
          <w:tcPr>
            <w:tcW w:w="491" w:type="pct"/>
            <w:tcBorders>
              <w:top w:val="nil"/>
              <w:left w:val="nil"/>
              <w:bottom w:val="nil"/>
              <w:right w:val="nil"/>
            </w:tcBorders>
            <w:shd w:val="clear" w:color="auto" w:fill="auto"/>
            <w:noWrap/>
            <w:vAlign w:val="center"/>
            <w:hideMark/>
          </w:tcPr>
          <w:p w14:paraId="2E129735" w14:textId="1DCD82AA"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016 </w:t>
            </w:r>
          </w:p>
        </w:tc>
        <w:tc>
          <w:tcPr>
            <w:tcW w:w="421" w:type="pct"/>
            <w:tcBorders>
              <w:top w:val="nil"/>
              <w:left w:val="nil"/>
              <w:bottom w:val="nil"/>
              <w:right w:val="nil"/>
            </w:tcBorders>
            <w:shd w:val="clear" w:color="auto" w:fill="auto"/>
            <w:noWrap/>
            <w:vAlign w:val="center"/>
            <w:hideMark/>
          </w:tcPr>
          <w:p w14:paraId="1A3F9F47" w14:textId="0DBEF52F"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5760 </w:t>
            </w:r>
          </w:p>
        </w:tc>
      </w:tr>
      <w:tr w:rsidR="00C20B4E" w:rsidRPr="00C20B4E" w14:paraId="34CC5C34" w14:textId="77777777" w:rsidTr="00C20B4E">
        <w:trPr>
          <w:trHeight w:val="227"/>
        </w:trPr>
        <w:tc>
          <w:tcPr>
            <w:tcW w:w="608" w:type="pct"/>
            <w:tcBorders>
              <w:top w:val="nil"/>
              <w:left w:val="nil"/>
              <w:bottom w:val="nil"/>
              <w:right w:val="nil"/>
            </w:tcBorders>
            <w:shd w:val="clear" w:color="auto" w:fill="auto"/>
            <w:noWrap/>
            <w:vAlign w:val="center"/>
            <w:hideMark/>
          </w:tcPr>
          <w:p w14:paraId="204E09AB"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Johnstone River</w:t>
            </w:r>
          </w:p>
        </w:tc>
        <w:tc>
          <w:tcPr>
            <w:tcW w:w="535" w:type="pct"/>
            <w:tcBorders>
              <w:top w:val="nil"/>
              <w:left w:val="nil"/>
              <w:bottom w:val="nil"/>
              <w:right w:val="nil"/>
            </w:tcBorders>
            <w:shd w:val="clear" w:color="auto" w:fill="auto"/>
            <w:noWrap/>
            <w:vAlign w:val="center"/>
            <w:hideMark/>
          </w:tcPr>
          <w:p w14:paraId="6CD5B79D" w14:textId="7A6D41EC"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744 </w:t>
            </w:r>
          </w:p>
        </w:tc>
        <w:tc>
          <w:tcPr>
            <w:tcW w:w="491" w:type="pct"/>
            <w:tcBorders>
              <w:top w:val="nil"/>
              <w:left w:val="nil"/>
              <w:bottom w:val="nil"/>
              <w:right w:val="nil"/>
            </w:tcBorders>
            <w:shd w:val="clear" w:color="000000" w:fill="FF9900"/>
            <w:noWrap/>
            <w:vAlign w:val="center"/>
            <w:hideMark/>
          </w:tcPr>
          <w:p w14:paraId="5DF201B6" w14:textId="3C751CE2"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9277 </w:t>
            </w:r>
          </w:p>
        </w:tc>
        <w:tc>
          <w:tcPr>
            <w:tcW w:w="491" w:type="pct"/>
            <w:tcBorders>
              <w:top w:val="nil"/>
              <w:left w:val="nil"/>
              <w:bottom w:val="nil"/>
              <w:right w:val="nil"/>
            </w:tcBorders>
            <w:shd w:val="clear" w:color="auto" w:fill="auto"/>
            <w:noWrap/>
            <w:vAlign w:val="center"/>
            <w:hideMark/>
          </w:tcPr>
          <w:p w14:paraId="283890BD" w14:textId="5011344C"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5339 </w:t>
            </w:r>
          </w:p>
        </w:tc>
        <w:tc>
          <w:tcPr>
            <w:tcW w:w="491" w:type="pct"/>
            <w:tcBorders>
              <w:top w:val="nil"/>
              <w:left w:val="nil"/>
              <w:bottom w:val="nil"/>
              <w:right w:val="nil"/>
            </w:tcBorders>
            <w:shd w:val="clear" w:color="auto" w:fill="auto"/>
            <w:noWrap/>
            <w:vAlign w:val="center"/>
            <w:hideMark/>
          </w:tcPr>
          <w:p w14:paraId="1D157289" w14:textId="7E6BD4A4"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720 </w:t>
            </w:r>
          </w:p>
        </w:tc>
        <w:tc>
          <w:tcPr>
            <w:tcW w:w="491" w:type="pct"/>
            <w:tcBorders>
              <w:top w:val="nil"/>
              <w:left w:val="nil"/>
              <w:bottom w:val="nil"/>
              <w:right w:val="nil"/>
            </w:tcBorders>
            <w:shd w:val="clear" w:color="auto" w:fill="auto"/>
            <w:noWrap/>
            <w:vAlign w:val="center"/>
            <w:hideMark/>
          </w:tcPr>
          <w:p w14:paraId="5AD7BD5F" w14:textId="522FB57D"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5404 </w:t>
            </w:r>
          </w:p>
        </w:tc>
        <w:tc>
          <w:tcPr>
            <w:tcW w:w="491" w:type="pct"/>
            <w:tcBorders>
              <w:top w:val="nil"/>
              <w:left w:val="nil"/>
              <w:bottom w:val="nil"/>
              <w:right w:val="nil"/>
            </w:tcBorders>
            <w:shd w:val="clear" w:color="auto" w:fill="auto"/>
            <w:noWrap/>
            <w:vAlign w:val="center"/>
            <w:hideMark/>
          </w:tcPr>
          <w:p w14:paraId="2188C9EB" w14:textId="582441B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045 </w:t>
            </w:r>
          </w:p>
        </w:tc>
        <w:tc>
          <w:tcPr>
            <w:tcW w:w="491" w:type="pct"/>
            <w:tcBorders>
              <w:top w:val="nil"/>
              <w:left w:val="nil"/>
              <w:bottom w:val="nil"/>
              <w:right w:val="nil"/>
            </w:tcBorders>
            <w:shd w:val="clear" w:color="auto" w:fill="auto"/>
            <w:noWrap/>
            <w:vAlign w:val="center"/>
            <w:hideMark/>
          </w:tcPr>
          <w:p w14:paraId="17B6FF23" w14:textId="03FC4DED"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416 </w:t>
            </w:r>
          </w:p>
        </w:tc>
        <w:tc>
          <w:tcPr>
            <w:tcW w:w="491" w:type="pct"/>
            <w:tcBorders>
              <w:top w:val="nil"/>
              <w:left w:val="nil"/>
              <w:bottom w:val="nil"/>
              <w:right w:val="nil"/>
            </w:tcBorders>
            <w:shd w:val="clear" w:color="auto" w:fill="auto"/>
            <w:noWrap/>
            <w:vAlign w:val="center"/>
            <w:hideMark/>
          </w:tcPr>
          <w:p w14:paraId="62668F1F" w14:textId="3841B0C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018 </w:t>
            </w:r>
          </w:p>
        </w:tc>
        <w:tc>
          <w:tcPr>
            <w:tcW w:w="421" w:type="pct"/>
            <w:tcBorders>
              <w:top w:val="nil"/>
              <w:left w:val="nil"/>
              <w:bottom w:val="nil"/>
              <w:right w:val="nil"/>
            </w:tcBorders>
            <w:shd w:val="clear" w:color="auto" w:fill="auto"/>
            <w:noWrap/>
            <w:vAlign w:val="center"/>
            <w:hideMark/>
          </w:tcPr>
          <w:p w14:paraId="138D74F3" w14:textId="31902889"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5940 </w:t>
            </w:r>
          </w:p>
        </w:tc>
      </w:tr>
      <w:tr w:rsidR="00C20B4E" w:rsidRPr="00C20B4E" w14:paraId="7C8CA529" w14:textId="77777777" w:rsidTr="00C20B4E">
        <w:trPr>
          <w:trHeight w:val="227"/>
        </w:trPr>
        <w:tc>
          <w:tcPr>
            <w:tcW w:w="608" w:type="pct"/>
            <w:tcBorders>
              <w:top w:val="nil"/>
              <w:left w:val="nil"/>
              <w:bottom w:val="nil"/>
              <w:right w:val="nil"/>
            </w:tcBorders>
            <w:shd w:val="clear" w:color="auto" w:fill="auto"/>
            <w:noWrap/>
            <w:vAlign w:val="center"/>
            <w:hideMark/>
          </w:tcPr>
          <w:p w14:paraId="1EFA0D23"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Tully River</w:t>
            </w:r>
          </w:p>
        </w:tc>
        <w:tc>
          <w:tcPr>
            <w:tcW w:w="535" w:type="pct"/>
            <w:tcBorders>
              <w:top w:val="nil"/>
              <w:left w:val="nil"/>
              <w:bottom w:val="nil"/>
              <w:right w:val="nil"/>
            </w:tcBorders>
            <w:shd w:val="clear" w:color="auto" w:fill="auto"/>
            <w:noWrap/>
            <w:vAlign w:val="center"/>
            <w:hideMark/>
          </w:tcPr>
          <w:p w14:paraId="79D6ADCF" w14:textId="1CB54373"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536 </w:t>
            </w:r>
          </w:p>
        </w:tc>
        <w:tc>
          <w:tcPr>
            <w:tcW w:w="491" w:type="pct"/>
            <w:tcBorders>
              <w:top w:val="nil"/>
              <w:left w:val="nil"/>
              <w:bottom w:val="nil"/>
              <w:right w:val="nil"/>
            </w:tcBorders>
            <w:shd w:val="clear" w:color="000000" w:fill="FF9900"/>
            <w:noWrap/>
            <w:vAlign w:val="center"/>
            <w:hideMark/>
          </w:tcPr>
          <w:p w14:paraId="3BD6E3F2" w14:textId="2F7FA89B"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7443 </w:t>
            </w:r>
          </w:p>
        </w:tc>
        <w:tc>
          <w:tcPr>
            <w:tcW w:w="491" w:type="pct"/>
            <w:tcBorders>
              <w:top w:val="nil"/>
              <w:left w:val="nil"/>
              <w:bottom w:val="nil"/>
              <w:right w:val="nil"/>
            </w:tcBorders>
            <w:shd w:val="clear" w:color="auto" w:fill="auto"/>
            <w:noWrap/>
            <w:vAlign w:val="center"/>
            <w:hideMark/>
          </w:tcPr>
          <w:p w14:paraId="3DF39D98" w14:textId="1EE63CFE"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425 </w:t>
            </w:r>
          </w:p>
        </w:tc>
        <w:tc>
          <w:tcPr>
            <w:tcW w:w="491" w:type="pct"/>
            <w:tcBorders>
              <w:top w:val="nil"/>
              <w:left w:val="nil"/>
              <w:bottom w:val="nil"/>
              <w:right w:val="nil"/>
            </w:tcBorders>
            <w:shd w:val="clear" w:color="auto" w:fill="auto"/>
            <w:noWrap/>
            <w:vAlign w:val="center"/>
            <w:hideMark/>
          </w:tcPr>
          <w:p w14:paraId="45F1B286" w14:textId="0C7FB1AF"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342 </w:t>
            </w:r>
          </w:p>
        </w:tc>
        <w:tc>
          <w:tcPr>
            <w:tcW w:w="491" w:type="pct"/>
            <w:tcBorders>
              <w:top w:val="nil"/>
              <w:left w:val="nil"/>
              <w:bottom w:val="nil"/>
              <w:right w:val="nil"/>
            </w:tcBorders>
            <w:shd w:val="clear" w:color="auto" w:fill="auto"/>
            <w:noWrap/>
            <w:vAlign w:val="center"/>
            <w:hideMark/>
          </w:tcPr>
          <w:p w14:paraId="645AA481" w14:textId="3897FCE0"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322 </w:t>
            </w:r>
          </w:p>
        </w:tc>
        <w:tc>
          <w:tcPr>
            <w:tcW w:w="491" w:type="pct"/>
            <w:tcBorders>
              <w:top w:val="nil"/>
              <w:left w:val="nil"/>
              <w:bottom w:val="nil"/>
              <w:right w:val="nil"/>
            </w:tcBorders>
            <w:shd w:val="clear" w:color="auto" w:fill="auto"/>
            <w:noWrap/>
            <w:vAlign w:val="center"/>
            <w:hideMark/>
          </w:tcPr>
          <w:p w14:paraId="0465E34D" w14:textId="797C61B3"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660 </w:t>
            </w:r>
          </w:p>
        </w:tc>
        <w:tc>
          <w:tcPr>
            <w:tcW w:w="491" w:type="pct"/>
            <w:tcBorders>
              <w:top w:val="nil"/>
              <w:left w:val="nil"/>
              <w:bottom w:val="nil"/>
              <w:right w:val="nil"/>
            </w:tcBorders>
            <w:shd w:val="clear" w:color="auto" w:fill="auto"/>
            <w:noWrap/>
            <w:vAlign w:val="center"/>
            <w:hideMark/>
          </w:tcPr>
          <w:p w14:paraId="53CDACCE" w14:textId="33BD1C12"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943 </w:t>
            </w:r>
          </w:p>
        </w:tc>
        <w:tc>
          <w:tcPr>
            <w:tcW w:w="491" w:type="pct"/>
            <w:tcBorders>
              <w:top w:val="nil"/>
              <w:left w:val="nil"/>
              <w:bottom w:val="nil"/>
              <w:right w:val="nil"/>
            </w:tcBorders>
            <w:shd w:val="clear" w:color="auto" w:fill="auto"/>
            <w:noWrap/>
            <w:vAlign w:val="center"/>
            <w:hideMark/>
          </w:tcPr>
          <w:p w14:paraId="146B3EA5" w14:textId="15FDBFEE"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099 </w:t>
            </w:r>
          </w:p>
        </w:tc>
        <w:tc>
          <w:tcPr>
            <w:tcW w:w="421" w:type="pct"/>
            <w:tcBorders>
              <w:top w:val="nil"/>
              <w:left w:val="nil"/>
              <w:bottom w:val="nil"/>
              <w:right w:val="nil"/>
            </w:tcBorders>
            <w:shd w:val="clear" w:color="auto" w:fill="auto"/>
            <w:noWrap/>
            <w:vAlign w:val="center"/>
            <w:hideMark/>
          </w:tcPr>
          <w:p w14:paraId="714EF151" w14:textId="27AA6D85"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237 </w:t>
            </w:r>
          </w:p>
        </w:tc>
      </w:tr>
      <w:tr w:rsidR="00C20B4E" w:rsidRPr="00C20B4E" w14:paraId="7BF14C74" w14:textId="77777777" w:rsidTr="00C20B4E">
        <w:trPr>
          <w:trHeight w:val="227"/>
        </w:trPr>
        <w:tc>
          <w:tcPr>
            <w:tcW w:w="608" w:type="pct"/>
            <w:tcBorders>
              <w:top w:val="nil"/>
              <w:left w:val="nil"/>
              <w:bottom w:val="nil"/>
              <w:right w:val="nil"/>
            </w:tcBorders>
            <w:shd w:val="clear" w:color="auto" w:fill="auto"/>
            <w:noWrap/>
            <w:vAlign w:val="center"/>
            <w:hideMark/>
          </w:tcPr>
          <w:p w14:paraId="3AA91619"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Murray River</w:t>
            </w:r>
          </w:p>
        </w:tc>
        <w:tc>
          <w:tcPr>
            <w:tcW w:w="535" w:type="pct"/>
            <w:tcBorders>
              <w:top w:val="nil"/>
              <w:left w:val="nil"/>
              <w:bottom w:val="nil"/>
              <w:right w:val="nil"/>
            </w:tcBorders>
            <w:shd w:val="clear" w:color="auto" w:fill="auto"/>
            <w:noWrap/>
            <w:vAlign w:val="center"/>
            <w:hideMark/>
          </w:tcPr>
          <w:p w14:paraId="03C18ED5" w14:textId="134CAB2F"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228 </w:t>
            </w:r>
          </w:p>
        </w:tc>
        <w:tc>
          <w:tcPr>
            <w:tcW w:w="491" w:type="pct"/>
            <w:tcBorders>
              <w:top w:val="nil"/>
              <w:left w:val="nil"/>
              <w:bottom w:val="nil"/>
              <w:right w:val="nil"/>
            </w:tcBorders>
            <w:shd w:val="clear" w:color="000000" w:fill="FF0000"/>
            <w:noWrap/>
            <w:vAlign w:val="center"/>
            <w:hideMark/>
          </w:tcPr>
          <w:p w14:paraId="33913B60" w14:textId="220FCA5C"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267 </w:t>
            </w:r>
          </w:p>
        </w:tc>
        <w:tc>
          <w:tcPr>
            <w:tcW w:w="491" w:type="pct"/>
            <w:tcBorders>
              <w:top w:val="nil"/>
              <w:left w:val="nil"/>
              <w:bottom w:val="nil"/>
              <w:right w:val="nil"/>
            </w:tcBorders>
            <w:shd w:val="clear" w:color="000000" w:fill="FFFF00"/>
            <w:noWrap/>
            <w:vAlign w:val="center"/>
            <w:hideMark/>
          </w:tcPr>
          <w:p w14:paraId="659F9BFA" w14:textId="3E5A3CF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062 </w:t>
            </w:r>
          </w:p>
        </w:tc>
        <w:tc>
          <w:tcPr>
            <w:tcW w:w="491" w:type="pct"/>
            <w:tcBorders>
              <w:top w:val="nil"/>
              <w:left w:val="nil"/>
              <w:bottom w:val="nil"/>
              <w:right w:val="nil"/>
            </w:tcBorders>
            <w:shd w:val="clear" w:color="auto" w:fill="auto"/>
            <w:noWrap/>
            <w:vAlign w:val="center"/>
            <w:hideMark/>
          </w:tcPr>
          <w:p w14:paraId="372FB850" w14:textId="7F444072"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006 </w:t>
            </w:r>
          </w:p>
        </w:tc>
        <w:tc>
          <w:tcPr>
            <w:tcW w:w="491" w:type="pct"/>
            <w:tcBorders>
              <w:top w:val="nil"/>
              <w:left w:val="nil"/>
              <w:bottom w:val="nil"/>
              <w:right w:val="nil"/>
            </w:tcBorders>
            <w:shd w:val="clear" w:color="auto" w:fill="auto"/>
            <w:noWrap/>
            <w:vAlign w:val="center"/>
            <w:hideMark/>
          </w:tcPr>
          <w:p w14:paraId="3CBE9D85" w14:textId="68CC6BFE"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531 </w:t>
            </w:r>
          </w:p>
        </w:tc>
        <w:tc>
          <w:tcPr>
            <w:tcW w:w="491" w:type="pct"/>
            <w:tcBorders>
              <w:top w:val="nil"/>
              <w:left w:val="nil"/>
              <w:bottom w:val="nil"/>
              <w:right w:val="nil"/>
            </w:tcBorders>
            <w:shd w:val="clear" w:color="auto" w:fill="auto"/>
            <w:noWrap/>
            <w:vAlign w:val="center"/>
            <w:hideMark/>
          </w:tcPr>
          <w:p w14:paraId="77ADC397"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66 </w:t>
            </w:r>
          </w:p>
        </w:tc>
        <w:tc>
          <w:tcPr>
            <w:tcW w:w="491" w:type="pct"/>
            <w:tcBorders>
              <w:top w:val="nil"/>
              <w:left w:val="nil"/>
              <w:bottom w:val="nil"/>
              <w:right w:val="nil"/>
            </w:tcBorders>
            <w:shd w:val="clear" w:color="auto" w:fill="auto"/>
            <w:noWrap/>
            <w:vAlign w:val="center"/>
            <w:hideMark/>
          </w:tcPr>
          <w:p w14:paraId="6035749C"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974 </w:t>
            </w:r>
          </w:p>
        </w:tc>
        <w:tc>
          <w:tcPr>
            <w:tcW w:w="491" w:type="pct"/>
            <w:tcBorders>
              <w:top w:val="nil"/>
              <w:left w:val="nil"/>
              <w:bottom w:val="nil"/>
              <w:right w:val="nil"/>
            </w:tcBorders>
            <w:shd w:val="clear" w:color="auto" w:fill="auto"/>
            <w:noWrap/>
            <w:vAlign w:val="center"/>
            <w:hideMark/>
          </w:tcPr>
          <w:p w14:paraId="7DC76F24"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948 </w:t>
            </w:r>
          </w:p>
        </w:tc>
        <w:tc>
          <w:tcPr>
            <w:tcW w:w="421" w:type="pct"/>
            <w:tcBorders>
              <w:top w:val="nil"/>
              <w:left w:val="nil"/>
              <w:bottom w:val="nil"/>
              <w:right w:val="nil"/>
            </w:tcBorders>
            <w:shd w:val="clear" w:color="auto" w:fill="auto"/>
            <w:noWrap/>
            <w:vAlign w:val="center"/>
            <w:hideMark/>
          </w:tcPr>
          <w:p w14:paraId="66FFBC8D" w14:textId="7B9486DB"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683 </w:t>
            </w:r>
          </w:p>
        </w:tc>
      </w:tr>
      <w:tr w:rsidR="00C20B4E" w:rsidRPr="00C20B4E" w14:paraId="71563013" w14:textId="77777777" w:rsidTr="00C20B4E">
        <w:trPr>
          <w:trHeight w:val="227"/>
        </w:trPr>
        <w:tc>
          <w:tcPr>
            <w:tcW w:w="608" w:type="pct"/>
            <w:tcBorders>
              <w:top w:val="nil"/>
              <w:left w:val="nil"/>
              <w:bottom w:val="nil"/>
              <w:right w:val="nil"/>
            </w:tcBorders>
            <w:shd w:val="clear" w:color="auto" w:fill="auto"/>
            <w:noWrap/>
            <w:vAlign w:val="center"/>
            <w:hideMark/>
          </w:tcPr>
          <w:p w14:paraId="730EF92C"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Herbert River</w:t>
            </w:r>
          </w:p>
        </w:tc>
        <w:tc>
          <w:tcPr>
            <w:tcW w:w="535" w:type="pct"/>
            <w:tcBorders>
              <w:top w:val="nil"/>
              <w:left w:val="nil"/>
              <w:bottom w:val="nil"/>
              <w:right w:val="nil"/>
            </w:tcBorders>
            <w:shd w:val="clear" w:color="auto" w:fill="auto"/>
            <w:noWrap/>
            <w:vAlign w:val="center"/>
            <w:hideMark/>
          </w:tcPr>
          <w:p w14:paraId="2079F0B7" w14:textId="3C4B7A7B"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556 </w:t>
            </w:r>
          </w:p>
        </w:tc>
        <w:tc>
          <w:tcPr>
            <w:tcW w:w="491" w:type="pct"/>
            <w:tcBorders>
              <w:top w:val="nil"/>
              <w:left w:val="nil"/>
              <w:bottom w:val="nil"/>
              <w:right w:val="nil"/>
            </w:tcBorders>
            <w:shd w:val="clear" w:color="000000" w:fill="FF0000"/>
            <w:noWrap/>
            <w:vAlign w:val="center"/>
            <w:hideMark/>
          </w:tcPr>
          <w:p w14:paraId="01146D55"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2,594 </w:t>
            </w:r>
          </w:p>
        </w:tc>
        <w:tc>
          <w:tcPr>
            <w:tcW w:w="491" w:type="pct"/>
            <w:tcBorders>
              <w:top w:val="nil"/>
              <w:left w:val="nil"/>
              <w:bottom w:val="nil"/>
              <w:right w:val="nil"/>
            </w:tcBorders>
            <w:shd w:val="clear" w:color="auto" w:fill="auto"/>
            <w:noWrap/>
            <w:vAlign w:val="center"/>
            <w:hideMark/>
          </w:tcPr>
          <w:p w14:paraId="07B308FC" w14:textId="6151CDB2"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545 </w:t>
            </w:r>
          </w:p>
        </w:tc>
        <w:tc>
          <w:tcPr>
            <w:tcW w:w="491" w:type="pct"/>
            <w:tcBorders>
              <w:top w:val="nil"/>
              <w:left w:val="nil"/>
              <w:bottom w:val="nil"/>
              <w:right w:val="nil"/>
            </w:tcBorders>
            <w:shd w:val="clear" w:color="auto" w:fill="auto"/>
            <w:noWrap/>
            <w:vAlign w:val="center"/>
            <w:hideMark/>
          </w:tcPr>
          <w:p w14:paraId="7A6C5A60" w14:textId="1D74846A"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190 </w:t>
            </w:r>
          </w:p>
        </w:tc>
        <w:tc>
          <w:tcPr>
            <w:tcW w:w="491" w:type="pct"/>
            <w:tcBorders>
              <w:top w:val="nil"/>
              <w:left w:val="nil"/>
              <w:bottom w:val="nil"/>
              <w:right w:val="nil"/>
            </w:tcBorders>
            <w:shd w:val="clear" w:color="auto" w:fill="auto"/>
            <w:noWrap/>
            <w:vAlign w:val="center"/>
            <w:hideMark/>
          </w:tcPr>
          <w:p w14:paraId="29D40E5F" w14:textId="2CBCC3B8"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282 </w:t>
            </w:r>
          </w:p>
        </w:tc>
        <w:tc>
          <w:tcPr>
            <w:tcW w:w="491" w:type="pct"/>
            <w:tcBorders>
              <w:top w:val="nil"/>
              <w:left w:val="nil"/>
              <w:bottom w:val="nil"/>
              <w:right w:val="nil"/>
            </w:tcBorders>
            <w:shd w:val="clear" w:color="auto" w:fill="auto"/>
            <w:noWrap/>
            <w:vAlign w:val="center"/>
            <w:hideMark/>
          </w:tcPr>
          <w:p w14:paraId="47382D8D" w14:textId="2F6B07F1"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095 </w:t>
            </w:r>
          </w:p>
        </w:tc>
        <w:tc>
          <w:tcPr>
            <w:tcW w:w="491" w:type="pct"/>
            <w:tcBorders>
              <w:top w:val="nil"/>
              <w:left w:val="nil"/>
              <w:bottom w:val="nil"/>
              <w:right w:val="nil"/>
            </w:tcBorders>
            <w:shd w:val="clear" w:color="auto" w:fill="auto"/>
            <w:noWrap/>
            <w:vAlign w:val="center"/>
            <w:hideMark/>
          </w:tcPr>
          <w:p w14:paraId="5138484C" w14:textId="5872B1B1"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896 </w:t>
            </w:r>
          </w:p>
        </w:tc>
        <w:tc>
          <w:tcPr>
            <w:tcW w:w="491" w:type="pct"/>
            <w:tcBorders>
              <w:top w:val="nil"/>
              <w:left w:val="nil"/>
              <w:bottom w:val="nil"/>
              <w:right w:val="nil"/>
            </w:tcBorders>
            <w:shd w:val="clear" w:color="auto" w:fill="auto"/>
            <w:noWrap/>
            <w:vAlign w:val="center"/>
            <w:hideMark/>
          </w:tcPr>
          <w:p w14:paraId="773A6FC9" w14:textId="0CCE3296"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248 </w:t>
            </w:r>
          </w:p>
        </w:tc>
        <w:tc>
          <w:tcPr>
            <w:tcW w:w="421" w:type="pct"/>
            <w:tcBorders>
              <w:top w:val="nil"/>
              <w:left w:val="nil"/>
              <w:bottom w:val="nil"/>
              <w:right w:val="nil"/>
            </w:tcBorders>
            <w:shd w:val="clear" w:color="000000" w:fill="FFFF00"/>
            <w:noWrap/>
            <w:vAlign w:val="center"/>
            <w:hideMark/>
          </w:tcPr>
          <w:p w14:paraId="17DF6C9B" w14:textId="5FB692FC"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6386 </w:t>
            </w:r>
          </w:p>
        </w:tc>
      </w:tr>
      <w:tr w:rsidR="00C20B4E" w:rsidRPr="00C20B4E" w14:paraId="47998014" w14:textId="77777777" w:rsidTr="00C20B4E">
        <w:trPr>
          <w:trHeight w:val="227"/>
        </w:trPr>
        <w:tc>
          <w:tcPr>
            <w:tcW w:w="608" w:type="pct"/>
            <w:tcBorders>
              <w:top w:val="nil"/>
              <w:left w:val="nil"/>
              <w:bottom w:val="nil"/>
              <w:right w:val="nil"/>
            </w:tcBorders>
            <w:shd w:val="clear" w:color="auto" w:fill="auto"/>
            <w:noWrap/>
            <w:vAlign w:val="center"/>
            <w:hideMark/>
          </w:tcPr>
          <w:p w14:paraId="127F4AD5"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Black River</w:t>
            </w:r>
          </w:p>
        </w:tc>
        <w:tc>
          <w:tcPr>
            <w:tcW w:w="535" w:type="pct"/>
            <w:tcBorders>
              <w:top w:val="nil"/>
              <w:left w:val="nil"/>
              <w:bottom w:val="nil"/>
              <w:right w:val="nil"/>
            </w:tcBorders>
            <w:shd w:val="clear" w:color="auto" w:fill="auto"/>
            <w:noWrap/>
            <w:vAlign w:val="center"/>
            <w:hideMark/>
          </w:tcPr>
          <w:p w14:paraId="38667FA8"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29 </w:t>
            </w:r>
          </w:p>
        </w:tc>
        <w:tc>
          <w:tcPr>
            <w:tcW w:w="491" w:type="pct"/>
            <w:tcBorders>
              <w:top w:val="nil"/>
              <w:left w:val="nil"/>
              <w:bottom w:val="nil"/>
              <w:right w:val="nil"/>
            </w:tcBorders>
            <w:shd w:val="clear" w:color="000000" w:fill="FF0000"/>
            <w:noWrap/>
            <w:vAlign w:val="center"/>
            <w:hideMark/>
          </w:tcPr>
          <w:p w14:paraId="4F3C254D" w14:textId="7A31B34C"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424 </w:t>
            </w:r>
          </w:p>
        </w:tc>
        <w:tc>
          <w:tcPr>
            <w:tcW w:w="491" w:type="pct"/>
            <w:tcBorders>
              <w:top w:val="nil"/>
              <w:left w:val="nil"/>
              <w:bottom w:val="nil"/>
              <w:right w:val="nil"/>
            </w:tcBorders>
            <w:shd w:val="clear" w:color="000000" w:fill="FF0000"/>
            <w:noWrap/>
            <w:vAlign w:val="center"/>
            <w:hideMark/>
          </w:tcPr>
          <w:p w14:paraId="516FC992"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747 </w:t>
            </w:r>
          </w:p>
        </w:tc>
        <w:tc>
          <w:tcPr>
            <w:tcW w:w="491" w:type="pct"/>
            <w:tcBorders>
              <w:top w:val="nil"/>
              <w:left w:val="nil"/>
              <w:bottom w:val="nil"/>
              <w:right w:val="nil"/>
            </w:tcBorders>
            <w:shd w:val="clear" w:color="auto" w:fill="auto"/>
            <w:noWrap/>
            <w:vAlign w:val="center"/>
            <w:hideMark/>
          </w:tcPr>
          <w:p w14:paraId="4894D4A2"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88 </w:t>
            </w:r>
          </w:p>
        </w:tc>
        <w:tc>
          <w:tcPr>
            <w:tcW w:w="491" w:type="pct"/>
            <w:tcBorders>
              <w:top w:val="nil"/>
              <w:left w:val="nil"/>
              <w:bottom w:val="nil"/>
              <w:right w:val="nil"/>
            </w:tcBorders>
            <w:shd w:val="clear" w:color="000000" w:fill="FFFF00"/>
            <w:noWrap/>
            <w:vAlign w:val="center"/>
            <w:hideMark/>
          </w:tcPr>
          <w:p w14:paraId="10AE2897"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19 </w:t>
            </w:r>
          </w:p>
        </w:tc>
        <w:tc>
          <w:tcPr>
            <w:tcW w:w="491" w:type="pct"/>
            <w:tcBorders>
              <w:top w:val="nil"/>
              <w:left w:val="nil"/>
              <w:bottom w:val="nil"/>
              <w:right w:val="nil"/>
            </w:tcBorders>
            <w:shd w:val="clear" w:color="auto" w:fill="auto"/>
            <w:noWrap/>
            <w:vAlign w:val="center"/>
            <w:hideMark/>
          </w:tcPr>
          <w:p w14:paraId="0457E540"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8 </w:t>
            </w:r>
          </w:p>
        </w:tc>
        <w:tc>
          <w:tcPr>
            <w:tcW w:w="491" w:type="pct"/>
            <w:tcBorders>
              <w:top w:val="nil"/>
              <w:left w:val="nil"/>
              <w:bottom w:val="nil"/>
              <w:right w:val="nil"/>
            </w:tcBorders>
            <w:shd w:val="clear" w:color="auto" w:fill="auto"/>
            <w:noWrap/>
            <w:vAlign w:val="center"/>
            <w:hideMark/>
          </w:tcPr>
          <w:p w14:paraId="3B028B29"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30 </w:t>
            </w:r>
          </w:p>
        </w:tc>
        <w:tc>
          <w:tcPr>
            <w:tcW w:w="491" w:type="pct"/>
            <w:tcBorders>
              <w:top w:val="nil"/>
              <w:left w:val="nil"/>
              <w:bottom w:val="nil"/>
              <w:right w:val="nil"/>
            </w:tcBorders>
            <w:shd w:val="clear" w:color="auto" w:fill="auto"/>
            <w:noWrap/>
            <w:vAlign w:val="center"/>
            <w:hideMark/>
          </w:tcPr>
          <w:p w14:paraId="6BA18599"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65 </w:t>
            </w:r>
          </w:p>
        </w:tc>
        <w:tc>
          <w:tcPr>
            <w:tcW w:w="421" w:type="pct"/>
            <w:tcBorders>
              <w:top w:val="nil"/>
              <w:left w:val="nil"/>
              <w:bottom w:val="nil"/>
              <w:right w:val="nil"/>
            </w:tcBorders>
            <w:shd w:val="clear" w:color="000000" w:fill="FF9900"/>
            <w:noWrap/>
            <w:vAlign w:val="center"/>
            <w:hideMark/>
          </w:tcPr>
          <w:p w14:paraId="2E8F3964"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57 </w:t>
            </w:r>
          </w:p>
        </w:tc>
      </w:tr>
      <w:tr w:rsidR="00C20B4E" w:rsidRPr="00C20B4E" w14:paraId="02C664A7" w14:textId="77777777" w:rsidTr="00C20B4E">
        <w:trPr>
          <w:trHeight w:val="227"/>
        </w:trPr>
        <w:tc>
          <w:tcPr>
            <w:tcW w:w="608" w:type="pct"/>
            <w:tcBorders>
              <w:top w:val="nil"/>
              <w:left w:val="nil"/>
              <w:bottom w:val="nil"/>
              <w:right w:val="nil"/>
            </w:tcBorders>
            <w:shd w:val="clear" w:color="auto" w:fill="auto"/>
            <w:noWrap/>
            <w:vAlign w:val="center"/>
            <w:hideMark/>
          </w:tcPr>
          <w:p w14:paraId="66D3556E"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Ross River</w:t>
            </w:r>
          </w:p>
        </w:tc>
        <w:tc>
          <w:tcPr>
            <w:tcW w:w="535" w:type="pct"/>
            <w:tcBorders>
              <w:top w:val="nil"/>
              <w:left w:val="nil"/>
              <w:bottom w:val="nil"/>
              <w:right w:val="nil"/>
            </w:tcBorders>
            <w:shd w:val="clear" w:color="auto" w:fill="auto"/>
            <w:noWrap/>
            <w:vAlign w:val="center"/>
            <w:hideMark/>
          </w:tcPr>
          <w:p w14:paraId="548158D1"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55 </w:t>
            </w:r>
          </w:p>
        </w:tc>
        <w:tc>
          <w:tcPr>
            <w:tcW w:w="491" w:type="pct"/>
            <w:tcBorders>
              <w:top w:val="nil"/>
              <w:left w:val="nil"/>
              <w:bottom w:val="nil"/>
              <w:right w:val="nil"/>
            </w:tcBorders>
            <w:shd w:val="clear" w:color="000000" w:fill="FF0000"/>
            <w:noWrap/>
            <w:vAlign w:val="center"/>
            <w:hideMark/>
          </w:tcPr>
          <w:p w14:paraId="01392D6F" w14:textId="16194BAB"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093 </w:t>
            </w:r>
          </w:p>
        </w:tc>
        <w:tc>
          <w:tcPr>
            <w:tcW w:w="491" w:type="pct"/>
            <w:tcBorders>
              <w:top w:val="nil"/>
              <w:left w:val="nil"/>
              <w:bottom w:val="nil"/>
              <w:right w:val="nil"/>
            </w:tcBorders>
            <w:shd w:val="clear" w:color="000000" w:fill="FF0000"/>
            <w:noWrap/>
            <w:vAlign w:val="center"/>
            <w:hideMark/>
          </w:tcPr>
          <w:p w14:paraId="0990B732" w14:textId="24D887D2"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325 </w:t>
            </w:r>
          </w:p>
        </w:tc>
        <w:tc>
          <w:tcPr>
            <w:tcW w:w="491" w:type="pct"/>
            <w:tcBorders>
              <w:top w:val="nil"/>
              <w:left w:val="nil"/>
              <w:bottom w:val="nil"/>
              <w:right w:val="nil"/>
            </w:tcBorders>
            <w:shd w:val="clear" w:color="auto" w:fill="auto"/>
            <w:noWrap/>
            <w:vAlign w:val="center"/>
            <w:hideMark/>
          </w:tcPr>
          <w:p w14:paraId="0FD0B1AA"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77 </w:t>
            </w:r>
          </w:p>
        </w:tc>
        <w:tc>
          <w:tcPr>
            <w:tcW w:w="491" w:type="pct"/>
            <w:tcBorders>
              <w:top w:val="nil"/>
              <w:left w:val="nil"/>
              <w:bottom w:val="nil"/>
              <w:right w:val="nil"/>
            </w:tcBorders>
            <w:shd w:val="clear" w:color="000000" w:fill="FF9900"/>
            <w:noWrap/>
            <w:vAlign w:val="center"/>
            <w:hideMark/>
          </w:tcPr>
          <w:p w14:paraId="543C8416" w14:textId="1FEAC55B"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177 </w:t>
            </w:r>
          </w:p>
        </w:tc>
        <w:tc>
          <w:tcPr>
            <w:tcW w:w="491" w:type="pct"/>
            <w:tcBorders>
              <w:top w:val="nil"/>
              <w:left w:val="nil"/>
              <w:bottom w:val="nil"/>
              <w:right w:val="nil"/>
            </w:tcBorders>
            <w:shd w:val="clear" w:color="auto" w:fill="auto"/>
            <w:noWrap/>
            <w:vAlign w:val="center"/>
            <w:hideMark/>
          </w:tcPr>
          <w:p w14:paraId="30A42077"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 </w:t>
            </w:r>
          </w:p>
        </w:tc>
        <w:tc>
          <w:tcPr>
            <w:tcW w:w="491" w:type="pct"/>
            <w:tcBorders>
              <w:top w:val="nil"/>
              <w:left w:val="nil"/>
              <w:bottom w:val="nil"/>
              <w:right w:val="nil"/>
            </w:tcBorders>
            <w:shd w:val="clear" w:color="auto" w:fill="auto"/>
            <w:noWrap/>
            <w:vAlign w:val="center"/>
            <w:hideMark/>
          </w:tcPr>
          <w:p w14:paraId="237E3692"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4 </w:t>
            </w:r>
          </w:p>
        </w:tc>
        <w:tc>
          <w:tcPr>
            <w:tcW w:w="491" w:type="pct"/>
            <w:tcBorders>
              <w:top w:val="nil"/>
              <w:left w:val="nil"/>
              <w:bottom w:val="nil"/>
              <w:right w:val="nil"/>
            </w:tcBorders>
            <w:shd w:val="clear" w:color="auto" w:fill="auto"/>
            <w:noWrap/>
            <w:vAlign w:val="center"/>
            <w:hideMark/>
          </w:tcPr>
          <w:p w14:paraId="3C004180"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2 </w:t>
            </w:r>
          </w:p>
        </w:tc>
        <w:tc>
          <w:tcPr>
            <w:tcW w:w="421" w:type="pct"/>
            <w:tcBorders>
              <w:top w:val="nil"/>
              <w:left w:val="nil"/>
              <w:bottom w:val="nil"/>
              <w:right w:val="nil"/>
            </w:tcBorders>
            <w:shd w:val="clear" w:color="auto" w:fill="auto"/>
            <w:noWrap/>
            <w:vAlign w:val="center"/>
            <w:hideMark/>
          </w:tcPr>
          <w:p w14:paraId="70DDA9C2"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43 </w:t>
            </w:r>
          </w:p>
        </w:tc>
      </w:tr>
      <w:tr w:rsidR="00C20B4E" w:rsidRPr="00C20B4E" w14:paraId="6D9851BE" w14:textId="77777777" w:rsidTr="00C20B4E">
        <w:trPr>
          <w:trHeight w:val="227"/>
        </w:trPr>
        <w:tc>
          <w:tcPr>
            <w:tcW w:w="608" w:type="pct"/>
            <w:tcBorders>
              <w:top w:val="nil"/>
              <w:left w:val="nil"/>
              <w:bottom w:val="nil"/>
              <w:right w:val="nil"/>
            </w:tcBorders>
            <w:shd w:val="clear" w:color="auto" w:fill="auto"/>
            <w:noWrap/>
            <w:vAlign w:val="center"/>
            <w:hideMark/>
          </w:tcPr>
          <w:p w14:paraId="101000CF"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Haughton River</w:t>
            </w:r>
          </w:p>
        </w:tc>
        <w:tc>
          <w:tcPr>
            <w:tcW w:w="535" w:type="pct"/>
            <w:tcBorders>
              <w:top w:val="nil"/>
              <w:left w:val="nil"/>
              <w:bottom w:val="nil"/>
              <w:right w:val="nil"/>
            </w:tcBorders>
            <w:shd w:val="clear" w:color="auto" w:fill="auto"/>
            <w:noWrap/>
            <w:vAlign w:val="center"/>
            <w:hideMark/>
          </w:tcPr>
          <w:p w14:paraId="50FBCA23"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553 </w:t>
            </w:r>
          </w:p>
        </w:tc>
        <w:tc>
          <w:tcPr>
            <w:tcW w:w="491" w:type="pct"/>
            <w:tcBorders>
              <w:top w:val="nil"/>
              <w:left w:val="nil"/>
              <w:bottom w:val="nil"/>
              <w:right w:val="nil"/>
            </w:tcBorders>
            <w:shd w:val="clear" w:color="000000" w:fill="FF0000"/>
            <w:noWrap/>
            <w:vAlign w:val="center"/>
            <w:hideMark/>
          </w:tcPr>
          <w:p w14:paraId="66866F63" w14:textId="7C0F31CB"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416 </w:t>
            </w:r>
          </w:p>
        </w:tc>
        <w:tc>
          <w:tcPr>
            <w:tcW w:w="491" w:type="pct"/>
            <w:tcBorders>
              <w:top w:val="nil"/>
              <w:left w:val="nil"/>
              <w:bottom w:val="nil"/>
              <w:right w:val="nil"/>
            </w:tcBorders>
            <w:shd w:val="clear" w:color="000000" w:fill="FF0000"/>
            <w:noWrap/>
            <w:vAlign w:val="center"/>
            <w:hideMark/>
          </w:tcPr>
          <w:p w14:paraId="4E6C1E87" w14:textId="1C3AF765"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756 </w:t>
            </w:r>
          </w:p>
        </w:tc>
        <w:tc>
          <w:tcPr>
            <w:tcW w:w="491" w:type="pct"/>
            <w:tcBorders>
              <w:top w:val="nil"/>
              <w:left w:val="nil"/>
              <w:bottom w:val="nil"/>
              <w:right w:val="nil"/>
            </w:tcBorders>
            <w:shd w:val="clear" w:color="auto" w:fill="auto"/>
            <w:noWrap/>
            <w:vAlign w:val="center"/>
            <w:hideMark/>
          </w:tcPr>
          <w:p w14:paraId="24DBFAA9"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517 </w:t>
            </w:r>
          </w:p>
        </w:tc>
        <w:tc>
          <w:tcPr>
            <w:tcW w:w="491" w:type="pct"/>
            <w:tcBorders>
              <w:top w:val="nil"/>
              <w:left w:val="nil"/>
              <w:bottom w:val="nil"/>
              <w:right w:val="nil"/>
            </w:tcBorders>
            <w:shd w:val="clear" w:color="auto" w:fill="auto"/>
            <w:noWrap/>
            <w:vAlign w:val="center"/>
            <w:hideMark/>
          </w:tcPr>
          <w:p w14:paraId="262BE22A"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574 </w:t>
            </w:r>
          </w:p>
        </w:tc>
        <w:tc>
          <w:tcPr>
            <w:tcW w:w="491" w:type="pct"/>
            <w:tcBorders>
              <w:top w:val="nil"/>
              <w:left w:val="nil"/>
              <w:bottom w:val="nil"/>
              <w:right w:val="nil"/>
            </w:tcBorders>
            <w:shd w:val="clear" w:color="auto" w:fill="auto"/>
            <w:noWrap/>
            <w:vAlign w:val="center"/>
            <w:hideMark/>
          </w:tcPr>
          <w:p w14:paraId="7C9024A5"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21 </w:t>
            </w:r>
          </w:p>
        </w:tc>
        <w:tc>
          <w:tcPr>
            <w:tcW w:w="491" w:type="pct"/>
            <w:tcBorders>
              <w:top w:val="nil"/>
              <w:left w:val="nil"/>
              <w:bottom w:val="nil"/>
              <w:right w:val="nil"/>
            </w:tcBorders>
            <w:shd w:val="clear" w:color="auto" w:fill="auto"/>
            <w:noWrap/>
            <w:vAlign w:val="center"/>
            <w:hideMark/>
          </w:tcPr>
          <w:p w14:paraId="40DAC168"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68 </w:t>
            </w:r>
          </w:p>
        </w:tc>
        <w:tc>
          <w:tcPr>
            <w:tcW w:w="491" w:type="pct"/>
            <w:tcBorders>
              <w:top w:val="nil"/>
              <w:left w:val="nil"/>
              <w:bottom w:val="nil"/>
              <w:right w:val="nil"/>
            </w:tcBorders>
            <w:shd w:val="clear" w:color="auto" w:fill="auto"/>
            <w:noWrap/>
            <w:vAlign w:val="center"/>
            <w:hideMark/>
          </w:tcPr>
          <w:p w14:paraId="233A892D"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38 </w:t>
            </w:r>
          </w:p>
        </w:tc>
        <w:tc>
          <w:tcPr>
            <w:tcW w:w="421" w:type="pct"/>
            <w:tcBorders>
              <w:top w:val="nil"/>
              <w:left w:val="nil"/>
              <w:bottom w:val="nil"/>
              <w:right w:val="nil"/>
            </w:tcBorders>
            <w:shd w:val="clear" w:color="000000" w:fill="FFFF00"/>
            <w:noWrap/>
            <w:vAlign w:val="center"/>
            <w:hideMark/>
          </w:tcPr>
          <w:p w14:paraId="17AD4763"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827 </w:t>
            </w:r>
          </w:p>
        </w:tc>
      </w:tr>
      <w:tr w:rsidR="00C20B4E" w:rsidRPr="00C20B4E" w14:paraId="149D8437" w14:textId="77777777" w:rsidTr="00C20B4E">
        <w:trPr>
          <w:trHeight w:val="227"/>
        </w:trPr>
        <w:tc>
          <w:tcPr>
            <w:tcW w:w="608" w:type="pct"/>
            <w:tcBorders>
              <w:top w:val="nil"/>
              <w:left w:val="nil"/>
              <w:bottom w:val="nil"/>
              <w:right w:val="nil"/>
            </w:tcBorders>
            <w:shd w:val="clear" w:color="auto" w:fill="auto"/>
            <w:noWrap/>
            <w:vAlign w:val="center"/>
            <w:hideMark/>
          </w:tcPr>
          <w:p w14:paraId="0784C962"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Burdekin River</w:t>
            </w:r>
          </w:p>
        </w:tc>
        <w:tc>
          <w:tcPr>
            <w:tcW w:w="535" w:type="pct"/>
            <w:tcBorders>
              <w:top w:val="nil"/>
              <w:left w:val="nil"/>
              <w:bottom w:val="nil"/>
              <w:right w:val="nil"/>
            </w:tcBorders>
            <w:shd w:val="clear" w:color="auto" w:fill="auto"/>
            <w:noWrap/>
            <w:vAlign w:val="center"/>
            <w:hideMark/>
          </w:tcPr>
          <w:p w14:paraId="0C2E62B0" w14:textId="4CB9E4DB"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407 </w:t>
            </w:r>
          </w:p>
        </w:tc>
        <w:tc>
          <w:tcPr>
            <w:tcW w:w="491" w:type="pct"/>
            <w:tcBorders>
              <w:top w:val="nil"/>
              <w:left w:val="nil"/>
              <w:bottom w:val="nil"/>
              <w:right w:val="nil"/>
            </w:tcBorders>
            <w:shd w:val="clear" w:color="000000" w:fill="FF0000"/>
            <w:noWrap/>
            <w:vAlign w:val="center"/>
            <w:hideMark/>
          </w:tcPr>
          <w:p w14:paraId="6A8CA23F"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4,834 </w:t>
            </w:r>
          </w:p>
        </w:tc>
        <w:tc>
          <w:tcPr>
            <w:tcW w:w="491" w:type="pct"/>
            <w:tcBorders>
              <w:top w:val="nil"/>
              <w:left w:val="nil"/>
              <w:bottom w:val="nil"/>
              <w:right w:val="nil"/>
            </w:tcBorders>
            <w:shd w:val="clear" w:color="000000" w:fill="FF0000"/>
            <w:noWrap/>
            <w:vAlign w:val="center"/>
            <w:hideMark/>
          </w:tcPr>
          <w:p w14:paraId="30394073"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5,568 </w:t>
            </w:r>
          </w:p>
        </w:tc>
        <w:tc>
          <w:tcPr>
            <w:tcW w:w="491" w:type="pct"/>
            <w:tcBorders>
              <w:top w:val="nil"/>
              <w:left w:val="nil"/>
              <w:bottom w:val="nil"/>
              <w:right w:val="nil"/>
            </w:tcBorders>
            <w:shd w:val="clear" w:color="auto" w:fill="auto"/>
            <w:noWrap/>
            <w:vAlign w:val="center"/>
            <w:hideMark/>
          </w:tcPr>
          <w:p w14:paraId="1F6A5565" w14:textId="62945B11"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425 </w:t>
            </w:r>
          </w:p>
        </w:tc>
        <w:tc>
          <w:tcPr>
            <w:tcW w:w="491" w:type="pct"/>
            <w:tcBorders>
              <w:top w:val="nil"/>
              <w:left w:val="nil"/>
              <w:bottom w:val="nil"/>
              <w:right w:val="nil"/>
            </w:tcBorders>
            <w:shd w:val="clear" w:color="auto" w:fill="auto"/>
            <w:noWrap/>
            <w:vAlign w:val="center"/>
            <w:hideMark/>
          </w:tcPr>
          <w:p w14:paraId="4D5AC075" w14:textId="13292B7C"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459 </w:t>
            </w:r>
          </w:p>
        </w:tc>
        <w:tc>
          <w:tcPr>
            <w:tcW w:w="491" w:type="pct"/>
            <w:tcBorders>
              <w:top w:val="nil"/>
              <w:left w:val="nil"/>
              <w:bottom w:val="nil"/>
              <w:right w:val="nil"/>
            </w:tcBorders>
            <w:shd w:val="clear" w:color="auto" w:fill="auto"/>
            <w:noWrap/>
            <w:vAlign w:val="center"/>
            <w:hideMark/>
          </w:tcPr>
          <w:p w14:paraId="2D962E42"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881 </w:t>
            </w:r>
          </w:p>
        </w:tc>
        <w:tc>
          <w:tcPr>
            <w:tcW w:w="491" w:type="pct"/>
            <w:tcBorders>
              <w:top w:val="nil"/>
              <w:left w:val="nil"/>
              <w:bottom w:val="nil"/>
              <w:right w:val="nil"/>
            </w:tcBorders>
            <w:shd w:val="clear" w:color="auto" w:fill="auto"/>
            <w:noWrap/>
            <w:vAlign w:val="center"/>
            <w:hideMark/>
          </w:tcPr>
          <w:p w14:paraId="75796713" w14:textId="364784A9"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807 </w:t>
            </w:r>
          </w:p>
        </w:tc>
        <w:tc>
          <w:tcPr>
            <w:tcW w:w="491" w:type="pct"/>
            <w:tcBorders>
              <w:top w:val="nil"/>
              <w:left w:val="nil"/>
              <w:bottom w:val="nil"/>
              <w:right w:val="nil"/>
            </w:tcBorders>
            <w:shd w:val="clear" w:color="auto" w:fill="auto"/>
            <w:noWrap/>
            <w:vAlign w:val="center"/>
            <w:hideMark/>
          </w:tcPr>
          <w:p w14:paraId="4D744095" w14:textId="7D8B1D0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165 </w:t>
            </w:r>
          </w:p>
        </w:tc>
        <w:tc>
          <w:tcPr>
            <w:tcW w:w="421" w:type="pct"/>
            <w:tcBorders>
              <w:top w:val="nil"/>
              <w:left w:val="nil"/>
              <w:bottom w:val="nil"/>
              <w:right w:val="nil"/>
            </w:tcBorders>
            <w:shd w:val="clear" w:color="auto" w:fill="auto"/>
            <w:noWrap/>
            <w:vAlign w:val="center"/>
            <w:hideMark/>
          </w:tcPr>
          <w:p w14:paraId="7FDE778E" w14:textId="69235FA0"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5542 </w:t>
            </w:r>
          </w:p>
        </w:tc>
      </w:tr>
      <w:tr w:rsidR="00C20B4E" w:rsidRPr="00C20B4E" w14:paraId="7F5A32F6" w14:textId="77777777" w:rsidTr="00C20B4E">
        <w:trPr>
          <w:trHeight w:val="227"/>
        </w:trPr>
        <w:tc>
          <w:tcPr>
            <w:tcW w:w="608" w:type="pct"/>
            <w:tcBorders>
              <w:top w:val="nil"/>
              <w:left w:val="nil"/>
              <w:bottom w:val="nil"/>
              <w:right w:val="nil"/>
            </w:tcBorders>
            <w:shd w:val="clear" w:color="auto" w:fill="auto"/>
            <w:noWrap/>
            <w:vAlign w:val="center"/>
            <w:hideMark/>
          </w:tcPr>
          <w:p w14:paraId="79E5EEBE"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Don River</w:t>
            </w:r>
          </w:p>
        </w:tc>
        <w:tc>
          <w:tcPr>
            <w:tcW w:w="535" w:type="pct"/>
            <w:tcBorders>
              <w:top w:val="nil"/>
              <w:left w:val="nil"/>
              <w:bottom w:val="nil"/>
              <w:right w:val="nil"/>
            </w:tcBorders>
            <w:shd w:val="clear" w:color="auto" w:fill="auto"/>
            <w:noWrap/>
            <w:vAlign w:val="center"/>
            <w:hideMark/>
          </w:tcPr>
          <w:p w14:paraId="0504FB25"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42 </w:t>
            </w:r>
          </w:p>
        </w:tc>
        <w:tc>
          <w:tcPr>
            <w:tcW w:w="491" w:type="pct"/>
            <w:tcBorders>
              <w:top w:val="nil"/>
              <w:left w:val="nil"/>
              <w:bottom w:val="nil"/>
              <w:right w:val="nil"/>
            </w:tcBorders>
            <w:shd w:val="clear" w:color="000000" w:fill="FF0000"/>
            <w:noWrap/>
            <w:vAlign w:val="center"/>
            <w:hideMark/>
          </w:tcPr>
          <w:p w14:paraId="2B236155" w14:textId="28E05FFA"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136 </w:t>
            </w:r>
          </w:p>
        </w:tc>
        <w:tc>
          <w:tcPr>
            <w:tcW w:w="491" w:type="pct"/>
            <w:tcBorders>
              <w:top w:val="nil"/>
              <w:left w:val="nil"/>
              <w:bottom w:val="nil"/>
              <w:right w:val="nil"/>
            </w:tcBorders>
            <w:shd w:val="clear" w:color="000000" w:fill="FF9900"/>
            <w:noWrap/>
            <w:vAlign w:val="center"/>
            <w:hideMark/>
          </w:tcPr>
          <w:p w14:paraId="0759B7C6"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803 </w:t>
            </w:r>
          </w:p>
        </w:tc>
        <w:tc>
          <w:tcPr>
            <w:tcW w:w="491" w:type="pct"/>
            <w:tcBorders>
              <w:top w:val="nil"/>
              <w:left w:val="nil"/>
              <w:bottom w:val="nil"/>
              <w:right w:val="nil"/>
            </w:tcBorders>
            <w:shd w:val="clear" w:color="000000" w:fill="FFFF00"/>
            <w:noWrap/>
            <w:vAlign w:val="center"/>
            <w:hideMark/>
          </w:tcPr>
          <w:p w14:paraId="17EBDBC2"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578 </w:t>
            </w:r>
          </w:p>
        </w:tc>
        <w:tc>
          <w:tcPr>
            <w:tcW w:w="491" w:type="pct"/>
            <w:tcBorders>
              <w:top w:val="nil"/>
              <w:left w:val="nil"/>
              <w:bottom w:val="nil"/>
              <w:right w:val="nil"/>
            </w:tcBorders>
            <w:shd w:val="clear" w:color="auto" w:fill="auto"/>
            <w:noWrap/>
            <w:vAlign w:val="center"/>
            <w:hideMark/>
          </w:tcPr>
          <w:p w14:paraId="4E5A5720"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24 </w:t>
            </w:r>
          </w:p>
        </w:tc>
        <w:tc>
          <w:tcPr>
            <w:tcW w:w="491" w:type="pct"/>
            <w:tcBorders>
              <w:top w:val="nil"/>
              <w:left w:val="nil"/>
              <w:bottom w:val="nil"/>
              <w:right w:val="nil"/>
            </w:tcBorders>
            <w:shd w:val="clear" w:color="auto" w:fill="auto"/>
            <w:noWrap/>
            <w:vAlign w:val="center"/>
            <w:hideMark/>
          </w:tcPr>
          <w:p w14:paraId="7ACD428F"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71 </w:t>
            </w:r>
          </w:p>
        </w:tc>
        <w:tc>
          <w:tcPr>
            <w:tcW w:w="491" w:type="pct"/>
            <w:tcBorders>
              <w:top w:val="nil"/>
              <w:left w:val="nil"/>
              <w:bottom w:val="nil"/>
              <w:right w:val="nil"/>
            </w:tcBorders>
            <w:shd w:val="clear" w:color="auto" w:fill="auto"/>
            <w:noWrap/>
            <w:vAlign w:val="center"/>
            <w:hideMark/>
          </w:tcPr>
          <w:p w14:paraId="2F7F6348"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02 </w:t>
            </w:r>
          </w:p>
        </w:tc>
        <w:tc>
          <w:tcPr>
            <w:tcW w:w="491" w:type="pct"/>
            <w:tcBorders>
              <w:top w:val="nil"/>
              <w:left w:val="nil"/>
              <w:bottom w:val="nil"/>
              <w:right w:val="nil"/>
            </w:tcBorders>
            <w:shd w:val="clear" w:color="000000" w:fill="FF9900"/>
            <w:noWrap/>
            <w:vAlign w:val="center"/>
            <w:hideMark/>
          </w:tcPr>
          <w:p w14:paraId="45109A65"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921 </w:t>
            </w:r>
          </w:p>
        </w:tc>
        <w:tc>
          <w:tcPr>
            <w:tcW w:w="421" w:type="pct"/>
            <w:tcBorders>
              <w:top w:val="nil"/>
              <w:left w:val="nil"/>
              <w:bottom w:val="nil"/>
              <w:right w:val="nil"/>
            </w:tcBorders>
            <w:shd w:val="clear" w:color="auto" w:fill="auto"/>
            <w:noWrap/>
            <w:vAlign w:val="center"/>
            <w:hideMark/>
          </w:tcPr>
          <w:p w14:paraId="28FFFB58"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35 </w:t>
            </w:r>
          </w:p>
        </w:tc>
      </w:tr>
      <w:tr w:rsidR="00C20B4E" w:rsidRPr="00C20B4E" w14:paraId="249B2F86" w14:textId="77777777" w:rsidTr="00C20B4E">
        <w:trPr>
          <w:trHeight w:val="227"/>
        </w:trPr>
        <w:tc>
          <w:tcPr>
            <w:tcW w:w="608" w:type="pct"/>
            <w:tcBorders>
              <w:top w:val="nil"/>
              <w:left w:val="nil"/>
              <w:bottom w:val="nil"/>
              <w:right w:val="nil"/>
            </w:tcBorders>
            <w:shd w:val="clear" w:color="auto" w:fill="auto"/>
            <w:noWrap/>
            <w:vAlign w:val="center"/>
            <w:hideMark/>
          </w:tcPr>
          <w:p w14:paraId="4261F8F5"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Proserpine River</w:t>
            </w:r>
          </w:p>
        </w:tc>
        <w:tc>
          <w:tcPr>
            <w:tcW w:w="535" w:type="pct"/>
            <w:tcBorders>
              <w:top w:val="nil"/>
              <w:left w:val="nil"/>
              <w:bottom w:val="nil"/>
              <w:right w:val="nil"/>
            </w:tcBorders>
            <w:shd w:val="clear" w:color="auto" w:fill="auto"/>
            <w:noWrap/>
            <w:vAlign w:val="center"/>
            <w:hideMark/>
          </w:tcPr>
          <w:p w14:paraId="4398B6EE"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888 </w:t>
            </w:r>
          </w:p>
        </w:tc>
        <w:tc>
          <w:tcPr>
            <w:tcW w:w="491" w:type="pct"/>
            <w:tcBorders>
              <w:top w:val="nil"/>
              <w:left w:val="nil"/>
              <w:bottom w:val="nil"/>
              <w:right w:val="nil"/>
            </w:tcBorders>
            <w:shd w:val="clear" w:color="000000" w:fill="FF0000"/>
            <w:noWrap/>
            <w:vAlign w:val="center"/>
            <w:hideMark/>
          </w:tcPr>
          <w:p w14:paraId="54AE9FD4" w14:textId="27D2F655"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583 </w:t>
            </w:r>
          </w:p>
        </w:tc>
        <w:tc>
          <w:tcPr>
            <w:tcW w:w="491" w:type="pct"/>
            <w:tcBorders>
              <w:top w:val="nil"/>
              <w:left w:val="nil"/>
              <w:bottom w:val="nil"/>
              <w:right w:val="nil"/>
            </w:tcBorders>
            <w:shd w:val="clear" w:color="000000" w:fill="FF9900"/>
            <w:noWrap/>
            <w:vAlign w:val="center"/>
            <w:hideMark/>
          </w:tcPr>
          <w:p w14:paraId="4A3659E9" w14:textId="5FC0E795"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171 </w:t>
            </w:r>
          </w:p>
        </w:tc>
        <w:tc>
          <w:tcPr>
            <w:tcW w:w="491" w:type="pct"/>
            <w:tcBorders>
              <w:top w:val="nil"/>
              <w:left w:val="nil"/>
              <w:bottom w:val="nil"/>
              <w:right w:val="nil"/>
            </w:tcBorders>
            <w:shd w:val="clear" w:color="auto" w:fill="auto"/>
            <w:noWrap/>
            <w:vAlign w:val="center"/>
            <w:hideMark/>
          </w:tcPr>
          <w:p w14:paraId="22242DF1"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852 </w:t>
            </w:r>
          </w:p>
        </w:tc>
        <w:tc>
          <w:tcPr>
            <w:tcW w:w="491" w:type="pct"/>
            <w:tcBorders>
              <w:top w:val="nil"/>
              <w:left w:val="nil"/>
              <w:bottom w:val="nil"/>
              <w:right w:val="nil"/>
            </w:tcBorders>
            <w:shd w:val="clear" w:color="auto" w:fill="auto"/>
            <w:noWrap/>
            <w:vAlign w:val="center"/>
            <w:hideMark/>
          </w:tcPr>
          <w:p w14:paraId="61033869"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720 </w:t>
            </w:r>
          </w:p>
        </w:tc>
        <w:tc>
          <w:tcPr>
            <w:tcW w:w="491" w:type="pct"/>
            <w:tcBorders>
              <w:top w:val="nil"/>
              <w:left w:val="nil"/>
              <w:bottom w:val="nil"/>
              <w:right w:val="nil"/>
            </w:tcBorders>
            <w:shd w:val="clear" w:color="auto" w:fill="auto"/>
            <w:noWrap/>
            <w:vAlign w:val="center"/>
            <w:hideMark/>
          </w:tcPr>
          <w:p w14:paraId="53980762"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57 </w:t>
            </w:r>
          </w:p>
        </w:tc>
        <w:tc>
          <w:tcPr>
            <w:tcW w:w="491" w:type="pct"/>
            <w:tcBorders>
              <w:top w:val="nil"/>
              <w:left w:val="nil"/>
              <w:bottom w:val="nil"/>
              <w:right w:val="nil"/>
            </w:tcBorders>
            <w:shd w:val="clear" w:color="auto" w:fill="auto"/>
            <w:noWrap/>
            <w:vAlign w:val="center"/>
            <w:hideMark/>
          </w:tcPr>
          <w:p w14:paraId="0A602261"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17 </w:t>
            </w:r>
          </w:p>
        </w:tc>
        <w:tc>
          <w:tcPr>
            <w:tcW w:w="491" w:type="pct"/>
            <w:tcBorders>
              <w:top w:val="nil"/>
              <w:left w:val="nil"/>
              <w:bottom w:val="nil"/>
              <w:right w:val="nil"/>
            </w:tcBorders>
            <w:shd w:val="clear" w:color="000000" w:fill="FFFF00"/>
            <w:noWrap/>
            <w:vAlign w:val="center"/>
            <w:hideMark/>
          </w:tcPr>
          <w:p w14:paraId="2513ACAC" w14:textId="18211163"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684 </w:t>
            </w:r>
          </w:p>
        </w:tc>
        <w:tc>
          <w:tcPr>
            <w:tcW w:w="421" w:type="pct"/>
            <w:tcBorders>
              <w:top w:val="nil"/>
              <w:left w:val="nil"/>
              <w:bottom w:val="nil"/>
              <w:right w:val="nil"/>
            </w:tcBorders>
            <w:shd w:val="clear" w:color="auto" w:fill="auto"/>
            <w:noWrap/>
            <w:vAlign w:val="center"/>
            <w:hideMark/>
          </w:tcPr>
          <w:p w14:paraId="7ED3F642"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543 </w:t>
            </w:r>
          </w:p>
        </w:tc>
      </w:tr>
      <w:tr w:rsidR="00C20B4E" w:rsidRPr="00C20B4E" w14:paraId="1F4EF37B" w14:textId="77777777" w:rsidTr="00C20B4E">
        <w:trPr>
          <w:trHeight w:val="227"/>
        </w:trPr>
        <w:tc>
          <w:tcPr>
            <w:tcW w:w="608" w:type="pct"/>
            <w:tcBorders>
              <w:top w:val="nil"/>
              <w:left w:val="nil"/>
              <w:bottom w:val="nil"/>
              <w:right w:val="nil"/>
            </w:tcBorders>
            <w:shd w:val="clear" w:color="auto" w:fill="auto"/>
            <w:noWrap/>
            <w:vAlign w:val="center"/>
            <w:hideMark/>
          </w:tcPr>
          <w:p w14:paraId="707AF0BB"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O'Connell River</w:t>
            </w:r>
          </w:p>
        </w:tc>
        <w:tc>
          <w:tcPr>
            <w:tcW w:w="535" w:type="pct"/>
            <w:tcBorders>
              <w:top w:val="nil"/>
              <w:left w:val="nil"/>
              <w:bottom w:val="nil"/>
              <w:right w:val="nil"/>
            </w:tcBorders>
            <w:shd w:val="clear" w:color="auto" w:fill="auto"/>
            <w:noWrap/>
            <w:vAlign w:val="center"/>
            <w:hideMark/>
          </w:tcPr>
          <w:p w14:paraId="377239F5"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797 </w:t>
            </w:r>
          </w:p>
        </w:tc>
        <w:tc>
          <w:tcPr>
            <w:tcW w:w="491" w:type="pct"/>
            <w:tcBorders>
              <w:top w:val="nil"/>
              <w:left w:val="nil"/>
              <w:bottom w:val="nil"/>
              <w:right w:val="nil"/>
            </w:tcBorders>
            <w:shd w:val="clear" w:color="000000" w:fill="FF0000"/>
            <w:noWrap/>
            <w:vAlign w:val="center"/>
            <w:hideMark/>
          </w:tcPr>
          <w:p w14:paraId="342647F1" w14:textId="6EACC031"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113 </w:t>
            </w:r>
          </w:p>
        </w:tc>
        <w:tc>
          <w:tcPr>
            <w:tcW w:w="491" w:type="pct"/>
            <w:tcBorders>
              <w:top w:val="nil"/>
              <w:left w:val="nil"/>
              <w:bottom w:val="nil"/>
              <w:right w:val="nil"/>
            </w:tcBorders>
            <w:shd w:val="clear" w:color="000000" w:fill="FF9900"/>
            <w:noWrap/>
            <w:vAlign w:val="center"/>
            <w:hideMark/>
          </w:tcPr>
          <w:p w14:paraId="3BA2BD85" w14:textId="777CC348"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949 </w:t>
            </w:r>
          </w:p>
        </w:tc>
        <w:tc>
          <w:tcPr>
            <w:tcW w:w="491" w:type="pct"/>
            <w:tcBorders>
              <w:top w:val="nil"/>
              <w:left w:val="nil"/>
              <w:bottom w:val="nil"/>
              <w:right w:val="nil"/>
            </w:tcBorders>
            <w:shd w:val="clear" w:color="auto" w:fill="auto"/>
            <w:noWrap/>
            <w:vAlign w:val="center"/>
            <w:hideMark/>
          </w:tcPr>
          <w:p w14:paraId="6D4D7067"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764 </w:t>
            </w:r>
          </w:p>
        </w:tc>
        <w:tc>
          <w:tcPr>
            <w:tcW w:w="491" w:type="pct"/>
            <w:tcBorders>
              <w:top w:val="nil"/>
              <w:left w:val="nil"/>
              <w:bottom w:val="nil"/>
              <w:right w:val="nil"/>
            </w:tcBorders>
            <w:shd w:val="clear" w:color="auto" w:fill="auto"/>
            <w:noWrap/>
            <w:vAlign w:val="center"/>
            <w:hideMark/>
          </w:tcPr>
          <w:p w14:paraId="4EDE1E7F"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647 </w:t>
            </w:r>
          </w:p>
        </w:tc>
        <w:tc>
          <w:tcPr>
            <w:tcW w:w="491" w:type="pct"/>
            <w:tcBorders>
              <w:top w:val="nil"/>
              <w:left w:val="nil"/>
              <w:bottom w:val="nil"/>
              <w:right w:val="nil"/>
            </w:tcBorders>
            <w:shd w:val="clear" w:color="auto" w:fill="auto"/>
            <w:noWrap/>
            <w:vAlign w:val="center"/>
            <w:hideMark/>
          </w:tcPr>
          <w:p w14:paraId="3A44CA60"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41 </w:t>
            </w:r>
          </w:p>
        </w:tc>
        <w:tc>
          <w:tcPr>
            <w:tcW w:w="491" w:type="pct"/>
            <w:tcBorders>
              <w:top w:val="nil"/>
              <w:left w:val="nil"/>
              <w:bottom w:val="nil"/>
              <w:right w:val="nil"/>
            </w:tcBorders>
            <w:shd w:val="clear" w:color="auto" w:fill="auto"/>
            <w:noWrap/>
            <w:vAlign w:val="center"/>
            <w:hideMark/>
          </w:tcPr>
          <w:p w14:paraId="7C148F5A"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84 </w:t>
            </w:r>
          </w:p>
        </w:tc>
        <w:tc>
          <w:tcPr>
            <w:tcW w:w="491" w:type="pct"/>
            <w:tcBorders>
              <w:top w:val="nil"/>
              <w:left w:val="nil"/>
              <w:bottom w:val="nil"/>
              <w:right w:val="nil"/>
            </w:tcBorders>
            <w:shd w:val="clear" w:color="000000" w:fill="FFFF00"/>
            <w:noWrap/>
            <w:vAlign w:val="center"/>
            <w:hideMark/>
          </w:tcPr>
          <w:p w14:paraId="3BCC5EAA" w14:textId="4315F09C"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511 </w:t>
            </w:r>
          </w:p>
        </w:tc>
        <w:tc>
          <w:tcPr>
            <w:tcW w:w="421" w:type="pct"/>
            <w:tcBorders>
              <w:top w:val="nil"/>
              <w:left w:val="nil"/>
              <w:bottom w:val="nil"/>
              <w:right w:val="nil"/>
            </w:tcBorders>
            <w:shd w:val="clear" w:color="auto" w:fill="auto"/>
            <w:noWrap/>
            <w:vAlign w:val="center"/>
            <w:hideMark/>
          </w:tcPr>
          <w:p w14:paraId="2A587A0C"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88 </w:t>
            </w:r>
          </w:p>
        </w:tc>
      </w:tr>
      <w:tr w:rsidR="00C20B4E" w:rsidRPr="00C20B4E" w14:paraId="7DBC88BB" w14:textId="77777777" w:rsidTr="00C20B4E">
        <w:trPr>
          <w:trHeight w:val="227"/>
        </w:trPr>
        <w:tc>
          <w:tcPr>
            <w:tcW w:w="608" w:type="pct"/>
            <w:tcBorders>
              <w:top w:val="nil"/>
              <w:left w:val="nil"/>
              <w:bottom w:val="nil"/>
              <w:right w:val="nil"/>
            </w:tcBorders>
            <w:shd w:val="clear" w:color="auto" w:fill="auto"/>
            <w:noWrap/>
            <w:vAlign w:val="center"/>
            <w:hideMark/>
          </w:tcPr>
          <w:p w14:paraId="32DF7659"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Pioneer River</w:t>
            </w:r>
          </w:p>
        </w:tc>
        <w:tc>
          <w:tcPr>
            <w:tcW w:w="535" w:type="pct"/>
            <w:tcBorders>
              <w:top w:val="nil"/>
              <w:left w:val="nil"/>
              <w:bottom w:val="nil"/>
              <w:right w:val="nil"/>
            </w:tcBorders>
            <w:shd w:val="clear" w:color="auto" w:fill="auto"/>
            <w:noWrap/>
            <w:vAlign w:val="center"/>
            <w:hideMark/>
          </w:tcPr>
          <w:p w14:paraId="41CC04CE"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777 </w:t>
            </w:r>
          </w:p>
        </w:tc>
        <w:tc>
          <w:tcPr>
            <w:tcW w:w="491" w:type="pct"/>
            <w:tcBorders>
              <w:top w:val="nil"/>
              <w:left w:val="nil"/>
              <w:bottom w:val="nil"/>
              <w:right w:val="nil"/>
            </w:tcBorders>
            <w:shd w:val="clear" w:color="000000" w:fill="FF0000"/>
            <w:noWrap/>
            <w:vAlign w:val="center"/>
            <w:hideMark/>
          </w:tcPr>
          <w:p w14:paraId="4AE12FD2" w14:textId="58E5ADBA"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630 </w:t>
            </w:r>
          </w:p>
        </w:tc>
        <w:tc>
          <w:tcPr>
            <w:tcW w:w="491" w:type="pct"/>
            <w:tcBorders>
              <w:top w:val="nil"/>
              <w:left w:val="nil"/>
              <w:bottom w:val="nil"/>
              <w:right w:val="nil"/>
            </w:tcBorders>
            <w:shd w:val="clear" w:color="000000" w:fill="FF9900"/>
            <w:noWrap/>
            <w:vAlign w:val="center"/>
            <w:hideMark/>
          </w:tcPr>
          <w:p w14:paraId="3BF47517" w14:textId="413AAD96"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568 </w:t>
            </w:r>
          </w:p>
        </w:tc>
        <w:tc>
          <w:tcPr>
            <w:tcW w:w="491" w:type="pct"/>
            <w:tcBorders>
              <w:top w:val="nil"/>
              <w:left w:val="nil"/>
              <w:bottom w:val="nil"/>
              <w:right w:val="nil"/>
            </w:tcBorders>
            <w:shd w:val="clear" w:color="000000" w:fill="FFFF00"/>
            <w:noWrap/>
            <w:vAlign w:val="center"/>
            <w:hideMark/>
          </w:tcPr>
          <w:p w14:paraId="2C3CB91E" w14:textId="55176300"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163 </w:t>
            </w:r>
          </w:p>
        </w:tc>
        <w:tc>
          <w:tcPr>
            <w:tcW w:w="491" w:type="pct"/>
            <w:tcBorders>
              <w:top w:val="nil"/>
              <w:left w:val="nil"/>
              <w:bottom w:val="nil"/>
              <w:right w:val="nil"/>
            </w:tcBorders>
            <w:shd w:val="clear" w:color="auto" w:fill="auto"/>
            <w:noWrap/>
            <w:vAlign w:val="center"/>
            <w:hideMark/>
          </w:tcPr>
          <w:p w14:paraId="30966B7F"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635 </w:t>
            </w:r>
          </w:p>
        </w:tc>
        <w:tc>
          <w:tcPr>
            <w:tcW w:w="491" w:type="pct"/>
            <w:tcBorders>
              <w:top w:val="nil"/>
              <w:left w:val="nil"/>
              <w:bottom w:val="nil"/>
              <w:right w:val="nil"/>
            </w:tcBorders>
            <w:shd w:val="clear" w:color="000000" w:fill="FF9900"/>
            <w:noWrap/>
            <w:vAlign w:val="center"/>
            <w:hideMark/>
          </w:tcPr>
          <w:p w14:paraId="15A6B870" w14:textId="36887C52"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029 </w:t>
            </w:r>
          </w:p>
        </w:tc>
        <w:tc>
          <w:tcPr>
            <w:tcW w:w="491" w:type="pct"/>
            <w:tcBorders>
              <w:top w:val="nil"/>
              <w:left w:val="nil"/>
              <w:bottom w:val="nil"/>
              <w:right w:val="nil"/>
            </w:tcBorders>
            <w:shd w:val="clear" w:color="auto" w:fill="auto"/>
            <w:noWrap/>
            <w:vAlign w:val="center"/>
            <w:hideMark/>
          </w:tcPr>
          <w:p w14:paraId="37FE573C"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597 </w:t>
            </w:r>
          </w:p>
        </w:tc>
        <w:tc>
          <w:tcPr>
            <w:tcW w:w="491" w:type="pct"/>
            <w:tcBorders>
              <w:top w:val="nil"/>
              <w:left w:val="nil"/>
              <w:bottom w:val="nil"/>
              <w:right w:val="nil"/>
            </w:tcBorders>
            <w:shd w:val="clear" w:color="000000" w:fill="FFFF00"/>
            <w:noWrap/>
            <w:vAlign w:val="center"/>
            <w:hideMark/>
          </w:tcPr>
          <w:p w14:paraId="33657BA1" w14:textId="6791E16A"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389 </w:t>
            </w:r>
          </w:p>
        </w:tc>
        <w:tc>
          <w:tcPr>
            <w:tcW w:w="421" w:type="pct"/>
            <w:tcBorders>
              <w:top w:val="nil"/>
              <w:left w:val="nil"/>
              <w:bottom w:val="nil"/>
              <w:right w:val="nil"/>
            </w:tcBorders>
            <w:shd w:val="clear" w:color="auto" w:fill="auto"/>
            <w:noWrap/>
            <w:vAlign w:val="center"/>
            <w:hideMark/>
          </w:tcPr>
          <w:p w14:paraId="5744995E"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50 </w:t>
            </w:r>
          </w:p>
        </w:tc>
      </w:tr>
      <w:tr w:rsidR="00C20B4E" w:rsidRPr="00C20B4E" w14:paraId="673995FE" w14:textId="77777777" w:rsidTr="00C20B4E">
        <w:trPr>
          <w:trHeight w:val="227"/>
        </w:trPr>
        <w:tc>
          <w:tcPr>
            <w:tcW w:w="608" w:type="pct"/>
            <w:tcBorders>
              <w:top w:val="nil"/>
              <w:left w:val="nil"/>
              <w:bottom w:val="nil"/>
              <w:right w:val="nil"/>
            </w:tcBorders>
            <w:shd w:val="clear" w:color="auto" w:fill="auto"/>
            <w:noWrap/>
            <w:vAlign w:val="center"/>
            <w:hideMark/>
          </w:tcPr>
          <w:p w14:paraId="44D6691E"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Plane Creek</w:t>
            </w:r>
          </w:p>
        </w:tc>
        <w:tc>
          <w:tcPr>
            <w:tcW w:w="535" w:type="pct"/>
            <w:tcBorders>
              <w:top w:val="nil"/>
              <w:left w:val="nil"/>
              <w:bottom w:val="nil"/>
              <w:right w:val="nil"/>
            </w:tcBorders>
            <w:shd w:val="clear" w:color="auto" w:fill="auto"/>
            <w:noWrap/>
            <w:vAlign w:val="center"/>
            <w:hideMark/>
          </w:tcPr>
          <w:p w14:paraId="708B6F0D" w14:textId="5FA88C33"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053 </w:t>
            </w:r>
          </w:p>
        </w:tc>
        <w:tc>
          <w:tcPr>
            <w:tcW w:w="491" w:type="pct"/>
            <w:tcBorders>
              <w:top w:val="nil"/>
              <w:left w:val="nil"/>
              <w:bottom w:val="nil"/>
              <w:right w:val="nil"/>
            </w:tcBorders>
            <w:shd w:val="clear" w:color="000000" w:fill="FF0000"/>
            <w:noWrap/>
            <w:vAlign w:val="center"/>
            <w:hideMark/>
          </w:tcPr>
          <w:p w14:paraId="303026AE" w14:textId="178ADC55"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809 </w:t>
            </w:r>
          </w:p>
        </w:tc>
        <w:tc>
          <w:tcPr>
            <w:tcW w:w="491" w:type="pct"/>
            <w:tcBorders>
              <w:top w:val="nil"/>
              <w:left w:val="nil"/>
              <w:bottom w:val="nil"/>
              <w:right w:val="nil"/>
            </w:tcBorders>
            <w:shd w:val="clear" w:color="000000" w:fill="FF9900"/>
            <w:noWrap/>
            <w:vAlign w:val="center"/>
            <w:hideMark/>
          </w:tcPr>
          <w:p w14:paraId="4248BCD9" w14:textId="6585BCD8"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855 </w:t>
            </w:r>
          </w:p>
        </w:tc>
        <w:tc>
          <w:tcPr>
            <w:tcW w:w="491" w:type="pct"/>
            <w:tcBorders>
              <w:top w:val="nil"/>
              <w:left w:val="nil"/>
              <w:bottom w:val="nil"/>
              <w:right w:val="nil"/>
            </w:tcBorders>
            <w:shd w:val="clear" w:color="000000" w:fill="FFFF00"/>
            <w:noWrap/>
            <w:vAlign w:val="center"/>
            <w:hideMark/>
          </w:tcPr>
          <w:p w14:paraId="7B81B04A" w14:textId="7390215A"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949 </w:t>
            </w:r>
          </w:p>
        </w:tc>
        <w:tc>
          <w:tcPr>
            <w:tcW w:w="491" w:type="pct"/>
            <w:tcBorders>
              <w:top w:val="nil"/>
              <w:left w:val="nil"/>
              <w:bottom w:val="nil"/>
              <w:right w:val="nil"/>
            </w:tcBorders>
            <w:shd w:val="clear" w:color="auto" w:fill="auto"/>
            <w:noWrap/>
            <w:vAlign w:val="center"/>
            <w:hideMark/>
          </w:tcPr>
          <w:p w14:paraId="3954F075"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738 </w:t>
            </w:r>
          </w:p>
        </w:tc>
        <w:tc>
          <w:tcPr>
            <w:tcW w:w="491" w:type="pct"/>
            <w:tcBorders>
              <w:top w:val="nil"/>
              <w:left w:val="nil"/>
              <w:bottom w:val="nil"/>
              <w:right w:val="nil"/>
            </w:tcBorders>
            <w:shd w:val="clear" w:color="auto" w:fill="auto"/>
            <w:noWrap/>
            <w:vAlign w:val="center"/>
            <w:hideMark/>
          </w:tcPr>
          <w:p w14:paraId="0A998FCD"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41 </w:t>
            </w:r>
          </w:p>
        </w:tc>
        <w:tc>
          <w:tcPr>
            <w:tcW w:w="491" w:type="pct"/>
            <w:tcBorders>
              <w:top w:val="nil"/>
              <w:left w:val="nil"/>
              <w:bottom w:val="nil"/>
              <w:right w:val="nil"/>
            </w:tcBorders>
            <w:shd w:val="clear" w:color="auto" w:fill="auto"/>
            <w:noWrap/>
            <w:vAlign w:val="center"/>
            <w:hideMark/>
          </w:tcPr>
          <w:p w14:paraId="402E500A"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833 </w:t>
            </w:r>
          </w:p>
        </w:tc>
        <w:tc>
          <w:tcPr>
            <w:tcW w:w="491" w:type="pct"/>
            <w:tcBorders>
              <w:top w:val="nil"/>
              <w:left w:val="nil"/>
              <w:bottom w:val="nil"/>
              <w:right w:val="nil"/>
            </w:tcBorders>
            <w:shd w:val="clear" w:color="000000" w:fill="FF9900"/>
            <w:noWrap/>
            <w:vAlign w:val="center"/>
            <w:hideMark/>
          </w:tcPr>
          <w:p w14:paraId="4BC15BAF" w14:textId="74D59759"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613 </w:t>
            </w:r>
          </w:p>
        </w:tc>
        <w:tc>
          <w:tcPr>
            <w:tcW w:w="421" w:type="pct"/>
            <w:tcBorders>
              <w:top w:val="nil"/>
              <w:left w:val="nil"/>
              <w:bottom w:val="nil"/>
              <w:right w:val="nil"/>
            </w:tcBorders>
            <w:shd w:val="clear" w:color="auto" w:fill="auto"/>
            <w:noWrap/>
            <w:vAlign w:val="center"/>
            <w:hideMark/>
          </w:tcPr>
          <w:p w14:paraId="53E7306D"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74 </w:t>
            </w:r>
          </w:p>
        </w:tc>
      </w:tr>
      <w:tr w:rsidR="00C20B4E" w:rsidRPr="00C20B4E" w14:paraId="5E7FA890" w14:textId="77777777" w:rsidTr="00C20B4E">
        <w:trPr>
          <w:trHeight w:val="227"/>
        </w:trPr>
        <w:tc>
          <w:tcPr>
            <w:tcW w:w="608" w:type="pct"/>
            <w:tcBorders>
              <w:top w:val="nil"/>
              <w:left w:val="nil"/>
              <w:bottom w:val="nil"/>
              <w:right w:val="nil"/>
            </w:tcBorders>
            <w:shd w:val="clear" w:color="auto" w:fill="auto"/>
            <w:noWrap/>
            <w:vAlign w:val="center"/>
            <w:hideMark/>
          </w:tcPr>
          <w:p w14:paraId="273C2DA8"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Styx River</w:t>
            </w:r>
          </w:p>
        </w:tc>
        <w:tc>
          <w:tcPr>
            <w:tcW w:w="535" w:type="pct"/>
            <w:tcBorders>
              <w:top w:val="nil"/>
              <w:left w:val="nil"/>
              <w:bottom w:val="nil"/>
              <w:right w:val="nil"/>
            </w:tcBorders>
            <w:shd w:val="clear" w:color="auto" w:fill="auto"/>
            <w:noWrap/>
            <w:vAlign w:val="center"/>
            <w:hideMark/>
          </w:tcPr>
          <w:p w14:paraId="4AB04D96"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05 </w:t>
            </w:r>
          </w:p>
        </w:tc>
        <w:tc>
          <w:tcPr>
            <w:tcW w:w="491" w:type="pct"/>
            <w:tcBorders>
              <w:top w:val="nil"/>
              <w:left w:val="nil"/>
              <w:bottom w:val="nil"/>
              <w:right w:val="nil"/>
            </w:tcBorders>
            <w:shd w:val="clear" w:color="000000" w:fill="FF0000"/>
            <w:noWrap/>
            <w:vAlign w:val="center"/>
            <w:hideMark/>
          </w:tcPr>
          <w:p w14:paraId="689D5F3D"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906 </w:t>
            </w:r>
          </w:p>
        </w:tc>
        <w:tc>
          <w:tcPr>
            <w:tcW w:w="491" w:type="pct"/>
            <w:tcBorders>
              <w:top w:val="nil"/>
              <w:left w:val="nil"/>
              <w:bottom w:val="nil"/>
              <w:right w:val="nil"/>
            </w:tcBorders>
            <w:shd w:val="clear" w:color="000000" w:fill="FFFF00"/>
            <w:noWrap/>
            <w:vAlign w:val="center"/>
            <w:hideMark/>
          </w:tcPr>
          <w:p w14:paraId="785B88A4"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75 </w:t>
            </w:r>
          </w:p>
        </w:tc>
        <w:tc>
          <w:tcPr>
            <w:tcW w:w="491" w:type="pct"/>
            <w:tcBorders>
              <w:top w:val="nil"/>
              <w:left w:val="nil"/>
              <w:bottom w:val="nil"/>
              <w:right w:val="nil"/>
            </w:tcBorders>
            <w:shd w:val="clear" w:color="000000" w:fill="FF0000"/>
            <w:noWrap/>
            <w:vAlign w:val="center"/>
            <w:hideMark/>
          </w:tcPr>
          <w:p w14:paraId="6A95E17A"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968 </w:t>
            </w:r>
          </w:p>
        </w:tc>
        <w:tc>
          <w:tcPr>
            <w:tcW w:w="491" w:type="pct"/>
            <w:tcBorders>
              <w:top w:val="nil"/>
              <w:left w:val="nil"/>
              <w:bottom w:val="nil"/>
              <w:right w:val="nil"/>
            </w:tcBorders>
            <w:shd w:val="clear" w:color="000000" w:fill="FF9900"/>
            <w:noWrap/>
            <w:vAlign w:val="center"/>
            <w:hideMark/>
          </w:tcPr>
          <w:p w14:paraId="12F806B9"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544 </w:t>
            </w:r>
          </w:p>
        </w:tc>
        <w:tc>
          <w:tcPr>
            <w:tcW w:w="491" w:type="pct"/>
            <w:tcBorders>
              <w:top w:val="nil"/>
              <w:left w:val="nil"/>
              <w:bottom w:val="nil"/>
              <w:right w:val="nil"/>
            </w:tcBorders>
            <w:shd w:val="clear" w:color="000000" w:fill="FF9900"/>
            <w:noWrap/>
            <w:vAlign w:val="center"/>
            <w:hideMark/>
          </w:tcPr>
          <w:p w14:paraId="5026B548"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76 </w:t>
            </w:r>
          </w:p>
        </w:tc>
        <w:tc>
          <w:tcPr>
            <w:tcW w:w="491" w:type="pct"/>
            <w:tcBorders>
              <w:top w:val="nil"/>
              <w:left w:val="nil"/>
              <w:bottom w:val="nil"/>
              <w:right w:val="nil"/>
            </w:tcBorders>
            <w:shd w:val="clear" w:color="000000" w:fill="FFFF00"/>
            <w:noWrap/>
            <w:vAlign w:val="center"/>
            <w:hideMark/>
          </w:tcPr>
          <w:p w14:paraId="78056F55"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44 </w:t>
            </w:r>
          </w:p>
        </w:tc>
        <w:tc>
          <w:tcPr>
            <w:tcW w:w="491" w:type="pct"/>
            <w:tcBorders>
              <w:top w:val="nil"/>
              <w:left w:val="nil"/>
              <w:bottom w:val="nil"/>
              <w:right w:val="nil"/>
            </w:tcBorders>
            <w:shd w:val="clear" w:color="000000" w:fill="FF9900"/>
            <w:noWrap/>
            <w:vAlign w:val="center"/>
            <w:hideMark/>
          </w:tcPr>
          <w:p w14:paraId="038D0A77"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508 </w:t>
            </w:r>
          </w:p>
        </w:tc>
        <w:tc>
          <w:tcPr>
            <w:tcW w:w="421" w:type="pct"/>
            <w:tcBorders>
              <w:top w:val="nil"/>
              <w:left w:val="nil"/>
              <w:bottom w:val="nil"/>
              <w:right w:val="nil"/>
            </w:tcBorders>
            <w:shd w:val="clear" w:color="auto" w:fill="auto"/>
            <w:noWrap/>
            <w:vAlign w:val="center"/>
            <w:hideMark/>
          </w:tcPr>
          <w:p w14:paraId="54D73100"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64 </w:t>
            </w:r>
          </w:p>
        </w:tc>
      </w:tr>
      <w:tr w:rsidR="00C20B4E" w:rsidRPr="00C20B4E" w14:paraId="2A4883BA" w14:textId="77777777" w:rsidTr="00C20B4E">
        <w:trPr>
          <w:trHeight w:val="227"/>
        </w:trPr>
        <w:tc>
          <w:tcPr>
            <w:tcW w:w="608" w:type="pct"/>
            <w:tcBorders>
              <w:top w:val="nil"/>
              <w:left w:val="nil"/>
              <w:bottom w:val="nil"/>
              <w:right w:val="nil"/>
            </w:tcBorders>
            <w:shd w:val="clear" w:color="auto" w:fill="auto"/>
            <w:noWrap/>
            <w:vAlign w:val="center"/>
            <w:hideMark/>
          </w:tcPr>
          <w:p w14:paraId="627274CD"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Shoalwater Creek</w:t>
            </w:r>
          </w:p>
        </w:tc>
        <w:tc>
          <w:tcPr>
            <w:tcW w:w="535" w:type="pct"/>
            <w:tcBorders>
              <w:top w:val="nil"/>
              <w:left w:val="nil"/>
              <w:bottom w:val="nil"/>
              <w:right w:val="nil"/>
            </w:tcBorders>
            <w:shd w:val="clear" w:color="auto" w:fill="auto"/>
            <w:noWrap/>
            <w:vAlign w:val="center"/>
            <w:hideMark/>
          </w:tcPr>
          <w:p w14:paraId="5BF7CA2B"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33 </w:t>
            </w:r>
          </w:p>
        </w:tc>
        <w:tc>
          <w:tcPr>
            <w:tcW w:w="491" w:type="pct"/>
            <w:tcBorders>
              <w:top w:val="nil"/>
              <w:left w:val="nil"/>
              <w:bottom w:val="nil"/>
              <w:right w:val="nil"/>
            </w:tcBorders>
            <w:shd w:val="clear" w:color="000000" w:fill="FF0000"/>
            <w:noWrap/>
            <w:vAlign w:val="center"/>
            <w:hideMark/>
          </w:tcPr>
          <w:p w14:paraId="4C13AA76" w14:textId="4EBE2913"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031 </w:t>
            </w:r>
          </w:p>
        </w:tc>
        <w:tc>
          <w:tcPr>
            <w:tcW w:w="491" w:type="pct"/>
            <w:tcBorders>
              <w:top w:val="nil"/>
              <w:left w:val="nil"/>
              <w:bottom w:val="nil"/>
              <w:right w:val="nil"/>
            </w:tcBorders>
            <w:shd w:val="clear" w:color="000000" w:fill="FFFF00"/>
            <w:noWrap/>
            <w:vAlign w:val="center"/>
            <w:hideMark/>
          </w:tcPr>
          <w:p w14:paraId="297F5EB7"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13 </w:t>
            </w:r>
          </w:p>
        </w:tc>
        <w:tc>
          <w:tcPr>
            <w:tcW w:w="491" w:type="pct"/>
            <w:tcBorders>
              <w:top w:val="nil"/>
              <w:left w:val="nil"/>
              <w:bottom w:val="nil"/>
              <w:right w:val="nil"/>
            </w:tcBorders>
            <w:shd w:val="clear" w:color="000000" w:fill="FF0000"/>
            <w:noWrap/>
            <w:vAlign w:val="center"/>
            <w:hideMark/>
          </w:tcPr>
          <w:p w14:paraId="166150E6" w14:textId="6F916ADC"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102 </w:t>
            </w:r>
          </w:p>
        </w:tc>
        <w:tc>
          <w:tcPr>
            <w:tcW w:w="491" w:type="pct"/>
            <w:tcBorders>
              <w:top w:val="nil"/>
              <w:left w:val="nil"/>
              <w:bottom w:val="nil"/>
              <w:right w:val="nil"/>
            </w:tcBorders>
            <w:shd w:val="clear" w:color="000000" w:fill="FF9900"/>
            <w:noWrap/>
            <w:vAlign w:val="center"/>
            <w:hideMark/>
          </w:tcPr>
          <w:p w14:paraId="2E6946CC"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619 </w:t>
            </w:r>
          </w:p>
        </w:tc>
        <w:tc>
          <w:tcPr>
            <w:tcW w:w="491" w:type="pct"/>
            <w:tcBorders>
              <w:top w:val="nil"/>
              <w:left w:val="nil"/>
              <w:bottom w:val="nil"/>
              <w:right w:val="nil"/>
            </w:tcBorders>
            <w:shd w:val="clear" w:color="000000" w:fill="FF9900"/>
            <w:noWrap/>
            <w:vAlign w:val="center"/>
            <w:hideMark/>
          </w:tcPr>
          <w:p w14:paraId="17CDBF47"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28 </w:t>
            </w:r>
          </w:p>
        </w:tc>
        <w:tc>
          <w:tcPr>
            <w:tcW w:w="491" w:type="pct"/>
            <w:tcBorders>
              <w:top w:val="nil"/>
              <w:left w:val="nil"/>
              <w:bottom w:val="nil"/>
              <w:right w:val="nil"/>
            </w:tcBorders>
            <w:shd w:val="clear" w:color="000000" w:fill="FFFF00"/>
            <w:noWrap/>
            <w:vAlign w:val="center"/>
            <w:hideMark/>
          </w:tcPr>
          <w:p w14:paraId="4B2FBEFD"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91 </w:t>
            </w:r>
          </w:p>
        </w:tc>
        <w:tc>
          <w:tcPr>
            <w:tcW w:w="491" w:type="pct"/>
            <w:tcBorders>
              <w:top w:val="nil"/>
              <w:left w:val="nil"/>
              <w:bottom w:val="nil"/>
              <w:right w:val="nil"/>
            </w:tcBorders>
            <w:shd w:val="clear" w:color="000000" w:fill="FF9900"/>
            <w:noWrap/>
            <w:vAlign w:val="center"/>
            <w:hideMark/>
          </w:tcPr>
          <w:p w14:paraId="01BED298"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578 </w:t>
            </w:r>
          </w:p>
        </w:tc>
        <w:tc>
          <w:tcPr>
            <w:tcW w:w="421" w:type="pct"/>
            <w:tcBorders>
              <w:top w:val="nil"/>
              <w:left w:val="nil"/>
              <w:bottom w:val="nil"/>
              <w:right w:val="nil"/>
            </w:tcBorders>
            <w:shd w:val="clear" w:color="auto" w:fill="auto"/>
            <w:noWrap/>
            <w:vAlign w:val="center"/>
            <w:hideMark/>
          </w:tcPr>
          <w:p w14:paraId="10A1CD2A"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00 </w:t>
            </w:r>
          </w:p>
        </w:tc>
      </w:tr>
      <w:tr w:rsidR="00C20B4E" w:rsidRPr="00C20B4E" w14:paraId="76319217" w14:textId="77777777" w:rsidTr="00C20B4E">
        <w:trPr>
          <w:trHeight w:val="227"/>
        </w:trPr>
        <w:tc>
          <w:tcPr>
            <w:tcW w:w="608" w:type="pct"/>
            <w:tcBorders>
              <w:top w:val="nil"/>
              <w:left w:val="nil"/>
              <w:bottom w:val="nil"/>
              <w:right w:val="nil"/>
            </w:tcBorders>
            <w:shd w:val="clear" w:color="auto" w:fill="auto"/>
            <w:noWrap/>
            <w:vAlign w:val="center"/>
            <w:hideMark/>
          </w:tcPr>
          <w:p w14:paraId="3AF23B48"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Water Park Creek</w:t>
            </w:r>
          </w:p>
        </w:tc>
        <w:tc>
          <w:tcPr>
            <w:tcW w:w="535" w:type="pct"/>
            <w:tcBorders>
              <w:top w:val="nil"/>
              <w:left w:val="nil"/>
              <w:bottom w:val="nil"/>
              <w:right w:val="nil"/>
            </w:tcBorders>
            <w:shd w:val="clear" w:color="auto" w:fill="auto"/>
            <w:noWrap/>
            <w:vAlign w:val="center"/>
            <w:hideMark/>
          </w:tcPr>
          <w:p w14:paraId="79D90248"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616 </w:t>
            </w:r>
          </w:p>
        </w:tc>
        <w:tc>
          <w:tcPr>
            <w:tcW w:w="491" w:type="pct"/>
            <w:tcBorders>
              <w:top w:val="nil"/>
              <w:left w:val="nil"/>
              <w:bottom w:val="nil"/>
              <w:right w:val="nil"/>
            </w:tcBorders>
            <w:shd w:val="clear" w:color="000000" w:fill="FF0000"/>
            <w:noWrap/>
            <w:vAlign w:val="center"/>
            <w:hideMark/>
          </w:tcPr>
          <w:p w14:paraId="15398F27" w14:textId="7E697689"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718 </w:t>
            </w:r>
          </w:p>
        </w:tc>
        <w:tc>
          <w:tcPr>
            <w:tcW w:w="491" w:type="pct"/>
            <w:tcBorders>
              <w:top w:val="nil"/>
              <w:left w:val="nil"/>
              <w:bottom w:val="nil"/>
              <w:right w:val="nil"/>
            </w:tcBorders>
            <w:shd w:val="clear" w:color="000000" w:fill="FFFF00"/>
            <w:noWrap/>
            <w:vAlign w:val="center"/>
            <w:hideMark/>
          </w:tcPr>
          <w:p w14:paraId="5C357C8B"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826 </w:t>
            </w:r>
          </w:p>
        </w:tc>
        <w:tc>
          <w:tcPr>
            <w:tcW w:w="491" w:type="pct"/>
            <w:tcBorders>
              <w:top w:val="nil"/>
              <w:left w:val="nil"/>
              <w:bottom w:val="nil"/>
              <w:right w:val="nil"/>
            </w:tcBorders>
            <w:shd w:val="clear" w:color="000000" w:fill="FF0000"/>
            <w:noWrap/>
            <w:vAlign w:val="center"/>
            <w:hideMark/>
          </w:tcPr>
          <w:p w14:paraId="0AF7D53D" w14:textId="56D230E4"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904 </w:t>
            </w:r>
          </w:p>
        </w:tc>
        <w:tc>
          <w:tcPr>
            <w:tcW w:w="491" w:type="pct"/>
            <w:tcBorders>
              <w:top w:val="nil"/>
              <w:left w:val="nil"/>
              <w:bottom w:val="nil"/>
              <w:right w:val="nil"/>
            </w:tcBorders>
            <w:shd w:val="clear" w:color="000000" w:fill="FF9900"/>
            <w:noWrap/>
            <w:vAlign w:val="center"/>
            <w:hideMark/>
          </w:tcPr>
          <w:p w14:paraId="60BC387C" w14:textId="78B15C8A"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632 </w:t>
            </w:r>
          </w:p>
        </w:tc>
        <w:tc>
          <w:tcPr>
            <w:tcW w:w="491" w:type="pct"/>
            <w:tcBorders>
              <w:top w:val="nil"/>
              <w:left w:val="nil"/>
              <w:bottom w:val="nil"/>
              <w:right w:val="nil"/>
            </w:tcBorders>
            <w:shd w:val="clear" w:color="000000" w:fill="FF9900"/>
            <w:noWrap/>
            <w:vAlign w:val="center"/>
            <w:hideMark/>
          </w:tcPr>
          <w:p w14:paraId="2FCFD726" w14:textId="5F2ED096"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128 </w:t>
            </w:r>
          </w:p>
        </w:tc>
        <w:tc>
          <w:tcPr>
            <w:tcW w:w="491" w:type="pct"/>
            <w:tcBorders>
              <w:top w:val="nil"/>
              <w:left w:val="nil"/>
              <w:bottom w:val="nil"/>
              <w:right w:val="nil"/>
            </w:tcBorders>
            <w:shd w:val="clear" w:color="000000" w:fill="FFFF00"/>
            <w:noWrap/>
            <w:vAlign w:val="center"/>
            <w:hideMark/>
          </w:tcPr>
          <w:p w14:paraId="537D8812" w14:textId="510C3FD9"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032 </w:t>
            </w:r>
          </w:p>
        </w:tc>
        <w:tc>
          <w:tcPr>
            <w:tcW w:w="491" w:type="pct"/>
            <w:tcBorders>
              <w:top w:val="nil"/>
              <w:left w:val="nil"/>
              <w:bottom w:val="nil"/>
              <w:right w:val="nil"/>
            </w:tcBorders>
            <w:shd w:val="clear" w:color="000000" w:fill="FF9900"/>
            <w:noWrap/>
            <w:vAlign w:val="center"/>
            <w:hideMark/>
          </w:tcPr>
          <w:p w14:paraId="11DA0E62" w14:textId="4F408254"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524 </w:t>
            </w:r>
          </w:p>
        </w:tc>
        <w:tc>
          <w:tcPr>
            <w:tcW w:w="421" w:type="pct"/>
            <w:tcBorders>
              <w:top w:val="nil"/>
              <w:left w:val="nil"/>
              <w:bottom w:val="nil"/>
              <w:right w:val="nil"/>
            </w:tcBorders>
            <w:shd w:val="clear" w:color="auto" w:fill="auto"/>
            <w:noWrap/>
            <w:vAlign w:val="center"/>
            <w:hideMark/>
          </w:tcPr>
          <w:p w14:paraId="75667208"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791 </w:t>
            </w:r>
          </w:p>
        </w:tc>
      </w:tr>
      <w:tr w:rsidR="00C20B4E" w:rsidRPr="00C20B4E" w14:paraId="5F97373C" w14:textId="77777777" w:rsidTr="00C20B4E">
        <w:trPr>
          <w:trHeight w:val="227"/>
        </w:trPr>
        <w:tc>
          <w:tcPr>
            <w:tcW w:w="608" w:type="pct"/>
            <w:tcBorders>
              <w:top w:val="nil"/>
              <w:left w:val="nil"/>
              <w:bottom w:val="nil"/>
              <w:right w:val="nil"/>
            </w:tcBorders>
            <w:shd w:val="clear" w:color="auto" w:fill="auto"/>
            <w:noWrap/>
            <w:vAlign w:val="center"/>
            <w:hideMark/>
          </w:tcPr>
          <w:p w14:paraId="66BE7FDA"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Fitzroy River</w:t>
            </w:r>
          </w:p>
        </w:tc>
        <w:tc>
          <w:tcPr>
            <w:tcW w:w="535" w:type="pct"/>
            <w:tcBorders>
              <w:top w:val="nil"/>
              <w:left w:val="nil"/>
              <w:bottom w:val="nil"/>
              <w:right w:val="nil"/>
            </w:tcBorders>
            <w:shd w:val="clear" w:color="auto" w:fill="auto"/>
            <w:noWrap/>
            <w:vAlign w:val="center"/>
            <w:hideMark/>
          </w:tcPr>
          <w:p w14:paraId="353BC602" w14:textId="542ED595"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852 </w:t>
            </w:r>
          </w:p>
        </w:tc>
        <w:tc>
          <w:tcPr>
            <w:tcW w:w="491" w:type="pct"/>
            <w:tcBorders>
              <w:top w:val="nil"/>
              <w:left w:val="nil"/>
              <w:bottom w:val="nil"/>
              <w:right w:val="nil"/>
            </w:tcBorders>
            <w:shd w:val="clear" w:color="000000" w:fill="FF0000"/>
            <w:noWrap/>
            <w:vAlign w:val="center"/>
            <w:hideMark/>
          </w:tcPr>
          <w:p w14:paraId="5127FF36"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7,942 </w:t>
            </w:r>
          </w:p>
        </w:tc>
        <w:tc>
          <w:tcPr>
            <w:tcW w:w="491" w:type="pct"/>
            <w:tcBorders>
              <w:top w:val="nil"/>
              <w:left w:val="nil"/>
              <w:bottom w:val="nil"/>
              <w:right w:val="nil"/>
            </w:tcBorders>
            <w:shd w:val="clear" w:color="000000" w:fill="FF9900"/>
            <w:noWrap/>
            <w:vAlign w:val="center"/>
            <w:hideMark/>
          </w:tcPr>
          <w:p w14:paraId="06769536" w14:textId="3E5C8942"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7993 </w:t>
            </w:r>
          </w:p>
        </w:tc>
        <w:tc>
          <w:tcPr>
            <w:tcW w:w="491" w:type="pct"/>
            <w:tcBorders>
              <w:top w:val="nil"/>
              <w:left w:val="nil"/>
              <w:bottom w:val="nil"/>
              <w:right w:val="nil"/>
            </w:tcBorders>
            <w:shd w:val="clear" w:color="000000" w:fill="FF0000"/>
            <w:noWrap/>
            <w:vAlign w:val="center"/>
            <w:hideMark/>
          </w:tcPr>
          <w:p w14:paraId="0E46DCE3" w14:textId="5CFE34AB"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8530 </w:t>
            </w:r>
          </w:p>
        </w:tc>
        <w:tc>
          <w:tcPr>
            <w:tcW w:w="491" w:type="pct"/>
            <w:tcBorders>
              <w:top w:val="nil"/>
              <w:left w:val="nil"/>
              <w:bottom w:val="nil"/>
              <w:right w:val="nil"/>
            </w:tcBorders>
            <w:shd w:val="clear" w:color="auto" w:fill="auto"/>
            <w:noWrap/>
            <w:vAlign w:val="center"/>
            <w:hideMark/>
          </w:tcPr>
          <w:p w14:paraId="4F94A0A5" w14:textId="05DE519F"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579 </w:t>
            </w:r>
          </w:p>
        </w:tc>
        <w:tc>
          <w:tcPr>
            <w:tcW w:w="491" w:type="pct"/>
            <w:tcBorders>
              <w:top w:val="nil"/>
              <w:left w:val="nil"/>
              <w:bottom w:val="nil"/>
              <w:right w:val="nil"/>
            </w:tcBorders>
            <w:shd w:val="clear" w:color="auto" w:fill="auto"/>
            <w:noWrap/>
            <w:vAlign w:val="center"/>
            <w:hideMark/>
          </w:tcPr>
          <w:p w14:paraId="13E3ABEA" w14:textId="0B4C7C03"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682 </w:t>
            </w:r>
          </w:p>
        </w:tc>
        <w:tc>
          <w:tcPr>
            <w:tcW w:w="491" w:type="pct"/>
            <w:tcBorders>
              <w:top w:val="nil"/>
              <w:left w:val="nil"/>
              <w:bottom w:val="nil"/>
              <w:right w:val="nil"/>
            </w:tcBorders>
            <w:shd w:val="clear" w:color="auto" w:fill="auto"/>
            <w:noWrap/>
            <w:vAlign w:val="center"/>
            <w:hideMark/>
          </w:tcPr>
          <w:p w14:paraId="2046FEE9" w14:textId="7CED8E64"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589 </w:t>
            </w:r>
          </w:p>
        </w:tc>
        <w:tc>
          <w:tcPr>
            <w:tcW w:w="491" w:type="pct"/>
            <w:tcBorders>
              <w:top w:val="nil"/>
              <w:left w:val="nil"/>
              <w:bottom w:val="nil"/>
              <w:right w:val="nil"/>
            </w:tcBorders>
            <w:shd w:val="clear" w:color="000000" w:fill="FF9900"/>
            <w:noWrap/>
            <w:vAlign w:val="center"/>
            <w:hideMark/>
          </w:tcPr>
          <w:p w14:paraId="5EADEE62" w14:textId="607F1DAE"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6170 </w:t>
            </w:r>
          </w:p>
        </w:tc>
        <w:tc>
          <w:tcPr>
            <w:tcW w:w="421" w:type="pct"/>
            <w:tcBorders>
              <w:top w:val="nil"/>
              <w:left w:val="nil"/>
              <w:bottom w:val="nil"/>
              <w:right w:val="nil"/>
            </w:tcBorders>
            <w:shd w:val="clear" w:color="auto" w:fill="auto"/>
            <w:noWrap/>
            <w:vAlign w:val="center"/>
            <w:hideMark/>
          </w:tcPr>
          <w:p w14:paraId="519F1937"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955 </w:t>
            </w:r>
          </w:p>
        </w:tc>
      </w:tr>
      <w:tr w:rsidR="00C20B4E" w:rsidRPr="00C20B4E" w14:paraId="582CAACD" w14:textId="77777777" w:rsidTr="00C20B4E">
        <w:trPr>
          <w:trHeight w:val="227"/>
        </w:trPr>
        <w:tc>
          <w:tcPr>
            <w:tcW w:w="608" w:type="pct"/>
            <w:tcBorders>
              <w:top w:val="nil"/>
              <w:left w:val="nil"/>
              <w:bottom w:val="nil"/>
              <w:right w:val="nil"/>
            </w:tcBorders>
            <w:shd w:val="clear" w:color="auto" w:fill="auto"/>
            <w:noWrap/>
            <w:vAlign w:val="center"/>
            <w:hideMark/>
          </w:tcPr>
          <w:p w14:paraId="472ED3FC"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Calliope River</w:t>
            </w:r>
          </w:p>
        </w:tc>
        <w:tc>
          <w:tcPr>
            <w:tcW w:w="535" w:type="pct"/>
            <w:tcBorders>
              <w:top w:val="nil"/>
              <w:left w:val="nil"/>
              <w:bottom w:val="nil"/>
              <w:right w:val="nil"/>
            </w:tcBorders>
            <w:shd w:val="clear" w:color="auto" w:fill="auto"/>
            <w:noWrap/>
            <w:vAlign w:val="center"/>
            <w:hideMark/>
          </w:tcPr>
          <w:p w14:paraId="6A87468E"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53 </w:t>
            </w:r>
          </w:p>
        </w:tc>
        <w:tc>
          <w:tcPr>
            <w:tcW w:w="491" w:type="pct"/>
            <w:tcBorders>
              <w:top w:val="nil"/>
              <w:left w:val="nil"/>
              <w:bottom w:val="nil"/>
              <w:right w:val="nil"/>
            </w:tcBorders>
            <w:shd w:val="clear" w:color="000000" w:fill="FF0000"/>
            <w:noWrap/>
            <w:vAlign w:val="center"/>
            <w:hideMark/>
          </w:tcPr>
          <w:p w14:paraId="62AAB7E2" w14:textId="75BF615A"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000 </w:t>
            </w:r>
          </w:p>
        </w:tc>
        <w:tc>
          <w:tcPr>
            <w:tcW w:w="491" w:type="pct"/>
            <w:tcBorders>
              <w:top w:val="nil"/>
              <w:left w:val="nil"/>
              <w:bottom w:val="nil"/>
              <w:right w:val="nil"/>
            </w:tcBorders>
            <w:shd w:val="clear" w:color="000000" w:fill="FF9900"/>
            <w:noWrap/>
            <w:vAlign w:val="center"/>
            <w:hideMark/>
          </w:tcPr>
          <w:p w14:paraId="4A5D546F"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46 </w:t>
            </w:r>
          </w:p>
        </w:tc>
        <w:tc>
          <w:tcPr>
            <w:tcW w:w="491" w:type="pct"/>
            <w:tcBorders>
              <w:top w:val="nil"/>
              <w:left w:val="nil"/>
              <w:bottom w:val="nil"/>
              <w:right w:val="nil"/>
            </w:tcBorders>
            <w:shd w:val="clear" w:color="000000" w:fill="FF0000"/>
            <w:noWrap/>
            <w:vAlign w:val="center"/>
            <w:hideMark/>
          </w:tcPr>
          <w:p w14:paraId="797CFF69" w14:textId="3920391F"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558 </w:t>
            </w:r>
          </w:p>
        </w:tc>
        <w:tc>
          <w:tcPr>
            <w:tcW w:w="491" w:type="pct"/>
            <w:tcBorders>
              <w:top w:val="nil"/>
              <w:left w:val="nil"/>
              <w:bottom w:val="nil"/>
              <w:right w:val="nil"/>
            </w:tcBorders>
            <w:shd w:val="clear" w:color="000000" w:fill="FFFF00"/>
            <w:noWrap/>
            <w:vAlign w:val="center"/>
            <w:hideMark/>
          </w:tcPr>
          <w:p w14:paraId="4B5F5E39"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84 </w:t>
            </w:r>
          </w:p>
        </w:tc>
        <w:tc>
          <w:tcPr>
            <w:tcW w:w="491" w:type="pct"/>
            <w:tcBorders>
              <w:top w:val="nil"/>
              <w:left w:val="nil"/>
              <w:bottom w:val="nil"/>
              <w:right w:val="nil"/>
            </w:tcBorders>
            <w:shd w:val="clear" w:color="000000" w:fill="FF0000"/>
            <w:noWrap/>
            <w:vAlign w:val="center"/>
            <w:hideMark/>
          </w:tcPr>
          <w:p w14:paraId="24AE8CF2"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80 </w:t>
            </w:r>
          </w:p>
        </w:tc>
        <w:tc>
          <w:tcPr>
            <w:tcW w:w="491" w:type="pct"/>
            <w:tcBorders>
              <w:top w:val="nil"/>
              <w:left w:val="nil"/>
              <w:bottom w:val="nil"/>
              <w:right w:val="nil"/>
            </w:tcBorders>
            <w:shd w:val="clear" w:color="auto" w:fill="auto"/>
            <w:noWrap/>
            <w:vAlign w:val="center"/>
            <w:hideMark/>
          </w:tcPr>
          <w:p w14:paraId="5761EA64"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49 </w:t>
            </w:r>
          </w:p>
        </w:tc>
        <w:tc>
          <w:tcPr>
            <w:tcW w:w="491" w:type="pct"/>
            <w:tcBorders>
              <w:top w:val="nil"/>
              <w:left w:val="nil"/>
              <w:bottom w:val="nil"/>
              <w:right w:val="nil"/>
            </w:tcBorders>
            <w:shd w:val="clear" w:color="000000" w:fill="FF9900"/>
            <w:noWrap/>
            <w:vAlign w:val="center"/>
            <w:hideMark/>
          </w:tcPr>
          <w:p w14:paraId="6269ED4C"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06 </w:t>
            </w:r>
          </w:p>
        </w:tc>
        <w:tc>
          <w:tcPr>
            <w:tcW w:w="421" w:type="pct"/>
            <w:tcBorders>
              <w:top w:val="nil"/>
              <w:left w:val="nil"/>
              <w:bottom w:val="nil"/>
              <w:right w:val="nil"/>
            </w:tcBorders>
            <w:shd w:val="clear" w:color="auto" w:fill="auto"/>
            <w:noWrap/>
            <w:vAlign w:val="center"/>
            <w:hideMark/>
          </w:tcPr>
          <w:p w14:paraId="14C156D3"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41 </w:t>
            </w:r>
          </w:p>
        </w:tc>
      </w:tr>
      <w:tr w:rsidR="00C20B4E" w:rsidRPr="00C20B4E" w14:paraId="5578A5E1" w14:textId="77777777" w:rsidTr="00C20B4E">
        <w:trPr>
          <w:trHeight w:val="227"/>
        </w:trPr>
        <w:tc>
          <w:tcPr>
            <w:tcW w:w="608" w:type="pct"/>
            <w:tcBorders>
              <w:top w:val="nil"/>
              <w:left w:val="nil"/>
              <w:bottom w:val="nil"/>
              <w:right w:val="nil"/>
            </w:tcBorders>
            <w:shd w:val="clear" w:color="auto" w:fill="auto"/>
            <w:noWrap/>
            <w:vAlign w:val="center"/>
            <w:hideMark/>
          </w:tcPr>
          <w:p w14:paraId="44A1659F"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Boyne River</w:t>
            </w:r>
          </w:p>
        </w:tc>
        <w:tc>
          <w:tcPr>
            <w:tcW w:w="535" w:type="pct"/>
            <w:tcBorders>
              <w:top w:val="nil"/>
              <w:left w:val="nil"/>
              <w:bottom w:val="nil"/>
              <w:right w:val="nil"/>
            </w:tcBorders>
            <w:shd w:val="clear" w:color="auto" w:fill="auto"/>
            <w:noWrap/>
            <w:vAlign w:val="center"/>
            <w:hideMark/>
          </w:tcPr>
          <w:p w14:paraId="7EC454DB"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9 </w:t>
            </w:r>
          </w:p>
        </w:tc>
        <w:tc>
          <w:tcPr>
            <w:tcW w:w="491" w:type="pct"/>
            <w:tcBorders>
              <w:top w:val="nil"/>
              <w:left w:val="nil"/>
              <w:bottom w:val="nil"/>
              <w:right w:val="nil"/>
            </w:tcBorders>
            <w:shd w:val="clear" w:color="000000" w:fill="FF0000"/>
            <w:noWrap/>
            <w:vAlign w:val="center"/>
            <w:hideMark/>
          </w:tcPr>
          <w:p w14:paraId="4CF85C6E"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53 </w:t>
            </w:r>
          </w:p>
        </w:tc>
        <w:tc>
          <w:tcPr>
            <w:tcW w:w="491" w:type="pct"/>
            <w:tcBorders>
              <w:top w:val="nil"/>
              <w:left w:val="nil"/>
              <w:bottom w:val="nil"/>
              <w:right w:val="nil"/>
            </w:tcBorders>
            <w:shd w:val="clear" w:color="000000" w:fill="FF9900"/>
            <w:noWrap/>
            <w:vAlign w:val="center"/>
            <w:hideMark/>
          </w:tcPr>
          <w:p w14:paraId="6EFEC000"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87 </w:t>
            </w:r>
          </w:p>
        </w:tc>
        <w:tc>
          <w:tcPr>
            <w:tcW w:w="491" w:type="pct"/>
            <w:tcBorders>
              <w:top w:val="nil"/>
              <w:left w:val="nil"/>
              <w:bottom w:val="nil"/>
              <w:right w:val="nil"/>
            </w:tcBorders>
            <w:shd w:val="clear" w:color="000000" w:fill="FF0000"/>
            <w:noWrap/>
            <w:vAlign w:val="center"/>
            <w:hideMark/>
          </w:tcPr>
          <w:p w14:paraId="3E18AA40"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94 </w:t>
            </w:r>
          </w:p>
        </w:tc>
        <w:tc>
          <w:tcPr>
            <w:tcW w:w="491" w:type="pct"/>
            <w:tcBorders>
              <w:top w:val="nil"/>
              <w:left w:val="nil"/>
              <w:bottom w:val="nil"/>
              <w:right w:val="nil"/>
            </w:tcBorders>
            <w:shd w:val="clear" w:color="000000" w:fill="FFFF00"/>
            <w:noWrap/>
            <w:vAlign w:val="center"/>
            <w:hideMark/>
          </w:tcPr>
          <w:p w14:paraId="5348229B"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72 </w:t>
            </w:r>
          </w:p>
        </w:tc>
        <w:tc>
          <w:tcPr>
            <w:tcW w:w="491" w:type="pct"/>
            <w:tcBorders>
              <w:top w:val="nil"/>
              <w:left w:val="nil"/>
              <w:bottom w:val="nil"/>
              <w:right w:val="nil"/>
            </w:tcBorders>
            <w:shd w:val="clear" w:color="000000" w:fill="FF0000"/>
            <w:noWrap/>
            <w:vAlign w:val="center"/>
            <w:hideMark/>
          </w:tcPr>
          <w:p w14:paraId="1164677B"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21 </w:t>
            </w:r>
          </w:p>
        </w:tc>
        <w:tc>
          <w:tcPr>
            <w:tcW w:w="491" w:type="pct"/>
            <w:tcBorders>
              <w:top w:val="nil"/>
              <w:left w:val="nil"/>
              <w:bottom w:val="nil"/>
              <w:right w:val="nil"/>
            </w:tcBorders>
            <w:shd w:val="clear" w:color="auto" w:fill="auto"/>
            <w:noWrap/>
            <w:vAlign w:val="center"/>
            <w:hideMark/>
          </w:tcPr>
          <w:p w14:paraId="53E2A4FC"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8 </w:t>
            </w:r>
          </w:p>
        </w:tc>
        <w:tc>
          <w:tcPr>
            <w:tcW w:w="491" w:type="pct"/>
            <w:tcBorders>
              <w:top w:val="nil"/>
              <w:left w:val="nil"/>
              <w:bottom w:val="nil"/>
              <w:right w:val="nil"/>
            </w:tcBorders>
            <w:shd w:val="clear" w:color="000000" w:fill="FF9900"/>
            <w:noWrap/>
            <w:vAlign w:val="center"/>
            <w:hideMark/>
          </w:tcPr>
          <w:p w14:paraId="38E04671"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03 </w:t>
            </w:r>
          </w:p>
        </w:tc>
        <w:tc>
          <w:tcPr>
            <w:tcW w:w="421" w:type="pct"/>
            <w:tcBorders>
              <w:top w:val="nil"/>
              <w:left w:val="nil"/>
              <w:bottom w:val="nil"/>
              <w:right w:val="nil"/>
            </w:tcBorders>
            <w:shd w:val="clear" w:color="auto" w:fill="auto"/>
            <w:noWrap/>
            <w:vAlign w:val="center"/>
            <w:hideMark/>
          </w:tcPr>
          <w:p w14:paraId="0EFB304D"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6 </w:t>
            </w:r>
          </w:p>
        </w:tc>
      </w:tr>
      <w:tr w:rsidR="00C20B4E" w:rsidRPr="00C20B4E" w14:paraId="0C7FE8EE" w14:textId="77777777" w:rsidTr="00C20B4E">
        <w:trPr>
          <w:trHeight w:val="227"/>
        </w:trPr>
        <w:tc>
          <w:tcPr>
            <w:tcW w:w="608" w:type="pct"/>
            <w:tcBorders>
              <w:top w:val="nil"/>
              <w:left w:val="nil"/>
              <w:bottom w:val="nil"/>
              <w:right w:val="nil"/>
            </w:tcBorders>
            <w:shd w:val="clear" w:color="auto" w:fill="auto"/>
            <w:noWrap/>
            <w:vAlign w:val="center"/>
            <w:hideMark/>
          </w:tcPr>
          <w:p w14:paraId="10809384"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Baffle Creek</w:t>
            </w:r>
          </w:p>
        </w:tc>
        <w:tc>
          <w:tcPr>
            <w:tcW w:w="535" w:type="pct"/>
            <w:tcBorders>
              <w:top w:val="nil"/>
              <w:left w:val="nil"/>
              <w:bottom w:val="nil"/>
              <w:right w:val="nil"/>
            </w:tcBorders>
            <w:shd w:val="clear" w:color="auto" w:fill="auto"/>
            <w:noWrap/>
            <w:vAlign w:val="center"/>
            <w:hideMark/>
          </w:tcPr>
          <w:p w14:paraId="2FA7DC36"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65 </w:t>
            </w:r>
          </w:p>
        </w:tc>
        <w:tc>
          <w:tcPr>
            <w:tcW w:w="491" w:type="pct"/>
            <w:tcBorders>
              <w:top w:val="nil"/>
              <w:left w:val="nil"/>
              <w:bottom w:val="nil"/>
              <w:right w:val="nil"/>
            </w:tcBorders>
            <w:shd w:val="clear" w:color="000000" w:fill="FF0000"/>
            <w:noWrap/>
            <w:vAlign w:val="center"/>
            <w:hideMark/>
          </w:tcPr>
          <w:p w14:paraId="55B7D25E" w14:textId="68605E85"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650 </w:t>
            </w:r>
          </w:p>
        </w:tc>
        <w:tc>
          <w:tcPr>
            <w:tcW w:w="491" w:type="pct"/>
            <w:tcBorders>
              <w:top w:val="nil"/>
              <w:left w:val="nil"/>
              <w:bottom w:val="nil"/>
              <w:right w:val="nil"/>
            </w:tcBorders>
            <w:shd w:val="clear" w:color="000000" w:fill="FF0000"/>
            <w:noWrap/>
            <w:vAlign w:val="center"/>
            <w:hideMark/>
          </w:tcPr>
          <w:p w14:paraId="080E3652" w14:textId="64796173"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776 </w:t>
            </w:r>
          </w:p>
        </w:tc>
        <w:tc>
          <w:tcPr>
            <w:tcW w:w="491" w:type="pct"/>
            <w:tcBorders>
              <w:top w:val="nil"/>
              <w:left w:val="nil"/>
              <w:bottom w:val="nil"/>
              <w:right w:val="nil"/>
            </w:tcBorders>
            <w:shd w:val="clear" w:color="000000" w:fill="FF0000"/>
            <w:noWrap/>
            <w:vAlign w:val="center"/>
            <w:hideMark/>
          </w:tcPr>
          <w:p w14:paraId="244696EC" w14:textId="1845D2B1"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031 </w:t>
            </w:r>
          </w:p>
        </w:tc>
        <w:tc>
          <w:tcPr>
            <w:tcW w:w="491" w:type="pct"/>
            <w:tcBorders>
              <w:top w:val="nil"/>
              <w:left w:val="nil"/>
              <w:bottom w:val="nil"/>
              <w:right w:val="nil"/>
            </w:tcBorders>
            <w:shd w:val="clear" w:color="auto" w:fill="auto"/>
            <w:noWrap/>
            <w:vAlign w:val="center"/>
            <w:hideMark/>
          </w:tcPr>
          <w:p w14:paraId="431898E0"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76 </w:t>
            </w:r>
          </w:p>
        </w:tc>
        <w:tc>
          <w:tcPr>
            <w:tcW w:w="491" w:type="pct"/>
            <w:tcBorders>
              <w:top w:val="nil"/>
              <w:left w:val="nil"/>
              <w:bottom w:val="nil"/>
              <w:right w:val="nil"/>
            </w:tcBorders>
            <w:shd w:val="clear" w:color="000000" w:fill="FFFF00"/>
            <w:noWrap/>
            <w:vAlign w:val="center"/>
            <w:hideMark/>
          </w:tcPr>
          <w:p w14:paraId="21ADAB9C"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710 </w:t>
            </w:r>
          </w:p>
        </w:tc>
        <w:tc>
          <w:tcPr>
            <w:tcW w:w="491" w:type="pct"/>
            <w:tcBorders>
              <w:top w:val="nil"/>
              <w:left w:val="nil"/>
              <w:bottom w:val="nil"/>
              <w:right w:val="nil"/>
            </w:tcBorders>
            <w:shd w:val="clear" w:color="auto" w:fill="auto"/>
            <w:noWrap/>
            <w:vAlign w:val="center"/>
            <w:hideMark/>
          </w:tcPr>
          <w:p w14:paraId="1E9D382C"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57 </w:t>
            </w:r>
          </w:p>
        </w:tc>
        <w:tc>
          <w:tcPr>
            <w:tcW w:w="491" w:type="pct"/>
            <w:tcBorders>
              <w:top w:val="nil"/>
              <w:left w:val="nil"/>
              <w:bottom w:val="nil"/>
              <w:right w:val="nil"/>
            </w:tcBorders>
            <w:shd w:val="clear" w:color="000000" w:fill="FF9900"/>
            <w:noWrap/>
            <w:vAlign w:val="center"/>
            <w:hideMark/>
          </w:tcPr>
          <w:p w14:paraId="1080A1D1"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829 </w:t>
            </w:r>
          </w:p>
        </w:tc>
        <w:tc>
          <w:tcPr>
            <w:tcW w:w="421" w:type="pct"/>
            <w:tcBorders>
              <w:top w:val="nil"/>
              <w:left w:val="nil"/>
              <w:bottom w:val="nil"/>
              <w:right w:val="nil"/>
            </w:tcBorders>
            <w:shd w:val="clear" w:color="000000" w:fill="FF0000"/>
            <w:noWrap/>
            <w:vAlign w:val="center"/>
            <w:hideMark/>
          </w:tcPr>
          <w:p w14:paraId="31CC7A63" w14:textId="6411560E"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845 </w:t>
            </w:r>
          </w:p>
        </w:tc>
      </w:tr>
      <w:tr w:rsidR="00C20B4E" w:rsidRPr="00C20B4E" w14:paraId="4DC67A35" w14:textId="77777777" w:rsidTr="00C20B4E">
        <w:trPr>
          <w:trHeight w:val="227"/>
        </w:trPr>
        <w:tc>
          <w:tcPr>
            <w:tcW w:w="608" w:type="pct"/>
            <w:tcBorders>
              <w:top w:val="nil"/>
              <w:left w:val="nil"/>
              <w:bottom w:val="nil"/>
              <w:right w:val="nil"/>
            </w:tcBorders>
            <w:shd w:val="clear" w:color="auto" w:fill="auto"/>
            <w:noWrap/>
            <w:vAlign w:val="center"/>
            <w:hideMark/>
          </w:tcPr>
          <w:p w14:paraId="2217B872"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Kolan River</w:t>
            </w:r>
          </w:p>
        </w:tc>
        <w:tc>
          <w:tcPr>
            <w:tcW w:w="535" w:type="pct"/>
            <w:tcBorders>
              <w:top w:val="nil"/>
              <w:left w:val="nil"/>
              <w:bottom w:val="nil"/>
              <w:right w:val="nil"/>
            </w:tcBorders>
            <w:shd w:val="clear" w:color="auto" w:fill="auto"/>
            <w:noWrap/>
            <w:vAlign w:val="center"/>
            <w:hideMark/>
          </w:tcPr>
          <w:p w14:paraId="030BB9EB"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56 </w:t>
            </w:r>
          </w:p>
        </w:tc>
        <w:tc>
          <w:tcPr>
            <w:tcW w:w="491" w:type="pct"/>
            <w:tcBorders>
              <w:top w:val="nil"/>
              <w:left w:val="nil"/>
              <w:bottom w:val="nil"/>
              <w:right w:val="nil"/>
            </w:tcBorders>
            <w:shd w:val="clear" w:color="000000" w:fill="FF0000"/>
            <w:noWrap/>
            <w:vAlign w:val="center"/>
            <w:hideMark/>
          </w:tcPr>
          <w:p w14:paraId="73E8314D"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779 </w:t>
            </w:r>
          </w:p>
        </w:tc>
        <w:tc>
          <w:tcPr>
            <w:tcW w:w="491" w:type="pct"/>
            <w:tcBorders>
              <w:top w:val="nil"/>
              <w:left w:val="nil"/>
              <w:bottom w:val="nil"/>
              <w:right w:val="nil"/>
            </w:tcBorders>
            <w:shd w:val="clear" w:color="000000" w:fill="FF0000"/>
            <w:noWrap/>
            <w:vAlign w:val="center"/>
            <w:hideMark/>
          </w:tcPr>
          <w:p w14:paraId="2DB85B60"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08 </w:t>
            </w:r>
          </w:p>
        </w:tc>
        <w:tc>
          <w:tcPr>
            <w:tcW w:w="491" w:type="pct"/>
            <w:tcBorders>
              <w:top w:val="nil"/>
              <w:left w:val="nil"/>
              <w:bottom w:val="nil"/>
              <w:right w:val="nil"/>
            </w:tcBorders>
            <w:shd w:val="clear" w:color="000000" w:fill="FF0000"/>
            <w:noWrap/>
            <w:vAlign w:val="center"/>
            <w:hideMark/>
          </w:tcPr>
          <w:p w14:paraId="14963AC9"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810 </w:t>
            </w:r>
          </w:p>
        </w:tc>
        <w:tc>
          <w:tcPr>
            <w:tcW w:w="491" w:type="pct"/>
            <w:tcBorders>
              <w:top w:val="nil"/>
              <w:left w:val="nil"/>
              <w:bottom w:val="nil"/>
              <w:right w:val="nil"/>
            </w:tcBorders>
            <w:shd w:val="clear" w:color="auto" w:fill="auto"/>
            <w:noWrap/>
            <w:vAlign w:val="center"/>
            <w:hideMark/>
          </w:tcPr>
          <w:p w14:paraId="6259DA61"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5 </w:t>
            </w:r>
          </w:p>
        </w:tc>
        <w:tc>
          <w:tcPr>
            <w:tcW w:w="491" w:type="pct"/>
            <w:tcBorders>
              <w:top w:val="nil"/>
              <w:left w:val="nil"/>
              <w:bottom w:val="nil"/>
              <w:right w:val="nil"/>
            </w:tcBorders>
            <w:shd w:val="clear" w:color="000000" w:fill="FF0000"/>
            <w:noWrap/>
            <w:vAlign w:val="center"/>
            <w:hideMark/>
          </w:tcPr>
          <w:p w14:paraId="2C1B9F45"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14 </w:t>
            </w:r>
          </w:p>
        </w:tc>
        <w:tc>
          <w:tcPr>
            <w:tcW w:w="491" w:type="pct"/>
            <w:tcBorders>
              <w:top w:val="nil"/>
              <w:left w:val="nil"/>
              <w:bottom w:val="nil"/>
              <w:right w:val="nil"/>
            </w:tcBorders>
            <w:shd w:val="clear" w:color="000000" w:fill="FF9900"/>
            <w:noWrap/>
            <w:vAlign w:val="center"/>
            <w:hideMark/>
          </w:tcPr>
          <w:p w14:paraId="3AB9E05A"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11 </w:t>
            </w:r>
          </w:p>
        </w:tc>
        <w:tc>
          <w:tcPr>
            <w:tcW w:w="491" w:type="pct"/>
            <w:tcBorders>
              <w:top w:val="nil"/>
              <w:left w:val="nil"/>
              <w:bottom w:val="nil"/>
              <w:right w:val="nil"/>
            </w:tcBorders>
            <w:shd w:val="clear" w:color="000000" w:fill="FF9900"/>
            <w:noWrap/>
            <w:vAlign w:val="center"/>
            <w:hideMark/>
          </w:tcPr>
          <w:p w14:paraId="07E09EB6"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46 </w:t>
            </w:r>
          </w:p>
        </w:tc>
        <w:tc>
          <w:tcPr>
            <w:tcW w:w="421" w:type="pct"/>
            <w:tcBorders>
              <w:top w:val="nil"/>
              <w:left w:val="nil"/>
              <w:bottom w:val="nil"/>
              <w:right w:val="nil"/>
            </w:tcBorders>
            <w:shd w:val="clear" w:color="000000" w:fill="FF0000"/>
            <w:noWrap/>
            <w:vAlign w:val="center"/>
            <w:hideMark/>
          </w:tcPr>
          <w:p w14:paraId="4F356091"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73 </w:t>
            </w:r>
          </w:p>
        </w:tc>
      </w:tr>
      <w:tr w:rsidR="00C20B4E" w:rsidRPr="00C20B4E" w14:paraId="3E165A9E" w14:textId="77777777" w:rsidTr="00C20B4E">
        <w:trPr>
          <w:trHeight w:val="227"/>
        </w:trPr>
        <w:tc>
          <w:tcPr>
            <w:tcW w:w="608" w:type="pct"/>
            <w:tcBorders>
              <w:top w:val="nil"/>
              <w:left w:val="nil"/>
              <w:bottom w:val="nil"/>
              <w:right w:val="nil"/>
            </w:tcBorders>
            <w:shd w:val="clear" w:color="auto" w:fill="auto"/>
            <w:noWrap/>
            <w:vAlign w:val="center"/>
            <w:hideMark/>
          </w:tcPr>
          <w:p w14:paraId="524B33CC"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Burnett River</w:t>
            </w:r>
          </w:p>
        </w:tc>
        <w:tc>
          <w:tcPr>
            <w:tcW w:w="535" w:type="pct"/>
            <w:tcBorders>
              <w:top w:val="nil"/>
              <w:left w:val="nil"/>
              <w:bottom w:val="nil"/>
              <w:right w:val="nil"/>
            </w:tcBorders>
            <w:shd w:val="clear" w:color="auto" w:fill="auto"/>
            <w:noWrap/>
            <w:vAlign w:val="center"/>
            <w:hideMark/>
          </w:tcPr>
          <w:p w14:paraId="2A0EEC35"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86 </w:t>
            </w:r>
          </w:p>
        </w:tc>
        <w:tc>
          <w:tcPr>
            <w:tcW w:w="491" w:type="pct"/>
            <w:tcBorders>
              <w:top w:val="nil"/>
              <w:left w:val="nil"/>
              <w:bottom w:val="nil"/>
              <w:right w:val="nil"/>
            </w:tcBorders>
            <w:shd w:val="clear" w:color="000000" w:fill="FF0000"/>
            <w:noWrap/>
            <w:vAlign w:val="center"/>
            <w:hideMark/>
          </w:tcPr>
          <w:p w14:paraId="19887197" w14:textId="081F5532"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9422 </w:t>
            </w:r>
          </w:p>
        </w:tc>
        <w:tc>
          <w:tcPr>
            <w:tcW w:w="491" w:type="pct"/>
            <w:tcBorders>
              <w:top w:val="nil"/>
              <w:left w:val="nil"/>
              <w:bottom w:val="nil"/>
              <w:right w:val="nil"/>
            </w:tcBorders>
            <w:shd w:val="clear" w:color="000000" w:fill="FF9900"/>
            <w:noWrap/>
            <w:vAlign w:val="center"/>
            <w:hideMark/>
          </w:tcPr>
          <w:p w14:paraId="227A7A82"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643 </w:t>
            </w:r>
          </w:p>
        </w:tc>
        <w:tc>
          <w:tcPr>
            <w:tcW w:w="491" w:type="pct"/>
            <w:tcBorders>
              <w:top w:val="nil"/>
              <w:left w:val="nil"/>
              <w:bottom w:val="nil"/>
              <w:right w:val="nil"/>
            </w:tcBorders>
            <w:shd w:val="clear" w:color="000000" w:fill="FF0000"/>
            <w:noWrap/>
            <w:vAlign w:val="center"/>
            <w:hideMark/>
          </w:tcPr>
          <w:p w14:paraId="4FBAA019" w14:textId="0621C7CE"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7582 </w:t>
            </w:r>
          </w:p>
        </w:tc>
        <w:tc>
          <w:tcPr>
            <w:tcW w:w="491" w:type="pct"/>
            <w:tcBorders>
              <w:top w:val="nil"/>
              <w:left w:val="nil"/>
              <w:bottom w:val="nil"/>
              <w:right w:val="nil"/>
            </w:tcBorders>
            <w:shd w:val="clear" w:color="auto" w:fill="auto"/>
            <w:noWrap/>
            <w:vAlign w:val="center"/>
            <w:hideMark/>
          </w:tcPr>
          <w:p w14:paraId="459CB4E0"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218 </w:t>
            </w:r>
          </w:p>
        </w:tc>
        <w:tc>
          <w:tcPr>
            <w:tcW w:w="491" w:type="pct"/>
            <w:tcBorders>
              <w:top w:val="nil"/>
              <w:left w:val="nil"/>
              <w:bottom w:val="nil"/>
              <w:right w:val="nil"/>
            </w:tcBorders>
            <w:shd w:val="clear" w:color="000000" w:fill="FF0000"/>
            <w:noWrap/>
            <w:vAlign w:val="center"/>
            <w:hideMark/>
          </w:tcPr>
          <w:p w14:paraId="27D3CE64"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853 </w:t>
            </w:r>
          </w:p>
        </w:tc>
        <w:tc>
          <w:tcPr>
            <w:tcW w:w="491" w:type="pct"/>
            <w:tcBorders>
              <w:top w:val="nil"/>
              <w:left w:val="nil"/>
              <w:bottom w:val="nil"/>
              <w:right w:val="nil"/>
            </w:tcBorders>
            <w:shd w:val="clear" w:color="000000" w:fill="FFFF00"/>
            <w:noWrap/>
            <w:vAlign w:val="center"/>
            <w:hideMark/>
          </w:tcPr>
          <w:p w14:paraId="03A1A414"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81 </w:t>
            </w:r>
          </w:p>
        </w:tc>
        <w:tc>
          <w:tcPr>
            <w:tcW w:w="491" w:type="pct"/>
            <w:tcBorders>
              <w:top w:val="nil"/>
              <w:left w:val="nil"/>
              <w:bottom w:val="nil"/>
              <w:right w:val="nil"/>
            </w:tcBorders>
            <w:shd w:val="clear" w:color="000000" w:fill="FF9900"/>
            <w:noWrap/>
            <w:vAlign w:val="center"/>
            <w:hideMark/>
          </w:tcPr>
          <w:p w14:paraId="6B204D42"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536 </w:t>
            </w:r>
          </w:p>
        </w:tc>
        <w:tc>
          <w:tcPr>
            <w:tcW w:w="421" w:type="pct"/>
            <w:tcBorders>
              <w:top w:val="nil"/>
              <w:left w:val="nil"/>
              <w:bottom w:val="nil"/>
              <w:right w:val="nil"/>
            </w:tcBorders>
            <w:shd w:val="clear" w:color="000000" w:fill="FF0000"/>
            <w:noWrap/>
            <w:vAlign w:val="center"/>
            <w:hideMark/>
          </w:tcPr>
          <w:p w14:paraId="5140CD71"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849 </w:t>
            </w:r>
          </w:p>
        </w:tc>
      </w:tr>
      <w:tr w:rsidR="00C20B4E" w:rsidRPr="00C20B4E" w14:paraId="31FD1DBF" w14:textId="77777777" w:rsidTr="00C20B4E">
        <w:trPr>
          <w:trHeight w:val="227"/>
        </w:trPr>
        <w:tc>
          <w:tcPr>
            <w:tcW w:w="608" w:type="pct"/>
            <w:tcBorders>
              <w:top w:val="nil"/>
              <w:left w:val="nil"/>
              <w:bottom w:val="nil"/>
              <w:right w:val="nil"/>
            </w:tcBorders>
            <w:shd w:val="clear" w:color="auto" w:fill="auto"/>
            <w:noWrap/>
            <w:vAlign w:val="center"/>
            <w:hideMark/>
          </w:tcPr>
          <w:p w14:paraId="7A9F2ED2"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Burrum River</w:t>
            </w:r>
          </w:p>
        </w:tc>
        <w:tc>
          <w:tcPr>
            <w:tcW w:w="535" w:type="pct"/>
            <w:tcBorders>
              <w:top w:val="nil"/>
              <w:left w:val="nil"/>
              <w:bottom w:val="nil"/>
              <w:right w:val="nil"/>
            </w:tcBorders>
            <w:shd w:val="clear" w:color="auto" w:fill="auto"/>
            <w:noWrap/>
            <w:vAlign w:val="center"/>
            <w:hideMark/>
          </w:tcPr>
          <w:p w14:paraId="47D41CCF"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72 </w:t>
            </w:r>
          </w:p>
        </w:tc>
        <w:tc>
          <w:tcPr>
            <w:tcW w:w="491" w:type="pct"/>
            <w:tcBorders>
              <w:top w:val="nil"/>
              <w:left w:val="nil"/>
              <w:bottom w:val="nil"/>
              <w:right w:val="nil"/>
            </w:tcBorders>
            <w:shd w:val="clear" w:color="000000" w:fill="FFFF00"/>
            <w:noWrap/>
            <w:vAlign w:val="center"/>
            <w:hideMark/>
          </w:tcPr>
          <w:p w14:paraId="2F62080B"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14 </w:t>
            </w:r>
          </w:p>
        </w:tc>
        <w:tc>
          <w:tcPr>
            <w:tcW w:w="491" w:type="pct"/>
            <w:tcBorders>
              <w:top w:val="nil"/>
              <w:left w:val="nil"/>
              <w:bottom w:val="nil"/>
              <w:right w:val="nil"/>
            </w:tcBorders>
            <w:shd w:val="clear" w:color="000000" w:fill="FFFF00"/>
            <w:noWrap/>
            <w:vAlign w:val="center"/>
            <w:hideMark/>
          </w:tcPr>
          <w:p w14:paraId="5EDB557A"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18 </w:t>
            </w:r>
          </w:p>
        </w:tc>
        <w:tc>
          <w:tcPr>
            <w:tcW w:w="491" w:type="pct"/>
            <w:tcBorders>
              <w:top w:val="nil"/>
              <w:left w:val="nil"/>
              <w:bottom w:val="nil"/>
              <w:right w:val="nil"/>
            </w:tcBorders>
            <w:shd w:val="clear" w:color="auto" w:fill="auto"/>
            <w:noWrap/>
            <w:vAlign w:val="center"/>
            <w:hideMark/>
          </w:tcPr>
          <w:p w14:paraId="1F6B0E1A"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91 </w:t>
            </w:r>
          </w:p>
        </w:tc>
        <w:tc>
          <w:tcPr>
            <w:tcW w:w="491" w:type="pct"/>
            <w:tcBorders>
              <w:top w:val="nil"/>
              <w:left w:val="nil"/>
              <w:bottom w:val="nil"/>
              <w:right w:val="nil"/>
            </w:tcBorders>
            <w:shd w:val="clear" w:color="auto" w:fill="auto"/>
            <w:noWrap/>
            <w:vAlign w:val="center"/>
            <w:hideMark/>
          </w:tcPr>
          <w:p w14:paraId="6908BAAF"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62 </w:t>
            </w:r>
          </w:p>
        </w:tc>
        <w:tc>
          <w:tcPr>
            <w:tcW w:w="491" w:type="pct"/>
            <w:tcBorders>
              <w:top w:val="nil"/>
              <w:left w:val="nil"/>
              <w:bottom w:val="nil"/>
              <w:right w:val="nil"/>
            </w:tcBorders>
            <w:shd w:val="clear" w:color="000000" w:fill="FF9900"/>
            <w:noWrap/>
            <w:vAlign w:val="center"/>
            <w:hideMark/>
          </w:tcPr>
          <w:p w14:paraId="0EEEB11B"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50 </w:t>
            </w:r>
          </w:p>
        </w:tc>
        <w:tc>
          <w:tcPr>
            <w:tcW w:w="491" w:type="pct"/>
            <w:tcBorders>
              <w:top w:val="nil"/>
              <w:left w:val="nil"/>
              <w:bottom w:val="nil"/>
              <w:right w:val="nil"/>
            </w:tcBorders>
            <w:shd w:val="clear" w:color="000000" w:fill="FF0000"/>
            <w:noWrap/>
            <w:vAlign w:val="center"/>
            <w:hideMark/>
          </w:tcPr>
          <w:p w14:paraId="760D1100"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335 </w:t>
            </w:r>
          </w:p>
        </w:tc>
        <w:tc>
          <w:tcPr>
            <w:tcW w:w="491" w:type="pct"/>
            <w:tcBorders>
              <w:top w:val="nil"/>
              <w:left w:val="nil"/>
              <w:bottom w:val="nil"/>
              <w:right w:val="nil"/>
            </w:tcBorders>
            <w:shd w:val="clear" w:color="000000" w:fill="FF0000"/>
            <w:noWrap/>
            <w:vAlign w:val="center"/>
            <w:hideMark/>
          </w:tcPr>
          <w:p w14:paraId="6E52360B"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57 </w:t>
            </w:r>
          </w:p>
        </w:tc>
        <w:tc>
          <w:tcPr>
            <w:tcW w:w="421" w:type="pct"/>
            <w:tcBorders>
              <w:top w:val="nil"/>
              <w:left w:val="nil"/>
              <w:bottom w:val="nil"/>
              <w:right w:val="nil"/>
            </w:tcBorders>
            <w:shd w:val="clear" w:color="000000" w:fill="FF0000"/>
            <w:noWrap/>
            <w:vAlign w:val="center"/>
            <w:hideMark/>
          </w:tcPr>
          <w:p w14:paraId="62F02660"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670 </w:t>
            </w:r>
          </w:p>
        </w:tc>
      </w:tr>
      <w:tr w:rsidR="00C20B4E" w:rsidRPr="00C20B4E" w14:paraId="3141B363" w14:textId="77777777" w:rsidTr="00C20B4E">
        <w:trPr>
          <w:cantSplit/>
          <w:trHeight w:val="227"/>
        </w:trPr>
        <w:tc>
          <w:tcPr>
            <w:tcW w:w="608" w:type="pct"/>
            <w:tcBorders>
              <w:top w:val="nil"/>
              <w:left w:val="nil"/>
              <w:bottom w:val="nil"/>
              <w:right w:val="nil"/>
            </w:tcBorders>
            <w:shd w:val="clear" w:color="auto" w:fill="auto"/>
            <w:noWrap/>
            <w:vAlign w:val="center"/>
            <w:hideMark/>
          </w:tcPr>
          <w:p w14:paraId="566AFF4D"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Mary  River</w:t>
            </w:r>
          </w:p>
        </w:tc>
        <w:tc>
          <w:tcPr>
            <w:tcW w:w="535" w:type="pct"/>
            <w:tcBorders>
              <w:top w:val="nil"/>
              <w:left w:val="nil"/>
              <w:bottom w:val="nil"/>
              <w:right w:val="nil"/>
            </w:tcBorders>
            <w:shd w:val="clear" w:color="auto" w:fill="auto"/>
            <w:noWrap/>
            <w:vAlign w:val="center"/>
            <w:hideMark/>
          </w:tcPr>
          <w:p w14:paraId="61D121C9" w14:textId="6AA3A59A"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145 </w:t>
            </w:r>
          </w:p>
        </w:tc>
        <w:tc>
          <w:tcPr>
            <w:tcW w:w="491" w:type="pct"/>
            <w:tcBorders>
              <w:top w:val="nil"/>
              <w:left w:val="nil"/>
              <w:bottom w:val="nil"/>
              <w:right w:val="nil"/>
            </w:tcBorders>
            <w:shd w:val="clear" w:color="000000" w:fill="FF0000"/>
            <w:noWrap/>
            <w:vAlign w:val="center"/>
            <w:hideMark/>
          </w:tcPr>
          <w:p w14:paraId="2F09FCAE" w14:textId="73229869"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8719 </w:t>
            </w:r>
          </w:p>
        </w:tc>
        <w:tc>
          <w:tcPr>
            <w:tcW w:w="491" w:type="pct"/>
            <w:tcBorders>
              <w:top w:val="nil"/>
              <w:left w:val="nil"/>
              <w:bottom w:val="nil"/>
              <w:right w:val="nil"/>
            </w:tcBorders>
            <w:shd w:val="clear" w:color="000000" w:fill="FF0000"/>
            <w:noWrap/>
            <w:vAlign w:val="center"/>
            <w:hideMark/>
          </w:tcPr>
          <w:p w14:paraId="2D2F5ED4" w14:textId="2468540B"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340 </w:t>
            </w:r>
          </w:p>
        </w:tc>
        <w:tc>
          <w:tcPr>
            <w:tcW w:w="491" w:type="pct"/>
            <w:tcBorders>
              <w:top w:val="nil"/>
              <w:left w:val="nil"/>
              <w:bottom w:val="nil"/>
              <w:right w:val="nil"/>
            </w:tcBorders>
            <w:shd w:val="clear" w:color="000000" w:fill="FF0000"/>
            <w:noWrap/>
            <w:vAlign w:val="center"/>
            <w:hideMark/>
          </w:tcPr>
          <w:p w14:paraId="0D55A6A9" w14:textId="262D0F2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7654 </w:t>
            </w:r>
          </w:p>
        </w:tc>
        <w:tc>
          <w:tcPr>
            <w:tcW w:w="491" w:type="pct"/>
            <w:tcBorders>
              <w:top w:val="nil"/>
              <w:left w:val="nil"/>
              <w:bottom w:val="nil"/>
              <w:right w:val="nil"/>
            </w:tcBorders>
            <w:shd w:val="clear" w:color="auto" w:fill="auto"/>
            <w:noWrap/>
            <w:vAlign w:val="center"/>
            <w:hideMark/>
          </w:tcPr>
          <w:p w14:paraId="29E76B5A"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595 </w:t>
            </w:r>
          </w:p>
        </w:tc>
        <w:tc>
          <w:tcPr>
            <w:tcW w:w="491" w:type="pct"/>
            <w:tcBorders>
              <w:top w:val="nil"/>
              <w:left w:val="nil"/>
              <w:bottom w:val="nil"/>
              <w:right w:val="nil"/>
            </w:tcBorders>
            <w:shd w:val="clear" w:color="auto" w:fill="auto"/>
            <w:noWrap/>
            <w:vAlign w:val="center"/>
            <w:hideMark/>
          </w:tcPr>
          <w:p w14:paraId="2E0E19E3" w14:textId="6CCDC99B"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652 </w:t>
            </w:r>
          </w:p>
        </w:tc>
        <w:tc>
          <w:tcPr>
            <w:tcW w:w="491" w:type="pct"/>
            <w:tcBorders>
              <w:top w:val="nil"/>
              <w:left w:val="nil"/>
              <w:bottom w:val="nil"/>
              <w:right w:val="nil"/>
            </w:tcBorders>
            <w:shd w:val="clear" w:color="auto" w:fill="auto"/>
            <w:noWrap/>
            <w:vAlign w:val="center"/>
            <w:hideMark/>
          </w:tcPr>
          <w:p w14:paraId="6E03EA29"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481 </w:t>
            </w:r>
          </w:p>
        </w:tc>
        <w:tc>
          <w:tcPr>
            <w:tcW w:w="491" w:type="pct"/>
            <w:tcBorders>
              <w:top w:val="nil"/>
              <w:left w:val="nil"/>
              <w:bottom w:val="nil"/>
              <w:right w:val="nil"/>
            </w:tcBorders>
            <w:shd w:val="clear" w:color="auto" w:fill="auto"/>
            <w:noWrap/>
            <w:vAlign w:val="center"/>
            <w:hideMark/>
          </w:tcPr>
          <w:p w14:paraId="273B18CA" w14:textId="77777777"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583 </w:t>
            </w:r>
          </w:p>
        </w:tc>
        <w:tc>
          <w:tcPr>
            <w:tcW w:w="421" w:type="pct"/>
            <w:tcBorders>
              <w:top w:val="nil"/>
              <w:left w:val="nil"/>
              <w:bottom w:val="nil"/>
              <w:right w:val="nil"/>
            </w:tcBorders>
            <w:shd w:val="clear" w:color="000000" w:fill="FFFF00"/>
            <w:noWrap/>
            <w:vAlign w:val="center"/>
            <w:hideMark/>
          </w:tcPr>
          <w:p w14:paraId="2132B475" w14:textId="54650A7E" w:rsidR="00C20B4E" w:rsidRPr="00C20B4E" w:rsidRDefault="00C20B4E" w:rsidP="00C20B4E">
            <w:pPr>
              <w:spacing w:before="0" w:after="0"/>
              <w:jc w:val="center"/>
              <w:rPr>
                <w:rFonts w:ascii="Arial Narrow" w:hAnsi="Arial Narrow" w:cs="Calibri"/>
                <w:color w:val="000000"/>
                <w:sz w:val="16"/>
                <w:szCs w:val="16"/>
                <w:lang w:val="en-AU" w:eastAsia="en-AU"/>
              </w:rPr>
            </w:pPr>
            <w:r w:rsidRPr="00C20B4E">
              <w:rPr>
                <w:rFonts w:ascii="Arial Narrow" w:hAnsi="Arial Narrow" w:cs="Calibri"/>
                <w:color w:val="000000"/>
                <w:sz w:val="16"/>
                <w:szCs w:val="16"/>
                <w:lang w:val="en-AU" w:eastAsia="en-AU"/>
              </w:rPr>
              <w:t xml:space="preserve">           1903 </w:t>
            </w:r>
          </w:p>
        </w:tc>
      </w:tr>
      <w:tr w:rsidR="00C20B4E" w:rsidRPr="00C20B4E" w14:paraId="5DED2BB5" w14:textId="77777777" w:rsidTr="00C20B4E">
        <w:trPr>
          <w:cantSplit/>
          <w:trHeight w:val="227"/>
        </w:trPr>
        <w:tc>
          <w:tcPr>
            <w:tcW w:w="608" w:type="pct"/>
            <w:tcBorders>
              <w:top w:val="single" w:sz="4" w:space="0" w:color="auto"/>
              <w:left w:val="single" w:sz="4" w:space="0" w:color="auto"/>
              <w:bottom w:val="single" w:sz="4" w:space="0" w:color="auto"/>
              <w:right w:val="nil"/>
            </w:tcBorders>
            <w:shd w:val="clear" w:color="auto" w:fill="auto"/>
            <w:noWrap/>
            <w:vAlign w:val="center"/>
            <w:hideMark/>
          </w:tcPr>
          <w:p w14:paraId="408BB05C" w14:textId="77777777" w:rsidR="00C20B4E" w:rsidRPr="00C20B4E" w:rsidRDefault="00C20B4E" w:rsidP="00C20B4E">
            <w:pPr>
              <w:spacing w:before="0" w:after="0"/>
              <w:jc w:val="center"/>
              <w:rPr>
                <w:rFonts w:ascii="Arial Narrow" w:hAnsi="Arial Narrow" w:cs="Calibri"/>
                <w:b/>
                <w:color w:val="000000"/>
                <w:sz w:val="16"/>
                <w:szCs w:val="16"/>
                <w:lang w:val="en-AU" w:eastAsia="en-AU"/>
              </w:rPr>
            </w:pPr>
            <w:r w:rsidRPr="00C20B4E">
              <w:rPr>
                <w:rFonts w:ascii="Arial Narrow" w:hAnsi="Arial Narrow" w:cs="Calibri"/>
                <w:b/>
                <w:color w:val="000000"/>
                <w:sz w:val="16"/>
                <w:szCs w:val="16"/>
                <w:lang w:val="en-AU" w:eastAsia="en-AU"/>
              </w:rPr>
              <w:t>Sum of basins</w:t>
            </w:r>
          </w:p>
        </w:tc>
        <w:tc>
          <w:tcPr>
            <w:tcW w:w="535" w:type="pct"/>
            <w:tcBorders>
              <w:top w:val="single" w:sz="4" w:space="0" w:color="auto"/>
              <w:left w:val="nil"/>
              <w:bottom w:val="single" w:sz="4" w:space="0" w:color="auto"/>
              <w:right w:val="nil"/>
            </w:tcBorders>
            <w:shd w:val="clear" w:color="auto" w:fill="auto"/>
            <w:noWrap/>
            <w:vAlign w:val="center"/>
            <w:hideMark/>
          </w:tcPr>
          <w:p w14:paraId="49F999A1" w14:textId="77777777" w:rsidR="00C20B4E" w:rsidRPr="00C20B4E" w:rsidRDefault="00C20B4E" w:rsidP="00C20B4E">
            <w:pPr>
              <w:spacing w:before="0" w:after="0"/>
              <w:jc w:val="center"/>
              <w:rPr>
                <w:rFonts w:ascii="Arial Narrow" w:hAnsi="Arial Narrow" w:cs="Calibri"/>
                <w:b/>
                <w:color w:val="000000"/>
                <w:sz w:val="16"/>
                <w:szCs w:val="16"/>
                <w:lang w:val="en-AU" w:eastAsia="en-AU"/>
              </w:rPr>
            </w:pPr>
            <w:r w:rsidRPr="00C20B4E">
              <w:rPr>
                <w:rFonts w:ascii="Arial Narrow" w:hAnsi="Arial Narrow" w:cs="Calibri"/>
                <w:b/>
                <w:color w:val="000000"/>
                <w:sz w:val="16"/>
                <w:szCs w:val="16"/>
                <w:lang w:val="en-AU" w:eastAsia="en-AU"/>
              </w:rPr>
              <w:t xml:space="preserve">               50,443 </w:t>
            </w:r>
          </w:p>
        </w:tc>
        <w:tc>
          <w:tcPr>
            <w:tcW w:w="491" w:type="pct"/>
            <w:tcBorders>
              <w:top w:val="single" w:sz="4" w:space="0" w:color="auto"/>
              <w:left w:val="nil"/>
              <w:bottom w:val="single" w:sz="4" w:space="0" w:color="auto"/>
              <w:right w:val="nil"/>
            </w:tcBorders>
            <w:shd w:val="clear" w:color="000000" w:fill="FF0000"/>
            <w:noWrap/>
            <w:vAlign w:val="center"/>
            <w:hideMark/>
          </w:tcPr>
          <w:p w14:paraId="07879806" w14:textId="77777777" w:rsidR="00C20B4E" w:rsidRPr="00C20B4E" w:rsidRDefault="00C20B4E" w:rsidP="00C20B4E">
            <w:pPr>
              <w:spacing w:before="0" w:after="0"/>
              <w:jc w:val="center"/>
              <w:rPr>
                <w:rFonts w:ascii="Arial Narrow" w:hAnsi="Arial Narrow" w:cs="Calibri"/>
                <w:b/>
                <w:color w:val="000000"/>
                <w:sz w:val="16"/>
                <w:szCs w:val="16"/>
                <w:lang w:val="en-AU" w:eastAsia="en-AU"/>
              </w:rPr>
            </w:pPr>
            <w:r w:rsidRPr="00C20B4E">
              <w:rPr>
                <w:rFonts w:ascii="Arial Narrow" w:hAnsi="Arial Narrow" w:cs="Calibri"/>
                <w:b/>
                <w:color w:val="000000"/>
                <w:sz w:val="16"/>
                <w:szCs w:val="16"/>
                <w:lang w:val="en-AU" w:eastAsia="en-AU"/>
              </w:rPr>
              <w:t xml:space="preserve">           209,696 </w:t>
            </w:r>
          </w:p>
        </w:tc>
        <w:tc>
          <w:tcPr>
            <w:tcW w:w="491" w:type="pct"/>
            <w:tcBorders>
              <w:top w:val="single" w:sz="4" w:space="0" w:color="auto"/>
              <w:left w:val="nil"/>
              <w:bottom w:val="single" w:sz="4" w:space="0" w:color="auto"/>
              <w:right w:val="nil"/>
            </w:tcBorders>
            <w:shd w:val="clear" w:color="000000" w:fill="FFFF00"/>
            <w:noWrap/>
            <w:vAlign w:val="center"/>
            <w:hideMark/>
          </w:tcPr>
          <w:p w14:paraId="77DFCC2F" w14:textId="77777777" w:rsidR="00C20B4E" w:rsidRPr="00C20B4E" w:rsidRDefault="00C20B4E" w:rsidP="00C20B4E">
            <w:pPr>
              <w:spacing w:before="0" w:after="0"/>
              <w:jc w:val="center"/>
              <w:rPr>
                <w:rFonts w:ascii="Arial Narrow" w:hAnsi="Arial Narrow" w:cs="Calibri"/>
                <w:b/>
                <w:color w:val="000000"/>
                <w:sz w:val="16"/>
                <w:szCs w:val="16"/>
                <w:lang w:val="en-AU" w:eastAsia="en-AU"/>
              </w:rPr>
            </w:pPr>
            <w:r w:rsidRPr="00C20B4E">
              <w:rPr>
                <w:rFonts w:ascii="Arial Narrow" w:hAnsi="Arial Narrow" w:cs="Calibri"/>
                <w:b/>
                <w:color w:val="000000"/>
                <w:sz w:val="16"/>
                <w:szCs w:val="16"/>
                <w:lang w:val="en-AU" w:eastAsia="en-AU"/>
              </w:rPr>
              <w:t xml:space="preserve">            81,674 </w:t>
            </w:r>
          </w:p>
        </w:tc>
        <w:tc>
          <w:tcPr>
            <w:tcW w:w="491" w:type="pct"/>
            <w:tcBorders>
              <w:top w:val="single" w:sz="4" w:space="0" w:color="auto"/>
              <w:left w:val="nil"/>
              <w:bottom w:val="single" w:sz="4" w:space="0" w:color="auto"/>
              <w:right w:val="nil"/>
            </w:tcBorders>
            <w:shd w:val="clear" w:color="auto" w:fill="auto"/>
            <w:noWrap/>
            <w:vAlign w:val="center"/>
            <w:hideMark/>
          </w:tcPr>
          <w:p w14:paraId="5FA91524" w14:textId="77777777" w:rsidR="00C20B4E" w:rsidRPr="00C20B4E" w:rsidRDefault="00C20B4E" w:rsidP="00C20B4E">
            <w:pPr>
              <w:spacing w:before="0" w:after="0"/>
              <w:jc w:val="center"/>
              <w:rPr>
                <w:rFonts w:ascii="Arial Narrow" w:hAnsi="Arial Narrow" w:cs="Calibri"/>
                <w:b/>
                <w:color w:val="000000"/>
                <w:sz w:val="16"/>
                <w:szCs w:val="16"/>
                <w:lang w:val="en-AU" w:eastAsia="en-AU"/>
              </w:rPr>
            </w:pPr>
            <w:r w:rsidRPr="00C20B4E">
              <w:rPr>
                <w:rFonts w:ascii="Arial Narrow" w:hAnsi="Arial Narrow" w:cs="Calibri"/>
                <w:b/>
                <w:color w:val="000000"/>
                <w:sz w:val="16"/>
                <w:szCs w:val="16"/>
                <w:lang w:val="en-AU" w:eastAsia="en-AU"/>
              </w:rPr>
              <w:t xml:space="preserve">            72,445 </w:t>
            </w:r>
          </w:p>
        </w:tc>
        <w:tc>
          <w:tcPr>
            <w:tcW w:w="491" w:type="pct"/>
            <w:tcBorders>
              <w:top w:val="single" w:sz="4" w:space="0" w:color="auto"/>
              <w:left w:val="nil"/>
              <w:bottom w:val="single" w:sz="4" w:space="0" w:color="auto"/>
              <w:right w:val="nil"/>
            </w:tcBorders>
            <w:shd w:val="clear" w:color="auto" w:fill="auto"/>
            <w:noWrap/>
            <w:vAlign w:val="center"/>
            <w:hideMark/>
          </w:tcPr>
          <w:p w14:paraId="749CFFD5" w14:textId="77777777" w:rsidR="00C20B4E" w:rsidRPr="00C20B4E" w:rsidRDefault="00C20B4E" w:rsidP="00C20B4E">
            <w:pPr>
              <w:spacing w:before="0" w:after="0"/>
              <w:jc w:val="center"/>
              <w:rPr>
                <w:rFonts w:ascii="Arial Narrow" w:hAnsi="Arial Narrow" w:cs="Calibri"/>
                <w:b/>
                <w:color w:val="000000"/>
                <w:sz w:val="16"/>
                <w:szCs w:val="16"/>
                <w:lang w:val="en-AU" w:eastAsia="en-AU"/>
              </w:rPr>
            </w:pPr>
            <w:r w:rsidRPr="00C20B4E">
              <w:rPr>
                <w:rFonts w:ascii="Arial Narrow" w:hAnsi="Arial Narrow" w:cs="Calibri"/>
                <w:b/>
                <w:color w:val="000000"/>
                <w:sz w:val="16"/>
                <w:szCs w:val="16"/>
                <w:lang w:val="en-AU" w:eastAsia="en-AU"/>
              </w:rPr>
              <w:t xml:space="preserve">            62,285 </w:t>
            </w:r>
          </w:p>
        </w:tc>
        <w:tc>
          <w:tcPr>
            <w:tcW w:w="491" w:type="pct"/>
            <w:tcBorders>
              <w:top w:val="single" w:sz="4" w:space="0" w:color="auto"/>
              <w:left w:val="nil"/>
              <w:bottom w:val="single" w:sz="4" w:space="0" w:color="auto"/>
              <w:right w:val="nil"/>
            </w:tcBorders>
            <w:shd w:val="clear" w:color="auto" w:fill="auto"/>
            <w:noWrap/>
            <w:vAlign w:val="center"/>
            <w:hideMark/>
          </w:tcPr>
          <w:p w14:paraId="460F94F3" w14:textId="77777777" w:rsidR="00C20B4E" w:rsidRPr="00C20B4E" w:rsidRDefault="00C20B4E" w:rsidP="00C20B4E">
            <w:pPr>
              <w:spacing w:before="0" w:after="0"/>
              <w:jc w:val="center"/>
              <w:rPr>
                <w:rFonts w:ascii="Arial Narrow" w:hAnsi="Arial Narrow" w:cs="Calibri"/>
                <w:b/>
                <w:color w:val="000000"/>
                <w:sz w:val="16"/>
                <w:szCs w:val="16"/>
                <w:lang w:val="en-AU" w:eastAsia="en-AU"/>
              </w:rPr>
            </w:pPr>
            <w:r w:rsidRPr="00C20B4E">
              <w:rPr>
                <w:rFonts w:ascii="Arial Narrow" w:hAnsi="Arial Narrow" w:cs="Calibri"/>
                <w:b/>
                <w:color w:val="000000"/>
                <w:sz w:val="16"/>
                <w:szCs w:val="16"/>
                <w:lang w:val="en-AU" w:eastAsia="en-AU"/>
              </w:rPr>
              <w:t xml:space="preserve">            38,225 </w:t>
            </w:r>
          </w:p>
        </w:tc>
        <w:tc>
          <w:tcPr>
            <w:tcW w:w="491" w:type="pct"/>
            <w:tcBorders>
              <w:top w:val="single" w:sz="4" w:space="0" w:color="auto"/>
              <w:left w:val="nil"/>
              <w:bottom w:val="single" w:sz="4" w:space="0" w:color="auto"/>
              <w:right w:val="nil"/>
            </w:tcBorders>
            <w:shd w:val="clear" w:color="auto" w:fill="auto"/>
            <w:noWrap/>
            <w:vAlign w:val="center"/>
            <w:hideMark/>
          </w:tcPr>
          <w:p w14:paraId="5ED210CE" w14:textId="77777777" w:rsidR="00C20B4E" w:rsidRPr="00C20B4E" w:rsidRDefault="00C20B4E" w:rsidP="00C20B4E">
            <w:pPr>
              <w:spacing w:before="0" w:after="0"/>
              <w:jc w:val="center"/>
              <w:rPr>
                <w:rFonts w:ascii="Arial Narrow" w:hAnsi="Arial Narrow" w:cs="Calibri"/>
                <w:b/>
                <w:color w:val="000000"/>
                <w:sz w:val="16"/>
                <w:szCs w:val="16"/>
                <w:lang w:val="en-AU" w:eastAsia="en-AU"/>
              </w:rPr>
            </w:pPr>
            <w:r w:rsidRPr="00C20B4E">
              <w:rPr>
                <w:rFonts w:ascii="Arial Narrow" w:hAnsi="Arial Narrow" w:cs="Calibri"/>
                <w:b/>
                <w:color w:val="000000"/>
                <w:sz w:val="16"/>
                <w:szCs w:val="16"/>
                <w:lang w:val="en-AU" w:eastAsia="en-AU"/>
              </w:rPr>
              <w:t xml:space="preserve">            35,249 </w:t>
            </w:r>
          </w:p>
        </w:tc>
        <w:tc>
          <w:tcPr>
            <w:tcW w:w="491" w:type="pct"/>
            <w:tcBorders>
              <w:top w:val="single" w:sz="4" w:space="0" w:color="auto"/>
              <w:left w:val="nil"/>
              <w:bottom w:val="single" w:sz="4" w:space="0" w:color="auto"/>
              <w:right w:val="nil"/>
            </w:tcBorders>
            <w:shd w:val="clear" w:color="auto" w:fill="auto"/>
            <w:noWrap/>
            <w:vAlign w:val="center"/>
            <w:hideMark/>
          </w:tcPr>
          <w:p w14:paraId="3BDBA992" w14:textId="77777777" w:rsidR="00C20B4E" w:rsidRPr="00C20B4E" w:rsidRDefault="00C20B4E" w:rsidP="00C20B4E">
            <w:pPr>
              <w:spacing w:before="0" w:after="0"/>
              <w:jc w:val="center"/>
              <w:rPr>
                <w:rFonts w:ascii="Arial Narrow" w:hAnsi="Arial Narrow" w:cs="Calibri"/>
                <w:b/>
                <w:color w:val="000000"/>
                <w:sz w:val="16"/>
                <w:szCs w:val="16"/>
                <w:lang w:val="en-AU" w:eastAsia="en-AU"/>
              </w:rPr>
            </w:pPr>
            <w:r w:rsidRPr="00C20B4E">
              <w:rPr>
                <w:rFonts w:ascii="Arial Narrow" w:hAnsi="Arial Narrow" w:cs="Calibri"/>
                <w:b/>
                <w:color w:val="000000"/>
                <w:sz w:val="16"/>
                <w:szCs w:val="16"/>
                <w:lang w:val="en-AU" w:eastAsia="en-AU"/>
              </w:rPr>
              <w:t xml:space="preserve">            55,825 </w:t>
            </w:r>
          </w:p>
        </w:tc>
        <w:tc>
          <w:tcPr>
            <w:tcW w:w="421" w:type="pct"/>
            <w:tcBorders>
              <w:top w:val="single" w:sz="4" w:space="0" w:color="auto"/>
              <w:left w:val="nil"/>
              <w:bottom w:val="single" w:sz="4" w:space="0" w:color="auto"/>
              <w:right w:val="single" w:sz="4" w:space="0" w:color="auto"/>
            </w:tcBorders>
            <w:shd w:val="clear" w:color="auto" w:fill="auto"/>
            <w:noWrap/>
            <w:vAlign w:val="center"/>
            <w:hideMark/>
          </w:tcPr>
          <w:p w14:paraId="75050DBE" w14:textId="77777777" w:rsidR="00C20B4E" w:rsidRPr="00C20B4E" w:rsidRDefault="00C20B4E" w:rsidP="00C20B4E">
            <w:pPr>
              <w:spacing w:before="0" w:after="0"/>
              <w:jc w:val="center"/>
              <w:rPr>
                <w:rFonts w:ascii="Arial Narrow" w:hAnsi="Arial Narrow" w:cs="Calibri"/>
                <w:b/>
                <w:color w:val="000000"/>
                <w:sz w:val="16"/>
                <w:szCs w:val="16"/>
                <w:lang w:val="en-AU" w:eastAsia="en-AU"/>
              </w:rPr>
            </w:pPr>
            <w:r w:rsidRPr="00C20B4E">
              <w:rPr>
                <w:rFonts w:ascii="Arial Narrow" w:hAnsi="Arial Narrow" w:cs="Calibri"/>
                <w:b/>
                <w:color w:val="000000"/>
                <w:sz w:val="16"/>
                <w:szCs w:val="16"/>
                <w:lang w:val="en-AU" w:eastAsia="en-AU"/>
              </w:rPr>
              <w:t xml:space="preserve">         60,906 </w:t>
            </w:r>
          </w:p>
        </w:tc>
      </w:tr>
    </w:tbl>
    <w:p w14:paraId="246BC046" w14:textId="1D58800C" w:rsidR="00BA766D" w:rsidRPr="001853EB" w:rsidRDefault="001E3C2D" w:rsidP="001853EB">
      <w:pPr>
        <w:spacing w:before="0" w:after="0"/>
        <w:rPr>
          <w:b/>
          <w:sz w:val="16"/>
          <w:lang w:val="en-AU"/>
        </w:rPr>
        <w:sectPr w:rsidR="00BA766D" w:rsidRPr="001853EB" w:rsidSect="0097272C">
          <w:pgSz w:w="16840" w:h="11907" w:orient="landscape" w:code="9"/>
          <w:pgMar w:top="720" w:right="567" w:bottom="720" w:left="567" w:header="709" w:footer="709" w:gutter="0"/>
          <w:cols w:space="708"/>
          <w:docGrid w:linePitch="360"/>
        </w:sectPr>
      </w:pPr>
      <w:r w:rsidRPr="008467AA">
        <w:rPr>
          <w:b/>
          <w:sz w:val="16"/>
          <w:lang w:val="en-AU"/>
        </w:rPr>
        <w:t xml:space="preserve">Notes </w:t>
      </w:r>
      <w:r>
        <w:rPr>
          <w:b/>
          <w:sz w:val="16"/>
          <w:lang w:val="en-AU"/>
        </w:rPr>
        <w:t>for</w:t>
      </w:r>
      <w:r w:rsidRPr="008467AA">
        <w:rPr>
          <w:b/>
          <w:sz w:val="16"/>
          <w:lang w:val="en-AU"/>
        </w:rPr>
        <w:t xml:space="preserve"> the river discharge data</w:t>
      </w:r>
      <w:r>
        <w:rPr>
          <w:b/>
          <w:sz w:val="16"/>
          <w:lang w:val="en-AU"/>
        </w:rPr>
        <w:t xml:space="preserve">: </w:t>
      </w:r>
      <w:r w:rsidRPr="008467AA">
        <w:rPr>
          <w:sz w:val="16"/>
          <w:lang w:val="en-AU"/>
        </w:rPr>
        <w:t>Values were obtained from DNRM (</w:t>
      </w:r>
      <w:hyperlink r:id="rId76" w:history="1">
        <w:r w:rsidRPr="00CD6AAC">
          <w:rPr>
            <w:rStyle w:val="Hyperlink"/>
            <w:sz w:val="16"/>
            <w:lang w:val="en-AU"/>
          </w:rPr>
          <w:t>http://watermonitoring.dnrm.qld.gov.au/host.htm</w:t>
        </w:r>
      </w:hyperlink>
      <w:r w:rsidRPr="008467AA">
        <w:rPr>
          <w:sz w:val="16"/>
          <w:lang w:val="en-AU"/>
        </w:rPr>
        <w:t>)</w:t>
      </w:r>
      <w:r>
        <w:rPr>
          <w:sz w:val="16"/>
          <w:lang w:val="en-AU"/>
        </w:rPr>
        <w:t xml:space="preserve"> and up-scaled using the methodology presented in </w:t>
      </w:r>
      <w:r w:rsidR="009E5DA3">
        <w:rPr>
          <w:sz w:val="16"/>
          <w:lang w:val="en-AU"/>
        </w:rPr>
        <w:t>Appendix D</w:t>
      </w:r>
      <w:r>
        <w:rPr>
          <w:sz w:val="16"/>
          <w:lang w:val="en-AU"/>
        </w:rPr>
        <w:t>.</w:t>
      </w:r>
    </w:p>
    <w:p w14:paraId="77F24383" w14:textId="0B7655D0" w:rsidR="00D67683" w:rsidRPr="00EB32ED" w:rsidRDefault="00931640" w:rsidP="006F4C41">
      <w:pPr>
        <w:pStyle w:val="Heading1"/>
      </w:pPr>
      <w:bookmarkStart w:id="771" w:name="_Ref536192311"/>
      <w:bookmarkStart w:id="772" w:name="_Toc11410753"/>
      <w:bookmarkStart w:id="773" w:name="_Ref471481115"/>
      <w:bookmarkStart w:id="774" w:name="_Ref471488478"/>
      <w:bookmarkStart w:id="775" w:name="_Ref535925970"/>
      <w:bookmarkStart w:id="776" w:name="_Ref536009689"/>
      <w:bookmarkEnd w:id="769"/>
      <w:r w:rsidRPr="00EB32ED">
        <w:lastRenderedPageBreak/>
        <w:t>Modelling and mapping</w:t>
      </w:r>
      <w:r w:rsidR="00D67683" w:rsidRPr="00EB32ED">
        <w:t xml:space="preserve"> marine water quality</w:t>
      </w:r>
      <w:bookmarkEnd w:id="771"/>
      <w:bookmarkEnd w:id="772"/>
      <w:r w:rsidR="00D67683" w:rsidRPr="00EB32ED">
        <w:t xml:space="preserve"> </w:t>
      </w:r>
    </w:p>
    <w:p w14:paraId="58AF3DCF" w14:textId="75879CA0" w:rsidR="00DC4426" w:rsidRDefault="00DC4426" w:rsidP="00DC4426">
      <w:pPr>
        <w:rPr>
          <w:lang w:val="en-AU" w:eastAsia="en-AU"/>
        </w:rPr>
      </w:pPr>
      <w:bookmarkStart w:id="777" w:name="_Toc459158373"/>
      <w:bookmarkStart w:id="778" w:name="_Toc459158646"/>
      <w:bookmarkStart w:id="779" w:name="_Toc459158927"/>
      <w:bookmarkStart w:id="780" w:name="_Toc459209926"/>
      <w:bookmarkStart w:id="781" w:name="_Toc459329052"/>
      <w:bookmarkStart w:id="782" w:name="_Toc459329411"/>
      <w:bookmarkStart w:id="783" w:name="_Toc459329772"/>
      <w:bookmarkStart w:id="784" w:name="_Toc459330132"/>
      <w:bookmarkStart w:id="785" w:name="_Toc459330492"/>
      <w:bookmarkStart w:id="786" w:name="_Toc459330852"/>
      <w:bookmarkStart w:id="787" w:name="_Toc459331212"/>
      <w:bookmarkStart w:id="788" w:name="_Toc459331572"/>
      <w:bookmarkStart w:id="789" w:name="_Toc45933193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r>
        <w:rPr>
          <w:lang w:val="en-AU"/>
        </w:rPr>
        <w:t xml:space="preserve">This Section presents results of monitoring inshore </w:t>
      </w:r>
      <w:r w:rsidR="005854FF">
        <w:rPr>
          <w:lang w:val="en-AU"/>
        </w:rPr>
        <w:t xml:space="preserve">Reef </w:t>
      </w:r>
      <w:r>
        <w:rPr>
          <w:lang w:val="en-AU"/>
        </w:rPr>
        <w:t>water quality during the 2017</w:t>
      </w:r>
      <w:r w:rsidR="009332A3">
        <w:rPr>
          <w:lang w:val="en-AU"/>
        </w:rPr>
        <w:t>–</w:t>
      </w:r>
      <w:r>
        <w:rPr>
          <w:lang w:val="en-AU"/>
        </w:rPr>
        <w:t xml:space="preserve">18 </w:t>
      </w:r>
      <w:r w:rsidR="009332A3">
        <w:rPr>
          <w:lang w:val="en-AU"/>
        </w:rPr>
        <w:t>‘</w:t>
      </w:r>
      <w:r>
        <w:rPr>
          <w:lang w:val="en-AU"/>
        </w:rPr>
        <w:t>water year</w:t>
      </w:r>
      <w:r w:rsidR="009332A3">
        <w:rPr>
          <w:lang w:val="en-AU"/>
        </w:rPr>
        <w:t>’</w:t>
      </w:r>
      <w:r>
        <w:rPr>
          <w:lang w:val="en-AU"/>
        </w:rPr>
        <w:t xml:space="preserve"> (October 2017</w:t>
      </w:r>
      <w:r w:rsidR="009332A3">
        <w:rPr>
          <w:lang w:val="en-AU"/>
        </w:rPr>
        <w:t>–</w:t>
      </w:r>
      <w:r>
        <w:rPr>
          <w:lang w:val="en-AU"/>
        </w:rPr>
        <w:t>September 2018); monitoring results from the duration of the MMP (since 2005) are used to provide context for interpreting recent monitoring. It</w:t>
      </w:r>
      <w:r w:rsidRPr="00161636">
        <w:rPr>
          <w:lang w:val="en-AU"/>
        </w:rPr>
        <w:t xml:space="preserve"> </w:t>
      </w:r>
      <w:r>
        <w:rPr>
          <w:lang w:val="en-AU"/>
        </w:rPr>
        <w:t>integrates</w:t>
      </w:r>
      <w:r>
        <w:rPr>
          <w:lang w:val="en-AU" w:eastAsia="en-AU"/>
        </w:rPr>
        <w:t xml:space="preserve"> </w:t>
      </w:r>
      <w:r w:rsidRPr="00161636">
        <w:rPr>
          <w:lang w:val="en-AU" w:eastAsia="en-AU"/>
        </w:rPr>
        <w:t xml:space="preserve">the results of the AIMS and JCU </w:t>
      </w:r>
      <w:r>
        <w:rPr>
          <w:lang w:val="en-AU" w:eastAsia="en-AU"/>
        </w:rPr>
        <w:t>(including the CYWMP) inshore w</w:t>
      </w:r>
      <w:r w:rsidRPr="00161636">
        <w:rPr>
          <w:lang w:val="en-AU" w:eastAsia="en-AU"/>
        </w:rPr>
        <w:t xml:space="preserve">ater </w:t>
      </w:r>
      <w:r>
        <w:rPr>
          <w:lang w:val="en-AU" w:eastAsia="en-AU"/>
        </w:rPr>
        <w:t>q</w:t>
      </w:r>
      <w:r w:rsidRPr="00161636">
        <w:rPr>
          <w:lang w:val="en-AU" w:eastAsia="en-AU"/>
        </w:rPr>
        <w:t xml:space="preserve">uality </w:t>
      </w:r>
      <w:r>
        <w:rPr>
          <w:lang w:val="en-AU" w:eastAsia="en-AU"/>
        </w:rPr>
        <w:t>m</w:t>
      </w:r>
      <w:r w:rsidRPr="00161636">
        <w:rPr>
          <w:lang w:val="en-AU" w:eastAsia="en-AU"/>
        </w:rPr>
        <w:t>onitoring.</w:t>
      </w:r>
      <w:r>
        <w:rPr>
          <w:lang w:val="en-AU" w:eastAsia="en-AU"/>
        </w:rPr>
        <w:t xml:space="preserve"> </w:t>
      </w:r>
    </w:p>
    <w:p w14:paraId="246BC04B" w14:textId="03387A9D" w:rsidR="00803656" w:rsidRPr="00587B21" w:rsidRDefault="00D13653" w:rsidP="00B828FF">
      <w:pPr>
        <w:pStyle w:val="Heading2"/>
        <w:numPr>
          <w:ilvl w:val="1"/>
          <w:numId w:val="84"/>
        </w:numPr>
      </w:pPr>
      <w:bookmarkStart w:id="790" w:name="_Toc536529834"/>
      <w:bookmarkStart w:id="791" w:name="_Toc536530706"/>
      <w:bookmarkStart w:id="792" w:name="_Toc536532844"/>
      <w:bookmarkStart w:id="793" w:name="_Toc459158376"/>
      <w:bookmarkStart w:id="794" w:name="_Toc459158649"/>
      <w:bookmarkStart w:id="795" w:name="_Toc459158930"/>
      <w:bookmarkStart w:id="796" w:name="_Toc459209929"/>
      <w:bookmarkStart w:id="797" w:name="_Toc459329055"/>
      <w:bookmarkStart w:id="798" w:name="_Toc459329414"/>
      <w:bookmarkStart w:id="799" w:name="_Toc459329775"/>
      <w:bookmarkStart w:id="800" w:name="_Toc459330135"/>
      <w:bookmarkStart w:id="801" w:name="_Toc459330495"/>
      <w:bookmarkStart w:id="802" w:name="_Toc459330855"/>
      <w:bookmarkStart w:id="803" w:name="_Toc459331215"/>
      <w:bookmarkStart w:id="804" w:name="_Toc459331575"/>
      <w:bookmarkStart w:id="805" w:name="_Toc459331935"/>
      <w:bookmarkStart w:id="806" w:name="_Toc459158377"/>
      <w:bookmarkStart w:id="807" w:name="_Toc459158650"/>
      <w:bookmarkStart w:id="808" w:name="_Toc459158931"/>
      <w:bookmarkStart w:id="809" w:name="_Toc459209930"/>
      <w:bookmarkStart w:id="810" w:name="_Toc459329056"/>
      <w:bookmarkStart w:id="811" w:name="_Toc459329415"/>
      <w:bookmarkStart w:id="812" w:name="_Toc459329776"/>
      <w:bookmarkStart w:id="813" w:name="_Toc459330136"/>
      <w:bookmarkStart w:id="814" w:name="_Toc459330496"/>
      <w:bookmarkStart w:id="815" w:name="_Toc459330856"/>
      <w:bookmarkStart w:id="816" w:name="_Toc459331216"/>
      <w:bookmarkStart w:id="817" w:name="_Toc459331576"/>
      <w:bookmarkStart w:id="818" w:name="_Toc459331936"/>
      <w:bookmarkStart w:id="819" w:name="_Toc459158378"/>
      <w:bookmarkStart w:id="820" w:name="_Toc459158651"/>
      <w:bookmarkStart w:id="821" w:name="_Toc459158932"/>
      <w:bookmarkStart w:id="822" w:name="_Toc459209931"/>
      <w:bookmarkStart w:id="823" w:name="_Toc459329057"/>
      <w:bookmarkStart w:id="824" w:name="_Toc459329416"/>
      <w:bookmarkStart w:id="825" w:name="_Toc459329777"/>
      <w:bookmarkStart w:id="826" w:name="_Toc459330137"/>
      <w:bookmarkStart w:id="827" w:name="_Toc459330497"/>
      <w:bookmarkStart w:id="828" w:name="_Toc459330857"/>
      <w:bookmarkStart w:id="829" w:name="_Toc459331217"/>
      <w:bookmarkStart w:id="830" w:name="_Toc459331577"/>
      <w:bookmarkStart w:id="831" w:name="_Toc459331937"/>
      <w:bookmarkStart w:id="832" w:name="_Toc459158379"/>
      <w:bookmarkStart w:id="833" w:name="_Toc459158652"/>
      <w:bookmarkStart w:id="834" w:name="_Toc459158933"/>
      <w:bookmarkStart w:id="835" w:name="_Toc459209932"/>
      <w:bookmarkStart w:id="836" w:name="_Toc459329058"/>
      <w:bookmarkStart w:id="837" w:name="_Toc459329417"/>
      <w:bookmarkStart w:id="838" w:name="_Toc459329778"/>
      <w:bookmarkStart w:id="839" w:name="_Toc459330138"/>
      <w:bookmarkStart w:id="840" w:name="_Toc459330498"/>
      <w:bookmarkStart w:id="841" w:name="_Toc459330858"/>
      <w:bookmarkStart w:id="842" w:name="_Toc459331218"/>
      <w:bookmarkStart w:id="843" w:name="_Toc459331578"/>
      <w:bookmarkStart w:id="844" w:name="_Toc459331938"/>
      <w:bookmarkStart w:id="845" w:name="_Toc11410754"/>
      <w:bookmarkStart w:id="846" w:name="_Ref516847035"/>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r w:rsidRPr="00E02C3B">
        <w:t xml:space="preserve">Satellite monitoring of </w:t>
      </w:r>
      <w:r w:rsidRPr="0054607B">
        <w:t>w</w:t>
      </w:r>
      <w:r w:rsidR="00781698" w:rsidRPr="00FC18AD">
        <w:t>et season</w:t>
      </w:r>
      <w:r w:rsidR="00156541" w:rsidRPr="00A17806">
        <w:t xml:space="preserve"> </w:t>
      </w:r>
      <w:r w:rsidR="00803656" w:rsidRPr="0097272C">
        <w:t>water type</w:t>
      </w:r>
      <w:r w:rsidRPr="0097272C">
        <w:t>s</w:t>
      </w:r>
      <w:bookmarkEnd w:id="845"/>
      <w:r w:rsidR="00803656" w:rsidRPr="0097272C">
        <w:t xml:space="preserve"> </w:t>
      </w:r>
      <w:bookmarkEnd w:id="846"/>
    </w:p>
    <w:p w14:paraId="6644C111" w14:textId="513A80C7" w:rsidR="00251002" w:rsidRPr="00251002" w:rsidRDefault="00251002">
      <w:r>
        <w:t xml:space="preserve">To illustrate wet season </w:t>
      </w:r>
      <w:r w:rsidR="00D13653">
        <w:t xml:space="preserve">influence on </w:t>
      </w:r>
      <w:r>
        <w:t xml:space="preserve">marine conditions and identify potential risk to marine ecosystems, several satellite-derived </w:t>
      </w:r>
      <w:r w:rsidR="00D13653">
        <w:t xml:space="preserve">map </w:t>
      </w:r>
      <w:r>
        <w:t xml:space="preserve">products were produced </w:t>
      </w:r>
      <w:r w:rsidR="00D13653">
        <w:t xml:space="preserve">for the Reef, </w:t>
      </w:r>
      <w:r>
        <w:t>including</w:t>
      </w:r>
      <w:r w:rsidR="00D13653">
        <w:t xml:space="preserve"> f</w:t>
      </w:r>
      <w:r w:rsidR="00754B77" w:rsidRPr="008467AA">
        <w:rPr>
          <w:lang w:val="en-AU"/>
        </w:rPr>
        <w:t xml:space="preserve">requency maps </w:t>
      </w:r>
      <w:r w:rsidR="00754B77">
        <w:rPr>
          <w:lang w:val="en-AU"/>
        </w:rPr>
        <w:t>predicting the</w:t>
      </w:r>
      <w:r w:rsidR="00754B77" w:rsidRPr="008467AA">
        <w:rPr>
          <w:lang w:val="en-AU"/>
        </w:rPr>
        <w:t xml:space="preserve"> areas affected by </w:t>
      </w:r>
      <w:r w:rsidR="00754B77">
        <w:rPr>
          <w:lang w:val="en-AU"/>
        </w:rPr>
        <w:t>the three wet season water types</w:t>
      </w:r>
      <w:r w:rsidR="00754B77" w:rsidRPr="008467AA">
        <w:rPr>
          <w:lang w:val="en-AU"/>
        </w:rPr>
        <w:t xml:space="preserve"> (</w:t>
      </w:r>
      <w:r w:rsidR="00404B3B">
        <w:rPr>
          <w:lang w:val="en-AU"/>
        </w:rPr>
        <w:t>primary</w:t>
      </w:r>
      <w:r w:rsidR="00754B77" w:rsidRPr="008467AA">
        <w:rPr>
          <w:lang w:val="en-AU"/>
        </w:rPr>
        <w:t xml:space="preserve">, </w:t>
      </w:r>
      <w:r w:rsidR="00404B3B">
        <w:rPr>
          <w:lang w:val="en-AU"/>
        </w:rPr>
        <w:t>secondary</w:t>
      </w:r>
      <w:r w:rsidR="00754B77" w:rsidRPr="008467AA">
        <w:rPr>
          <w:lang w:val="en-AU"/>
        </w:rPr>
        <w:t xml:space="preserve"> </w:t>
      </w:r>
      <w:r w:rsidR="00754B77">
        <w:rPr>
          <w:lang w:val="en-AU"/>
        </w:rPr>
        <w:t>or</w:t>
      </w:r>
      <w:r w:rsidR="00754B77" w:rsidRPr="008467AA">
        <w:rPr>
          <w:lang w:val="en-AU"/>
        </w:rPr>
        <w:t xml:space="preserve"> </w:t>
      </w:r>
      <w:r w:rsidR="00404B3B">
        <w:rPr>
          <w:lang w:val="en-AU"/>
        </w:rPr>
        <w:t>tertiary</w:t>
      </w:r>
      <w:r w:rsidR="00754B77">
        <w:rPr>
          <w:lang w:val="en-AU"/>
        </w:rPr>
        <w:t xml:space="preserve"> water types) combined (</w:t>
      </w:r>
      <w:r w:rsidR="00FC5A38">
        <w:rPr>
          <w:lang w:val="en-AU"/>
        </w:rPr>
        <w:fldChar w:fldCharType="begin"/>
      </w:r>
      <w:r w:rsidR="00FC5A38">
        <w:rPr>
          <w:lang w:val="en-AU"/>
        </w:rPr>
        <w:instrText xml:space="preserve"> REF _Ref536535459 \h </w:instrText>
      </w:r>
      <w:r w:rsidR="00FF57FA">
        <w:rPr>
          <w:lang w:val="en-AU"/>
        </w:rPr>
        <w:instrText xml:space="preserve"> \* MERGEFORMAT </w:instrText>
      </w:r>
      <w:r w:rsidR="00FC5A38">
        <w:rPr>
          <w:lang w:val="en-AU"/>
        </w:rPr>
      </w:r>
      <w:r w:rsidR="00FC5A38">
        <w:rPr>
          <w:lang w:val="en-AU"/>
        </w:rPr>
        <w:fldChar w:fldCharType="separate"/>
      </w:r>
      <w:r w:rsidR="00335316" w:rsidRPr="00335316">
        <w:rPr>
          <w:lang w:val="en-AU"/>
        </w:rPr>
        <w:t>Figure 4</w:t>
      </w:r>
      <w:r w:rsidR="00335316" w:rsidRPr="00335316">
        <w:rPr>
          <w:lang w:val="en-AU"/>
        </w:rPr>
        <w:noBreakHyphen/>
        <w:t>1</w:t>
      </w:r>
      <w:r w:rsidR="00FC5A38">
        <w:rPr>
          <w:lang w:val="en-AU"/>
        </w:rPr>
        <w:fldChar w:fldCharType="end"/>
      </w:r>
      <w:r w:rsidR="00754B77">
        <w:rPr>
          <w:lang w:val="en-AU"/>
        </w:rPr>
        <w:t>) and individually (</w:t>
      </w:r>
      <w:r w:rsidR="00754B77">
        <w:rPr>
          <w:lang w:val="en-AU"/>
        </w:rPr>
        <w:fldChar w:fldCharType="begin"/>
      </w:r>
      <w:r w:rsidR="00754B77">
        <w:rPr>
          <w:lang w:val="en-AU"/>
        </w:rPr>
        <w:instrText xml:space="preserve"> REF _Ref511597783 \h </w:instrText>
      </w:r>
      <w:r w:rsidR="00754B77">
        <w:rPr>
          <w:lang w:val="en-AU"/>
        </w:rPr>
      </w:r>
      <w:r w:rsidR="00754B77">
        <w:rPr>
          <w:lang w:val="en-AU"/>
        </w:rPr>
        <w:fldChar w:fldCharType="separate"/>
      </w:r>
      <w:r w:rsidR="00335316" w:rsidRPr="000151BE">
        <w:t xml:space="preserve">Figure </w:t>
      </w:r>
      <w:r w:rsidR="00335316">
        <w:rPr>
          <w:noProof/>
        </w:rPr>
        <w:t>4</w:t>
      </w:r>
      <w:r w:rsidR="00335316">
        <w:noBreakHyphen/>
      </w:r>
      <w:r w:rsidR="00335316">
        <w:rPr>
          <w:noProof/>
        </w:rPr>
        <w:t>2</w:t>
      </w:r>
      <w:r w:rsidR="00754B77">
        <w:rPr>
          <w:lang w:val="en-AU"/>
        </w:rPr>
        <w:fldChar w:fldCharType="end"/>
      </w:r>
      <w:r w:rsidR="00754B77">
        <w:rPr>
          <w:lang w:val="en-AU"/>
        </w:rPr>
        <w:t>).</w:t>
      </w:r>
      <w:r w:rsidRPr="00251002">
        <w:t xml:space="preserve"> </w:t>
      </w:r>
    </w:p>
    <w:p w14:paraId="52337F08" w14:textId="710742B8" w:rsidR="00CB7E39" w:rsidRPr="00E17E9D" w:rsidRDefault="00CB7E39" w:rsidP="00EF43EF">
      <w:pPr>
        <w:pStyle w:val="Heading3"/>
      </w:pPr>
      <w:bookmarkStart w:id="847" w:name="_Toc11410755"/>
      <w:r w:rsidRPr="00E17E9D">
        <w:t>Areas affected</w:t>
      </w:r>
      <w:bookmarkEnd w:id="847"/>
    </w:p>
    <w:p w14:paraId="12F09B08" w14:textId="6E90944E" w:rsidR="00A115D6" w:rsidRPr="0097272C" w:rsidRDefault="000151BE">
      <w:pPr>
        <w:rPr>
          <w:lang w:val="en-AU"/>
        </w:rPr>
      </w:pPr>
      <w:r w:rsidRPr="00A94F25">
        <w:rPr>
          <w:lang w:val="en-AU"/>
        </w:rPr>
        <w:t xml:space="preserve">The </w:t>
      </w:r>
      <w:r w:rsidR="00E00CDF">
        <w:rPr>
          <w:lang w:val="en-AU"/>
        </w:rPr>
        <w:t>2017</w:t>
      </w:r>
      <w:r>
        <w:rPr>
          <w:lang w:val="en-AU"/>
        </w:rPr>
        <w:t>–</w:t>
      </w:r>
      <w:r w:rsidR="00E00CDF">
        <w:rPr>
          <w:lang w:val="en-AU"/>
        </w:rPr>
        <w:t xml:space="preserve">18 water type </w:t>
      </w:r>
      <w:r w:rsidR="00D13653">
        <w:rPr>
          <w:lang w:val="en-AU"/>
        </w:rPr>
        <w:t xml:space="preserve">frequency </w:t>
      </w:r>
      <w:r w:rsidR="00E00CDF">
        <w:rPr>
          <w:lang w:val="en-AU"/>
        </w:rPr>
        <w:t>map</w:t>
      </w:r>
      <w:r w:rsidR="00D13653">
        <w:rPr>
          <w:lang w:val="en-AU"/>
        </w:rPr>
        <w:t>s</w:t>
      </w:r>
      <w:r>
        <w:rPr>
          <w:lang w:val="en-AU"/>
        </w:rPr>
        <w:t xml:space="preserve"> </w:t>
      </w:r>
      <w:r w:rsidR="00D13653">
        <w:rPr>
          <w:lang w:val="en-AU"/>
        </w:rPr>
        <w:t xml:space="preserve">and the long-term water type frequency map </w:t>
      </w:r>
      <w:r>
        <w:rPr>
          <w:lang w:val="en-AU"/>
        </w:rPr>
        <w:t xml:space="preserve">showed </w:t>
      </w:r>
      <w:r w:rsidR="009332A3">
        <w:rPr>
          <w:lang w:val="en-AU"/>
        </w:rPr>
        <w:t xml:space="preserve">similar </w:t>
      </w:r>
      <w:r>
        <w:rPr>
          <w:lang w:val="en-AU"/>
        </w:rPr>
        <w:t xml:space="preserve">trends </w:t>
      </w:r>
      <w:r w:rsidR="009332A3">
        <w:rPr>
          <w:lang w:val="en-AU"/>
        </w:rPr>
        <w:t xml:space="preserve">for </w:t>
      </w:r>
      <w:r>
        <w:rPr>
          <w:lang w:val="en-AU"/>
        </w:rPr>
        <w:t xml:space="preserve">most </w:t>
      </w:r>
      <w:r w:rsidR="00A115D6">
        <w:rPr>
          <w:lang w:val="en-AU"/>
        </w:rPr>
        <w:t>of the Reef</w:t>
      </w:r>
      <w:r w:rsidR="00A115D6" w:rsidRPr="00A115D6">
        <w:rPr>
          <w:lang w:val="en-AU"/>
        </w:rPr>
        <w:t>.</w:t>
      </w:r>
      <w:r w:rsidRPr="00A115D6">
        <w:rPr>
          <w:lang w:val="en-AU"/>
        </w:rPr>
        <w:t xml:space="preserve"> </w:t>
      </w:r>
      <w:r w:rsidR="00A115D6" w:rsidRPr="0097272C">
        <w:rPr>
          <w:lang w:val="en-AU"/>
        </w:rPr>
        <w:t xml:space="preserve">The frequencies of occurrence of </w:t>
      </w:r>
      <w:r w:rsidR="00A115D6">
        <w:rPr>
          <w:lang w:val="en-AU"/>
        </w:rPr>
        <w:t xml:space="preserve">combined </w:t>
      </w:r>
      <w:r w:rsidR="00A115D6" w:rsidRPr="003F2642">
        <w:rPr>
          <w:lang w:val="en-AU"/>
        </w:rPr>
        <w:t>wet season water types measured across the Tully</w:t>
      </w:r>
      <w:r w:rsidR="00A115D6" w:rsidRPr="00B65757">
        <w:rPr>
          <w:lang w:val="en-AU"/>
        </w:rPr>
        <w:t>-offshore</w:t>
      </w:r>
      <w:r w:rsidR="00FF57FA" w:rsidRPr="00B65757">
        <w:rPr>
          <w:lang w:val="en-AU"/>
        </w:rPr>
        <w:t>,</w:t>
      </w:r>
      <w:r w:rsidR="00A115D6" w:rsidRPr="003F2642">
        <w:rPr>
          <w:lang w:val="en-AU"/>
        </w:rPr>
        <w:t xml:space="preserve"> Herbert</w:t>
      </w:r>
      <w:r w:rsidR="00A115D6" w:rsidRPr="00B65757">
        <w:rPr>
          <w:lang w:val="en-AU"/>
        </w:rPr>
        <w:t>-offshore</w:t>
      </w:r>
      <w:r w:rsidR="00A115D6" w:rsidRPr="003F2642">
        <w:rPr>
          <w:lang w:val="en-AU"/>
        </w:rPr>
        <w:t xml:space="preserve"> and Pioneer-offshore transects in 2017–18 were similar to the long-term frequencies and lower than the 2010–11 frequencies </w:t>
      </w:r>
      <w:r w:rsidR="00A115D6" w:rsidRPr="00B65757">
        <w:rPr>
          <w:lang w:val="en-AU"/>
        </w:rPr>
        <w:t>(wettest wet season</w:t>
      </w:r>
      <w:r w:rsidR="00A115D6" w:rsidRPr="003F2642">
        <w:rPr>
          <w:lang w:val="en-AU"/>
        </w:rPr>
        <w:t xml:space="preserve"> monitored) (inset</w:t>
      </w:r>
      <w:r w:rsidR="00FC5A38">
        <w:rPr>
          <w:lang w:val="en-AU"/>
        </w:rPr>
        <w:t xml:space="preserve"> </w:t>
      </w:r>
      <w:r w:rsidR="00FC5A38">
        <w:rPr>
          <w:lang w:val="en-AU"/>
        </w:rPr>
        <w:fldChar w:fldCharType="begin"/>
      </w:r>
      <w:r w:rsidR="00FC5A38">
        <w:rPr>
          <w:lang w:val="en-AU"/>
        </w:rPr>
        <w:instrText xml:space="preserve"> REF _Ref536535459 \h </w:instrText>
      </w:r>
      <w:r w:rsidR="00B65757">
        <w:rPr>
          <w:lang w:val="en-AU"/>
        </w:rPr>
        <w:instrText xml:space="preserve"> \* MERGEFORMAT </w:instrText>
      </w:r>
      <w:r w:rsidR="00FC5A38">
        <w:rPr>
          <w:lang w:val="en-AU"/>
        </w:rPr>
      </w:r>
      <w:r w:rsidR="00FC5A38">
        <w:rPr>
          <w:lang w:val="en-AU"/>
        </w:rPr>
        <w:fldChar w:fldCharType="separate"/>
      </w:r>
      <w:r w:rsidR="00335316" w:rsidRPr="00335316">
        <w:rPr>
          <w:lang w:val="en-AU"/>
        </w:rPr>
        <w:t>Figure 4</w:t>
      </w:r>
      <w:r w:rsidR="00335316" w:rsidRPr="00335316">
        <w:rPr>
          <w:lang w:val="en-AU"/>
        </w:rPr>
        <w:noBreakHyphen/>
        <w:t>1</w:t>
      </w:r>
      <w:r w:rsidR="00FC5A38">
        <w:rPr>
          <w:lang w:val="en-AU"/>
        </w:rPr>
        <w:fldChar w:fldCharType="end"/>
      </w:r>
      <w:r w:rsidR="00A115D6" w:rsidRPr="003F2642">
        <w:rPr>
          <w:lang w:val="en-AU"/>
        </w:rPr>
        <w:t xml:space="preserve">). </w:t>
      </w:r>
    </w:p>
    <w:p w14:paraId="62DC9208" w14:textId="64F6733A" w:rsidR="005D2EAC" w:rsidRPr="00A115D6" w:rsidRDefault="00B10317" w:rsidP="00B37E51">
      <w:pPr>
        <w:rPr>
          <w:lang w:val="en-AU"/>
        </w:rPr>
      </w:pPr>
      <w:r w:rsidRPr="00A115D6">
        <w:rPr>
          <w:lang w:val="en-AU"/>
        </w:rPr>
        <w:t xml:space="preserve">The extent and frequency of the occurrence of </w:t>
      </w:r>
      <w:r w:rsidR="00A115D6" w:rsidRPr="0097272C">
        <w:rPr>
          <w:lang w:val="en-AU"/>
        </w:rPr>
        <w:t>each of the three</w:t>
      </w:r>
      <w:r w:rsidRPr="00A115D6">
        <w:rPr>
          <w:lang w:val="en-AU"/>
        </w:rPr>
        <w:t xml:space="preserve"> wet season water types was variable across regions, cross-shelf and wet seasons, reflecting the constituent concentrations and intensity of the river discharge and/or resuspension events</w:t>
      </w:r>
      <w:r w:rsidR="009332A3">
        <w:rPr>
          <w:lang w:val="en-AU"/>
        </w:rPr>
        <w:t xml:space="preserve"> (</w:t>
      </w:r>
      <w:r w:rsidRPr="00B30CAD">
        <w:fldChar w:fldCharType="begin"/>
      </w:r>
      <w:r w:rsidRPr="00A115D6">
        <w:instrText xml:space="preserve"> REF _Ref511597783 \h </w:instrText>
      </w:r>
      <w:r w:rsidR="005D7D87" w:rsidRPr="0097272C">
        <w:instrText xml:space="preserve"> \* MERGEFORMAT </w:instrText>
      </w:r>
      <w:r w:rsidRPr="00B30CAD">
        <w:fldChar w:fldCharType="separate"/>
      </w:r>
      <w:r w:rsidR="00335316" w:rsidRPr="000151BE">
        <w:t xml:space="preserve">Figure </w:t>
      </w:r>
      <w:r w:rsidR="00335316">
        <w:rPr>
          <w:noProof/>
        </w:rPr>
        <w:t>4</w:t>
      </w:r>
      <w:r w:rsidR="00335316">
        <w:rPr>
          <w:noProof/>
        </w:rPr>
        <w:noBreakHyphen/>
        <w:t>2</w:t>
      </w:r>
      <w:r w:rsidRPr="00B30CAD">
        <w:fldChar w:fldCharType="end"/>
      </w:r>
      <w:r w:rsidR="009332A3">
        <w:t>)</w:t>
      </w:r>
      <w:r w:rsidR="00CB7E39">
        <w:t xml:space="preserve">. </w:t>
      </w:r>
      <w:r w:rsidR="00512333" w:rsidRPr="00A115D6">
        <w:rPr>
          <w:lang w:val="en-AU"/>
        </w:rPr>
        <w:t>The ma</w:t>
      </w:r>
      <w:r w:rsidR="00892BD8" w:rsidRPr="00A115D6">
        <w:rPr>
          <w:lang w:val="en-AU"/>
        </w:rPr>
        <w:t>p</w:t>
      </w:r>
      <w:r w:rsidR="00512333" w:rsidRPr="00A115D6">
        <w:rPr>
          <w:lang w:val="en-AU"/>
        </w:rPr>
        <w:t>s</w:t>
      </w:r>
      <w:r w:rsidR="00C72E9D" w:rsidRPr="00A115D6">
        <w:rPr>
          <w:lang w:val="en-AU"/>
        </w:rPr>
        <w:t xml:space="preserve"> </w:t>
      </w:r>
      <w:r w:rsidR="006B23EA" w:rsidRPr="00A115D6">
        <w:rPr>
          <w:lang w:val="en-AU"/>
        </w:rPr>
        <w:t xml:space="preserve">illustrate a well-documented inshore to offshore spatial pattern (e.g. Devlin et al., </w:t>
      </w:r>
      <w:r w:rsidR="000E2DBE" w:rsidRPr="00A115D6">
        <w:rPr>
          <w:lang w:val="en-AU"/>
        </w:rPr>
        <w:t xml:space="preserve">2013, </w:t>
      </w:r>
      <w:r w:rsidR="006B23EA" w:rsidRPr="00A115D6">
        <w:rPr>
          <w:lang w:val="en-AU"/>
        </w:rPr>
        <w:t xml:space="preserve">2015), with coastal areas experiencing the highest frequency of occurrence of </w:t>
      </w:r>
      <w:r w:rsidR="00404B3B">
        <w:rPr>
          <w:lang w:val="en-AU"/>
        </w:rPr>
        <w:t>primary</w:t>
      </w:r>
      <w:r w:rsidR="006B23EA" w:rsidRPr="00A115D6">
        <w:rPr>
          <w:lang w:val="en-AU"/>
        </w:rPr>
        <w:t xml:space="preserve"> water</w:t>
      </w:r>
      <w:r w:rsidR="00D07972" w:rsidRPr="00A115D6">
        <w:rPr>
          <w:lang w:val="en-AU"/>
        </w:rPr>
        <w:t xml:space="preserve"> type</w:t>
      </w:r>
      <w:r w:rsidR="006B23EA" w:rsidRPr="00A115D6">
        <w:rPr>
          <w:lang w:val="en-AU"/>
        </w:rPr>
        <w:t xml:space="preserve">s and offshore areas less frequently exposed to </w:t>
      </w:r>
      <w:r w:rsidR="00404B3B">
        <w:rPr>
          <w:lang w:val="en-AU"/>
        </w:rPr>
        <w:t>primary</w:t>
      </w:r>
      <w:r w:rsidR="00CE5E3C" w:rsidRPr="00A115D6">
        <w:rPr>
          <w:lang w:val="en-AU"/>
        </w:rPr>
        <w:t xml:space="preserve"> </w:t>
      </w:r>
      <w:r w:rsidR="006B23EA" w:rsidRPr="00A115D6">
        <w:rPr>
          <w:lang w:val="en-AU"/>
        </w:rPr>
        <w:t xml:space="preserve">waters and, when exposed, more frequently reached by the </w:t>
      </w:r>
      <w:r w:rsidR="00404B3B">
        <w:rPr>
          <w:lang w:val="en-AU"/>
        </w:rPr>
        <w:t>tertiary</w:t>
      </w:r>
      <w:r w:rsidR="006B23EA" w:rsidRPr="00A115D6">
        <w:rPr>
          <w:lang w:val="en-AU"/>
        </w:rPr>
        <w:t xml:space="preserve"> water type</w:t>
      </w:r>
      <w:r w:rsidR="00E00CDF" w:rsidRPr="00A115D6">
        <w:rPr>
          <w:lang w:val="en-AU"/>
        </w:rPr>
        <w:t xml:space="preserve"> (</w:t>
      </w:r>
      <w:r w:rsidR="00E00CDF" w:rsidRPr="00B30CAD">
        <w:fldChar w:fldCharType="begin"/>
      </w:r>
      <w:r w:rsidR="00E00CDF" w:rsidRPr="00A115D6">
        <w:instrText xml:space="preserve"> REF _Ref511597783 \h </w:instrText>
      </w:r>
      <w:r w:rsidR="005D7D87" w:rsidRPr="0097272C">
        <w:instrText xml:space="preserve"> \* MERGEFORMAT </w:instrText>
      </w:r>
      <w:r w:rsidR="00E00CDF" w:rsidRPr="00B30CAD">
        <w:fldChar w:fldCharType="separate"/>
      </w:r>
      <w:r w:rsidR="00335316" w:rsidRPr="000151BE">
        <w:t xml:space="preserve">Figure </w:t>
      </w:r>
      <w:r w:rsidR="00335316">
        <w:rPr>
          <w:noProof/>
        </w:rPr>
        <w:t>4</w:t>
      </w:r>
      <w:r w:rsidR="00335316">
        <w:rPr>
          <w:noProof/>
        </w:rPr>
        <w:noBreakHyphen/>
        <w:t>2</w:t>
      </w:r>
      <w:r w:rsidR="00E00CDF" w:rsidRPr="00B30CAD">
        <w:fldChar w:fldCharType="end"/>
      </w:r>
      <w:r w:rsidR="00E00CDF" w:rsidRPr="00A115D6">
        <w:t>)</w:t>
      </w:r>
      <w:r w:rsidR="006B23EA" w:rsidRPr="00A115D6">
        <w:rPr>
          <w:lang w:val="en-AU"/>
        </w:rPr>
        <w:t>.</w:t>
      </w:r>
      <w:r w:rsidR="007A6628" w:rsidRPr="00A115D6">
        <w:rPr>
          <w:lang w:val="en-AU"/>
        </w:rPr>
        <w:t xml:space="preserve"> </w:t>
      </w:r>
    </w:p>
    <w:p w14:paraId="03084EA8" w14:textId="43E9F837" w:rsidR="003F7F03" w:rsidRDefault="00A07250" w:rsidP="00FE462B">
      <w:pPr>
        <w:rPr>
          <w:lang w:val="en-AU"/>
        </w:rPr>
      </w:pPr>
      <w:r w:rsidRPr="00A115D6">
        <w:rPr>
          <w:lang w:val="en-AU"/>
        </w:rPr>
        <w:t xml:space="preserve">The </w:t>
      </w:r>
      <w:r w:rsidR="00FE462B" w:rsidRPr="00A115D6">
        <w:rPr>
          <w:lang w:val="en-AU"/>
        </w:rPr>
        <w:t xml:space="preserve">total area of the </w:t>
      </w:r>
      <w:r w:rsidR="005D2EAC" w:rsidRPr="00A115D6">
        <w:rPr>
          <w:lang w:val="en-AU"/>
        </w:rPr>
        <w:t>Reef</w:t>
      </w:r>
      <w:r w:rsidR="00FE462B" w:rsidRPr="00A115D6">
        <w:rPr>
          <w:lang w:val="en-AU"/>
        </w:rPr>
        <w:t xml:space="preserve"> affected by wet season water types was similar to the long-term area affected and </w:t>
      </w:r>
      <w:r w:rsidR="005D2EAC" w:rsidRPr="00A115D6">
        <w:rPr>
          <w:lang w:val="en-AU"/>
        </w:rPr>
        <w:t xml:space="preserve">lower than </w:t>
      </w:r>
      <w:r w:rsidR="00FE462B" w:rsidRPr="00A115D6">
        <w:rPr>
          <w:lang w:val="en-AU"/>
        </w:rPr>
        <w:t>the 2011 area (</w:t>
      </w:r>
      <w:r w:rsidR="00A02C3D" w:rsidRPr="00A115D6">
        <w:rPr>
          <w:lang w:val="en-AU"/>
        </w:rPr>
        <w:t>includes waters of</w:t>
      </w:r>
      <w:r w:rsidR="003F7F03" w:rsidRPr="00A115D6">
        <w:rPr>
          <w:lang w:val="en-AU"/>
        </w:rPr>
        <w:t xml:space="preserve"> Hervey Bay, south of the M</w:t>
      </w:r>
      <w:r w:rsidR="00B65757">
        <w:rPr>
          <w:lang w:val="en-AU"/>
        </w:rPr>
        <w:t xml:space="preserve">arine </w:t>
      </w:r>
      <w:r w:rsidR="003F7F03" w:rsidRPr="00A115D6">
        <w:rPr>
          <w:lang w:val="en-AU"/>
        </w:rPr>
        <w:t>P</w:t>
      </w:r>
      <w:r w:rsidR="00B65757">
        <w:rPr>
          <w:lang w:val="en-AU"/>
        </w:rPr>
        <w:t xml:space="preserve">ark </w:t>
      </w:r>
      <w:r w:rsidR="003F7F03" w:rsidRPr="00A115D6">
        <w:rPr>
          <w:lang w:val="en-AU"/>
        </w:rPr>
        <w:t>boundary, Reef+HB)</w:t>
      </w:r>
      <w:r w:rsidR="009332A3">
        <w:rPr>
          <w:lang w:val="en-AU"/>
        </w:rPr>
        <w:t>;</w:t>
      </w:r>
      <w:r w:rsidR="003F7F03" w:rsidRPr="00A115D6">
        <w:rPr>
          <w:lang w:val="en-AU"/>
        </w:rPr>
        <w:t xml:space="preserve"> </w:t>
      </w:r>
      <w:r w:rsidR="00FE462B" w:rsidRPr="00B30CAD">
        <w:rPr>
          <w:lang w:val="en-AU"/>
        </w:rPr>
        <w:fldChar w:fldCharType="begin"/>
      </w:r>
      <w:r w:rsidR="00FE462B" w:rsidRPr="00A115D6">
        <w:rPr>
          <w:lang w:val="en-AU"/>
        </w:rPr>
        <w:instrText xml:space="preserve"> REF _Ref511598610 \h  \* MERGEFORMAT </w:instrText>
      </w:r>
      <w:r w:rsidR="00FE462B" w:rsidRPr="00B30CAD">
        <w:rPr>
          <w:lang w:val="en-AU"/>
        </w:rPr>
      </w:r>
      <w:r w:rsidR="00FE462B" w:rsidRPr="00B30CAD">
        <w:rPr>
          <w:lang w:val="en-AU"/>
        </w:rPr>
        <w:fldChar w:fldCharType="separate"/>
      </w:r>
      <w:r w:rsidR="00335316" w:rsidRPr="00335316">
        <w:t xml:space="preserve">Table </w:t>
      </w:r>
      <w:r w:rsidR="00335316" w:rsidRPr="00335316">
        <w:rPr>
          <w:noProof/>
        </w:rPr>
        <w:t>4</w:t>
      </w:r>
      <w:r w:rsidR="00335316" w:rsidRPr="00335316">
        <w:rPr>
          <w:noProof/>
        </w:rPr>
        <w:noBreakHyphen/>
        <w:t>1</w:t>
      </w:r>
      <w:r w:rsidR="00FE462B" w:rsidRPr="00B30CAD">
        <w:rPr>
          <w:lang w:val="en-AU"/>
        </w:rPr>
        <w:fldChar w:fldCharType="end"/>
      </w:r>
      <w:r w:rsidR="00FE462B" w:rsidRPr="00A115D6">
        <w:rPr>
          <w:lang w:val="en-AU"/>
        </w:rPr>
        <w:t xml:space="preserve">). However, the </w:t>
      </w:r>
      <w:r w:rsidR="00404B3B">
        <w:rPr>
          <w:lang w:val="en-AU"/>
        </w:rPr>
        <w:t>primary</w:t>
      </w:r>
      <w:r w:rsidR="00FE462B" w:rsidRPr="00A115D6">
        <w:rPr>
          <w:lang w:val="en-AU"/>
        </w:rPr>
        <w:t xml:space="preserve"> waters in 2017</w:t>
      </w:r>
      <w:r w:rsidR="00FE462B" w:rsidRPr="00A115D6">
        <w:rPr>
          <w:rFonts w:eastAsia="Calibri" w:cs="Calibri"/>
        </w:rPr>
        <w:t>–</w:t>
      </w:r>
      <w:r w:rsidR="00FE462B" w:rsidRPr="00A115D6">
        <w:rPr>
          <w:lang w:val="en-AU"/>
        </w:rPr>
        <w:t xml:space="preserve">18 covered </w:t>
      </w:r>
      <w:r w:rsidR="003F7F03" w:rsidRPr="00A115D6">
        <w:rPr>
          <w:lang w:val="en-AU"/>
        </w:rPr>
        <w:t xml:space="preserve">much </w:t>
      </w:r>
      <w:r w:rsidR="00FE462B" w:rsidRPr="00A115D6">
        <w:rPr>
          <w:lang w:val="en-AU"/>
        </w:rPr>
        <w:t xml:space="preserve">less area than in 2011 or in the long-term. Similarly, </w:t>
      </w:r>
      <w:r w:rsidR="00404B3B">
        <w:rPr>
          <w:lang w:val="en-AU"/>
        </w:rPr>
        <w:t>secondary</w:t>
      </w:r>
      <w:r w:rsidR="00FE462B" w:rsidRPr="00A115D6">
        <w:rPr>
          <w:lang w:val="en-AU"/>
        </w:rPr>
        <w:t xml:space="preserve"> waters covered less area than in 2011 or in the long-term. </w:t>
      </w:r>
      <w:r w:rsidR="00404B3B">
        <w:rPr>
          <w:lang w:val="en-AU"/>
        </w:rPr>
        <w:t>Tertiary</w:t>
      </w:r>
      <w:r w:rsidR="00FE462B" w:rsidRPr="00A115D6">
        <w:rPr>
          <w:lang w:val="en-AU"/>
        </w:rPr>
        <w:t xml:space="preserve"> waters covered more area than in the long-term</w:t>
      </w:r>
      <w:r w:rsidR="00A02C3D" w:rsidRPr="00A115D6">
        <w:rPr>
          <w:lang w:val="en-AU"/>
        </w:rPr>
        <w:t>,</w:t>
      </w:r>
      <w:r w:rsidR="00FE462B" w:rsidRPr="00A115D6">
        <w:rPr>
          <w:lang w:val="en-AU"/>
        </w:rPr>
        <w:t xml:space="preserve"> </w:t>
      </w:r>
      <w:r w:rsidR="009332A3">
        <w:rPr>
          <w:lang w:val="en-AU"/>
        </w:rPr>
        <w:t>but</w:t>
      </w:r>
      <w:r w:rsidR="009332A3" w:rsidRPr="00A115D6">
        <w:rPr>
          <w:lang w:val="en-AU"/>
        </w:rPr>
        <w:t xml:space="preserve"> </w:t>
      </w:r>
      <w:r w:rsidR="003F7F03" w:rsidRPr="00A115D6">
        <w:rPr>
          <w:lang w:val="en-AU"/>
        </w:rPr>
        <w:t xml:space="preserve">still </w:t>
      </w:r>
      <w:r w:rsidR="00FE462B" w:rsidRPr="00A115D6">
        <w:rPr>
          <w:lang w:val="en-AU"/>
        </w:rPr>
        <w:t xml:space="preserve">less than in 2011. </w:t>
      </w:r>
    </w:p>
    <w:p w14:paraId="2F40436C" w14:textId="77777777" w:rsidR="00CB7E39" w:rsidRPr="00A115D6" w:rsidRDefault="00CB7E39" w:rsidP="00FE462B">
      <w:pPr>
        <w:rPr>
          <w:lang w:val="en-AU"/>
        </w:rPr>
      </w:pPr>
    </w:p>
    <w:p w14:paraId="10CECEBA" w14:textId="5802692B" w:rsidR="00FE462B" w:rsidRPr="00A115D6" w:rsidRDefault="00FE462B" w:rsidP="00FE462B">
      <w:pPr>
        <w:rPr>
          <w:sz w:val="18"/>
        </w:rPr>
      </w:pPr>
      <w:bookmarkStart w:id="848" w:name="_Ref511598610"/>
      <w:bookmarkStart w:id="849" w:name="_Toc10536272"/>
      <w:r w:rsidRPr="00A115D6">
        <w:rPr>
          <w:sz w:val="18"/>
        </w:rPr>
        <w:t xml:space="preserve">Table </w:t>
      </w:r>
      <w:r w:rsidRPr="00B30CAD">
        <w:rPr>
          <w:sz w:val="18"/>
        </w:rPr>
        <w:fldChar w:fldCharType="begin"/>
      </w:r>
      <w:r w:rsidRPr="00A115D6">
        <w:rPr>
          <w:sz w:val="18"/>
        </w:rPr>
        <w:instrText xml:space="preserve"> STYLEREF 1 \s </w:instrText>
      </w:r>
      <w:r w:rsidRPr="00B30CAD">
        <w:rPr>
          <w:sz w:val="18"/>
        </w:rPr>
        <w:fldChar w:fldCharType="separate"/>
      </w:r>
      <w:r w:rsidR="00335316">
        <w:rPr>
          <w:noProof/>
          <w:sz w:val="18"/>
        </w:rPr>
        <w:t>4</w:t>
      </w:r>
      <w:r w:rsidRPr="00B30CAD">
        <w:rPr>
          <w:sz w:val="18"/>
        </w:rPr>
        <w:fldChar w:fldCharType="end"/>
      </w:r>
      <w:r w:rsidRPr="00A115D6">
        <w:rPr>
          <w:sz w:val="18"/>
        </w:rPr>
        <w:noBreakHyphen/>
      </w:r>
      <w:r w:rsidRPr="00B30CAD">
        <w:rPr>
          <w:sz w:val="18"/>
        </w:rPr>
        <w:fldChar w:fldCharType="begin"/>
      </w:r>
      <w:r w:rsidRPr="00A115D6">
        <w:rPr>
          <w:sz w:val="18"/>
        </w:rPr>
        <w:instrText xml:space="preserve"> SEQ Table \* ARABIC \s 1 </w:instrText>
      </w:r>
      <w:r w:rsidRPr="00B30CAD">
        <w:rPr>
          <w:sz w:val="18"/>
        </w:rPr>
        <w:fldChar w:fldCharType="separate"/>
      </w:r>
      <w:r w:rsidR="00335316">
        <w:rPr>
          <w:noProof/>
          <w:sz w:val="18"/>
        </w:rPr>
        <w:t>1</w:t>
      </w:r>
      <w:r w:rsidRPr="00B30CAD">
        <w:rPr>
          <w:sz w:val="18"/>
        </w:rPr>
        <w:fldChar w:fldCharType="end"/>
      </w:r>
      <w:bookmarkEnd w:id="848"/>
      <w:r w:rsidRPr="00A115D6">
        <w:rPr>
          <w:sz w:val="18"/>
        </w:rPr>
        <w:t>: Areas (km</w:t>
      </w:r>
      <w:r w:rsidRPr="00A115D6">
        <w:rPr>
          <w:sz w:val="18"/>
          <w:vertAlign w:val="superscript"/>
        </w:rPr>
        <w:t>2</w:t>
      </w:r>
      <w:r w:rsidRPr="00A115D6">
        <w:rPr>
          <w:sz w:val="18"/>
        </w:rPr>
        <w:t xml:space="preserve">) and percentages (%) of the </w:t>
      </w:r>
      <w:r w:rsidR="003F7F03" w:rsidRPr="00A115D6">
        <w:rPr>
          <w:sz w:val="18"/>
        </w:rPr>
        <w:t xml:space="preserve">Reef </w:t>
      </w:r>
      <w:r w:rsidRPr="00A115D6">
        <w:rPr>
          <w:sz w:val="18"/>
        </w:rPr>
        <w:t xml:space="preserve">lagoon </w:t>
      </w:r>
      <w:r w:rsidR="003F7F03" w:rsidRPr="00A115D6">
        <w:rPr>
          <w:sz w:val="18"/>
        </w:rPr>
        <w:t xml:space="preserve">(and Hervey Bay waters) </w:t>
      </w:r>
      <w:r w:rsidRPr="00A115D6">
        <w:rPr>
          <w:sz w:val="18"/>
        </w:rPr>
        <w:t>affected by the wet season water types during the 201</w:t>
      </w:r>
      <w:r w:rsidR="003F7F03" w:rsidRPr="00A115D6">
        <w:rPr>
          <w:sz w:val="18"/>
        </w:rPr>
        <w:t>7</w:t>
      </w:r>
      <w:r w:rsidR="009332A3" w:rsidRPr="0014468E">
        <w:rPr>
          <w:rFonts w:eastAsia="Calibri" w:cs="Calibri"/>
          <w:sz w:val="18"/>
          <w:szCs w:val="18"/>
        </w:rPr>
        <w:t>–</w:t>
      </w:r>
      <w:r w:rsidRPr="00A115D6">
        <w:rPr>
          <w:sz w:val="18"/>
        </w:rPr>
        <w:t>1</w:t>
      </w:r>
      <w:r w:rsidR="003F7F03" w:rsidRPr="00A115D6">
        <w:rPr>
          <w:sz w:val="18"/>
        </w:rPr>
        <w:t>8, 2010</w:t>
      </w:r>
      <w:r w:rsidR="009332A3" w:rsidRPr="0026249B">
        <w:rPr>
          <w:rFonts w:eastAsia="Calibri" w:cs="Calibri"/>
          <w:sz w:val="18"/>
          <w:szCs w:val="18"/>
        </w:rPr>
        <w:t>–</w:t>
      </w:r>
      <w:r w:rsidR="003F7F03" w:rsidRPr="00A115D6">
        <w:rPr>
          <w:sz w:val="18"/>
        </w:rPr>
        <w:t>11 and long-term</w:t>
      </w:r>
      <w:r w:rsidRPr="00A115D6">
        <w:rPr>
          <w:sz w:val="18"/>
        </w:rPr>
        <w:t xml:space="preserve"> wet season</w:t>
      </w:r>
      <w:r w:rsidR="00CB7E39">
        <w:rPr>
          <w:sz w:val="18"/>
        </w:rPr>
        <w:t xml:space="preserve"> </w:t>
      </w:r>
      <w:r w:rsidRPr="00A115D6">
        <w:rPr>
          <w:sz w:val="18"/>
        </w:rPr>
        <w:t>(</w:t>
      </w:r>
      <w:r w:rsidR="00665CD1">
        <w:rPr>
          <w:sz w:val="18"/>
        </w:rPr>
        <w:t>the Reef</w:t>
      </w:r>
      <w:r w:rsidRPr="00A115D6">
        <w:rPr>
          <w:sz w:val="18"/>
        </w:rPr>
        <w:t>+HB).</w:t>
      </w:r>
      <w:bookmarkEnd w:id="849"/>
    </w:p>
    <w:tbl>
      <w:tblPr>
        <w:tblW w:w="5000" w:type="pct"/>
        <w:tblLook w:val="04A0" w:firstRow="1" w:lastRow="0" w:firstColumn="1" w:lastColumn="0" w:noHBand="0" w:noVBand="1"/>
      </w:tblPr>
      <w:tblGrid>
        <w:gridCol w:w="1173"/>
        <w:gridCol w:w="1577"/>
        <w:gridCol w:w="1034"/>
        <w:gridCol w:w="1577"/>
        <w:gridCol w:w="1034"/>
        <w:gridCol w:w="1578"/>
        <w:gridCol w:w="1034"/>
      </w:tblGrid>
      <w:tr w:rsidR="00FE462B" w:rsidRPr="005D7D87" w14:paraId="3F431756" w14:textId="77777777" w:rsidTr="00A37FF8">
        <w:trPr>
          <w:trHeight w:val="300"/>
        </w:trPr>
        <w:tc>
          <w:tcPr>
            <w:tcW w:w="561"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68DD7DB9" w14:textId="77777777" w:rsidR="00FE462B" w:rsidRPr="00A115D6" w:rsidRDefault="00FE462B" w:rsidP="00FE462B">
            <w:pPr>
              <w:spacing w:before="0" w:after="0"/>
              <w:jc w:val="left"/>
              <w:rPr>
                <w:rFonts w:cs="Arial"/>
                <w:color w:val="000000"/>
                <w:sz w:val="20"/>
                <w:lang w:val="en-AU" w:eastAsia="en-AU"/>
              </w:rPr>
            </w:pPr>
            <w:r w:rsidRPr="00A115D6">
              <w:rPr>
                <w:rFonts w:cs="Arial"/>
                <w:color w:val="000000"/>
                <w:sz w:val="20"/>
                <w:lang w:eastAsia="en-AU"/>
              </w:rPr>
              <w:t>Water type</w:t>
            </w:r>
          </w:p>
        </w:tc>
        <w:tc>
          <w:tcPr>
            <w:tcW w:w="1480" w:type="pct"/>
            <w:gridSpan w:val="2"/>
            <w:tcBorders>
              <w:top w:val="single" w:sz="8" w:space="0" w:color="auto"/>
              <w:left w:val="nil"/>
              <w:bottom w:val="single" w:sz="8" w:space="0" w:color="auto"/>
              <w:right w:val="single" w:sz="8" w:space="0" w:color="000000"/>
            </w:tcBorders>
            <w:shd w:val="clear" w:color="auto" w:fill="auto"/>
            <w:vAlign w:val="center"/>
            <w:hideMark/>
          </w:tcPr>
          <w:p w14:paraId="142D1F57" w14:textId="6F8983F0"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eastAsia="en-AU"/>
              </w:rPr>
              <w:t>2017</w:t>
            </w:r>
            <w:r w:rsidR="009332A3" w:rsidRPr="0026249B">
              <w:rPr>
                <w:rFonts w:eastAsia="Calibri" w:cs="Calibri"/>
                <w:sz w:val="18"/>
                <w:szCs w:val="18"/>
              </w:rPr>
              <w:t>–</w:t>
            </w:r>
            <w:r w:rsidRPr="00A115D6">
              <w:rPr>
                <w:rFonts w:cs="Arial"/>
                <w:color w:val="000000"/>
                <w:sz w:val="20"/>
                <w:lang w:eastAsia="en-AU"/>
              </w:rPr>
              <w:t>18</w:t>
            </w:r>
          </w:p>
        </w:tc>
        <w:tc>
          <w:tcPr>
            <w:tcW w:w="1480" w:type="pct"/>
            <w:gridSpan w:val="2"/>
            <w:tcBorders>
              <w:top w:val="single" w:sz="8" w:space="0" w:color="auto"/>
              <w:left w:val="nil"/>
              <w:bottom w:val="single" w:sz="8" w:space="0" w:color="auto"/>
              <w:right w:val="single" w:sz="8" w:space="0" w:color="000000"/>
            </w:tcBorders>
            <w:shd w:val="clear" w:color="auto" w:fill="auto"/>
            <w:vAlign w:val="center"/>
            <w:hideMark/>
          </w:tcPr>
          <w:p w14:paraId="22180D1F" w14:textId="09978EEB" w:rsidR="00FE462B" w:rsidRPr="00A115D6" w:rsidRDefault="00FE462B" w:rsidP="00665CD1">
            <w:pPr>
              <w:spacing w:before="0" w:after="0"/>
              <w:jc w:val="center"/>
              <w:rPr>
                <w:rFonts w:cs="Arial"/>
                <w:color w:val="000000"/>
                <w:sz w:val="20"/>
                <w:lang w:val="en-AU" w:eastAsia="en-AU"/>
              </w:rPr>
            </w:pPr>
            <w:r w:rsidRPr="00A115D6">
              <w:rPr>
                <w:rFonts w:cs="Arial"/>
                <w:color w:val="000000"/>
                <w:sz w:val="20"/>
                <w:lang w:eastAsia="en-AU"/>
              </w:rPr>
              <w:t>2010</w:t>
            </w:r>
            <w:r w:rsidR="009332A3" w:rsidRPr="0026249B">
              <w:rPr>
                <w:rFonts w:eastAsia="Calibri" w:cs="Calibri"/>
                <w:sz w:val="18"/>
                <w:szCs w:val="18"/>
              </w:rPr>
              <w:t>–</w:t>
            </w:r>
            <w:r w:rsidRPr="00A115D6">
              <w:rPr>
                <w:rFonts w:cs="Arial"/>
                <w:color w:val="000000"/>
                <w:sz w:val="20"/>
                <w:lang w:eastAsia="en-AU"/>
              </w:rPr>
              <w:t>11</w:t>
            </w:r>
          </w:p>
        </w:tc>
        <w:tc>
          <w:tcPr>
            <w:tcW w:w="1480" w:type="pct"/>
            <w:gridSpan w:val="2"/>
            <w:tcBorders>
              <w:top w:val="single" w:sz="8" w:space="0" w:color="auto"/>
              <w:left w:val="nil"/>
              <w:bottom w:val="single" w:sz="8" w:space="0" w:color="auto"/>
              <w:right w:val="single" w:sz="8" w:space="0" w:color="000000"/>
            </w:tcBorders>
            <w:shd w:val="clear" w:color="auto" w:fill="auto"/>
            <w:vAlign w:val="center"/>
            <w:hideMark/>
          </w:tcPr>
          <w:p w14:paraId="0FBC20CD"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eastAsia="en-AU"/>
              </w:rPr>
              <w:t>Long-term</w:t>
            </w:r>
          </w:p>
        </w:tc>
      </w:tr>
      <w:tr w:rsidR="00FE462B" w:rsidRPr="005D7D87" w14:paraId="317D752C" w14:textId="77777777" w:rsidTr="00A37FF8">
        <w:trPr>
          <w:trHeight w:val="468"/>
        </w:trPr>
        <w:tc>
          <w:tcPr>
            <w:tcW w:w="561" w:type="pct"/>
            <w:tcBorders>
              <w:top w:val="nil"/>
              <w:left w:val="single" w:sz="8" w:space="0" w:color="auto"/>
              <w:bottom w:val="single" w:sz="8" w:space="0" w:color="auto"/>
              <w:right w:val="single" w:sz="8" w:space="0" w:color="auto"/>
            </w:tcBorders>
            <w:shd w:val="clear" w:color="auto" w:fill="auto"/>
            <w:vAlign w:val="center"/>
            <w:hideMark/>
          </w:tcPr>
          <w:p w14:paraId="0BE3274C" w14:textId="77777777" w:rsidR="00FE462B" w:rsidRPr="00A115D6" w:rsidRDefault="00FE462B" w:rsidP="00FE462B">
            <w:pPr>
              <w:spacing w:before="0" w:after="0"/>
              <w:jc w:val="left"/>
              <w:rPr>
                <w:rFonts w:cs="Arial"/>
                <w:color w:val="000000"/>
                <w:sz w:val="20"/>
                <w:lang w:val="en-AU" w:eastAsia="en-AU"/>
              </w:rPr>
            </w:pPr>
            <w:r w:rsidRPr="00A115D6">
              <w:rPr>
                <w:rFonts w:cs="Arial"/>
                <w:color w:val="000000"/>
                <w:sz w:val="20"/>
                <w:lang w:eastAsia="en-AU"/>
              </w:rPr>
              <w:t> </w:t>
            </w:r>
          </w:p>
        </w:tc>
        <w:tc>
          <w:tcPr>
            <w:tcW w:w="979" w:type="pct"/>
            <w:tcBorders>
              <w:top w:val="nil"/>
              <w:left w:val="nil"/>
              <w:bottom w:val="single" w:sz="8" w:space="0" w:color="auto"/>
              <w:right w:val="single" w:sz="8" w:space="0" w:color="auto"/>
            </w:tcBorders>
            <w:shd w:val="clear" w:color="auto" w:fill="auto"/>
            <w:vAlign w:val="center"/>
            <w:hideMark/>
          </w:tcPr>
          <w:p w14:paraId="2467350D"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eastAsia="en-AU"/>
              </w:rPr>
              <w:t>Area (km</w:t>
            </w:r>
            <w:r w:rsidRPr="00A115D6">
              <w:rPr>
                <w:rFonts w:cs="Arial"/>
                <w:color w:val="000000"/>
                <w:sz w:val="20"/>
                <w:vertAlign w:val="superscript"/>
                <w:lang w:eastAsia="en-AU"/>
              </w:rPr>
              <w:t>2</w:t>
            </w:r>
            <w:r w:rsidRPr="00A115D6">
              <w:rPr>
                <w:rFonts w:cs="Arial"/>
                <w:color w:val="000000"/>
                <w:sz w:val="20"/>
                <w:lang w:eastAsia="en-AU"/>
              </w:rPr>
              <w:t>)</w:t>
            </w:r>
          </w:p>
        </w:tc>
        <w:tc>
          <w:tcPr>
            <w:tcW w:w="501" w:type="pct"/>
            <w:tcBorders>
              <w:top w:val="nil"/>
              <w:left w:val="nil"/>
              <w:bottom w:val="single" w:sz="8" w:space="0" w:color="auto"/>
              <w:right w:val="single" w:sz="8" w:space="0" w:color="auto"/>
            </w:tcBorders>
            <w:shd w:val="clear" w:color="auto" w:fill="auto"/>
            <w:vAlign w:val="center"/>
            <w:hideMark/>
          </w:tcPr>
          <w:p w14:paraId="266AEE2B" w14:textId="374AF8EE" w:rsidR="00FE462B" w:rsidRPr="00A115D6" w:rsidRDefault="00FE462B" w:rsidP="00665CD1">
            <w:pPr>
              <w:spacing w:before="0" w:after="0"/>
              <w:jc w:val="center"/>
              <w:rPr>
                <w:rFonts w:cs="Arial"/>
                <w:color w:val="000000"/>
                <w:sz w:val="20"/>
                <w:lang w:val="en-AU" w:eastAsia="en-AU"/>
              </w:rPr>
            </w:pPr>
            <w:r w:rsidRPr="00A115D6">
              <w:rPr>
                <w:rFonts w:cs="Arial"/>
                <w:color w:val="000000"/>
                <w:sz w:val="20"/>
                <w:lang w:eastAsia="en-AU"/>
              </w:rPr>
              <w:t xml:space="preserve">% of </w:t>
            </w:r>
            <w:r w:rsidR="00665CD1">
              <w:rPr>
                <w:rFonts w:cs="Arial"/>
                <w:color w:val="000000"/>
                <w:sz w:val="20"/>
                <w:lang w:eastAsia="en-AU"/>
              </w:rPr>
              <w:t>Reef</w:t>
            </w:r>
            <w:r w:rsidRPr="00A115D6">
              <w:rPr>
                <w:rFonts w:cs="Arial"/>
                <w:color w:val="000000"/>
                <w:sz w:val="20"/>
                <w:lang w:eastAsia="en-AU"/>
              </w:rPr>
              <w:t>+HB</w:t>
            </w:r>
          </w:p>
        </w:tc>
        <w:tc>
          <w:tcPr>
            <w:tcW w:w="979" w:type="pct"/>
            <w:tcBorders>
              <w:top w:val="nil"/>
              <w:left w:val="nil"/>
              <w:bottom w:val="single" w:sz="8" w:space="0" w:color="auto"/>
              <w:right w:val="single" w:sz="8" w:space="0" w:color="auto"/>
            </w:tcBorders>
            <w:shd w:val="clear" w:color="auto" w:fill="auto"/>
            <w:vAlign w:val="center"/>
            <w:hideMark/>
          </w:tcPr>
          <w:p w14:paraId="6F3FB52B"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eastAsia="en-AU"/>
              </w:rPr>
              <w:t>Area (km</w:t>
            </w:r>
            <w:r w:rsidRPr="00A115D6">
              <w:rPr>
                <w:rFonts w:cs="Arial"/>
                <w:color w:val="000000"/>
                <w:sz w:val="20"/>
                <w:vertAlign w:val="superscript"/>
                <w:lang w:eastAsia="en-AU"/>
              </w:rPr>
              <w:t>2</w:t>
            </w:r>
            <w:r w:rsidRPr="00A115D6">
              <w:rPr>
                <w:rFonts w:cs="Arial"/>
                <w:color w:val="000000"/>
                <w:sz w:val="20"/>
                <w:lang w:eastAsia="en-AU"/>
              </w:rPr>
              <w:t>)</w:t>
            </w:r>
          </w:p>
        </w:tc>
        <w:tc>
          <w:tcPr>
            <w:tcW w:w="501" w:type="pct"/>
            <w:tcBorders>
              <w:top w:val="nil"/>
              <w:left w:val="nil"/>
              <w:bottom w:val="single" w:sz="8" w:space="0" w:color="auto"/>
              <w:right w:val="single" w:sz="8" w:space="0" w:color="auto"/>
            </w:tcBorders>
            <w:shd w:val="clear" w:color="auto" w:fill="auto"/>
            <w:vAlign w:val="center"/>
            <w:hideMark/>
          </w:tcPr>
          <w:p w14:paraId="7A1632BF" w14:textId="523CA61D" w:rsidR="00FE462B" w:rsidRPr="00A115D6" w:rsidRDefault="00FE462B" w:rsidP="00665CD1">
            <w:pPr>
              <w:spacing w:before="0" w:after="0"/>
              <w:jc w:val="center"/>
              <w:rPr>
                <w:rFonts w:cs="Arial"/>
                <w:color w:val="000000"/>
                <w:sz w:val="20"/>
                <w:lang w:val="en-AU" w:eastAsia="en-AU"/>
              </w:rPr>
            </w:pPr>
            <w:r w:rsidRPr="00A115D6">
              <w:rPr>
                <w:rFonts w:cs="Arial"/>
                <w:color w:val="000000"/>
                <w:sz w:val="20"/>
                <w:lang w:eastAsia="en-AU"/>
              </w:rPr>
              <w:t xml:space="preserve">% of </w:t>
            </w:r>
            <w:r w:rsidR="00665CD1">
              <w:rPr>
                <w:rFonts w:cs="Arial"/>
                <w:color w:val="000000"/>
                <w:sz w:val="20"/>
                <w:lang w:eastAsia="en-AU"/>
              </w:rPr>
              <w:t>Reef</w:t>
            </w:r>
            <w:r w:rsidRPr="00A115D6">
              <w:rPr>
                <w:rFonts w:cs="Arial"/>
                <w:color w:val="000000"/>
                <w:sz w:val="20"/>
                <w:lang w:eastAsia="en-AU"/>
              </w:rPr>
              <w:t>+HB</w:t>
            </w:r>
          </w:p>
        </w:tc>
        <w:tc>
          <w:tcPr>
            <w:tcW w:w="979" w:type="pct"/>
            <w:tcBorders>
              <w:top w:val="nil"/>
              <w:left w:val="nil"/>
              <w:bottom w:val="single" w:sz="8" w:space="0" w:color="auto"/>
              <w:right w:val="single" w:sz="8" w:space="0" w:color="auto"/>
            </w:tcBorders>
            <w:shd w:val="clear" w:color="auto" w:fill="auto"/>
            <w:vAlign w:val="center"/>
            <w:hideMark/>
          </w:tcPr>
          <w:p w14:paraId="40A5BA9B"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eastAsia="en-AU"/>
              </w:rPr>
              <w:t>Area (km</w:t>
            </w:r>
            <w:r w:rsidRPr="00A115D6">
              <w:rPr>
                <w:rFonts w:cs="Arial"/>
                <w:color w:val="000000"/>
                <w:sz w:val="20"/>
                <w:vertAlign w:val="superscript"/>
                <w:lang w:eastAsia="en-AU"/>
              </w:rPr>
              <w:t>2</w:t>
            </w:r>
            <w:r w:rsidRPr="00A115D6">
              <w:rPr>
                <w:rFonts w:cs="Arial"/>
                <w:color w:val="000000"/>
                <w:sz w:val="20"/>
                <w:lang w:eastAsia="en-AU"/>
              </w:rPr>
              <w:t>)</w:t>
            </w:r>
          </w:p>
        </w:tc>
        <w:tc>
          <w:tcPr>
            <w:tcW w:w="501" w:type="pct"/>
            <w:tcBorders>
              <w:top w:val="nil"/>
              <w:left w:val="nil"/>
              <w:bottom w:val="single" w:sz="8" w:space="0" w:color="auto"/>
              <w:right w:val="single" w:sz="8" w:space="0" w:color="auto"/>
            </w:tcBorders>
            <w:shd w:val="clear" w:color="auto" w:fill="auto"/>
            <w:vAlign w:val="center"/>
            <w:hideMark/>
          </w:tcPr>
          <w:p w14:paraId="30F49178" w14:textId="7BBD96B3" w:rsidR="00FE462B" w:rsidRPr="00A115D6" w:rsidRDefault="00FE462B" w:rsidP="00665CD1">
            <w:pPr>
              <w:spacing w:before="0" w:after="0"/>
              <w:jc w:val="center"/>
              <w:rPr>
                <w:rFonts w:cs="Arial"/>
                <w:color w:val="000000"/>
                <w:sz w:val="20"/>
                <w:lang w:val="en-AU" w:eastAsia="en-AU"/>
              </w:rPr>
            </w:pPr>
            <w:r w:rsidRPr="00A115D6">
              <w:rPr>
                <w:rFonts w:cs="Arial"/>
                <w:color w:val="000000"/>
                <w:sz w:val="20"/>
                <w:lang w:eastAsia="en-AU"/>
              </w:rPr>
              <w:t xml:space="preserve">% of </w:t>
            </w:r>
            <w:r w:rsidR="00665CD1">
              <w:rPr>
                <w:rFonts w:cs="Arial"/>
                <w:color w:val="000000"/>
                <w:sz w:val="20"/>
                <w:lang w:eastAsia="en-AU"/>
              </w:rPr>
              <w:t>Reef</w:t>
            </w:r>
            <w:r w:rsidRPr="00A115D6">
              <w:rPr>
                <w:rFonts w:cs="Arial"/>
                <w:color w:val="000000"/>
                <w:sz w:val="20"/>
                <w:lang w:eastAsia="en-AU"/>
              </w:rPr>
              <w:t>+HB</w:t>
            </w:r>
          </w:p>
        </w:tc>
      </w:tr>
      <w:tr w:rsidR="00FE462B" w:rsidRPr="005D7D87" w14:paraId="65639204" w14:textId="77777777" w:rsidTr="00A37FF8">
        <w:trPr>
          <w:trHeight w:val="300"/>
        </w:trPr>
        <w:tc>
          <w:tcPr>
            <w:tcW w:w="561" w:type="pct"/>
            <w:tcBorders>
              <w:top w:val="nil"/>
              <w:left w:val="single" w:sz="8" w:space="0" w:color="auto"/>
              <w:bottom w:val="single" w:sz="8" w:space="0" w:color="auto"/>
              <w:right w:val="single" w:sz="8" w:space="0" w:color="auto"/>
            </w:tcBorders>
            <w:shd w:val="clear" w:color="auto" w:fill="auto"/>
            <w:vAlign w:val="center"/>
            <w:hideMark/>
          </w:tcPr>
          <w:p w14:paraId="3504E4E3" w14:textId="77777777" w:rsidR="00FE462B" w:rsidRPr="00A115D6" w:rsidRDefault="00FE462B" w:rsidP="00FE462B">
            <w:pPr>
              <w:spacing w:before="0" w:after="0"/>
              <w:jc w:val="left"/>
              <w:rPr>
                <w:rFonts w:cs="Arial"/>
                <w:color w:val="000000"/>
                <w:sz w:val="20"/>
                <w:lang w:val="en-AU" w:eastAsia="en-AU"/>
              </w:rPr>
            </w:pPr>
            <w:r w:rsidRPr="00A115D6">
              <w:rPr>
                <w:rFonts w:cs="Arial"/>
                <w:color w:val="000000"/>
                <w:sz w:val="20"/>
                <w:lang w:eastAsia="en-AU"/>
              </w:rPr>
              <w:t>Combined</w:t>
            </w:r>
          </w:p>
        </w:tc>
        <w:tc>
          <w:tcPr>
            <w:tcW w:w="979" w:type="pct"/>
            <w:tcBorders>
              <w:top w:val="nil"/>
              <w:left w:val="nil"/>
              <w:bottom w:val="single" w:sz="8" w:space="0" w:color="auto"/>
              <w:right w:val="single" w:sz="8" w:space="0" w:color="auto"/>
            </w:tcBorders>
            <w:shd w:val="clear" w:color="auto" w:fill="auto"/>
            <w:vAlign w:val="center"/>
            <w:hideMark/>
          </w:tcPr>
          <w:p w14:paraId="17CDB262"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val="en-AU" w:eastAsia="en-AU"/>
              </w:rPr>
              <w:t>266,076</w:t>
            </w:r>
          </w:p>
        </w:tc>
        <w:tc>
          <w:tcPr>
            <w:tcW w:w="501" w:type="pct"/>
            <w:tcBorders>
              <w:top w:val="nil"/>
              <w:left w:val="nil"/>
              <w:bottom w:val="single" w:sz="8" w:space="0" w:color="auto"/>
              <w:right w:val="single" w:sz="8" w:space="0" w:color="auto"/>
            </w:tcBorders>
            <w:shd w:val="clear" w:color="auto" w:fill="auto"/>
            <w:vAlign w:val="center"/>
            <w:hideMark/>
          </w:tcPr>
          <w:p w14:paraId="49410BE1"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val="en-AU" w:eastAsia="en-AU"/>
              </w:rPr>
              <w:t>70%</w:t>
            </w:r>
          </w:p>
        </w:tc>
        <w:tc>
          <w:tcPr>
            <w:tcW w:w="979" w:type="pct"/>
            <w:tcBorders>
              <w:top w:val="nil"/>
              <w:left w:val="nil"/>
              <w:bottom w:val="single" w:sz="8" w:space="0" w:color="auto"/>
              <w:right w:val="single" w:sz="8" w:space="0" w:color="auto"/>
            </w:tcBorders>
            <w:shd w:val="clear" w:color="auto" w:fill="auto"/>
            <w:vAlign w:val="center"/>
            <w:hideMark/>
          </w:tcPr>
          <w:p w14:paraId="5F718C01"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val="en-AU" w:eastAsia="en-AU"/>
              </w:rPr>
              <w:t>320,089</w:t>
            </w:r>
          </w:p>
        </w:tc>
        <w:tc>
          <w:tcPr>
            <w:tcW w:w="501" w:type="pct"/>
            <w:tcBorders>
              <w:top w:val="nil"/>
              <w:left w:val="nil"/>
              <w:bottom w:val="single" w:sz="8" w:space="0" w:color="auto"/>
              <w:right w:val="single" w:sz="8" w:space="0" w:color="auto"/>
            </w:tcBorders>
            <w:shd w:val="clear" w:color="auto" w:fill="auto"/>
            <w:vAlign w:val="center"/>
            <w:hideMark/>
          </w:tcPr>
          <w:p w14:paraId="2214F754"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val="en-AU" w:eastAsia="en-AU"/>
              </w:rPr>
              <w:t>84%</w:t>
            </w:r>
          </w:p>
        </w:tc>
        <w:tc>
          <w:tcPr>
            <w:tcW w:w="979" w:type="pct"/>
            <w:tcBorders>
              <w:top w:val="nil"/>
              <w:left w:val="nil"/>
              <w:bottom w:val="single" w:sz="8" w:space="0" w:color="auto"/>
              <w:right w:val="single" w:sz="8" w:space="0" w:color="auto"/>
            </w:tcBorders>
            <w:shd w:val="clear" w:color="auto" w:fill="auto"/>
            <w:vAlign w:val="center"/>
            <w:hideMark/>
          </w:tcPr>
          <w:p w14:paraId="196119C0"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val="en-AU" w:eastAsia="en-AU"/>
              </w:rPr>
              <w:t>258,483</w:t>
            </w:r>
          </w:p>
        </w:tc>
        <w:tc>
          <w:tcPr>
            <w:tcW w:w="501" w:type="pct"/>
            <w:tcBorders>
              <w:top w:val="nil"/>
              <w:left w:val="nil"/>
              <w:bottom w:val="single" w:sz="8" w:space="0" w:color="auto"/>
              <w:right w:val="single" w:sz="8" w:space="0" w:color="auto"/>
            </w:tcBorders>
            <w:shd w:val="clear" w:color="auto" w:fill="auto"/>
            <w:vAlign w:val="center"/>
            <w:hideMark/>
          </w:tcPr>
          <w:p w14:paraId="3D25921F"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val="en-AU" w:eastAsia="en-AU"/>
              </w:rPr>
              <w:t>68%</w:t>
            </w:r>
          </w:p>
        </w:tc>
      </w:tr>
      <w:tr w:rsidR="00FE462B" w:rsidRPr="005D7D87" w14:paraId="572B9716" w14:textId="77777777" w:rsidTr="00A37FF8">
        <w:trPr>
          <w:trHeight w:val="300"/>
        </w:trPr>
        <w:tc>
          <w:tcPr>
            <w:tcW w:w="561" w:type="pct"/>
            <w:tcBorders>
              <w:top w:val="nil"/>
              <w:left w:val="single" w:sz="8" w:space="0" w:color="auto"/>
              <w:bottom w:val="single" w:sz="8" w:space="0" w:color="auto"/>
              <w:right w:val="single" w:sz="8" w:space="0" w:color="auto"/>
            </w:tcBorders>
            <w:shd w:val="clear" w:color="auto" w:fill="auto"/>
            <w:vAlign w:val="center"/>
            <w:hideMark/>
          </w:tcPr>
          <w:p w14:paraId="37E58CBA" w14:textId="1652833F" w:rsidR="00FE462B" w:rsidRPr="00A115D6" w:rsidRDefault="009332A3" w:rsidP="00FE462B">
            <w:pPr>
              <w:spacing w:before="0" w:after="0"/>
              <w:jc w:val="left"/>
              <w:rPr>
                <w:rFonts w:cs="Arial"/>
                <w:color w:val="000000"/>
                <w:sz w:val="20"/>
                <w:lang w:val="en-AU" w:eastAsia="en-AU"/>
              </w:rPr>
            </w:pPr>
            <w:r>
              <w:rPr>
                <w:rFonts w:cs="Arial"/>
                <w:color w:val="000000"/>
                <w:sz w:val="20"/>
                <w:lang w:eastAsia="en-AU"/>
              </w:rPr>
              <w:t>P</w:t>
            </w:r>
            <w:r w:rsidR="00404B3B">
              <w:rPr>
                <w:rFonts w:cs="Arial"/>
                <w:color w:val="000000"/>
                <w:sz w:val="20"/>
                <w:lang w:eastAsia="en-AU"/>
              </w:rPr>
              <w:t>rimary</w:t>
            </w:r>
          </w:p>
        </w:tc>
        <w:tc>
          <w:tcPr>
            <w:tcW w:w="979" w:type="pct"/>
            <w:tcBorders>
              <w:top w:val="nil"/>
              <w:left w:val="nil"/>
              <w:bottom w:val="single" w:sz="8" w:space="0" w:color="auto"/>
              <w:right w:val="single" w:sz="8" w:space="0" w:color="auto"/>
            </w:tcBorders>
            <w:shd w:val="clear" w:color="auto" w:fill="auto"/>
            <w:vAlign w:val="center"/>
            <w:hideMark/>
          </w:tcPr>
          <w:p w14:paraId="7C549D46"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val="en-AU" w:eastAsia="en-AU"/>
              </w:rPr>
              <w:t>21,886</w:t>
            </w:r>
          </w:p>
        </w:tc>
        <w:tc>
          <w:tcPr>
            <w:tcW w:w="501" w:type="pct"/>
            <w:tcBorders>
              <w:top w:val="nil"/>
              <w:left w:val="nil"/>
              <w:bottom w:val="single" w:sz="8" w:space="0" w:color="auto"/>
              <w:right w:val="single" w:sz="8" w:space="0" w:color="auto"/>
            </w:tcBorders>
            <w:shd w:val="clear" w:color="auto" w:fill="auto"/>
            <w:vAlign w:val="center"/>
            <w:hideMark/>
          </w:tcPr>
          <w:p w14:paraId="5522813C"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val="en-AU" w:eastAsia="en-AU"/>
              </w:rPr>
              <w:t>6%</w:t>
            </w:r>
          </w:p>
        </w:tc>
        <w:tc>
          <w:tcPr>
            <w:tcW w:w="979" w:type="pct"/>
            <w:tcBorders>
              <w:top w:val="nil"/>
              <w:left w:val="nil"/>
              <w:bottom w:val="single" w:sz="8" w:space="0" w:color="auto"/>
              <w:right w:val="single" w:sz="8" w:space="0" w:color="auto"/>
            </w:tcBorders>
            <w:shd w:val="clear" w:color="auto" w:fill="auto"/>
            <w:vAlign w:val="center"/>
            <w:hideMark/>
          </w:tcPr>
          <w:p w14:paraId="27C4CFE9"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val="en-AU" w:eastAsia="en-AU"/>
              </w:rPr>
              <w:t>50,871</w:t>
            </w:r>
          </w:p>
        </w:tc>
        <w:tc>
          <w:tcPr>
            <w:tcW w:w="501" w:type="pct"/>
            <w:tcBorders>
              <w:top w:val="nil"/>
              <w:left w:val="nil"/>
              <w:bottom w:val="single" w:sz="8" w:space="0" w:color="auto"/>
              <w:right w:val="single" w:sz="8" w:space="0" w:color="auto"/>
            </w:tcBorders>
            <w:shd w:val="clear" w:color="auto" w:fill="auto"/>
            <w:vAlign w:val="center"/>
            <w:hideMark/>
          </w:tcPr>
          <w:p w14:paraId="4468F3D0"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val="en-AU" w:eastAsia="en-AU"/>
              </w:rPr>
              <w:t>13%</w:t>
            </w:r>
          </w:p>
        </w:tc>
        <w:tc>
          <w:tcPr>
            <w:tcW w:w="979" w:type="pct"/>
            <w:tcBorders>
              <w:top w:val="nil"/>
              <w:left w:val="nil"/>
              <w:bottom w:val="single" w:sz="8" w:space="0" w:color="auto"/>
              <w:right w:val="single" w:sz="8" w:space="0" w:color="auto"/>
            </w:tcBorders>
            <w:shd w:val="clear" w:color="auto" w:fill="auto"/>
            <w:vAlign w:val="center"/>
            <w:hideMark/>
          </w:tcPr>
          <w:p w14:paraId="095E480F"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val="en-AU" w:eastAsia="en-AU"/>
              </w:rPr>
              <w:t>48,335</w:t>
            </w:r>
          </w:p>
        </w:tc>
        <w:tc>
          <w:tcPr>
            <w:tcW w:w="501" w:type="pct"/>
            <w:tcBorders>
              <w:top w:val="nil"/>
              <w:left w:val="nil"/>
              <w:bottom w:val="single" w:sz="8" w:space="0" w:color="auto"/>
              <w:right w:val="single" w:sz="8" w:space="0" w:color="auto"/>
            </w:tcBorders>
            <w:shd w:val="clear" w:color="auto" w:fill="auto"/>
            <w:vAlign w:val="center"/>
            <w:hideMark/>
          </w:tcPr>
          <w:p w14:paraId="00FF2498"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val="en-AU" w:eastAsia="en-AU"/>
              </w:rPr>
              <w:t>13%</w:t>
            </w:r>
          </w:p>
        </w:tc>
      </w:tr>
      <w:tr w:rsidR="00FE462B" w:rsidRPr="005D7D87" w14:paraId="51097D40" w14:textId="77777777" w:rsidTr="00A37FF8">
        <w:trPr>
          <w:trHeight w:val="300"/>
        </w:trPr>
        <w:tc>
          <w:tcPr>
            <w:tcW w:w="561" w:type="pct"/>
            <w:tcBorders>
              <w:top w:val="nil"/>
              <w:left w:val="single" w:sz="8" w:space="0" w:color="auto"/>
              <w:bottom w:val="single" w:sz="8" w:space="0" w:color="auto"/>
              <w:right w:val="single" w:sz="8" w:space="0" w:color="auto"/>
            </w:tcBorders>
            <w:shd w:val="clear" w:color="auto" w:fill="auto"/>
            <w:vAlign w:val="center"/>
            <w:hideMark/>
          </w:tcPr>
          <w:p w14:paraId="3E5005DA" w14:textId="7681D25D" w:rsidR="00FE462B" w:rsidRPr="00A115D6" w:rsidRDefault="009332A3" w:rsidP="00FE462B">
            <w:pPr>
              <w:spacing w:before="0" w:after="0"/>
              <w:jc w:val="left"/>
              <w:rPr>
                <w:rFonts w:cs="Arial"/>
                <w:color w:val="000000"/>
                <w:sz w:val="20"/>
                <w:lang w:val="en-AU" w:eastAsia="en-AU"/>
              </w:rPr>
            </w:pPr>
            <w:r>
              <w:rPr>
                <w:rFonts w:cs="Arial"/>
                <w:color w:val="000000"/>
                <w:sz w:val="20"/>
                <w:lang w:eastAsia="en-AU"/>
              </w:rPr>
              <w:t>Secondary</w:t>
            </w:r>
          </w:p>
        </w:tc>
        <w:tc>
          <w:tcPr>
            <w:tcW w:w="979" w:type="pct"/>
            <w:tcBorders>
              <w:top w:val="nil"/>
              <w:left w:val="nil"/>
              <w:bottom w:val="single" w:sz="8" w:space="0" w:color="auto"/>
              <w:right w:val="single" w:sz="8" w:space="0" w:color="auto"/>
            </w:tcBorders>
            <w:shd w:val="clear" w:color="auto" w:fill="auto"/>
            <w:vAlign w:val="center"/>
            <w:hideMark/>
          </w:tcPr>
          <w:p w14:paraId="1EFD5FDA"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val="en-AU" w:eastAsia="en-AU"/>
              </w:rPr>
              <w:t>92,144</w:t>
            </w:r>
          </w:p>
        </w:tc>
        <w:tc>
          <w:tcPr>
            <w:tcW w:w="501" w:type="pct"/>
            <w:tcBorders>
              <w:top w:val="nil"/>
              <w:left w:val="nil"/>
              <w:bottom w:val="single" w:sz="8" w:space="0" w:color="auto"/>
              <w:right w:val="single" w:sz="8" w:space="0" w:color="auto"/>
            </w:tcBorders>
            <w:shd w:val="clear" w:color="auto" w:fill="auto"/>
            <w:vAlign w:val="center"/>
            <w:hideMark/>
          </w:tcPr>
          <w:p w14:paraId="7952F7FF"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val="en-AU" w:eastAsia="en-AU"/>
              </w:rPr>
              <w:t>24%</w:t>
            </w:r>
          </w:p>
        </w:tc>
        <w:tc>
          <w:tcPr>
            <w:tcW w:w="979" w:type="pct"/>
            <w:tcBorders>
              <w:top w:val="nil"/>
              <w:left w:val="nil"/>
              <w:bottom w:val="single" w:sz="8" w:space="0" w:color="auto"/>
              <w:right w:val="single" w:sz="8" w:space="0" w:color="auto"/>
            </w:tcBorders>
            <w:shd w:val="clear" w:color="auto" w:fill="auto"/>
            <w:vAlign w:val="center"/>
            <w:hideMark/>
          </w:tcPr>
          <w:p w14:paraId="7F00EE9D"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val="en-AU" w:eastAsia="en-AU"/>
              </w:rPr>
              <w:t>137,486</w:t>
            </w:r>
          </w:p>
        </w:tc>
        <w:tc>
          <w:tcPr>
            <w:tcW w:w="501" w:type="pct"/>
            <w:tcBorders>
              <w:top w:val="nil"/>
              <w:left w:val="nil"/>
              <w:bottom w:val="single" w:sz="8" w:space="0" w:color="auto"/>
              <w:right w:val="single" w:sz="8" w:space="0" w:color="auto"/>
            </w:tcBorders>
            <w:shd w:val="clear" w:color="auto" w:fill="auto"/>
            <w:vAlign w:val="center"/>
            <w:hideMark/>
          </w:tcPr>
          <w:p w14:paraId="61CEFC56"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val="en-AU" w:eastAsia="en-AU"/>
              </w:rPr>
              <w:t>36%</w:t>
            </w:r>
          </w:p>
        </w:tc>
        <w:tc>
          <w:tcPr>
            <w:tcW w:w="979" w:type="pct"/>
            <w:tcBorders>
              <w:top w:val="nil"/>
              <w:left w:val="nil"/>
              <w:bottom w:val="single" w:sz="8" w:space="0" w:color="auto"/>
              <w:right w:val="single" w:sz="8" w:space="0" w:color="auto"/>
            </w:tcBorders>
            <w:shd w:val="clear" w:color="auto" w:fill="auto"/>
            <w:vAlign w:val="center"/>
            <w:hideMark/>
          </w:tcPr>
          <w:p w14:paraId="5CB36075"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val="en-AU" w:eastAsia="en-AU"/>
              </w:rPr>
              <w:t>108,924</w:t>
            </w:r>
          </w:p>
        </w:tc>
        <w:tc>
          <w:tcPr>
            <w:tcW w:w="501" w:type="pct"/>
            <w:tcBorders>
              <w:top w:val="nil"/>
              <w:left w:val="nil"/>
              <w:bottom w:val="single" w:sz="8" w:space="0" w:color="auto"/>
              <w:right w:val="single" w:sz="8" w:space="0" w:color="auto"/>
            </w:tcBorders>
            <w:shd w:val="clear" w:color="auto" w:fill="auto"/>
            <w:vAlign w:val="center"/>
            <w:hideMark/>
          </w:tcPr>
          <w:p w14:paraId="688853F3"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val="en-AU" w:eastAsia="en-AU"/>
              </w:rPr>
              <w:t>29%</w:t>
            </w:r>
          </w:p>
        </w:tc>
      </w:tr>
      <w:tr w:rsidR="00FE462B" w:rsidRPr="005D7D87" w14:paraId="06FDF047" w14:textId="77777777" w:rsidTr="00A37FF8">
        <w:trPr>
          <w:trHeight w:val="300"/>
        </w:trPr>
        <w:tc>
          <w:tcPr>
            <w:tcW w:w="561" w:type="pct"/>
            <w:tcBorders>
              <w:top w:val="nil"/>
              <w:left w:val="single" w:sz="8" w:space="0" w:color="auto"/>
              <w:bottom w:val="single" w:sz="8" w:space="0" w:color="auto"/>
              <w:right w:val="single" w:sz="8" w:space="0" w:color="auto"/>
            </w:tcBorders>
            <w:shd w:val="clear" w:color="auto" w:fill="auto"/>
            <w:vAlign w:val="center"/>
            <w:hideMark/>
          </w:tcPr>
          <w:p w14:paraId="7416D045" w14:textId="6D7028C0" w:rsidR="00FE462B" w:rsidRPr="00A115D6" w:rsidRDefault="009332A3" w:rsidP="00FE462B">
            <w:pPr>
              <w:spacing w:before="0" w:after="0"/>
              <w:jc w:val="left"/>
              <w:rPr>
                <w:rFonts w:cs="Arial"/>
                <w:color w:val="000000"/>
                <w:sz w:val="20"/>
                <w:lang w:val="en-AU" w:eastAsia="en-AU"/>
              </w:rPr>
            </w:pPr>
            <w:r>
              <w:rPr>
                <w:rFonts w:cs="Arial"/>
                <w:color w:val="000000"/>
                <w:sz w:val="20"/>
                <w:lang w:eastAsia="en-AU"/>
              </w:rPr>
              <w:t>Tertiary</w:t>
            </w:r>
          </w:p>
        </w:tc>
        <w:tc>
          <w:tcPr>
            <w:tcW w:w="979" w:type="pct"/>
            <w:tcBorders>
              <w:top w:val="nil"/>
              <w:left w:val="nil"/>
              <w:bottom w:val="single" w:sz="8" w:space="0" w:color="auto"/>
              <w:right w:val="single" w:sz="8" w:space="0" w:color="auto"/>
            </w:tcBorders>
            <w:shd w:val="clear" w:color="auto" w:fill="auto"/>
            <w:vAlign w:val="center"/>
            <w:hideMark/>
          </w:tcPr>
          <w:p w14:paraId="2A40E6F8"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val="en-AU" w:eastAsia="en-AU"/>
              </w:rPr>
              <w:t>245,634</w:t>
            </w:r>
          </w:p>
        </w:tc>
        <w:tc>
          <w:tcPr>
            <w:tcW w:w="501" w:type="pct"/>
            <w:tcBorders>
              <w:top w:val="nil"/>
              <w:left w:val="nil"/>
              <w:bottom w:val="single" w:sz="8" w:space="0" w:color="auto"/>
              <w:right w:val="single" w:sz="8" w:space="0" w:color="auto"/>
            </w:tcBorders>
            <w:shd w:val="clear" w:color="auto" w:fill="auto"/>
            <w:vAlign w:val="center"/>
            <w:hideMark/>
          </w:tcPr>
          <w:p w14:paraId="16E99455"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val="en-AU" w:eastAsia="en-AU"/>
              </w:rPr>
              <w:t>64%</w:t>
            </w:r>
          </w:p>
        </w:tc>
        <w:tc>
          <w:tcPr>
            <w:tcW w:w="979" w:type="pct"/>
            <w:tcBorders>
              <w:top w:val="nil"/>
              <w:left w:val="nil"/>
              <w:bottom w:val="single" w:sz="8" w:space="0" w:color="auto"/>
              <w:right w:val="single" w:sz="8" w:space="0" w:color="auto"/>
            </w:tcBorders>
            <w:shd w:val="clear" w:color="auto" w:fill="auto"/>
            <w:vAlign w:val="center"/>
            <w:hideMark/>
          </w:tcPr>
          <w:p w14:paraId="19EC4B5C"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val="en-AU" w:eastAsia="en-AU"/>
              </w:rPr>
              <w:t>298,403</w:t>
            </w:r>
          </w:p>
        </w:tc>
        <w:tc>
          <w:tcPr>
            <w:tcW w:w="501" w:type="pct"/>
            <w:tcBorders>
              <w:top w:val="nil"/>
              <w:left w:val="nil"/>
              <w:bottom w:val="single" w:sz="8" w:space="0" w:color="auto"/>
              <w:right w:val="single" w:sz="8" w:space="0" w:color="auto"/>
            </w:tcBorders>
            <w:shd w:val="clear" w:color="auto" w:fill="auto"/>
            <w:vAlign w:val="center"/>
            <w:hideMark/>
          </w:tcPr>
          <w:p w14:paraId="1913D108"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val="en-AU" w:eastAsia="en-AU"/>
              </w:rPr>
              <w:t>78%</w:t>
            </w:r>
          </w:p>
        </w:tc>
        <w:tc>
          <w:tcPr>
            <w:tcW w:w="979" w:type="pct"/>
            <w:tcBorders>
              <w:top w:val="nil"/>
              <w:left w:val="nil"/>
              <w:bottom w:val="single" w:sz="8" w:space="0" w:color="auto"/>
              <w:right w:val="single" w:sz="8" w:space="0" w:color="auto"/>
            </w:tcBorders>
            <w:shd w:val="clear" w:color="auto" w:fill="auto"/>
            <w:vAlign w:val="center"/>
            <w:hideMark/>
          </w:tcPr>
          <w:p w14:paraId="2846D3C2"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val="en-AU" w:eastAsia="en-AU"/>
              </w:rPr>
              <w:t>223,294</w:t>
            </w:r>
          </w:p>
        </w:tc>
        <w:tc>
          <w:tcPr>
            <w:tcW w:w="501" w:type="pct"/>
            <w:tcBorders>
              <w:top w:val="nil"/>
              <w:left w:val="nil"/>
              <w:bottom w:val="single" w:sz="8" w:space="0" w:color="auto"/>
              <w:right w:val="single" w:sz="8" w:space="0" w:color="auto"/>
            </w:tcBorders>
            <w:shd w:val="clear" w:color="auto" w:fill="auto"/>
            <w:vAlign w:val="center"/>
            <w:hideMark/>
          </w:tcPr>
          <w:p w14:paraId="403687A1" w14:textId="77777777" w:rsidR="00FE462B" w:rsidRPr="00A115D6" w:rsidRDefault="00FE462B" w:rsidP="00FE462B">
            <w:pPr>
              <w:spacing w:before="0" w:after="0"/>
              <w:jc w:val="center"/>
              <w:rPr>
                <w:rFonts w:cs="Arial"/>
                <w:color w:val="000000"/>
                <w:sz w:val="20"/>
                <w:lang w:val="en-AU" w:eastAsia="en-AU"/>
              </w:rPr>
            </w:pPr>
            <w:r w:rsidRPr="00A115D6">
              <w:rPr>
                <w:rFonts w:cs="Arial"/>
                <w:color w:val="000000"/>
                <w:sz w:val="20"/>
                <w:lang w:val="en-AU" w:eastAsia="en-AU"/>
              </w:rPr>
              <w:t>59%</w:t>
            </w:r>
          </w:p>
        </w:tc>
      </w:tr>
    </w:tbl>
    <w:p w14:paraId="0B6E3059" w14:textId="77777777" w:rsidR="00FE462B" w:rsidRDefault="00FE462B" w:rsidP="0064648C">
      <w:pPr>
        <w:spacing w:before="240"/>
      </w:pPr>
    </w:p>
    <w:p w14:paraId="4D3A7F4C" w14:textId="4BAEC952" w:rsidR="00FE462B" w:rsidRDefault="00FE462B" w:rsidP="0064648C">
      <w:pPr>
        <w:spacing w:before="240"/>
        <w:sectPr w:rsidR="00FE462B" w:rsidSect="00E00CDF">
          <w:footerReference w:type="default" r:id="rId77"/>
          <w:pgSz w:w="11907" w:h="16839" w:code="9"/>
          <w:pgMar w:top="1440" w:right="1440" w:bottom="1440" w:left="1440" w:header="708" w:footer="708" w:gutter="0"/>
          <w:cols w:space="708"/>
          <w:docGrid w:linePitch="326"/>
        </w:sectPr>
      </w:pPr>
    </w:p>
    <w:p w14:paraId="0AA97BA3" w14:textId="77777777" w:rsidR="005370B5" w:rsidRDefault="00A94F25" w:rsidP="000224E5">
      <w:pPr>
        <w:jc w:val="center"/>
        <w:rPr>
          <w:rStyle w:val="FigureChar"/>
          <w:rFonts w:eastAsia="SimSun"/>
        </w:rPr>
      </w:pPr>
      <w:bookmarkStart w:id="850" w:name="_Ref437545440"/>
      <w:bookmarkStart w:id="851" w:name="_Ref491955389"/>
      <w:r w:rsidRPr="00AC4D7E">
        <w:rPr>
          <w:rStyle w:val="FigureChar"/>
          <w:rFonts w:eastAsia="SimSun"/>
          <w:noProof/>
          <w:lang w:val="en-AU" w:eastAsia="en-AU"/>
        </w:rPr>
        <w:lastRenderedPageBreak/>
        <w:drawing>
          <wp:inline distT="0" distB="0" distL="0" distR="0" wp14:anchorId="0112EE25" wp14:editId="67C02868">
            <wp:extent cx="6734175" cy="4910078"/>
            <wp:effectExtent l="0" t="0" r="0" b="5080"/>
            <wp:docPr id="7179" name="Picture 7179" descr="Map showing the frequency of wet season water types (primary, secondary and tertiary water types combined) in the a) long-term (2002–03 to 2017–18: 333 weeks), b) 2010–11 wet season (22 weeks) and c) 2017–18 wet season (22 weeks), where the highest frequency is shown in orange and the lowest frequency is shown in blue. Plots on the right show the frequency values recorded along three transects extending from the Tully, Herbert and Pioneer Rivers to the external boundaries of the Marine Park and illustrate the differences in the spatial distribution and frequency of occurrence existing between dry and wet years. Wet seasons 2011, 2016, 2017 and 2018 have been produced using MODIS true colour data processed by BOM. Other wet seasons were produced using MODIS true colour data processed by JCU. " title="Map showing wet season water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7_UpdateMulti-annual map.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6737633" cy="4912599"/>
                    </a:xfrm>
                    <a:prstGeom prst="rect">
                      <a:avLst/>
                    </a:prstGeom>
                  </pic:spPr>
                </pic:pic>
              </a:graphicData>
            </a:graphic>
          </wp:inline>
        </w:drawing>
      </w:r>
      <w:bookmarkStart w:id="852" w:name="_Ref505010323"/>
    </w:p>
    <w:p w14:paraId="771DB108" w14:textId="30D4F8D1" w:rsidR="00E75F14" w:rsidRPr="00A4162D" w:rsidRDefault="00803656" w:rsidP="00A84EED">
      <w:pPr>
        <w:pStyle w:val="Figure"/>
        <w:rPr>
          <w:vanish/>
          <w:specVanish/>
        </w:rPr>
      </w:pPr>
      <w:bookmarkStart w:id="853" w:name="_Ref536535459"/>
      <w:bookmarkStart w:id="854" w:name="_Toc10536176"/>
      <w:r w:rsidRPr="00AC4D7E">
        <w:rPr>
          <w:rStyle w:val="FigureChar"/>
          <w:rFonts w:eastAsia="SimSun"/>
        </w:rPr>
        <w:t>Fig</w:t>
      </w:r>
      <w:r w:rsidRPr="00A4162D">
        <w:rPr>
          <w:rStyle w:val="FigureChar"/>
          <w:rFonts w:eastAsia="SimSun"/>
        </w:rPr>
        <w:t xml:space="preserve">ure </w:t>
      </w:r>
      <w:r w:rsidR="00817A8B">
        <w:rPr>
          <w:rStyle w:val="FigureChar"/>
          <w:rFonts w:eastAsia="SimSun"/>
        </w:rPr>
        <w:fldChar w:fldCharType="begin"/>
      </w:r>
      <w:r w:rsidR="00817A8B">
        <w:rPr>
          <w:rStyle w:val="FigureChar"/>
          <w:rFonts w:eastAsia="SimSun"/>
        </w:rPr>
        <w:instrText xml:space="preserve"> STYLEREF 1 \s </w:instrText>
      </w:r>
      <w:r w:rsidR="00817A8B">
        <w:rPr>
          <w:rStyle w:val="FigureChar"/>
          <w:rFonts w:eastAsia="SimSun"/>
        </w:rPr>
        <w:fldChar w:fldCharType="separate"/>
      </w:r>
      <w:r w:rsidR="00335316">
        <w:rPr>
          <w:rStyle w:val="FigureChar"/>
          <w:rFonts w:eastAsia="SimSun"/>
          <w:noProof/>
        </w:rPr>
        <w:t>4</w:t>
      </w:r>
      <w:r w:rsidR="00817A8B">
        <w:rPr>
          <w:rStyle w:val="FigureChar"/>
          <w:rFonts w:eastAsia="SimSun"/>
        </w:rPr>
        <w:fldChar w:fldCharType="end"/>
      </w:r>
      <w:r w:rsidR="00817A8B">
        <w:rPr>
          <w:rStyle w:val="FigureChar"/>
          <w:rFonts w:eastAsia="SimSun"/>
        </w:rPr>
        <w:noBreakHyphen/>
      </w:r>
      <w:r w:rsidR="00817A8B">
        <w:rPr>
          <w:rStyle w:val="FigureChar"/>
          <w:rFonts w:eastAsia="SimSun"/>
        </w:rPr>
        <w:fldChar w:fldCharType="begin"/>
      </w:r>
      <w:r w:rsidR="00817A8B">
        <w:rPr>
          <w:rStyle w:val="FigureChar"/>
          <w:rFonts w:eastAsia="SimSun"/>
        </w:rPr>
        <w:instrText xml:space="preserve"> SEQ Figure \* ARABIC \s 1 </w:instrText>
      </w:r>
      <w:r w:rsidR="00817A8B">
        <w:rPr>
          <w:rStyle w:val="FigureChar"/>
          <w:rFonts w:eastAsia="SimSun"/>
        </w:rPr>
        <w:fldChar w:fldCharType="separate"/>
      </w:r>
      <w:r w:rsidR="00335316">
        <w:rPr>
          <w:rStyle w:val="FigureChar"/>
          <w:rFonts w:eastAsia="SimSun"/>
          <w:noProof/>
        </w:rPr>
        <w:t>1</w:t>
      </w:r>
      <w:r w:rsidR="00817A8B">
        <w:rPr>
          <w:rStyle w:val="FigureChar"/>
          <w:rFonts w:eastAsia="SimSun"/>
        </w:rPr>
        <w:fldChar w:fldCharType="end"/>
      </w:r>
      <w:bookmarkEnd w:id="850"/>
      <w:bookmarkEnd w:id="851"/>
      <w:bookmarkEnd w:id="852"/>
      <w:bookmarkEnd w:id="853"/>
      <w:r w:rsidRPr="00A4162D">
        <w:rPr>
          <w:rStyle w:val="FigureChar"/>
          <w:rFonts w:eastAsia="SimSun"/>
        </w:rPr>
        <w:t>:</w:t>
      </w:r>
      <w:r w:rsidR="00B11DAC" w:rsidRPr="00A4162D">
        <w:rPr>
          <w:rStyle w:val="FigureChar"/>
          <w:rFonts w:eastAsia="SimSun"/>
        </w:rPr>
        <w:t xml:space="preserve"> Map showing the frequency of wet season water types (</w:t>
      </w:r>
      <w:r w:rsidR="00404B3B">
        <w:rPr>
          <w:rStyle w:val="FigureChar"/>
          <w:rFonts w:eastAsia="SimSun"/>
        </w:rPr>
        <w:t>primary</w:t>
      </w:r>
      <w:r w:rsidR="00B11DAC" w:rsidRPr="00A4162D">
        <w:rPr>
          <w:rStyle w:val="FigureChar"/>
          <w:rFonts w:eastAsia="SimSun"/>
        </w:rPr>
        <w:t xml:space="preserve">, </w:t>
      </w:r>
      <w:r w:rsidR="00404B3B">
        <w:rPr>
          <w:rStyle w:val="FigureChar"/>
          <w:rFonts w:eastAsia="SimSun"/>
        </w:rPr>
        <w:t>secondary</w:t>
      </w:r>
      <w:r w:rsidR="00B11DAC" w:rsidRPr="00A4162D">
        <w:rPr>
          <w:rStyle w:val="FigureChar"/>
          <w:rFonts w:eastAsia="SimSun"/>
        </w:rPr>
        <w:t xml:space="preserve"> and </w:t>
      </w:r>
      <w:r w:rsidR="00404B3B">
        <w:rPr>
          <w:rStyle w:val="FigureChar"/>
          <w:rFonts w:eastAsia="SimSun"/>
        </w:rPr>
        <w:t>tertiary</w:t>
      </w:r>
      <w:r w:rsidR="001B0746" w:rsidRPr="00A4162D">
        <w:rPr>
          <w:rStyle w:val="FigureChar"/>
          <w:rFonts w:eastAsia="SimSun"/>
        </w:rPr>
        <w:t xml:space="preserve"> water types</w:t>
      </w:r>
      <w:r w:rsidR="00CF1E57" w:rsidRPr="00A4162D">
        <w:rPr>
          <w:rStyle w:val="FigureChar"/>
          <w:rFonts w:eastAsia="SimSun"/>
        </w:rPr>
        <w:t xml:space="preserve"> combined</w:t>
      </w:r>
      <w:r w:rsidR="00B11DAC" w:rsidRPr="00A4162D">
        <w:rPr>
          <w:rStyle w:val="FigureChar"/>
          <w:rFonts w:eastAsia="SimSun"/>
        </w:rPr>
        <w:t>) in the a) long-term (2002</w:t>
      </w:r>
      <w:r w:rsidR="00DF3318" w:rsidRPr="00A4162D">
        <w:rPr>
          <w:rStyle w:val="FigureChar"/>
          <w:rFonts w:eastAsia="SimSun"/>
        </w:rPr>
        <w:t>–</w:t>
      </w:r>
      <w:r w:rsidR="00B11DAC" w:rsidRPr="00A4162D">
        <w:rPr>
          <w:rStyle w:val="FigureChar"/>
          <w:rFonts w:eastAsia="SimSun"/>
        </w:rPr>
        <w:t xml:space="preserve">03 to </w:t>
      </w:r>
      <w:r w:rsidR="000E38BB" w:rsidRPr="00A4162D">
        <w:rPr>
          <w:rStyle w:val="FigureChar"/>
          <w:rFonts w:eastAsia="SimSun"/>
        </w:rPr>
        <w:t>2017</w:t>
      </w:r>
      <w:r w:rsidR="00DF3318" w:rsidRPr="00A4162D">
        <w:rPr>
          <w:rStyle w:val="FigureChar"/>
          <w:rFonts w:eastAsia="SimSun"/>
        </w:rPr>
        <w:t>–</w:t>
      </w:r>
      <w:r w:rsidR="000E38BB" w:rsidRPr="00A4162D">
        <w:rPr>
          <w:rStyle w:val="FigureChar"/>
          <w:rFonts w:eastAsia="SimSun"/>
        </w:rPr>
        <w:t>18</w:t>
      </w:r>
      <w:r w:rsidR="00B11DAC" w:rsidRPr="00A4162D">
        <w:rPr>
          <w:rStyle w:val="FigureChar"/>
          <w:rFonts w:eastAsia="SimSun"/>
        </w:rPr>
        <w:t xml:space="preserve">: </w:t>
      </w:r>
      <w:r w:rsidR="00EB41CB" w:rsidRPr="00A4162D">
        <w:rPr>
          <w:rStyle w:val="FigureChar"/>
          <w:rFonts w:eastAsia="SimSun"/>
        </w:rPr>
        <w:t xml:space="preserve">333 </w:t>
      </w:r>
      <w:r w:rsidR="00B11DAC" w:rsidRPr="00A4162D">
        <w:rPr>
          <w:rStyle w:val="FigureChar"/>
          <w:rFonts w:eastAsia="SimSun"/>
        </w:rPr>
        <w:t>weeks), b) 2010</w:t>
      </w:r>
      <w:r w:rsidR="00DF3318" w:rsidRPr="00A4162D">
        <w:rPr>
          <w:rStyle w:val="FigureChar"/>
          <w:rFonts w:eastAsia="SimSun"/>
        </w:rPr>
        <w:t>–</w:t>
      </w:r>
      <w:r w:rsidR="00B11DAC" w:rsidRPr="00A4162D">
        <w:rPr>
          <w:rStyle w:val="FigureChar"/>
          <w:rFonts w:eastAsia="SimSun"/>
        </w:rPr>
        <w:t xml:space="preserve">11 wet season (22 weeks) and </w:t>
      </w:r>
      <w:r w:rsidR="0098599B" w:rsidRPr="00A4162D">
        <w:rPr>
          <w:rStyle w:val="FigureChar"/>
          <w:rFonts w:eastAsia="SimSun"/>
        </w:rPr>
        <w:t>c</w:t>
      </w:r>
      <w:r w:rsidR="00B11DAC" w:rsidRPr="00A4162D">
        <w:rPr>
          <w:rStyle w:val="FigureChar"/>
          <w:rFonts w:eastAsia="SimSun"/>
        </w:rPr>
        <w:t xml:space="preserve">) </w:t>
      </w:r>
      <w:r w:rsidR="000E38BB" w:rsidRPr="00A4162D">
        <w:rPr>
          <w:rStyle w:val="FigureChar"/>
          <w:rFonts w:eastAsia="SimSun"/>
        </w:rPr>
        <w:t>2017</w:t>
      </w:r>
      <w:r w:rsidR="00DF3318" w:rsidRPr="00A4162D">
        <w:rPr>
          <w:rStyle w:val="FigureChar"/>
          <w:rFonts w:eastAsia="SimSun"/>
        </w:rPr>
        <w:t>–</w:t>
      </w:r>
      <w:r w:rsidR="000E38BB" w:rsidRPr="00A4162D">
        <w:rPr>
          <w:rStyle w:val="FigureChar"/>
          <w:rFonts w:eastAsia="SimSun"/>
        </w:rPr>
        <w:t xml:space="preserve">18 </w:t>
      </w:r>
      <w:r w:rsidR="00B11DAC" w:rsidRPr="00A4162D">
        <w:rPr>
          <w:rStyle w:val="FigureChar"/>
          <w:rFonts w:eastAsia="SimSun"/>
        </w:rPr>
        <w:t>wet season (22 weeks), where the highest frequency is shown in orange and the lowest frequency is shown in blue</w:t>
      </w:r>
      <w:r w:rsidR="00B11DAC" w:rsidRPr="00A4162D">
        <w:t>.</w:t>
      </w:r>
      <w:bookmarkEnd w:id="854"/>
      <w:r w:rsidR="00DA4F9D" w:rsidRPr="00A4162D">
        <w:t xml:space="preserve"> </w:t>
      </w:r>
    </w:p>
    <w:p w14:paraId="22C176B0" w14:textId="42D83948" w:rsidR="00FE462B" w:rsidRPr="0097272C" w:rsidRDefault="00B11DAC" w:rsidP="00E00CDF">
      <w:pPr>
        <w:sectPr w:rsidR="00FE462B" w:rsidRPr="0097272C" w:rsidSect="00FE462B">
          <w:pgSz w:w="16839" w:h="11907" w:orient="landscape" w:code="9"/>
          <w:pgMar w:top="1440" w:right="1440" w:bottom="1440" w:left="1440" w:header="708" w:footer="708" w:gutter="0"/>
          <w:cols w:space="708"/>
          <w:docGrid w:linePitch="326"/>
        </w:sectPr>
      </w:pPr>
      <w:r w:rsidRPr="00A4162D">
        <w:rPr>
          <w:sz w:val="18"/>
          <w:szCs w:val="18"/>
        </w:rPr>
        <w:t xml:space="preserve">Plots on the right show the frequency values recorded along three transects extending from </w:t>
      </w:r>
      <w:r w:rsidR="00721FD8" w:rsidRPr="00A4162D">
        <w:rPr>
          <w:sz w:val="18"/>
          <w:szCs w:val="18"/>
        </w:rPr>
        <w:t>the Tully, Herbert and Pioneer R</w:t>
      </w:r>
      <w:r w:rsidRPr="00A4162D">
        <w:rPr>
          <w:sz w:val="18"/>
          <w:szCs w:val="18"/>
        </w:rPr>
        <w:t xml:space="preserve">ivers to the external boundaries of the </w:t>
      </w:r>
      <w:r w:rsidR="00665CD1">
        <w:rPr>
          <w:sz w:val="18"/>
          <w:szCs w:val="18"/>
        </w:rPr>
        <w:t>Marine Park</w:t>
      </w:r>
      <w:r w:rsidR="00665CD1" w:rsidRPr="00A4162D">
        <w:rPr>
          <w:sz w:val="18"/>
          <w:szCs w:val="18"/>
        </w:rPr>
        <w:t xml:space="preserve"> </w:t>
      </w:r>
      <w:r w:rsidRPr="00A4162D">
        <w:rPr>
          <w:sz w:val="18"/>
          <w:szCs w:val="18"/>
        </w:rPr>
        <w:t>and illustrate the differences in the spatial distribution and frequency of occurrence existing between dry and wet years</w:t>
      </w:r>
      <w:r w:rsidR="008B095E" w:rsidRPr="00A4162D">
        <w:rPr>
          <w:sz w:val="18"/>
          <w:szCs w:val="18"/>
        </w:rPr>
        <w:t>.</w:t>
      </w:r>
      <w:r w:rsidR="000E38BB" w:rsidRPr="00A4162D">
        <w:rPr>
          <w:sz w:val="18"/>
          <w:szCs w:val="18"/>
        </w:rPr>
        <w:t xml:space="preserve"> Wet seasons 2011, 2016, 2017 and 2018 have been produced using MODIS true colour data processed by BOM. Other wet seasons were produced using MODIS true colour data processed by JCU</w:t>
      </w:r>
      <w:r w:rsidR="00FC5A38">
        <w:rPr>
          <w:sz w:val="18"/>
          <w:szCs w:val="18"/>
        </w:rPr>
        <w:t>.</w:t>
      </w:r>
      <w:bookmarkStart w:id="855" w:name="_Ref437545446"/>
      <w:bookmarkStart w:id="856" w:name="_Ref515958779"/>
    </w:p>
    <w:p w14:paraId="518EF6D0" w14:textId="7E8A829B" w:rsidR="00E00CDF" w:rsidRDefault="00E00CDF" w:rsidP="00931640">
      <w:r w:rsidRPr="00FE462B">
        <w:rPr>
          <w:noProof/>
          <w:lang w:val="en-AU" w:eastAsia="en-AU"/>
        </w:rPr>
        <w:lastRenderedPageBreak/>
        <w:drawing>
          <wp:inline distT="0" distB="0" distL="0" distR="0" wp14:anchorId="5F5E9368" wp14:editId="252632C7">
            <wp:extent cx="5732145" cy="6638140"/>
            <wp:effectExtent l="0" t="0" r="1905" b="0"/>
            <wp:docPr id="55" name="Picture 55" descr="Map showing the frequency of primary, secondary and tertiary wet season water types in the 2017–18 wet season (22 weeks), where the highest frequency is shown in orange and the lowest frequency is shown in blue." title="Map showing water types for 2017-18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8.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32145" cy="6638140"/>
                    </a:xfrm>
                    <a:prstGeom prst="rect">
                      <a:avLst/>
                    </a:prstGeom>
                  </pic:spPr>
                </pic:pic>
              </a:graphicData>
            </a:graphic>
          </wp:inline>
        </w:drawing>
      </w:r>
    </w:p>
    <w:p w14:paraId="545D9B91" w14:textId="77777777" w:rsidR="005370B5" w:rsidRPr="00FE462B" w:rsidRDefault="005370B5" w:rsidP="00E02C3B"/>
    <w:p w14:paraId="749F7156" w14:textId="277C5A49" w:rsidR="00E00CDF" w:rsidRDefault="00E00CDF" w:rsidP="00A84EED">
      <w:pPr>
        <w:pStyle w:val="Figure"/>
      </w:pPr>
      <w:bookmarkStart w:id="857" w:name="_Ref511597783"/>
      <w:bookmarkStart w:id="858" w:name="_Toc10536177"/>
      <w:r w:rsidRPr="000151BE">
        <w:t xml:space="preserve">Figure </w:t>
      </w:r>
      <w:r w:rsidR="00817A8B">
        <w:fldChar w:fldCharType="begin"/>
      </w:r>
      <w:r w:rsidR="00817A8B">
        <w:instrText xml:space="preserve"> STYLEREF 1 \s </w:instrText>
      </w:r>
      <w:r w:rsidR="00817A8B">
        <w:fldChar w:fldCharType="separate"/>
      </w:r>
      <w:r w:rsidR="00335316">
        <w:rPr>
          <w:noProof/>
        </w:rPr>
        <w:t>4</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2</w:t>
      </w:r>
      <w:r w:rsidR="00817A8B">
        <w:fldChar w:fldCharType="end"/>
      </w:r>
      <w:bookmarkEnd w:id="857"/>
      <w:r w:rsidRPr="000151BE">
        <w:t xml:space="preserve">: Map showing the frequency of </w:t>
      </w:r>
      <w:r w:rsidR="00404B3B">
        <w:t>primary</w:t>
      </w:r>
      <w:r w:rsidRPr="000151BE">
        <w:t xml:space="preserve">, </w:t>
      </w:r>
      <w:r w:rsidR="00404B3B">
        <w:t>secondary</w:t>
      </w:r>
      <w:r w:rsidRPr="000151BE">
        <w:t xml:space="preserve"> and </w:t>
      </w:r>
      <w:r w:rsidR="00404B3B">
        <w:t>tertiary</w:t>
      </w:r>
      <w:r w:rsidRPr="000151BE">
        <w:t xml:space="preserve"> </w:t>
      </w:r>
      <w:r>
        <w:t>wet season</w:t>
      </w:r>
      <w:r w:rsidRPr="000151BE">
        <w:t xml:space="preserve"> water types in the 201</w:t>
      </w:r>
      <w:r>
        <w:t>7</w:t>
      </w:r>
      <w:r w:rsidRPr="000151BE">
        <w:t>–1</w:t>
      </w:r>
      <w:r>
        <w:t>8</w:t>
      </w:r>
      <w:r w:rsidRPr="000151BE">
        <w:t xml:space="preserve"> wet season (22 weeks), where the highest frequency is shown in orange and the lowest frequency is shown in blue.</w:t>
      </w:r>
      <w:bookmarkEnd w:id="858"/>
    </w:p>
    <w:p w14:paraId="7653E07B" w14:textId="77777777" w:rsidR="00A84EED" w:rsidRPr="00A84EED" w:rsidRDefault="00A84EED" w:rsidP="00A84EED">
      <w:pPr>
        <w:rPr>
          <w:lang w:val="en-US"/>
        </w:rPr>
      </w:pPr>
    </w:p>
    <w:p w14:paraId="23CBE00A" w14:textId="77777777" w:rsidR="00E00CDF" w:rsidRDefault="00E00CDF" w:rsidP="00A84EED">
      <w:pPr>
        <w:sectPr w:rsidR="00E00CDF" w:rsidSect="00FE462B">
          <w:pgSz w:w="11907" w:h="16839" w:code="9"/>
          <w:pgMar w:top="1440" w:right="1440" w:bottom="1440" w:left="1440" w:header="708" w:footer="708" w:gutter="0"/>
          <w:cols w:space="708"/>
          <w:docGrid w:linePitch="326"/>
        </w:sectPr>
      </w:pPr>
    </w:p>
    <w:p w14:paraId="7A9E945A" w14:textId="4E0F2938" w:rsidR="00CB7E39" w:rsidRPr="0097272C" w:rsidRDefault="00CB7E39" w:rsidP="00EF43EF">
      <w:pPr>
        <w:pStyle w:val="Heading3"/>
      </w:pPr>
      <w:bookmarkStart w:id="859" w:name="_Toc11410756"/>
      <w:r w:rsidRPr="0097272C">
        <w:lastRenderedPageBreak/>
        <w:t>Composition of water types</w:t>
      </w:r>
      <w:bookmarkEnd w:id="859"/>
    </w:p>
    <w:p w14:paraId="30AE2DB8" w14:textId="1BA1531D" w:rsidR="00CB7E39" w:rsidRPr="00CB7E39" w:rsidRDefault="00CB7E39" w:rsidP="00CB7E39">
      <w:pPr>
        <w:rPr>
          <w:lang w:val="en-AU"/>
        </w:rPr>
      </w:pPr>
      <w:r w:rsidRPr="0097272C">
        <w:t>A summary of water quality parameters in the six colour classes in 2017</w:t>
      </w:r>
      <w:r w:rsidRPr="0097272C">
        <w:rPr>
          <w:rFonts w:eastAsia="Calibri" w:cs="Calibri"/>
        </w:rPr>
        <w:t>–</w:t>
      </w:r>
      <w:r w:rsidRPr="0097272C">
        <w:t>18 is shown in</w:t>
      </w:r>
      <w:r w:rsidR="00845FB8">
        <w:t xml:space="preserve"> </w:t>
      </w:r>
      <w:r w:rsidR="00845FB8">
        <w:fldChar w:fldCharType="begin"/>
      </w:r>
      <w:r w:rsidR="00845FB8">
        <w:instrText xml:space="preserve"> REF _Ref3468922 \h </w:instrText>
      </w:r>
      <w:r w:rsidR="00845FB8">
        <w:fldChar w:fldCharType="separate"/>
      </w:r>
      <w:r w:rsidR="00335316" w:rsidRPr="005B0E1B">
        <w:t xml:space="preserve">Figure </w:t>
      </w:r>
      <w:r w:rsidR="00335316">
        <w:rPr>
          <w:noProof/>
        </w:rPr>
        <w:t>4</w:t>
      </w:r>
      <w:r w:rsidR="00335316">
        <w:noBreakHyphen/>
      </w:r>
      <w:r w:rsidR="00335316">
        <w:rPr>
          <w:noProof/>
        </w:rPr>
        <w:t>3</w:t>
      </w:r>
      <w:r w:rsidR="00845FB8">
        <w:fldChar w:fldCharType="end"/>
      </w:r>
      <w:r w:rsidR="00845FB8">
        <w:t xml:space="preserve"> and </w:t>
      </w:r>
      <w:r w:rsidR="00845FB8" w:rsidRPr="0097272C">
        <w:rPr>
          <w:rFonts w:cs="Arial"/>
          <w:lang w:val="en-AU"/>
        </w:rPr>
        <w:fldChar w:fldCharType="begin"/>
      </w:r>
      <w:r w:rsidR="00845FB8" w:rsidRPr="0097272C">
        <w:rPr>
          <w:rFonts w:cs="Arial"/>
          <w:lang w:val="en-AU"/>
        </w:rPr>
        <w:instrText xml:space="preserve"> REF _Ref511852664 \h  \* MERGEFORMAT </w:instrText>
      </w:r>
      <w:r w:rsidR="00845FB8" w:rsidRPr="0097272C">
        <w:rPr>
          <w:rFonts w:cs="Arial"/>
          <w:lang w:val="en-AU"/>
        </w:rPr>
      </w:r>
      <w:r w:rsidR="00845FB8" w:rsidRPr="0097272C">
        <w:rPr>
          <w:rFonts w:cs="Arial"/>
          <w:lang w:val="en-AU"/>
        </w:rPr>
        <w:fldChar w:fldCharType="separate"/>
      </w:r>
      <w:r w:rsidR="00335316" w:rsidRPr="0053508B">
        <w:t xml:space="preserve">Figure </w:t>
      </w:r>
      <w:r w:rsidR="00335316">
        <w:rPr>
          <w:noProof/>
        </w:rPr>
        <w:t>4</w:t>
      </w:r>
      <w:r w:rsidR="00335316">
        <w:rPr>
          <w:noProof/>
        </w:rPr>
        <w:noBreakHyphen/>
        <w:t>4</w:t>
      </w:r>
      <w:r w:rsidR="00845FB8" w:rsidRPr="0097272C">
        <w:rPr>
          <w:rFonts w:cs="Arial"/>
          <w:lang w:val="en-AU"/>
        </w:rPr>
        <w:fldChar w:fldCharType="end"/>
      </w:r>
      <w:r w:rsidRPr="0097272C">
        <w:t xml:space="preserve"> </w:t>
      </w:r>
      <w:r w:rsidRPr="0097272C">
        <w:rPr>
          <w:lang w:val="en-AU"/>
        </w:rPr>
        <w:t xml:space="preserve">and detailed characteristics are provided in Appendix E. </w:t>
      </w:r>
    </w:p>
    <w:p w14:paraId="251CAA69" w14:textId="71E5DD48" w:rsidR="00CB7E39" w:rsidRPr="00CB7E39" w:rsidRDefault="00CB7E39" w:rsidP="00CB7E39">
      <w:pPr>
        <w:rPr>
          <w:lang w:val="en-AU"/>
        </w:rPr>
      </w:pPr>
      <w:r w:rsidRPr="00CB7E39">
        <w:rPr>
          <w:lang w:val="en-AU"/>
        </w:rPr>
        <w:t>Most of the key water quality parameters in both the long-term dataset (2003 to 2018) and in the reporting year 2017</w:t>
      </w:r>
      <w:r w:rsidRPr="00CB7E39">
        <w:rPr>
          <w:rFonts w:eastAsia="Calibri" w:cs="Calibri"/>
        </w:rPr>
        <w:t>–</w:t>
      </w:r>
      <w:r w:rsidRPr="00CB7E39">
        <w:rPr>
          <w:lang w:val="en-AU"/>
        </w:rPr>
        <w:t xml:space="preserve">18 followed long-term and published trends, i.e. decreasing values </w:t>
      </w:r>
      <w:r w:rsidR="00A4162D">
        <w:rPr>
          <w:lang w:val="en-AU"/>
        </w:rPr>
        <w:t xml:space="preserve">of constituents </w:t>
      </w:r>
      <w:r w:rsidRPr="00CB7E39">
        <w:rPr>
          <w:lang w:val="en-AU"/>
        </w:rPr>
        <w:t xml:space="preserve">from the </w:t>
      </w:r>
      <w:r w:rsidR="00404B3B">
        <w:rPr>
          <w:lang w:val="en-AU"/>
        </w:rPr>
        <w:t>primary</w:t>
      </w:r>
      <w:r w:rsidRPr="00CB7E39">
        <w:rPr>
          <w:lang w:val="en-AU"/>
        </w:rPr>
        <w:t xml:space="preserve"> (colour classes 1 to 4) to the </w:t>
      </w:r>
      <w:r w:rsidR="00404B3B">
        <w:rPr>
          <w:lang w:val="en-AU"/>
        </w:rPr>
        <w:t>tertiary</w:t>
      </w:r>
      <w:r w:rsidRPr="00CB7E39">
        <w:rPr>
          <w:lang w:val="en-AU"/>
        </w:rPr>
        <w:t xml:space="preserve"> (colour class 6) water type</w:t>
      </w:r>
      <w:r w:rsidR="00721664">
        <w:rPr>
          <w:lang w:val="en-AU"/>
        </w:rPr>
        <w:t xml:space="preserve"> (and</w:t>
      </w:r>
      <w:r w:rsidR="00931314">
        <w:rPr>
          <w:lang w:val="en-AU"/>
        </w:rPr>
        <w:t>,</w:t>
      </w:r>
      <w:r w:rsidR="00721664">
        <w:rPr>
          <w:lang w:val="en-AU"/>
        </w:rPr>
        <w:t xml:space="preserve"> inversely, increasing trends for </w:t>
      </w:r>
      <w:r w:rsidR="009378A5">
        <w:rPr>
          <w:lang w:val="en-AU"/>
        </w:rPr>
        <w:t>Secchi depth</w:t>
      </w:r>
      <w:r w:rsidR="00A17060">
        <w:rPr>
          <w:lang w:val="en-AU"/>
        </w:rPr>
        <w:t>)</w:t>
      </w:r>
      <w:r w:rsidR="00845FB8">
        <w:rPr>
          <w:lang w:val="en-AU"/>
        </w:rPr>
        <w:t>.</w:t>
      </w:r>
    </w:p>
    <w:p w14:paraId="6DB9ADA3" w14:textId="0A869F5A" w:rsidR="007E53AA" w:rsidRPr="00CB7E39" w:rsidRDefault="007E53AA" w:rsidP="00CB7E39">
      <w:pPr>
        <w:rPr>
          <w:lang w:val="en-AU"/>
        </w:rPr>
      </w:pPr>
      <w:r w:rsidRPr="00FE462B">
        <w:t>The mean concentration of water quality parameters measured across the wet season water types and colour classes in 2017</w:t>
      </w:r>
      <w:r w:rsidR="00931314" w:rsidRPr="00CB7E39">
        <w:rPr>
          <w:rFonts w:eastAsia="Calibri" w:cs="Calibri"/>
        </w:rPr>
        <w:t>–</w:t>
      </w:r>
      <w:r w:rsidRPr="00FE462B">
        <w:t xml:space="preserve">18 were all below the long-term average concentrations, especially </w:t>
      </w:r>
      <w:r w:rsidR="00DB1350">
        <w:t>PO</w:t>
      </w:r>
      <w:r w:rsidR="00DB1350" w:rsidRPr="001F214B">
        <w:rPr>
          <w:vertAlign w:val="subscript"/>
        </w:rPr>
        <w:t>4</w:t>
      </w:r>
      <w:r w:rsidRPr="00FE462B">
        <w:t xml:space="preserve"> </w:t>
      </w:r>
      <w:r w:rsidR="00931314">
        <w:t>that</w:t>
      </w:r>
      <w:r w:rsidR="00931314" w:rsidRPr="00FE462B">
        <w:t xml:space="preserve"> </w:t>
      </w:r>
      <w:r w:rsidRPr="00FE462B">
        <w:t xml:space="preserve">was three times below the long-term average concentration </w:t>
      </w:r>
      <w:r w:rsidR="00931314">
        <w:t>for</w:t>
      </w:r>
      <w:r w:rsidR="00931314" w:rsidRPr="00FE462B">
        <w:t xml:space="preserve"> </w:t>
      </w:r>
      <w:r w:rsidRPr="00FE462B">
        <w:t xml:space="preserve">the </w:t>
      </w:r>
      <w:r w:rsidR="00404B3B">
        <w:t>primary</w:t>
      </w:r>
      <w:r w:rsidRPr="00FE462B">
        <w:t xml:space="preserve"> water type</w:t>
      </w:r>
      <w:r>
        <w:t xml:space="preserve"> </w:t>
      </w:r>
      <w:r>
        <w:rPr>
          <w:lang w:val="en-AU"/>
        </w:rPr>
        <w:t>(</w:t>
      </w:r>
      <w:r>
        <w:fldChar w:fldCharType="begin"/>
      </w:r>
      <w:r>
        <w:instrText xml:space="preserve"> REF _Ref3468922 \h </w:instrText>
      </w:r>
      <w:r>
        <w:fldChar w:fldCharType="separate"/>
      </w:r>
      <w:r w:rsidR="00335316" w:rsidRPr="005B0E1B">
        <w:t xml:space="preserve">Figure </w:t>
      </w:r>
      <w:r w:rsidR="00335316">
        <w:rPr>
          <w:noProof/>
        </w:rPr>
        <w:t>4</w:t>
      </w:r>
      <w:r w:rsidR="00335316">
        <w:noBreakHyphen/>
      </w:r>
      <w:r w:rsidR="00335316">
        <w:rPr>
          <w:noProof/>
        </w:rPr>
        <w:t>3</w:t>
      </w:r>
      <w:r>
        <w:fldChar w:fldCharType="end"/>
      </w:r>
      <w:r>
        <w:t xml:space="preserve"> and </w:t>
      </w:r>
      <w:r w:rsidRPr="0097272C">
        <w:rPr>
          <w:rFonts w:cs="Arial"/>
          <w:lang w:val="en-AU"/>
        </w:rPr>
        <w:fldChar w:fldCharType="begin"/>
      </w:r>
      <w:r w:rsidRPr="0097272C">
        <w:rPr>
          <w:rFonts w:cs="Arial"/>
          <w:lang w:val="en-AU"/>
        </w:rPr>
        <w:instrText xml:space="preserve"> REF _Ref511852664 \h  \* MERGEFORMAT </w:instrText>
      </w:r>
      <w:r w:rsidRPr="0097272C">
        <w:rPr>
          <w:rFonts w:cs="Arial"/>
          <w:lang w:val="en-AU"/>
        </w:rPr>
      </w:r>
      <w:r w:rsidRPr="0097272C">
        <w:rPr>
          <w:rFonts w:cs="Arial"/>
          <w:lang w:val="en-AU"/>
        </w:rPr>
        <w:fldChar w:fldCharType="separate"/>
      </w:r>
      <w:r w:rsidR="00335316" w:rsidRPr="0053508B">
        <w:t xml:space="preserve">Figure </w:t>
      </w:r>
      <w:r w:rsidR="00335316">
        <w:rPr>
          <w:noProof/>
        </w:rPr>
        <w:t>4</w:t>
      </w:r>
      <w:r w:rsidR="00335316">
        <w:rPr>
          <w:noProof/>
        </w:rPr>
        <w:noBreakHyphen/>
        <w:t>4</w:t>
      </w:r>
      <w:r w:rsidRPr="0097272C">
        <w:rPr>
          <w:rFonts w:cs="Arial"/>
          <w:lang w:val="en-AU"/>
        </w:rPr>
        <w:fldChar w:fldCharType="end"/>
      </w:r>
      <w:r>
        <w:rPr>
          <w:lang w:val="en-AU"/>
        </w:rPr>
        <w:t xml:space="preserve">). </w:t>
      </w:r>
      <w:r w:rsidR="00931314">
        <w:rPr>
          <w:lang w:val="en-AU"/>
        </w:rPr>
        <w:t>The following trends were found:</w:t>
      </w:r>
    </w:p>
    <w:p w14:paraId="010E22C5" w14:textId="013ACF5A" w:rsidR="007E53AA" w:rsidRPr="00931314" w:rsidRDefault="00404B3B" w:rsidP="0014468E">
      <w:pPr>
        <w:pStyle w:val="ListParagraph"/>
        <w:numPr>
          <w:ilvl w:val="0"/>
          <w:numId w:val="89"/>
        </w:numPr>
        <w:ind w:left="851" w:hanging="284"/>
        <w:rPr>
          <w:rFonts w:cs="Arial"/>
          <w:lang w:val="en-AU"/>
        </w:rPr>
      </w:pPr>
      <w:r w:rsidRPr="00931314">
        <w:rPr>
          <w:rFonts w:cs="Arial"/>
          <w:lang w:val="en-AU"/>
        </w:rPr>
        <w:t>primary</w:t>
      </w:r>
      <w:r w:rsidR="00852F1D" w:rsidRPr="00931314">
        <w:rPr>
          <w:rFonts w:cs="Arial"/>
          <w:lang w:val="en-AU"/>
        </w:rPr>
        <w:t xml:space="preserve"> water type: </w:t>
      </w:r>
      <w:r w:rsidR="007E53AA" w:rsidRPr="00931314">
        <w:rPr>
          <w:rFonts w:cs="Arial"/>
          <w:lang w:val="en-AU"/>
        </w:rPr>
        <w:t>the long-term and 2017</w:t>
      </w:r>
      <w:r w:rsidR="00931314" w:rsidRPr="00CB7E39">
        <w:rPr>
          <w:rFonts w:eastAsia="Calibri" w:cs="Calibri"/>
        </w:rPr>
        <w:t>–</w:t>
      </w:r>
      <w:r w:rsidR="007E53AA" w:rsidRPr="00931314">
        <w:rPr>
          <w:rFonts w:cs="Arial"/>
          <w:lang w:val="en-AU"/>
        </w:rPr>
        <w:t xml:space="preserve">18 </w:t>
      </w:r>
      <w:r w:rsidR="00CB7E39" w:rsidRPr="00931314">
        <w:rPr>
          <w:rFonts w:cs="Arial"/>
          <w:lang w:val="en-AU"/>
        </w:rPr>
        <w:t xml:space="preserve">mean </w:t>
      </w:r>
      <w:r w:rsidR="00852F1D" w:rsidRPr="00931314">
        <w:rPr>
          <w:rFonts w:cs="Arial"/>
          <w:lang w:val="en-AU"/>
        </w:rPr>
        <w:t xml:space="preserve">TSS, </w:t>
      </w:r>
      <w:r w:rsidR="00CB7E39" w:rsidRPr="00931314">
        <w:rPr>
          <w:rFonts w:cs="Arial"/>
          <w:lang w:val="en-AU"/>
        </w:rPr>
        <w:t>Chl-</w:t>
      </w:r>
      <w:r w:rsidR="00CB7E39" w:rsidRPr="00931314">
        <w:rPr>
          <w:rFonts w:cs="Arial"/>
          <w:i/>
          <w:lang w:val="en-AU"/>
        </w:rPr>
        <w:t>a</w:t>
      </w:r>
      <w:r w:rsidR="00CB7E39" w:rsidRPr="00931314">
        <w:rPr>
          <w:rFonts w:cs="Arial"/>
          <w:lang w:val="en-AU"/>
        </w:rPr>
        <w:t>, PP and PN concentrations were</w:t>
      </w:r>
      <w:r w:rsidR="007E53AA" w:rsidRPr="00931314">
        <w:rPr>
          <w:rFonts w:cs="Arial"/>
          <w:lang w:val="en-AU"/>
        </w:rPr>
        <w:t xml:space="preserve"> </w:t>
      </w:r>
      <w:r w:rsidR="00CB7E39" w:rsidRPr="00931314">
        <w:rPr>
          <w:rFonts w:cs="Arial"/>
          <w:lang w:val="en-AU"/>
        </w:rPr>
        <w:t xml:space="preserve">above the wet season </w:t>
      </w:r>
      <w:r w:rsidR="00931314">
        <w:rPr>
          <w:rFonts w:cs="Arial"/>
          <w:lang w:val="en-AU"/>
        </w:rPr>
        <w:t>GVs</w:t>
      </w:r>
    </w:p>
    <w:p w14:paraId="25E72227" w14:textId="0384C33E" w:rsidR="007E53AA" w:rsidRPr="00931314" w:rsidRDefault="00404B3B" w:rsidP="0014468E">
      <w:pPr>
        <w:pStyle w:val="ListParagraph"/>
        <w:numPr>
          <w:ilvl w:val="0"/>
          <w:numId w:val="89"/>
        </w:numPr>
        <w:ind w:left="851" w:hanging="284"/>
        <w:rPr>
          <w:rFonts w:cs="Arial"/>
          <w:lang w:val="en-AU"/>
        </w:rPr>
      </w:pPr>
      <w:r w:rsidRPr="00475FBB">
        <w:rPr>
          <w:rFonts w:cs="Arial"/>
          <w:lang w:val="en-AU"/>
        </w:rPr>
        <w:t>secondary</w:t>
      </w:r>
      <w:r w:rsidR="007E53AA" w:rsidRPr="00475FBB">
        <w:rPr>
          <w:rFonts w:cs="Arial"/>
          <w:lang w:val="en-AU"/>
        </w:rPr>
        <w:t xml:space="preserve"> water type: the long-term mean </w:t>
      </w:r>
      <w:r w:rsidR="007E53AA" w:rsidRPr="00E30B30">
        <w:rPr>
          <w:rFonts w:cs="Arial"/>
          <w:lang w:val="en-AU"/>
        </w:rPr>
        <w:t>TSS, Chl-</w:t>
      </w:r>
      <w:r w:rsidR="007E53AA" w:rsidRPr="00E30B30">
        <w:rPr>
          <w:rFonts w:cs="Arial"/>
          <w:i/>
          <w:lang w:val="en-AU"/>
        </w:rPr>
        <w:t>a</w:t>
      </w:r>
      <w:r w:rsidR="007E53AA" w:rsidRPr="00E30B30">
        <w:rPr>
          <w:rFonts w:cs="Arial"/>
          <w:lang w:val="en-AU"/>
        </w:rPr>
        <w:t xml:space="preserve">, PP and PN concentrations </w:t>
      </w:r>
      <w:r w:rsidR="007E53AA" w:rsidRPr="00281D6E">
        <w:rPr>
          <w:rFonts w:cs="Arial"/>
          <w:lang w:val="en-AU"/>
        </w:rPr>
        <w:t xml:space="preserve">were above the wet season </w:t>
      </w:r>
      <w:r w:rsidR="00931314">
        <w:rPr>
          <w:rFonts w:cs="Arial"/>
          <w:lang w:val="en-AU"/>
        </w:rPr>
        <w:t>GVs</w:t>
      </w:r>
      <w:r w:rsidR="007E53AA" w:rsidRPr="00931314">
        <w:rPr>
          <w:rFonts w:cs="Arial"/>
          <w:lang w:val="en-AU"/>
        </w:rPr>
        <w:t>. The 2017</w:t>
      </w:r>
      <w:r w:rsidR="00931314" w:rsidRPr="00CB7E39">
        <w:rPr>
          <w:rFonts w:eastAsia="Calibri" w:cs="Calibri"/>
        </w:rPr>
        <w:t>–</w:t>
      </w:r>
      <w:r w:rsidR="007E53AA" w:rsidRPr="00931314">
        <w:rPr>
          <w:rFonts w:cs="Arial"/>
          <w:lang w:val="en-AU"/>
        </w:rPr>
        <w:t>18 mean TSS</w:t>
      </w:r>
      <w:r w:rsidR="004179BB" w:rsidRPr="00931314">
        <w:rPr>
          <w:rFonts w:cs="Arial"/>
          <w:lang w:val="en-AU"/>
        </w:rPr>
        <w:t xml:space="preserve"> concentration</w:t>
      </w:r>
      <w:r w:rsidR="007E53AA" w:rsidRPr="00931314">
        <w:rPr>
          <w:rFonts w:cs="Arial"/>
          <w:lang w:val="en-AU"/>
        </w:rPr>
        <w:t xml:space="preserve"> was above the wet season </w:t>
      </w:r>
      <w:r w:rsidR="00931314">
        <w:rPr>
          <w:rFonts w:cs="Arial"/>
          <w:lang w:val="en-AU"/>
        </w:rPr>
        <w:t>GV; however,</w:t>
      </w:r>
      <w:r w:rsidR="007E53AA" w:rsidRPr="00931314">
        <w:rPr>
          <w:rFonts w:cs="Arial"/>
          <w:lang w:val="en-AU"/>
        </w:rPr>
        <w:t xml:space="preserve"> the 2017</w:t>
      </w:r>
      <w:r w:rsidR="00931314" w:rsidRPr="00CB7E39">
        <w:rPr>
          <w:rFonts w:eastAsia="Calibri" w:cs="Calibri"/>
        </w:rPr>
        <w:t>–</w:t>
      </w:r>
      <w:r w:rsidR="007E53AA" w:rsidRPr="00931314">
        <w:rPr>
          <w:rFonts w:cs="Arial"/>
          <w:lang w:val="en-AU"/>
        </w:rPr>
        <w:t>18 mean Chl-</w:t>
      </w:r>
      <w:r w:rsidR="007E53AA" w:rsidRPr="00931314">
        <w:rPr>
          <w:rFonts w:cs="Arial"/>
          <w:i/>
          <w:lang w:val="en-AU"/>
        </w:rPr>
        <w:t>a</w:t>
      </w:r>
      <w:r w:rsidR="007E53AA" w:rsidRPr="00931314">
        <w:rPr>
          <w:rFonts w:cs="Arial"/>
          <w:lang w:val="en-AU"/>
        </w:rPr>
        <w:t>, PP and PN concentrations</w:t>
      </w:r>
      <w:r w:rsidR="00FB25F6" w:rsidRPr="00931314">
        <w:rPr>
          <w:rFonts w:cs="Arial"/>
          <w:lang w:val="en-AU"/>
        </w:rPr>
        <w:t xml:space="preserve"> were below their respective wet season </w:t>
      </w:r>
      <w:r w:rsidR="00931314">
        <w:rPr>
          <w:rFonts w:cs="Arial"/>
          <w:lang w:val="en-AU"/>
        </w:rPr>
        <w:t>GVs</w:t>
      </w:r>
      <w:r w:rsidR="00FB25F6" w:rsidRPr="00931314">
        <w:rPr>
          <w:rFonts w:cs="Arial"/>
          <w:lang w:val="en-AU"/>
        </w:rPr>
        <w:t>.</w:t>
      </w:r>
      <w:r w:rsidR="007E53AA" w:rsidRPr="00931314">
        <w:rPr>
          <w:rFonts w:cs="Arial"/>
          <w:lang w:val="en-AU"/>
        </w:rPr>
        <w:t xml:space="preserve"> </w:t>
      </w:r>
    </w:p>
    <w:p w14:paraId="42FDB70E" w14:textId="1DA81A0D" w:rsidR="007E53AA" w:rsidRPr="00931314" w:rsidRDefault="00404B3B" w:rsidP="0014468E">
      <w:pPr>
        <w:pStyle w:val="ListParagraph"/>
        <w:numPr>
          <w:ilvl w:val="0"/>
          <w:numId w:val="89"/>
        </w:numPr>
        <w:ind w:left="851" w:hanging="284"/>
        <w:rPr>
          <w:rFonts w:cs="Arial"/>
          <w:lang w:val="en-AU"/>
        </w:rPr>
      </w:pPr>
      <w:r w:rsidRPr="00931314">
        <w:rPr>
          <w:rFonts w:cs="Arial"/>
          <w:lang w:val="en-AU"/>
        </w:rPr>
        <w:t>tertiary</w:t>
      </w:r>
      <w:r w:rsidR="00FB25F6" w:rsidRPr="00931314">
        <w:rPr>
          <w:rFonts w:cs="Arial"/>
          <w:lang w:val="en-AU"/>
        </w:rPr>
        <w:t xml:space="preserve"> water type</w:t>
      </w:r>
      <w:r w:rsidR="004179BB" w:rsidRPr="00931314">
        <w:rPr>
          <w:rFonts w:cs="Arial"/>
          <w:lang w:val="en-AU"/>
        </w:rPr>
        <w:t>:</w:t>
      </w:r>
      <w:r w:rsidR="004179BB" w:rsidRPr="004179BB">
        <w:t xml:space="preserve"> </w:t>
      </w:r>
      <w:r w:rsidR="004179BB" w:rsidRPr="00931314">
        <w:rPr>
          <w:rFonts w:cs="Arial"/>
          <w:lang w:val="en-AU"/>
        </w:rPr>
        <w:t xml:space="preserve">the long-term mean TSS concentration was above the wet season </w:t>
      </w:r>
      <w:r w:rsidR="00931314">
        <w:rPr>
          <w:rFonts w:cs="Arial"/>
          <w:lang w:val="en-AU"/>
        </w:rPr>
        <w:t>GV; however,</w:t>
      </w:r>
      <w:r w:rsidR="004179BB" w:rsidRPr="00931314">
        <w:rPr>
          <w:rFonts w:cs="Arial"/>
          <w:lang w:val="en-AU"/>
        </w:rPr>
        <w:t xml:space="preserve"> the 2017</w:t>
      </w:r>
      <w:r w:rsidR="00931314" w:rsidRPr="00CB7E39">
        <w:rPr>
          <w:rFonts w:eastAsia="Calibri" w:cs="Calibri"/>
        </w:rPr>
        <w:t>–</w:t>
      </w:r>
      <w:r w:rsidR="004179BB" w:rsidRPr="00931314">
        <w:rPr>
          <w:rFonts w:cs="Arial"/>
          <w:lang w:val="en-AU"/>
        </w:rPr>
        <w:t xml:space="preserve">18 mean TSS concentration was below the wet season </w:t>
      </w:r>
      <w:r w:rsidR="00931314">
        <w:rPr>
          <w:rFonts w:cs="Arial"/>
          <w:lang w:val="en-AU"/>
        </w:rPr>
        <w:t>GV</w:t>
      </w:r>
      <w:r w:rsidR="004179BB" w:rsidRPr="00931314">
        <w:rPr>
          <w:rFonts w:cs="Arial"/>
          <w:lang w:val="en-AU"/>
        </w:rPr>
        <w:t>. The long-term and 2017</w:t>
      </w:r>
      <w:r w:rsidR="00931314" w:rsidRPr="00CB7E39">
        <w:rPr>
          <w:rFonts w:eastAsia="Calibri" w:cs="Calibri"/>
        </w:rPr>
        <w:t>–</w:t>
      </w:r>
      <w:r w:rsidR="004179BB" w:rsidRPr="00931314">
        <w:rPr>
          <w:rFonts w:cs="Arial"/>
          <w:lang w:val="en-AU"/>
        </w:rPr>
        <w:t>18 mean Chl-</w:t>
      </w:r>
      <w:r w:rsidR="004179BB" w:rsidRPr="00931314">
        <w:rPr>
          <w:rFonts w:cs="Arial"/>
          <w:i/>
          <w:lang w:val="en-AU"/>
        </w:rPr>
        <w:t>a</w:t>
      </w:r>
      <w:r w:rsidR="004179BB" w:rsidRPr="00931314">
        <w:rPr>
          <w:rFonts w:cs="Arial"/>
          <w:lang w:val="en-AU"/>
        </w:rPr>
        <w:t xml:space="preserve">, PP and PN concentrations were below their respective wet season </w:t>
      </w:r>
      <w:r w:rsidR="00931314">
        <w:rPr>
          <w:rFonts w:cs="Arial"/>
          <w:lang w:val="en-AU"/>
        </w:rPr>
        <w:t>GVs</w:t>
      </w:r>
      <w:r w:rsidR="004179BB" w:rsidRPr="00931314">
        <w:rPr>
          <w:rFonts w:cs="Arial"/>
          <w:lang w:val="en-AU"/>
        </w:rPr>
        <w:t>.</w:t>
      </w:r>
    </w:p>
    <w:p w14:paraId="7CE8C635" w14:textId="3C7F9613" w:rsidR="00CB7E39" w:rsidRDefault="00CB7E39" w:rsidP="00CB7E39">
      <w:r>
        <w:t>E</w:t>
      </w:r>
      <w:r w:rsidRPr="00FE462B">
        <w:t xml:space="preserve">xcept </w:t>
      </w:r>
      <w:r>
        <w:t>for</w:t>
      </w:r>
      <w:r w:rsidRPr="00FE462B">
        <w:t xml:space="preserve"> the 2017</w:t>
      </w:r>
      <w:r w:rsidR="00931314" w:rsidRPr="00CB7E39">
        <w:rPr>
          <w:rFonts w:eastAsia="Calibri" w:cs="Calibri"/>
        </w:rPr>
        <w:t>–</w:t>
      </w:r>
      <w:r w:rsidRPr="00FE462B">
        <w:t xml:space="preserve">18 </w:t>
      </w:r>
      <w:r w:rsidR="00404B3B">
        <w:t>tertiary</w:t>
      </w:r>
      <w:r w:rsidRPr="00FE462B">
        <w:t xml:space="preserve"> water type</w:t>
      </w:r>
      <w:r>
        <w:t>,</w:t>
      </w:r>
      <w:r w:rsidRPr="00FE462B">
        <w:t xml:space="preserve"> </w:t>
      </w:r>
      <w:r>
        <w:t>t</w:t>
      </w:r>
      <w:r w:rsidRPr="00FE462B">
        <w:t>he long-term and 2017</w:t>
      </w:r>
      <w:r w:rsidR="00931314" w:rsidRPr="00CB7E39">
        <w:rPr>
          <w:rFonts w:eastAsia="Calibri" w:cs="Calibri"/>
        </w:rPr>
        <w:t>–</w:t>
      </w:r>
      <w:r w:rsidRPr="00FE462B">
        <w:t xml:space="preserve">18 TSS concentrations were above the wet season </w:t>
      </w:r>
      <w:r w:rsidR="00931314">
        <w:t>GVs</w:t>
      </w:r>
      <w:r w:rsidRPr="00FE462B">
        <w:t xml:space="preserve"> (</w:t>
      </w:r>
      <w:r w:rsidR="00B72C55">
        <w:t>Great Barrier Reef Marine Park Authority</w:t>
      </w:r>
      <w:r w:rsidRPr="00FE462B">
        <w:t>, 2010) in each respective wet season water type</w:t>
      </w:r>
      <w:r w:rsidR="00B65757">
        <w:t xml:space="preserve"> </w:t>
      </w:r>
      <w:r w:rsidRPr="00FE462B">
        <w:t>(</w:t>
      </w:r>
      <w:r w:rsidR="00721664">
        <w:fldChar w:fldCharType="begin"/>
      </w:r>
      <w:r w:rsidR="00721664">
        <w:instrText xml:space="preserve"> REF _Ref3468922 \h </w:instrText>
      </w:r>
      <w:r w:rsidR="00721664">
        <w:fldChar w:fldCharType="separate"/>
      </w:r>
      <w:r w:rsidR="00335316" w:rsidRPr="005B0E1B">
        <w:t xml:space="preserve">Figure </w:t>
      </w:r>
      <w:r w:rsidR="00335316">
        <w:rPr>
          <w:noProof/>
        </w:rPr>
        <w:t>4</w:t>
      </w:r>
      <w:r w:rsidR="00335316">
        <w:noBreakHyphen/>
      </w:r>
      <w:r w:rsidR="00335316">
        <w:rPr>
          <w:noProof/>
        </w:rPr>
        <w:t>3</w:t>
      </w:r>
      <w:r w:rsidR="00721664">
        <w:fldChar w:fldCharType="end"/>
      </w:r>
      <w:r w:rsidRPr="00FE462B">
        <w:rPr>
          <w:lang w:val="en-AU"/>
        </w:rPr>
        <w:t xml:space="preserve">). It is </w:t>
      </w:r>
      <w:r w:rsidR="000E1523">
        <w:rPr>
          <w:lang w:val="en-AU"/>
        </w:rPr>
        <w:t xml:space="preserve">however </w:t>
      </w:r>
      <w:r w:rsidRPr="00FE462B">
        <w:rPr>
          <w:lang w:val="en-AU"/>
        </w:rPr>
        <w:t xml:space="preserve">important to </w:t>
      </w:r>
      <w:r w:rsidRPr="00FE462B">
        <w:t xml:space="preserve">note the high variability </w:t>
      </w:r>
      <w:r>
        <w:t>of TSS in these waters</w:t>
      </w:r>
      <w:r w:rsidRPr="00FE462B">
        <w:t xml:space="preserve">, </w:t>
      </w:r>
      <w:r w:rsidR="00931314">
        <w:t>as follows</w:t>
      </w:r>
      <w:r>
        <w:t>:</w:t>
      </w:r>
    </w:p>
    <w:p w14:paraId="0908E142" w14:textId="681E0B04" w:rsidR="00CB7E39" w:rsidRPr="0054607B" w:rsidRDefault="00404B3B" w:rsidP="00F34575">
      <w:pPr>
        <w:pStyle w:val="ListParagraph"/>
        <w:numPr>
          <w:ilvl w:val="0"/>
          <w:numId w:val="31"/>
        </w:numPr>
        <w:rPr>
          <w:lang w:val="en-AU"/>
        </w:rPr>
      </w:pPr>
      <w:r w:rsidRPr="007A452D">
        <w:rPr>
          <w:lang w:val="en-AU"/>
        </w:rPr>
        <w:t>TSS</w:t>
      </w:r>
      <w:r>
        <w:rPr>
          <w:i/>
          <w:vertAlign w:val="subscript"/>
          <w:lang w:val="en-AU"/>
        </w:rPr>
        <w:t>p</w:t>
      </w:r>
      <w:r w:rsidRPr="00B30CAD">
        <w:rPr>
          <w:i/>
          <w:vertAlign w:val="subscript"/>
          <w:lang w:val="en-AU"/>
        </w:rPr>
        <w:t>rimary</w:t>
      </w:r>
      <w:r w:rsidRPr="0083207C">
        <w:rPr>
          <w:lang w:val="en-AU"/>
        </w:rPr>
        <w:t xml:space="preserve"> </w:t>
      </w:r>
      <w:r w:rsidR="00CB7E39" w:rsidRPr="0083207C">
        <w:rPr>
          <w:lang w:val="en-AU"/>
        </w:rPr>
        <w:t>= 13.</w:t>
      </w:r>
      <w:r w:rsidR="00226AD9">
        <w:rPr>
          <w:lang w:val="en-AU"/>
        </w:rPr>
        <w:t>1</w:t>
      </w:r>
      <w:r w:rsidR="00226AD9" w:rsidRPr="0083207C">
        <w:rPr>
          <w:lang w:val="en-AU"/>
        </w:rPr>
        <w:t xml:space="preserve"> </w:t>
      </w:r>
      <w:r w:rsidR="00CB7E39" w:rsidRPr="0083207C">
        <w:rPr>
          <w:rFonts w:cs="Arial"/>
          <w:lang w:val="en-AU"/>
        </w:rPr>
        <w:t>± 35.</w:t>
      </w:r>
      <w:r w:rsidR="00226AD9">
        <w:rPr>
          <w:rFonts w:cs="Arial"/>
          <w:lang w:val="en-AU"/>
        </w:rPr>
        <w:t>6</w:t>
      </w:r>
      <w:r w:rsidR="00226AD9" w:rsidRPr="0083207C">
        <w:rPr>
          <w:rFonts w:cs="Arial"/>
          <w:lang w:val="en-AU"/>
        </w:rPr>
        <w:t xml:space="preserve"> </w:t>
      </w:r>
      <w:r w:rsidR="00CB7E39" w:rsidRPr="00931640">
        <w:rPr>
          <w:lang w:val="en-AU"/>
        </w:rPr>
        <w:t>mg L</w:t>
      </w:r>
      <w:r w:rsidR="00CB7E39" w:rsidRPr="00E02C3B">
        <w:rPr>
          <w:vertAlign w:val="superscript"/>
          <w:lang w:val="en-AU"/>
        </w:rPr>
        <w:t>-1</w:t>
      </w:r>
    </w:p>
    <w:p w14:paraId="34B65A26" w14:textId="3E631042" w:rsidR="00CB7E39" w:rsidRPr="001D2C89" w:rsidRDefault="00404B3B" w:rsidP="00F34575">
      <w:pPr>
        <w:pStyle w:val="ListParagraph"/>
        <w:numPr>
          <w:ilvl w:val="0"/>
          <w:numId w:val="31"/>
        </w:numPr>
        <w:rPr>
          <w:lang w:val="en-AU"/>
        </w:rPr>
      </w:pPr>
      <w:r w:rsidRPr="0054607B">
        <w:rPr>
          <w:lang w:val="en-AU"/>
        </w:rPr>
        <w:t>TSS</w:t>
      </w:r>
      <w:r>
        <w:rPr>
          <w:i/>
          <w:vertAlign w:val="subscript"/>
          <w:lang w:val="en-AU"/>
        </w:rPr>
        <w:t>s</w:t>
      </w:r>
      <w:r w:rsidRPr="00FC18AD">
        <w:rPr>
          <w:i/>
          <w:vertAlign w:val="subscript"/>
          <w:lang w:val="en-AU"/>
        </w:rPr>
        <w:t>econdary</w:t>
      </w:r>
      <w:r w:rsidRPr="00A17806">
        <w:rPr>
          <w:lang w:val="en-AU"/>
        </w:rPr>
        <w:t xml:space="preserve"> </w:t>
      </w:r>
      <w:r w:rsidR="00CB7E39" w:rsidRPr="00A17806">
        <w:rPr>
          <w:lang w:val="en-AU"/>
        </w:rPr>
        <w:t xml:space="preserve">= 4.5 </w:t>
      </w:r>
      <w:r w:rsidR="00CB7E39" w:rsidRPr="00587B21">
        <w:rPr>
          <w:rFonts w:cs="Arial"/>
          <w:lang w:val="en-AU"/>
        </w:rPr>
        <w:t>± 10.3</w:t>
      </w:r>
      <w:r w:rsidR="00CB7E39" w:rsidRPr="001D2C89">
        <w:rPr>
          <w:lang w:val="en-AU"/>
        </w:rPr>
        <w:t xml:space="preserve"> mg L</w:t>
      </w:r>
      <w:r w:rsidR="00CB7E39" w:rsidRPr="001D2C89">
        <w:rPr>
          <w:vertAlign w:val="superscript"/>
          <w:lang w:val="en-AU"/>
        </w:rPr>
        <w:t>-1</w:t>
      </w:r>
      <w:r w:rsidR="00CB7E39" w:rsidRPr="001D2C89">
        <w:rPr>
          <w:lang w:val="en-AU"/>
        </w:rPr>
        <w:t xml:space="preserve"> </w:t>
      </w:r>
    </w:p>
    <w:p w14:paraId="52AD2DFC" w14:textId="60EBB26B" w:rsidR="00CB7E39" w:rsidRPr="00B30CAD" w:rsidRDefault="00404B3B" w:rsidP="00F34575">
      <w:pPr>
        <w:pStyle w:val="ListParagraph"/>
        <w:numPr>
          <w:ilvl w:val="0"/>
          <w:numId w:val="31"/>
        </w:numPr>
        <w:rPr>
          <w:lang w:val="en-AU"/>
        </w:rPr>
      </w:pPr>
      <w:r w:rsidRPr="001D2C89">
        <w:rPr>
          <w:lang w:val="en-AU"/>
        </w:rPr>
        <w:t>TSS</w:t>
      </w:r>
      <w:r>
        <w:rPr>
          <w:i/>
          <w:vertAlign w:val="subscript"/>
          <w:lang w:val="en-AU"/>
        </w:rPr>
        <w:t>t</w:t>
      </w:r>
      <w:r w:rsidRPr="001D2C89">
        <w:rPr>
          <w:i/>
          <w:vertAlign w:val="subscript"/>
          <w:lang w:val="en-AU"/>
        </w:rPr>
        <w:t>ertiary</w:t>
      </w:r>
      <w:r w:rsidRPr="001D2C89">
        <w:rPr>
          <w:lang w:val="en-AU"/>
        </w:rPr>
        <w:t xml:space="preserve"> </w:t>
      </w:r>
      <w:r w:rsidR="00CB7E39" w:rsidRPr="001D2C89">
        <w:rPr>
          <w:lang w:val="en-AU"/>
        </w:rPr>
        <w:t>= 2.2 ± 1.7 mg L</w:t>
      </w:r>
      <w:r w:rsidR="00CB7E39" w:rsidRPr="001D2C89">
        <w:rPr>
          <w:vertAlign w:val="superscript"/>
          <w:lang w:val="en-AU"/>
        </w:rPr>
        <w:t xml:space="preserve">-1 </w:t>
      </w:r>
      <w:r w:rsidR="00CB7E39" w:rsidRPr="001D2C89">
        <w:rPr>
          <w:lang w:val="en-AU"/>
        </w:rPr>
        <w:t>in 2017</w:t>
      </w:r>
      <w:r w:rsidR="00931314" w:rsidRPr="00CB7E39">
        <w:rPr>
          <w:rFonts w:eastAsia="Calibri" w:cs="Calibri"/>
        </w:rPr>
        <w:t>–</w:t>
      </w:r>
      <w:r w:rsidR="00CB7E39" w:rsidRPr="001D2C89">
        <w:rPr>
          <w:lang w:val="en-AU"/>
        </w:rPr>
        <w:t>18</w:t>
      </w:r>
      <w:r w:rsidR="00CB7E39" w:rsidRPr="007A452D">
        <w:rPr>
          <w:lang w:val="en-AU"/>
        </w:rPr>
        <w:t xml:space="preserve">. </w:t>
      </w:r>
    </w:p>
    <w:p w14:paraId="55FB5146" w14:textId="2596E329" w:rsidR="00CB7E39" w:rsidRPr="00FE462B" w:rsidRDefault="00CB7E39" w:rsidP="00CB7E39">
      <w:pPr>
        <w:rPr>
          <w:rFonts w:cs="Arial"/>
          <w:lang w:val="en-AU"/>
        </w:rPr>
      </w:pPr>
      <w:r>
        <w:rPr>
          <w:lang w:val="en-AU"/>
        </w:rPr>
        <w:t xml:space="preserve">All </w:t>
      </w:r>
      <w:r w:rsidR="00931314">
        <w:rPr>
          <w:lang w:val="en-AU"/>
        </w:rPr>
        <w:t xml:space="preserve">tertiary </w:t>
      </w:r>
      <w:r>
        <w:rPr>
          <w:lang w:val="en-AU"/>
        </w:rPr>
        <w:t>waters in the 2017</w:t>
      </w:r>
      <w:r w:rsidR="00931314" w:rsidRPr="00CB7E39">
        <w:rPr>
          <w:rFonts w:eastAsia="Calibri" w:cs="Calibri"/>
        </w:rPr>
        <w:t>–</w:t>
      </w:r>
      <w:r>
        <w:rPr>
          <w:lang w:val="en-AU"/>
        </w:rPr>
        <w:t xml:space="preserve">18 wet season met </w:t>
      </w:r>
      <w:r w:rsidR="00931314">
        <w:rPr>
          <w:lang w:val="en-AU"/>
        </w:rPr>
        <w:t>the GVs</w:t>
      </w:r>
      <w:r>
        <w:rPr>
          <w:lang w:val="en-AU"/>
        </w:rPr>
        <w:t xml:space="preserve">. Only an annual mean Secchi depth </w:t>
      </w:r>
      <w:r w:rsidR="00931314">
        <w:rPr>
          <w:lang w:val="en-AU"/>
        </w:rPr>
        <w:t xml:space="preserve">GV </w:t>
      </w:r>
      <w:r>
        <w:rPr>
          <w:lang w:val="en-AU"/>
        </w:rPr>
        <w:t>has been derived</w:t>
      </w:r>
      <w:r w:rsidR="00CE2130">
        <w:rPr>
          <w:lang w:val="en-AU"/>
        </w:rPr>
        <w:t xml:space="preserve"> (10 m)</w:t>
      </w:r>
      <w:r>
        <w:rPr>
          <w:lang w:val="en-AU"/>
        </w:rPr>
        <w:t xml:space="preserve"> </w:t>
      </w:r>
      <w:r w:rsidR="00CE2130">
        <w:rPr>
          <w:lang w:val="en-AU"/>
        </w:rPr>
        <w:t>and</w:t>
      </w:r>
      <w:r>
        <w:rPr>
          <w:lang w:val="en-AU"/>
        </w:rPr>
        <w:t xml:space="preserve"> no seasonal </w:t>
      </w:r>
      <w:r w:rsidR="00931314">
        <w:rPr>
          <w:lang w:val="en-AU"/>
        </w:rPr>
        <w:t xml:space="preserve">GV </w:t>
      </w:r>
      <w:r w:rsidR="00CE2130">
        <w:rPr>
          <w:lang w:val="en-AU"/>
        </w:rPr>
        <w:t>is currently available</w:t>
      </w:r>
      <w:r w:rsidR="00800941">
        <w:rPr>
          <w:lang w:val="en-AU"/>
        </w:rPr>
        <w:t xml:space="preserve"> (and hence</w:t>
      </w:r>
      <w:r w:rsidR="00931314">
        <w:rPr>
          <w:lang w:val="en-AU"/>
        </w:rPr>
        <w:t xml:space="preserve"> is</w:t>
      </w:r>
      <w:r w:rsidR="00800941">
        <w:rPr>
          <w:lang w:val="en-AU"/>
        </w:rPr>
        <w:t xml:space="preserve"> not indicated on </w:t>
      </w:r>
      <w:r w:rsidR="00800941">
        <w:fldChar w:fldCharType="begin"/>
      </w:r>
      <w:r w:rsidR="00800941">
        <w:instrText xml:space="preserve"> REF _Ref3468922 \h </w:instrText>
      </w:r>
      <w:r w:rsidR="00800941">
        <w:fldChar w:fldCharType="separate"/>
      </w:r>
      <w:r w:rsidR="00335316" w:rsidRPr="005B0E1B">
        <w:t xml:space="preserve">Figure </w:t>
      </w:r>
      <w:r w:rsidR="00335316">
        <w:rPr>
          <w:noProof/>
        </w:rPr>
        <w:t>4</w:t>
      </w:r>
      <w:r w:rsidR="00335316">
        <w:noBreakHyphen/>
      </w:r>
      <w:r w:rsidR="00335316">
        <w:rPr>
          <w:noProof/>
        </w:rPr>
        <w:t>3</w:t>
      </w:r>
      <w:r w:rsidR="00800941">
        <w:fldChar w:fldCharType="end"/>
      </w:r>
      <w:r w:rsidR="00800941">
        <w:t xml:space="preserve"> and </w:t>
      </w:r>
      <w:r w:rsidR="00800941" w:rsidRPr="0097272C">
        <w:rPr>
          <w:rFonts w:cs="Arial"/>
          <w:lang w:val="en-AU"/>
        </w:rPr>
        <w:fldChar w:fldCharType="begin"/>
      </w:r>
      <w:r w:rsidR="00800941" w:rsidRPr="0097272C">
        <w:rPr>
          <w:rFonts w:cs="Arial"/>
          <w:lang w:val="en-AU"/>
        </w:rPr>
        <w:instrText xml:space="preserve"> REF _Ref511852664 \h  \* MERGEFORMAT </w:instrText>
      </w:r>
      <w:r w:rsidR="00800941" w:rsidRPr="0097272C">
        <w:rPr>
          <w:rFonts w:cs="Arial"/>
          <w:lang w:val="en-AU"/>
        </w:rPr>
      </w:r>
      <w:r w:rsidR="00800941" w:rsidRPr="0097272C">
        <w:rPr>
          <w:rFonts w:cs="Arial"/>
          <w:lang w:val="en-AU"/>
        </w:rPr>
        <w:fldChar w:fldCharType="separate"/>
      </w:r>
      <w:r w:rsidR="00335316" w:rsidRPr="0053508B">
        <w:t xml:space="preserve">Figure </w:t>
      </w:r>
      <w:r w:rsidR="00335316">
        <w:rPr>
          <w:noProof/>
        </w:rPr>
        <w:t>4</w:t>
      </w:r>
      <w:r w:rsidR="00335316">
        <w:rPr>
          <w:noProof/>
        </w:rPr>
        <w:noBreakHyphen/>
        <w:t>4</w:t>
      </w:r>
      <w:r w:rsidR="00800941" w:rsidRPr="0097272C">
        <w:rPr>
          <w:rFonts w:cs="Arial"/>
          <w:lang w:val="en-AU"/>
        </w:rPr>
        <w:fldChar w:fldCharType="end"/>
      </w:r>
      <w:r w:rsidR="00800941">
        <w:rPr>
          <w:rFonts w:cs="Arial"/>
          <w:lang w:val="en-AU"/>
        </w:rPr>
        <w:t>)</w:t>
      </w:r>
      <w:r>
        <w:rPr>
          <w:lang w:val="en-AU"/>
        </w:rPr>
        <w:t xml:space="preserve">. The </w:t>
      </w:r>
      <w:r w:rsidR="00800941">
        <w:rPr>
          <w:lang w:val="en-AU"/>
        </w:rPr>
        <w:t>2017</w:t>
      </w:r>
      <w:r w:rsidR="00931314" w:rsidRPr="00CB7E39">
        <w:rPr>
          <w:rFonts w:eastAsia="Calibri" w:cs="Calibri"/>
        </w:rPr>
        <w:t>–</w:t>
      </w:r>
      <w:r w:rsidR="00800941">
        <w:rPr>
          <w:lang w:val="en-AU"/>
        </w:rPr>
        <w:t>18 S</w:t>
      </w:r>
      <w:r w:rsidR="000056C4">
        <w:rPr>
          <w:lang w:val="en-AU"/>
        </w:rPr>
        <w:t>ecchi depth</w:t>
      </w:r>
      <w:r>
        <w:rPr>
          <w:lang w:val="en-AU"/>
        </w:rPr>
        <w:t xml:space="preserve"> values</w:t>
      </w:r>
      <w:r w:rsidR="00800941">
        <w:rPr>
          <w:lang w:val="en-AU"/>
        </w:rPr>
        <w:t xml:space="preserve"> (7.6</w:t>
      </w:r>
      <w:r w:rsidR="00931314">
        <w:rPr>
          <w:lang w:val="en-AU"/>
        </w:rPr>
        <w:t xml:space="preserve"> m</w:t>
      </w:r>
      <w:r w:rsidR="00800941">
        <w:rPr>
          <w:lang w:val="en-AU"/>
        </w:rPr>
        <w:t>)</w:t>
      </w:r>
      <w:r>
        <w:rPr>
          <w:lang w:val="en-AU"/>
        </w:rPr>
        <w:t xml:space="preserve"> </w:t>
      </w:r>
      <w:r w:rsidR="00E32B72">
        <w:rPr>
          <w:lang w:val="en-AU"/>
        </w:rPr>
        <w:t xml:space="preserve">did </w:t>
      </w:r>
      <w:r>
        <w:rPr>
          <w:lang w:val="en-AU"/>
        </w:rPr>
        <w:t>not meet the annual mean</w:t>
      </w:r>
      <w:r w:rsidR="00931314">
        <w:rPr>
          <w:lang w:val="en-AU"/>
        </w:rPr>
        <w:t xml:space="preserve"> value</w:t>
      </w:r>
      <w:r>
        <w:rPr>
          <w:lang w:val="en-AU"/>
        </w:rPr>
        <w:t xml:space="preserve">, although the ecological significance of this is not clear. </w:t>
      </w:r>
    </w:p>
    <w:p w14:paraId="093451CC" w14:textId="43BF60F4" w:rsidR="00FB25F6" w:rsidRDefault="00FB25F6" w:rsidP="00FB25F6">
      <w:pPr>
        <w:rPr>
          <w:lang w:val="en-AU"/>
        </w:rPr>
      </w:pPr>
      <w:r w:rsidRPr="0097272C">
        <w:rPr>
          <w:lang w:val="en-AU"/>
        </w:rPr>
        <w:t>While Devlin et al. (2012a) reported higher Chl-</w:t>
      </w:r>
      <w:r w:rsidRPr="0097272C">
        <w:rPr>
          <w:i/>
          <w:lang w:val="en-AU"/>
        </w:rPr>
        <w:t>a</w:t>
      </w:r>
      <w:r w:rsidRPr="0097272C">
        <w:rPr>
          <w:lang w:val="en-AU"/>
        </w:rPr>
        <w:t xml:space="preserve"> concentration in the </w:t>
      </w:r>
      <w:r w:rsidR="00404B3B">
        <w:rPr>
          <w:lang w:val="en-AU"/>
        </w:rPr>
        <w:t>secondary</w:t>
      </w:r>
      <w:r w:rsidRPr="0097272C">
        <w:rPr>
          <w:lang w:val="en-AU"/>
        </w:rPr>
        <w:t xml:space="preserve"> water type than in the </w:t>
      </w:r>
      <w:r w:rsidR="00404B3B">
        <w:rPr>
          <w:lang w:val="en-AU"/>
        </w:rPr>
        <w:t>primary</w:t>
      </w:r>
      <w:r w:rsidRPr="0097272C">
        <w:rPr>
          <w:lang w:val="en-AU"/>
        </w:rPr>
        <w:t xml:space="preserve"> water type, the 2017</w:t>
      </w:r>
      <w:r w:rsidRPr="0097272C">
        <w:rPr>
          <w:rFonts w:eastAsia="Calibri" w:cs="Calibri"/>
        </w:rPr>
        <w:t>–</w:t>
      </w:r>
      <w:r w:rsidRPr="0097272C">
        <w:rPr>
          <w:lang w:val="en-AU"/>
        </w:rPr>
        <w:t>18 wet season was characterised by higher mean Chl-</w:t>
      </w:r>
      <w:r w:rsidRPr="0097272C">
        <w:rPr>
          <w:i/>
          <w:lang w:val="en-AU"/>
        </w:rPr>
        <w:t>a</w:t>
      </w:r>
      <w:r w:rsidRPr="0097272C">
        <w:rPr>
          <w:lang w:val="en-AU"/>
        </w:rPr>
        <w:t xml:space="preserve"> concentrations in the </w:t>
      </w:r>
      <w:r w:rsidR="00404B3B">
        <w:rPr>
          <w:lang w:val="en-AU"/>
        </w:rPr>
        <w:t>primary</w:t>
      </w:r>
      <w:r w:rsidRPr="0097272C">
        <w:rPr>
          <w:lang w:val="en-AU"/>
        </w:rPr>
        <w:t xml:space="preserve"> water type (1 </w:t>
      </w:r>
      <w:r w:rsidRPr="0097272C">
        <w:rPr>
          <w:rFonts w:cs="Arial"/>
          <w:lang w:val="en-AU"/>
        </w:rPr>
        <w:t xml:space="preserve">± 0.6 </w:t>
      </w:r>
      <w:r w:rsidRPr="0097272C">
        <w:rPr>
          <w:lang w:val="en-AU"/>
        </w:rPr>
        <w:t>μg L</w:t>
      </w:r>
      <w:r w:rsidRPr="0097272C">
        <w:rPr>
          <w:vertAlign w:val="superscript"/>
          <w:lang w:val="en-AU"/>
        </w:rPr>
        <w:t>-1</w:t>
      </w:r>
      <w:r w:rsidRPr="0097272C">
        <w:rPr>
          <w:lang w:val="en-AU"/>
        </w:rPr>
        <w:t xml:space="preserve">) than in the </w:t>
      </w:r>
      <w:r w:rsidR="00404B3B">
        <w:rPr>
          <w:lang w:val="en-AU"/>
        </w:rPr>
        <w:t>secondary</w:t>
      </w:r>
      <w:r w:rsidRPr="0097272C">
        <w:rPr>
          <w:lang w:val="en-AU"/>
        </w:rPr>
        <w:t xml:space="preserve"> water type (0.6 </w:t>
      </w:r>
      <w:r w:rsidRPr="0097272C">
        <w:rPr>
          <w:rFonts w:cs="Arial"/>
          <w:lang w:val="en-AU"/>
        </w:rPr>
        <w:t>±</w:t>
      </w:r>
      <w:r w:rsidRPr="0097272C">
        <w:rPr>
          <w:lang w:val="en-AU"/>
        </w:rPr>
        <w:t xml:space="preserve"> 0.4 μg L</w:t>
      </w:r>
      <w:r w:rsidRPr="0097272C">
        <w:rPr>
          <w:vertAlign w:val="superscript"/>
          <w:lang w:val="en-AU"/>
        </w:rPr>
        <w:t>-1</w:t>
      </w:r>
      <w:r w:rsidRPr="0097272C">
        <w:rPr>
          <w:lang w:val="en-AU"/>
        </w:rPr>
        <w:t xml:space="preserve">), similar to </w:t>
      </w:r>
      <w:r w:rsidR="00A36227">
        <w:rPr>
          <w:lang w:val="en-AU"/>
        </w:rPr>
        <w:t xml:space="preserve">observations in </w:t>
      </w:r>
      <w:r w:rsidRPr="0097272C">
        <w:rPr>
          <w:lang w:val="en-AU"/>
        </w:rPr>
        <w:t>2015–16 and 2016</w:t>
      </w:r>
      <w:r w:rsidR="00931314" w:rsidRPr="00CB7E39">
        <w:rPr>
          <w:rFonts w:eastAsia="Calibri" w:cs="Calibri"/>
        </w:rPr>
        <w:t>–</w:t>
      </w:r>
      <w:r w:rsidRPr="0097272C">
        <w:rPr>
          <w:lang w:val="en-AU"/>
        </w:rPr>
        <w:t>17. Chl-</w:t>
      </w:r>
      <w:r w:rsidRPr="0097272C">
        <w:rPr>
          <w:i/>
          <w:lang w:val="en-AU"/>
        </w:rPr>
        <w:t>a</w:t>
      </w:r>
      <w:r w:rsidRPr="0097272C">
        <w:rPr>
          <w:lang w:val="en-AU"/>
        </w:rPr>
        <w:t xml:space="preserve"> concentrations were, higher in colour class 3 (1.3 </w:t>
      </w:r>
      <w:r w:rsidRPr="0097272C">
        <w:rPr>
          <w:rFonts w:cs="Arial"/>
          <w:lang w:val="en-AU"/>
        </w:rPr>
        <w:t>± 0.2</w:t>
      </w:r>
      <w:r w:rsidRPr="0097272C">
        <w:rPr>
          <w:lang w:val="en-AU"/>
        </w:rPr>
        <w:t xml:space="preserve"> μg L</w:t>
      </w:r>
      <w:r w:rsidRPr="0097272C">
        <w:rPr>
          <w:vertAlign w:val="superscript"/>
          <w:lang w:val="en-AU"/>
        </w:rPr>
        <w:t>-1</w:t>
      </w:r>
      <w:r w:rsidRPr="0097272C">
        <w:rPr>
          <w:lang w:val="en-AU"/>
        </w:rPr>
        <w:t>)</w:t>
      </w:r>
      <w:r w:rsidRPr="0097272C">
        <w:rPr>
          <w:vertAlign w:val="superscript"/>
          <w:lang w:val="en-AU"/>
        </w:rPr>
        <w:t xml:space="preserve"> </w:t>
      </w:r>
      <w:r w:rsidRPr="0097272C">
        <w:rPr>
          <w:lang w:val="en-AU"/>
        </w:rPr>
        <w:t>than in colour classes 1 and 2 (</w:t>
      </w:r>
      <w:r w:rsidRPr="0097272C">
        <w:rPr>
          <w:rFonts w:cs="Arial"/>
          <w:lang w:val="en-AU"/>
        </w:rPr>
        <w:t>0.8 to 0.9</w:t>
      </w:r>
      <w:r w:rsidRPr="0097272C">
        <w:rPr>
          <w:lang w:val="en-AU"/>
        </w:rPr>
        <w:t xml:space="preserve"> μg L</w:t>
      </w:r>
      <w:r w:rsidRPr="0097272C">
        <w:rPr>
          <w:vertAlign w:val="superscript"/>
          <w:lang w:val="en-AU"/>
        </w:rPr>
        <w:t>-1</w:t>
      </w:r>
      <w:r w:rsidRPr="0097272C">
        <w:rPr>
          <w:rFonts w:cs="Arial"/>
          <w:lang w:val="en-AU"/>
        </w:rPr>
        <w:t>) (</w:t>
      </w:r>
      <w:r w:rsidRPr="0097272C">
        <w:rPr>
          <w:rFonts w:cs="Arial"/>
          <w:lang w:val="en-AU"/>
        </w:rPr>
        <w:fldChar w:fldCharType="begin"/>
      </w:r>
      <w:r w:rsidRPr="0097272C">
        <w:rPr>
          <w:rFonts w:cs="Arial"/>
          <w:lang w:val="en-AU"/>
        </w:rPr>
        <w:instrText xml:space="preserve"> REF _Ref511852664 \h  \* MERGEFORMAT </w:instrText>
      </w:r>
      <w:r w:rsidRPr="0097272C">
        <w:rPr>
          <w:rFonts w:cs="Arial"/>
          <w:lang w:val="en-AU"/>
        </w:rPr>
      </w:r>
      <w:r w:rsidRPr="0097272C">
        <w:rPr>
          <w:rFonts w:cs="Arial"/>
          <w:lang w:val="en-AU"/>
        </w:rPr>
        <w:fldChar w:fldCharType="separate"/>
      </w:r>
      <w:r w:rsidR="00335316" w:rsidRPr="0053508B">
        <w:t xml:space="preserve">Figure </w:t>
      </w:r>
      <w:r w:rsidR="00335316">
        <w:rPr>
          <w:noProof/>
        </w:rPr>
        <w:t>4</w:t>
      </w:r>
      <w:r w:rsidR="00335316">
        <w:rPr>
          <w:noProof/>
        </w:rPr>
        <w:noBreakHyphen/>
        <w:t>4</w:t>
      </w:r>
      <w:r w:rsidRPr="0097272C">
        <w:rPr>
          <w:rFonts w:cs="Arial"/>
          <w:lang w:val="en-AU"/>
        </w:rPr>
        <w:fldChar w:fldCharType="end"/>
      </w:r>
      <w:r w:rsidRPr="0097272C">
        <w:rPr>
          <w:rFonts w:cs="Arial"/>
          <w:lang w:val="en-AU"/>
        </w:rPr>
        <w:t>). Thus, the sub-classification into colour classes</w:t>
      </w:r>
      <w:r w:rsidR="00A36227">
        <w:rPr>
          <w:rFonts w:cs="Arial"/>
          <w:lang w:val="en-AU"/>
        </w:rPr>
        <w:t xml:space="preserve"> may</w:t>
      </w:r>
      <w:r w:rsidRPr="0097272C">
        <w:rPr>
          <w:rFonts w:cs="Arial"/>
          <w:lang w:val="en-AU"/>
        </w:rPr>
        <w:t xml:space="preserve"> better describe fine-scale coastal processes in </w:t>
      </w:r>
      <w:r w:rsidR="00A36227">
        <w:rPr>
          <w:rFonts w:cs="Arial"/>
          <w:lang w:val="en-AU"/>
        </w:rPr>
        <w:t>coastal</w:t>
      </w:r>
      <w:r w:rsidRPr="0097272C">
        <w:rPr>
          <w:rFonts w:cs="Arial"/>
          <w:lang w:val="en-AU"/>
        </w:rPr>
        <w:t xml:space="preserve"> waters and supports the findings of </w:t>
      </w:r>
      <w:r w:rsidRPr="0097272C">
        <w:rPr>
          <w:lang w:val="en-AU"/>
        </w:rPr>
        <w:t>Devlin et al. (2013) that a peak of Chl-</w:t>
      </w:r>
      <w:r w:rsidRPr="0097272C">
        <w:rPr>
          <w:i/>
          <w:lang w:val="en-AU"/>
        </w:rPr>
        <w:t>a</w:t>
      </w:r>
      <w:r w:rsidRPr="0097272C" w:rsidDel="00C36719">
        <w:rPr>
          <w:lang w:val="en-AU"/>
        </w:rPr>
        <w:t xml:space="preserve"> </w:t>
      </w:r>
      <w:r w:rsidRPr="0097272C">
        <w:rPr>
          <w:lang w:val="en-AU"/>
        </w:rPr>
        <w:t xml:space="preserve">concentration is located in transition zones between the </w:t>
      </w:r>
      <w:r w:rsidR="00404B3B">
        <w:rPr>
          <w:lang w:val="en-AU"/>
        </w:rPr>
        <w:t>primary</w:t>
      </w:r>
      <w:r w:rsidRPr="0097272C">
        <w:rPr>
          <w:lang w:val="en-AU"/>
        </w:rPr>
        <w:t xml:space="preserve"> and </w:t>
      </w:r>
      <w:r w:rsidR="00404B3B">
        <w:rPr>
          <w:lang w:val="en-AU"/>
        </w:rPr>
        <w:t>secondary</w:t>
      </w:r>
      <w:r w:rsidRPr="0097272C">
        <w:rPr>
          <w:lang w:val="en-AU"/>
        </w:rPr>
        <w:t xml:space="preserve"> water types This peak in Chl-</w:t>
      </w:r>
      <w:r w:rsidRPr="0097272C">
        <w:rPr>
          <w:i/>
          <w:lang w:val="en-AU"/>
        </w:rPr>
        <w:t>a</w:t>
      </w:r>
      <w:r w:rsidRPr="0097272C">
        <w:rPr>
          <w:lang w:val="en-AU"/>
        </w:rPr>
        <w:t xml:space="preserve"> concentration is hypothesised to be driven by a reduction in both TSS and </w:t>
      </w:r>
      <w:r w:rsidRPr="0097272C">
        <w:rPr>
          <w:rFonts w:cs="Arial"/>
          <w:lang w:val="en-AU"/>
        </w:rPr>
        <w:t xml:space="preserve">light attenuation, </w:t>
      </w:r>
      <w:r w:rsidR="00931314">
        <w:rPr>
          <w:rFonts w:cs="Arial"/>
          <w:lang w:val="en-AU"/>
        </w:rPr>
        <w:t xml:space="preserve">and is </w:t>
      </w:r>
      <w:r w:rsidRPr="0097272C">
        <w:rPr>
          <w:rFonts w:cs="Arial"/>
          <w:lang w:val="en-AU"/>
        </w:rPr>
        <w:t xml:space="preserve">measured by increased </w:t>
      </w:r>
      <w:r w:rsidR="000056C4">
        <w:rPr>
          <w:rFonts w:cs="Arial"/>
          <w:lang w:val="en-AU"/>
        </w:rPr>
        <w:t>Secchi depth</w:t>
      </w:r>
      <w:r w:rsidR="00346EA7">
        <w:rPr>
          <w:rFonts w:cs="Arial"/>
          <w:lang w:val="en-AU"/>
        </w:rPr>
        <w:t xml:space="preserve"> values</w:t>
      </w:r>
      <w:r w:rsidRPr="0097272C">
        <w:rPr>
          <w:lang w:val="en-AU"/>
        </w:rPr>
        <w:t xml:space="preserve">, regular nutrient inputs, </w:t>
      </w:r>
      <w:r w:rsidR="00931314">
        <w:rPr>
          <w:lang w:val="en-AU"/>
        </w:rPr>
        <w:t xml:space="preserve">and </w:t>
      </w:r>
      <w:r w:rsidRPr="0097272C">
        <w:rPr>
          <w:lang w:val="en-AU"/>
        </w:rPr>
        <w:t xml:space="preserve">the </w:t>
      </w:r>
      <w:r w:rsidRPr="0097272C">
        <w:rPr>
          <w:rFonts w:cs="Arial"/>
          <w:lang w:val="en-AU"/>
        </w:rPr>
        <w:t>increase in salinity</w:t>
      </w:r>
      <w:r w:rsidR="00931314">
        <w:rPr>
          <w:rFonts w:cs="Arial"/>
          <w:lang w:val="en-AU"/>
        </w:rPr>
        <w:t xml:space="preserve"> because</w:t>
      </w:r>
      <w:r w:rsidRPr="0097272C">
        <w:rPr>
          <w:rFonts w:cs="Arial"/>
          <w:lang w:val="en-AU"/>
        </w:rPr>
        <w:t xml:space="preserve"> the growth rate of marine phytoplankton can be inhibited by lower salinity (</w:t>
      </w:r>
      <w:r w:rsidRPr="0097272C">
        <w:t>Carstensen et al., 2015)</w:t>
      </w:r>
      <w:r w:rsidRPr="0097272C">
        <w:rPr>
          <w:lang w:val="en-AU"/>
        </w:rPr>
        <w:t>.</w:t>
      </w:r>
    </w:p>
    <w:p w14:paraId="50AC9350" w14:textId="6C54A8C2" w:rsidR="00CB7E39" w:rsidRPr="007B63E4" w:rsidRDefault="00CB7E39" w:rsidP="00CB7E39">
      <w:pPr>
        <w:spacing w:before="240"/>
        <w:rPr>
          <w:lang w:val="en-AU"/>
        </w:rPr>
      </w:pPr>
    </w:p>
    <w:p w14:paraId="7DD9BAEC" w14:textId="77777777" w:rsidR="00CB7E39" w:rsidRDefault="00CB7E39" w:rsidP="00CB7E39">
      <w:pPr>
        <w:spacing w:before="240"/>
      </w:pPr>
    </w:p>
    <w:p w14:paraId="6441FD54" w14:textId="070FFA4D" w:rsidR="00DE4283" w:rsidRDefault="00DE4283" w:rsidP="0097272C">
      <w:r w:rsidRPr="007A452D">
        <w:rPr>
          <w:noProof/>
          <w:lang w:val="en-AU" w:eastAsia="en-AU"/>
        </w:rPr>
        <w:drawing>
          <wp:inline distT="0" distB="0" distL="0" distR="0" wp14:anchorId="7BF91979" wp14:editId="67FC8E03">
            <wp:extent cx="5724000" cy="3020786"/>
            <wp:effectExtent l="0" t="0" r="0" b="8255"/>
            <wp:docPr id="2048" name="Picture 2048" descr="Mean water quality concentrations across the three wet season water types: comparison between the mean multi-annual values (2002–03 to 2017–18; dark shaded), the 2017–18 values (light shaded) and wet season GVs for the open coastal and mid-shelf waters (dotted red lines)." title="Figure showing water quality in satellite-derived water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9.png"/>
                    <pic:cNvPicPr/>
                  </pic:nvPicPr>
                  <pic:blipFill>
                    <a:blip r:embed="rId80" cstate="print">
                      <a:extLst>
                        <a:ext uri="{28A0092B-C50C-407E-A947-70E740481C1C}">
                          <a14:useLocalDpi xmlns:a14="http://schemas.microsoft.com/office/drawing/2010/main" val="0"/>
                        </a:ext>
                      </a:extLst>
                    </a:blip>
                    <a:stretch>
                      <a:fillRect/>
                    </a:stretch>
                  </pic:blipFill>
                  <pic:spPr bwMode="auto">
                    <a:xfrm>
                      <a:off x="0" y="0"/>
                      <a:ext cx="5724000" cy="3020786"/>
                    </a:xfrm>
                    <a:prstGeom prst="rect">
                      <a:avLst/>
                    </a:prstGeom>
                    <a:ln>
                      <a:noFill/>
                    </a:ln>
                    <a:extLst>
                      <a:ext uri="{53640926-AAD7-44D8-BBD7-CCE9431645EC}">
                        <a14:shadowObscured xmlns:a14="http://schemas.microsoft.com/office/drawing/2010/main"/>
                      </a:ext>
                    </a:extLst>
                  </pic:spPr>
                </pic:pic>
              </a:graphicData>
            </a:graphic>
          </wp:inline>
        </w:drawing>
      </w:r>
    </w:p>
    <w:p w14:paraId="53278D78" w14:textId="0ADAB604" w:rsidR="00A4162D" w:rsidRPr="0053508B" w:rsidRDefault="00A4162D" w:rsidP="00A4162D">
      <w:pPr>
        <w:pStyle w:val="Figure"/>
        <w:rPr>
          <w:vanish/>
          <w:specVanish/>
        </w:rPr>
      </w:pPr>
      <w:bookmarkStart w:id="860" w:name="_Ref3468922"/>
      <w:bookmarkStart w:id="861" w:name="_Toc10536178"/>
      <w:r w:rsidRPr="005B0E1B">
        <w:t xml:space="preserve">Figure </w:t>
      </w:r>
      <w:r w:rsidR="00817A8B">
        <w:fldChar w:fldCharType="begin"/>
      </w:r>
      <w:r w:rsidR="00817A8B">
        <w:instrText xml:space="preserve"> STYLEREF 1 \s </w:instrText>
      </w:r>
      <w:r w:rsidR="00817A8B">
        <w:fldChar w:fldCharType="separate"/>
      </w:r>
      <w:r w:rsidR="00335316">
        <w:rPr>
          <w:noProof/>
        </w:rPr>
        <w:t>4</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3</w:t>
      </w:r>
      <w:r w:rsidR="00817A8B">
        <w:fldChar w:fldCharType="end"/>
      </w:r>
      <w:bookmarkEnd w:id="860"/>
      <w:r w:rsidRPr="005B0E1B">
        <w:t xml:space="preserve">: Mean water quality concentrations across the three wet season water types: comparison between the mean multi-annual values (2002–03 to 2017–18; dark shaded), the 2017–18 values (light shaded) and wet season </w:t>
      </w:r>
      <w:r w:rsidR="00931314">
        <w:t>GVs</w:t>
      </w:r>
      <w:r w:rsidRPr="005B0E1B">
        <w:t xml:space="preserve"> for the open coastal and mid-shelf waters (dotted red lines</w:t>
      </w:r>
      <w:r w:rsidRPr="0097272C">
        <w:t>)</w:t>
      </w:r>
      <w:r w:rsidRPr="0053508B">
        <w:t>.</w:t>
      </w:r>
      <w:bookmarkEnd w:id="861"/>
    </w:p>
    <w:p w14:paraId="11550E3D" w14:textId="77777777" w:rsidR="00CB7E39" w:rsidRDefault="00CB7E39" w:rsidP="0097272C"/>
    <w:p w14:paraId="49D83B92" w14:textId="77777777" w:rsidR="00160173" w:rsidRPr="007A452D" w:rsidRDefault="00160173" w:rsidP="0097272C"/>
    <w:p w14:paraId="46304B23" w14:textId="2FEA17DF" w:rsidR="00CB7E39" w:rsidRPr="007A452D" w:rsidRDefault="00A4162D" w:rsidP="000224E5">
      <w:pPr>
        <w:jc w:val="center"/>
      </w:pPr>
      <w:r w:rsidRPr="0097272C">
        <w:rPr>
          <w:noProof/>
          <w:lang w:val="en-AU" w:eastAsia="en-AU"/>
        </w:rPr>
        <w:lastRenderedPageBreak/>
        <w:drawing>
          <wp:inline distT="0" distB="0" distL="0" distR="0" wp14:anchorId="42A2846D" wp14:editId="10989C63">
            <wp:extent cx="3456000" cy="4145676"/>
            <wp:effectExtent l="0" t="0" r="0" b="7620"/>
            <wp:docPr id="115" name="Picture 115" descr="Mean water quality concentrations and standard deviation across the six colour classes: comparison between the mean multi-annual values (2002–03 to 2017–18; circles with error bars) and the 2017–18 values (blue rectangles). Blue dots indicate that the number of data was ≤3." title="Figure showing water quality values across colour clas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cstate="print">
                      <a:extLst>
                        <a:ext uri="{28A0092B-C50C-407E-A947-70E740481C1C}">
                          <a14:useLocalDpi xmlns:a14="http://schemas.microsoft.com/office/drawing/2010/main" val="0"/>
                        </a:ext>
                      </a:extLst>
                    </a:blip>
                    <a:stretch>
                      <a:fillRect/>
                    </a:stretch>
                  </pic:blipFill>
                  <pic:spPr bwMode="auto">
                    <a:xfrm>
                      <a:off x="0" y="0"/>
                      <a:ext cx="3456000" cy="4145676"/>
                    </a:xfrm>
                    <a:prstGeom prst="rect">
                      <a:avLst/>
                    </a:prstGeom>
                    <a:noFill/>
                    <a:ln>
                      <a:noFill/>
                    </a:ln>
                    <a:extLst>
                      <a:ext uri="{53640926-AAD7-44D8-BBD7-CCE9431645EC}">
                        <a14:shadowObscured xmlns:a14="http://schemas.microsoft.com/office/drawing/2010/main"/>
                      </a:ext>
                    </a:extLst>
                  </pic:spPr>
                </pic:pic>
              </a:graphicData>
            </a:graphic>
          </wp:inline>
        </w:drawing>
      </w:r>
    </w:p>
    <w:bookmarkEnd w:id="855"/>
    <w:bookmarkEnd w:id="856"/>
    <w:p w14:paraId="237AF452" w14:textId="1296B27E" w:rsidR="00CB7E39" w:rsidRPr="007A452D" w:rsidRDefault="00CB7E39" w:rsidP="0097272C"/>
    <w:p w14:paraId="3F73EC04" w14:textId="32ACAC90" w:rsidR="00505F85" w:rsidRPr="001D2C89" w:rsidRDefault="00803656" w:rsidP="009B59A2">
      <w:pPr>
        <w:pStyle w:val="Figure"/>
      </w:pPr>
      <w:bookmarkStart w:id="862" w:name="_Ref4160864"/>
      <w:bookmarkStart w:id="863" w:name="_Ref452296968"/>
      <w:bookmarkStart w:id="864" w:name="_Ref437545506"/>
      <w:bookmarkStart w:id="865" w:name="_Ref491955472"/>
      <w:bookmarkStart w:id="866" w:name="_Ref492028801"/>
      <w:bookmarkStart w:id="867" w:name="_Ref511852664"/>
      <w:bookmarkStart w:id="868" w:name="_Toc10536179"/>
      <w:r w:rsidRPr="0053508B">
        <w:t xml:space="preserve">Figure </w:t>
      </w:r>
      <w:r w:rsidR="00817A8B">
        <w:fldChar w:fldCharType="begin"/>
      </w:r>
      <w:r w:rsidR="00817A8B">
        <w:instrText xml:space="preserve"> STYLEREF 1 \s </w:instrText>
      </w:r>
      <w:r w:rsidR="00817A8B">
        <w:fldChar w:fldCharType="separate"/>
      </w:r>
      <w:r w:rsidR="00335316">
        <w:rPr>
          <w:noProof/>
        </w:rPr>
        <w:t>4</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4</w:t>
      </w:r>
      <w:r w:rsidR="00817A8B">
        <w:fldChar w:fldCharType="end"/>
      </w:r>
      <w:bookmarkEnd w:id="862"/>
      <w:bookmarkEnd w:id="863"/>
      <w:bookmarkEnd w:id="864"/>
      <w:bookmarkEnd w:id="865"/>
      <w:bookmarkEnd w:id="866"/>
      <w:bookmarkEnd w:id="867"/>
      <w:r w:rsidRPr="0053508B">
        <w:t>: Mean water quality concentrations and standard deviation across the six colour classes: comparison</w:t>
      </w:r>
      <w:r w:rsidRPr="00A84EED">
        <w:t xml:space="preserve"> </w:t>
      </w:r>
      <w:r w:rsidRPr="0053508B">
        <w:t>between the mean multi-annual values (2002</w:t>
      </w:r>
      <w:r w:rsidR="00DF3318" w:rsidRPr="0053508B">
        <w:t>–</w:t>
      </w:r>
      <w:r w:rsidRPr="0053508B">
        <w:t xml:space="preserve">03 to </w:t>
      </w:r>
      <w:r w:rsidR="00AF1004" w:rsidRPr="00EB32ED">
        <w:t>2017</w:t>
      </w:r>
      <w:r w:rsidR="00DF3318" w:rsidRPr="00EB32ED">
        <w:t>–</w:t>
      </w:r>
      <w:r w:rsidR="000E38BB" w:rsidRPr="00EB32ED">
        <w:t>18</w:t>
      </w:r>
      <w:r w:rsidRPr="00AF1004">
        <w:t>;</w:t>
      </w:r>
      <w:r w:rsidRPr="0053508B">
        <w:t xml:space="preserve"> circles with error bars) and the </w:t>
      </w:r>
      <w:r w:rsidR="00A07250" w:rsidRPr="0053508B">
        <w:t>2017</w:t>
      </w:r>
      <w:r w:rsidR="00DF3318" w:rsidRPr="0053508B">
        <w:t>–</w:t>
      </w:r>
      <w:r w:rsidR="000E38BB" w:rsidRPr="0053508B">
        <w:t xml:space="preserve">18 </w:t>
      </w:r>
      <w:r w:rsidR="0062064A" w:rsidRPr="0053508B">
        <w:t xml:space="preserve">values (blue rectangles). </w:t>
      </w:r>
      <w:r w:rsidR="005F7707" w:rsidRPr="0053508B">
        <w:t>Blue</w:t>
      </w:r>
      <w:r w:rsidR="00365800" w:rsidRPr="0053508B">
        <w:t xml:space="preserve"> </w:t>
      </w:r>
      <w:r w:rsidR="00BB347C" w:rsidRPr="0053508B">
        <w:t xml:space="preserve">dots </w:t>
      </w:r>
      <w:r w:rsidR="00A62D8F" w:rsidRPr="0053508B">
        <w:t xml:space="preserve">indicate </w:t>
      </w:r>
      <w:r w:rsidR="008B095E" w:rsidRPr="0053508B">
        <w:t>that the</w:t>
      </w:r>
      <w:r w:rsidR="00A62D8F" w:rsidRPr="0053508B">
        <w:t xml:space="preserve"> number of data </w:t>
      </w:r>
      <w:r w:rsidR="00DF3318" w:rsidRPr="0053508B">
        <w:t xml:space="preserve">was </w:t>
      </w:r>
      <w:r w:rsidR="00A62D8F" w:rsidRPr="0053508B">
        <w:t>≤</w:t>
      </w:r>
      <w:r w:rsidR="00A62D8F" w:rsidRPr="00FE462B">
        <w:t>3</w:t>
      </w:r>
      <w:r w:rsidR="00564B15" w:rsidRPr="0097272C">
        <w:t>.</w:t>
      </w:r>
      <w:bookmarkEnd w:id="868"/>
      <w:r w:rsidR="00505F85" w:rsidRPr="001D2C89">
        <w:br w:type="page"/>
      </w:r>
    </w:p>
    <w:p w14:paraId="1300399A" w14:textId="4F3548B7" w:rsidR="00A4162D" w:rsidRPr="0063255D" w:rsidRDefault="00A4162D" w:rsidP="00A4162D">
      <w:r w:rsidRPr="00FC18AD">
        <w:rPr>
          <w:rFonts w:cs="Arial"/>
          <w:lang w:val="en-AU"/>
        </w:rPr>
        <w:lastRenderedPageBreak/>
        <w:t xml:space="preserve">Mean concentrations </w:t>
      </w:r>
      <w:r w:rsidRPr="0063255D">
        <w:t xml:space="preserve">of water quality parameters </w:t>
      </w:r>
      <w:r w:rsidRPr="0063255D">
        <w:rPr>
          <w:rFonts w:cs="Arial"/>
          <w:lang w:val="en-AU"/>
        </w:rPr>
        <w:t xml:space="preserve">across the three 2017–18 wet season water types </w:t>
      </w:r>
      <w:r w:rsidRPr="0063255D">
        <w:t xml:space="preserve">showed similar trends between the focus regions, with maximum concentrations measured in the </w:t>
      </w:r>
      <w:r w:rsidR="00404B3B">
        <w:t>primary</w:t>
      </w:r>
      <w:r w:rsidRPr="0063255D">
        <w:t xml:space="preserve"> water type and minimum concentrations in the </w:t>
      </w:r>
      <w:r w:rsidR="00404B3B">
        <w:t>tertiary</w:t>
      </w:r>
      <w:r w:rsidRPr="0063255D">
        <w:t xml:space="preserve"> water types. However, there were distinct differences in the concentrations of individual pollutants across regions</w:t>
      </w:r>
      <w:r w:rsidR="002F1851">
        <w:t xml:space="preserve"> </w:t>
      </w:r>
      <w:r w:rsidR="0063255D">
        <w:t>(</w:t>
      </w:r>
      <w:r w:rsidR="00226AD9">
        <w:rPr>
          <w:highlight w:val="yellow"/>
        </w:rPr>
        <w:fldChar w:fldCharType="begin"/>
      </w:r>
      <w:r w:rsidR="00226AD9">
        <w:instrText xml:space="preserve"> REF _Ref470133866 \h </w:instrText>
      </w:r>
      <w:r w:rsidR="00226AD9">
        <w:rPr>
          <w:highlight w:val="yellow"/>
        </w:rPr>
      </w:r>
      <w:r w:rsidR="00226AD9">
        <w:rPr>
          <w:highlight w:val="yellow"/>
        </w:rPr>
        <w:fldChar w:fldCharType="separate"/>
      </w:r>
      <w:r w:rsidR="00335316">
        <w:t xml:space="preserve">Figure </w:t>
      </w:r>
      <w:r w:rsidR="00335316">
        <w:rPr>
          <w:noProof/>
        </w:rPr>
        <w:t>3</w:t>
      </w:r>
      <w:r w:rsidR="00335316">
        <w:noBreakHyphen/>
      </w:r>
      <w:r w:rsidR="00335316">
        <w:rPr>
          <w:noProof/>
        </w:rPr>
        <w:t>5</w:t>
      </w:r>
      <w:r w:rsidR="00226AD9">
        <w:rPr>
          <w:highlight w:val="yellow"/>
        </w:rPr>
        <w:fldChar w:fldCharType="end"/>
      </w:r>
      <w:r w:rsidR="0063255D">
        <w:t>)</w:t>
      </w:r>
      <w:r w:rsidRPr="0063255D">
        <w:t>.</w:t>
      </w:r>
    </w:p>
    <w:p w14:paraId="0AAE8424" w14:textId="41AA4367" w:rsidR="00A4162D" w:rsidRPr="00D32A21" w:rsidRDefault="00A4162D" w:rsidP="00A4162D">
      <w:pPr>
        <w:rPr>
          <w:rFonts w:cs="Arial"/>
          <w:lang w:val="en-AU"/>
        </w:rPr>
      </w:pPr>
      <w:r w:rsidRPr="0063255D">
        <w:t xml:space="preserve">For example, </w:t>
      </w:r>
      <w:r w:rsidR="00475FBB">
        <w:t xml:space="preserve">the </w:t>
      </w:r>
      <w:r w:rsidRPr="0063255D">
        <w:t>Burdekin region had the greatest TSS, Chl-</w:t>
      </w:r>
      <w:r w:rsidRPr="0063255D">
        <w:rPr>
          <w:i/>
        </w:rPr>
        <w:t>a</w:t>
      </w:r>
      <w:r w:rsidRPr="0063255D">
        <w:t xml:space="preserve">, </w:t>
      </w:r>
      <w:r w:rsidR="00DB1350">
        <w:t>PO</w:t>
      </w:r>
      <w:r w:rsidR="00DB1350" w:rsidRPr="00A56E85">
        <w:rPr>
          <w:vertAlign w:val="subscript"/>
        </w:rPr>
        <w:t>4</w:t>
      </w:r>
      <w:r w:rsidRPr="0063255D">
        <w:t xml:space="preserve">, PP and PN concentrations in the </w:t>
      </w:r>
      <w:r w:rsidR="00404B3B">
        <w:t>primary</w:t>
      </w:r>
      <w:r w:rsidRPr="0063255D">
        <w:t xml:space="preserve"> and </w:t>
      </w:r>
      <w:r w:rsidR="00404B3B">
        <w:t>secondary</w:t>
      </w:r>
      <w:r w:rsidRPr="0063255D">
        <w:t xml:space="preserve"> water types, whereas maximum mean CDOM and DIN concentrations were measured in the </w:t>
      </w:r>
      <w:r w:rsidR="00404B3B">
        <w:t>primary</w:t>
      </w:r>
      <w:r w:rsidRPr="0063255D">
        <w:t xml:space="preserve"> water type of the Wet Tropics region. </w:t>
      </w:r>
      <w:r w:rsidR="00475FBB">
        <w:t>M</w:t>
      </w:r>
      <w:r w:rsidRPr="0063255D">
        <w:t>aximum Chl-</w:t>
      </w:r>
      <w:r w:rsidRPr="0063255D">
        <w:rPr>
          <w:i/>
        </w:rPr>
        <w:t>a</w:t>
      </w:r>
      <w:r w:rsidRPr="0063255D">
        <w:t xml:space="preserve"> concentrations were measured in the </w:t>
      </w:r>
      <w:r w:rsidR="00404B3B">
        <w:t>primary</w:t>
      </w:r>
      <w:r w:rsidRPr="0063255D">
        <w:t xml:space="preserve"> water type of the Burdekin and Wet Tropics region</w:t>
      </w:r>
      <w:r w:rsidR="00475FBB">
        <w:t>s</w:t>
      </w:r>
      <w:r w:rsidRPr="0063255D">
        <w:t xml:space="preserve">. The </w:t>
      </w:r>
      <w:r w:rsidR="00901DE2">
        <w:t xml:space="preserve">Mackay-Whitsunday </w:t>
      </w:r>
      <w:r w:rsidRPr="0063255D">
        <w:t>and Cape York regions showed the lowest concentrations of water quality para</w:t>
      </w:r>
      <w:r w:rsidR="00510B61" w:rsidRPr="0097272C">
        <w:t>meters of all regions. However,</w:t>
      </w:r>
      <w:r w:rsidRPr="00FC18AD">
        <w:t xml:space="preserve"> no water quality data were collected in the</w:t>
      </w:r>
      <w:r w:rsidRPr="0063255D">
        <w:t xml:space="preserve"> </w:t>
      </w:r>
      <w:r w:rsidR="00404B3B">
        <w:t>primary</w:t>
      </w:r>
      <w:r w:rsidRPr="0063255D">
        <w:t xml:space="preserve"> water type in the </w:t>
      </w:r>
      <w:r w:rsidR="00901DE2">
        <w:t xml:space="preserve">Mackay-Whitsunday </w:t>
      </w:r>
      <w:r w:rsidRPr="0063255D">
        <w:t xml:space="preserve">region and no CDOM </w:t>
      </w:r>
      <w:r w:rsidR="00E30B30">
        <w:t xml:space="preserve">were collected </w:t>
      </w:r>
      <w:r w:rsidRPr="0063255D">
        <w:t xml:space="preserve">in the </w:t>
      </w:r>
      <w:r w:rsidR="00404B3B">
        <w:t>primary</w:t>
      </w:r>
      <w:r w:rsidRPr="0063255D">
        <w:t xml:space="preserve"> water type in the Cape York region. In addition, the frequency of sampling in flood events was higher in the Wet Tropics region (Russell</w:t>
      </w:r>
      <w:r w:rsidR="000E5500">
        <w:t>-</w:t>
      </w:r>
      <w:r w:rsidRPr="0063255D">
        <w:t xml:space="preserve">Mulgrave </w:t>
      </w:r>
      <w:r w:rsidR="00E30B30">
        <w:t>three</w:t>
      </w:r>
      <w:r w:rsidR="00E30B30" w:rsidRPr="0063255D">
        <w:t xml:space="preserve"> </w:t>
      </w:r>
      <w:r w:rsidRPr="0063255D">
        <w:t>events and Tully 11 events) compared to the other focus areas (</w:t>
      </w:r>
      <w:r w:rsidR="00E30B30">
        <w:t>three</w:t>
      </w:r>
      <w:r w:rsidR="00E30B30" w:rsidRPr="0063255D">
        <w:t xml:space="preserve"> </w:t>
      </w:r>
      <w:r w:rsidRPr="0063255D">
        <w:t xml:space="preserve">to </w:t>
      </w:r>
      <w:r w:rsidR="00E30B30">
        <w:t>four</w:t>
      </w:r>
      <w:r w:rsidR="00E30B30" w:rsidRPr="0063255D">
        <w:t xml:space="preserve"> </w:t>
      </w:r>
      <w:r w:rsidRPr="0063255D">
        <w:t xml:space="preserve">in the Cape York transects, </w:t>
      </w:r>
      <w:r w:rsidR="00E30B30">
        <w:t>two</w:t>
      </w:r>
      <w:r w:rsidR="00E30B30" w:rsidRPr="0063255D">
        <w:t xml:space="preserve"> </w:t>
      </w:r>
      <w:r w:rsidRPr="0063255D">
        <w:t xml:space="preserve">in the Burdekin and none in </w:t>
      </w:r>
      <w:r w:rsidR="00E30B30">
        <w:t xml:space="preserve">the </w:t>
      </w:r>
      <w:r w:rsidR="00901DE2">
        <w:t xml:space="preserve">Mackay-Whitsunday </w:t>
      </w:r>
      <w:r w:rsidR="00E30B30">
        <w:t>regions</w:t>
      </w:r>
      <w:r w:rsidRPr="0063255D">
        <w:t>)</w:t>
      </w:r>
      <w:r w:rsidR="00E30B30">
        <w:t>,</w:t>
      </w:r>
      <w:r w:rsidRPr="0063255D">
        <w:t xml:space="preserve"> which is likely to influence the results. To</w:t>
      </w:r>
      <w:r w:rsidRPr="0063255D">
        <w:rPr>
          <w:rFonts w:cs="Arial"/>
          <w:lang w:val="en-AU"/>
        </w:rPr>
        <w:t xml:space="preserve"> provide context for these results, regional weekly mean concentrations across colour classes were calculated and are presented in the weekly panels in the regional reports </w:t>
      </w:r>
      <w:r w:rsidR="0073282D">
        <w:rPr>
          <w:rFonts w:cs="Arial"/>
          <w:lang w:val="en-AU"/>
        </w:rPr>
        <w:t xml:space="preserve">of this </w:t>
      </w:r>
      <w:r w:rsidRPr="0063255D">
        <w:rPr>
          <w:rFonts w:cs="Arial"/>
          <w:lang w:val="en-AU"/>
        </w:rPr>
        <w:t>section (Section</w:t>
      </w:r>
      <w:r w:rsidR="00E30B30">
        <w:rPr>
          <w:rFonts w:cs="Arial"/>
          <w:lang w:val="en-AU"/>
        </w:rPr>
        <w:t>s</w:t>
      </w:r>
      <w:r w:rsidRPr="0063255D">
        <w:rPr>
          <w:rFonts w:cs="Arial"/>
          <w:lang w:val="en-AU"/>
        </w:rPr>
        <w:t xml:space="preserve"> </w:t>
      </w:r>
      <w:r w:rsidR="0073282D">
        <w:rPr>
          <w:rFonts w:cs="Arial"/>
          <w:lang w:val="en-AU"/>
        </w:rPr>
        <w:fldChar w:fldCharType="begin"/>
      </w:r>
      <w:r w:rsidR="0073282D">
        <w:rPr>
          <w:rFonts w:cs="Arial"/>
          <w:lang w:val="en-AU"/>
        </w:rPr>
        <w:instrText xml:space="preserve"> REF _Ref4160434 \r \h </w:instrText>
      </w:r>
      <w:r w:rsidR="0073282D">
        <w:rPr>
          <w:rFonts w:cs="Arial"/>
          <w:lang w:val="en-AU"/>
        </w:rPr>
      </w:r>
      <w:r w:rsidR="0073282D">
        <w:rPr>
          <w:rFonts w:cs="Arial"/>
          <w:lang w:val="en-AU"/>
        </w:rPr>
        <w:fldChar w:fldCharType="separate"/>
      </w:r>
      <w:r w:rsidR="00335316">
        <w:rPr>
          <w:rFonts w:cs="Arial"/>
          <w:lang w:val="en-AU"/>
        </w:rPr>
        <w:t>4.4</w:t>
      </w:r>
      <w:r w:rsidR="0073282D">
        <w:rPr>
          <w:rFonts w:cs="Arial"/>
          <w:lang w:val="en-AU"/>
        </w:rPr>
        <w:fldChar w:fldCharType="end"/>
      </w:r>
      <w:r w:rsidR="0073282D">
        <w:rPr>
          <w:rFonts w:cs="Arial"/>
          <w:lang w:val="en-AU"/>
        </w:rPr>
        <w:t xml:space="preserve"> to </w:t>
      </w:r>
      <w:r w:rsidR="0073282D">
        <w:rPr>
          <w:rFonts w:cs="Arial"/>
          <w:lang w:val="en-AU"/>
        </w:rPr>
        <w:fldChar w:fldCharType="begin"/>
      </w:r>
      <w:r w:rsidR="0073282D">
        <w:rPr>
          <w:rFonts w:cs="Arial"/>
          <w:lang w:val="en-AU"/>
        </w:rPr>
        <w:instrText xml:space="preserve"> REF _Ref4160447 \r \h </w:instrText>
      </w:r>
      <w:r w:rsidR="0073282D">
        <w:rPr>
          <w:rFonts w:cs="Arial"/>
          <w:lang w:val="en-AU"/>
        </w:rPr>
      </w:r>
      <w:r w:rsidR="0073282D">
        <w:rPr>
          <w:rFonts w:cs="Arial"/>
          <w:lang w:val="en-AU"/>
        </w:rPr>
        <w:fldChar w:fldCharType="separate"/>
      </w:r>
      <w:r w:rsidR="00335316">
        <w:rPr>
          <w:rFonts w:cs="Arial"/>
          <w:lang w:val="en-AU"/>
        </w:rPr>
        <w:t>4.7</w:t>
      </w:r>
      <w:r w:rsidR="0073282D">
        <w:rPr>
          <w:rFonts w:cs="Arial"/>
          <w:lang w:val="en-AU"/>
        </w:rPr>
        <w:fldChar w:fldCharType="end"/>
      </w:r>
      <w:r w:rsidRPr="0063255D">
        <w:rPr>
          <w:rFonts w:cs="Arial"/>
          <w:lang w:val="en-AU"/>
        </w:rPr>
        <w:t>).</w:t>
      </w:r>
      <w:r w:rsidRPr="00D32A21">
        <w:t xml:space="preserve"> </w:t>
      </w:r>
    </w:p>
    <w:p w14:paraId="79C40AFA" w14:textId="3FEBD4F6" w:rsidR="00B659A9" w:rsidRPr="006759CB" w:rsidRDefault="00913FF2" w:rsidP="00DA1B5C">
      <w:pPr>
        <w:rPr>
          <w:lang w:val="en-US"/>
        </w:rPr>
      </w:pPr>
      <w:r>
        <w:rPr>
          <w:noProof/>
          <w:lang w:val="en-AU" w:eastAsia="en-AU"/>
        </w:rPr>
        <w:drawing>
          <wp:inline distT="0" distB="0" distL="0" distR="0" wp14:anchorId="4C2A51D5" wp14:editId="58E36E5D">
            <wp:extent cx="5657140" cy="5314562"/>
            <wp:effectExtent l="0" t="0" r="1270" b="635"/>
            <wp:docPr id="1" name="Picture 1" descr="Mean 2017–18 water quality concentrations across the three wet season water types: comparison across the focus regions." title="Mean 2017–18 water quality concentrations across the three wet season water types: comparison across the focus reg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5657140" cy="5314562"/>
                    </a:xfrm>
                    <a:prstGeom prst="rect">
                      <a:avLst/>
                    </a:prstGeom>
                    <a:noFill/>
                  </pic:spPr>
                </pic:pic>
              </a:graphicData>
            </a:graphic>
          </wp:inline>
        </w:drawing>
      </w:r>
    </w:p>
    <w:p w14:paraId="70E61307" w14:textId="5E6F0073" w:rsidR="00B659A9" w:rsidRPr="00EB32ED" w:rsidDel="00AF4D9B" w:rsidRDefault="0063255D" w:rsidP="00A84EED">
      <w:pPr>
        <w:pStyle w:val="Figure"/>
        <w:rPr>
          <w:vanish/>
          <w:specVanish/>
        </w:rPr>
      </w:pPr>
      <w:bookmarkStart w:id="869" w:name="_Ref511599083"/>
      <w:bookmarkStart w:id="870" w:name="_Toc10536180"/>
      <w:r w:rsidRPr="006E39BE">
        <w:t xml:space="preserve">Figure </w:t>
      </w:r>
      <w:r w:rsidR="00817A8B">
        <w:fldChar w:fldCharType="begin"/>
      </w:r>
      <w:r w:rsidR="00817A8B">
        <w:instrText xml:space="preserve"> STYLEREF 1 \s </w:instrText>
      </w:r>
      <w:r w:rsidR="00817A8B">
        <w:fldChar w:fldCharType="separate"/>
      </w:r>
      <w:r w:rsidR="00335316">
        <w:rPr>
          <w:noProof/>
        </w:rPr>
        <w:t>4</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5</w:t>
      </w:r>
      <w:r w:rsidR="00817A8B">
        <w:fldChar w:fldCharType="end"/>
      </w:r>
      <w:r w:rsidRPr="00AF1004">
        <w:t xml:space="preserve">: </w:t>
      </w:r>
      <w:bookmarkEnd w:id="869"/>
      <w:r w:rsidR="00B659A9" w:rsidRPr="00EB32ED" w:rsidDel="00AF4D9B">
        <w:t xml:space="preserve">Mean </w:t>
      </w:r>
      <w:r w:rsidR="00913FF2" w:rsidRPr="00EB32ED" w:rsidDel="00AF4D9B">
        <w:t>201</w:t>
      </w:r>
      <w:r w:rsidR="00913FF2" w:rsidRPr="00EB32ED">
        <w:t>7</w:t>
      </w:r>
      <w:r w:rsidR="00B659A9" w:rsidRPr="00EB32ED" w:rsidDel="00AF4D9B">
        <w:t>–1</w:t>
      </w:r>
      <w:r w:rsidR="00913FF2" w:rsidRPr="00EB32ED">
        <w:t>8</w:t>
      </w:r>
      <w:r w:rsidR="00B659A9" w:rsidRPr="00EB32ED" w:rsidDel="00AF4D9B">
        <w:t xml:space="preserve"> water quality concentrations across the three wet season water types: comparison across the focus regions.</w:t>
      </w:r>
      <w:bookmarkEnd w:id="870"/>
    </w:p>
    <w:p w14:paraId="4574D746" w14:textId="7902B725" w:rsidR="00B659A9" w:rsidRPr="001D2C89" w:rsidRDefault="002F1FB5" w:rsidP="00C83B6E">
      <w:pPr>
        <w:pStyle w:val="Caption"/>
      </w:pPr>
      <w:r w:rsidRPr="00497255">
        <w:t xml:space="preserve"> </w:t>
      </w:r>
    </w:p>
    <w:p w14:paraId="246BC066" w14:textId="420A7064" w:rsidR="00803656" w:rsidRPr="004A5BF7" w:rsidRDefault="00BE0454" w:rsidP="00EF43EF">
      <w:pPr>
        <w:pStyle w:val="Heading3"/>
      </w:pPr>
      <w:bookmarkStart w:id="871" w:name="_Toc459158381"/>
      <w:bookmarkStart w:id="872" w:name="_Toc459158654"/>
      <w:bookmarkStart w:id="873" w:name="_Toc459158935"/>
      <w:bookmarkStart w:id="874" w:name="_Toc459209934"/>
      <w:bookmarkStart w:id="875" w:name="_Toc459329060"/>
      <w:bookmarkStart w:id="876" w:name="_Toc459329419"/>
      <w:bookmarkStart w:id="877" w:name="_Toc459329780"/>
      <w:bookmarkStart w:id="878" w:name="_Toc459330140"/>
      <w:bookmarkStart w:id="879" w:name="_Toc459330500"/>
      <w:bookmarkStart w:id="880" w:name="_Toc459330860"/>
      <w:bookmarkStart w:id="881" w:name="_Toc459331220"/>
      <w:bookmarkStart w:id="882" w:name="_Toc459331580"/>
      <w:bookmarkStart w:id="883" w:name="_Toc459331940"/>
      <w:bookmarkStart w:id="884" w:name="_Toc459158382"/>
      <w:bookmarkStart w:id="885" w:name="_Toc459158655"/>
      <w:bookmarkStart w:id="886" w:name="_Toc459158936"/>
      <w:bookmarkStart w:id="887" w:name="_Toc459209935"/>
      <w:bookmarkStart w:id="888" w:name="_Toc459329061"/>
      <w:bookmarkStart w:id="889" w:name="_Toc459329420"/>
      <w:bookmarkStart w:id="890" w:name="_Toc459329781"/>
      <w:bookmarkStart w:id="891" w:name="_Toc459330141"/>
      <w:bookmarkStart w:id="892" w:name="_Toc459330501"/>
      <w:bookmarkStart w:id="893" w:name="_Toc459330861"/>
      <w:bookmarkStart w:id="894" w:name="_Toc459331221"/>
      <w:bookmarkStart w:id="895" w:name="_Toc459331581"/>
      <w:bookmarkStart w:id="896" w:name="_Toc459331941"/>
      <w:bookmarkStart w:id="897" w:name="_Toc459158383"/>
      <w:bookmarkStart w:id="898" w:name="_Toc459158656"/>
      <w:bookmarkStart w:id="899" w:name="_Toc459158937"/>
      <w:bookmarkStart w:id="900" w:name="_Toc459209936"/>
      <w:bookmarkStart w:id="901" w:name="_Toc459329062"/>
      <w:bookmarkStart w:id="902" w:name="_Toc459329421"/>
      <w:bookmarkStart w:id="903" w:name="_Toc459329782"/>
      <w:bookmarkStart w:id="904" w:name="_Toc459330142"/>
      <w:bookmarkStart w:id="905" w:name="_Toc459330502"/>
      <w:bookmarkStart w:id="906" w:name="_Toc459330862"/>
      <w:bookmarkStart w:id="907" w:name="_Toc459331222"/>
      <w:bookmarkStart w:id="908" w:name="_Toc459331582"/>
      <w:bookmarkStart w:id="909" w:name="_Toc459331942"/>
      <w:bookmarkStart w:id="910" w:name="_Toc459158384"/>
      <w:bookmarkStart w:id="911" w:name="_Toc459158657"/>
      <w:bookmarkStart w:id="912" w:name="_Toc459158938"/>
      <w:bookmarkStart w:id="913" w:name="_Toc459209937"/>
      <w:bookmarkStart w:id="914" w:name="_Toc459329063"/>
      <w:bookmarkStart w:id="915" w:name="_Toc459329422"/>
      <w:bookmarkStart w:id="916" w:name="_Toc459329783"/>
      <w:bookmarkStart w:id="917" w:name="_Toc459330143"/>
      <w:bookmarkStart w:id="918" w:name="_Toc459330503"/>
      <w:bookmarkStart w:id="919" w:name="_Toc459330863"/>
      <w:bookmarkStart w:id="920" w:name="_Toc459331223"/>
      <w:bookmarkStart w:id="921" w:name="_Toc459331583"/>
      <w:bookmarkStart w:id="922" w:name="_Toc459331943"/>
      <w:bookmarkStart w:id="923" w:name="_Toc459158385"/>
      <w:bookmarkStart w:id="924" w:name="_Toc459158658"/>
      <w:bookmarkStart w:id="925" w:name="_Toc459158939"/>
      <w:bookmarkStart w:id="926" w:name="_Toc459209938"/>
      <w:bookmarkStart w:id="927" w:name="_Toc459329064"/>
      <w:bookmarkStart w:id="928" w:name="_Toc459329423"/>
      <w:bookmarkStart w:id="929" w:name="_Toc459329784"/>
      <w:bookmarkStart w:id="930" w:name="_Toc459330144"/>
      <w:bookmarkStart w:id="931" w:name="_Toc459330504"/>
      <w:bookmarkStart w:id="932" w:name="_Toc459330864"/>
      <w:bookmarkStart w:id="933" w:name="_Toc459331224"/>
      <w:bookmarkStart w:id="934" w:name="_Toc459331584"/>
      <w:bookmarkStart w:id="935" w:name="_Toc459331944"/>
      <w:bookmarkStart w:id="936" w:name="_Toc459158386"/>
      <w:bookmarkStart w:id="937" w:name="_Toc459158659"/>
      <w:bookmarkStart w:id="938" w:name="_Toc459158940"/>
      <w:bookmarkStart w:id="939" w:name="_Toc459209939"/>
      <w:bookmarkStart w:id="940" w:name="_Toc459329065"/>
      <w:bookmarkStart w:id="941" w:name="_Toc459329424"/>
      <w:bookmarkStart w:id="942" w:name="_Toc459329785"/>
      <w:bookmarkStart w:id="943" w:name="_Toc459330145"/>
      <w:bookmarkStart w:id="944" w:name="_Toc459330505"/>
      <w:bookmarkStart w:id="945" w:name="_Toc459330865"/>
      <w:bookmarkStart w:id="946" w:name="_Toc459331225"/>
      <w:bookmarkStart w:id="947" w:name="_Toc459331585"/>
      <w:bookmarkStart w:id="948" w:name="_Toc459331945"/>
      <w:bookmarkStart w:id="949" w:name="_Toc459158387"/>
      <w:bookmarkStart w:id="950" w:name="_Toc459158660"/>
      <w:bookmarkStart w:id="951" w:name="_Toc459158941"/>
      <w:bookmarkStart w:id="952" w:name="_Toc459209940"/>
      <w:bookmarkStart w:id="953" w:name="_Toc459329066"/>
      <w:bookmarkStart w:id="954" w:name="_Toc459329425"/>
      <w:bookmarkStart w:id="955" w:name="_Toc459329786"/>
      <w:bookmarkStart w:id="956" w:name="_Toc459330146"/>
      <w:bookmarkStart w:id="957" w:name="_Toc459330506"/>
      <w:bookmarkStart w:id="958" w:name="_Toc459330866"/>
      <w:bookmarkStart w:id="959" w:name="_Toc459331226"/>
      <w:bookmarkStart w:id="960" w:name="_Toc459331586"/>
      <w:bookmarkStart w:id="961" w:name="_Toc459331946"/>
      <w:bookmarkStart w:id="962" w:name="_Toc459158388"/>
      <w:bookmarkStart w:id="963" w:name="_Toc459158661"/>
      <w:bookmarkStart w:id="964" w:name="_Toc459158942"/>
      <w:bookmarkStart w:id="965" w:name="_Toc459209941"/>
      <w:bookmarkStart w:id="966" w:name="_Toc459329067"/>
      <w:bookmarkStart w:id="967" w:name="_Toc459329426"/>
      <w:bookmarkStart w:id="968" w:name="_Toc459329787"/>
      <w:bookmarkStart w:id="969" w:name="_Toc459330147"/>
      <w:bookmarkStart w:id="970" w:name="_Toc459330507"/>
      <w:bookmarkStart w:id="971" w:name="_Toc459330867"/>
      <w:bookmarkStart w:id="972" w:name="_Toc459331227"/>
      <w:bookmarkStart w:id="973" w:name="_Toc459331587"/>
      <w:bookmarkStart w:id="974" w:name="_Toc459331947"/>
      <w:bookmarkStart w:id="975" w:name="_Toc459158389"/>
      <w:bookmarkStart w:id="976" w:name="_Toc459158662"/>
      <w:bookmarkStart w:id="977" w:name="_Toc459158943"/>
      <w:bookmarkStart w:id="978" w:name="_Toc459209942"/>
      <w:bookmarkStart w:id="979" w:name="_Toc459329068"/>
      <w:bookmarkStart w:id="980" w:name="_Toc459329427"/>
      <w:bookmarkStart w:id="981" w:name="_Toc459329788"/>
      <w:bookmarkStart w:id="982" w:name="_Toc459330148"/>
      <w:bookmarkStart w:id="983" w:name="_Toc459330508"/>
      <w:bookmarkStart w:id="984" w:name="_Toc459330868"/>
      <w:bookmarkStart w:id="985" w:name="_Toc459331228"/>
      <w:bookmarkStart w:id="986" w:name="_Toc459331588"/>
      <w:bookmarkStart w:id="987" w:name="_Toc459331948"/>
      <w:bookmarkStart w:id="988" w:name="_Toc459158391"/>
      <w:bookmarkStart w:id="989" w:name="_Toc459158664"/>
      <w:bookmarkStart w:id="990" w:name="_Toc459158945"/>
      <w:bookmarkStart w:id="991" w:name="_Toc459209944"/>
      <w:bookmarkStart w:id="992" w:name="_Toc459329070"/>
      <w:bookmarkStart w:id="993" w:name="_Toc459329429"/>
      <w:bookmarkStart w:id="994" w:name="_Toc459329790"/>
      <w:bookmarkStart w:id="995" w:name="_Toc459330150"/>
      <w:bookmarkStart w:id="996" w:name="_Toc459330510"/>
      <w:bookmarkStart w:id="997" w:name="_Toc459330870"/>
      <w:bookmarkStart w:id="998" w:name="_Toc459331230"/>
      <w:bookmarkStart w:id="999" w:name="_Toc459331590"/>
      <w:bookmarkStart w:id="1000" w:name="_Toc459331950"/>
      <w:bookmarkStart w:id="1001" w:name="_Toc459158392"/>
      <w:bookmarkStart w:id="1002" w:name="_Toc459158665"/>
      <w:bookmarkStart w:id="1003" w:name="_Toc459158946"/>
      <w:bookmarkStart w:id="1004" w:name="_Toc459209945"/>
      <w:bookmarkStart w:id="1005" w:name="_Toc459329071"/>
      <w:bookmarkStart w:id="1006" w:name="_Toc459329430"/>
      <w:bookmarkStart w:id="1007" w:name="_Toc459329791"/>
      <w:bookmarkStart w:id="1008" w:name="_Toc459330151"/>
      <w:bookmarkStart w:id="1009" w:name="_Toc459330511"/>
      <w:bookmarkStart w:id="1010" w:name="_Toc459330871"/>
      <w:bookmarkStart w:id="1011" w:name="_Toc459331231"/>
      <w:bookmarkStart w:id="1012" w:name="_Toc459331591"/>
      <w:bookmarkStart w:id="1013" w:name="_Toc459331951"/>
      <w:bookmarkStart w:id="1014" w:name="_Toc459158393"/>
      <w:bookmarkStart w:id="1015" w:name="_Toc459158666"/>
      <w:bookmarkStart w:id="1016" w:name="_Toc459158947"/>
      <w:bookmarkStart w:id="1017" w:name="_Toc459209946"/>
      <w:bookmarkStart w:id="1018" w:name="_Toc459329072"/>
      <w:bookmarkStart w:id="1019" w:name="_Toc459329431"/>
      <w:bookmarkStart w:id="1020" w:name="_Toc459329792"/>
      <w:bookmarkStart w:id="1021" w:name="_Toc459330152"/>
      <w:bookmarkStart w:id="1022" w:name="_Toc459330512"/>
      <w:bookmarkStart w:id="1023" w:name="_Toc459330872"/>
      <w:bookmarkStart w:id="1024" w:name="_Toc459331232"/>
      <w:bookmarkStart w:id="1025" w:name="_Toc459331592"/>
      <w:bookmarkStart w:id="1026" w:name="_Toc459331952"/>
      <w:bookmarkStart w:id="1027" w:name="_Toc459158394"/>
      <w:bookmarkStart w:id="1028" w:name="_Toc459158667"/>
      <w:bookmarkStart w:id="1029" w:name="_Toc459158948"/>
      <w:bookmarkStart w:id="1030" w:name="_Toc459209947"/>
      <w:bookmarkStart w:id="1031" w:name="_Toc459329073"/>
      <w:bookmarkStart w:id="1032" w:name="_Toc459329432"/>
      <w:bookmarkStart w:id="1033" w:name="_Toc459329793"/>
      <w:bookmarkStart w:id="1034" w:name="_Toc459330153"/>
      <w:bookmarkStart w:id="1035" w:name="_Toc459330513"/>
      <w:bookmarkStart w:id="1036" w:name="_Toc459330873"/>
      <w:bookmarkStart w:id="1037" w:name="_Toc459331233"/>
      <w:bookmarkStart w:id="1038" w:name="_Toc459331593"/>
      <w:bookmarkStart w:id="1039" w:name="_Toc459331953"/>
      <w:bookmarkStart w:id="1040" w:name="_Toc459158396"/>
      <w:bookmarkStart w:id="1041" w:name="_Toc459158669"/>
      <w:bookmarkStart w:id="1042" w:name="_Toc459158950"/>
      <w:bookmarkStart w:id="1043" w:name="_Toc459209949"/>
      <w:bookmarkStart w:id="1044" w:name="_Toc459329075"/>
      <w:bookmarkStart w:id="1045" w:name="_Toc459329434"/>
      <w:bookmarkStart w:id="1046" w:name="_Toc459329795"/>
      <w:bookmarkStart w:id="1047" w:name="_Toc459330155"/>
      <w:bookmarkStart w:id="1048" w:name="_Toc459330515"/>
      <w:bookmarkStart w:id="1049" w:name="_Toc459330875"/>
      <w:bookmarkStart w:id="1050" w:name="_Toc459331235"/>
      <w:bookmarkStart w:id="1051" w:name="_Toc459331595"/>
      <w:bookmarkStart w:id="1052" w:name="_Toc459331955"/>
      <w:bookmarkStart w:id="1053" w:name="_Toc459158397"/>
      <w:bookmarkStart w:id="1054" w:name="_Toc459158670"/>
      <w:bookmarkStart w:id="1055" w:name="_Toc459158951"/>
      <w:bookmarkStart w:id="1056" w:name="_Toc459209950"/>
      <w:bookmarkStart w:id="1057" w:name="_Toc459329076"/>
      <w:bookmarkStart w:id="1058" w:name="_Toc459329435"/>
      <w:bookmarkStart w:id="1059" w:name="_Toc459329796"/>
      <w:bookmarkStart w:id="1060" w:name="_Toc459330156"/>
      <w:bookmarkStart w:id="1061" w:name="_Toc459330516"/>
      <w:bookmarkStart w:id="1062" w:name="_Toc459330876"/>
      <w:bookmarkStart w:id="1063" w:name="_Toc459331236"/>
      <w:bookmarkStart w:id="1064" w:name="_Toc459331596"/>
      <w:bookmarkStart w:id="1065" w:name="_Toc459331956"/>
      <w:bookmarkStart w:id="1066" w:name="_Toc459158398"/>
      <w:bookmarkStart w:id="1067" w:name="_Toc459158671"/>
      <w:bookmarkStart w:id="1068" w:name="_Toc459158952"/>
      <w:bookmarkStart w:id="1069" w:name="_Toc459209951"/>
      <w:bookmarkStart w:id="1070" w:name="_Toc459329077"/>
      <w:bookmarkStart w:id="1071" w:name="_Toc459329436"/>
      <w:bookmarkStart w:id="1072" w:name="_Toc459329797"/>
      <w:bookmarkStart w:id="1073" w:name="_Toc459330157"/>
      <w:bookmarkStart w:id="1074" w:name="_Toc459330517"/>
      <w:bookmarkStart w:id="1075" w:name="_Toc459330877"/>
      <w:bookmarkStart w:id="1076" w:name="_Toc459331237"/>
      <w:bookmarkStart w:id="1077" w:name="_Toc459331597"/>
      <w:bookmarkStart w:id="1078" w:name="_Toc459331957"/>
      <w:bookmarkStart w:id="1079" w:name="_Toc459158399"/>
      <w:bookmarkStart w:id="1080" w:name="_Toc459158672"/>
      <w:bookmarkStart w:id="1081" w:name="_Toc459158953"/>
      <w:bookmarkStart w:id="1082" w:name="_Toc459209952"/>
      <w:bookmarkStart w:id="1083" w:name="_Toc459329078"/>
      <w:bookmarkStart w:id="1084" w:name="_Toc459329437"/>
      <w:bookmarkStart w:id="1085" w:name="_Toc459329798"/>
      <w:bookmarkStart w:id="1086" w:name="_Toc459330158"/>
      <w:bookmarkStart w:id="1087" w:name="_Toc459330518"/>
      <w:bookmarkStart w:id="1088" w:name="_Toc459330878"/>
      <w:bookmarkStart w:id="1089" w:name="_Toc459331238"/>
      <w:bookmarkStart w:id="1090" w:name="_Toc459331598"/>
      <w:bookmarkStart w:id="1091" w:name="_Toc459331958"/>
      <w:bookmarkStart w:id="1092" w:name="_Toc459158401"/>
      <w:bookmarkStart w:id="1093" w:name="_Toc459158674"/>
      <w:bookmarkStart w:id="1094" w:name="_Toc459158955"/>
      <w:bookmarkStart w:id="1095" w:name="_Toc459209954"/>
      <w:bookmarkStart w:id="1096" w:name="_Toc459329080"/>
      <w:bookmarkStart w:id="1097" w:name="_Toc459329439"/>
      <w:bookmarkStart w:id="1098" w:name="_Toc459329800"/>
      <w:bookmarkStart w:id="1099" w:name="_Toc459330160"/>
      <w:bookmarkStart w:id="1100" w:name="_Toc459330520"/>
      <w:bookmarkStart w:id="1101" w:name="_Toc459330880"/>
      <w:bookmarkStart w:id="1102" w:name="_Toc459331240"/>
      <w:bookmarkStart w:id="1103" w:name="_Toc459331600"/>
      <w:bookmarkStart w:id="1104" w:name="_Toc459331960"/>
      <w:bookmarkStart w:id="1105" w:name="_Toc459158402"/>
      <w:bookmarkStart w:id="1106" w:name="_Toc459158675"/>
      <w:bookmarkStart w:id="1107" w:name="_Toc459158956"/>
      <w:bookmarkStart w:id="1108" w:name="_Toc459209955"/>
      <w:bookmarkStart w:id="1109" w:name="_Toc459329081"/>
      <w:bookmarkStart w:id="1110" w:name="_Toc459329440"/>
      <w:bookmarkStart w:id="1111" w:name="_Toc459329801"/>
      <w:bookmarkStart w:id="1112" w:name="_Toc459330161"/>
      <w:bookmarkStart w:id="1113" w:name="_Toc459330521"/>
      <w:bookmarkStart w:id="1114" w:name="_Toc459330881"/>
      <w:bookmarkStart w:id="1115" w:name="_Toc459331241"/>
      <w:bookmarkStart w:id="1116" w:name="_Toc459331601"/>
      <w:bookmarkStart w:id="1117" w:name="_Toc459331961"/>
      <w:bookmarkStart w:id="1118" w:name="_Toc459158403"/>
      <w:bookmarkStart w:id="1119" w:name="_Toc459158676"/>
      <w:bookmarkStart w:id="1120" w:name="_Toc459158957"/>
      <w:bookmarkStart w:id="1121" w:name="_Toc459209956"/>
      <w:bookmarkStart w:id="1122" w:name="_Toc459329082"/>
      <w:bookmarkStart w:id="1123" w:name="_Toc459329441"/>
      <w:bookmarkStart w:id="1124" w:name="_Toc459329802"/>
      <w:bookmarkStart w:id="1125" w:name="_Toc459330162"/>
      <w:bookmarkStart w:id="1126" w:name="_Toc459330522"/>
      <w:bookmarkStart w:id="1127" w:name="_Toc459330882"/>
      <w:bookmarkStart w:id="1128" w:name="_Toc459331242"/>
      <w:bookmarkStart w:id="1129" w:name="_Toc459331602"/>
      <w:bookmarkStart w:id="1130" w:name="_Toc459331962"/>
      <w:bookmarkStart w:id="1131" w:name="_Toc459158405"/>
      <w:bookmarkStart w:id="1132" w:name="_Toc459158678"/>
      <w:bookmarkStart w:id="1133" w:name="_Toc459158959"/>
      <w:bookmarkStart w:id="1134" w:name="_Toc459209958"/>
      <w:bookmarkStart w:id="1135" w:name="_Toc459329084"/>
      <w:bookmarkStart w:id="1136" w:name="_Toc459329443"/>
      <w:bookmarkStart w:id="1137" w:name="_Toc459329804"/>
      <w:bookmarkStart w:id="1138" w:name="_Toc459330164"/>
      <w:bookmarkStart w:id="1139" w:name="_Toc459330524"/>
      <w:bookmarkStart w:id="1140" w:name="_Toc459330884"/>
      <w:bookmarkStart w:id="1141" w:name="_Toc459331244"/>
      <w:bookmarkStart w:id="1142" w:name="_Toc459331604"/>
      <w:bookmarkStart w:id="1143" w:name="_Toc459331964"/>
      <w:bookmarkStart w:id="1144" w:name="_Toc459158406"/>
      <w:bookmarkStart w:id="1145" w:name="_Toc459158679"/>
      <w:bookmarkStart w:id="1146" w:name="_Toc459158960"/>
      <w:bookmarkStart w:id="1147" w:name="_Toc459209959"/>
      <w:bookmarkStart w:id="1148" w:name="_Toc459329085"/>
      <w:bookmarkStart w:id="1149" w:name="_Toc459329444"/>
      <w:bookmarkStart w:id="1150" w:name="_Toc459329805"/>
      <w:bookmarkStart w:id="1151" w:name="_Toc459330165"/>
      <w:bookmarkStart w:id="1152" w:name="_Toc459330525"/>
      <w:bookmarkStart w:id="1153" w:name="_Toc459330885"/>
      <w:bookmarkStart w:id="1154" w:name="_Toc459331245"/>
      <w:bookmarkStart w:id="1155" w:name="_Toc459331605"/>
      <w:bookmarkStart w:id="1156" w:name="_Toc459331965"/>
      <w:bookmarkStart w:id="1157" w:name="_Toc459158407"/>
      <w:bookmarkStart w:id="1158" w:name="_Toc459158680"/>
      <w:bookmarkStart w:id="1159" w:name="_Toc459158961"/>
      <w:bookmarkStart w:id="1160" w:name="_Toc459209960"/>
      <w:bookmarkStart w:id="1161" w:name="_Toc459329086"/>
      <w:bookmarkStart w:id="1162" w:name="_Toc459329445"/>
      <w:bookmarkStart w:id="1163" w:name="_Toc459329806"/>
      <w:bookmarkStart w:id="1164" w:name="_Toc459330166"/>
      <w:bookmarkStart w:id="1165" w:name="_Toc459330526"/>
      <w:bookmarkStart w:id="1166" w:name="_Toc459330886"/>
      <w:bookmarkStart w:id="1167" w:name="_Toc459331246"/>
      <w:bookmarkStart w:id="1168" w:name="_Toc459331606"/>
      <w:bookmarkStart w:id="1169" w:name="_Toc459331966"/>
      <w:bookmarkStart w:id="1170" w:name="_Toc459158409"/>
      <w:bookmarkStart w:id="1171" w:name="_Toc459158682"/>
      <w:bookmarkStart w:id="1172" w:name="_Toc459158963"/>
      <w:bookmarkStart w:id="1173" w:name="_Toc459209962"/>
      <w:bookmarkStart w:id="1174" w:name="_Toc459329088"/>
      <w:bookmarkStart w:id="1175" w:name="_Toc459329447"/>
      <w:bookmarkStart w:id="1176" w:name="_Toc459329808"/>
      <w:bookmarkStart w:id="1177" w:name="_Toc459330168"/>
      <w:bookmarkStart w:id="1178" w:name="_Toc459330528"/>
      <w:bookmarkStart w:id="1179" w:name="_Toc459330888"/>
      <w:bookmarkStart w:id="1180" w:name="_Toc459331248"/>
      <w:bookmarkStart w:id="1181" w:name="_Toc459331608"/>
      <w:bookmarkStart w:id="1182" w:name="_Toc459331968"/>
      <w:bookmarkStart w:id="1183" w:name="_Toc459158410"/>
      <w:bookmarkStart w:id="1184" w:name="_Toc459158683"/>
      <w:bookmarkStart w:id="1185" w:name="_Toc459158964"/>
      <w:bookmarkStart w:id="1186" w:name="_Toc459209963"/>
      <w:bookmarkStart w:id="1187" w:name="_Toc459329089"/>
      <w:bookmarkStart w:id="1188" w:name="_Toc459329448"/>
      <w:bookmarkStart w:id="1189" w:name="_Toc459329809"/>
      <w:bookmarkStart w:id="1190" w:name="_Toc459330169"/>
      <w:bookmarkStart w:id="1191" w:name="_Toc459330529"/>
      <w:bookmarkStart w:id="1192" w:name="_Toc459330889"/>
      <w:bookmarkStart w:id="1193" w:name="_Toc459331249"/>
      <w:bookmarkStart w:id="1194" w:name="_Toc459331609"/>
      <w:bookmarkStart w:id="1195" w:name="_Toc459331969"/>
      <w:bookmarkStart w:id="1196" w:name="_Toc459158411"/>
      <w:bookmarkStart w:id="1197" w:name="_Toc459158684"/>
      <w:bookmarkStart w:id="1198" w:name="_Toc459158965"/>
      <w:bookmarkStart w:id="1199" w:name="_Toc459209964"/>
      <w:bookmarkStart w:id="1200" w:name="_Toc459329090"/>
      <w:bookmarkStart w:id="1201" w:name="_Toc459329449"/>
      <w:bookmarkStart w:id="1202" w:name="_Toc459329810"/>
      <w:bookmarkStart w:id="1203" w:name="_Toc459330170"/>
      <w:bookmarkStart w:id="1204" w:name="_Toc459330530"/>
      <w:bookmarkStart w:id="1205" w:name="_Toc459330890"/>
      <w:bookmarkStart w:id="1206" w:name="_Toc459331250"/>
      <w:bookmarkStart w:id="1207" w:name="_Toc459331610"/>
      <w:bookmarkStart w:id="1208" w:name="_Toc459331970"/>
      <w:bookmarkStart w:id="1209" w:name="_Ref4160590"/>
      <w:bookmarkStart w:id="1210" w:name="_Toc11410757"/>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r>
        <w:t xml:space="preserve">Potential </w:t>
      </w:r>
      <w:r w:rsidR="00366084">
        <w:t>exposure</w:t>
      </w:r>
      <w:r w:rsidR="00803656">
        <w:t xml:space="preserve"> </w:t>
      </w:r>
      <w:r>
        <w:t xml:space="preserve">risk </w:t>
      </w:r>
      <w:r w:rsidR="00803656">
        <w:t xml:space="preserve">to </w:t>
      </w:r>
      <w:r w:rsidR="00DF2C91">
        <w:t>Reef</w:t>
      </w:r>
      <w:r w:rsidR="00DF2C91" w:rsidRPr="00EE6F82">
        <w:t xml:space="preserve"> </w:t>
      </w:r>
      <w:r w:rsidR="00803656" w:rsidRPr="00EE6F82">
        <w:t>ecosystems</w:t>
      </w:r>
      <w:bookmarkEnd w:id="1209"/>
      <w:bookmarkEnd w:id="1210"/>
      <w:r w:rsidR="00803656">
        <w:t xml:space="preserve"> </w:t>
      </w:r>
    </w:p>
    <w:p w14:paraId="6E814650" w14:textId="29E889AB" w:rsidR="0053508B" w:rsidRDefault="00AF1004" w:rsidP="00510B61">
      <w:pPr>
        <w:rPr>
          <w:color w:val="000000" w:themeColor="text1"/>
        </w:rPr>
      </w:pPr>
      <w:r>
        <w:rPr>
          <w:color w:val="000000" w:themeColor="text1"/>
        </w:rPr>
        <w:t>T</w:t>
      </w:r>
      <w:r w:rsidR="0053508B" w:rsidRPr="0097272C">
        <w:rPr>
          <w:color w:val="000000" w:themeColor="text1"/>
        </w:rPr>
        <w:t>he area (km</w:t>
      </w:r>
      <w:r w:rsidR="0053508B" w:rsidRPr="0097272C">
        <w:rPr>
          <w:color w:val="000000" w:themeColor="text1"/>
          <w:vertAlign w:val="superscript"/>
        </w:rPr>
        <w:t>2</w:t>
      </w:r>
      <w:r w:rsidR="0053508B" w:rsidRPr="0097272C">
        <w:rPr>
          <w:color w:val="000000" w:themeColor="text1"/>
        </w:rPr>
        <w:t xml:space="preserve">) and percentage (%) of coral reefs and seagrass meadows potentially affected by different categories of exposure (or potential risk) </w:t>
      </w:r>
      <w:r w:rsidR="00FA6F8B">
        <w:rPr>
          <w:color w:val="000000" w:themeColor="text1"/>
        </w:rPr>
        <w:t>based on</w:t>
      </w:r>
      <w:r w:rsidR="0053508B" w:rsidRPr="0097272C">
        <w:rPr>
          <w:color w:val="000000" w:themeColor="text1"/>
        </w:rPr>
        <w:t xml:space="preserve"> </w:t>
      </w:r>
      <w:r w:rsidR="00FA6F8B">
        <w:rPr>
          <w:color w:val="000000" w:themeColor="text1"/>
        </w:rPr>
        <w:t xml:space="preserve">satellite-derived </w:t>
      </w:r>
      <w:r w:rsidR="0053508B" w:rsidRPr="0097272C">
        <w:rPr>
          <w:color w:val="000000" w:themeColor="text1"/>
        </w:rPr>
        <w:t xml:space="preserve">wet season water </w:t>
      </w:r>
      <w:r w:rsidRPr="0097272C">
        <w:rPr>
          <w:color w:val="000000" w:themeColor="text1"/>
        </w:rPr>
        <w:t>types</w:t>
      </w:r>
      <w:r>
        <w:rPr>
          <w:color w:val="000000" w:themeColor="text1"/>
        </w:rPr>
        <w:t xml:space="preserve"> is presented</w:t>
      </w:r>
      <w:r w:rsidR="0053508B" w:rsidRPr="0097272C">
        <w:rPr>
          <w:color w:val="000000" w:themeColor="text1"/>
        </w:rPr>
        <w:t>.</w:t>
      </w:r>
      <w:r w:rsidR="0053508B">
        <w:rPr>
          <w:color w:val="000000" w:themeColor="text1"/>
        </w:rPr>
        <w:t xml:space="preserve"> </w:t>
      </w:r>
    </w:p>
    <w:p w14:paraId="609E0F6E" w14:textId="400E2AB0" w:rsidR="00510B61" w:rsidRDefault="00510B61" w:rsidP="00510B61">
      <w:r w:rsidRPr="00D32A21">
        <w:rPr>
          <w:lang w:val="en-AU"/>
        </w:rPr>
        <w:t xml:space="preserve">The long-term and wet season mean concentrations </w:t>
      </w:r>
      <w:r w:rsidRPr="00D32A21">
        <w:t xml:space="preserve">of water quality parameters </w:t>
      </w:r>
      <w:r w:rsidRPr="00D32A21">
        <w:rPr>
          <w:lang w:val="en-AU"/>
        </w:rPr>
        <w:t>(</w:t>
      </w:r>
      <w:r w:rsidR="00C92D6E">
        <w:rPr>
          <w:lang w:val="en-AU"/>
        </w:rPr>
        <w:t>Reef</w:t>
      </w:r>
      <w:r w:rsidRPr="00D32A21">
        <w:rPr>
          <w:lang w:val="en-AU"/>
        </w:rPr>
        <w:t xml:space="preserve">-wide) measured across the wet season water types </w:t>
      </w:r>
      <w:r>
        <w:rPr>
          <w:lang w:val="en-AU"/>
        </w:rPr>
        <w:t xml:space="preserve">described above </w:t>
      </w:r>
      <w:r w:rsidRPr="00D32A21">
        <w:rPr>
          <w:lang w:val="en-AU"/>
        </w:rPr>
        <w:t xml:space="preserve">were assessed against the water quality </w:t>
      </w:r>
      <w:r w:rsidR="00511BC0">
        <w:rPr>
          <w:lang w:val="en-AU"/>
        </w:rPr>
        <w:t>GV</w:t>
      </w:r>
      <w:r w:rsidR="00511BC0" w:rsidRPr="00D32A21">
        <w:rPr>
          <w:lang w:val="en-AU"/>
        </w:rPr>
        <w:t xml:space="preserve"> </w:t>
      </w:r>
      <w:r w:rsidRPr="00D32A21">
        <w:rPr>
          <w:lang w:val="en-AU"/>
        </w:rPr>
        <w:t>for the open coastal and mid-shelf waters (</w:t>
      </w:r>
      <w:r w:rsidR="00B72C55">
        <w:t>Great Barrier Reef Marine Park Authority</w:t>
      </w:r>
      <w:r w:rsidRPr="00D32A21">
        <w:rPr>
          <w:lang w:val="en-AU"/>
        </w:rPr>
        <w:t xml:space="preserve">, 2010), and used in combination with the seasonal and long-term frequency maps to derive wet season and long-term surface exposure maps, respectively. </w:t>
      </w:r>
      <w:r w:rsidRPr="00D32A21">
        <w:t>These assessments incorporate data from all the surface samples collected between December and April by AIMS, JCU and the CYWMP.</w:t>
      </w:r>
    </w:p>
    <w:p w14:paraId="7D11D463" w14:textId="01B8CBF7" w:rsidR="00FC5A38" w:rsidRDefault="00811459">
      <w:pPr>
        <w:rPr>
          <w:szCs w:val="22"/>
        </w:rPr>
      </w:pPr>
      <w:r>
        <w:t>Exposure maps were produ</w:t>
      </w:r>
      <w:r w:rsidR="00EF59D6">
        <w:t xml:space="preserve">ced </w:t>
      </w:r>
      <w:r>
        <w:t>(</w:t>
      </w:r>
      <w:r w:rsidR="00B74B0C">
        <w:t xml:space="preserve">Section </w:t>
      </w:r>
      <w:r w:rsidR="00B74B0C">
        <w:fldChar w:fldCharType="begin"/>
      </w:r>
      <w:r w:rsidR="00B74B0C">
        <w:instrText xml:space="preserve"> REF _Ref4160590 \r \h </w:instrText>
      </w:r>
      <w:r w:rsidR="00B74B0C">
        <w:fldChar w:fldCharType="separate"/>
      </w:r>
      <w:r w:rsidR="00335316">
        <w:t>4.1.3</w:t>
      </w:r>
      <w:r w:rsidR="00B74B0C">
        <w:fldChar w:fldCharType="end"/>
      </w:r>
      <w:r>
        <w:rPr>
          <w:lang w:val="en-AU"/>
        </w:rPr>
        <w:t>)</w:t>
      </w:r>
      <w:r>
        <w:t xml:space="preserve"> and</w:t>
      </w:r>
      <w:r w:rsidR="00803656" w:rsidRPr="00177565">
        <w:t xml:space="preserve"> overlaid with information on t</w:t>
      </w:r>
      <w:r w:rsidR="00803656">
        <w:t xml:space="preserve">he </w:t>
      </w:r>
      <w:r>
        <w:t xml:space="preserve">spatial </w:t>
      </w:r>
      <w:r w:rsidR="00803656">
        <w:t xml:space="preserve">distribution of </w:t>
      </w:r>
      <w:r w:rsidR="00C92D6E">
        <w:t>Reef</w:t>
      </w:r>
      <w:r w:rsidR="00C92D6E" w:rsidRPr="00177565">
        <w:t xml:space="preserve"> </w:t>
      </w:r>
      <w:r w:rsidR="00803656" w:rsidRPr="00177565">
        <w:t>ecosystems</w:t>
      </w:r>
      <w:r w:rsidR="008773DB">
        <w:t xml:space="preserve"> to</w:t>
      </w:r>
      <w:r w:rsidR="008B095E">
        <w:t xml:space="preserve"> </w:t>
      </w:r>
      <w:r w:rsidR="00803656" w:rsidRPr="00177565">
        <w:t xml:space="preserve">help identify ecosystems </w:t>
      </w:r>
      <w:r w:rsidR="00F24CF8">
        <w:t>that</w:t>
      </w:r>
      <w:r w:rsidR="00F24CF8" w:rsidRPr="00177565">
        <w:t xml:space="preserve"> </w:t>
      </w:r>
      <w:r w:rsidR="00803656" w:rsidRPr="00177565">
        <w:t xml:space="preserve">may experience acute or chronic high exposure to </w:t>
      </w:r>
      <w:r w:rsidR="00463D8C">
        <w:t>pollutants</w:t>
      </w:r>
      <w:r w:rsidR="00463D8C" w:rsidRPr="00177565">
        <w:t xml:space="preserve"> </w:t>
      </w:r>
      <w:r w:rsidR="00366084">
        <w:t>during the wet season</w:t>
      </w:r>
      <w:r w:rsidR="00803656" w:rsidRPr="00177565">
        <w:t xml:space="preserve"> (exposure ass</w:t>
      </w:r>
      <w:r w:rsidR="00803656">
        <w:t>essm</w:t>
      </w:r>
      <w:r w:rsidR="00803656" w:rsidRPr="00A84EED">
        <w:rPr>
          <w:szCs w:val="22"/>
        </w:rPr>
        <w:t>ent</w:t>
      </w:r>
      <w:r w:rsidRPr="00A84EED">
        <w:rPr>
          <w:szCs w:val="22"/>
        </w:rPr>
        <w:t>,</w:t>
      </w:r>
      <w:r w:rsidR="00A84EED" w:rsidRPr="00A84EED">
        <w:rPr>
          <w:szCs w:val="22"/>
          <w:lang w:val="en-AU"/>
        </w:rPr>
        <w:t xml:space="preserve"> </w:t>
      </w:r>
      <w:r w:rsidR="00A84EED" w:rsidRPr="00A84EED">
        <w:rPr>
          <w:szCs w:val="22"/>
          <w:lang w:val="en-AU"/>
        </w:rPr>
        <w:fldChar w:fldCharType="begin"/>
      </w:r>
      <w:r w:rsidR="00A84EED" w:rsidRPr="00A84EED">
        <w:rPr>
          <w:szCs w:val="22"/>
          <w:lang w:val="en-AU"/>
        </w:rPr>
        <w:instrText xml:space="preserve"> REF _Ref532662429 \h </w:instrText>
      </w:r>
      <w:r w:rsidR="00A84EED">
        <w:rPr>
          <w:szCs w:val="22"/>
          <w:lang w:val="en-AU"/>
        </w:rPr>
        <w:instrText xml:space="preserve"> \* MERGEFORMAT </w:instrText>
      </w:r>
      <w:r w:rsidR="00A84EED" w:rsidRPr="00A84EED">
        <w:rPr>
          <w:szCs w:val="22"/>
          <w:lang w:val="en-AU"/>
        </w:rPr>
      </w:r>
      <w:r w:rsidR="00A84EED" w:rsidRPr="00A84EED">
        <w:rPr>
          <w:szCs w:val="22"/>
          <w:lang w:val="en-AU"/>
        </w:rPr>
        <w:fldChar w:fldCharType="separate"/>
      </w:r>
      <w:r w:rsidR="00335316" w:rsidRPr="00335316">
        <w:rPr>
          <w:rFonts w:eastAsia="SimSun" w:cs="Arial"/>
          <w:szCs w:val="22"/>
          <w:lang w:val="en-US"/>
        </w:rPr>
        <w:t>Table 4</w:t>
      </w:r>
      <w:r w:rsidR="00335316" w:rsidRPr="00335316">
        <w:rPr>
          <w:rFonts w:eastAsia="SimSun" w:cs="Arial"/>
          <w:szCs w:val="22"/>
          <w:lang w:val="en-US"/>
        </w:rPr>
        <w:noBreakHyphen/>
        <w:t>2</w:t>
      </w:r>
      <w:r w:rsidR="00A84EED" w:rsidRPr="00A84EED">
        <w:rPr>
          <w:szCs w:val="22"/>
          <w:lang w:val="en-AU"/>
        </w:rPr>
        <w:fldChar w:fldCharType="end"/>
      </w:r>
      <w:r w:rsidRPr="00A84EED">
        <w:rPr>
          <w:szCs w:val="22"/>
        </w:rPr>
        <w:t xml:space="preserve">). </w:t>
      </w:r>
    </w:p>
    <w:p w14:paraId="246BC06A" w14:textId="4B708203" w:rsidR="00F43835" w:rsidRDefault="00FC5A38">
      <w:pPr>
        <w:rPr>
          <w:lang w:val="en-AU"/>
        </w:rPr>
      </w:pPr>
      <w:r>
        <w:rPr>
          <w:szCs w:val="22"/>
        </w:rPr>
        <w:fldChar w:fldCharType="begin"/>
      </w:r>
      <w:r>
        <w:rPr>
          <w:szCs w:val="22"/>
          <w:highlight w:val="magenta"/>
          <w:lang w:val="en-AU"/>
        </w:rPr>
        <w:instrText xml:space="preserve"> REF _Ref536535623 \h </w:instrText>
      </w:r>
      <w:r>
        <w:rPr>
          <w:szCs w:val="22"/>
        </w:rPr>
      </w:r>
      <w:r>
        <w:rPr>
          <w:szCs w:val="22"/>
        </w:rPr>
        <w:fldChar w:fldCharType="separate"/>
      </w:r>
      <w:r w:rsidR="00335316" w:rsidRPr="006E39BE">
        <w:t xml:space="preserve">Figure </w:t>
      </w:r>
      <w:r w:rsidR="00335316">
        <w:rPr>
          <w:noProof/>
        </w:rPr>
        <w:t>4</w:t>
      </w:r>
      <w:r w:rsidR="00335316">
        <w:noBreakHyphen/>
      </w:r>
      <w:r w:rsidR="00335316">
        <w:rPr>
          <w:noProof/>
        </w:rPr>
        <w:t>6</w:t>
      </w:r>
      <w:r>
        <w:rPr>
          <w:szCs w:val="22"/>
        </w:rPr>
        <w:fldChar w:fldCharType="end"/>
      </w:r>
      <w:r w:rsidR="005A2EB6">
        <w:rPr>
          <w:lang w:val="en-AU"/>
        </w:rPr>
        <w:t xml:space="preserve"> </w:t>
      </w:r>
      <w:r w:rsidR="00803656" w:rsidRPr="008467AA">
        <w:rPr>
          <w:lang w:val="en-AU"/>
        </w:rPr>
        <w:t>present</w:t>
      </w:r>
      <w:r w:rsidR="00803656">
        <w:rPr>
          <w:lang w:val="en-AU"/>
        </w:rPr>
        <w:t>s the</w:t>
      </w:r>
      <w:r w:rsidR="00F43835">
        <w:rPr>
          <w:lang w:val="en-AU"/>
        </w:rPr>
        <w:t xml:space="preserve"> </w:t>
      </w:r>
      <w:r w:rsidR="005A2EB6">
        <w:rPr>
          <w:lang w:val="en-AU"/>
        </w:rPr>
        <w:t>exposure</w:t>
      </w:r>
      <w:r w:rsidR="00803656" w:rsidRPr="008467AA">
        <w:rPr>
          <w:lang w:val="en-AU"/>
        </w:rPr>
        <w:t xml:space="preserve"> map of the </w:t>
      </w:r>
      <w:r w:rsidR="0062713F" w:rsidRPr="008467AA">
        <w:rPr>
          <w:lang w:val="en-AU"/>
        </w:rPr>
        <w:t>201</w:t>
      </w:r>
      <w:r w:rsidR="00B34838">
        <w:rPr>
          <w:lang w:val="en-AU"/>
        </w:rPr>
        <w:t>7</w:t>
      </w:r>
      <w:r w:rsidR="00E30B30" w:rsidRPr="00C16E3C">
        <w:rPr>
          <w:rFonts w:eastAsia="Calibri" w:cs="Calibri"/>
        </w:rPr>
        <w:t>–</w:t>
      </w:r>
      <w:r w:rsidR="0062713F" w:rsidRPr="008467AA">
        <w:rPr>
          <w:lang w:val="en-AU"/>
        </w:rPr>
        <w:t>1</w:t>
      </w:r>
      <w:r w:rsidR="00B34838">
        <w:rPr>
          <w:lang w:val="en-AU"/>
        </w:rPr>
        <w:t>8</w:t>
      </w:r>
      <w:r w:rsidR="0062713F">
        <w:rPr>
          <w:lang w:val="en-AU"/>
        </w:rPr>
        <w:t xml:space="preserve"> </w:t>
      </w:r>
      <w:r w:rsidR="00803656" w:rsidRPr="008467AA">
        <w:rPr>
          <w:lang w:val="en-AU"/>
        </w:rPr>
        <w:t>wet season</w:t>
      </w:r>
      <w:r w:rsidR="00F43835">
        <w:rPr>
          <w:lang w:val="en-AU"/>
        </w:rPr>
        <w:t xml:space="preserve"> an</w:t>
      </w:r>
      <w:r w:rsidR="00F43835" w:rsidRPr="00A84EED">
        <w:rPr>
          <w:szCs w:val="22"/>
          <w:lang w:val="en-AU"/>
        </w:rPr>
        <w:t xml:space="preserve">d </w:t>
      </w:r>
      <w:r w:rsidR="00A84EED" w:rsidRPr="00A84EED">
        <w:rPr>
          <w:szCs w:val="22"/>
          <w:lang w:val="en-AU"/>
        </w:rPr>
        <w:fldChar w:fldCharType="begin"/>
      </w:r>
      <w:r w:rsidR="00A84EED" w:rsidRPr="00A84EED">
        <w:rPr>
          <w:szCs w:val="22"/>
          <w:lang w:val="en-AU"/>
        </w:rPr>
        <w:instrText xml:space="preserve"> REF _Ref532662429 \h </w:instrText>
      </w:r>
      <w:r w:rsidR="00A84EED">
        <w:rPr>
          <w:szCs w:val="22"/>
          <w:lang w:val="en-AU"/>
        </w:rPr>
        <w:instrText xml:space="preserve"> \* MERGEFORMAT </w:instrText>
      </w:r>
      <w:r w:rsidR="00A84EED" w:rsidRPr="00A84EED">
        <w:rPr>
          <w:szCs w:val="22"/>
          <w:lang w:val="en-AU"/>
        </w:rPr>
      </w:r>
      <w:r w:rsidR="00A84EED" w:rsidRPr="00A84EED">
        <w:rPr>
          <w:szCs w:val="22"/>
          <w:lang w:val="en-AU"/>
        </w:rPr>
        <w:fldChar w:fldCharType="separate"/>
      </w:r>
      <w:r w:rsidR="00335316" w:rsidRPr="00335316">
        <w:rPr>
          <w:rFonts w:eastAsia="SimSun" w:cs="Arial"/>
          <w:szCs w:val="22"/>
          <w:lang w:val="en-US"/>
        </w:rPr>
        <w:t>Table 4</w:t>
      </w:r>
      <w:r w:rsidR="00335316" w:rsidRPr="00335316">
        <w:rPr>
          <w:rFonts w:eastAsia="SimSun" w:cs="Arial"/>
          <w:szCs w:val="22"/>
          <w:lang w:val="en-US"/>
        </w:rPr>
        <w:noBreakHyphen/>
        <w:t>2</w:t>
      </w:r>
      <w:r w:rsidR="00A84EED" w:rsidRPr="00A84EED">
        <w:rPr>
          <w:szCs w:val="22"/>
          <w:lang w:val="en-AU"/>
        </w:rPr>
        <w:fldChar w:fldCharType="end"/>
      </w:r>
      <w:r w:rsidR="00A84EED" w:rsidRPr="00A84EED">
        <w:rPr>
          <w:szCs w:val="22"/>
          <w:lang w:val="en-AU"/>
        </w:rPr>
        <w:t xml:space="preserve"> </w:t>
      </w:r>
      <w:r w:rsidR="00F43835" w:rsidRPr="00A84EED">
        <w:rPr>
          <w:szCs w:val="22"/>
          <w:lang w:val="en-AU"/>
        </w:rPr>
        <w:t>pr</w:t>
      </w:r>
      <w:r w:rsidR="00F43835" w:rsidRPr="00B10E2E">
        <w:rPr>
          <w:lang w:val="en-AU"/>
        </w:rPr>
        <w:t>esent</w:t>
      </w:r>
      <w:r w:rsidR="00F43835">
        <w:rPr>
          <w:lang w:val="en-AU"/>
        </w:rPr>
        <w:t>s</w:t>
      </w:r>
      <w:r w:rsidR="00F43835" w:rsidRPr="00B10E2E">
        <w:rPr>
          <w:lang w:val="en-AU"/>
        </w:rPr>
        <w:t xml:space="preserve"> the areas (km</w:t>
      </w:r>
      <w:r w:rsidR="00F43835" w:rsidRPr="00B10E2E">
        <w:rPr>
          <w:vertAlign w:val="superscript"/>
          <w:lang w:val="en-AU"/>
        </w:rPr>
        <w:t>2</w:t>
      </w:r>
      <w:r w:rsidR="00F43835" w:rsidRPr="00B10E2E">
        <w:rPr>
          <w:lang w:val="en-AU"/>
        </w:rPr>
        <w:t xml:space="preserve">) and percentage (%) of </w:t>
      </w:r>
      <w:r w:rsidR="00F43835">
        <w:rPr>
          <w:lang w:val="en-AU"/>
        </w:rPr>
        <w:t xml:space="preserve">total area, </w:t>
      </w:r>
      <w:r w:rsidR="00F43835" w:rsidRPr="00B10E2E">
        <w:rPr>
          <w:lang w:val="en-AU"/>
        </w:rPr>
        <w:t>coral reef</w:t>
      </w:r>
      <w:r w:rsidR="00AB2E1C">
        <w:rPr>
          <w:lang w:val="en-AU"/>
        </w:rPr>
        <w:t xml:space="preserve"> and seagrass area,</w:t>
      </w:r>
      <w:r w:rsidR="00F43835">
        <w:rPr>
          <w:lang w:val="en-AU"/>
        </w:rPr>
        <w:t xml:space="preserve"> affected by </w:t>
      </w:r>
      <w:r w:rsidR="00F43835" w:rsidRPr="00B10E2E">
        <w:rPr>
          <w:lang w:val="en-AU"/>
        </w:rPr>
        <w:t>different</w:t>
      </w:r>
      <w:r w:rsidR="00F43835">
        <w:rPr>
          <w:lang w:val="en-AU"/>
        </w:rPr>
        <w:t xml:space="preserve"> exposure</w:t>
      </w:r>
      <w:r w:rsidR="00F43835" w:rsidRPr="00B10E2E">
        <w:rPr>
          <w:lang w:val="en-AU"/>
        </w:rPr>
        <w:t xml:space="preserve"> categories within </w:t>
      </w:r>
      <w:r w:rsidR="00F43835">
        <w:rPr>
          <w:lang w:val="en-AU"/>
        </w:rPr>
        <w:t xml:space="preserve">the </w:t>
      </w:r>
      <w:r w:rsidR="00AB2E1C">
        <w:rPr>
          <w:lang w:val="en-AU"/>
        </w:rPr>
        <w:t>Reef</w:t>
      </w:r>
      <w:r w:rsidR="00F43835">
        <w:rPr>
          <w:lang w:val="en-AU"/>
        </w:rPr>
        <w:t>. The maps, areas and percentage are presented in the context of the long-term exposure (2003</w:t>
      </w:r>
      <w:r w:rsidR="00765077" w:rsidRPr="00C16E3C">
        <w:rPr>
          <w:rFonts w:eastAsia="Calibri" w:cs="Calibri"/>
        </w:rPr>
        <w:t>–</w:t>
      </w:r>
      <w:r w:rsidR="00F43835">
        <w:rPr>
          <w:lang w:val="en-AU"/>
        </w:rPr>
        <w:t>1</w:t>
      </w:r>
      <w:r w:rsidR="00B34838">
        <w:rPr>
          <w:lang w:val="en-AU"/>
        </w:rPr>
        <w:t>8</w:t>
      </w:r>
      <w:r w:rsidR="00F43835">
        <w:rPr>
          <w:lang w:val="en-AU"/>
        </w:rPr>
        <w:t>).</w:t>
      </w:r>
      <w:r w:rsidR="001C3D04">
        <w:rPr>
          <w:lang w:val="en-AU"/>
        </w:rPr>
        <w:t xml:space="preserve"> </w:t>
      </w:r>
    </w:p>
    <w:p w14:paraId="1FAAC7E8" w14:textId="02188A9C" w:rsidR="007E6664" w:rsidRDefault="00C9036D" w:rsidP="00C9036D">
      <w:pPr>
        <w:rPr>
          <w:szCs w:val="22"/>
          <w:lang w:val="en-AU"/>
        </w:rPr>
      </w:pPr>
      <w:r w:rsidRPr="00C9036D">
        <w:rPr>
          <w:szCs w:val="22"/>
          <w:lang w:val="en-AU"/>
        </w:rPr>
        <w:t>In 2017</w:t>
      </w:r>
      <w:r w:rsidRPr="00C9036D">
        <w:rPr>
          <w:rFonts w:eastAsia="Calibri" w:cs="Calibri"/>
          <w:szCs w:val="22"/>
        </w:rPr>
        <w:t>–</w:t>
      </w:r>
      <w:r w:rsidRPr="00C9036D">
        <w:rPr>
          <w:szCs w:val="22"/>
          <w:lang w:val="en-AU"/>
        </w:rPr>
        <w:t xml:space="preserve">18, </w:t>
      </w:r>
      <w:r w:rsidRPr="00C9036D">
        <w:rPr>
          <w:rFonts w:cs="Arial"/>
          <w:szCs w:val="22"/>
          <w:lang w:val="en-AU"/>
        </w:rPr>
        <w:t xml:space="preserve">approximately 20% of the total area of the </w:t>
      </w:r>
      <w:r w:rsidR="00C92D6E">
        <w:rPr>
          <w:rFonts w:cs="Arial"/>
          <w:szCs w:val="22"/>
          <w:lang w:val="en-AU"/>
        </w:rPr>
        <w:t>Reef lagoon</w:t>
      </w:r>
      <w:r w:rsidR="00C92D6E" w:rsidRPr="00C9036D">
        <w:rPr>
          <w:rFonts w:cs="Arial"/>
          <w:szCs w:val="22"/>
          <w:lang w:val="en-AU"/>
        </w:rPr>
        <w:t xml:space="preserve"> </w:t>
      </w:r>
      <w:r w:rsidRPr="00C9036D">
        <w:rPr>
          <w:rFonts w:cs="Arial"/>
          <w:szCs w:val="22"/>
          <w:lang w:val="en-AU"/>
        </w:rPr>
        <w:t>was exposed to a potential risk, which was much lower than the long-term total area</w:t>
      </w:r>
      <w:r w:rsidRPr="00A84EED">
        <w:rPr>
          <w:rFonts w:cs="Arial"/>
          <w:szCs w:val="22"/>
          <w:lang w:val="en-AU"/>
        </w:rPr>
        <w:t xml:space="preserve"> (</w:t>
      </w:r>
      <w:r w:rsidR="00A84EED" w:rsidRPr="00A84EED">
        <w:rPr>
          <w:rFonts w:cs="Arial"/>
          <w:szCs w:val="22"/>
          <w:lang w:val="en-AU"/>
        </w:rPr>
        <w:fldChar w:fldCharType="begin"/>
      </w:r>
      <w:r w:rsidR="00A84EED" w:rsidRPr="00A84EED">
        <w:rPr>
          <w:rFonts w:cs="Arial"/>
          <w:szCs w:val="22"/>
          <w:lang w:val="en-AU"/>
        </w:rPr>
        <w:instrText xml:space="preserve"> REF _Ref532662429 \h </w:instrText>
      </w:r>
      <w:r w:rsidR="00A84EED">
        <w:rPr>
          <w:rFonts w:cs="Arial"/>
          <w:szCs w:val="22"/>
          <w:lang w:val="en-AU"/>
        </w:rPr>
        <w:instrText xml:space="preserve"> \* MERGEFORMAT </w:instrText>
      </w:r>
      <w:r w:rsidR="00A84EED" w:rsidRPr="00A84EED">
        <w:rPr>
          <w:rFonts w:cs="Arial"/>
          <w:szCs w:val="22"/>
          <w:lang w:val="en-AU"/>
        </w:rPr>
      </w:r>
      <w:r w:rsidR="00A84EED" w:rsidRPr="00A84EED">
        <w:rPr>
          <w:rFonts w:cs="Arial"/>
          <w:szCs w:val="22"/>
          <w:lang w:val="en-AU"/>
        </w:rPr>
        <w:fldChar w:fldCharType="separate"/>
      </w:r>
      <w:r w:rsidR="00335316" w:rsidRPr="00335316">
        <w:rPr>
          <w:rFonts w:eastAsia="SimSun" w:cs="Arial"/>
          <w:szCs w:val="22"/>
          <w:lang w:val="en-US"/>
        </w:rPr>
        <w:t>Table 4</w:t>
      </w:r>
      <w:r w:rsidR="00335316" w:rsidRPr="00335316">
        <w:rPr>
          <w:rFonts w:eastAsia="SimSun" w:cs="Arial"/>
          <w:szCs w:val="22"/>
          <w:lang w:val="en-US"/>
        </w:rPr>
        <w:noBreakHyphen/>
        <w:t>2</w:t>
      </w:r>
      <w:r w:rsidR="00A84EED" w:rsidRPr="00A84EED">
        <w:rPr>
          <w:rFonts w:cs="Arial"/>
          <w:szCs w:val="22"/>
          <w:lang w:val="en-AU"/>
        </w:rPr>
        <w:fldChar w:fldCharType="end"/>
      </w:r>
      <w:r w:rsidRPr="00A84EED">
        <w:rPr>
          <w:rFonts w:eastAsia="Calibri" w:cs="Calibri"/>
          <w:szCs w:val="22"/>
        </w:rPr>
        <w:t>–</w:t>
      </w:r>
      <w:r w:rsidRPr="00C9036D">
        <w:rPr>
          <w:rFonts w:cs="Arial"/>
          <w:szCs w:val="22"/>
          <w:lang w:val="en-AU"/>
        </w:rPr>
        <w:t xml:space="preserve"> 62% exposed). </w:t>
      </w:r>
      <w:r w:rsidRPr="00C9036D">
        <w:rPr>
          <w:szCs w:val="22"/>
          <w:lang w:val="en-AU"/>
        </w:rPr>
        <w:t xml:space="preserve">The </w:t>
      </w:r>
      <w:r w:rsidR="00C92D6E">
        <w:rPr>
          <w:szCs w:val="22"/>
          <w:lang w:val="en-AU"/>
        </w:rPr>
        <w:t>Reef</w:t>
      </w:r>
      <w:r w:rsidR="00C92D6E" w:rsidRPr="00C9036D">
        <w:rPr>
          <w:szCs w:val="22"/>
          <w:lang w:val="en-AU"/>
        </w:rPr>
        <w:t xml:space="preserve"> </w:t>
      </w:r>
      <w:r w:rsidRPr="00C9036D">
        <w:rPr>
          <w:szCs w:val="22"/>
          <w:lang w:val="en-AU"/>
        </w:rPr>
        <w:t>lagoon was mostly influenced by the lowest exposure categories (categories I and II), in agreement with the long-term trends</w:t>
      </w:r>
      <w:r w:rsidRPr="00C9036D">
        <w:rPr>
          <w:rFonts w:cs="Arial"/>
          <w:szCs w:val="22"/>
          <w:lang w:val="en-AU"/>
        </w:rPr>
        <w:t>, but smaller areas were exposed to exposure category I (</w:t>
      </w:r>
      <w:r w:rsidRPr="00C9036D">
        <w:rPr>
          <w:rFonts w:cs="Arial"/>
          <w:szCs w:val="22"/>
          <w:lang w:val="en-AU" w:eastAsia="en-AU"/>
        </w:rPr>
        <w:t>18% in 2017</w:t>
      </w:r>
      <w:r w:rsidR="00E30B30" w:rsidRPr="00C16E3C">
        <w:rPr>
          <w:rFonts w:eastAsia="Calibri" w:cs="Calibri"/>
        </w:rPr>
        <w:t>–</w:t>
      </w:r>
      <w:r w:rsidRPr="00C9036D">
        <w:rPr>
          <w:rFonts w:cs="Arial"/>
          <w:szCs w:val="22"/>
          <w:lang w:val="en-AU" w:eastAsia="en-AU"/>
        </w:rPr>
        <w:t>18 versus 60% in the long-term).</w:t>
      </w:r>
      <w:r w:rsidR="00E30B30">
        <w:rPr>
          <w:rFonts w:cs="Arial"/>
          <w:szCs w:val="22"/>
          <w:lang w:val="en-AU"/>
        </w:rPr>
        <w:t xml:space="preserve"> </w:t>
      </w:r>
      <w:r w:rsidRPr="00C9036D">
        <w:rPr>
          <w:rFonts w:cs="Arial"/>
          <w:szCs w:val="22"/>
          <w:lang w:val="en-AU"/>
        </w:rPr>
        <w:t>This characteristic was related to the relatively low mean TSS, Chl-</w:t>
      </w:r>
      <w:r w:rsidRPr="00A84EED">
        <w:rPr>
          <w:rFonts w:cs="Arial"/>
          <w:i/>
          <w:szCs w:val="22"/>
          <w:lang w:val="en-AU"/>
        </w:rPr>
        <w:t>a</w:t>
      </w:r>
      <w:r w:rsidRPr="00C9036D">
        <w:rPr>
          <w:rFonts w:cs="Arial"/>
          <w:szCs w:val="22"/>
          <w:lang w:val="en-AU"/>
        </w:rPr>
        <w:t>, PP and PN concentrations measured in 2017</w:t>
      </w:r>
      <w:r w:rsidR="00E30B30" w:rsidRPr="00C16E3C">
        <w:rPr>
          <w:rFonts w:eastAsia="Calibri" w:cs="Calibri"/>
        </w:rPr>
        <w:t>–</w:t>
      </w:r>
      <w:r w:rsidRPr="00C9036D">
        <w:rPr>
          <w:rFonts w:cs="Arial"/>
          <w:szCs w:val="22"/>
          <w:lang w:val="en-AU"/>
        </w:rPr>
        <w:t>18 (</w:t>
      </w:r>
      <w:r w:rsidR="00CA5F73">
        <w:rPr>
          <w:rFonts w:cs="Arial"/>
          <w:szCs w:val="22"/>
          <w:lang w:val="en-AU"/>
        </w:rPr>
        <w:fldChar w:fldCharType="begin"/>
      </w:r>
      <w:r w:rsidR="00CA5F73">
        <w:rPr>
          <w:rFonts w:cs="Arial"/>
          <w:szCs w:val="22"/>
          <w:lang w:val="en-AU"/>
        </w:rPr>
        <w:instrText xml:space="preserve"> REF _Ref4160864 \h </w:instrText>
      </w:r>
      <w:r w:rsidR="00CA5F73">
        <w:rPr>
          <w:rFonts w:cs="Arial"/>
          <w:szCs w:val="22"/>
          <w:lang w:val="en-AU"/>
        </w:rPr>
      </w:r>
      <w:r w:rsidR="00CA5F73">
        <w:rPr>
          <w:rFonts w:cs="Arial"/>
          <w:szCs w:val="22"/>
          <w:lang w:val="en-AU"/>
        </w:rPr>
        <w:fldChar w:fldCharType="separate"/>
      </w:r>
      <w:r w:rsidR="00335316" w:rsidRPr="0053508B">
        <w:t xml:space="preserve">Figure </w:t>
      </w:r>
      <w:r w:rsidR="00335316">
        <w:rPr>
          <w:noProof/>
        </w:rPr>
        <w:t>4</w:t>
      </w:r>
      <w:r w:rsidR="00335316">
        <w:noBreakHyphen/>
      </w:r>
      <w:r w:rsidR="00335316">
        <w:rPr>
          <w:noProof/>
        </w:rPr>
        <w:t>4</w:t>
      </w:r>
      <w:r w:rsidR="00CA5F73">
        <w:rPr>
          <w:rFonts w:cs="Arial"/>
          <w:szCs w:val="22"/>
          <w:lang w:val="en-AU"/>
        </w:rPr>
        <w:fldChar w:fldCharType="end"/>
      </w:r>
      <w:r w:rsidR="00CA5F73">
        <w:rPr>
          <w:rFonts w:cs="Arial"/>
          <w:szCs w:val="22"/>
          <w:lang w:val="en-AU"/>
        </w:rPr>
        <w:t>)</w:t>
      </w:r>
      <w:r w:rsidRPr="00C9036D">
        <w:rPr>
          <w:rFonts w:cs="Arial"/>
          <w:szCs w:val="22"/>
          <w:lang w:val="en-AU"/>
        </w:rPr>
        <w:t xml:space="preserve"> where all the concentrations were </w:t>
      </w:r>
      <w:r w:rsidRPr="00C9036D">
        <w:rPr>
          <w:szCs w:val="22"/>
        </w:rPr>
        <w:t xml:space="preserve">under the wet season </w:t>
      </w:r>
      <w:r w:rsidR="00E30B30">
        <w:rPr>
          <w:szCs w:val="22"/>
        </w:rPr>
        <w:t>GVs</w:t>
      </w:r>
      <w:r w:rsidRPr="00C9036D">
        <w:rPr>
          <w:szCs w:val="22"/>
        </w:rPr>
        <w:t xml:space="preserve"> in the </w:t>
      </w:r>
      <w:r w:rsidR="00404B3B">
        <w:rPr>
          <w:szCs w:val="22"/>
        </w:rPr>
        <w:t>tertiary</w:t>
      </w:r>
      <w:r w:rsidRPr="00C9036D">
        <w:rPr>
          <w:szCs w:val="22"/>
        </w:rPr>
        <w:t xml:space="preserve"> water type, only TSS was above the wet season </w:t>
      </w:r>
      <w:r w:rsidR="00E30B30">
        <w:rPr>
          <w:szCs w:val="22"/>
        </w:rPr>
        <w:t>GVs</w:t>
      </w:r>
      <w:r w:rsidRPr="00C9036D">
        <w:rPr>
          <w:szCs w:val="22"/>
        </w:rPr>
        <w:t xml:space="preserve"> in the </w:t>
      </w:r>
      <w:r w:rsidR="00404B3B">
        <w:rPr>
          <w:szCs w:val="22"/>
        </w:rPr>
        <w:t>secondary</w:t>
      </w:r>
      <w:r w:rsidRPr="00C9036D">
        <w:rPr>
          <w:szCs w:val="22"/>
        </w:rPr>
        <w:t xml:space="preserve"> water type, and TSS, Chl-</w:t>
      </w:r>
      <w:r w:rsidRPr="00A84EED">
        <w:rPr>
          <w:i/>
          <w:szCs w:val="22"/>
        </w:rPr>
        <w:t>a</w:t>
      </w:r>
      <w:r w:rsidRPr="00C9036D">
        <w:rPr>
          <w:szCs w:val="22"/>
        </w:rPr>
        <w:t xml:space="preserve">, PP and PN were above the wet season </w:t>
      </w:r>
      <w:r w:rsidR="00E30B30">
        <w:rPr>
          <w:szCs w:val="22"/>
        </w:rPr>
        <w:t>GVs</w:t>
      </w:r>
      <w:r w:rsidRPr="00C9036D">
        <w:rPr>
          <w:szCs w:val="22"/>
        </w:rPr>
        <w:t xml:space="preserve"> in the </w:t>
      </w:r>
      <w:r w:rsidR="00404B3B">
        <w:rPr>
          <w:szCs w:val="22"/>
        </w:rPr>
        <w:t>primary</w:t>
      </w:r>
      <w:r w:rsidRPr="00C9036D">
        <w:rPr>
          <w:szCs w:val="22"/>
        </w:rPr>
        <w:t xml:space="preserve"> water type. </w:t>
      </w:r>
      <w:r w:rsidRPr="00C9036D">
        <w:rPr>
          <w:rFonts w:cs="Arial"/>
          <w:szCs w:val="22"/>
          <w:lang w:val="en-AU"/>
        </w:rPr>
        <w:t>Only 0.</w:t>
      </w:r>
      <w:r w:rsidR="00F567CC">
        <w:rPr>
          <w:rFonts w:cs="Arial"/>
          <w:szCs w:val="22"/>
          <w:lang w:val="en-AU"/>
        </w:rPr>
        <w:t>5</w:t>
      </w:r>
      <w:r w:rsidRPr="00C9036D">
        <w:rPr>
          <w:rFonts w:cs="Arial"/>
          <w:szCs w:val="22"/>
          <w:lang w:val="en-AU"/>
        </w:rPr>
        <w:t xml:space="preserve">% of the </w:t>
      </w:r>
      <w:r w:rsidR="00C92D6E">
        <w:rPr>
          <w:rFonts w:cs="Arial"/>
          <w:szCs w:val="22"/>
          <w:lang w:val="en-AU"/>
        </w:rPr>
        <w:t>Reef lagoon</w:t>
      </w:r>
      <w:r w:rsidR="00C92D6E" w:rsidRPr="00C9036D">
        <w:rPr>
          <w:rFonts w:cs="Arial"/>
          <w:szCs w:val="22"/>
          <w:lang w:val="en-AU"/>
        </w:rPr>
        <w:t xml:space="preserve"> </w:t>
      </w:r>
      <w:r w:rsidRPr="00C9036D">
        <w:rPr>
          <w:rFonts w:cs="Arial"/>
          <w:szCs w:val="22"/>
          <w:lang w:val="en-AU"/>
        </w:rPr>
        <w:t xml:space="preserve">was in the exposure category III and there were no areas of the </w:t>
      </w:r>
      <w:r w:rsidR="00C92D6E">
        <w:rPr>
          <w:rFonts w:cs="Arial"/>
          <w:szCs w:val="22"/>
          <w:lang w:val="en-AU"/>
        </w:rPr>
        <w:t>Reef</w:t>
      </w:r>
      <w:r w:rsidR="00C92D6E" w:rsidRPr="00A84EED">
        <w:rPr>
          <w:rFonts w:cs="Arial"/>
          <w:szCs w:val="22"/>
          <w:lang w:val="en-AU"/>
        </w:rPr>
        <w:t xml:space="preserve"> </w:t>
      </w:r>
      <w:r w:rsidRPr="00A84EED">
        <w:rPr>
          <w:rFonts w:cs="Arial"/>
          <w:szCs w:val="22"/>
          <w:lang w:val="en-AU"/>
        </w:rPr>
        <w:t>in the exposure category IV, but these areas are typically low</w:t>
      </w:r>
      <w:r w:rsidR="00F567CC" w:rsidRPr="00A84EED">
        <w:rPr>
          <w:rFonts w:cs="Arial"/>
          <w:szCs w:val="22"/>
          <w:lang w:val="en-AU"/>
        </w:rPr>
        <w:t xml:space="preserve"> </w:t>
      </w:r>
      <w:r w:rsidRPr="00A84EED">
        <w:rPr>
          <w:rFonts w:cs="Arial"/>
          <w:szCs w:val="22"/>
          <w:lang w:val="en-AU"/>
        </w:rPr>
        <w:t>(long-term areas shown in</w:t>
      </w:r>
      <w:r w:rsidR="00A84EED">
        <w:rPr>
          <w:rFonts w:cs="Arial"/>
          <w:szCs w:val="22"/>
          <w:lang w:val="en-AU"/>
        </w:rPr>
        <w:t xml:space="preserve"> </w:t>
      </w:r>
      <w:r w:rsidR="00A84EED" w:rsidRPr="00A84EED">
        <w:rPr>
          <w:rFonts w:cs="Arial"/>
          <w:szCs w:val="22"/>
          <w:lang w:val="en-AU"/>
        </w:rPr>
        <w:fldChar w:fldCharType="begin"/>
      </w:r>
      <w:r w:rsidR="00A84EED" w:rsidRPr="00A84EED">
        <w:rPr>
          <w:rFonts w:cs="Arial"/>
          <w:szCs w:val="22"/>
          <w:lang w:val="en-AU"/>
        </w:rPr>
        <w:instrText xml:space="preserve"> REF _Ref532662429 \h </w:instrText>
      </w:r>
      <w:r w:rsidR="00A84EED">
        <w:rPr>
          <w:rFonts w:cs="Arial"/>
          <w:szCs w:val="22"/>
          <w:lang w:val="en-AU"/>
        </w:rPr>
        <w:instrText xml:space="preserve"> \* MERGEFORMAT </w:instrText>
      </w:r>
      <w:r w:rsidR="00A84EED" w:rsidRPr="00A84EED">
        <w:rPr>
          <w:rFonts w:cs="Arial"/>
          <w:szCs w:val="22"/>
          <w:lang w:val="en-AU"/>
        </w:rPr>
      </w:r>
      <w:r w:rsidR="00A84EED" w:rsidRPr="00A84EED">
        <w:rPr>
          <w:rFonts w:cs="Arial"/>
          <w:szCs w:val="22"/>
          <w:lang w:val="en-AU"/>
        </w:rPr>
        <w:fldChar w:fldCharType="separate"/>
      </w:r>
      <w:r w:rsidR="00335316" w:rsidRPr="00335316">
        <w:rPr>
          <w:rFonts w:eastAsia="SimSun" w:cs="Arial"/>
          <w:szCs w:val="22"/>
          <w:lang w:val="en-US"/>
        </w:rPr>
        <w:t>Table 4</w:t>
      </w:r>
      <w:r w:rsidR="00335316" w:rsidRPr="00335316">
        <w:rPr>
          <w:rFonts w:eastAsia="SimSun" w:cs="Arial"/>
          <w:szCs w:val="22"/>
          <w:lang w:val="en-US"/>
        </w:rPr>
        <w:noBreakHyphen/>
        <w:t>2</w:t>
      </w:r>
      <w:r w:rsidR="00A84EED" w:rsidRPr="00A84EED">
        <w:rPr>
          <w:rFonts w:cs="Arial"/>
          <w:szCs w:val="22"/>
          <w:lang w:val="en-AU"/>
        </w:rPr>
        <w:fldChar w:fldCharType="end"/>
      </w:r>
      <w:r w:rsidR="00B8041A">
        <w:rPr>
          <w:rFonts w:cs="Arial"/>
          <w:szCs w:val="22"/>
          <w:lang w:val="en-AU"/>
        </w:rPr>
        <w:t>—</w:t>
      </w:r>
      <w:r w:rsidRPr="00C9036D">
        <w:rPr>
          <w:rFonts w:cs="Arial"/>
          <w:szCs w:val="22"/>
          <w:lang w:val="en-AU"/>
        </w:rPr>
        <w:t xml:space="preserve">1% category III and 1% category IV). </w:t>
      </w:r>
      <w:r w:rsidRPr="00C9036D">
        <w:rPr>
          <w:szCs w:val="22"/>
          <w:lang w:val="en-AU"/>
        </w:rPr>
        <w:t xml:space="preserve">Regional reports are presented </w:t>
      </w:r>
      <w:r w:rsidR="00EB68BF">
        <w:rPr>
          <w:szCs w:val="22"/>
          <w:lang w:val="en-AU"/>
        </w:rPr>
        <w:t xml:space="preserve">later </w:t>
      </w:r>
      <w:r w:rsidRPr="00C9036D">
        <w:rPr>
          <w:szCs w:val="22"/>
          <w:lang w:val="en-AU"/>
        </w:rPr>
        <w:t xml:space="preserve">in Section </w:t>
      </w:r>
      <w:r w:rsidR="00A84EED">
        <w:rPr>
          <w:szCs w:val="22"/>
          <w:lang w:val="en-AU"/>
        </w:rPr>
        <w:fldChar w:fldCharType="begin"/>
      </w:r>
      <w:r w:rsidR="00A84EED">
        <w:rPr>
          <w:szCs w:val="22"/>
          <w:lang w:val="en-AU"/>
        </w:rPr>
        <w:instrText xml:space="preserve"> REF _Ref471486899 \r \h </w:instrText>
      </w:r>
      <w:r w:rsidR="00A84EED">
        <w:rPr>
          <w:szCs w:val="22"/>
          <w:lang w:val="en-AU"/>
        </w:rPr>
      </w:r>
      <w:r w:rsidR="00A84EED">
        <w:rPr>
          <w:szCs w:val="22"/>
          <w:lang w:val="en-AU"/>
        </w:rPr>
        <w:fldChar w:fldCharType="separate"/>
      </w:r>
      <w:r w:rsidR="00335316">
        <w:rPr>
          <w:szCs w:val="22"/>
          <w:lang w:val="en-AU"/>
        </w:rPr>
        <w:t>5</w:t>
      </w:r>
      <w:r w:rsidR="00A84EED">
        <w:rPr>
          <w:szCs w:val="22"/>
          <w:lang w:val="en-AU"/>
        </w:rPr>
        <w:fldChar w:fldCharType="end"/>
      </w:r>
      <w:r w:rsidRPr="00C9036D">
        <w:rPr>
          <w:szCs w:val="22"/>
          <w:lang w:val="en-AU"/>
        </w:rPr>
        <w:t xml:space="preserve">. </w:t>
      </w:r>
    </w:p>
    <w:p w14:paraId="2BBB53B9" w14:textId="3C20CBEF" w:rsidR="00C9036D" w:rsidRPr="007E6664" w:rsidRDefault="007E6664" w:rsidP="00C9036D">
      <w:pPr>
        <w:rPr>
          <w:rFonts w:cs="Arial"/>
          <w:szCs w:val="22"/>
          <w:lang w:val="en-AU"/>
        </w:rPr>
      </w:pPr>
      <w:r>
        <w:rPr>
          <w:szCs w:val="22"/>
          <w:lang w:val="en-AU"/>
        </w:rPr>
        <w:t>The</w:t>
      </w:r>
      <w:r w:rsidR="00C9036D" w:rsidRPr="007E6664">
        <w:rPr>
          <w:szCs w:val="22"/>
          <w:lang w:val="en-AU"/>
        </w:rPr>
        <w:t xml:space="preserve"> incorporation of the full wet season dataset (including all AIMS, JCU and CYWMP data) in the last two years of analysis, rather than only the results obtained by JCU during flood events in previous years, may have partially contributed to the generally lower exposure values, although the same approach was adopted in 2016</w:t>
      </w:r>
      <w:r w:rsidR="00266F3D" w:rsidRPr="00C16E3C">
        <w:rPr>
          <w:rFonts w:eastAsia="Calibri" w:cs="Calibri"/>
        </w:rPr>
        <w:t>–</w:t>
      </w:r>
      <w:r w:rsidR="00C9036D" w:rsidRPr="007E6664">
        <w:rPr>
          <w:szCs w:val="22"/>
          <w:lang w:val="en-AU"/>
        </w:rPr>
        <w:t xml:space="preserve">17 and did not result in any comparable differences. It is recommended that the influence of the combination of datasets is investigated further </w:t>
      </w:r>
      <w:r w:rsidR="00266F3D">
        <w:rPr>
          <w:szCs w:val="22"/>
          <w:lang w:val="en-AU"/>
        </w:rPr>
        <w:t>during</w:t>
      </w:r>
      <w:r w:rsidR="00266F3D" w:rsidRPr="007E6664">
        <w:rPr>
          <w:szCs w:val="22"/>
          <w:lang w:val="en-AU"/>
        </w:rPr>
        <w:t xml:space="preserve"> </w:t>
      </w:r>
      <w:r w:rsidR="00C9036D" w:rsidRPr="007E6664">
        <w:rPr>
          <w:szCs w:val="22"/>
          <w:lang w:val="en-AU"/>
        </w:rPr>
        <w:t>the next period of reporting.</w:t>
      </w:r>
    </w:p>
    <w:p w14:paraId="176BEED2" w14:textId="2EE3492B" w:rsidR="00EE10E5" w:rsidRDefault="003D293C" w:rsidP="00803656">
      <w:pPr>
        <w:rPr>
          <w:lang w:val="en-AU"/>
        </w:rPr>
      </w:pPr>
      <w:r w:rsidRPr="007E6664">
        <w:rPr>
          <w:lang w:val="en-AU"/>
        </w:rPr>
        <w:t xml:space="preserve">Coastal areas have the highest frequency of occurrence of </w:t>
      </w:r>
      <w:r w:rsidR="00404B3B">
        <w:rPr>
          <w:lang w:val="en-AU"/>
        </w:rPr>
        <w:t>primary</w:t>
      </w:r>
      <w:r w:rsidRPr="007E6664">
        <w:rPr>
          <w:lang w:val="en-AU"/>
        </w:rPr>
        <w:t xml:space="preserve"> waters</w:t>
      </w:r>
      <w:r w:rsidR="00765077" w:rsidRPr="007E6664">
        <w:rPr>
          <w:lang w:val="en-AU"/>
        </w:rPr>
        <w:t>,</w:t>
      </w:r>
      <w:r w:rsidRPr="007E6664">
        <w:rPr>
          <w:lang w:val="en-AU"/>
        </w:rPr>
        <w:t xml:space="preserve"> and thus coastal ecosystems</w:t>
      </w:r>
      <w:r w:rsidR="00EE10E5" w:rsidRPr="007E6664">
        <w:rPr>
          <w:lang w:val="en-AU"/>
        </w:rPr>
        <w:t xml:space="preserve"> have the greatest potential to be</w:t>
      </w:r>
      <w:r w:rsidRPr="007E6664">
        <w:rPr>
          <w:lang w:val="en-AU"/>
        </w:rPr>
        <w:t xml:space="preserve"> affected by the highest exposure categories (categories III and IV). Inversely, offshore areas are less frequently exposed to </w:t>
      </w:r>
      <w:r w:rsidR="00D71F67" w:rsidRPr="007E6664">
        <w:rPr>
          <w:lang w:val="en-AU"/>
        </w:rPr>
        <w:t xml:space="preserve">wet season </w:t>
      </w:r>
      <w:r w:rsidRPr="007E6664">
        <w:rPr>
          <w:lang w:val="en-AU"/>
        </w:rPr>
        <w:t>water</w:t>
      </w:r>
      <w:r w:rsidR="00D71F67" w:rsidRPr="007E6664">
        <w:rPr>
          <w:lang w:val="en-AU"/>
        </w:rPr>
        <w:t xml:space="preserve"> type</w:t>
      </w:r>
      <w:r w:rsidRPr="007E6664">
        <w:rPr>
          <w:lang w:val="en-AU"/>
        </w:rPr>
        <w:t xml:space="preserve">s and, when exposed, are more likely reached by the </w:t>
      </w:r>
      <w:r w:rsidR="00404B3B">
        <w:rPr>
          <w:lang w:val="en-AU"/>
        </w:rPr>
        <w:t>tertiary</w:t>
      </w:r>
      <w:r w:rsidRPr="007E6664">
        <w:rPr>
          <w:lang w:val="en-AU"/>
        </w:rPr>
        <w:t xml:space="preserve"> water type. Thus, offshore ecosystems are most affected by the lower exposure categories. Inshore ecosystems are located in tra</w:t>
      </w:r>
      <w:r w:rsidR="00EE10E5" w:rsidRPr="007E6664">
        <w:rPr>
          <w:lang w:val="en-AU"/>
        </w:rPr>
        <w:t xml:space="preserve">nsitional zones </w:t>
      </w:r>
      <w:r w:rsidR="00614AA8" w:rsidRPr="007E6664">
        <w:rPr>
          <w:lang w:val="en-AU"/>
        </w:rPr>
        <w:t xml:space="preserve">that experience </w:t>
      </w:r>
      <w:r w:rsidR="00EE10E5" w:rsidRPr="007E6664">
        <w:rPr>
          <w:lang w:val="en-AU"/>
        </w:rPr>
        <w:t>an alter</w:t>
      </w:r>
      <w:r w:rsidRPr="007E6664">
        <w:rPr>
          <w:lang w:val="en-AU"/>
        </w:rPr>
        <w:t>ation of water types and frequencies depending on the wet season characteristics and resuspension events.</w:t>
      </w:r>
      <w:r w:rsidRPr="00176D2F">
        <w:rPr>
          <w:lang w:val="en-AU"/>
        </w:rPr>
        <w:t xml:space="preserve"> </w:t>
      </w:r>
    </w:p>
    <w:p w14:paraId="246BC06C" w14:textId="513C64B8" w:rsidR="00803656" w:rsidRPr="00C9036D" w:rsidRDefault="00E155C7" w:rsidP="00803656">
      <w:pPr>
        <w:rPr>
          <w:lang w:val="en-AU"/>
        </w:rPr>
      </w:pPr>
      <w:r w:rsidRPr="00176D2F">
        <w:t xml:space="preserve">In </w:t>
      </w:r>
      <w:r w:rsidR="00856F1F" w:rsidRPr="00176D2F">
        <w:t>201</w:t>
      </w:r>
      <w:r w:rsidR="00856F1F">
        <w:t>7</w:t>
      </w:r>
      <w:r w:rsidR="00F24CF8" w:rsidRPr="00C9036D">
        <w:rPr>
          <w:rFonts w:eastAsia="Calibri" w:cs="Calibri"/>
        </w:rPr>
        <w:t>–</w:t>
      </w:r>
      <w:r w:rsidR="00856F1F" w:rsidRPr="00C9036D">
        <w:t>18</w:t>
      </w:r>
      <w:r w:rsidRPr="00C9036D">
        <w:t xml:space="preserve">, </w:t>
      </w:r>
      <w:r w:rsidR="00C62047">
        <w:t>it</w:t>
      </w:r>
      <w:r w:rsidR="00803656" w:rsidRPr="00C9036D">
        <w:rPr>
          <w:lang w:val="en-AU"/>
        </w:rPr>
        <w:t xml:space="preserve"> was estimated that:</w:t>
      </w:r>
    </w:p>
    <w:p w14:paraId="30B94C02" w14:textId="607AB70F" w:rsidR="00856F1F" w:rsidRPr="00C9036D" w:rsidRDefault="00856F1F" w:rsidP="0014468E">
      <w:pPr>
        <w:pStyle w:val="ListParagraph"/>
        <w:numPr>
          <w:ilvl w:val="0"/>
          <w:numId w:val="22"/>
        </w:numPr>
        <w:ind w:left="851" w:hanging="284"/>
        <w:contextualSpacing w:val="0"/>
        <w:rPr>
          <w:lang w:eastAsia="en-US"/>
        </w:rPr>
      </w:pPr>
      <w:r w:rsidRPr="00C9036D">
        <w:rPr>
          <w:lang w:eastAsia="en-US"/>
        </w:rPr>
        <w:t xml:space="preserve">A total of 24% of coral reefs were exposed to </w:t>
      </w:r>
      <w:r w:rsidRPr="00C9036D">
        <w:rPr>
          <w:rFonts w:cs="Arial"/>
          <w:lang w:val="en-AU"/>
        </w:rPr>
        <w:t>a potential risk</w:t>
      </w:r>
      <w:r w:rsidRPr="00C9036D">
        <w:rPr>
          <w:lang w:eastAsia="en-US"/>
        </w:rPr>
        <w:t>. However, no corals were in the highest exposure category (IV) and only 0.1% of corals were in category III.</w:t>
      </w:r>
    </w:p>
    <w:p w14:paraId="4FA5B9A6" w14:textId="26A3492B" w:rsidR="00856F1F" w:rsidRPr="00C9036D" w:rsidRDefault="00856F1F" w:rsidP="0014468E">
      <w:pPr>
        <w:pStyle w:val="ListParagraph"/>
        <w:numPr>
          <w:ilvl w:val="0"/>
          <w:numId w:val="22"/>
        </w:numPr>
        <w:ind w:left="851" w:hanging="284"/>
        <w:contextualSpacing w:val="0"/>
        <w:rPr>
          <w:lang w:val="en-AU"/>
        </w:rPr>
      </w:pPr>
      <w:r w:rsidRPr="00C9036D">
        <w:rPr>
          <w:lang w:val="en-AU"/>
        </w:rPr>
        <w:lastRenderedPageBreak/>
        <w:t>A total of 95% of seagrass</w:t>
      </w:r>
      <w:r w:rsidR="00C92D6E">
        <w:rPr>
          <w:lang w:val="en-AU"/>
        </w:rPr>
        <w:t xml:space="preserve"> area</w:t>
      </w:r>
      <w:r w:rsidRPr="00C9036D">
        <w:rPr>
          <w:lang w:val="en-AU"/>
        </w:rPr>
        <w:t xml:space="preserve"> </w:t>
      </w:r>
      <w:r w:rsidR="00C92D6E">
        <w:rPr>
          <w:lang w:val="en-AU"/>
        </w:rPr>
        <w:t xml:space="preserve">was </w:t>
      </w:r>
      <w:r w:rsidRPr="00C9036D">
        <w:rPr>
          <w:lang w:val="en-AU"/>
        </w:rPr>
        <w:t xml:space="preserve">exposed to </w:t>
      </w:r>
      <w:r w:rsidRPr="00C9036D">
        <w:rPr>
          <w:rFonts w:cs="Arial"/>
          <w:lang w:val="en-AU"/>
        </w:rPr>
        <w:t>a potential risk</w:t>
      </w:r>
      <w:r w:rsidRPr="00C9036D">
        <w:rPr>
          <w:lang w:val="en-AU"/>
        </w:rPr>
        <w:t>. No seagrasses were in the highest exposure category (IV) and 13% were in category III.</w:t>
      </w:r>
    </w:p>
    <w:p w14:paraId="23CFF5BD" w14:textId="057A5775" w:rsidR="00856F1F" w:rsidRPr="00A84EED" w:rsidRDefault="00856F1F" w:rsidP="0014468E">
      <w:pPr>
        <w:pStyle w:val="ListParagraph"/>
        <w:numPr>
          <w:ilvl w:val="0"/>
          <w:numId w:val="22"/>
        </w:numPr>
        <w:ind w:left="851" w:hanging="284"/>
        <w:contextualSpacing w:val="0"/>
        <w:rPr>
          <w:rFonts w:cs="Arial"/>
          <w:szCs w:val="22"/>
          <w:lang w:val="en-AU"/>
        </w:rPr>
      </w:pPr>
      <w:r w:rsidRPr="00A84EED">
        <w:rPr>
          <w:rFonts w:cs="Arial"/>
          <w:lang w:val="en-AU"/>
        </w:rPr>
        <w:t>The coral and seagrass areas in the highest category of exposure in 201</w:t>
      </w:r>
      <w:r w:rsidR="0028638A" w:rsidRPr="00A84EED">
        <w:rPr>
          <w:rFonts w:cs="Arial"/>
          <w:lang w:val="en-AU"/>
        </w:rPr>
        <w:t>7</w:t>
      </w:r>
      <w:r w:rsidRPr="00A84EED">
        <w:rPr>
          <w:rFonts w:eastAsia="Calibri" w:cs="Calibri"/>
        </w:rPr>
        <w:t>–</w:t>
      </w:r>
      <w:r w:rsidRPr="00A84EED">
        <w:rPr>
          <w:rFonts w:cs="Arial"/>
          <w:lang w:val="en-AU"/>
        </w:rPr>
        <w:t>1</w:t>
      </w:r>
      <w:r w:rsidR="0028638A" w:rsidRPr="00A84EED">
        <w:rPr>
          <w:rFonts w:cs="Arial"/>
          <w:lang w:val="en-AU"/>
        </w:rPr>
        <w:t>8</w:t>
      </w:r>
      <w:r w:rsidRPr="00A84EED">
        <w:rPr>
          <w:rFonts w:cs="Arial"/>
          <w:lang w:val="en-AU"/>
        </w:rPr>
        <w:t xml:space="preserve"> were lower </w:t>
      </w:r>
      <w:r w:rsidR="0028638A" w:rsidRPr="00A84EED">
        <w:rPr>
          <w:rFonts w:cs="Arial"/>
          <w:lang w:val="en-AU"/>
        </w:rPr>
        <w:t>than</w:t>
      </w:r>
      <w:r w:rsidRPr="00A84EED">
        <w:rPr>
          <w:rFonts w:cs="Arial"/>
          <w:lang w:val="en-AU"/>
        </w:rPr>
        <w:t xml:space="preserve"> the long-term area</w:t>
      </w:r>
      <w:r w:rsidRPr="00A84EED">
        <w:rPr>
          <w:rFonts w:cs="Arial"/>
          <w:szCs w:val="22"/>
          <w:lang w:val="en-AU"/>
        </w:rPr>
        <w:t>s (</w:t>
      </w:r>
      <w:r w:rsidR="00A84EED" w:rsidRPr="00A84EED">
        <w:rPr>
          <w:rFonts w:cs="Arial"/>
          <w:szCs w:val="22"/>
          <w:lang w:val="en-AU"/>
        </w:rPr>
        <w:fldChar w:fldCharType="begin"/>
      </w:r>
      <w:r w:rsidR="00A84EED" w:rsidRPr="00A84EED">
        <w:rPr>
          <w:rFonts w:cs="Arial"/>
          <w:szCs w:val="22"/>
          <w:lang w:val="en-AU"/>
        </w:rPr>
        <w:instrText xml:space="preserve"> REF _Ref532662429 \h </w:instrText>
      </w:r>
      <w:r w:rsidR="00A84EED">
        <w:rPr>
          <w:rFonts w:cs="Arial"/>
          <w:szCs w:val="22"/>
          <w:lang w:val="en-AU"/>
        </w:rPr>
        <w:instrText xml:space="preserve"> \* MERGEFORMAT </w:instrText>
      </w:r>
      <w:r w:rsidR="00A84EED" w:rsidRPr="00A84EED">
        <w:rPr>
          <w:rFonts w:cs="Arial"/>
          <w:szCs w:val="22"/>
          <w:lang w:val="en-AU"/>
        </w:rPr>
      </w:r>
      <w:r w:rsidR="00A84EED" w:rsidRPr="00A84EED">
        <w:rPr>
          <w:rFonts w:cs="Arial"/>
          <w:szCs w:val="22"/>
          <w:lang w:val="en-AU"/>
        </w:rPr>
        <w:fldChar w:fldCharType="separate"/>
      </w:r>
      <w:r w:rsidR="00335316" w:rsidRPr="00335316">
        <w:rPr>
          <w:rFonts w:eastAsia="SimSun" w:cs="Arial"/>
          <w:szCs w:val="22"/>
          <w:lang w:val="en-US"/>
        </w:rPr>
        <w:t>Table 4</w:t>
      </w:r>
      <w:r w:rsidR="00335316" w:rsidRPr="00335316">
        <w:rPr>
          <w:rFonts w:eastAsia="SimSun" w:cs="Arial"/>
          <w:szCs w:val="22"/>
          <w:lang w:val="en-US"/>
        </w:rPr>
        <w:noBreakHyphen/>
        <w:t>2</w:t>
      </w:r>
      <w:r w:rsidR="00A84EED" w:rsidRPr="00A84EED">
        <w:rPr>
          <w:rFonts w:cs="Arial"/>
          <w:szCs w:val="22"/>
          <w:lang w:val="en-AU"/>
        </w:rPr>
        <w:fldChar w:fldCharType="end"/>
      </w:r>
      <w:r w:rsidRPr="00A84EED">
        <w:rPr>
          <w:rFonts w:cs="Arial"/>
          <w:lang w:val="en-AU"/>
        </w:rPr>
        <w:t>: 0.1</w:t>
      </w:r>
      <w:r w:rsidR="00266F3D">
        <w:rPr>
          <w:rFonts w:cs="Arial"/>
          <w:lang w:val="en-AU"/>
        </w:rPr>
        <w:t>%</w:t>
      </w:r>
      <w:r w:rsidRPr="00A84EED">
        <w:rPr>
          <w:rFonts w:cs="Arial"/>
          <w:lang w:val="en-AU"/>
        </w:rPr>
        <w:t xml:space="preserve"> and 0.1% of reefs and 8</w:t>
      </w:r>
      <w:r w:rsidR="00266F3D">
        <w:rPr>
          <w:rFonts w:cs="Arial"/>
          <w:lang w:val="en-AU"/>
        </w:rPr>
        <w:t>%</w:t>
      </w:r>
      <w:r w:rsidRPr="00A84EED">
        <w:rPr>
          <w:rFonts w:cs="Arial"/>
          <w:lang w:val="en-AU"/>
        </w:rPr>
        <w:t xml:space="preserve"> and 10% of seagrasses exposed to category III and IV, respectively) and were logical with the characteristic of a relatively dry </w:t>
      </w:r>
      <w:r w:rsidR="00C757CE" w:rsidRPr="00A84EED">
        <w:rPr>
          <w:rFonts w:cs="Arial"/>
          <w:lang w:val="en-AU"/>
        </w:rPr>
        <w:t xml:space="preserve">(close to long-term median) </w:t>
      </w:r>
      <w:r w:rsidRPr="00A84EED">
        <w:rPr>
          <w:rFonts w:cs="Arial"/>
          <w:lang w:val="en-AU"/>
        </w:rPr>
        <w:t>wet season in most regions.</w:t>
      </w:r>
    </w:p>
    <w:p w14:paraId="77E0CE25" w14:textId="19A2BBFB" w:rsidR="00C9036D" w:rsidRDefault="00C9036D" w:rsidP="00A84EED">
      <w:pPr>
        <w:rPr>
          <w:rFonts w:eastAsia="SimSun"/>
          <w:lang w:val="en-US"/>
        </w:rPr>
      </w:pPr>
      <w:bookmarkStart w:id="1211" w:name="_Ref496214937"/>
      <w:bookmarkStart w:id="1212" w:name="_Ref437955486"/>
      <w:bookmarkStart w:id="1213" w:name="_Ref452300490"/>
      <w:bookmarkStart w:id="1214" w:name="_Hlk506452923"/>
    </w:p>
    <w:p w14:paraId="0081F8E9" w14:textId="3A04CF69" w:rsidR="0062064A" w:rsidRPr="00C306FE" w:rsidRDefault="00D07245" w:rsidP="0028638A">
      <w:pPr>
        <w:rPr>
          <w:vanish/>
          <w:specVanish/>
        </w:rPr>
      </w:pPr>
      <w:bookmarkStart w:id="1215" w:name="_Ref532662429"/>
      <w:bookmarkStart w:id="1216" w:name="_Toc10536273"/>
      <w:r w:rsidRPr="00C306FE">
        <w:rPr>
          <w:rFonts w:eastAsia="SimSun" w:cs="Arial"/>
          <w:sz w:val="18"/>
          <w:szCs w:val="18"/>
          <w:lang w:val="en-US"/>
        </w:rPr>
        <w:t xml:space="preserve">Table </w:t>
      </w:r>
      <w:r w:rsidR="000151BE" w:rsidRPr="005660C6">
        <w:rPr>
          <w:rFonts w:eastAsia="SimSun" w:cs="Arial"/>
          <w:sz w:val="18"/>
          <w:szCs w:val="18"/>
          <w:lang w:val="en-US"/>
        </w:rPr>
        <w:fldChar w:fldCharType="begin"/>
      </w:r>
      <w:r w:rsidR="000151BE" w:rsidRPr="00C306FE">
        <w:rPr>
          <w:rFonts w:eastAsia="SimSun" w:cs="Arial"/>
          <w:sz w:val="18"/>
          <w:szCs w:val="18"/>
          <w:lang w:val="en-US"/>
        </w:rPr>
        <w:instrText xml:space="preserve"> STYLEREF 1 \s </w:instrText>
      </w:r>
      <w:r w:rsidR="000151BE" w:rsidRPr="005660C6">
        <w:rPr>
          <w:rFonts w:eastAsia="SimSun" w:cs="Arial"/>
          <w:sz w:val="18"/>
          <w:szCs w:val="18"/>
          <w:lang w:val="en-US"/>
        </w:rPr>
        <w:fldChar w:fldCharType="separate"/>
      </w:r>
      <w:r w:rsidR="00335316">
        <w:rPr>
          <w:rFonts w:eastAsia="SimSun" w:cs="Arial"/>
          <w:noProof/>
          <w:sz w:val="18"/>
          <w:szCs w:val="18"/>
          <w:lang w:val="en-US"/>
        </w:rPr>
        <w:t>4</w:t>
      </w:r>
      <w:r w:rsidR="000151BE" w:rsidRPr="005660C6">
        <w:rPr>
          <w:rFonts w:eastAsia="SimSun" w:cs="Arial"/>
          <w:sz w:val="18"/>
          <w:szCs w:val="18"/>
          <w:lang w:val="en-US"/>
        </w:rPr>
        <w:fldChar w:fldCharType="end"/>
      </w:r>
      <w:r w:rsidR="000151BE" w:rsidRPr="00C306FE">
        <w:rPr>
          <w:rFonts w:eastAsia="SimSun" w:cs="Arial"/>
          <w:sz w:val="18"/>
          <w:szCs w:val="18"/>
          <w:lang w:val="en-US"/>
        </w:rPr>
        <w:noBreakHyphen/>
      </w:r>
      <w:r w:rsidR="000151BE" w:rsidRPr="005660C6">
        <w:rPr>
          <w:rFonts w:eastAsia="SimSun" w:cs="Arial"/>
          <w:sz w:val="18"/>
          <w:szCs w:val="18"/>
          <w:lang w:val="en-US"/>
        </w:rPr>
        <w:fldChar w:fldCharType="begin"/>
      </w:r>
      <w:r w:rsidR="000151BE" w:rsidRPr="00C306FE">
        <w:rPr>
          <w:rFonts w:eastAsia="SimSun" w:cs="Arial"/>
          <w:sz w:val="18"/>
          <w:szCs w:val="18"/>
          <w:lang w:val="en-US"/>
        </w:rPr>
        <w:instrText xml:space="preserve"> SEQ Table \* ARABIC \s 1 </w:instrText>
      </w:r>
      <w:r w:rsidR="000151BE" w:rsidRPr="005660C6">
        <w:rPr>
          <w:rFonts w:eastAsia="SimSun" w:cs="Arial"/>
          <w:sz w:val="18"/>
          <w:szCs w:val="18"/>
          <w:lang w:val="en-US"/>
        </w:rPr>
        <w:fldChar w:fldCharType="separate"/>
      </w:r>
      <w:r w:rsidR="00335316">
        <w:rPr>
          <w:rFonts w:eastAsia="SimSun" w:cs="Arial"/>
          <w:noProof/>
          <w:sz w:val="18"/>
          <w:szCs w:val="18"/>
          <w:lang w:val="en-US"/>
        </w:rPr>
        <w:t>2</w:t>
      </w:r>
      <w:r w:rsidR="000151BE" w:rsidRPr="005660C6">
        <w:rPr>
          <w:rFonts w:eastAsia="SimSun" w:cs="Arial"/>
          <w:sz w:val="18"/>
          <w:szCs w:val="18"/>
          <w:lang w:val="en-US"/>
        </w:rPr>
        <w:fldChar w:fldCharType="end"/>
      </w:r>
      <w:bookmarkEnd w:id="1211"/>
      <w:bookmarkEnd w:id="1215"/>
      <w:r w:rsidR="00803656" w:rsidRPr="00C306FE">
        <w:rPr>
          <w:rFonts w:eastAsia="SimSun" w:cs="Arial"/>
          <w:sz w:val="18"/>
          <w:szCs w:val="18"/>
          <w:lang w:val="en-US"/>
        </w:rPr>
        <w:t>: Areas (km</w:t>
      </w:r>
      <w:r w:rsidR="00803656" w:rsidRPr="00C306FE">
        <w:rPr>
          <w:rFonts w:eastAsia="SimSun" w:cs="Arial"/>
          <w:sz w:val="18"/>
          <w:szCs w:val="18"/>
          <w:vertAlign w:val="superscript"/>
          <w:lang w:val="en-US"/>
        </w:rPr>
        <w:t>2</w:t>
      </w:r>
      <w:r w:rsidR="00803656" w:rsidRPr="00C306FE">
        <w:rPr>
          <w:rFonts w:eastAsia="SimSun" w:cs="Arial"/>
          <w:sz w:val="18"/>
          <w:szCs w:val="18"/>
          <w:lang w:val="en-US"/>
        </w:rPr>
        <w:t>) and percentage</w:t>
      </w:r>
      <w:r w:rsidR="00395012" w:rsidRPr="00C306FE">
        <w:rPr>
          <w:rFonts w:eastAsia="SimSun" w:cs="Arial"/>
          <w:sz w:val="18"/>
          <w:szCs w:val="18"/>
          <w:lang w:val="en-US"/>
        </w:rPr>
        <w:t>s</w:t>
      </w:r>
      <w:r w:rsidR="00803656" w:rsidRPr="00C306FE">
        <w:rPr>
          <w:rFonts w:eastAsia="SimSun" w:cs="Arial"/>
          <w:sz w:val="18"/>
          <w:szCs w:val="18"/>
          <w:lang w:val="en-US"/>
        </w:rPr>
        <w:t xml:space="preserve"> (%) of the </w:t>
      </w:r>
      <w:r w:rsidR="00C92D6E">
        <w:rPr>
          <w:rFonts w:eastAsia="SimSun" w:cs="Arial"/>
          <w:sz w:val="18"/>
          <w:szCs w:val="18"/>
          <w:lang w:val="en-US"/>
        </w:rPr>
        <w:t>Reef</w:t>
      </w:r>
      <w:r w:rsidR="00C92D6E" w:rsidRPr="00C306FE">
        <w:rPr>
          <w:rFonts w:eastAsia="SimSun" w:cs="Arial"/>
          <w:sz w:val="18"/>
          <w:szCs w:val="18"/>
          <w:lang w:val="en-US"/>
        </w:rPr>
        <w:t xml:space="preserve"> </w:t>
      </w:r>
      <w:r w:rsidR="00803656" w:rsidRPr="00C306FE">
        <w:rPr>
          <w:rFonts w:eastAsia="SimSun" w:cs="Arial"/>
          <w:sz w:val="18"/>
          <w:szCs w:val="18"/>
          <w:lang w:val="en-US"/>
        </w:rPr>
        <w:t xml:space="preserve">lagoon </w:t>
      </w:r>
      <w:r w:rsidR="00A93480" w:rsidRPr="00C306FE">
        <w:rPr>
          <w:rFonts w:eastAsia="SimSun" w:cs="Arial"/>
          <w:sz w:val="18"/>
          <w:szCs w:val="18"/>
          <w:lang w:val="en-US"/>
        </w:rPr>
        <w:t>affected by</w:t>
      </w:r>
      <w:r w:rsidR="00803656" w:rsidRPr="00C306FE">
        <w:rPr>
          <w:rFonts w:eastAsia="SimSun" w:cs="Arial"/>
          <w:sz w:val="18"/>
          <w:szCs w:val="18"/>
          <w:lang w:val="en-US"/>
        </w:rPr>
        <w:t xml:space="preserve"> different categories of </w:t>
      </w:r>
      <w:r w:rsidR="009E5430" w:rsidRPr="00C306FE">
        <w:rPr>
          <w:rFonts w:eastAsia="SimSun" w:cs="Arial"/>
          <w:sz w:val="18"/>
          <w:szCs w:val="18"/>
          <w:lang w:val="en-US"/>
        </w:rPr>
        <w:t xml:space="preserve">exposure </w:t>
      </w:r>
      <w:r w:rsidR="00803656" w:rsidRPr="00C306FE">
        <w:rPr>
          <w:rFonts w:eastAsia="SimSun" w:cs="Arial"/>
          <w:sz w:val="18"/>
          <w:szCs w:val="18"/>
          <w:lang w:val="en-US"/>
        </w:rPr>
        <w:t xml:space="preserve">within the </w:t>
      </w:r>
      <w:r w:rsidR="00C92D6E">
        <w:rPr>
          <w:rFonts w:eastAsia="SimSun" w:cs="Arial"/>
          <w:sz w:val="18"/>
          <w:szCs w:val="18"/>
          <w:lang w:val="en-US"/>
        </w:rPr>
        <w:t>Reef</w:t>
      </w:r>
      <w:r w:rsidR="00C92D6E" w:rsidRPr="00C306FE">
        <w:rPr>
          <w:rFonts w:eastAsia="SimSun" w:cs="Arial"/>
          <w:sz w:val="18"/>
          <w:szCs w:val="18"/>
          <w:lang w:val="en-US"/>
        </w:rPr>
        <w:t xml:space="preserve"> </w:t>
      </w:r>
      <w:r w:rsidR="00D91AD2" w:rsidRPr="00C306FE">
        <w:rPr>
          <w:rFonts w:eastAsia="SimSun" w:cs="Arial"/>
          <w:sz w:val="18"/>
          <w:szCs w:val="18"/>
          <w:lang w:val="en-US"/>
        </w:rPr>
        <w:t xml:space="preserve">during the </w:t>
      </w:r>
      <w:r w:rsidR="00856F1F" w:rsidRPr="00C306FE">
        <w:rPr>
          <w:rFonts w:eastAsia="SimSun" w:cs="Arial"/>
          <w:sz w:val="18"/>
          <w:szCs w:val="18"/>
          <w:lang w:val="en-US"/>
        </w:rPr>
        <w:t>2017</w:t>
      </w:r>
      <w:r w:rsidR="00DF3318" w:rsidRPr="00C306FE">
        <w:rPr>
          <w:rFonts w:eastAsia="SimSun" w:cs="Arial"/>
          <w:sz w:val="18"/>
          <w:szCs w:val="18"/>
          <w:lang w:val="en-US"/>
        </w:rPr>
        <w:t>–</w:t>
      </w:r>
      <w:r w:rsidR="00D91AD2" w:rsidRPr="00C306FE">
        <w:rPr>
          <w:rFonts w:eastAsia="SimSun" w:cs="Arial"/>
          <w:sz w:val="18"/>
          <w:szCs w:val="18"/>
          <w:lang w:val="en-US"/>
        </w:rPr>
        <w:t>1</w:t>
      </w:r>
      <w:r w:rsidR="00856F1F" w:rsidRPr="00C306FE">
        <w:rPr>
          <w:rFonts w:eastAsia="SimSun" w:cs="Arial"/>
          <w:sz w:val="18"/>
          <w:szCs w:val="18"/>
          <w:lang w:val="en-US"/>
        </w:rPr>
        <w:t>8</w:t>
      </w:r>
      <w:r w:rsidR="00D91AD2" w:rsidRPr="00C306FE">
        <w:rPr>
          <w:rFonts w:eastAsia="SimSun" w:cs="Arial"/>
          <w:sz w:val="18"/>
          <w:szCs w:val="18"/>
          <w:lang w:val="en-US"/>
        </w:rPr>
        <w:t xml:space="preserve"> wet season (and long-term values</w:t>
      </w:r>
      <w:r w:rsidR="00765077" w:rsidRPr="00C306FE">
        <w:rPr>
          <w:rFonts w:eastAsia="SimSun" w:cs="Arial"/>
          <w:sz w:val="18"/>
          <w:szCs w:val="18"/>
          <w:lang w:val="en-US"/>
        </w:rPr>
        <w:t xml:space="preserve"> in brackets</w:t>
      </w:r>
      <w:r w:rsidR="00D91AD2" w:rsidRPr="00C306FE">
        <w:rPr>
          <w:rFonts w:eastAsia="SimSun" w:cs="Arial"/>
          <w:sz w:val="18"/>
          <w:szCs w:val="18"/>
          <w:lang w:val="en-US"/>
        </w:rPr>
        <w:t>)</w:t>
      </w:r>
      <w:r w:rsidR="0062064A" w:rsidRPr="00C306FE">
        <w:rPr>
          <w:rFonts w:eastAsia="SimSun" w:cs="Arial"/>
          <w:sz w:val="18"/>
          <w:szCs w:val="18"/>
          <w:lang w:val="en-US"/>
        </w:rPr>
        <w:t>.</w:t>
      </w:r>
      <w:bookmarkEnd w:id="1216"/>
    </w:p>
    <w:p w14:paraId="246BC071" w14:textId="3B2D212C" w:rsidR="00803656" w:rsidRPr="00C306FE" w:rsidRDefault="0062064A" w:rsidP="00D07245">
      <w:pPr>
        <w:pStyle w:val="Figure"/>
      </w:pPr>
      <w:r w:rsidRPr="00C306FE">
        <w:t xml:space="preserve"> </w:t>
      </w:r>
      <w:r w:rsidR="00803656" w:rsidRPr="00C306FE">
        <w:t xml:space="preserve">Surface areas south of the </w:t>
      </w:r>
      <w:r w:rsidR="00C92D6E">
        <w:t>Marine Park</w:t>
      </w:r>
      <w:r w:rsidR="00C92D6E" w:rsidRPr="00C306FE">
        <w:t xml:space="preserve"> </w:t>
      </w:r>
      <w:r w:rsidR="00803656" w:rsidRPr="00C306FE">
        <w:t>boundary (Hervey Bay) are not included.</w:t>
      </w:r>
    </w:p>
    <w:tbl>
      <w:tblPr>
        <w:tblW w:w="9420" w:type="dxa"/>
        <w:tblLook w:val="04A0" w:firstRow="1" w:lastRow="0" w:firstColumn="1" w:lastColumn="0" w:noHBand="0" w:noVBand="1"/>
      </w:tblPr>
      <w:tblGrid>
        <w:gridCol w:w="1061"/>
        <w:gridCol w:w="865"/>
        <w:gridCol w:w="954"/>
        <w:gridCol w:w="1073"/>
        <w:gridCol w:w="1107"/>
        <w:gridCol w:w="1107"/>
        <w:gridCol w:w="1107"/>
        <w:gridCol w:w="1073"/>
        <w:gridCol w:w="1073"/>
      </w:tblGrid>
      <w:tr w:rsidR="00856F1F" w:rsidRPr="00C306FE" w14:paraId="2084C08C" w14:textId="77777777" w:rsidTr="00610539">
        <w:trPr>
          <w:trHeight w:val="300"/>
        </w:trPr>
        <w:tc>
          <w:tcPr>
            <w:tcW w:w="1920" w:type="dxa"/>
            <w:gridSpan w:val="2"/>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DC57255" w14:textId="41DBE744" w:rsidR="00856F1F" w:rsidRPr="00C306FE" w:rsidRDefault="001B2757" w:rsidP="00610539">
            <w:pPr>
              <w:spacing w:before="0" w:after="0"/>
              <w:jc w:val="center"/>
              <w:rPr>
                <w:rFonts w:cs="Arial"/>
                <w:b/>
                <w:color w:val="000000"/>
                <w:sz w:val="20"/>
                <w:lang w:val="en-AU" w:eastAsia="en-AU"/>
              </w:rPr>
            </w:pPr>
            <w:bookmarkStart w:id="1217" w:name="_Toc459158414"/>
            <w:bookmarkStart w:id="1218" w:name="_Toc459158687"/>
            <w:bookmarkStart w:id="1219" w:name="_Toc459158968"/>
            <w:bookmarkStart w:id="1220" w:name="_Toc459209967"/>
            <w:bookmarkStart w:id="1221" w:name="_Toc459329093"/>
            <w:bookmarkStart w:id="1222" w:name="_Toc459329452"/>
            <w:bookmarkStart w:id="1223" w:name="_Toc459329813"/>
            <w:bookmarkStart w:id="1224" w:name="_Toc459330173"/>
            <w:bookmarkStart w:id="1225" w:name="_Toc459330533"/>
            <w:bookmarkStart w:id="1226" w:name="_Toc459330893"/>
            <w:bookmarkStart w:id="1227" w:name="_Toc459331253"/>
            <w:bookmarkStart w:id="1228" w:name="_Toc459331613"/>
            <w:bookmarkStart w:id="1229" w:name="_Toc459331973"/>
            <w:bookmarkEnd w:id="1212"/>
            <w:bookmarkEnd w:id="1213"/>
            <w:bookmarkEnd w:id="1214"/>
            <w:bookmarkEnd w:id="1217"/>
            <w:bookmarkEnd w:id="1218"/>
            <w:bookmarkEnd w:id="1219"/>
            <w:bookmarkEnd w:id="1220"/>
            <w:bookmarkEnd w:id="1221"/>
            <w:bookmarkEnd w:id="1222"/>
            <w:bookmarkEnd w:id="1223"/>
            <w:bookmarkEnd w:id="1224"/>
            <w:bookmarkEnd w:id="1225"/>
            <w:bookmarkEnd w:id="1226"/>
            <w:bookmarkEnd w:id="1227"/>
            <w:bookmarkEnd w:id="1228"/>
            <w:bookmarkEnd w:id="1229"/>
            <w:r w:rsidRPr="00C306FE">
              <w:rPr>
                <w:rFonts w:cs="Arial"/>
                <w:b/>
                <w:color w:val="000000"/>
                <w:sz w:val="20"/>
                <w:lang w:val="en-AU" w:eastAsia="en-AU"/>
              </w:rPr>
              <w:t>Area</w:t>
            </w:r>
          </w:p>
        </w:tc>
        <w:tc>
          <w:tcPr>
            <w:tcW w:w="960"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AC006F0" w14:textId="77777777" w:rsidR="00856F1F" w:rsidRPr="00C306FE" w:rsidRDefault="00856F1F" w:rsidP="00610539">
            <w:pPr>
              <w:spacing w:before="0" w:after="0"/>
              <w:jc w:val="center"/>
              <w:rPr>
                <w:rFonts w:cs="Arial"/>
                <w:b/>
                <w:color w:val="000000"/>
                <w:sz w:val="20"/>
                <w:lang w:val="en-AU" w:eastAsia="en-AU"/>
              </w:rPr>
            </w:pPr>
            <w:r w:rsidRPr="00C306FE">
              <w:rPr>
                <w:rFonts w:cs="Arial"/>
                <w:b/>
                <w:color w:val="000000"/>
                <w:sz w:val="20"/>
                <w:lang w:val="en-AU" w:eastAsia="en-AU"/>
              </w:rPr>
              <w:t>Total</w:t>
            </w:r>
          </w:p>
        </w:tc>
        <w:tc>
          <w:tcPr>
            <w:tcW w:w="4620" w:type="dxa"/>
            <w:gridSpan w:val="4"/>
            <w:tcBorders>
              <w:top w:val="single" w:sz="8" w:space="0" w:color="000000"/>
              <w:left w:val="nil"/>
              <w:bottom w:val="nil"/>
              <w:right w:val="single" w:sz="8" w:space="0" w:color="000000"/>
            </w:tcBorders>
            <w:shd w:val="clear" w:color="auto" w:fill="auto"/>
            <w:vAlign w:val="center"/>
            <w:hideMark/>
          </w:tcPr>
          <w:p w14:paraId="23D6F9C9" w14:textId="77777777" w:rsidR="00856F1F" w:rsidRPr="00C306FE" w:rsidRDefault="00856F1F" w:rsidP="00610539">
            <w:pPr>
              <w:spacing w:before="0" w:after="0"/>
              <w:jc w:val="center"/>
              <w:rPr>
                <w:rFonts w:cs="Arial"/>
                <w:b/>
                <w:color w:val="000000"/>
                <w:sz w:val="20"/>
                <w:lang w:val="en-AU" w:eastAsia="en-AU"/>
              </w:rPr>
            </w:pPr>
            <w:r w:rsidRPr="00C306FE">
              <w:rPr>
                <w:rFonts w:cs="Arial"/>
                <w:b/>
                <w:color w:val="000000"/>
                <w:sz w:val="20"/>
                <w:lang w:val="en-AU" w:eastAsia="en-AU"/>
              </w:rPr>
              <w:t>Potential Risk category</w:t>
            </w:r>
          </w:p>
        </w:tc>
        <w:tc>
          <w:tcPr>
            <w:tcW w:w="960"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9394A45" w14:textId="2312666B" w:rsidR="00856F1F" w:rsidRPr="00C306FE" w:rsidRDefault="00856F1F" w:rsidP="00610539">
            <w:pPr>
              <w:spacing w:before="0" w:after="0"/>
              <w:jc w:val="center"/>
              <w:rPr>
                <w:rFonts w:cs="Arial"/>
                <w:b/>
                <w:color w:val="000000"/>
                <w:sz w:val="20"/>
                <w:lang w:val="en-AU" w:eastAsia="en-AU"/>
              </w:rPr>
            </w:pPr>
            <w:r w:rsidRPr="00C306FE">
              <w:rPr>
                <w:rFonts w:cs="Arial"/>
                <w:b/>
                <w:color w:val="000000"/>
                <w:sz w:val="20"/>
                <w:lang w:val="en-AU" w:eastAsia="en-AU"/>
              </w:rPr>
              <w:t xml:space="preserve">Total </w:t>
            </w:r>
            <w:r w:rsidR="001B2757" w:rsidRPr="00C306FE">
              <w:rPr>
                <w:rFonts w:cs="Arial"/>
                <w:b/>
                <w:color w:val="000000"/>
                <w:sz w:val="20"/>
                <w:lang w:val="en-AU" w:eastAsia="en-AU"/>
              </w:rPr>
              <w:t xml:space="preserve">area </w:t>
            </w:r>
            <w:r w:rsidRPr="00C306FE">
              <w:rPr>
                <w:rFonts w:cs="Arial"/>
                <w:b/>
                <w:color w:val="000000"/>
                <w:sz w:val="20"/>
                <w:lang w:val="en-AU" w:eastAsia="en-AU"/>
              </w:rPr>
              <w:t>exposed</w:t>
            </w:r>
          </w:p>
        </w:tc>
        <w:tc>
          <w:tcPr>
            <w:tcW w:w="960"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5E30005" w14:textId="2C43E6DC" w:rsidR="00856F1F" w:rsidRPr="00C306FE" w:rsidRDefault="00856F1F" w:rsidP="00610539">
            <w:pPr>
              <w:spacing w:before="0" w:after="0"/>
              <w:jc w:val="center"/>
              <w:rPr>
                <w:rFonts w:cs="Arial"/>
                <w:b/>
                <w:color w:val="000000"/>
                <w:sz w:val="20"/>
                <w:lang w:val="en-AU" w:eastAsia="en-AU"/>
              </w:rPr>
            </w:pPr>
            <w:r w:rsidRPr="00C306FE">
              <w:rPr>
                <w:rFonts w:cs="Arial"/>
                <w:b/>
                <w:color w:val="000000"/>
                <w:sz w:val="20"/>
                <w:lang w:val="en-AU" w:eastAsia="en-AU"/>
              </w:rPr>
              <w:t xml:space="preserve">Total </w:t>
            </w:r>
            <w:r w:rsidR="001B2757" w:rsidRPr="00C306FE">
              <w:rPr>
                <w:rFonts w:cs="Arial"/>
                <w:b/>
                <w:color w:val="000000"/>
                <w:sz w:val="20"/>
                <w:lang w:val="en-AU" w:eastAsia="en-AU"/>
              </w:rPr>
              <w:t xml:space="preserve">area not </w:t>
            </w:r>
            <w:r w:rsidRPr="00C306FE">
              <w:rPr>
                <w:rFonts w:cs="Arial"/>
                <w:b/>
                <w:color w:val="000000"/>
                <w:sz w:val="20"/>
                <w:lang w:val="en-AU" w:eastAsia="en-AU"/>
              </w:rPr>
              <w:t>exposed</w:t>
            </w:r>
          </w:p>
        </w:tc>
      </w:tr>
      <w:tr w:rsidR="00856F1F" w:rsidRPr="00C306FE" w14:paraId="61C49FA0" w14:textId="77777777" w:rsidTr="00610539">
        <w:trPr>
          <w:trHeight w:val="315"/>
        </w:trPr>
        <w:tc>
          <w:tcPr>
            <w:tcW w:w="1920" w:type="dxa"/>
            <w:gridSpan w:val="2"/>
            <w:vMerge/>
            <w:tcBorders>
              <w:top w:val="single" w:sz="8" w:space="0" w:color="000000"/>
              <w:left w:val="single" w:sz="8" w:space="0" w:color="000000"/>
              <w:bottom w:val="single" w:sz="8" w:space="0" w:color="000000"/>
              <w:right w:val="single" w:sz="8" w:space="0" w:color="000000"/>
            </w:tcBorders>
            <w:vAlign w:val="center"/>
            <w:hideMark/>
          </w:tcPr>
          <w:p w14:paraId="1FDB70BC" w14:textId="77777777" w:rsidR="00856F1F" w:rsidRPr="00C306FE" w:rsidRDefault="00856F1F" w:rsidP="00610539">
            <w:pPr>
              <w:spacing w:before="0" w:after="0"/>
              <w:jc w:val="left"/>
              <w:rPr>
                <w:rFonts w:cs="Arial"/>
                <w:b/>
                <w:color w:val="000000"/>
                <w:sz w:val="20"/>
                <w:lang w:val="en-AU" w:eastAsia="en-AU"/>
              </w:rPr>
            </w:pPr>
          </w:p>
        </w:tc>
        <w:tc>
          <w:tcPr>
            <w:tcW w:w="960" w:type="dxa"/>
            <w:vMerge/>
            <w:tcBorders>
              <w:top w:val="single" w:sz="8" w:space="0" w:color="000000"/>
              <w:left w:val="single" w:sz="8" w:space="0" w:color="000000"/>
              <w:bottom w:val="single" w:sz="8" w:space="0" w:color="000000"/>
              <w:right w:val="single" w:sz="8" w:space="0" w:color="000000"/>
            </w:tcBorders>
            <w:vAlign w:val="center"/>
            <w:hideMark/>
          </w:tcPr>
          <w:p w14:paraId="4080A6C7" w14:textId="77777777" w:rsidR="00856F1F" w:rsidRPr="00C306FE" w:rsidRDefault="00856F1F" w:rsidP="00610539">
            <w:pPr>
              <w:spacing w:before="0" w:after="0"/>
              <w:jc w:val="left"/>
              <w:rPr>
                <w:rFonts w:cs="Arial"/>
                <w:b/>
                <w:color w:val="000000"/>
                <w:sz w:val="20"/>
                <w:lang w:val="en-AU" w:eastAsia="en-AU"/>
              </w:rPr>
            </w:pPr>
          </w:p>
        </w:tc>
        <w:tc>
          <w:tcPr>
            <w:tcW w:w="4620" w:type="dxa"/>
            <w:gridSpan w:val="4"/>
            <w:tcBorders>
              <w:top w:val="nil"/>
              <w:left w:val="nil"/>
              <w:bottom w:val="single" w:sz="8" w:space="0" w:color="000000"/>
              <w:right w:val="single" w:sz="8" w:space="0" w:color="000000"/>
            </w:tcBorders>
            <w:shd w:val="clear" w:color="auto" w:fill="auto"/>
            <w:vAlign w:val="center"/>
            <w:hideMark/>
          </w:tcPr>
          <w:p w14:paraId="228AE8E7" w14:textId="6E257D6E" w:rsidR="00856F1F" w:rsidRPr="00C306FE" w:rsidRDefault="00856F1F" w:rsidP="00610539">
            <w:pPr>
              <w:spacing w:before="0" w:after="0"/>
              <w:jc w:val="center"/>
              <w:rPr>
                <w:rFonts w:cs="Arial"/>
                <w:b/>
                <w:color w:val="000000"/>
                <w:sz w:val="20"/>
                <w:lang w:val="en-AU" w:eastAsia="en-AU"/>
              </w:rPr>
            </w:pPr>
            <w:r w:rsidRPr="00C306FE">
              <w:rPr>
                <w:rFonts w:cs="Arial"/>
                <w:b/>
                <w:color w:val="000000"/>
                <w:sz w:val="20"/>
                <w:lang w:val="en-AU" w:eastAsia="en-AU"/>
              </w:rPr>
              <w:t>Lowest</w:t>
            </w:r>
            <w:r w:rsidR="001B2757" w:rsidRPr="00C306FE">
              <w:rPr>
                <w:rFonts w:cs="Arial"/>
                <w:b/>
                <w:color w:val="000000"/>
                <w:sz w:val="20"/>
                <w:lang w:val="en-AU" w:eastAsia="en-AU"/>
              </w:rPr>
              <w:t xml:space="preserve">                                   </w:t>
            </w:r>
            <w:r w:rsidRPr="00C306FE">
              <w:rPr>
                <w:rFonts w:cs="Arial"/>
                <w:b/>
                <w:color w:val="000000"/>
                <w:sz w:val="20"/>
                <w:lang w:val="en-AU" w:eastAsia="en-AU"/>
              </w:rPr>
              <w:t xml:space="preserve">  </w:t>
            </w:r>
            <w:r w:rsidR="00266F3D">
              <w:rPr>
                <w:rFonts w:cs="Arial"/>
                <w:b/>
                <w:color w:val="000000"/>
                <w:sz w:val="20"/>
                <w:lang w:val="en-AU" w:eastAsia="en-AU"/>
              </w:rPr>
              <w:t>H</w:t>
            </w:r>
            <w:r w:rsidR="00266F3D" w:rsidRPr="00C306FE">
              <w:rPr>
                <w:rFonts w:cs="Arial"/>
                <w:b/>
                <w:color w:val="000000"/>
                <w:sz w:val="20"/>
                <w:lang w:val="en-AU" w:eastAsia="en-AU"/>
              </w:rPr>
              <w:t>ighest</w:t>
            </w:r>
          </w:p>
        </w:tc>
        <w:tc>
          <w:tcPr>
            <w:tcW w:w="960" w:type="dxa"/>
            <w:vMerge/>
            <w:tcBorders>
              <w:top w:val="single" w:sz="8" w:space="0" w:color="000000"/>
              <w:left w:val="single" w:sz="8" w:space="0" w:color="000000"/>
              <w:bottom w:val="single" w:sz="8" w:space="0" w:color="000000"/>
              <w:right w:val="single" w:sz="8" w:space="0" w:color="000000"/>
            </w:tcBorders>
            <w:vAlign w:val="center"/>
            <w:hideMark/>
          </w:tcPr>
          <w:p w14:paraId="461599C5" w14:textId="77777777" w:rsidR="00856F1F" w:rsidRPr="00C306FE" w:rsidRDefault="00856F1F" w:rsidP="00610539">
            <w:pPr>
              <w:spacing w:before="0" w:after="0"/>
              <w:jc w:val="left"/>
              <w:rPr>
                <w:rFonts w:cs="Arial"/>
                <w:b/>
                <w:color w:val="000000"/>
                <w:sz w:val="20"/>
                <w:lang w:val="en-AU" w:eastAsia="en-AU"/>
              </w:rPr>
            </w:pPr>
          </w:p>
        </w:tc>
        <w:tc>
          <w:tcPr>
            <w:tcW w:w="960" w:type="dxa"/>
            <w:vMerge/>
            <w:tcBorders>
              <w:top w:val="single" w:sz="8" w:space="0" w:color="000000"/>
              <w:left w:val="single" w:sz="8" w:space="0" w:color="000000"/>
              <w:bottom w:val="single" w:sz="8" w:space="0" w:color="000000"/>
              <w:right w:val="single" w:sz="8" w:space="0" w:color="000000"/>
            </w:tcBorders>
            <w:vAlign w:val="center"/>
            <w:hideMark/>
          </w:tcPr>
          <w:p w14:paraId="45B8E8B7" w14:textId="77777777" w:rsidR="00856F1F" w:rsidRPr="00C306FE" w:rsidRDefault="00856F1F" w:rsidP="00610539">
            <w:pPr>
              <w:spacing w:before="0" w:after="0"/>
              <w:jc w:val="left"/>
              <w:rPr>
                <w:rFonts w:cs="Arial"/>
                <w:b/>
                <w:color w:val="000000"/>
                <w:sz w:val="20"/>
                <w:lang w:val="en-AU" w:eastAsia="en-AU"/>
              </w:rPr>
            </w:pPr>
          </w:p>
        </w:tc>
      </w:tr>
      <w:tr w:rsidR="00856F1F" w:rsidRPr="00C306FE" w14:paraId="14B5935D" w14:textId="77777777" w:rsidTr="00610539">
        <w:trPr>
          <w:trHeight w:val="300"/>
        </w:trPr>
        <w:tc>
          <w:tcPr>
            <w:tcW w:w="1920" w:type="dxa"/>
            <w:gridSpan w:val="2"/>
            <w:vMerge/>
            <w:tcBorders>
              <w:top w:val="single" w:sz="8" w:space="0" w:color="000000"/>
              <w:left w:val="single" w:sz="8" w:space="0" w:color="000000"/>
              <w:bottom w:val="single" w:sz="8" w:space="0" w:color="000000"/>
              <w:right w:val="single" w:sz="8" w:space="0" w:color="000000"/>
            </w:tcBorders>
            <w:vAlign w:val="center"/>
            <w:hideMark/>
          </w:tcPr>
          <w:p w14:paraId="4F2CB396" w14:textId="77777777" w:rsidR="00856F1F" w:rsidRPr="00C306FE" w:rsidRDefault="00856F1F" w:rsidP="00610539">
            <w:pPr>
              <w:spacing w:before="0" w:after="0"/>
              <w:jc w:val="left"/>
              <w:rPr>
                <w:rFonts w:cs="Arial"/>
                <w:b/>
                <w:color w:val="000000"/>
                <w:sz w:val="20"/>
                <w:lang w:val="en-AU" w:eastAsia="en-AU"/>
              </w:rPr>
            </w:pPr>
          </w:p>
        </w:tc>
        <w:tc>
          <w:tcPr>
            <w:tcW w:w="960" w:type="dxa"/>
            <w:vMerge/>
            <w:tcBorders>
              <w:top w:val="single" w:sz="8" w:space="0" w:color="000000"/>
              <w:left w:val="single" w:sz="8" w:space="0" w:color="000000"/>
              <w:bottom w:val="single" w:sz="8" w:space="0" w:color="000000"/>
              <w:right w:val="single" w:sz="8" w:space="0" w:color="000000"/>
            </w:tcBorders>
            <w:vAlign w:val="center"/>
            <w:hideMark/>
          </w:tcPr>
          <w:p w14:paraId="00F26201" w14:textId="77777777" w:rsidR="00856F1F" w:rsidRPr="00C306FE" w:rsidRDefault="00856F1F" w:rsidP="00610539">
            <w:pPr>
              <w:spacing w:before="0" w:after="0"/>
              <w:jc w:val="left"/>
              <w:rPr>
                <w:rFonts w:cs="Arial"/>
                <w:b/>
                <w:color w:val="000000"/>
                <w:sz w:val="20"/>
                <w:lang w:val="en-AU" w:eastAsia="en-AU"/>
              </w:rPr>
            </w:pPr>
          </w:p>
        </w:tc>
        <w:tc>
          <w:tcPr>
            <w:tcW w:w="960" w:type="dxa"/>
            <w:tcBorders>
              <w:top w:val="nil"/>
              <w:left w:val="nil"/>
              <w:bottom w:val="single" w:sz="8" w:space="0" w:color="000000"/>
              <w:right w:val="single" w:sz="8" w:space="0" w:color="000000"/>
            </w:tcBorders>
            <w:shd w:val="clear" w:color="auto" w:fill="auto"/>
            <w:vAlign w:val="center"/>
            <w:hideMark/>
          </w:tcPr>
          <w:p w14:paraId="6DA6720A" w14:textId="77777777" w:rsidR="00856F1F" w:rsidRPr="00C306FE" w:rsidRDefault="00856F1F" w:rsidP="00610539">
            <w:pPr>
              <w:spacing w:before="0" w:after="0"/>
              <w:jc w:val="center"/>
              <w:rPr>
                <w:rFonts w:cs="Arial"/>
                <w:b/>
                <w:color w:val="000000"/>
                <w:sz w:val="20"/>
                <w:lang w:val="en-AU" w:eastAsia="en-AU"/>
              </w:rPr>
            </w:pPr>
            <w:r w:rsidRPr="00C306FE">
              <w:rPr>
                <w:rFonts w:cs="Arial"/>
                <w:b/>
                <w:color w:val="000000"/>
                <w:sz w:val="20"/>
                <w:lang w:val="en-AU" w:eastAsia="en-AU"/>
              </w:rPr>
              <w:t>I</w:t>
            </w:r>
          </w:p>
        </w:tc>
        <w:tc>
          <w:tcPr>
            <w:tcW w:w="1220" w:type="dxa"/>
            <w:tcBorders>
              <w:top w:val="nil"/>
              <w:left w:val="nil"/>
              <w:bottom w:val="single" w:sz="8" w:space="0" w:color="000000"/>
              <w:right w:val="single" w:sz="8" w:space="0" w:color="000000"/>
            </w:tcBorders>
            <w:shd w:val="clear" w:color="auto" w:fill="auto"/>
            <w:vAlign w:val="center"/>
            <w:hideMark/>
          </w:tcPr>
          <w:p w14:paraId="2571D3E2" w14:textId="77777777" w:rsidR="00856F1F" w:rsidRPr="00C306FE" w:rsidRDefault="00856F1F" w:rsidP="00610539">
            <w:pPr>
              <w:spacing w:before="0" w:after="0"/>
              <w:jc w:val="center"/>
              <w:rPr>
                <w:rFonts w:cs="Arial"/>
                <w:b/>
                <w:color w:val="000000"/>
                <w:sz w:val="20"/>
                <w:lang w:val="en-AU" w:eastAsia="en-AU"/>
              </w:rPr>
            </w:pPr>
            <w:r w:rsidRPr="00C306FE">
              <w:rPr>
                <w:rFonts w:cs="Arial"/>
                <w:b/>
                <w:color w:val="000000"/>
                <w:sz w:val="20"/>
                <w:lang w:val="en-AU" w:eastAsia="en-AU"/>
              </w:rPr>
              <w:t>II</w:t>
            </w:r>
          </w:p>
        </w:tc>
        <w:tc>
          <w:tcPr>
            <w:tcW w:w="1220" w:type="dxa"/>
            <w:tcBorders>
              <w:top w:val="nil"/>
              <w:left w:val="nil"/>
              <w:bottom w:val="single" w:sz="8" w:space="0" w:color="000000"/>
              <w:right w:val="single" w:sz="8" w:space="0" w:color="000000"/>
            </w:tcBorders>
            <w:shd w:val="clear" w:color="auto" w:fill="auto"/>
            <w:vAlign w:val="center"/>
            <w:hideMark/>
          </w:tcPr>
          <w:p w14:paraId="1ADA59D9" w14:textId="77777777" w:rsidR="00856F1F" w:rsidRPr="00C306FE" w:rsidRDefault="00856F1F" w:rsidP="00610539">
            <w:pPr>
              <w:spacing w:before="0" w:after="0"/>
              <w:jc w:val="center"/>
              <w:rPr>
                <w:rFonts w:cs="Arial"/>
                <w:b/>
                <w:color w:val="000000"/>
                <w:sz w:val="20"/>
                <w:lang w:val="en-AU" w:eastAsia="en-AU"/>
              </w:rPr>
            </w:pPr>
            <w:r w:rsidRPr="00C306FE">
              <w:rPr>
                <w:rFonts w:cs="Arial"/>
                <w:b/>
                <w:color w:val="000000"/>
                <w:sz w:val="20"/>
                <w:lang w:val="en-AU" w:eastAsia="en-AU"/>
              </w:rPr>
              <w:t>III</w:t>
            </w:r>
          </w:p>
        </w:tc>
        <w:tc>
          <w:tcPr>
            <w:tcW w:w="1220" w:type="dxa"/>
            <w:tcBorders>
              <w:top w:val="nil"/>
              <w:left w:val="nil"/>
              <w:bottom w:val="single" w:sz="8" w:space="0" w:color="000000"/>
              <w:right w:val="single" w:sz="8" w:space="0" w:color="000000"/>
            </w:tcBorders>
            <w:shd w:val="clear" w:color="auto" w:fill="auto"/>
            <w:vAlign w:val="center"/>
            <w:hideMark/>
          </w:tcPr>
          <w:p w14:paraId="45B59E04" w14:textId="77777777" w:rsidR="00856F1F" w:rsidRPr="00C306FE" w:rsidRDefault="00856F1F" w:rsidP="00610539">
            <w:pPr>
              <w:spacing w:before="0" w:after="0"/>
              <w:jc w:val="center"/>
              <w:rPr>
                <w:rFonts w:cs="Arial"/>
                <w:b/>
                <w:color w:val="000000"/>
                <w:sz w:val="20"/>
                <w:lang w:val="en-AU" w:eastAsia="en-AU"/>
              </w:rPr>
            </w:pPr>
            <w:r w:rsidRPr="00C306FE">
              <w:rPr>
                <w:rFonts w:cs="Arial"/>
                <w:b/>
                <w:color w:val="000000"/>
                <w:sz w:val="20"/>
                <w:lang w:val="en-AU" w:eastAsia="en-AU"/>
              </w:rPr>
              <w:t>IV</w:t>
            </w:r>
          </w:p>
        </w:tc>
        <w:tc>
          <w:tcPr>
            <w:tcW w:w="960" w:type="dxa"/>
            <w:vMerge/>
            <w:tcBorders>
              <w:top w:val="single" w:sz="8" w:space="0" w:color="000000"/>
              <w:left w:val="single" w:sz="8" w:space="0" w:color="000000"/>
              <w:bottom w:val="single" w:sz="8" w:space="0" w:color="000000"/>
              <w:right w:val="single" w:sz="8" w:space="0" w:color="000000"/>
            </w:tcBorders>
            <w:vAlign w:val="center"/>
            <w:hideMark/>
          </w:tcPr>
          <w:p w14:paraId="637BE488" w14:textId="77777777" w:rsidR="00856F1F" w:rsidRPr="00C306FE" w:rsidRDefault="00856F1F" w:rsidP="00610539">
            <w:pPr>
              <w:spacing w:before="0" w:after="0"/>
              <w:jc w:val="left"/>
              <w:rPr>
                <w:rFonts w:cs="Arial"/>
                <w:b/>
                <w:color w:val="000000"/>
                <w:sz w:val="20"/>
                <w:lang w:val="en-AU" w:eastAsia="en-AU"/>
              </w:rPr>
            </w:pPr>
          </w:p>
        </w:tc>
        <w:tc>
          <w:tcPr>
            <w:tcW w:w="960" w:type="dxa"/>
            <w:vMerge/>
            <w:tcBorders>
              <w:top w:val="single" w:sz="8" w:space="0" w:color="000000"/>
              <w:left w:val="single" w:sz="8" w:space="0" w:color="000000"/>
              <w:bottom w:val="single" w:sz="8" w:space="0" w:color="000000"/>
              <w:right w:val="single" w:sz="8" w:space="0" w:color="000000"/>
            </w:tcBorders>
            <w:vAlign w:val="center"/>
            <w:hideMark/>
          </w:tcPr>
          <w:p w14:paraId="22FB1085" w14:textId="77777777" w:rsidR="00856F1F" w:rsidRPr="00C306FE" w:rsidRDefault="00856F1F" w:rsidP="00610539">
            <w:pPr>
              <w:spacing w:before="0" w:after="0"/>
              <w:jc w:val="left"/>
              <w:rPr>
                <w:rFonts w:cs="Arial"/>
                <w:b/>
                <w:color w:val="000000"/>
                <w:sz w:val="20"/>
                <w:lang w:val="en-AU" w:eastAsia="en-AU"/>
              </w:rPr>
            </w:pPr>
          </w:p>
        </w:tc>
      </w:tr>
      <w:tr w:rsidR="00856F1F" w:rsidRPr="00C306FE" w14:paraId="5D766AD9" w14:textId="77777777" w:rsidTr="00610539">
        <w:trPr>
          <w:trHeight w:val="315"/>
        </w:trPr>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14E3107C"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Surface area</w:t>
            </w:r>
          </w:p>
        </w:tc>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65FC1347"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area</w:t>
            </w:r>
          </w:p>
        </w:tc>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127C6768"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348,839</w:t>
            </w:r>
          </w:p>
        </w:tc>
        <w:tc>
          <w:tcPr>
            <w:tcW w:w="960" w:type="dxa"/>
            <w:tcBorders>
              <w:top w:val="nil"/>
              <w:left w:val="nil"/>
              <w:bottom w:val="single" w:sz="8" w:space="0" w:color="000000"/>
              <w:right w:val="single" w:sz="8" w:space="0" w:color="000000"/>
            </w:tcBorders>
            <w:shd w:val="clear" w:color="auto" w:fill="auto"/>
            <w:vAlign w:val="bottom"/>
            <w:hideMark/>
          </w:tcPr>
          <w:p w14:paraId="4997C7BD" w14:textId="67685C2E" w:rsidR="00856F1F" w:rsidRPr="00C306FE" w:rsidRDefault="00856F1F" w:rsidP="00C4379D">
            <w:pPr>
              <w:spacing w:before="0" w:after="0"/>
              <w:jc w:val="center"/>
              <w:rPr>
                <w:rFonts w:cs="Arial"/>
                <w:color w:val="000000"/>
                <w:sz w:val="20"/>
                <w:lang w:val="en-AU" w:eastAsia="en-AU"/>
              </w:rPr>
            </w:pPr>
            <w:r w:rsidRPr="00C306FE">
              <w:rPr>
                <w:rFonts w:cs="Arial"/>
                <w:color w:val="000000"/>
                <w:sz w:val="20"/>
                <w:lang w:val="en-AU" w:eastAsia="en-AU"/>
              </w:rPr>
              <w:t>63,</w:t>
            </w:r>
            <w:r w:rsidR="00C4379D" w:rsidRPr="00C306FE">
              <w:rPr>
                <w:rFonts w:cs="Arial"/>
                <w:color w:val="000000"/>
                <w:sz w:val="20"/>
                <w:lang w:val="en-AU" w:eastAsia="en-AU"/>
              </w:rPr>
              <w:t>685</w:t>
            </w:r>
          </w:p>
        </w:tc>
        <w:tc>
          <w:tcPr>
            <w:tcW w:w="1220" w:type="dxa"/>
            <w:tcBorders>
              <w:top w:val="nil"/>
              <w:left w:val="nil"/>
              <w:bottom w:val="single" w:sz="8" w:space="0" w:color="000000"/>
              <w:right w:val="single" w:sz="8" w:space="0" w:color="000000"/>
            </w:tcBorders>
            <w:shd w:val="clear" w:color="auto" w:fill="auto"/>
            <w:vAlign w:val="bottom"/>
            <w:hideMark/>
          </w:tcPr>
          <w:p w14:paraId="5ED67806" w14:textId="2F49C40C" w:rsidR="00856F1F" w:rsidRPr="00C306FE" w:rsidRDefault="00856F1F" w:rsidP="00C4379D">
            <w:pPr>
              <w:spacing w:before="0" w:after="0"/>
              <w:jc w:val="center"/>
              <w:rPr>
                <w:rFonts w:cs="Arial"/>
                <w:color w:val="000000"/>
                <w:sz w:val="20"/>
                <w:lang w:val="en-AU" w:eastAsia="en-AU"/>
              </w:rPr>
            </w:pPr>
            <w:r w:rsidRPr="00C306FE">
              <w:rPr>
                <w:rFonts w:cs="Arial"/>
                <w:color w:val="000000"/>
                <w:sz w:val="20"/>
                <w:lang w:val="en-AU" w:eastAsia="en-AU"/>
              </w:rPr>
              <w:t>3</w:t>
            </w:r>
            <w:r w:rsidR="00C4379D" w:rsidRPr="00C306FE">
              <w:rPr>
                <w:rFonts w:cs="Arial"/>
                <w:color w:val="000000"/>
                <w:sz w:val="20"/>
                <w:lang w:val="en-AU" w:eastAsia="en-AU"/>
              </w:rPr>
              <w:t>722</w:t>
            </w:r>
          </w:p>
        </w:tc>
        <w:tc>
          <w:tcPr>
            <w:tcW w:w="1220" w:type="dxa"/>
            <w:tcBorders>
              <w:top w:val="nil"/>
              <w:left w:val="nil"/>
              <w:bottom w:val="single" w:sz="8" w:space="0" w:color="000000"/>
              <w:right w:val="single" w:sz="8" w:space="0" w:color="000000"/>
            </w:tcBorders>
            <w:shd w:val="clear" w:color="auto" w:fill="auto"/>
            <w:vAlign w:val="bottom"/>
            <w:hideMark/>
          </w:tcPr>
          <w:p w14:paraId="64C75A44" w14:textId="3BF2C72B" w:rsidR="00856F1F" w:rsidRPr="00C306FE" w:rsidRDefault="00856F1F" w:rsidP="00C4379D">
            <w:pPr>
              <w:spacing w:before="0" w:after="0"/>
              <w:jc w:val="center"/>
              <w:rPr>
                <w:rFonts w:cs="Arial"/>
                <w:color w:val="000000"/>
                <w:sz w:val="20"/>
                <w:lang w:val="en-AU" w:eastAsia="en-AU"/>
              </w:rPr>
            </w:pPr>
            <w:r w:rsidRPr="00C306FE">
              <w:rPr>
                <w:rFonts w:cs="Arial"/>
                <w:color w:val="000000"/>
                <w:sz w:val="20"/>
                <w:lang w:val="en-AU" w:eastAsia="en-AU"/>
              </w:rPr>
              <w:t>1</w:t>
            </w:r>
            <w:r w:rsidR="00C4379D" w:rsidRPr="00C306FE">
              <w:rPr>
                <w:rFonts w:cs="Arial"/>
                <w:color w:val="000000"/>
                <w:sz w:val="20"/>
                <w:lang w:val="en-AU" w:eastAsia="en-AU"/>
              </w:rPr>
              <w:t>577</w:t>
            </w:r>
          </w:p>
        </w:tc>
        <w:tc>
          <w:tcPr>
            <w:tcW w:w="1220" w:type="dxa"/>
            <w:tcBorders>
              <w:top w:val="nil"/>
              <w:left w:val="nil"/>
              <w:bottom w:val="single" w:sz="8" w:space="0" w:color="000000"/>
              <w:right w:val="single" w:sz="8" w:space="0" w:color="000000"/>
            </w:tcBorders>
            <w:shd w:val="clear" w:color="auto" w:fill="auto"/>
            <w:vAlign w:val="bottom"/>
            <w:hideMark/>
          </w:tcPr>
          <w:p w14:paraId="4EDEC59C" w14:textId="01C72108" w:rsidR="00856F1F" w:rsidRPr="00C306FE" w:rsidRDefault="00C9036D" w:rsidP="00610539">
            <w:pPr>
              <w:spacing w:before="0" w:after="0"/>
              <w:jc w:val="center"/>
              <w:rPr>
                <w:rFonts w:cs="Arial"/>
                <w:i/>
                <w:iCs/>
                <w:color w:val="000000"/>
                <w:sz w:val="20"/>
                <w:lang w:val="en-AU" w:eastAsia="en-AU"/>
              </w:rPr>
            </w:pPr>
            <w:r w:rsidRPr="00C306FE">
              <w:rPr>
                <w:rFonts w:cs="Arial"/>
                <w:i/>
                <w:iCs/>
                <w:color w:val="000000"/>
                <w:sz w:val="20"/>
                <w:lang w:val="en-AU" w:eastAsia="en-AU"/>
              </w:rPr>
              <w:t>nil</w:t>
            </w:r>
          </w:p>
        </w:tc>
        <w:tc>
          <w:tcPr>
            <w:tcW w:w="960" w:type="dxa"/>
            <w:tcBorders>
              <w:top w:val="nil"/>
              <w:left w:val="nil"/>
              <w:bottom w:val="single" w:sz="8" w:space="0" w:color="000000"/>
              <w:right w:val="nil"/>
            </w:tcBorders>
            <w:shd w:val="clear" w:color="auto" w:fill="auto"/>
            <w:vAlign w:val="bottom"/>
            <w:hideMark/>
          </w:tcPr>
          <w:p w14:paraId="534FC285"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68,984</w:t>
            </w:r>
          </w:p>
        </w:tc>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35E641C8" w14:textId="77777777" w:rsidR="00856F1F" w:rsidRPr="00C306FE" w:rsidRDefault="00856F1F" w:rsidP="00610539">
            <w:pPr>
              <w:spacing w:before="0" w:after="0"/>
              <w:jc w:val="center"/>
              <w:rPr>
                <w:rFonts w:cs="Arial"/>
                <w:sz w:val="20"/>
                <w:lang w:val="en-AU" w:eastAsia="en-AU"/>
              </w:rPr>
            </w:pPr>
            <w:r w:rsidRPr="00C306FE">
              <w:rPr>
                <w:rFonts w:cs="Arial"/>
                <w:sz w:val="20"/>
                <w:lang w:val="en-AU" w:eastAsia="en-AU"/>
              </w:rPr>
              <w:t>279,856</w:t>
            </w:r>
          </w:p>
        </w:tc>
      </w:tr>
      <w:tr w:rsidR="00856F1F" w:rsidRPr="00C306FE" w14:paraId="1C07E46B" w14:textId="77777777" w:rsidTr="00610539">
        <w:trPr>
          <w:trHeight w:val="300"/>
        </w:trPr>
        <w:tc>
          <w:tcPr>
            <w:tcW w:w="960" w:type="dxa"/>
            <w:vMerge/>
            <w:tcBorders>
              <w:top w:val="nil"/>
              <w:left w:val="single" w:sz="8" w:space="0" w:color="000000"/>
              <w:bottom w:val="single" w:sz="8" w:space="0" w:color="000000"/>
              <w:right w:val="single" w:sz="8" w:space="0" w:color="000000"/>
            </w:tcBorders>
            <w:vAlign w:val="center"/>
            <w:hideMark/>
          </w:tcPr>
          <w:p w14:paraId="22EDF4D4" w14:textId="77777777" w:rsidR="00856F1F" w:rsidRPr="00C306FE" w:rsidRDefault="00856F1F" w:rsidP="00610539">
            <w:pPr>
              <w:spacing w:before="0" w:after="0"/>
              <w:jc w:val="left"/>
              <w:rPr>
                <w:rFonts w:cs="Arial"/>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1DD6355F" w14:textId="77777777" w:rsidR="00856F1F" w:rsidRPr="00C306FE" w:rsidRDefault="00856F1F" w:rsidP="00610539">
            <w:pPr>
              <w:spacing w:before="0" w:after="0"/>
              <w:jc w:val="left"/>
              <w:rPr>
                <w:rFonts w:cs="Arial"/>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3DCA3482" w14:textId="77777777" w:rsidR="00856F1F" w:rsidRPr="00C306FE" w:rsidRDefault="00856F1F" w:rsidP="00610539">
            <w:pPr>
              <w:spacing w:before="0" w:after="0"/>
              <w:jc w:val="left"/>
              <w:rPr>
                <w:rFonts w:cs="Arial"/>
                <w:color w:val="000000"/>
                <w:sz w:val="20"/>
                <w:lang w:val="en-AU" w:eastAsia="en-AU"/>
              </w:rPr>
            </w:pPr>
          </w:p>
        </w:tc>
        <w:tc>
          <w:tcPr>
            <w:tcW w:w="960" w:type="dxa"/>
            <w:tcBorders>
              <w:top w:val="nil"/>
              <w:left w:val="nil"/>
              <w:bottom w:val="single" w:sz="8" w:space="0" w:color="000000"/>
              <w:right w:val="single" w:sz="8" w:space="0" w:color="000000"/>
            </w:tcBorders>
            <w:shd w:val="clear" w:color="auto" w:fill="auto"/>
            <w:vAlign w:val="center"/>
            <w:hideMark/>
          </w:tcPr>
          <w:p w14:paraId="114D4582"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208,111)</w:t>
            </w:r>
          </w:p>
        </w:tc>
        <w:tc>
          <w:tcPr>
            <w:tcW w:w="1220" w:type="dxa"/>
            <w:tcBorders>
              <w:top w:val="nil"/>
              <w:left w:val="nil"/>
              <w:bottom w:val="single" w:sz="8" w:space="0" w:color="000000"/>
              <w:right w:val="single" w:sz="8" w:space="0" w:color="000000"/>
            </w:tcBorders>
            <w:shd w:val="clear" w:color="auto" w:fill="auto"/>
            <w:vAlign w:val="center"/>
            <w:hideMark/>
          </w:tcPr>
          <w:p w14:paraId="5C703D61" w14:textId="6BCF890C"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4878)</w:t>
            </w:r>
          </w:p>
        </w:tc>
        <w:tc>
          <w:tcPr>
            <w:tcW w:w="1220" w:type="dxa"/>
            <w:tcBorders>
              <w:top w:val="nil"/>
              <w:left w:val="nil"/>
              <w:bottom w:val="single" w:sz="8" w:space="0" w:color="000000"/>
              <w:right w:val="single" w:sz="8" w:space="0" w:color="000000"/>
            </w:tcBorders>
            <w:shd w:val="clear" w:color="auto" w:fill="auto"/>
            <w:vAlign w:val="bottom"/>
            <w:hideMark/>
          </w:tcPr>
          <w:p w14:paraId="58EF9212" w14:textId="13C975B1"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2599)</w:t>
            </w:r>
          </w:p>
        </w:tc>
        <w:tc>
          <w:tcPr>
            <w:tcW w:w="1220" w:type="dxa"/>
            <w:tcBorders>
              <w:top w:val="nil"/>
              <w:left w:val="nil"/>
              <w:bottom w:val="single" w:sz="8" w:space="0" w:color="000000"/>
              <w:right w:val="single" w:sz="8" w:space="0" w:color="000000"/>
            </w:tcBorders>
            <w:shd w:val="clear" w:color="auto" w:fill="auto"/>
            <w:vAlign w:val="bottom"/>
            <w:hideMark/>
          </w:tcPr>
          <w:p w14:paraId="79C3A297" w14:textId="32B4C32B"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2369)</w:t>
            </w:r>
          </w:p>
        </w:tc>
        <w:tc>
          <w:tcPr>
            <w:tcW w:w="960" w:type="dxa"/>
            <w:tcBorders>
              <w:top w:val="nil"/>
              <w:left w:val="nil"/>
              <w:bottom w:val="single" w:sz="8" w:space="0" w:color="000000"/>
              <w:right w:val="single" w:sz="8" w:space="0" w:color="000000"/>
            </w:tcBorders>
            <w:shd w:val="clear" w:color="auto" w:fill="auto"/>
            <w:vAlign w:val="center"/>
            <w:hideMark/>
          </w:tcPr>
          <w:p w14:paraId="614163D4"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217,957)</w:t>
            </w:r>
          </w:p>
        </w:tc>
        <w:tc>
          <w:tcPr>
            <w:tcW w:w="960" w:type="dxa"/>
            <w:tcBorders>
              <w:top w:val="nil"/>
              <w:left w:val="nil"/>
              <w:bottom w:val="single" w:sz="8" w:space="0" w:color="000000"/>
              <w:right w:val="single" w:sz="8" w:space="0" w:color="000000"/>
            </w:tcBorders>
            <w:shd w:val="clear" w:color="auto" w:fill="auto"/>
            <w:vAlign w:val="center"/>
            <w:hideMark/>
          </w:tcPr>
          <w:p w14:paraId="249FA84A" w14:textId="77777777" w:rsidR="00856F1F" w:rsidRPr="00C306FE" w:rsidRDefault="00856F1F" w:rsidP="00610539">
            <w:pPr>
              <w:spacing w:before="0" w:after="0"/>
              <w:jc w:val="center"/>
              <w:rPr>
                <w:rFonts w:cs="Arial"/>
                <w:sz w:val="20"/>
                <w:lang w:val="en-AU" w:eastAsia="en-AU"/>
              </w:rPr>
            </w:pPr>
            <w:r w:rsidRPr="00C306FE">
              <w:rPr>
                <w:rFonts w:cs="Arial"/>
                <w:sz w:val="20"/>
                <w:lang w:val="en-AU" w:eastAsia="en-AU"/>
              </w:rPr>
              <w:t>(130,882)</w:t>
            </w:r>
          </w:p>
        </w:tc>
      </w:tr>
      <w:tr w:rsidR="00856F1F" w:rsidRPr="00C306FE" w14:paraId="773CE243" w14:textId="77777777" w:rsidTr="00610539">
        <w:trPr>
          <w:trHeight w:val="300"/>
        </w:trPr>
        <w:tc>
          <w:tcPr>
            <w:tcW w:w="960" w:type="dxa"/>
            <w:vMerge/>
            <w:tcBorders>
              <w:top w:val="nil"/>
              <w:left w:val="single" w:sz="8" w:space="0" w:color="000000"/>
              <w:bottom w:val="single" w:sz="8" w:space="0" w:color="000000"/>
              <w:right w:val="single" w:sz="8" w:space="0" w:color="000000"/>
            </w:tcBorders>
            <w:vAlign w:val="center"/>
            <w:hideMark/>
          </w:tcPr>
          <w:p w14:paraId="75D2A5EC" w14:textId="77777777" w:rsidR="00856F1F" w:rsidRPr="00C306FE" w:rsidRDefault="00856F1F" w:rsidP="00610539">
            <w:pPr>
              <w:spacing w:before="0" w:after="0"/>
              <w:jc w:val="left"/>
              <w:rPr>
                <w:rFonts w:cs="Arial"/>
                <w:color w:val="000000"/>
                <w:sz w:val="20"/>
                <w:lang w:val="en-AU" w:eastAsia="en-AU"/>
              </w:rPr>
            </w:pPr>
          </w:p>
        </w:tc>
        <w:tc>
          <w:tcPr>
            <w:tcW w:w="960" w:type="dxa"/>
            <w:vMerge w:val="restart"/>
            <w:tcBorders>
              <w:top w:val="nil"/>
              <w:left w:val="single" w:sz="8" w:space="0" w:color="000000"/>
              <w:bottom w:val="single" w:sz="8" w:space="0" w:color="000000"/>
              <w:right w:val="single" w:sz="8" w:space="0" w:color="000000"/>
            </w:tcBorders>
            <w:shd w:val="clear" w:color="000000" w:fill="D9D9D9"/>
            <w:vAlign w:val="center"/>
            <w:hideMark/>
          </w:tcPr>
          <w:p w14:paraId="2D3452C2" w14:textId="77777777" w:rsidR="00856F1F" w:rsidRPr="00C306FE" w:rsidRDefault="00856F1F" w:rsidP="00610539">
            <w:pPr>
              <w:spacing w:before="0" w:after="0"/>
              <w:jc w:val="center"/>
              <w:rPr>
                <w:rFonts w:cs="Arial"/>
                <w:i/>
                <w:iCs/>
                <w:color w:val="000000"/>
                <w:sz w:val="20"/>
                <w:lang w:val="en-AU" w:eastAsia="en-AU"/>
              </w:rPr>
            </w:pPr>
            <w:r w:rsidRPr="00C306FE">
              <w:rPr>
                <w:rFonts w:cs="Arial"/>
                <w:i/>
                <w:iCs/>
                <w:color w:val="000000"/>
                <w:sz w:val="20"/>
                <w:lang w:val="en-AU" w:eastAsia="en-AU"/>
              </w:rPr>
              <w:t>%</w:t>
            </w:r>
          </w:p>
        </w:tc>
        <w:tc>
          <w:tcPr>
            <w:tcW w:w="960" w:type="dxa"/>
            <w:vMerge w:val="restart"/>
            <w:tcBorders>
              <w:top w:val="nil"/>
              <w:left w:val="single" w:sz="8" w:space="0" w:color="000000"/>
              <w:bottom w:val="single" w:sz="8" w:space="0" w:color="000000"/>
              <w:right w:val="single" w:sz="8" w:space="0" w:color="000000"/>
            </w:tcBorders>
            <w:shd w:val="clear" w:color="000000" w:fill="D9D9D9"/>
            <w:vAlign w:val="center"/>
            <w:hideMark/>
          </w:tcPr>
          <w:p w14:paraId="4B57B86A" w14:textId="77777777" w:rsidR="00856F1F" w:rsidRPr="00C306FE" w:rsidRDefault="00856F1F" w:rsidP="00610539">
            <w:pPr>
              <w:spacing w:before="0" w:after="0"/>
              <w:jc w:val="center"/>
              <w:rPr>
                <w:rFonts w:cs="Arial"/>
                <w:i/>
                <w:iCs/>
                <w:color w:val="000000"/>
                <w:sz w:val="20"/>
                <w:lang w:val="en-AU" w:eastAsia="en-AU"/>
              </w:rPr>
            </w:pPr>
            <w:r w:rsidRPr="00C306FE">
              <w:rPr>
                <w:rFonts w:cs="Arial"/>
                <w:i/>
                <w:iCs/>
                <w:color w:val="000000"/>
                <w:sz w:val="20"/>
                <w:lang w:val="en-AU" w:eastAsia="en-AU"/>
              </w:rPr>
              <w:t>100%</w:t>
            </w:r>
          </w:p>
        </w:tc>
        <w:tc>
          <w:tcPr>
            <w:tcW w:w="960" w:type="dxa"/>
            <w:tcBorders>
              <w:top w:val="nil"/>
              <w:left w:val="nil"/>
              <w:bottom w:val="single" w:sz="8" w:space="0" w:color="000000"/>
              <w:right w:val="single" w:sz="8" w:space="0" w:color="000000"/>
            </w:tcBorders>
            <w:shd w:val="clear" w:color="000000" w:fill="D9D9D9"/>
            <w:vAlign w:val="center"/>
            <w:hideMark/>
          </w:tcPr>
          <w:p w14:paraId="7F4A8F79"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18%</w:t>
            </w:r>
          </w:p>
        </w:tc>
        <w:tc>
          <w:tcPr>
            <w:tcW w:w="1220" w:type="dxa"/>
            <w:tcBorders>
              <w:top w:val="nil"/>
              <w:left w:val="nil"/>
              <w:bottom w:val="single" w:sz="8" w:space="0" w:color="000000"/>
              <w:right w:val="single" w:sz="8" w:space="0" w:color="000000"/>
            </w:tcBorders>
            <w:shd w:val="clear" w:color="000000" w:fill="D9D9D9"/>
            <w:vAlign w:val="center"/>
            <w:hideMark/>
          </w:tcPr>
          <w:p w14:paraId="6A6F1468"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1%</w:t>
            </w:r>
          </w:p>
        </w:tc>
        <w:tc>
          <w:tcPr>
            <w:tcW w:w="1220" w:type="dxa"/>
            <w:tcBorders>
              <w:top w:val="nil"/>
              <w:left w:val="nil"/>
              <w:bottom w:val="single" w:sz="8" w:space="0" w:color="000000"/>
              <w:right w:val="single" w:sz="8" w:space="0" w:color="000000"/>
            </w:tcBorders>
            <w:shd w:val="clear" w:color="000000" w:fill="D9D9D9"/>
            <w:vAlign w:val="center"/>
            <w:hideMark/>
          </w:tcPr>
          <w:p w14:paraId="426ED8EF" w14:textId="68F72A05" w:rsidR="00856F1F" w:rsidRPr="00C306FE" w:rsidRDefault="00856F1F" w:rsidP="00C4379D">
            <w:pPr>
              <w:spacing w:before="0" w:after="0"/>
              <w:jc w:val="center"/>
              <w:rPr>
                <w:rFonts w:cs="Arial"/>
                <w:color w:val="000000"/>
                <w:sz w:val="20"/>
                <w:lang w:val="en-AU" w:eastAsia="en-AU"/>
              </w:rPr>
            </w:pPr>
            <w:r w:rsidRPr="00C306FE">
              <w:rPr>
                <w:rFonts w:cs="Arial"/>
                <w:color w:val="000000"/>
                <w:sz w:val="20"/>
                <w:lang w:val="en-AU" w:eastAsia="en-AU"/>
              </w:rPr>
              <w:t>0.</w:t>
            </w:r>
            <w:r w:rsidR="00C4379D" w:rsidRPr="00C306FE">
              <w:rPr>
                <w:rFonts w:cs="Arial"/>
                <w:color w:val="000000"/>
                <w:sz w:val="20"/>
                <w:lang w:val="en-AU" w:eastAsia="en-AU"/>
              </w:rPr>
              <w:t>5</w:t>
            </w:r>
            <w:r w:rsidRPr="00C306FE">
              <w:rPr>
                <w:rFonts w:cs="Arial"/>
                <w:color w:val="000000"/>
                <w:sz w:val="20"/>
                <w:lang w:val="en-AU" w:eastAsia="en-AU"/>
              </w:rPr>
              <w:t>%</w:t>
            </w:r>
          </w:p>
        </w:tc>
        <w:tc>
          <w:tcPr>
            <w:tcW w:w="1220" w:type="dxa"/>
            <w:tcBorders>
              <w:top w:val="nil"/>
              <w:left w:val="nil"/>
              <w:bottom w:val="single" w:sz="8" w:space="0" w:color="000000"/>
              <w:right w:val="single" w:sz="8" w:space="0" w:color="000000"/>
            </w:tcBorders>
            <w:shd w:val="clear" w:color="000000" w:fill="D9D9D9"/>
            <w:vAlign w:val="center"/>
            <w:hideMark/>
          </w:tcPr>
          <w:p w14:paraId="31852C08" w14:textId="77777777" w:rsidR="00856F1F" w:rsidRPr="00C306FE" w:rsidRDefault="00856F1F" w:rsidP="00610539">
            <w:pPr>
              <w:spacing w:before="0" w:after="0"/>
              <w:jc w:val="center"/>
              <w:rPr>
                <w:rFonts w:cs="Arial"/>
                <w:i/>
                <w:iCs/>
                <w:color w:val="000000"/>
                <w:sz w:val="20"/>
                <w:lang w:val="en-AU" w:eastAsia="en-AU"/>
              </w:rPr>
            </w:pPr>
            <w:r w:rsidRPr="00C306FE">
              <w:rPr>
                <w:rFonts w:cs="Arial"/>
                <w:i/>
                <w:iCs/>
                <w:color w:val="000000"/>
                <w:sz w:val="20"/>
                <w:lang w:val="en-AU" w:eastAsia="en-AU"/>
              </w:rPr>
              <w:t>ne.</w:t>
            </w:r>
          </w:p>
        </w:tc>
        <w:tc>
          <w:tcPr>
            <w:tcW w:w="960" w:type="dxa"/>
            <w:tcBorders>
              <w:top w:val="nil"/>
              <w:left w:val="nil"/>
              <w:bottom w:val="single" w:sz="8" w:space="0" w:color="000000"/>
              <w:right w:val="single" w:sz="8" w:space="0" w:color="000000"/>
            </w:tcBorders>
            <w:shd w:val="clear" w:color="000000" w:fill="D9D9D9"/>
            <w:vAlign w:val="center"/>
            <w:hideMark/>
          </w:tcPr>
          <w:p w14:paraId="5CF6F543"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20%</w:t>
            </w:r>
          </w:p>
        </w:tc>
        <w:tc>
          <w:tcPr>
            <w:tcW w:w="960" w:type="dxa"/>
            <w:tcBorders>
              <w:top w:val="nil"/>
              <w:left w:val="nil"/>
              <w:bottom w:val="single" w:sz="8" w:space="0" w:color="000000"/>
              <w:right w:val="single" w:sz="8" w:space="0" w:color="000000"/>
            </w:tcBorders>
            <w:shd w:val="clear" w:color="000000" w:fill="D9D9D9"/>
            <w:vAlign w:val="center"/>
            <w:hideMark/>
          </w:tcPr>
          <w:p w14:paraId="092BFAB0" w14:textId="77777777" w:rsidR="00856F1F" w:rsidRPr="00C306FE" w:rsidRDefault="00856F1F" w:rsidP="00610539">
            <w:pPr>
              <w:spacing w:before="0" w:after="0"/>
              <w:jc w:val="center"/>
              <w:rPr>
                <w:rFonts w:cs="Arial"/>
                <w:sz w:val="20"/>
                <w:lang w:val="en-AU" w:eastAsia="en-AU"/>
              </w:rPr>
            </w:pPr>
            <w:r w:rsidRPr="00C306FE">
              <w:rPr>
                <w:rFonts w:cs="Arial"/>
                <w:sz w:val="20"/>
                <w:lang w:val="en-AU" w:eastAsia="en-AU"/>
              </w:rPr>
              <w:t>80%</w:t>
            </w:r>
          </w:p>
        </w:tc>
      </w:tr>
      <w:tr w:rsidR="00856F1F" w:rsidRPr="00C306FE" w14:paraId="6BF413FA" w14:textId="77777777" w:rsidTr="00610539">
        <w:trPr>
          <w:trHeight w:val="300"/>
        </w:trPr>
        <w:tc>
          <w:tcPr>
            <w:tcW w:w="960" w:type="dxa"/>
            <w:vMerge/>
            <w:tcBorders>
              <w:top w:val="nil"/>
              <w:left w:val="single" w:sz="8" w:space="0" w:color="000000"/>
              <w:bottom w:val="single" w:sz="8" w:space="0" w:color="000000"/>
              <w:right w:val="single" w:sz="8" w:space="0" w:color="000000"/>
            </w:tcBorders>
            <w:vAlign w:val="center"/>
            <w:hideMark/>
          </w:tcPr>
          <w:p w14:paraId="75C12A9C" w14:textId="77777777" w:rsidR="00856F1F" w:rsidRPr="00C306FE" w:rsidRDefault="00856F1F" w:rsidP="00610539">
            <w:pPr>
              <w:spacing w:before="0" w:after="0"/>
              <w:jc w:val="left"/>
              <w:rPr>
                <w:rFonts w:cs="Arial"/>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0E8C8FB2" w14:textId="77777777" w:rsidR="00856F1F" w:rsidRPr="00C306FE" w:rsidRDefault="00856F1F" w:rsidP="00610539">
            <w:pPr>
              <w:spacing w:before="0" w:after="0"/>
              <w:jc w:val="left"/>
              <w:rPr>
                <w:rFonts w:cs="Arial"/>
                <w:i/>
                <w:iCs/>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41715E3B" w14:textId="77777777" w:rsidR="00856F1F" w:rsidRPr="00C306FE" w:rsidRDefault="00856F1F" w:rsidP="00610539">
            <w:pPr>
              <w:spacing w:before="0" w:after="0"/>
              <w:jc w:val="left"/>
              <w:rPr>
                <w:rFonts w:cs="Arial"/>
                <w:i/>
                <w:iCs/>
                <w:color w:val="000000"/>
                <w:sz w:val="20"/>
                <w:lang w:val="en-AU" w:eastAsia="en-AU"/>
              </w:rPr>
            </w:pPr>
          </w:p>
        </w:tc>
        <w:tc>
          <w:tcPr>
            <w:tcW w:w="960" w:type="dxa"/>
            <w:tcBorders>
              <w:top w:val="nil"/>
              <w:left w:val="nil"/>
              <w:bottom w:val="single" w:sz="8" w:space="0" w:color="000000"/>
              <w:right w:val="single" w:sz="8" w:space="0" w:color="000000"/>
            </w:tcBorders>
            <w:shd w:val="clear" w:color="000000" w:fill="D9D9D9"/>
            <w:vAlign w:val="center"/>
            <w:hideMark/>
          </w:tcPr>
          <w:p w14:paraId="3538CA9C"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60%)</w:t>
            </w:r>
          </w:p>
        </w:tc>
        <w:tc>
          <w:tcPr>
            <w:tcW w:w="1220" w:type="dxa"/>
            <w:tcBorders>
              <w:top w:val="nil"/>
              <w:left w:val="nil"/>
              <w:bottom w:val="single" w:sz="8" w:space="0" w:color="000000"/>
              <w:right w:val="single" w:sz="8" w:space="0" w:color="000000"/>
            </w:tcBorders>
            <w:shd w:val="clear" w:color="000000" w:fill="D9D9D9"/>
            <w:vAlign w:val="center"/>
            <w:hideMark/>
          </w:tcPr>
          <w:p w14:paraId="5EC19FF5"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1%)</w:t>
            </w:r>
          </w:p>
        </w:tc>
        <w:tc>
          <w:tcPr>
            <w:tcW w:w="1220" w:type="dxa"/>
            <w:tcBorders>
              <w:top w:val="nil"/>
              <w:left w:val="nil"/>
              <w:bottom w:val="single" w:sz="8" w:space="0" w:color="000000"/>
              <w:right w:val="single" w:sz="8" w:space="0" w:color="000000"/>
            </w:tcBorders>
            <w:shd w:val="clear" w:color="000000" w:fill="D9D9D9"/>
            <w:vAlign w:val="center"/>
            <w:hideMark/>
          </w:tcPr>
          <w:p w14:paraId="45225950"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1%)</w:t>
            </w:r>
          </w:p>
        </w:tc>
        <w:tc>
          <w:tcPr>
            <w:tcW w:w="1220" w:type="dxa"/>
            <w:tcBorders>
              <w:top w:val="nil"/>
              <w:left w:val="nil"/>
              <w:bottom w:val="single" w:sz="8" w:space="0" w:color="000000"/>
              <w:right w:val="single" w:sz="8" w:space="0" w:color="000000"/>
            </w:tcBorders>
            <w:shd w:val="clear" w:color="000000" w:fill="D9D9D9"/>
            <w:vAlign w:val="center"/>
            <w:hideMark/>
          </w:tcPr>
          <w:p w14:paraId="51C92DB3"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1%)</w:t>
            </w:r>
          </w:p>
        </w:tc>
        <w:tc>
          <w:tcPr>
            <w:tcW w:w="960" w:type="dxa"/>
            <w:tcBorders>
              <w:top w:val="nil"/>
              <w:left w:val="nil"/>
              <w:bottom w:val="single" w:sz="8" w:space="0" w:color="000000"/>
              <w:right w:val="single" w:sz="8" w:space="0" w:color="000000"/>
            </w:tcBorders>
            <w:shd w:val="clear" w:color="000000" w:fill="D9D9D9"/>
            <w:vAlign w:val="center"/>
            <w:hideMark/>
          </w:tcPr>
          <w:p w14:paraId="2DEB0B7D"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62%)</w:t>
            </w:r>
          </w:p>
        </w:tc>
        <w:tc>
          <w:tcPr>
            <w:tcW w:w="960" w:type="dxa"/>
            <w:tcBorders>
              <w:top w:val="nil"/>
              <w:left w:val="nil"/>
              <w:bottom w:val="single" w:sz="8" w:space="0" w:color="000000"/>
              <w:right w:val="single" w:sz="8" w:space="0" w:color="000000"/>
            </w:tcBorders>
            <w:shd w:val="clear" w:color="000000" w:fill="D9D9D9"/>
            <w:vAlign w:val="center"/>
            <w:hideMark/>
          </w:tcPr>
          <w:p w14:paraId="2D247D9F" w14:textId="77777777" w:rsidR="00856F1F" w:rsidRPr="00C306FE" w:rsidRDefault="00856F1F" w:rsidP="00610539">
            <w:pPr>
              <w:spacing w:before="0" w:after="0"/>
              <w:jc w:val="center"/>
              <w:rPr>
                <w:rFonts w:cs="Arial"/>
                <w:sz w:val="20"/>
                <w:lang w:val="en-AU" w:eastAsia="en-AU"/>
              </w:rPr>
            </w:pPr>
            <w:r w:rsidRPr="00C306FE">
              <w:rPr>
                <w:rFonts w:cs="Arial"/>
                <w:sz w:val="20"/>
                <w:lang w:val="en-AU" w:eastAsia="en-AU"/>
              </w:rPr>
              <w:t>(38%)</w:t>
            </w:r>
          </w:p>
        </w:tc>
      </w:tr>
      <w:tr w:rsidR="00856F1F" w:rsidRPr="00C306FE" w14:paraId="12FC7896" w14:textId="77777777" w:rsidTr="00610539">
        <w:trPr>
          <w:trHeight w:val="315"/>
        </w:trPr>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0DAF4826"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Coral reefs</w:t>
            </w:r>
          </w:p>
        </w:tc>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186F83B1"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area</w:t>
            </w:r>
          </w:p>
        </w:tc>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091BE563"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24,149</w:t>
            </w:r>
          </w:p>
        </w:tc>
        <w:tc>
          <w:tcPr>
            <w:tcW w:w="960" w:type="dxa"/>
            <w:tcBorders>
              <w:top w:val="nil"/>
              <w:left w:val="nil"/>
              <w:bottom w:val="single" w:sz="8" w:space="0" w:color="000000"/>
              <w:right w:val="single" w:sz="8" w:space="0" w:color="000000"/>
            </w:tcBorders>
            <w:shd w:val="clear" w:color="auto" w:fill="auto"/>
            <w:vAlign w:val="bottom"/>
            <w:hideMark/>
          </w:tcPr>
          <w:p w14:paraId="0E3BB067" w14:textId="5BB0277B"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5617</w:t>
            </w:r>
          </w:p>
        </w:tc>
        <w:tc>
          <w:tcPr>
            <w:tcW w:w="1220" w:type="dxa"/>
            <w:tcBorders>
              <w:top w:val="nil"/>
              <w:left w:val="nil"/>
              <w:bottom w:val="single" w:sz="8" w:space="0" w:color="000000"/>
              <w:right w:val="single" w:sz="8" w:space="0" w:color="000000"/>
            </w:tcBorders>
            <w:shd w:val="clear" w:color="auto" w:fill="auto"/>
            <w:vAlign w:val="bottom"/>
            <w:hideMark/>
          </w:tcPr>
          <w:p w14:paraId="22EB240E"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42</w:t>
            </w:r>
          </w:p>
        </w:tc>
        <w:tc>
          <w:tcPr>
            <w:tcW w:w="1220" w:type="dxa"/>
            <w:tcBorders>
              <w:top w:val="nil"/>
              <w:left w:val="nil"/>
              <w:bottom w:val="single" w:sz="8" w:space="0" w:color="000000"/>
              <w:right w:val="single" w:sz="8" w:space="0" w:color="000000"/>
            </w:tcBorders>
            <w:shd w:val="clear" w:color="auto" w:fill="auto"/>
            <w:vAlign w:val="bottom"/>
            <w:hideMark/>
          </w:tcPr>
          <w:p w14:paraId="31D2EF40"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28</w:t>
            </w:r>
          </w:p>
        </w:tc>
        <w:tc>
          <w:tcPr>
            <w:tcW w:w="1220" w:type="dxa"/>
            <w:tcBorders>
              <w:top w:val="nil"/>
              <w:left w:val="nil"/>
              <w:bottom w:val="single" w:sz="8" w:space="0" w:color="000000"/>
              <w:right w:val="single" w:sz="8" w:space="0" w:color="000000"/>
            </w:tcBorders>
            <w:shd w:val="clear" w:color="auto" w:fill="auto"/>
            <w:vAlign w:val="bottom"/>
            <w:hideMark/>
          </w:tcPr>
          <w:p w14:paraId="04312CA4" w14:textId="3DA28484" w:rsidR="00856F1F" w:rsidRPr="00C306FE" w:rsidRDefault="00C9036D" w:rsidP="00610539">
            <w:pPr>
              <w:spacing w:before="0" w:after="0"/>
              <w:jc w:val="center"/>
              <w:rPr>
                <w:rFonts w:cs="Arial"/>
                <w:i/>
                <w:iCs/>
                <w:color w:val="000000"/>
                <w:sz w:val="20"/>
                <w:lang w:val="en-AU" w:eastAsia="en-AU"/>
              </w:rPr>
            </w:pPr>
            <w:r w:rsidRPr="00C306FE">
              <w:rPr>
                <w:rFonts w:cs="Arial"/>
                <w:i/>
                <w:iCs/>
                <w:color w:val="000000"/>
                <w:sz w:val="20"/>
                <w:lang w:val="en-AU" w:eastAsia="en-AU"/>
              </w:rPr>
              <w:t>nil</w:t>
            </w:r>
          </w:p>
        </w:tc>
        <w:tc>
          <w:tcPr>
            <w:tcW w:w="960" w:type="dxa"/>
            <w:tcBorders>
              <w:top w:val="nil"/>
              <w:left w:val="nil"/>
              <w:bottom w:val="single" w:sz="8" w:space="0" w:color="000000"/>
              <w:right w:val="nil"/>
            </w:tcBorders>
            <w:shd w:val="clear" w:color="auto" w:fill="auto"/>
            <w:vAlign w:val="bottom"/>
            <w:hideMark/>
          </w:tcPr>
          <w:p w14:paraId="6D8A4081" w14:textId="0FE771E1"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5687</w:t>
            </w:r>
          </w:p>
        </w:tc>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6BD98627" w14:textId="77777777" w:rsidR="00856F1F" w:rsidRPr="00C306FE" w:rsidRDefault="00856F1F" w:rsidP="00610539">
            <w:pPr>
              <w:spacing w:before="0" w:after="0"/>
              <w:jc w:val="center"/>
              <w:rPr>
                <w:rFonts w:cs="Arial"/>
                <w:sz w:val="20"/>
                <w:lang w:val="en-AU" w:eastAsia="en-AU"/>
              </w:rPr>
            </w:pPr>
            <w:r w:rsidRPr="00C306FE">
              <w:rPr>
                <w:rFonts w:cs="Arial"/>
                <w:sz w:val="20"/>
                <w:lang w:val="en-AU" w:eastAsia="en-AU"/>
              </w:rPr>
              <w:t>18,461</w:t>
            </w:r>
          </w:p>
        </w:tc>
      </w:tr>
      <w:tr w:rsidR="00856F1F" w:rsidRPr="00C306FE" w14:paraId="183DC1FF" w14:textId="77777777" w:rsidTr="00610539">
        <w:trPr>
          <w:trHeight w:val="300"/>
        </w:trPr>
        <w:tc>
          <w:tcPr>
            <w:tcW w:w="960" w:type="dxa"/>
            <w:vMerge/>
            <w:tcBorders>
              <w:top w:val="nil"/>
              <w:left w:val="single" w:sz="8" w:space="0" w:color="000000"/>
              <w:bottom w:val="single" w:sz="8" w:space="0" w:color="000000"/>
              <w:right w:val="single" w:sz="8" w:space="0" w:color="000000"/>
            </w:tcBorders>
            <w:vAlign w:val="center"/>
            <w:hideMark/>
          </w:tcPr>
          <w:p w14:paraId="7AAAD40D" w14:textId="77777777" w:rsidR="00856F1F" w:rsidRPr="00C306FE" w:rsidRDefault="00856F1F" w:rsidP="00610539">
            <w:pPr>
              <w:spacing w:before="0" w:after="0"/>
              <w:jc w:val="left"/>
              <w:rPr>
                <w:rFonts w:cs="Arial"/>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0695F475" w14:textId="77777777" w:rsidR="00856F1F" w:rsidRPr="00C306FE" w:rsidRDefault="00856F1F" w:rsidP="00610539">
            <w:pPr>
              <w:spacing w:before="0" w:after="0"/>
              <w:jc w:val="left"/>
              <w:rPr>
                <w:rFonts w:cs="Arial"/>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41CFD830" w14:textId="77777777" w:rsidR="00856F1F" w:rsidRPr="00C306FE" w:rsidRDefault="00856F1F" w:rsidP="00610539">
            <w:pPr>
              <w:spacing w:before="0" w:after="0"/>
              <w:jc w:val="left"/>
              <w:rPr>
                <w:rFonts w:cs="Arial"/>
                <w:color w:val="000000"/>
                <w:sz w:val="20"/>
                <w:lang w:val="en-AU" w:eastAsia="en-AU"/>
              </w:rPr>
            </w:pPr>
          </w:p>
        </w:tc>
        <w:tc>
          <w:tcPr>
            <w:tcW w:w="960" w:type="dxa"/>
            <w:tcBorders>
              <w:top w:val="nil"/>
              <w:left w:val="nil"/>
              <w:bottom w:val="single" w:sz="8" w:space="0" w:color="000000"/>
              <w:right w:val="single" w:sz="8" w:space="0" w:color="000000"/>
            </w:tcBorders>
            <w:shd w:val="clear" w:color="auto" w:fill="auto"/>
            <w:vAlign w:val="center"/>
            <w:hideMark/>
          </w:tcPr>
          <w:p w14:paraId="5DA57F4E"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22,900)</w:t>
            </w:r>
          </w:p>
        </w:tc>
        <w:tc>
          <w:tcPr>
            <w:tcW w:w="1220" w:type="dxa"/>
            <w:tcBorders>
              <w:top w:val="nil"/>
              <w:left w:val="nil"/>
              <w:bottom w:val="single" w:sz="8" w:space="0" w:color="000000"/>
              <w:right w:val="single" w:sz="8" w:space="0" w:color="000000"/>
            </w:tcBorders>
            <w:shd w:val="clear" w:color="auto" w:fill="auto"/>
            <w:vAlign w:val="center"/>
            <w:hideMark/>
          </w:tcPr>
          <w:p w14:paraId="3111B352"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109)</w:t>
            </w:r>
          </w:p>
        </w:tc>
        <w:tc>
          <w:tcPr>
            <w:tcW w:w="1220" w:type="dxa"/>
            <w:tcBorders>
              <w:top w:val="nil"/>
              <w:left w:val="nil"/>
              <w:bottom w:val="single" w:sz="8" w:space="0" w:color="000000"/>
              <w:right w:val="single" w:sz="8" w:space="0" w:color="000000"/>
            </w:tcBorders>
            <w:shd w:val="clear" w:color="auto" w:fill="auto"/>
            <w:vAlign w:val="bottom"/>
            <w:hideMark/>
          </w:tcPr>
          <w:p w14:paraId="0F191E6B"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27)</w:t>
            </w:r>
          </w:p>
        </w:tc>
        <w:tc>
          <w:tcPr>
            <w:tcW w:w="1220" w:type="dxa"/>
            <w:tcBorders>
              <w:top w:val="nil"/>
              <w:left w:val="nil"/>
              <w:bottom w:val="single" w:sz="8" w:space="0" w:color="000000"/>
              <w:right w:val="single" w:sz="8" w:space="0" w:color="000000"/>
            </w:tcBorders>
            <w:shd w:val="clear" w:color="auto" w:fill="auto"/>
            <w:vAlign w:val="bottom"/>
            <w:hideMark/>
          </w:tcPr>
          <w:p w14:paraId="51B0A93D"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32)</w:t>
            </w:r>
          </w:p>
        </w:tc>
        <w:tc>
          <w:tcPr>
            <w:tcW w:w="960" w:type="dxa"/>
            <w:tcBorders>
              <w:top w:val="nil"/>
              <w:left w:val="nil"/>
              <w:bottom w:val="single" w:sz="8" w:space="0" w:color="000000"/>
              <w:right w:val="single" w:sz="8" w:space="0" w:color="000000"/>
            </w:tcBorders>
            <w:shd w:val="clear" w:color="auto" w:fill="auto"/>
            <w:vAlign w:val="center"/>
            <w:hideMark/>
          </w:tcPr>
          <w:p w14:paraId="0159761C"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23,067)</w:t>
            </w:r>
          </w:p>
        </w:tc>
        <w:tc>
          <w:tcPr>
            <w:tcW w:w="960" w:type="dxa"/>
            <w:tcBorders>
              <w:top w:val="nil"/>
              <w:left w:val="nil"/>
              <w:bottom w:val="single" w:sz="8" w:space="0" w:color="000000"/>
              <w:right w:val="single" w:sz="8" w:space="0" w:color="000000"/>
            </w:tcBorders>
            <w:shd w:val="clear" w:color="auto" w:fill="auto"/>
            <w:vAlign w:val="center"/>
            <w:hideMark/>
          </w:tcPr>
          <w:p w14:paraId="6014C7B1" w14:textId="3D087032" w:rsidR="00856F1F" w:rsidRPr="00C306FE" w:rsidRDefault="00856F1F" w:rsidP="00610539">
            <w:pPr>
              <w:spacing w:before="0" w:after="0"/>
              <w:jc w:val="center"/>
              <w:rPr>
                <w:rFonts w:cs="Arial"/>
                <w:sz w:val="20"/>
                <w:lang w:val="en-AU" w:eastAsia="en-AU"/>
              </w:rPr>
            </w:pPr>
            <w:r w:rsidRPr="00C306FE">
              <w:rPr>
                <w:rFonts w:cs="Arial"/>
                <w:sz w:val="20"/>
                <w:lang w:val="en-AU" w:eastAsia="en-AU"/>
              </w:rPr>
              <w:t>(1082</w:t>
            </w:r>
            <w:r w:rsidR="00266F3D">
              <w:rPr>
                <w:rFonts w:cs="Arial"/>
                <w:sz w:val="20"/>
                <w:lang w:val="en-AU" w:eastAsia="en-AU"/>
              </w:rPr>
              <w:t>)</w:t>
            </w:r>
          </w:p>
        </w:tc>
      </w:tr>
      <w:tr w:rsidR="00856F1F" w:rsidRPr="00C306FE" w14:paraId="534BE836" w14:textId="77777777" w:rsidTr="00DD21BB">
        <w:trPr>
          <w:trHeight w:val="300"/>
        </w:trPr>
        <w:tc>
          <w:tcPr>
            <w:tcW w:w="960" w:type="dxa"/>
            <w:vMerge/>
            <w:tcBorders>
              <w:top w:val="nil"/>
              <w:left w:val="single" w:sz="8" w:space="0" w:color="000000"/>
              <w:bottom w:val="single" w:sz="8" w:space="0" w:color="000000"/>
              <w:right w:val="single" w:sz="8" w:space="0" w:color="000000"/>
            </w:tcBorders>
            <w:vAlign w:val="center"/>
            <w:hideMark/>
          </w:tcPr>
          <w:p w14:paraId="144819C6" w14:textId="77777777" w:rsidR="00856F1F" w:rsidRPr="00C306FE" w:rsidRDefault="00856F1F" w:rsidP="00610539">
            <w:pPr>
              <w:spacing w:before="0" w:after="0"/>
              <w:jc w:val="left"/>
              <w:rPr>
                <w:rFonts w:cs="Arial"/>
                <w:color w:val="000000"/>
                <w:sz w:val="20"/>
                <w:lang w:val="en-AU" w:eastAsia="en-AU"/>
              </w:rPr>
            </w:pPr>
          </w:p>
        </w:tc>
        <w:tc>
          <w:tcPr>
            <w:tcW w:w="960" w:type="dxa"/>
            <w:vMerge w:val="restart"/>
            <w:tcBorders>
              <w:top w:val="nil"/>
              <w:left w:val="single" w:sz="8" w:space="0" w:color="000000"/>
              <w:bottom w:val="single" w:sz="8" w:space="0" w:color="000000"/>
              <w:right w:val="single" w:sz="8" w:space="0" w:color="000000"/>
            </w:tcBorders>
            <w:shd w:val="clear" w:color="000000" w:fill="D9D9D9"/>
            <w:vAlign w:val="center"/>
            <w:hideMark/>
          </w:tcPr>
          <w:p w14:paraId="2D117502" w14:textId="77777777" w:rsidR="00856F1F" w:rsidRPr="00C306FE" w:rsidRDefault="00856F1F" w:rsidP="00610539">
            <w:pPr>
              <w:spacing w:before="0" w:after="0"/>
              <w:jc w:val="center"/>
              <w:rPr>
                <w:rFonts w:cs="Arial"/>
                <w:i/>
                <w:iCs/>
                <w:color w:val="000000"/>
                <w:sz w:val="20"/>
                <w:lang w:val="en-AU" w:eastAsia="en-AU"/>
              </w:rPr>
            </w:pPr>
            <w:r w:rsidRPr="00C306FE">
              <w:rPr>
                <w:rFonts w:cs="Arial"/>
                <w:i/>
                <w:iCs/>
                <w:color w:val="000000"/>
                <w:sz w:val="20"/>
                <w:lang w:val="en-AU" w:eastAsia="en-AU"/>
              </w:rPr>
              <w:t>%</w:t>
            </w:r>
          </w:p>
        </w:tc>
        <w:tc>
          <w:tcPr>
            <w:tcW w:w="960" w:type="dxa"/>
            <w:vMerge w:val="restart"/>
            <w:tcBorders>
              <w:top w:val="nil"/>
              <w:left w:val="single" w:sz="8" w:space="0" w:color="000000"/>
              <w:bottom w:val="single" w:sz="8" w:space="0" w:color="000000"/>
              <w:right w:val="single" w:sz="8" w:space="0" w:color="000000"/>
            </w:tcBorders>
            <w:shd w:val="clear" w:color="000000" w:fill="D9D9D9"/>
            <w:vAlign w:val="center"/>
            <w:hideMark/>
          </w:tcPr>
          <w:p w14:paraId="11C28A6C" w14:textId="77777777" w:rsidR="00856F1F" w:rsidRPr="00C306FE" w:rsidRDefault="00856F1F" w:rsidP="00610539">
            <w:pPr>
              <w:spacing w:before="0" w:after="0"/>
              <w:jc w:val="center"/>
              <w:rPr>
                <w:rFonts w:cs="Arial"/>
                <w:i/>
                <w:iCs/>
                <w:color w:val="000000"/>
                <w:sz w:val="20"/>
                <w:lang w:val="en-AU" w:eastAsia="en-AU"/>
              </w:rPr>
            </w:pPr>
            <w:r w:rsidRPr="00C306FE">
              <w:rPr>
                <w:rFonts w:cs="Arial"/>
                <w:i/>
                <w:iCs/>
                <w:color w:val="000000"/>
                <w:sz w:val="20"/>
                <w:lang w:val="en-AU" w:eastAsia="en-AU"/>
              </w:rPr>
              <w:t>100%</w:t>
            </w:r>
          </w:p>
        </w:tc>
        <w:tc>
          <w:tcPr>
            <w:tcW w:w="960" w:type="dxa"/>
            <w:tcBorders>
              <w:top w:val="nil"/>
              <w:left w:val="nil"/>
              <w:bottom w:val="single" w:sz="8" w:space="0" w:color="000000"/>
              <w:right w:val="single" w:sz="8" w:space="0" w:color="000000"/>
            </w:tcBorders>
            <w:shd w:val="clear" w:color="000000" w:fill="D9D9D9"/>
            <w:vAlign w:val="center"/>
            <w:hideMark/>
          </w:tcPr>
          <w:p w14:paraId="6F4509A7"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23%</w:t>
            </w:r>
          </w:p>
        </w:tc>
        <w:tc>
          <w:tcPr>
            <w:tcW w:w="1220" w:type="dxa"/>
            <w:tcBorders>
              <w:top w:val="nil"/>
              <w:left w:val="nil"/>
              <w:bottom w:val="single" w:sz="8" w:space="0" w:color="000000"/>
              <w:right w:val="single" w:sz="8" w:space="0" w:color="000000"/>
            </w:tcBorders>
            <w:shd w:val="clear" w:color="000000" w:fill="D9D9D9"/>
            <w:vAlign w:val="center"/>
            <w:hideMark/>
          </w:tcPr>
          <w:p w14:paraId="46904341"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0.2%</w:t>
            </w:r>
          </w:p>
        </w:tc>
        <w:tc>
          <w:tcPr>
            <w:tcW w:w="1220" w:type="dxa"/>
            <w:tcBorders>
              <w:top w:val="nil"/>
              <w:left w:val="nil"/>
              <w:bottom w:val="single" w:sz="8" w:space="0" w:color="000000"/>
              <w:right w:val="single" w:sz="8" w:space="0" w:color="000000"/>
            </w:tcBorders>
            <w:shd w:val="clear" w:color="000000" w:fill="D9D9D9"/>
            <w:vAlign w:val="center"/>
            <w:hideMark/>
          </w:tcPr>
          <w:p w14:paraId="2770EA8F"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0.1%</w:t>
            </w:r>
          </w:p>
        </w:tc>
        <w:tc>
          <w:tcPr>
            <w:tcW w:w="1220" w:type="dxa"/>
            <w:tcBorders>
              <w:top w:val="nil"/>
              <w:left w:val="nil"/>
              <w:bottom w:val="single" w:sz="8" w:space="0" w:color="000000"/>
              <w:right w:val="single" w:sz="8" w:space="0" w:color="000000"/>
            </w:tcBorders>
            <w:shd w:val="clear" w:color="auto" w:fill="D9D9D9" w:themeFill="background1" w:themeFillShade="D9"/>
            <w:vAlign w:val="bottom"/>
            <w:hideMark/>
          </w:tcPr>
          <w:p w14:paraId="31E3308A" w14:textId="2953A7A6" w:rsidR="00856F1F" w:rsidRPr="00C306FE" w:rsidRDefault="00C9036D" w:rsidP="00610539">
            <w:pPr>
              <w:spacing w:before="0" w:after="0"/>
              <w:jc w:val="center"/>
              <w:rPr>
                <w:rFonts w:cs="Arial"/>
                <w:i/>
                <w:iCs/>
                <w:color w:val="000000"/>
                <w:sz w:val="20"/>
                <w:lang w:val="en-AU" w:eastAsia="en-AU"/>
              </w:rPr>
            </w:pPr>
            <w:r w:rsidRPr="00C306FE">
              <w:rPr>
                <w:rFonts w:cs="Arial"/>
                <w:i/>
                <w:iCs/>
                <w:color w:val="000000"/>
                <w:sz w:val="20"/>
                <w:lang w:val="en-AU" w:eastAsia="en-AU"/>
              </w:rPr>
              <w:t>nil</w:t>
            </w:r>
          </w:p>
        </w:tc>
        <w:tc>
          <w:tcPr>
            <w:tcW w:w="960" w:type="dxa"/>
            <w:tcBorders>
              <w:top w:val="nil"/>
              <w:left w:val="nil"/>
              <w:bottom w:val="single" w:sz="8" w:space="0" w:color="000000"/>
              <w:right w:val="single" w:sz="8" w:space="0" w:color="000000"/>
            </w:tcBorders>
            <w:shd w:val="clear" w:color="000000" w:fill="D9D9D9"/>
            <w:vAlign w:val="center"/>
            <w:hideMark/>
          </w:tcPr>
          <w:p w14:paraId="73C9E7A2"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24%</w:t>
            </w:r>
          </w:p>
        </w:tc>
        <w:tc>
          <w:tcPr>
            <w:tcW w:w="960" w:type="dxa"/>
            <w:tcBorders>
              <w:top w:val="nil"/>
              <w:left w:val="nil"/>
              <w:bottom w:val="single" w:sz="8" w:space="0" w:color="000000"/>
              <w:right w:val="single" w:sz="8" w:space="0" w:color="000000"/>
            </w:tcBorders>
            <w:shd w:val="clear" w:color="000000" w:fill="D9D9D9"/>
            <w:vAlign w:val="center"/>
            <w:hideMark/>
          </w:tcPr>
          <w:p w14:paraId="23C83953" w14:textId="77777777" w:rsidR="00856F1F" w:rsidRPr="00C306FE" w:rsidRDefault="00856F1F" w:rsidP="00610539">
            <w:pPr>
              <w:spacing w:before="0" w:after="0"/>
              <w:jc w:val="center"/>
              <w:rPr>
                <w:rFonts w:cs="Arial"/>
                <w:sz w:val="20"/>
                <w:lang w:val="en-AU" w:eastAsia="en-AU"/>
              </w:rPr>
            </w:pPr>
            <w:r w:rsidRPr="00C306FE">
              <w:rPr>
                <w:rFonts w:cs="Arial"/>
                <w:sz w:val="20"/>
                <w:lang w:val="en-AU" w:eastAsia="en-AU"/>
              </w:rPr>
              <w:t>76%</w:t>
            </w:r>
          </w:p>
        </w:tc>
      </w:tr>
      <w:tr w:rsidR="00856F1F" w:rsidRPr="00C306FE" w14:paraId="5E168C21" w14:textId="77777777" w:rsidTr="00610539">
        <w:trPr>
          <w:trHeight w:val="300"/>
        </w:trPr>
        <w:tc>
          <w:tcPr>
            <w:tcW w:w="960" w:type="dxa"/>
            <w:vMerge/>
            <w:tcBorders>
              <w:top w:val="nil"/>
              <w:left w:val="single" w:sz="8" w:space="0" w:color="000000"/>
              <w:bottom w:val="single" w:sz="8" w:space="0" w:color="000000"/>
              <w:right w:val="single" w:sz="8" w:space="0" w:color="000000"/>
            </w:tcBorders>
            <w:vAlign w:val="center"/>
            <w:hideMark/>
          </w:tcPr>
          <w:p w14:paraId="22184F43" w14:textId="77777777" w:rsidR="00856F1F" w:rsidRPr="00C306FE" w:rsidRDefault="00856F1F" w:rsidP="00610539">
            <w:pPr>
              <w:spacing w:before="0" w:after="0"/>
              <w:jc w:val="left"/>
              <w:rPr>
                <w:rFonts w:cs="Arial"/>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19A5898B" w14:textId="77777777" w:rsidR="00856F1F" w:rsidRPr="00C306FE" w:rsidRDefault="00856F1F" w:rsidP="00610539">
            <w:pPr>
              <w:spacing w:before="0" w:after="0"/>
              <w:jc w:val="left"/>
              <w:rPr>
                <w:rFonts w:cs="Arial"/>
                <w:i/>
                <w:iCs/>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7E9A68EB" w14:textId="77777777" w:rsidR="00856F1F" w:rsidRPr="00C306FE" w:rsidRDefault="00856F1F" w:rsidP="00610539">
            <w:pPr>
              <w:spacing w:before="0" w:after="0"/>
              <w:jc w:val="left"/>
              <w:rPr>
                <w:rFonts w:cs="Arial"/>
                <w:i/>
                <w:iCs/>
                <w:color w:val="000000"/>
                <w:sz w:val="20"/>
                <w:lang w:val="en-AU" w:eastAsia="en-AU"/>
              </w:rPr>
            </w:pPr>
          </w:p>
        </w:tc>
        <w:tc>
          <w:tcPr>
            <w:tcW w:w="960" w:type="dxa"/>
            <w:tcBorders>
              <w:top w:val="nil"/>
              <w:left w:val="nil"/>
              <w:bottom w:val="single" w:sz="8" w:space="0" w:color="000000"/>
              <w:right w:val="single" w:sz="8" w:space="0" w:color="000000"/>
            </w:tcBorders>
            <w:shd w:val="clear" w:color="000000" w:fill="D9D9D9"/>
            <w:vAlign w:val="center"/>
            <w:hideMark/>
          </w:tcPr>
          <w:p w14:paraId="04B7EDE5" w14:textId="77777777" w:rsidR="00856F1F" w:rsidRPr="00C306FE" w:rsidRDefault="00856F1F" w:rsidP="00610539">
            <w:pPr>
              <w:spacing w:before="0" w:after="0"/>
              <w:jc w:val="center"/>
              <w:rPr>
                <w:rFonts w:cs="Arial"/>
                <w:color w:val="000000"/>
                <w:sz w:val="20"/>
                <w:lang w:val="en-AU" w:eastAsia="en-AU"/>
              </w:rPr>
            </w:pPr>
            <w:r w:rsidRPr="00C306FE">
              <w:rPr>
                <w:rFonts w:cs="Arial"/>
                <w:sz w:val="20"/>
                <w:lang w:val="en-AU" w:eastAsia="en-AU"/>
              </w:rPr>
              <w:t>(</w:t>
            </w:r>
            <w:r w:rsidRPr="00C306FE">
              <w:rPr>
                <w:rFonts w:cs="Arial"/>
                <w:color w:val="000000"/>
                <w:sz w:val="20"/>
                <w:lang w:val="en-AU" w:eastAsia="en-AU"/>
              </w:rPr>
              <w:t>95%)</w:t>
            </w:r>
          </w:p>
        </w:tc>
        <w:tc>
          <w:tcPr>
            <w:tcW w:w="1220" w:type="dxa"/>
            <w:tcBorders>
              <w:top w:val="nil"/>
              <w:left w:val="nil"/>
              <w:bottom w:val="single" w:sz="8" w:space="0" w:color="000000"/>
              <w:right w:val="single" w:sz="8" w:space="0" w:color="000000"/>
            </w:tcBorders>
            <w:shd w:val="clear" w:color="000000" w:fill="D9D9D9"/>
            <w:vAlign w:val="center"/>
            <w:hideMark/>
          </w:tcPr>
          <w:p w14:paraId="1F2E1AAC" w14:textId="77777777" w:rsidR="00856F1F" w:rsidRPr="00C306FE" w:rsidRDefault="00856F1F" w:rsidP="00610539">
            <w:pPr>
              <w:spacing w:before="0" w:after="0"/>
              <w:jc w:val="center"/>
              <w:rPr>
                <w:rFonts w:cs="Arial"/>
                <w:color w:val="000000"/>
                <w:sz w:val="20"/>
                <w:lang w:val="en-AU" w:eastAsia="en-AU"/>
              </w:rPr>
            </w:pPr>
            <w:r w:rsidRPr="00C306FE">
              <w:rPr>
                <w:rFonts w:cs="Arial"/>
                <w:sz w:val="20"/>
                <w:lang w:val="en-AU" w:eastAsia="en-AU"/>
              </w:rPr>
              <w:t>(</w:t>
            </w:r>
            <w:r w:rsidRPr="00C306FE">
              <w:rPr>
                <w:rFonts w:cs="Arial"/>
                <w:color w:val="000000"/>
                <w:sz w:val="20"/>
                <w:lang w:val="en-AU" w:eastAsia="en-AU"/>
              </w:rPr>
              <w:t>0.4%)</w:t>
            </w:r>
          </w:p>
        </w:tc>
        <w:tc>
          <w:tcPr>
            <w:tcW w:w="1220" w:type="dxa"/>
            <w:tcBorders>
              <w:top w:val="nil"/>
              <w:left w:val="nil"/>
              <w:bottom w:val="single" w:sz="8" w:space="0" w:color="000000"/>
              <w:right w:val="single" w:sz="8" w:space="0" w:color="000000"/>
            </w:tcBorders>
            <w:shd w:val="clear" w:color="000000" w:fill="D9D9D9"/>
            <w:vAlign w:val="center"/>
            <w:hideMark/>
          </w:tcPr>
          <w:p w14:paraId="46C1FFF7" w14:textId="77777777" w:rsidR="00856F1F" w:rsidRPr="00C306FE" w:rsidRDefault="00856F1F" w:rsidP="00610539">
            <w:pPr>
              <w:spacing w:before="0" w:after="0"/>
              <w:jc w:val="center"/>
              <w:rPr>
                <w:rFonts w:cs="Arial"/>
                <w:color w:val="000000"/>
                <w:sz w:val="20"/>
                <w:lang w:val="en-AU" w:eastAsia="en-AU"/>
              </w:rPr>
            </w:pPr>
            <w:r w:rsidRPr="00C306FE">
              <w:rPr>
                <w:rFonts w:cs="Arial"/>
                <w:sz w:val="20"/>
                <w:lang w:val="en-AU" w:eastAsia="en-AU"/>
              </w:rPr>
              <w:t>(</w:t>
            </w:r>
            <w:r w:rsidRPr="00C306FE">
              <w:rPr>
                <w:rFonts w:cs="Arial"/>
                <w:color w:val="000000"/>
                <w:sz w:val="20"/>
                <w:lang w:val="en-AU" w:eastAsia="en-AU"/>
              </w:rPr>
              <w:t>0.1%)</w:t>
            </w:r>
          </w:p>
        </w:tc>
        <w:tc>
          <w:tcPr>
            <w:tcW w:w="1220" w:type="dxa"/>
            <w:tcBorders>
              <w:top w:val="nil"/>
              <w:left w:val="nil"/>
              <w:bottom w:val="single" w:sz="8" w:space="0" w:color="000000"/>
              <w:right w:val="single" w:sz="8" w:space="0" w:color="000000"/>
            </w:tcBorders>
            <w:shd w:val="clear" w:color="000000" w:fill="D9D9D9"/>
            <w:vAlign w:val="center"/>
            <w:hideMark/>
          </w:tcPr>
          <w:p w14:paraId="1B858B83" w14:textId="77777777" w:rsidR="00856F1F" w:rsidRPr="00C306FE" w:rsidRDefault="00856F1F" w:rsidP="00610539">
            <w:pPr>
              <w:spacing w:before="0" w:after="0"/>
              <w:jc w:val="center"/>
              <w:rPr>
                <w:rFonts w:cs="Arial"/>
                <w:color w:val="000000"/>
                <w:sz w:val="20"/>
                <w:lang w:val="en-AU" w:eastAsia="en-AU"/>
              </w:rPr>
            </w:pPr>
            <w:r w:rsidRPr="00C306FE">
              <w:rPr>
                <w:rFonts w:cs="Arial"/>
                <w:sz w:val="20"/>
                <w:lang w:val="en-AU" w:eastAsia="en-AU"/>
              </w:rPr>
              <w:t>(</w:t>
            </w:r>
            <w:r w:rsidRPr="00C306FE">
              <w:rPr>
                <w:rFonts w:cs="Arial"/>
                <w:color w:val="000000"/>
                <w:sz w:val="20"/>
                <w:lang w:val="en-AU" w:eastAsia="en-AU"/>
              </w:rPr>
              <w:t>0.1%)</w:t>
            </w:r>
          </w:p>
        </w:tc>
        <w:tc>
          <w:tcPr>
            <w:tcW w:w="960" w:type="dxa"/>
            <w:tcBorders>
              <w:top w:val="nil"/>
              <w:left w:val="nil"/>
              <w:bottom w:val="single" w:sz="8" w:space="0" w:color="000000"/>
              <w:right w:val="single" w:sz="8" w:space="0" w:color="000000"/>
            </w:tcBorders>
            <w:shd w:val="clear" w:color="000000" w:fill="D9D9D9"/>
            <w:vAlign w:val="center"/>
            <w:hideMark/>
          </w:tcPr>
          <w:p w14:paraId="6D45DFD4" w14:textId="77777777" w:rsidR="00856F1F" w:rsidRPr="00C306FE" w:rsidRDefault="00856F1F" w:rsidP="00610539">
            <w:pPr>
              <w:spacing w:before="0" w:after="0"/>
              <w:jc w:val="center"/>
              <w:rPr>
                <w:rFonts w:cs="Arial"/>
                <w:color w:val="000000"/>
                <w:sz w:val="20"/>
                <w:lang w:val="en-AU" w:eastAsia="en-AU"/>
              </w:rPr>
            </w:pPr>
            <w:r w:rsidRPr="00C306FE">
              <w:rPr>
                <w:rFonts w:cs="Arial"/>
                <w:sz w:val="20"/>
                <w:lang w:val="en-AU" w:eastAsia="en-AU"/>
              </w:rPr>
              <w:t>(</w:t>
            </w:r>
            <w:r w:rsidRPr="00C306FE">
              <w:rPr>
                <w:rFonts w:cs="Arial"/>
                <w:color w:val="000000"/>
                <w:sz w:val="20"/>
                <w:lang w:val="en-AU" w:eastAsia="en-AU"/>
              </w:rPr>
              <w:t>96%)</w:t>
            </w:r>
          </w:p>
        </w:tc>
        <w:tc>
          <w:tcPr>
            <w:tcW w:w="960" w:type="dxa"/>
            <w:tcBorders>
              <w:top w:val="nil"/>
              <w:left w:val="nil"/>
              <w:bottom w:val="single" w:sz="8" w:space="0" w:color="000000"/>
              <w:right w:val="single" w:sz="8" w:space="0" w:color="000000"/>
            </w:tcBorders>
            <w:shd w:val="clear" w:color="000000" w:fill="D9D9D9"/>
            <w:vAlign w:val="center"/>
            <w:hideMark/>
          </w:tcPr>
          <w:p w14:paraId="2CA8AD8C" w14:textId="77777777" w:rsidR="00856F1F" w:rsidRPr="00C306FE" w:rsidRDefault="00856F1F" w:rsidP="00610539">
            <w:pPr>
              <w:spacing w:before="0" w:after="0"/>
              <w:jc w:val="center"/>
              <w:rPr>
                <w:rFonts w:cs="Arial"/>
                <w:sz w:val="20"/>
                <w:lang w:val="en-AU" w:eastAsia="en-AU"/>
              </w:rPr>
            </w:pPr>
            <w:r w:rsidRPr="00C306FE">
              <w:rPr>
                <w:rFonts w:cs="Arial"/>
                <w:sz w:val="20"/>
                <w:lang w:val="en-AU" w:eastAsia="en-AU"/>
              </w:rPr>
              <w:t>(4%</w:t>
            </w:r>
            <w:r w:rsidRPr="00C306FE">
              <w:rPr>
                <w:rFonts w:cs="Arial"/>
                <w:color w:val="000000"/>
                <w:sz w:val="20"/>
                <w:lang w:val="en-AU" w:eastAsia="en-AU"/>
              </w:rPr>
              <w:t>)</w:t>
            </w:r>
          </w:p>
        </w:tc>
      </w:tr>
      <w:tr w:rsidR="00856F1F" w:rsidRPr="00C306FE" w14:paraId="7B89FFB4" w14:textId="77777777" w:rsidTr="00610539">
        <w:trPr>
          <w:trHeight w:val="315"/>
        </w:trPr>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220AB7A4"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Surveyed seagrass</w:t>
            </w:r>
          </w:p>
        </w:tc>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1033C667"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area</w:t>
            </w:r>
          </w:p>
        </w:tc>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2D4F1D42" w14:textId="07C5157E"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4640</w:t>
            </w:r>
          </w:p>
        </w:tc>
        <w:tc>
          <w:tcPr>
            <w:tcW w:w="960" w:type="dxa"/>
            <w:tcBorders>
              <w:top w:val="nil"/>
              <w:left w:val="nil"/>
              <w:bottom w:val="single" w:sz="8" w:space="0" w:color="000000"/>
              <w:right w:val="single" w:sz="8" w:space="0" w:color="000000"/>
            </w:tcBorders>
            <w:shd w:val="clear" w:color="auto" w:fill="auto"/>
            <w:vAlign w:val="bottom"/>
            <w:hideMark/>
          </w:tcPr>
          <w:p w14:paraId="4F223D86" w14:textId="2ED648C2"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3574</w:t>
            </w:r>
          </w:p>
        </w:tc>
        <w:tc>
          <w:tcPr>
            <w:tcW w:w="1220" w:type="dxa"/>
            <w:tcBorders>
              <w:top w:val="nil"/>
              <w:left w:val="nil"/>
              <w:bottom w:val="single" w:sz="8" w:space="0" w:color="000000"/>
              <w:right w:val="single" w:sz="8" w:space="0" w:color="000000"/>
            </w:tcBorders>
            <w:shd w:val="clear" w:color="auto" w:fill="auto"/>
            <w:vAlign w:val="bottom"/>
            <w:hideMark/>
          </w:tcPr>
          <w:p w14:paraId="6F9F21A2" w14:textId="20AB72A9" w:rsidR="00856F1F" w:rsidRPr="00C306FE" w:rsidRDefault="00856F1F" w:rsidP="00C4379D">
            <w:pPr>
              <w:spacing w:before="0" w:after="0"/>
              <w:jc w:val="center"/>
              <w:rPr>
                <w:rFonts w:cs="Arial"/>
                <w:color w:val="000000"/>
                <w:sz w:val="20"/>
                <w:lang w:val="en-AU" w:eastAsia="en-AU"/>
              </w:rPr>
            </w:pPr>
            <w:r w:rsidRPr="00C306FE">
              <w:rPr>
                <w:rFonts w:cs="Arial"/>
                <w:color w:val="000000"/>
                <w:sz w:val="20"/>
                <w:lang w:val="en-AU" w:eastAsia="en-AU"/>
              </w:rPr>
              <w:t>5</w:t>
            </w:r>
            <w:r w:rsidR="00C4379D" w:rsidRPr="00C306FE">
              <w:rPr>
                <w:rFonts w:cs="Arial"/>
                <w:color w:val="000000"/>
                <w:sz w:val="20"/>
                <w:lang w:val="en-AU" w:eastAsia="en-AU"/>
              </w:rPr>
              <w:t>6</w:t>
            </w:r>
            <w:r w:rsidRPr="00C306FE">
              <w:rPr>
                <w:rFonts w:cs="Arial"/>
                <w:color w:val="000000"/>
                <w:sz w:val="20"/>
                <w:lang w:val="en-AU" w:eastAsia="en-AU"/>
              </w:rPr>
              <w:t>9</w:t>
            </w:r>
          </w:p>
        </w:tc>
        <w:tc>
          <w:tcPr>
            <w:tcW w:w="1220" w:type="dxa"/>
            <w:tcBorders>
              <w:top w:val="nil"/>
              <w:left w:val="nil"/>
              <w:bottom w:val="single" w:sz="8" w:space="0" w:color="000000"/>
              <w:right w:val="single" w:sz="8" w:space="0" w:color="000000"/>
            </w:tcBorders>
            <w:shd w:val="clear" w:color="auto" w:fill="auto"/>
            <w:vAlign w:val="bottom"/>
            <w:hideMark/>
          </w:tcPr>
          <w:p w14:paraId="46DA2987" w14:textId="3A0759CA" w:rsidR="00856F1F" w:rsidRPr="00C306FE" w:rsidRDefault="00C4379D" w:rsidP="00C4379D">
            <w:pPr>
              <w:spacing w:before="0" w:after="0"/>
              <w:jc w:val="center"/>
              <w:rPr>
                <w:rFonts w:cs="Arial"/>
                <w:color w:val="000000"/>
                <w:sz w:val="20"/>
                <w:lang w:val="en-AU" w:eastAsia="en-AU"/>
              </w:rPr>
            </w:pPr>
            <w:r w:rsidRPr="00C306FE">
              <w:rPr>
                <w:rFonts w:cs="Arial"/>
                <w:color w:val="000000"/>
                <w:sz w:val="20"/>
                <w:lang w:val="en-AU" w:eastAsia="en-AU"/>
              </w:rPr>
              <w:t>277</w:t>
            </w:r>
          </w:p>
        </w:tc>
        <w:tc>
          <w:tcPr>
            <w:tcW w:w="1220" w:type="dxa"/>
            <w:tcBorders>
              <w:top w:val="nil"/>
              <w:left w:val="nil"/>
              <w:bottom w:val="single" w:sz="8" w:space="0" w:color="000000"/>
              <w:right w:val="single" w:sz="8" w:space="0" w:color="000000"/>
            </w:tcBorders>
            <w:shd w:val="clear" w:color="auto" w:fill="auto"/>
            <w:vAlign w:val="bottom"/>
            <w:hideMark/>
          </w:tcPr>
          <w:p w14:paraId="3A780C9D" w14:textId="29192882" w:rsidR="00856F1F" w:rsidRPr="00C306FE" w:rsidRDefault="00C9036D" w:rsidP="00610539">
            <w:pPr>
              <w:spacing w:before="0" w:after="0"/>
              <w:jc w:val="center"/>
              <w:rPr>
                <w:rFonts w:cs="Arial"/>
                <w:i/>
                <w:iCs/>
                <w:color w:val="000000"/>
                <w:sz w:val="20"/>
                <w:lang w:val="en-AU" w:eastAsia="en-AU"/>
              </w:rPr>
            </w:pPr>
            <w:r w:rsidRPr="00C306FE">
              <w:rPr>
                <w:rFonts w:cs="Arial"/>
                <w:i/>
                <w:iCs/>
                <w:color w:val="000000"/>
                <w:sz w:val="20"/>
                <w:lang w:val="en-AU" w:eastAsia="en-AU"/>
              </w:rPr>
              <w:t>nil</w:t>
            </w:r>
          </w:p>
        </w:tc>
        <w:tc>
          <w:tcPr>
            <w:tcW w:w="960" w:type="dxa"/>
            <w:tcBorders>
              <w:top w:val="nil"/>
              <w:left w:val="nil"/>
              <w:bottom w:val="single" w:sz="8" w:space="0" w:color="000000"/>
              <w:right w:val="nil"/>
            </w:tcBorders>
            <w:shd w:val="clear" w:color="auto" w:fill="auto"/>
            <w:vAlign w:val="bottom"/>
            <w:hideMark/>
          </w:tcPr>
          <w:p w14:paraId="2A88C472" w14:textId="6DB206FA"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4420</w:t>
            </w:r>
          </w:p>
        </w:tc>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5BE501FC" w14:textId="77777777" w:rsidR="00856F1F" w:rsidRPr="00C306FE" w:rsidRDefault="00856F1F" w:rsidP="00610539">
            <w:pPr>
              <w:spacing w:before="0" w:after="0"/>
              <w:jc w:val="center"/>
              <w:rPr>
                <w:rFonts w:cs="Arial"/>
                <w:sz w:val="20"/>
                <w:lang w:val="en-AU" w:eastAsia="en-AU"/>
              </w:rPr>
            </w:pPr>
            <w:r w:rsidRPr="00C306FE">
              <w:rPr>
                <w:rFonts w:cs="Arial"/>
                <w:sz w:val="20"/>
                <w:lang w:val="en-AU" w:eastAsia="en-AU"/>
              </w:rPr>
              <w:t>220</w:t>
            </w:r>
          </w:p>
        </w:tc>
      </w:tr>
      <w:tr w:rsidR="00856F1F" w:rsidRPr="00C306FE" w14:paraId="219FA27E" w14:textId="77777777" w:rsidTr="00610539">
        <w:trPr>
          <w:trHeight w:val="300"/>
        </w:trPr>
        <w:tc>
          <w:tcPr>
            <w:tcW w:w="960" w:type="dxa"/>
            <w:vMerge/>
            <w:tcBorders>
              <w:top w:val="nil"/>
              <w:left w:val="single" w:sz="8" w:space="0" w:color="000000"/>
              <w:bottom w:val="single" w:sz="8" w:space="0" w:color="000000"/>
              <w:right w:val="single" w:sz="8" w:space="0" w:color="000000"/>
            </w:tcBorders>
            <w:vAlign w:val="center"/>
            <w:hideMark/>
          </w:tcPr>
          <w:p w14:paraId="78239074" w14:textId="77777777" w:rsidR="00856F1F" w:rsidRPr="00C306FE" w:rsidRDefault="00856F1F" w:rsidP="00610539">
            <w:pPr>
              <w:spacing w:before="0" w:after="0"/>
              <w:jc w:val="left"/>
              <w:rPr>
                <w:rFonts w:cs="Arial"/>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076999EC" w14:textId="77777777" w:rsidR="00856F1F" w:rsidRPr="00C306FE" w:rsidRDefault="00856F1F" w:rsidP="00610539">
            <w:pPr>
              <w:spacing w:before="0" w:after="0"/>
              <w:jc w:val="left"/>
              <w:rPr>
                <w:rFonts w:cs="Arial"/>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794295DF" w14:textId="77777777" w:rsidR="00856F1F" w:rsidRPr="00C306FE" w:rsidRDefault="00856F1F" w:rsidP="00610539">
            <w:pPr>
              <w:spacing w:before="0" w:after="0"/>
              <w:jc w:val="left"/>
              <w:rPr>
                <w:rFonts w:cs="Arial"/>
                <w:color w:val="000000"/>
                <w:sz w:val="20"/>
                <w:lang w:val="en-AU" w:eastAsia="en-AU"/>
              </w:rPr>
            </w:pPr>
          </w:p>
        </w:tc>
        <w:tc>
          <w:tcPr>
            <w:tcW w:w="960" w:type="dxa"/>
            <w:tcBorders>
              <w:top w:val="nil"/>
              <w:left w:val="nil"/>
              <w:bottom w:val="single" w:sz="8" w:space="0" w:color="000000"/>
              <w:right w:val="single" w:sz="8" w:space="0" w:color="000000"/>
            </w:tcBorders>
            <w:shd w:val="clear" w:color="auto" w:fill="auto"/>
            <w:vAlign w:val="center"/>
            <w:hideMark/>
          </w:tcPr>
          <w:p w14:paraId="0A7C937C" w14:textId="77777777" w:rsidR="00856F1F" w:rsidRPr="00C306FE" w:rsidRDefault="00856F1F" w:rsidP="00610539">
            <w:pPr>
              <w:spacing w:before="0" w:after="0"/>
              <w:jc w:val="center"/>
              <w:rPr>
                <w:rFonts w:cs="Arial"/>
                <w:color w:val="000000"/>
                <w:sz w:val="20"/>
                <w:lang w:val="en-AU" w:eastAsia="en-AU"/>
              </w:rPr>
            </w:pPr>
            <w:r w:rsidRPr="00C306FE">
              <w:rPr>
                <w:rFonts w:cs="Arial"/>
                <w:sz w:val="20"/>
                <w:lang w:val="en-AU" w:eastAsia="en-AU"/>
              </w:rPr>
              <w:t>(</w:t>
            </w:r>
            <w:r w:rsidRPr="00C306FE">
              <w:rPr>
                <w:rFonts w:cs="Arial"/>
                <w:color w:val="000000"/>
                <w:sz w:val="20"/>
                <w:lang w:val="en-AU" w:eastAsia="en-AU"/>
              </w:rPr>
              <w:t>3,082)</w:t>
            </w:r>
          </w:p>
        </w:tc>
        <w:tc>
          <w:tcPr>
            <w:tcW w:w="1220" w:type="dxa"/>
            <w:tcBorders>
              <w:top w:val="nil"/>
              <w:left w:val="nil"/>
              <w:bottom w:val="single" w:sz="8" w:space="0" w:color="000000"/>
              <w:right w:val="single" w:sz="8" w:space="0" w:color="000000"/>
            </w:tcBorders>
            <w:shd w:val="clear" w:color="auto" w:fill="auto"/>
            <w:vAlign w:val="center"/>
            <w:hideMark/>
          </w:tcPr>
          <w:p w14:paraId="6832BF1B" w14:textId="77777777" w:rsidR="00856F1F" w:rsidRPr="00C306FE" w:rsidRDefault="00856F1F" w:rsidP="00610539">
            <w:pPr>
              <w:spacing w:before="0" w:after="0"/>
              <w:jc w:val="center"/>
              <w:rPr>
                <w:rFonts w:cs="Arial"/>
                <w:color w:val="000000"/>
                <w:sz w:val="20"/>
                <w:lang w:val="en-AU" w:eastAsia="en-AU"/>
              </w:rPr>
            </w:pPr>
            <w:r w:rsidRPr="00C306FE">
              <w:rPr>
                <w:rFonts w:cs="Arial"/>
                <w:sz w:val="20"/>
                <w:lang w:val="en-AU" w:eastAsia="en-AU"/>
              </w:rPr>
              <w:t>(</w:t>
            </w:r>
            <w:r w:rsidRPr="00C306FE">
              <w:rPr>
                <w:rFonts w:cs="Arial"/>
                <w:color w:val="000000"/>
                <w:sz w:val="20"/>
                <w:lang w:val="en-AU" w:eastAsia="en-AU"/>
              </w:rPr>
              <w:t>669)</w:t>
            </w:r>
          </w:p>
        </w:tc>
        <w:tc>
          <w:tcPr>
            <w:tcW w:w="1220" w:type="dxa"/>
            <w:tcBorders>
              <w:top w:val="nil"/>
              <w:left w:val="nil"/>
              <w:bottom w:val="single" w:sz="8" w:space="0" w:color="000000"/>
              <w:right w:val="single" w:sz="8" w:space="0" w:color="000000"/>
            </w:tcBorders>
            <w:shd w:val="clear" w:color="auto" w:fill="auto"/>
            <w:vAlign w:val="bottom"/>
            <w:hideMark/>
          </w:tcPr>
          <w:p w14:paraId="7DDA5E73" w14:textId="77777777" w:rsidR="00856F1F" w:rsidRPr="00C306FE" w:rsidRDefault="00856F1F" w:rsidP="00610539">
            <w:pPr>
              <w:spacing w:before="0" w:after="0"/>
              <w:jc w:val="center"/>
              <w:rPr>
                <w:rFonts w:cs="Arial"/>
                <w:color w:val="000000"/>
                <w:sz w:val="20"/>
                <w:lang w:val="en-AU" w:eastAsia="en-AU"/>
              </w:rPr>
            </w:pPr>
            <w:r w:rsidRPr="00C306FE">
              <w:rPr>
                <w:rFonts w:cs="Arial"/>
                <w:sz w:val="20"/>
                <w:lang w:val="en-AU" w:eastAsia="en-AU"/>
              </w:rPr>
              <w:t>(</w:t>
            </w:r>
            <w:r w:rsidRPr="00C306FE">
              <w:rPr>
                <w:rFonts w:cs="Arial"/>
                <w:color w:val="000000"/>
                <w:sz w:val="20"/>
                <w:lang w:val="en-AU" w:eastAsia="en-AU"/>
              </w:rPr>
              <w:t>352)</w:t>
            </w:r>
          </w:p>
        </w:tc>
        <w:tc>
          <w:tcPr>
            <w:tcW w:w="1220" w:type="dxa"/>
            <w:tcBorders>
              <w:top w:val="nil"/>
              <w:left w:val="nil"/>
              <w:bottom w:val="single" w:sz="8" w:space="0" w:color="000000"/>
              <w:right w:val="single" w:sz="8" w:space="0" w:color="000000"/>
            </w:tcBorders>
            <w:shd w:val="clear" w:color="auto" w:fill="auto"/>
            <w:vAlign w:val="bottom"/>
            <w:hideMark/>
          </w:tcPr>
          <w:p w14:paraId="3D665458" w14:textId="77777777" w:rsidR="00856F1F" w:rsidRPr="00C306FE" w:rsidRDefault="00856F1F" w:rsidP="00610539">
            <w:pPr>
              <w:spacing w:before="0" w:after="0"/>
              <w:jc w:val="center"/>
              <w:rPr>
                <w:rFonts w:cs="Arial"/>
                <w:color w:val="000000"/>
                <w:sz w:val="20"/>
                <w:lang w:val="en-AU" w:eastAsia="en-AU"/>
              </w:rPr>
            </w:pPr>
            <w:r w:rsidRPr="00C306FE">
              <w:rPr>
                <w:rFonts w:cs="Arial"/>
                <w:sz w:val="20"/>
                <w:lang w:val="en-AU" w:eastAsia="en-AU"/>
              </w:rPr>
              <w:t>(</w:t>
            </w:r>
            <w:r w:rsidRPr="00C306FE">
              <w:rPr>
                <w:rFonts w:cs="Arial"/>
                <w:color w:val="000000"/>
                <w:sz w:val="20"/>
                <w:lang w:val="en-AU" w:eastAsia="en-AU"/>
              </w:rPr>
              <w:t>469)</w:t>
            </w:r>
          </w:p>
        </w:tc>
        <w:tc>
          <w:tcPr>
            <w:tcW w:w="960" w:type="dxa"/>
            <w:tcBorders>
              <w:top w:val="nil"/>
              <w:left w:val="nil"/>
              <w:bottom w:val="single" w:sz="8" w:space="0" w:color="000000"/>
              <w:right w:val="single" w:sz="8" w:space="0" w:color="000000"/>
            </w:tcBorders>
            <w:shd w:val="clear" w:color="auto" w:fill="auto"/>
            <w:vAlign w:val="center"/>
            <w:hideMark/>
          </w:tcPr>
          <w:p w14:paraId="19BE8378" w14:textId="61C2901E" w:rsidR="00856F1F" w:rsidRPr="00C306FE" w:rsidRDefault="00856F1F" w:rsidP="00610539">
            <w:pPr>
              <w:spacing w:before="0" w:after="0"/>
              <w:jc w:val="center"/>
              <w:rPr>
                <w:rFonts w:cs="Arial"/>
                <w:color w:val="000000"/>
                <w:sz w:val="20"/>
                <w:lang w:val="en-AU" w:eastAsia="en-AU"/>
              </w:rPr>
            </w:pPr>
            <w:r w:rsidRPr="00C306FE">
              <w:rPr>
                <w:rFonts w:cs="Arial"/>
                <w:sz w:val="20"/>
                <w:lang w:val="en-AU" w:eastAsia="en-AU"/>
              </w:rPr>
              <w:t>(</w:t>
            </w:r>
            <w:r w:rsidRPr="00C306FE">
              <w:rPr>
                <w:rFonts w:cs="Arial"/>
                <w:color w:val="000000"/>
                <w:sz w:val="20"/>
                <w:lang w:val="en-AU" w:eastAsia="en-AU"/>
              </w:rPr>
              <w:t>4572)</w:t>
            </w:r>
          </w:p>
        </w:tc>
        <w:tc>
          <w:tcPr>
            <w:tcW w:w="960" w:type="dxa"/>
            <w:tcBorders>
              <w:top w:val="nil"/>
              <w:left w:val="nil"/>
              <w:bottom w:val="single" w:sz="8" w:space="0" w:color="000000"/>
              <w:right w:val="single" w:sz="8" w:space="0" w:color="000000"/>
            </w:tcBorders>
            <w:shd w:val="clear" w:color="auto" w:fill="auto"/>
            <w:vAlign w:val="center"/>
            <w:hideMark/>
          </w:tcPr>
          <w:p w14:paraId="3CC661B8" w14:textId="77777777" w:rsidR="00856F1F" w:rsidRPr="00C306FE" w:rsidRDefault="00856F1F" w:rsidP="00610539">
            <w:pPr>
              <w:spacing w:before="0" w:after="0"/>
              <w:jc w:val="center"/>
              <w:rPr>
                <w:rFonts w:cs="Arial"/>
                <w:color w:val="000000"/>
                <w:sz w:val="20"/>
                <w:lang w:val="en-AU" w:eastAsia="en-AU"/>
              </w:rPr>
            </w:pPr>
            <w:r w:rsidRPr="00C306FE">
              <w:rPr>
                <w:rFonts w:cs="Arial"/>
                <w:sz w:val="20"/>
                <w:lang w:val="en-AU" w:eastAsia="en-AU"/>
              </w:rPr>
              <w:t>(</w:t>
            </w:r>
            <w:r w:rsidRPr="00C306FE">
              <w:rPr>
                <w:rFonts w:cs="Arial"/>
                <w:color w:val="000000"/>
                <w:sz w:val="20"/>
                <w:lang w:val="en-AU" w:eastAsia="en-AU"/>
              </w:rPr>
              <w:t>69)</w:t>
            </w:r>
          </w:p>
        </w:tc>
      </w:tr>
      <w:tr w:rsidR="00856F1F" w:rsidRPr="00C306FE" w14:paraId="5AD7A006" w14:textId="77777777" w:rsidTr="00610539">
        <w:trPr>
          <w:trHeight w:val="300"/>
        </w:trPr>
        <w:tc>
          <w:tcPr>
            <w:tcW w:w="960" w:type="dxa"/>
            <w:vMerge/>
            <w:tcBorders>
              <w:top w:val="nil"/>
              <w:left w:val="single" w:sz="8" w:space="0" w:color="000000"/>
              <w:bottom w:val="single" w:sz="8" w:space="0" w:color="000000"/>
              <w:right w:val="single" w:sz="8" w:space="0" w:color="000000"/>
            </w:tcBorders>
            <w:vAlign w:val="center"/>
            <w:hideMark/>
          </w:tcPr>
          <w:p w14:paraId="04297CAA" w14:textId="77777777" w:rsidR="00856F1F" w:rsidRPr="00C306FE" w:rsidRDefault="00856F1F" w:rsidP="00610539">
            <w:pPr>
              <w:spacing w:before="0" w:after="0"/>
              <w:jc w:val="left"/>
              <w:rPr>
                <w:rFonts w:cs="Arial"/>
                <w:color w:val="000000"/>
                <w:sz w:val="20"/>
                <w:lang w:val="en-AU" w:eastAsia="en-AU"/>
              </w:rPr>
            </w:pPr>
          </w:p>
        </w:tc>
        <w:tc>
          <w:tcPr>
            <w:tcW w:w="960" w:type="dxa"/>
            <w:vMerge w:val="restart"/>
            <w:tcBorders>
              <w:top w:val="nil"/>
              <w:left w:val="single" w:sz="8" w:space="0" w:color="000000"/>
              <w:bottom w:val="single" w:sz="8" w:space="0" w:color="000000"/>
              <w:right w:val="single" w:sz="8" w:space="0" w:color="000000"/>
            </w:tcBorders>
            <w:shd w:val="clear" w:color="000000" w:fill="D9D9D9"/>
            <w:vAlign w:val="center"/>
            <w:hideMark/>
          </w:tcPr>
          <w:p w14:paraId="46A044C6" w14:textId="77777777" w:rsidR="00856F1F" w:rsidRPr="00C306FE" w:rsidRDefault="00856F1F" w:rsidP="00610539">
            <w:pPr>
              <w:spacing w:before="0" w:after="0"/>
              <w:jc w:val="center"/>
              <w:rPr>
                <w:rFonts w:cs="Arial"/>
                <w:i/>
                <w:iCs/>
                <w:color w:val="000000"/>
                <w:sz w:val="20"/>
                <w:lang w:val="en-AU" w:eastAsia="en-AU"/>
              </w:rPr>
            </w:pPr>
            <w:r w:rsidRPr="00C306FE">
              <w:rPr>
                <w:rFonts w:cs="Arial"/>
                <w:i/>
                <w:iCs/>
                <w:color w:val="000000"/>
                <w:sz w:val="20"/>
                <w:lang w:val="en-AU" w:eastAsia="en-AU"/>
              </w:rPr>
              <w:t>%</w:t>
            </w:r>
          </w:p>
        </w:tc>
        <w:tc>
          <w:tcPr>
            <w:tcW w:w="960" w:type="dxa"/>
            <w:vMerge w:val="restart"/>
            <w:tcBorders>
              <w:top w:val="nil"/>
              <w:left w:val="single" w:sz="8" w:space="0" w:color="000000"/>
              <w:bottom w:val="single" w:sz="8" w:space="0" w:color="000000"/>
              <w:right w:val="single" w:sz="8" w:space="0" w:color="000000"/>
            </w:tcBorders>
            <w:shd w:val="clear" w:color="000000" w:fill="D9D9D9"/>
            <w:vAlign w:val="center"/>
            <w:hideMark/>
          </w:tcPr>
          <w:p w14:paraId="0D7B308E" w14:textId="77777777" w:rsidR="00856F1F" w:rsidRPr="00C306FE" w:rsidRDefault="00856F1F" w:rsidP="00610539">
            <w:pPr>
              <w:spacing w:before="0" w:after="0"/>
              <w:jc w:val="center"/>
              <w:rPr>
                <w:rFonts w:cs="Arial"/>
                <w:i/>
                <w:iCs/>
                <w:color w:val="000000"/>
                <w:sz w:val="20"/>
                <w:lang w:val="en-AU" w:eastAsia="en-AU"/>
              </w:rPr>
            </w:pPr>
            <w:r w:rsidRPr="00C306FE">
              <w:rPr>
                <w:rFonts w:cs="Arial"/>
                <w:i/>
                <w:iCs/>
                <w:color w:val="000000"/>
                <w:sz w:val="20"/>
                <w:lang w:val="en-AU" w:eastAsia="en-AU"/>
              </w:rPr>
              <w:t>100%</w:t>
            </w:r>
          </w:p>
        </w:tc>
        <w:tc>
          <w:tcPr>
            <w:tcW w:w="960" w:type="dxa"/>
            <w:tcBorders>
              <w:top w:val="nil"/>
              <w:left w:val="nil"/>
              <w:bottom w:val="single" w:sz="8" w:space="0" w:color="000000"/>
              <w:right w:val="single" w:sz="8" w:space="0" w:color="000000"/>
            </w:tcBorders>
            <w:shd w:val="clear" w:color="000000" w:fill="D9D9D9"/>
            <w:vAlign w:val="center"/>
            <w:hideMark/>
          </w:tcPr>
          <w:p w14:paraId="4A027C25"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77%</w:t>
            </w:r>
          </w:p>
        </w:tc>
        <w:tc>
          <w:tcPr>
            <w:tcW w:w="1220" w:type="dxa"/>
            <w:tcBorders>
              <w:top w:val="nil"/>
              <w:left w:val="nil"/>
              <w:bottom w:val="single" w:sz="8" w:space="0" w:color="000000"/>
              <w:right w:val="single" w:sz="8" w:space="0" w:color="000000"/>
            </w:tcBorders>
            <w:shd w:val="clear" w:color="000000" w:fill="D9D9D9"/>
            <w:vAlign w:val="center"/>
            <w:hideMark/>
          </w:tcPr>
          <w:p w14:paraId="5C6178FF"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12%</w:t>
            </w:r>
          </w:p>
        </w:tc>
        <w:tc>
          <w:tcPr>
            <w:tcW w:w="1220" w:type="dxa"/>
            <w:tcBorders>
              <w:top w:val="nil"/>
              <w:left w:val="nil"/>
              <w:bottom w:val="single" w:sz="8" w:space="0" w:color="000000"/>
              <w:right w:val="single" w:sz="8" w:space="0" w:color="000000"/>
            </w:tcBorders>
            <w:shd w:val="clear" w:color="000000" w:fill="D9D9D9"/>
            <w:vAlign w:val="center"/>
            <w:hideMark/>
          </w:tcPr>
          <w:p w14:paraId="226BBB82"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6%</w:t>
            </w:r>
          </w:p>
        </w:tc>
        <w:tc>
          <w:tcPr>
            <w:tcW w:w="1220" w:type="dxa"/>
            <w:tcBorders>
              <w:top w:val="nil"/>
              <w:left w:val="nil"/>
              <w:bottom w:val="single" w:sz="8" w:space="0" w:color="000000"/>
              <w:right w:val="single" w:sz="8" w:space="0" w:color="000000"/>
            </w:tcBorders>
            <w:shd w:val="clear" w:color="000000" w:fill="D9D9D9"/>
            <w:vAlign w:val="bottom"/>
            <w:hideMark/>
          </w:tcPr>
          <w:p w14:paraId="1A054125" w14:textId="641FD5F2" w:rsidR="00856F1F" w:rsidRPr="00C306FE" w:rsidRDefault="00C9036D" w:rsidP="00610539">
            <w:pPr>
              <w:spacing w:before="0" w:after="0"/>
              <w:jc w:val="center"/>
              <w:rPr>
                <w:rFonts w:cs="Arial"/>
                <w:i/>
                <w:iCs/>
                <w:color w:val="000000"/>
                <w:sz w:val="20"/>
                <w:lang w:val="en-AU" w:eastAsia="en-AU"/>
              </w:rPr>
            </w:pPr>
            <w:r w:rsidRPr="00C306FE">
              <w:rPr>
                <w:rFonts w:cs="Arial"/>
                <w:i/>
                <w:iCs/>
                <w:color w:val="000000"/>
                <w:sz w:val="20"/>
                <w:lang w:val="en-AU" w:eastAsia="en-AU"/>
              </w:rPr>
              <w:t>nil</w:t>
            </w:r>
          </w:p>
        </w:tc>
        <w:tc>
          <w:tcPr>
            <w:tcW w:w="960" w:type="dxa"/>
            <w:tcBorders>
              <w:top w:val="nil"/>
              <w:left w:val="nil"/>
              <w:bottom w:val="single" w:sz="8" w:space="0" w:color="000000"/>
              <w:right w:val="single" w:sz="8" w:space="0" w:color="000000"/>
            </w:tcBorders>
            <w:shd w:val="clear" w:color="000000" w:fill="D9D9D9"/>
            <w:vAlign w:val="center"/>
            <w:hideMark/>
          </w:tcPr>
          <w:p w14:paraId="56A0F6E4"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95%</w:t>
            </w:r>
          </w:p>
        </w:tc>
        <w:tc>
          <w:tcPr>
            <w:tcW w:w="960" w:type="dxa"/>
            <w:tcBorders>
              <w:top w:val="nil"/>
              <w:left w:val="nil"/>
              <w:bottom w:val="single" w:sz="8" w:space="0" w:color="000000"/>
              <w:right w:val="single" w:sz="8" w:space="0" w:color="000000"/>
            </w:tcBorders>
            <w:shd w:val="clear" w:color="000000" w:fill="D9D9D9"/>
            <w:vAlign w:val="center"/>
            <w:hideMark/>
          </w:tcPr>
          <w:p w14:paraId="782C697C" w14:textId="77777777" w:rsidR="00856F1F" w:rsidRPr="00C306FE" w:rsidRDefault="00856F1F" w:rsidP="00610539">
            <w:pPr>
              <w:spacing w:before="0" w:after="0"/>
              <w:jc w:val="center"/>
              <w:rPr>
                <w:rFonts w:cs="Arial"/>
                <w:color w:val="000000"/>
                <w:sz w:val="20"/>
                <w:lang w:val="en-AU" w:eastAsia="en-AU"/>
              </w:rPr>
            </w:pPr>
            <w:r w:rsidRPr="00C306FE">
              <w:rPr>
                <w:rFonts w:cs="Arial"/>
                <w:color w:val="000000"/>
                <w:sz w:val="20"/>
                <w:lang w:val="en-AU" w:eastAsia="en-AU"/>
              </w:rPr>
              <w:t>5%</w:t>
            </w:r>
          </w:p>
        </w:tc>
      </w:tr>
      <w:tr w:rsidR="00856F1F" w:rsidRPr="005A13DB" w14:paraId="4D3262EE" w14:textId="77777777" w:rsidTr="00610539">
        <w:trPr>
          <w:trHeight w:val="300"/>
        </w:trPr>
        <w:tc>
          <w:tcPr>
            <w:tcW w:w="960" w:type="dxa"/>
            <w:vMerge/>
            <w:tcBorders>
              <w:top w:val="nil"/>
              <w:left w:val="single" w:sz="8" w:space="0" w:color="000000"/>
              <w:bottom w:val="single" w:sz="8" w:space="0" w:color="000000"/>
              <w:right w:val="single" w:sz="8" w:space="0" w:color="000000"/>
            </w:tcBorders>
            <w:vAlign w:val="center"/>
            <w:hideMark/>
          </w:tcPr>
          <w:p w14:paraId="1D22E843" w14:textId="77777777" w:rsidR="00856F1F" w:rsidRPr="00C306FE" w:rsidRDefault="00856F1F" w:rsidP="00610539">
            <w:pPr>
              <w:spacing w:before="0" w:after="0"/>
              <w:jc w:val="left"/>
              <w:rPr>
                <w:rFonts w:cs="Arial"/>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5F352343" w14:textId="77777777" w:rsidR="00856F1F" w:rsidRPr="00C306FE" w:rsidRDefault="00856F1F" w:rsidP="00610539">
            <w:pPr>
              <w:spacing w:before="0" w:after="0"/>
              <w:jc w:val="left"/>
              <w:rPr>
                <w:rFonts w:cs="Arial"/>
                <w:i/>
                <w:iCs/>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1496A1C7" w14:textId="77777777" w:rsidR="00856F1F" w:rsidRPr="00C306FE" w:rsidRDefault="00856F1F" w:rsidP="00610539">
            <w:pPr>
              <w:spacing w:before="0" w:after="0"/>
              <w:jc w:val="left"/>
              <w:rPr>
                <w:rFonts w:cs="Arial"/>
                <w:i/>
                <w:iCs/>
                <w:color w:val="000000"/>
                <w:sz w:val="20"/>
                <w:lang w:val="en-AU" w:eastAsia="en-AU"/>
              </w:rPr>
            </w:pPr>
          </w:p>
        </w:tc>
        <w:tc>
          <w:tcPr>
            <w:tcW w:w="960" w:type="dxa"/>
            <w:tcBorders>
              <w:top w:val="nil"/>
              <w:left w:val="nil"/>
              <w:bottom w:val="single" w:sz="8" w:space="0" w:color="000000"/>
              <w:right w:val="single" w:sz="8" w:space="0" w:color="000000"/>
            </w:tcBorders>
            <w:shd w:val="clear" w:color="000000" w:fill="D9D9D9"/>
            <w:vAlign w:val="center"/>
            <w:hideMark/>
          </w:tcPr>
          <w:p w14:paraId="71C8FA00" w14:textId="77777777" w:rsidR="00856F1F" w:rsidRPr="00C306FE" w:rsidRDefault="00856F1F" w:rsidP="00610539">
            <w:pPr>
              <w:spacing w:before="0" w:after="0"/>
              <w:jc w:val="center"/>
              <w:rPr>
                <w:rFonts w:cs="Arial"/>
                <w:color w:val="000000"/>
                <w:sz w:val="20"/>
                <w:lang w:val="en-AU" w:eastAsia="en-AU"/>
              </w:rPr>
            </w:pPr>
            <w:r w:rsidRPr="00C306FE">
              <w:rPr>
                <w:rFonts w:cs="Arial"/>
                <w:sz w:val="20"/>
                <w:lang w:val="en-AU" w:eastAsia="en-AU"/>
              </w:rPr>
              <w:t>(</w:t>
            </w:r>
            <w:r w:rsidRPr="00C306FE">
              <w:rPr>
                <w:rFonts w:cs="Arial"/>
                <w:color w:val="000000"/>
                <w:sz w:val="20"/>
                <w:lang w:val="en-AU" w:eastAsia="en-AU"/>
              </w:rPr>
              <w:t>66%)</w:t>
            </w:r>
          </w:p>
        </w:tc>
        <w:tc>
          <w:tcPr>
            <w:tcW w:w="1220" w:type="dxa"/>
            <w:tcBorders>
              <w:top w:val="nil"/>
              <w:left w:val="nil"/>
              <w:bottom w:val="single" w:sz="8" w:space="0" w:color="000000"/>
              <w:right w:val="single" w:sz="8" w:space="0" w:color="000000"/>
            </w:tcBorders>
            <w:shd w:val="clear" w:color="000000" w:fill="D9D9D9"/>
            <w:vAlign w:val="center"/>
            <w:hideMark/>
          </w:tcPr>
          <w:p w14:paraId="462BC05F" w14:textId="77777777" w:rsidR="00856F1F" w:rsidRPr="00C306FE" w:rsidRDefault="00856F1F" w:rsidP="00610539">
            <w:pPr>
              <w:spacing w:before="0" w:after="0"/>
              <w:jc w:val="center"/>
              <w:rPr>
                <w:rFonts w:cs="Arial"/>
                <w:color w:val="000000"/>
                <w:sz w:val="20"/>
                <w:lang w:val="en-AU" w:eastAsia="en-AU"/>
              </w:rPr>
            </w:pPr>
            <w:r w:rsidRPr="00C306FE">
              <w:rPr>
                <w:rFonts w:cs="Arial"/>
                <w:sz w:val="20"/>
                <w:lang w:val="en-AU" w:eastAsia="en-AU"/>
              </w:rPr>
              <w:t>(</w:t>
            </w:r>
            <w:r w:rsidRPr="00C306FE">
              <w:rPr>
                <w:rFonts w:cs="Arial"/>
                <w:color w:val="000000"/>
                <w:sz w:val="20"/>
                <w:lang w:val="en-AU" w:eastAsia="en-AU"/>
              </w:rPr>
              <w:t>14%)</w:t>
            </w:r>
          </w:p>
        </w:tc>
        <w:tc>
          <w:tcPr>
            <w:tcW w:w="1220" w:type="dxa"/>
            <w:tcBorders>
              <w:top w:val="nil"/>
              <w:left w:val="nil"/>
              <w:bottom w:val="single" w:sz="8" w:space="0" w:color="000000"/>
              <w:right w:val="single" w:sz="8" w:space="0" w:color="000000"/>
            </w:tcBorders>
            <w:shd w:val="clear" w:color="000000" w:fill="D9D9D9"/>
            <w:vAlign w:val="center"/>
            <w:hideMark/>
          </w:tcPr>
          <w:p w14:paraId="177FC56B" w14:textId="77777777" w:rsidR="00856F1F" w:rsidRPr="00C306FE" w:rsidRDefault="00856F1F" w:rsidP="00610539">
            <w:pPr>
              <w:spacing w:before="0" w:after="0"/>
              <w:jc w:val="center"/>
              <w:rPr>
                <w:rFonts w:cs="Arial"/>
                <w:color w:val="000000"/>
                <w:sz w:val="20"/>
                <w:lang w:val="en-AU" w:eastAsia="en-AU"/>
              </w:rPr>
            </w:pPr>
            <w:r w:rsidRPr="00C306FE">
              <w:rPr>
                <w:rFonts w:cs="Arial"/>
                <w:sz w:val="20"/>
                <w:lang w:val="en-AU" w:eastAsia="en-AU"/>
              </w:rPr>
              <w:t>(</w:t>
            </w:r>
            <w:r w:rsidRPr="00C306FE">
              <w:rPr>
                <w:rFonts w:cs="Arial"/>
                <w:color w:val="000000"/>
                <w:sz w:val="20"/>
                <w:lang w:val="en-AU" w:eastAsia="en-AU"/>
              </w:rPr>
              <w:t>8%)</w:t>
            </w:r>
          </w:p>
        </w:tc>
        <w:tc>
          <w:tcPr>
            <w:tcW w:w="1220" w:type="dxa"/>
            <w:tcBorders>
              <w:top w:val="nil"/>
              <w:left w:val="nil"/>
              <w:bottom w:val="single" w:sz="8" w:space="0" w:color="000000"/>
              <w:right w:val="single" w:sz="8" w:space="0" w:color="000000"/>
            </w:tcBorders>
            <w:shd w:val="clear" w:color="000000" w:fill="D9D9D9"/>
            <w:vAlign w:val="center"/>
            <w:hideMark/>
          </w:tcPr>
          <w:p w14:paraId="1BC56999" w14:textId="77777777" w:rsidR="00856F1F" w:rsidRPr="00C306FE" w:rsidRDefault="00856F1F" w:rsidP="00610539">
            <w:pPr>
              <w:spacing w:before="0" w:after="0"/>
              <w:jc w:val="center"/>
              <w:rPr>
                <w:rFonts w:cs="Arial"/>
                <w:color w:val="000000"/>
                <w:sz w:val="20"/>
                <w:lang w:val="en-AU" w:eastAsia="en-AU"/>
              </w:rPr>
            </w:pPr>
            <w:r w:rsidRPr="00C306FE">
              <w:rPr>
                <w:rFonts w:cs="Arial"/>
                <w:sz w:val="20"/>
                <w:lang w:val="en-AU" w:eastAsia="en-AU"/>
              </w:rPr>
              <w:t>(</w:t>
            </w:r>
            <w:r w:rsidRPr="00C306FE">
              <w:rPr>
                <w:rFonts w:cs="Arial"/>
                <w:color w:val="000000"/>
                <w:sz w:val="20"/>
                <w:lang w:val="en-AU" w:eastAsia="en-AU"/>
              </w:rPr>
              <w:t>10%)</w:t>
            </w:r>
          </w:p>
        </w:tc>
        <w:tc>
          <w:tcPr>
            <w:tcW w:w="960" w:type="dxa"/>
            <w:tcBorders>
              <w:top w:val="nil"/>
              <w:left w:val="nil"/>
              <w:bottom w:val="single" w:sz="8" w:space="0" w:color="000000"/>
              <w:right w:val="single" w:sz="8" w:space="0" w:color="000000"/>
            </w:tcBorders>
            <w:shd w:val="clear" w:color="000000" w:fill="D9D9D9"/>
            <w:vAlign w:val="center"/>
            <w:hideMark/>
          </w:tcPr>
          <w:p w14:paraId="7F70D03F" w14:textId="77777777" w:rsidR="00856F1F" w:rsidRPr="00C306FE" w:rsidRDefault="00856F1F" w:rsidP="00610539">
            <w:pPr>
              <w:spacing w:before="0" w:after="0"/>
              <w:jc w:val="center"/>
              <w:rPr>
                <w:rFonts w:cs="Arial"/>
                <w:color w:val="000000"/>
                <w:sz w:val="20"/>
                <w:lang w:val="en-AU" w:eastAsia="en-AU"/>
              </w:rPr>
            </w:pPr>
            <w:r w:rsidRPr="00C306FE">
              <w:rPr>
                <w:rFonts w:cs="Arial"/>
                <w:sz w:val="20"/>
                <w:lang w:val="en-AU" w:eastAsia="en-AU"/>
              </w:rPr>
              <w:t>(</w:t>
            </w:r>
            <w:r w:rsidRPr="00C306FE">
              <w:rPr>
                <w:rFonts w:cs="Arial"/>
                <w:color w:val="000000"/>
                <w:sz w:val="20"/>
                <w:lang w:val="en-AU" w:eastAsia="en-AU"/>
              </w:rPr>
              <w:t>99%)</w:t>
            </w:r>
          </w:p>
        </w:tc>
        <w:tc>
          <w:tcPr>
            <w:tcW w:w="960" w:type="dxa"/>
            <w:tcBorders>
              <w:top w:val="nil"/>
              <w:left w:val="nil"/>
              <w:bottom w:val="single" w:sz="8" w:space="0" w:color="000000"/>
              <w:right w:val="single" w:sz="8" w:space="0" w:color="000000"/>
            </w:tcBorders>
            <w:shd w:val="clear" w:color="000000" w:fill="D9D9D9"/>
            <w:vAlign w:val="center"/>
            <w:hideMark/>
          </w:tcPr>
          <w:p w14:paraId="25F1ED89" w14:textId="77777777" w:rsidR="00856F1F" w:rsidRPr="005A13DB" w:rsidRDefault="00856F1F" w:rsidP="00610539">
            <w:pPr>
              <w:spacing w:before="0" w:after="0"/>
              <w:jc w:val="center"/>
              <w:rPr>
                <w:rFonts w:cs="Arial"/>
                <w:color w:val="000000"/>
                <w:sz w:val="20"/>
                <w:lang w:val="en-AU" w:eastAsia="en-AU"/>
              </w:rPr>
            </w:pPr>
            <w:r w:rsidRPr="00C306FE">
              <w:rPr>
                <w:rFonts w:cs="Arial"/>
                <w:sz w:val="20"/>
                <w:lang w:val="en-AU" w:eastAsia="en-AU"/>
              </w:rPr>
              <w:t>(</w:t>
            </w:r>
            <w:r w:rsidRPr="00C306FE">
              <w:rPr>
                <w:rFonts w:cs="Arial"/>
                <w:color w:val="000000"/>
                <w:sz w:val="20"/>
                <w:lang w:val="en-AU" w:eastAsia="en-AU"/>
              </w:rPr>
              <w:t>1%)</w:t>
            </w:r>
          </w:p>
        </w:tc>
      </w:tr>
    </w:tbl>
    <w:p w14:paraId="29CC1DC6" w14:textId="08922FE3" w:rsidR="00160173" w:rsidRDefault="00160173" w:rsidP="0097272C">
      <w:bookmarkStart w:id="1230" w:name="_Ref437545889"/>
      <w:bookmarkStart w:id="1231" w:name="_Ref468977698"/>
    </w:p>
    <w:p w14:paraId="4B867E08" w14:textId="77777777" w:rsidR="008031A6" w:rsidRPr="00A13734" w:rsidRDefault="008031A6" w:rsidP="00B828FF">
      <w:pPr>
        <w:pStyle w:val="Heading2"/>
      </w:pPr>
      <w:bookmarkStart w:id="1232" w:name="_Toc11410758"/>
      <w:r w:rsidRPr="0097272C">
        <w:t>Mapping the dispersal of DIN and sediment</w:t>
      </w:r>
      <w:r>
        <w:t xml:space="preserve"> from rivers to the Reef</w:t>
      </w:r>
      <w:bookmarkEnd w:id="1232"/>
    </w:p>
    <w:p w14:paraId="019DD06D" w14:textId="3B17C909" w:rsidR="008031A6" w:rsidRDefault="008031A6" w:rsidP="008031A6">
      <w:pPr>
        <w:rPr>
          <w:rFonts w:eastAsiaTheme="majorEastAsia"/>
          <w:lang w:val="en-AU"/>
        </w:rPr>
      </w:pPr>
      <w:r>
        <w:t>An i</w:t>
      </w:r>
      <w:r w:rsidRPr="00931640">
        <w:t xml:space="preserve">mproved understanding of </w:t>
      </w:r>
      <w:r>
        <w:t>dispersal of the plume components</w:t>
      </w:r>
      <w:r w:rsidR="00773B76">
        <w:rPr>
          <w:rFonts w:cs="Arial"/>
        </w:rPr>
        <w:t>—</w:t>
      </w:r>
      <w:r w:rsidRPr="00931640">
        <w:t>DIN and sediment</w:t>
      </w:r>
      <w:r w:rsidR="00773B76">
        <w:rPr>
          <w:rFonts w:cs="Arial"/>
        </w:rPr>
        <w:t>—</w:t>
      </w:r>
      <w:r w:rsidRPr="00931640">
        <w:t xml:space="preserve">has been developed using a combination of modelling and </w:t>
      </w:r>
      <w:r w:rsidRPr="0097272C">
        <w:rPr>
          <w:i/>
        </w:rPr>
        <w:t>in</w:t>
      </w:r>
      <w:r w:rsidR="002D5823">
        <w:rPr>
          <w:i/>
        </w:rPr>
        <w:t>-</w:t>
      </w:r>
      <w:r w:rsidRPr="0097272C">
        <w:rPr>
          <w:i/>
        </w:rPr>
        <w:t>situ</w:t>
      </w:r>
      <w:r>
        <w:t xml:space="preserve"> monitoring. The process involves dispersing modelled load over individual wet season river plumes, which is corrected for DIN uptake, and then DIN or sediment dispersal from each river plume is summed to represent the total DIN or sediment dispersed over the lagoon in that year. </w:t>
      </w:r>
      <w:r w:rsidRPr="00A47438">
        <w:rPr>
          <w:rFonts w:eastAsiaTheme="majorEastAsia"/>
          <w:lang w:val="en-AU"/>
        </w:rPr>
        <w:t>A detailed description of the methodology and maps</w:t>
      </w:r>
      <w:r>
        <w:rPr>
          <w:rFonts w:eastAsiaTheme="majorEastAsia"/>
          <w:lang w:val="en-AU"/>
        </w:rPr>
        <w:t xml:space="preserve"> and</w:t>
      </w:r>
      <w:r w:rsidRPr="00A47438">
        <w:rPr>
          <w:rFonts w:eastAsiaTheme="majorEastAsia"/>
          <w:lang w:val="en-AU"/>
        </w:rPr>
        <w:t xml:space="preserve"> their potential </w:t>
      </w:r>
      <w:r>
        <w:rPr>
          <w:rFonts w:eastAsiaTheme="majorEastAsia"/>
          <w:lang w:val="en-AU"/>
        </w:rPr>
        <w:t>applications</w:t>
      </w:r>
      <w:r w:rsidRPr="00A47438">
        <w:rPr>
          <w:rFonts w:eastAsiaTheme="majorEastAsia"/>
          <w:lang w:val="en-AU"/>
        </w:rPr>
        <w:t xml:space="preserve"> and limitations are presented in Appendix D-</w:t>
      </w:r>
      <w:r>
        <w:rPr>
          <w:rFonts w:eastAsiaTheme="majorEastAsia"/>
          <w:lang w:val="en-AU"/>
        </w:rPr>
        <w:t>6</w:t>
      </w:r>
      <w:r w:rsidRPr="00A47438">
        <w:rPr>
          <w:rFonts w:eastAsiaTheme="majorEastAsia"/>
          <w:lang w:val="en-AU"/>
        </w:rPr>
        <w:t>.</w:t>
      </w:r>
    </w:p>
    <w:p w14:paraId="34970EC8" w14:textId="77777777" w:rsidR="008031A6" w:rsidRDefault="008031A6" w:rsidP="0097272C"/>
    <w:p w14:paraId="70FBD7C9" w14:textId="6C3CB567" w:rsidR="00160173" w:rsidRDefault="00160173" w:rsidP="000224E5">
      <w:pPr>
        <w:jc w:val="center"/>
      </w:pPr>
      <w:r w:rsidRPr="0097272C">
        <w:rPr>
          <w:noProof/>
          <w:lang w:val="en-AU" w:eastAsia="en-AU"/>
        </w:rPr>
        <w:drawing>
          <wp:inline distT="0" distB="0" distL="0" distR="0" wp14:anchorId="700813D8" wp14:editId="090E8566">
            <wp:extent cx="4844415" cy="4422140"/>
            <wp:effectExtent l="0" t="0" r="0" b="0"/>
            <wp:docPr id="116" name="Picture 116" descr="Long-term (2003–18) and 2017–18 maps of potential risk exposure produced using the proportional exceedance of the guideline (magnitude score) multiplied by the likelihood of exposure in each of the wet season water types: a) continuous exposure scores and b) categorised exposure scores: [&gt;0–3] = cat. I, [3–6] = cat. II, [6–9] = cat III and [&gt;9] = cat IV." title="Maps showing long-term and 2017-18 exposu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_Risk_Panel.tif"/>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844415" cy="4422140"/>
                    </a:xfrm>
                    <a:prstGeom prst="rect">
                      <a:avLst/>
                    </a:prstGeom>
                  </pic:spPr>
                </pic:pic>
              </a:graphicData>
            </a:graphic>
          </wp:inline>
        </w:drawing>
      </w:r>
    </w:p>
    <w:p w14:paraId="283C3957" w14:textId="77777777" w:rsidR="00FC5A38" w:rsidRDefault="00FC5A38" w:rsidP="0097272C"/>
    <w:p w14:paraId="087DD08A" w14:textId="5F9EB2BC" w:rsidR="001634B6" w:rsidRDefault="00D223C5" w:rsidP="00C83B6E">
      <w:pPr>
        <w:pStyle w:val="Caption"/>
      </w:pPr>
      <w:bookmarkStart w:id="1233" w:name="_Ref536535623"/>
      <w:bookmarkStart w:id="1234" w:name="_Toc10536181"/>
      <w:r w:rsidRPr="006E39BE">
        <w:t xml:space="preserve">Figure </w:t>
      </w:r>
      <w:r w:rsidR="00817A8B">
        <w:fldChar w:fldCharType="begin"/>
      </w:r>
      <w:r w:rsidR="00817A8B">
        <w:instrText xml:space="preserve"> STYLEREF 1 \s </w:instrText>
      </w:r>
      <w:r w:rsidR="00817A8B">
        <w:fldChar w:fldCharType="separate"/>
      </w:r>
      <w:r w:rsidR="00335316">
        <w:rPr>
          <w:noProof/>
        </w:rPr>
        <w:t>4</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6</w:t>
      </w:r>
      <w:r w:rsidR="00817A8B">
        <w:fldChar w:fldCharType="end"/>
      </w:r>
      <w:bookmarkEnd w:id="1230"/>
      <w:bookmarkEnd w:id="1231"/>
      <w:bookmarkEnd w:id="1233"/>
      <w:r w:rsidRPr="006E39BE">
        <w:t xml:space="preserve">: Long-term </w:t>
      </w:r>
      <w:r w:rsidR="00EF59D6">
        <w:t>(2003–</w:t>
      </w:r>
      <w:r w:rsidR="00B532CF">
        <w:t>18</w:t>
      </w:r>
      <w:r w:rsidR="00EF59D6">
        <w:t xml:space="preserve">) </w:t>
      </w:r>
      <w:r w:rsidRPr="006E39BE">
        <w:t xml:space="preserve">and </w:t>
      </w:r>
      <w:r w:rsidR="00B532CF" w:rsidRPr="006E39BE">
        <w:t>201</w:t>
      </w:r>
      <w:r w:rsidR="00B532CF">
        <w:t>7</w:t>
      </w:r>
      <w:r w:rsidR="00DF3318" w:rsidRPr="006E39BE">
        <w:t>–</w:t>
      </w:r>
      <w:r w:rsidRPr="006E39BE">
        <w:t>1</w:t>
      </w:r>
      <w:r w:rsidR="00B532CF">
        <w:t>8</w:t>
      </w:r>
      <w:r w:rsidRPr="006E39BE">
        <w:t xml:space="preserve"> maps of </w:t>
      </w:r>
      <w:r w:rsidR="00DF2C91">
        <w:t xml:space="preserve">potential risk </w:t>
      </w:r>
      <w:r w:rsidR="009E5430" w:rsidRPr="006E39BE">
        <w:t xml:space="preserve">exposure </w:t>
      </w:r>
      <w:r w:rsidRPr="006E39BE">
        <w:t xml:space="preserve">produced using the proportional exceedance of the guideline (magnitude score) multiplied by the likelihood of exposure in each of the </w:t>
      </w:r>
      <w:r w:rsidR="00FF5988" w:rsidRPr="006E39BE">
        <w:t xml:space="preserve">wet season </w:t>
      </w:r>
      <w:r w:rsidRPr="006E39BE">
        <w:t>water type</w:t>
      </w:r>
      <w:r w:rsidR="00FF5988" w:rsidRPr="006E39BE">
        <w:t>s</w:t>
      </w:r>
      <w:r w:rsidRPr="006E39BE">
        <w:t xml:space="preserve">: </w:t>
      </w:r>
      <w:r w:rsidR="00A203D7" w:rsidRPr="006E39BE">
        <w:t>a</w:t>
      </w:r>
      <w:r w:rsidRPr="006E39BE">
        <w:t xml:space="preserve">) continuous exposure scores and </w:t>
      </w:r>
      <w:r w:rsidR="00A203D7" w:rsidRPr="006E39BE">
        <w:t>b</w:t>
      </w:r>
      <w:r w:rsidRPr="006E39BE">
        <w:t>)</w:t>
      </w:r>
      <w:r w:rsidRPr="00C62047">
        <w:rPr>
          <w:lang w:val="en-GB"/>
        </w:rPr>
        <w:t xml:space="preserve"> categori</w:t>
      </w:r>
      <w:r w:rsidR="0098599B" w:rsidRPr="00C62047">
        <w:rPr>
          <w:lang w:val="en-GB"/>
        </w:rPr>
        <w:t>s</w:t>
      </w:r>
      <w:r w:rsidRPr="00C62047">
        <w:rPr>
          <w:lang w:val="en-GB"/>
        </w:rPr>
        <w:t>ed</w:t>
      </w:r>
      <w:r w:rsidRPr="006E39BE">
        <w:t xml:space="preserve"> exposure scores: [&gt;0</w:t>
      </w:r>
      <w:r w:rsidR="00457A6A">
        <w:t>–</w:t>
      </w:r>
      <w:r w:rsidR="006E39BE" w:rsidRPr="006E39BE">
        <w:t>3</w:t>
      </w:r>
      <w:r w:rsidRPr="006E39BE">
        <w:t>] = cat. I, [</w:t>
      </w:r>
      <w:r w:rsidR="006E39BE" w:rsidRPr="006E39BE">
        <w:t>3</w:t>
      </w:r>
      <w:r w:rsidR="00457A6A">
        <w:t>–</w:t>
      </w:r>
      <w:r w:rsidR="006E39BE" w:rsidRPr="006E39BE">
        <w:t>6</w:t>
      </w:r>
      <w:r w:rsidRPr="006E39BE">
        <w:t>] = cat. II, [</w:t>
      </w:r>
      <w:r w:rsidR="006E39BE" w:rsidRPr="006E39BE">
        <w:t>6</w:t>
      </w:r>
      <w:r w:rsidR="00457A6A">
        <w:t>–</w:t>
      </w:r>
      <w:r w:rsidR="006E39BE" w:rsidRPr="006E39BE">
        <w:t>9</w:t>
      </w:r>
      <w:r w:rsidRPr="006E39BE">
        <w:t>] = cat III and [</w:t>
      </w:r>
      <w:r w:rsidR="006E39BE" w:rsidRPr="006E39BE">
        <w:t>&gt;9</w:t>
      </w:r>
      <w:r w:rsidRPr="006E39BE">
        <w:t>] = cat IV</w:t>
      </w:r>
      <w:r w:rsidR="00FF5988" w:rsidRPr="006E39BE">
        <w:t>.</w:t>
      </w:r>
      <w:bookmarkEnd w:id="1234"/>
    </w:p>
    <w:p w14:paraId="49DEA226" w14:textId="60AB6B26" w:rsidR="00105080" w:rsidRPr="00E02C3B" w:rsidRDefault="00105080" w:rsidP="00EF43EF">
      <w:pPr>
        <w:pStyle w:val="Heading3"/>
      </w:pPr>
      <w:bookmarkStart w:id="1235" w:name="_Toc11410759"/>
      <w:r w:rsidRPr="00E02C3B">
        <w:t xml:space="preserve">DIN dispersal </w:t>
      </w:r>
      <w:r w:rsidR="003F2642" w:rsidRPr="0054607B">
        <w:t>in</w:t>
      </w:r>
      <w:r w:rsidRPr="0054607B">
        <w:t xml:space="preserve"> the 2018 water year</w:t>
      </w:r>
      <w:bookmarkEnd w:id="1235"/>
    </w:p>
    <w:p w14:paraId="664D4509" w14:textId="2B3A724A" w:rsidR="00E660F3" w:rsidRDefault="00AE3140" w:rsidP="004017E2">
      <w:pPr>
        <w:rPr>
          <w:rFonts w:cs="Arial"/>
          <w:szCs w:val="22"/>
        </w:rPr>
      </w:pPr>
      <w:r w:rsidRPr="003551F6">
        <w:rPr>
          <w:rFonts w:cs="Arial"/>
          <w:szCs w:val="22"/>
        </w:rPr>
        <w:t>The preferential northward movement of the river plumes in the model can result in increased model-predicted DIN concentration in</w:t>
      </w:r>
      <w:r>
        <w:rPr>
          <w:rFonts w:cs="Arial"/>
          <w:szCs w:val="22"/>
        </w:rPr>
        <w:t>to</w:t>
      </w:r>
      <w:r w:rsidRPr="003551F6">
        <w:rPr>
          <w:rFonts w:cs="Arial"/>
          <w:szCs w:val="22"/>
        </w:rPr>
        <w:t xml:space="preserve"> </w:t>
      </w:r>
      <w:r>
        <w:rPr>
          <w:rFonts w:cs="Arial"/>
          <w:szCs w:val="22"/>
        </w:rPr>
        <w:t xml:space="preserve">distant water bodies. </w:t>
      </w:r>
      <w:r w:rsidR="00140498">
        <w:t>T</w:t>
      </w:r>
      <w:r w:rsidR="004017E2" w:rsidRPr="00931640">
        <w:t xml:space="preserve">he river contributions (x-axis) to the DIN </w:t>
      </w:r>
      <w:r w:rsidR="004017E2" w:rsidRPr="00E02C3B">
        <w:t>loading to the six NRM regions in 2017</w:t>
      </w:r>
      <w:r w:rsidR="004017E2" w:rsidRPr="0054607B">
        <w:rPr>
          <w:rFonts w:eastAsia="Calibri" w:cs="Calibri"/>
        </w:rPr>
        <w:t>–</w:t>
      </w:r>
      <w:r w:rsidR="004017E2" w:rsidRPr="0054607B">
        <w:t>18</w:t>
      </w:r>
      <w:r w:rsidR="00140498">
        <w:t xml:space="preserve"> </w:t>
      </w:r>
      <w:r w:rsidR="008031A6">
        <w:t xml:space="preserve">are </w:t>
      </w:r>
      <w:r w:rsidR="00140498">
        <w:t xml:space="preserve">shown in </w:t>
      </w:r>
      <w:r w:rsidR="00140498" w:rsidRPr="003551F6">
        <w:fldChar w:fldCharType="begin"/>
      </w:r>
      <w:r w:rsidR="00140498" w:rsidRPr="003551F6">
        <w:instrText xml:space="preserve"> REF _Ref471550385 \h  \* MERGEFORMAT </w:instrText>
      </w:r>
      <w:r w:rsidR="00140498" w:rsidRPr="003551F6">
        <w:fldChar w:fldCharType="separate"/>
      </w:r>
      <w:r w:rsidR="00335316" w:rsidRPr="00931640">
        <w:t xml:space="preserve">Figure </w:t>
      </w:r>
      <w:r w:rsidR="00335316">
        <w:rPr>
          <w:noProof/>
        </w:rPr>
        <w:t>4</w:t>
      </w:r>
      <w:r w:rsidR="00335316">
        <w:rPr>
          <w:noProof/>
        </w:rPr>
        <w:noBreakHyphen/>
        <w:t>7</w:t>
      </w:r>
      <w:r w:rsidR="00140498" w:rsidRPr="003551F6">
        <w:fldChar w:fldCharType="end"/>
      </w:r>
      <w:r w:rsidR="00E660F3">
        <w:t>.</w:t>
      </w:r>
      <w:r w:rsidR="004017E2" w:rsidRPr="00931640">
        <w:t xml:space="preserve"> </w:t>
      </w:r>
      <w:r w:rsidR="004017E2" w:rsidRPr="0097272C">
        <w:rPr>
          <w:rFonts w:cs="Arial"/>
          <w:szCs w:val="22"/>
        </w:rPr>
        <w:t>Overall, rivers located within a marine NRM region were the main contributors to the presence of DIN in its waters, although this varie</w:t>
      </w:r>
      <w:r>
        <w:rPr>
          <w:rFonts w:cs="Arial"/>
          <w:szCs w:val="22"/>
        </w:rPr>
        <w:t>d</w:t>
      </w:r>
      <w:r w:rsidR="004017E2" w:rsidRPr="0097272C">
        <w:rPr>
          <w:rFonts w:cs="Arial"/>
          <w:szCs w:val="22"/>
        </w:rPr>
        <w:t xml:space="preserve"> between regions. For example</w:t>
      </w:r>
      <w:r w:rsidR="00E660F3">
        <w:rPr>
          <w:rFonts w:cs="Arial"/>
          <w:szCs w:val="22"/>
        </w:rPr>
        <w:t>:</w:t>
      </w:r>
    </w:p>
    <w:p w14:paraId="30FCCCAE" w14:textId="3FB44FAE" w:rsidR="00E660F3" w:rsidRPr="0054607B" w:rsidRDefault="00E660F3" w:rsidP="0014468E">
      <w:pPr>
        <w:pStyle w:val="ListParagraph"/>
        <w:numPr>
          <w:ilvl w:val="0"/>
          <w:numId w:val="32"/>
        </w:numPr>
        <w:ind w:left="851" w:hanging="284"/>
        <w:rPr>
          <w:rFonts w:cs="Arial"/>
          <w:szCs w:val="22"/>
        </w:rPr>
      </w:pPr>
      <w:r w:rsidRPr="00931640">
        <w:rPr>
          <w:rFonts w:cs="Arial"/>
          <w:szCs w:val="22"/>
        </w:rPr>
        <w:t>The</w:t>
      </w:r>
      <w:r w:rsidR="004017E2" w:rsidRPr="00E02C3B">
        <w:rPr>
          <w:rFonts w:cs="Arial"/>
          <w:szCs w:val="22"/>
        </w:rPr>
        <w:t xml:space="preserve"> B</w:t>
      </w:r>
      <w:r w:rsidR="004017E2" w:rsidRPr="0054607B">
        <w:rPr>
          <w:rFonts w:cs="Arial"/>
          <w:szCs w:val="22"/>
        </w:rPr>
        <w:t xml:space="preserve">urdekin had minimal (&lt;1%) contribution to the Wet Tropics DIN loading </w:t>
      </w:r>
    </w:p>
    <w:p w14:paraId="1F8EF80B" w14:textId="4FF5EA8C" w:rsidR="003C7023" w:rsidRDefault="004017E2" w:rsidP="0014468E">
      <w:pPr>
        <w:pStyle w:val="ListParagraph"/>
        <w:numPr>
          <w:ilvl w:val="0"/>
          <w:numId w:val="32"/>
        </w:numPr>
        <w:ind w:left="851" w:hanging="284"/>
        <w:rPr>
          <w:rFonts w:cs="Arial"/>
          <w:szCs w:val="22"/>
        </w:rPr>
      </w:pPr>
      <w:r w:rsidRPr="0097272C">
        <w:rPr>
          <w:rFonts w:cs="Arial"/>
          <w:szCs w:val="22"/>
        </w:rPr>
        <w:t xml:space="preserve">The </w:t>
      </w:r>
      <w:r w:rsidRPr="00931640">
        <w:rPr>
          <w:rFonts w:cs="Arial"/>
          <w:szCs w:val="22"/>
        </w:rPr>
        <w:t>Daintree, Mossman, Barron, and Russell</w:t>
      </w:r>
      <w:r w:rsidR="000E5500">
        <w:rPr>
          <w:rFonts w:cs="Arial"/>
          <w:szCs w:val="22"/>
        </w:rPr>
        <w:t>-</w:t>
      </w:r>
      <w:r w:rsidRPr="00931640">
        <w:rPr>
          <w:rFonts w:cs="Arial"/>
          <w:szCs w:val="22"/>
        </w:rPr>
        <w:t xml:space="preserve">Mulgrave </w:t>
      </w:r>
      <w:r w:rsidR="00E660F3" w:rsidRPr="00E02C3B">
        <w:rPr>
          <w:rFonts w:cs="Arial"/>
          <w:szCs w:val="22"/>
        </w:rPr>
        <w:t xml:space="preserve">Wet Tropics </w:t>
      </w:r>
      <w:r w:rsidR="00E660F3" w:rsidRPr="0054607B">
        <w:rPr>
          <w:rFonts w:cs="Arial"/>
          <w:szCs w:val="22"/>
        </w:rPr>
        <w:t>Rivers</w:t>
      </w:r>
      <w:r w:rsidRPr="0054607B">
        <w:rPr>
          <w:rFonts w:cs="Arial"/>
          <w:szCs w:val="22"/>
        </w:rPr>
        <w:t xml:space="preserve"> contributed to the </w:t>
      </w:r>
      <w:r w:rsidR="00E660F3" w:rsidRPr="00FC18AD">
        <w:rPr>
          <w:rFonts w:cs="Arial"/>
          <w:szCs w:val="22"/>
        </w:rPr>
        <w:t xml:space="preserve">Cape York </w:t>
      </w:r>
      <w:r w:rsidRPr="00A17806">
        <w:rPr>
          <w:rFonts w:cs="Arial"/>
          <w:szCs w:val="22"/>
        </w:rPr>
        <w:t xml:space="preserve">region (8% total) </w:t>
      </w:r>
    </w:p>
    <w:p w14:paraId="3A6E199B" w14:textId="2833CA56" w:rsidR="003C7023" w:rsidRDefault="004017E2" w:rsidP="0014468E">
      <w:pPr>
        <w:pStyle w:val="ListParagraph"/>
        <w:numPr>
          <w:ilvl w:val="0"/>
          <w:numId w:val="32"/>
        </w:numPr>
        <w:ind w:left="851" w:hanging="284"/>
        <w:rPr>
          <w:rFonts w:cs="Arial"/>
          <w:szCs w:val="22"/>
        </w:rPr>
      </w:pPr>
      <w:r w:rsidRPr="00931640">
        <w:rPr>
          <w:rFonts w:cs="Arial"/>
          <w:szCs w:val="22"/>
        </w:rPr>
        <w:t>The Herbert River contributed around 30% to the Burdekin NRM region DIN lo</w:t>
      </w:r>
      <w:r w:rsidRPr="00E02C3B">
        <w:rPr>
          <w:rFonts w:cs="Arial"/>
          <w:szCs w:val="22"/>
        </w:rPr>
        <w:t>ading in 2017</w:t>
      </w:r>
      <w:r w:rsidRPr="0054607B">
        <w:rPr>
          <w:rFonts w:eastAsia="Calibri" w:cs="Calibri"/>
        </w:rPr>
        <w:t>–</w:t>
      </w:r>
      <w:r w:rsidRPr="0054607B">
        <w:rPr>
          <w:rFonts w:cs="Arial"/>
          <w:szCs w:val="22"/>
        </w:rPr>
        <w:t>18 and</w:t>
      </w:r>
      <w:r w:rsidR="00457A6A">
        <w:rPr>
          <w:rFonts w:cs="Arial"/>
          <w:szCs w:val="22"/>
        </w:rPr>
        <w:t>,</w:t>
      </w:r>
      <w:r w:rsidRPr="0054607B">
        <w:rPr>
          <w:rFonts w:cs="Arial"/>
          <w:szCs w:val="22"/>
        </w:rPr>
        <w:t xml:space="preserve"> to a much lesser extent, the Proserpine (3%) and O’Connell (2%) Rivers.</w:t>
      </w:r>
    </w:p>
    <w:p w14:paraId="0C6625BF" w14:textId="28298DC2" w:rsidR="00282424" w:rsidRDefault="00282424" w:rsidP="00282424">
      <w:bookmarkStart w:id="1236" w:name="_Ref459148714"/>
      <w:bookmarkStart w:id="1237" w:name="_Ref449132661"/>
      <w:bookmarkStart w:id="1238" w:name="_Toc452586424"/>
      <w:r w:rsidRPr="00106E1C">
        <w:rPr>
          <w:noProof/>
          <w:lang w:val="en-AU" w:eastAsia="en-AU"/>
        </w:rPr>
        <w:lastRenderedPageBreak/>
        <w:drawing>
          <wp:inline distT="0" distB="0" distL="0" distR="0" wp14:anchorId="4544E1E7" wp14:editId="6295C7A3">
            <wp:extent cx="5501640" cy="7929880"/>
            <wp:effectExtent l="0" t="0" r="3810" b="0"/>
            <wp:docPr id="70" name="Picture 2" descr="River contributions (x-axis) to the DIN loading in the six NRM regions. The shading groups rivers in the same NRM region: Cape York – dark green, Wet Tropics – light green, Burdekin – blue, Mackay Whitsunday – orange, Fitzroy – purple, Burnett Mary – maroon. The left panels show data for the 2010–11 water year (1 October to 30 September) and right panels for the 2017–18 water year." title="River inputs of DIN by NRM region">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7B35D255-E021-482F-ADE6-A6C8A3CFA6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7B35D255-E021-482F-ADE6-A6C8A3CFA61A}"/>
                        </a:ext>
                      </a:extLst>
                    </pic:cNvPr>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501640" cy="7929880"/>
                    </a:xfrm>
                    <a:prstGeom prst="rect">
                      <a:avLst/>
                    </a:prstGeom>
                  </pic:spPr>
                </pic:pic>
              </a:graphicData>
            </a:graphic>
          </wp:inline>
        </w:drawing>
      </w:r>
    </w:p>
    <w:p w14:paraId="1D6E3665" w14:textId="77777777" w:rsidR="003F2642" w:rsidRDefault="003F2642" w:rsidP="00282424"/>
    <w:p w14:paraId="6C917CE9" w14:textId="02FA838D" w:rsidR="0041756E" w:rsidRPr="00163CFE" w:rsidRDefault="00654207" w:rsidP="00C83B6E">
      <w:pPr>
        <w:pStyle w:val="Caption"/>
        <w:rPr>
          <w:vanish/>
          <w:specVanish/>
        </w:rPr>
      </w:pPr>
      <w:bookmarkStart w:id="1239" w:name="_Ref4162144"/>
      <w:bookmarkStart w:id="1240" w:name="_Ref471550385"/>
      <w:bookmarkStart w:id="1241" w:name="_Toc10536182"/>
      <w:r w:rsidRPr="00931640">
        <w:t xml:space="preserve">Figure </w:t>
      </w:r>
      <w:r w:rsidR="00817A8B">
        <w:fldChar w:fldCharType="begin"/>
      </w:r>
      <w:r w:rsidR="00817A8B">
        <w:instrText xml:space="preserve"> STYLEREF 1 \s </w:instrText>
      </w:r>
      <w:r w:rsidR="00817A8B">
        <w:fldChar w:fldCharType="separate"/>
      </w:r>
      <w:r w:rsidR="00335316">
        <w:rPr>
          <w:noProof/>
        </w:rPr>
        <w:t>4</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7</w:t>
      </w:r>
      <w:r w:rsidR="00817A8B">
        <w:fldChar w:fldCharType="end"/>
      </w:r>
      <w:bookmarkEnd w:id="1239"/>
      <w:bookmarkEnd w:id="1240"/>
      <w:r w:rsidR="00E943A5">
        <w:t>:</w:t>
      </w:r>
      <w:r w:rsidRPr="00E02C3B">
        <w:t xml:space="preserve"> River contributions (</w:t>
      </w:r>
      <w:r w:rsidRPr="0054607B">
        <w:t xml:space="preserve">x-axis) to the </w:t>
      </w:r>
      <w:r w:rsidR="00DF3318" w:rsidRPr="0054607B">
        <w:t>DIN</w:t>
      </w:r>
      <w:r w:rsidRPr="00163CFE">
        <w:t xml:space="preserve"> </w:t>
      </w:r>
      <w:r w:rsidR="004D6C4E" w:rsidRPr="00163CFE">
        <w:t>loading</w:t>
      </w:r>
      <w:r w:rsidRPr="00163CFE">
        <w:t xml:space="preserve"> </w:t>
      </w:r>
      <w:r w:rsidR="00DF3318" w:rsidRPr="00163CFE">
        <w:t xml:space="preserve">in </w:t>
      </w:r>
      <w:r w:rsidRPr="00163CFE">
        <w:t xml:space="preserve">the </w:t>
      </w:r>
      <w:r w:rsidR="004F0685" w:rsidRPr="00163CFE">
        <w:t>six NRM regions.</w:t>
      </w:r>
      <w:bookmarkEnd w:id="1241"/>
      <w:r w:rsidR="0041756E" w:rsidRPr="00163CFE">
        <w:rPr>
          <w:vanish/>
          <w:specVanish/>
        </w:rPr>
        <w:t xml:space="preserve"> </w:t>
      </w:r>
    </w:p>
    <w:p w14:paraId="246BC11A" w14:textId="6322BAA2" w:rsidR="008B095E" w:rsidRDefault="0041756E" w:rsidP="0041756E">
      <w:pPr>
        <w:pStyle w:val="Figure"/>
      </w:pPr>
      <w:r w:rsidRPr="00163CFE">
        <w:t xml:space="preserve"> </w:t>
      </w:r>
      <w:r w:rsidR="00457A6A">
        <w:t>The s</w:t>
      </w:r>
      <w:r w:rsidRPr="00163CFE">
        <w:t xml:space="preserve">hading groups rivers in the same NRM region: Cape York – dark green, Wet Tropics – light green, Burdekin – blue, </w:t>
      </w:r>
      <w:r w:rsidR="00901DE2">
        <w:t xml:space="preserve">Mackay-Whitsunday </w:t>
      </w:r>
      <w:r w:rsidRPr="00163CFE">
        <w:t xml:space="preserve">– orange, Fitzroy – </w:t>
      </w:r>
      <w:r w:rsidR="001D5667" w:rsidRPr="00163CFE">
        <w:t>purple</w:t>
      </w:r>
      <w:r w:rsidRPr="00163CFE">
        <w:t xml:space="preserve">, </w:t>
      </w:r>
      <w:r w:rsidR="00901DE2">
        <w:t>Burnett-Mary</w:t>
      </w:r>
      <w:r w:rsidRPr="00163CFE">
        <w:t xml:space="preserve"> </w:t>
      </w:r>
      <w:r w:rsidR="00457A6A" w:rsidRPr="00163CFE">
        <w:t>–</w:t>
      </w:r>
      <w:r w:rsidRPr="00163CFE">
        <w:t xml:space="preserve"> </w:t>
      </w:r>
      <w:r w:rsidR="001D5667" w:rsidRPr="00163CFE">
        <w:t>maroon</w:t>
      </w:r>
      <w:r w:rsidRPr="00163CFE">
        <w:t xml:space="preserve">. The left panels show data for the 2010–11 water year (1 October to 30 September) and right panels for the </w:t>
      </w:r>
      <w:r w:rsidR="00E94F11" w:rsidRPr="00163CFE">
        <w:t>2017</w:t>
      </w:r>
      <w:r w:rsidRPr="00163CFE">
        <w:t>–</w:t>
      </w:r>
      <w:r w:rsidR="00E94F11" w:rsidRPr="00163CFE">
        <w:t xml:space="preserve">18 </w:t>
      </w:r>
      <w:r w:rsidRPr="00163CFE">
        <w:t>water year</w:t>
      </w:r>
      <w:r w:rsidRPr="0054607B">
        <w:t>.</w:t>
      </w:r>
      <w:r w:rsidR="008B095E" w:rsidRPr="0041756E">
        <w:br w:type="page"/>
      </w:r>
    </w:p>
    <w:p w14:paraId="1F2E05D1" w14:textId="11D7C33F" w:rsidR="00214158" w:rsidRDefault="0022703A" w:rsidP="00214158">
      <w:pPr>
        <w:pStyle w:val="Default0"/>
      </w:pPr>
      <w:r>
        <w:rPr>
          <w:noProof/>
          <w:lang w:val="en-AU" w:eastAsia="en-AU"/>
        </w:rPr>
        <w:lastRenderedPageBreak/>
        <w:drawing>
          <wp:anchor distT="0" distB="0" distL="114300" distR="114300" simplePos="0" relativeHeight="251370496" behindDoc="0" locked="0" layoutInCell="1" allowOverlap="1" wp14:anchorId="1D6A11D8" wp14:editId="768BAA41">
            <wp:simplePos x="0" y="0"/>
            <wp:positionH relativeFrom="column">
              <wp:posOffset>0</wp:posOffset>
            </wp:positionH>
            <wp:positionV relativeFrom="paragraph">
              <wp:posOffset>184150</wp:posOffset>
            </wp:positionV>
            <wp:extent cx="5732145" cy="7006590"/>
            <wp:effectExtent l="0" t="0" r="1905" b="3810"/>
            <wp:wrapTopAndBottom/>
            <wp:docPr id="56" name="Picture 56" descr="River contributions to modelled DIN loading in the six NRM regions. The area of the pie charts is scaled relative to the loading (mass) of DIN in each of the NRM regions. Pie charts are shaded according to the river source catchment. Panels A and B show data for the 2017–18 water year (1 October to 30 September). Panels C and D show data for the 2010–11 water year." title="River mass of DIN b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2145" cy="7006590"/>
                    </a:xfrm>
                    <a:prstGeom prst="rect">
                      <a:avLst/>
                    </a:prstGeom>
                  </pic:spPr>
                </pic:pic>
              </a:graphicData>
            </a:graphic>
          </wp:anchor>
        </w:drawing>
      </w:r>
    </w:p>
    <w:p w14:paraId="03A10B98" w14:textId="2F0961AA" w:rsidR="00214158" w:rsidRDefault="00214158" w:rsidP="00C83B6E">
      <w:pPr>
        <w:pStyle w:val="Caption"/>
      </w:pPr>
      <w:bookmarkStart w:id="1242" w:name="_Ref530056568"/>
      <w:bookmarkStart w:id="1243" w:name="_Toc10536183"/>
      <w:r w:rsidRPr="00EB32ED">
        <w:t xml:space="preserve">Figure </w:t>
      </w:r>
      <w:r w:rsidR="00817A8B">
        <w:fldChar w:fldCharType="begin"/>
      </w:r>
      <w:r w:rsidR="00817A8B">
        <w:instrText xml:space="preserve"> STYLEREF 1 \s </w:instrText>
      </w:r>
      <w:r w:rsidR="00817A8B">
        <w:fldChar w:fldCharType="separate"/>
      </w:r>
      <w:r w:rsidR="00335316">
        <w:rPr>
          <w:noProof/>
        </w:rPr>
        <w:t>4</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8</w:t>
      </w:r>
      <w:r w:rsidR="00817A8B">
        <w:fldChar w:fldCharType="end"/>
      </w:r>
      <w:bookmarkEnd w:id="1242"/>
      <w:r w:rsidR="00E943A5">
        <w:t>:</w:t>
      </w:r>
      <w:r w:rsidRPr="00EB32ED">
        <w:t xml:space="preserve"> River contributions to modelled DIN </w:t>
      </w:r>
      <w:r w:rsidR="00996DED" w:rsidRPr="00EB32ED">
        <w:t xml:space="preserve">loading </w:t>
      </w:r>
      <w:r w:rsidRPr="00EB32ED">
        <w:t xml:space="preserve">in the six NRM regions. </w:t>
      </w:r>
      <w:r w:rsidR="006A7EB4">
        <w:t>The a</w:t>
      </w:r>
      <w:r w:rsidRPr="00EB32ED">
        <w:t xml:space="preserve">rea of the pie charts is scaled relative to the </w:t>
      </w:r>
      <w:r w:rsidR="00996DED" w:rsidRPr="00EB32ED">
        <w:t>loading (</w:t>
      </w:r>
      <w:r w:rsidRPr="00EB32ED">
        <w:t>mass</w:t>
      </w:r>
      <w:r w:rsidR="00996DED" w:rsidRPr="00EB32ED">
        <w:t>)</w:t>
      </w:r>
      <w:r w:rsidRPr="00EB32ED">
        <w:t xml:space="preserve"> of DIN in each of the NRM regions. Pie charts are shaded according to the river source catchment. Panels A and B show data for the 2017</w:t>
      </w:r>
      <w:r w:rsidR="006A7EB4" w:rsidRPr="00163CFE">
        <w:t>–</w:t>
      </w:r>
      <w:r w:rsidRPr="00EB32ED">
        <w:t>18 water year (1 October to 30 September). Panels C and D show data for the 2010</w:t>
      </w:r>
      <w:r w:rsidR="006A7EB4" w:rsidRPr="00163CFE">
        <w:t>–</w:t>
      </w:r>
      <w:r w:rsidRPr="00EB32ED">
        <w:t>11 water year.</w:t>
      </w:r>
      <w:bookmarkEnd w:id="1243"/>
    </w:p>
    <w:p w14:paraId="09F761D5" w14:textId="6DA6BE20" w:rsidR="00996DED" w:rsidRDefault="00996DED" w:rsidP="00996DED">
      <w:pPr>
        <w:rPr>
          <w:lang w:val="en-US"/>
        </w:rPr>
      </w:pPr>
      <w:r>
        <w:rPr>
          <w:lang w:val="en-US"/>
        </w:rPr>
        <w:br w:type="page"/>
      </w:r>
    </w:p>
    <w:p w14:paraId="5AFD3EF2" w14:textId="77777777" w:rsidR="00A74E54" w:rsidRPr="003551F6" w:rsidRDefault="00A74E54" w:rsidP="00A74E54">
      <w:pPr>
        <w:rPr>
          <w:rFonts w:cs="Arial"/>
          <w:szCs w:val="22"/>
        </w:rPr>
      </w:pPr>
      <w:r w:rsidRPr="003551F6">
        <w:rPr>
          <w:rFonts w:cs="Arial"/>
          <w:szCs w:val="22"/>
        </w:rPr>
        <w:lastRenderedPageBreak/>
        <w:t>These cross-regional influences are also evident in satellite imagery in the 2017</w:t>
      </w:r>
      <w:r w:rsidRPr="003551F6">
        <w:rPr>
          <w:rFonts w:eastAsia="Calibri" w:cs="Calibri"/>
        </w:rPr>
        <w:t>–</w:t>
      </w:r>
      <w:r w:rsidRPr="003551F6">
        <w:rPr>
          <w:rFonts w:cs="Arial"/>
          <w:szCs w:val="22"/>
        </w:rPr>
        <w:t>18 events.</w:t>
      </w:r>
    </w:p>
    <w:p w14:paraId="4064BCDB" w14:textId="5D62BFB1" w:rsidR="00A74E54" w:rsidRDefault="00A74E54" w:rsidP="00A74E54">
      <w:pPr>
        <w:rPr>
          <w:rFonts w:eastAsiaTheme="minorHAnsi"/>
        </w:rPr>
      </w:pPr>
      <w:r w:rsidRPr="003551F6">
        <w:rPr>
          <w:rFonts w:cs="Arial"/>
          <w:szCs w:val="22"/>
        </w:rPr>
        <w:t xml:space="preserve">Modelled DIN mass loads are </w:t>
      </w:r>
      <w:r>
        <w:rPr>
          <w:rFonts w:cs="Arial"/>
          <w:szCs w:val="22"/>
        </w:rPr>
        <w:t xml:space="preserve">also </w:t>
      </w:r>
      <w:r w:rsidRPr="003551F6">
        <w:rPr>
          <w:rFonts w:cs="Arial"/>
          <w:szCs w:val="22"/>
        </w:rPr>
        <w:t xml:space="preserve">presented in </w:t>
      </w:r>
      <w:r w:rsidRPr="003551F6">
        <w:rPr>
          <w:rFonts w:cs="Arial"/>
          <w:szCs w:val="22"/>
        </w:rPr>
        <w:fldChar w:fldCharType="begin"/>
      </w:r>
      <w:r w:rsidRPr="003551F6">
        <w:rPr>
          <w:rFonts w:cs="Arial"/>
          <w:szCs w:val="22"/>
        </w:rPr>
        <w:instrText xml:space="preserve"> REF _Ref530056568 \h  \* MERGEFORMAT </w:instrText>
      </w:r>
      <w:r w:rsidRPr="003551F6">
        <w:rPr>
          <w:rFonts w:cs="Arial"/>
          <w:szCs w:val="22"/>
        </w:rPr>
      </w:r>
      <w:r w:rsidRPr="003551F6">
        <w:rPr>
          <w:rFonts w:cs="Arial"/>
          <w:szCs w:val="22"/>
        </w:rPr>
        <w:fldChar w:fldCharType="separate"/>
      </w:r>
      <w:r w:rsidR="00335316" w:rsidRPr="00EB32ED">
        <w:t xml:space="preserve">Figure </w:t>
      </w:r>
      <w:r w:rsidR="00335316">
        <w:rPr>
          <w:noProof/>
        </w:rPr>
        <w:t>4</w:t>
      </w:r>
      <w:r w:rsidR="00335316">
        <w:rPr>
          <w:noProof/>
        </w:rPr>
        <w:noBreakHyphen/>
        <w:t>8</w:t>
      </w:r>
      <w:r w:rsidRPr="003551F6">
        <w:rPr>
          <w:rFonts w:cs="Arial"/>
          <w:szCs w:val="22"/>
        </w:rPr>
        <w:fldChar w:fldCharType="end"/>
      </w:r>
      <w:r w:rsidRPr="003551F6">
        <w:rPr>
          <w:rFonts w:cs="Arial"/>
          <w:szCs w:val="22"/>
        </w:rPr>
        <w:t>, which shows r</w:t>
      </w:r>
      <w:r w:rsidRPr="003551F6">
        <w:rPr>
          <w:rFonts w:eastAsiaTheme="minorHAnsi"/>
        </w:rPr>
        <w:t>iver contributions in the six NRM regions shaded according to the river source catchment, and the relative contribution to the total loading of DIN in each of the NRM regions (shown by scaling the size of the pie charts). Data for the 2017</w:t>
      </w:r>
      <w:r w:rsidR="006A7EB4" w:rsidRPr="00163CFE">
        <w:t>–</w:t>
      </w:r>
      <w:r w:rsidRPr="003551F6">
        <w:rPr>
          <w:rFonts w:eastAsiaTheme="minorHAnsi"/>
        </w:rPr>
        <w:t>18 water year (1 October to 30 September) (Panel A) is compared to pre-development loads (Panel B). The results highlight the large DIN loadings from the Wet Tropics region (Panel A) and the large changes between current (Panel A) and pre-development loadings (Panel B), including in the catchment-based contributions</w:t>
      </w:r>
      <w:r w:rsidR="006A7EB4">
        <w:rPr>
          <w:rFonts w:eastAsiaTheme="minorHAnsi"/>
        </w:rPr>
        <w:t>,</w:t>
      </w:r>
      <w:r w:rsidRPr="003551F6">
        <w:rPr>
          <w:rFonts w:eastAsiaTheme="minorHAnsi"/>
        </w:rPr>
        <w:t xml:space="preserve"> which </w:t>
      </w:r>
      <w:r w:rsidR="006A7EB4">
        <w:rPr>
          <w:rFonts w:eastAsiaTheme="minorHAnsi"/>
        </w:rPr>
        <w:t>are</w:t>
      </w:r>
      <w:r w:rsidR="006A7EB4" w:rsidRPr="003551F6">
        <w:rPr>
          <w:rFonts w:eastAsiaTheme="minorHAnsi"/>
        </w:rPr>
        <w:t xml:space="preserve"> </w:t>
      </w:r>
      <w:r w:rsidRPr="003551F6">
        <w:rPr>
          <w:rFonts w:eastAsiaTheme="minorHAnsi"/>
        </w:rPr>
        <w:t xml:space="preserve">linked to land use change and land management practices. </w:t>
      </w:r>
    </w:p>
    <w:p w14:paraId="73ADE975" w14:textId="465ECDF7" w:rsidR="00A74E54" w:rsidRPr="003551F6" w:rsidRDefault="00A74E54" w:rsidP="00A74E54">
      <w:pPr>
        <w:rPr>
          <w:rFonts w:cs="Arial"/>
          <w:szCs w:val="22"/>
        </w:rPr>
      </w:pPr>
      <w:r>
        <w:t xml:space="preserve">The resulting map of </w:t>
      </w:r>
      <w:r w:rsidRPr="003066BC">
        <w:t xml:space="preserve">the estimated wet season DIN concentration in the </w:t>
      </w:r>
      <w:r w:rsidR="003B155F">
        <w:t>Reef</w:t>
      </w:r>
      <w:r w:rsidR="003B155F" w:rsidRPr="003066BC">
        <w:t xml:space="preserve"> </w:t>
      </w:r>
      <w:r w:rsidRPr="003066BC">
        <w:t>lagoon for the 201</w:t>
      </w:r>
      <w:r>
        <w:t>8</w:t>
      </w:r>
      <w:r w:rsidRPr="003066BC">
        <w:t xml:space="preserve"> water year (1 October to 30 September)</w:t>
      </w:r>
      <w:r w:rsidRPr="00F94BA1">
        <w:t xml:space="preserve"> </w:t>
      </w:r>
      <w:r>
        <w:t>(</w:t>
      </w:r>
      <w:r>
        <w:fldChar w:fldCharType="begin"/>
      </w:r>
      <w:r>
        <w:instrText xml:space="preserve"> REF _Ref536177830 \h </w:instrText>
      </w:r>
      <w:r>
        <w:fldChar w:fldCharType="separate"/>
      </w:r>
      <w:r w:rsidR="00335316" w:rsidRPr="00D07245">
        <w:t xml:space="preserve">Figure </w:t>
      </w:r>
      <w:r w:rsidR="00335316">
        <w:rPr>
          <w:noProof/>
        </w:rPr>
        <w:t>4</w:t>
      </w:r>
      <w:r w:rsidR="00335316">
        <w:noBreakHyphen/>
      </w:r>
      <w:r w:rsidR="00335316">
        <w:rPr>
          <w:noProof/>
        </w:rPr>
        <w:t>9</w:t>
      </w:r>
      <w:r>
        <w:fldChar w:fldCharType="end"/>
      </w:r>
      <w:r>
        <w:t xml:space="preserve"> </w:t>
      </w:r>
      <w:r w:rsidRPr="003066BC">
        <w:t>left panel)</w:t>
      </w:r>
      <w:r>
        <w:t xml:space="preserve"> was</w:t>
      </w:r>
      <w:r w:rsidRPr="003066BC">
        <w:t xml:space="preserve"> compared to the pre-development loads (</w:t>
      </w:r>
      <w:r w:rsidR="003A020B">
        <w:fldChar w:fldCharType="begin"/>
      </w:r>
      <w:r w:rsidR="003A020B">
        <w:instrText xml:space="preserve"> REF _Ref536177830 \h </w:instrText>
      </w:r>
      <w:r w:rsidR="003A020B">
        <w:fldChar w:fldCharType="separate"/>
      </w:r>
      <w:r w:rsidR="00335316" w:rsidRPr="00D07245">
        <w:t xml:space="preserve">Figure </w:t>
      </w:r>
      <w:r w:rsidR="00335316">
        <w:rPr>
          <w:noProof/>
        </w:rPr>
        <w:t>4</w:t>
      </w:r>
      <w:r w:rsidR="00335316">
        <w:noBreakHyphen/>
      </w:r>
      <w:r w:rsidR="00335316">
        <w:rPr>
          <w:noProof/>
        </w:rPr>
        <w:t>9</w:t>
      </w:r>
      <w:r w:rsidR="003A020B">
        <w:fldChar w:fldCharType="end"/>
      </w:r>
      <w:r w:rsidR="003A020B">
        <w:t xml:space="preserve"> </w:t>
      </w:r>
      <w:r w:rsidRPr="003066BC">
        <w:t>centre panel) and the difference between the</w:t>
      </w:r>
      <w:r>
        <w:t>m</w:t>
      </w:r>
      <w:r w:rsidRPr="003066BC">
        <w:t xml:space="preserve"> (</w:t>
      </w:r>
      <w:r w:rsidR="003A020B">
        <w:fldChar w:fldCharType="begin"/>
      </w:r>
      <w:r w:rsidR="003A020B">
        <w:instrText xml:space="preserve"> REF _Ref536177830 \h </w:instrText>
      </w:r>
      <w:r w:rsidR="003A020B">
        <w:fldChar w:fldCharType="separate"/>
      </w:r>
      <w:r w:rsidR="00335316" w:rsidRPr="00D07245">
        <w:t xml:space="preserve">Figure </w:t>
      </w:r>
      <w:r w:rsidR="00335316">
        <w:rPr>
          <w:noProof/>
        </w:rPr>
        <w:t>4</w:t>
      </w:r>
      <w:r w:rsidR="00335316">
        <w:noBreakHyphen/>
      </w:r>
      <w:r w:rsidR="00335316">
        <w:rPr>
          <w:noProof/>
        </w:rPr>
        <w:t>9</w:t>
      </w:r>
      <w:r w:rsidR="003A020B">
        <w:fldChar w:fldCharType="end"/>
      </w:r>
      <w:r w:rsidR="003A020B">
        <w:t xml:space="preserve"> </w:t>
      </w:r>
      <w:r w:rsidRPr="003066BC">
        <w:t>right panel). Th</w:t>
      </w:r>
      <w:r>
        <w:t>e difference is</w:t>
      </w:r>
      <w:r w:rsidRPr="003066BC">
        <w:t xml:space="preserve"> interpreted as</w:t>
      </w:r>
      <w:r>
        <w:t xml:space="preserve"> the</w:t>
      </w:r>
      <w:r w:rsidRPr="003066BC">
        <w:t xml:space="preserve"> ‘anthropogenic’ DIN concentrations, </w:t>
      </w:r>
      <w:r w:rsidR="003A020B">
        <w:t xml:space="preserve">which </w:t>
      </w:r>
      <w:r w:rsidR="003A020B" w:rsidRPr="003066BC">
        <w:t>highligh</w:t>
      </w:r>
      <w:r w:rsidR="003A020B">
        <w:t>t</w:t>
      </w:r>
      <w:r w:rsidR="003A020B" w:rsidRPr="003066BC">
        <w:t xml:space="preserve"> </w:t>
      </w:r>
      <w:r w:rsidRPr="003066BC">
        <w:t>the areas of greatest change with current land use</w:t>
      </w:r>
      <w:r>
        <w:t xml:space="preserve"> and land management practices</w:t>
      </w:r>
      <w:r w:rsidRPr="003066BC">
        <w:t xml:space="preserve">. </w:t>
      </w:r>
      <w:r>
        <w:t>T</w:t>
      </w:r>
      <w:r w:rsidRPr="00695BBA">
        <w:t xml:space="preserve">he Wet Tropics </w:t>
      </w:r>
      <w:r>
        <w:t>is</w:t>
      </w:r>
      <w:r w:rsidRPr="00695BBA">
        <w:t xml:space="preserve"> the dominant area of anthropogenic influence in the 201</w:t>
      </w:r>
      <w:r>
        <w:t>7</w:t>
      </w:r>
      <w:r w:rsidRPr="00C756D3">
        <w:rPr>
          <w:rFonts w:eastAsia="Calibri" w:cs="Calibri"/>
        </w:rPr>
        <w:t>–</w:t>
      </w:r>
      <w:r w:rsidRPr="00695BBA">
        <w:t>1</w:t>
      </w:r>
      <w:r>
        <w:t>8</w:t>
      </w:r>
      <w:r w:rsidRPr="00695BBA">
        <w:t xml:space="preserve"> wet season and</w:t>
      </w:r>
      <w:r>
        <w:t>,</w:t>
      </w:r>
      <w:r w:rsidRPr="00695BBA">
        <w:t xml:space="preserve"> </w:t>
      </w:r>
      <w:r>
        <w:t>to a lesser extent</w:t>
      </w:r>
      <w:r w:rsidR="003A020B">
        <w:t>,</w:t>
      </w:r>
      <w:r>
        <w:t xml:space="preserve"> the</w:t>
      </w:r>
      <w:r w:rsidRPr="00695BBA">
        <w:t xml:space="preserve"> </w:t>
      </w:r>
      <w:r>
        <w:t>Burdekin</w:t>
      </w:r>
      <w:r w:rsidRPr="00695BBA">
        <w:t xml:space="preserve"> region</w:t>
      </w:r>
      <w:r>
        <w:t xml:space="preserve">. Anthropogenic influence is also evident in the </w:t>
      </w:r>
      <w:r w:rsidR="00901DE2">
        <w:t>Burnett-Mary</w:t>
      </w:r>
      <w:r>
        <w:t xml:space="preserve"> region</w:t>
      </w:r>
      <w:r w:rsidRPr="00695BBA">
        <w:t xml:space="preserve">. </w:t>
      </w:r>
    </w:p>
    <w:p w14:paraId="71E22DC7" w14:textId="4F376643" w:rsidR="00A74E54" w:rsidRPr="003551F6" w:rsidRDefault="00A74E54" w:rsidP="00EF43EF">
      <w:pPr>
        <w:pStyle w:val="Heading3"/>
      </w:pPr>
      <w:bookmarkStart w:id="1244" w:name="_Toc11410760"/>
      <w:r w:rsidRPr="003551F6">
        <w:t>Trends in annual DIN concentration in the Reef during 200</w:t>
      </w:r>
      <w:r w:rsidR="003C7023">
        <w:t>5</w:t>
      </w:r>
      <w:r w:rsidRPr="003551F6">
        <w:t>–1</w:t>
      </w:r>
      <w:r w:rsidR="003C7023">
        <w:t>8</w:t>
      </w:r>
      <w:bookmarkEnd w:id="1244"/>
    </w:p>
    <w:p w14:paraId="0D032A4D" w14:textId="32FF1330" w:rsidR="00A74E54" w:rsidRPr="003551F6" w:rsidRDefault="00A74E54" w:rsidP="00A74E54">
      <w:r w:rsidRPr="003551F6">
        <w:t xml:space="preserve">The model-predicted DIN export to the </w:t>
      </w:r>
      <w:r w:rsidR="003B155F">
        <w:t>Reef</w:t>
      </w:r>
      <w:r w:rsidR="003B155F" w:rsidRPr="003551F6">
        <w:t xml:space="preserve"> </w:t>
      </w:r>
      <w:r w:rsidRPr="003551F6">
        <w:t>lagoon</w:t>
      </w:r>
      <w:r>
        <w:t xml:space="preserve"> (based on </w:t>
      </w:r>
      <w:r w:rsidRPr="003551F6">
        <w:t xml:space="preserve">its annual concentration </w:t>
      </w:r>
      <w:r>
        <w:t xml:space="preserve">in </w:t>
      </w:r>
      <w:r w:rsidRPr="003551F6">
        <w:t>µg</w:t>
      </w:r>
      <w:r w:rsidR="003B155F">
        <w:t xml:space="preserve"> </w:t>
      </w:r>
      <w:r w:rsidRPr="003551F6">
        <w:t>L</w:t>
      </w:r>
      <w:r w:rsidR="003B155F" w:rsidRPr="007A39DF">
        <w:rPr>
          <w:vertAlign w:val="superscript"/>
        </w:rPr>
        <w:t>-1</w:t>
      </w:r>
      <w:r w:rsidRPr="003551F6">
        <w:t xml:space="preserve"> over 14 years</w:t>
      </w:r>
      <w:r>
        <w:t xml:space="preserve">), </w:t>
      </w:r>
      <w:r w:rsidRPr="003551F6">
        <w:t>provide</w:t>
      </w:r>
      <w:r>
        <w:t>s</w:t>
      </w:r>
      <w:r w:rsidRPr="003551F6">
        <w:t xml:space="preserve"> an estimate of </w:t>
      </w:r>
      <w:r w:rsidR="00C64C0F">
        <w:t xml:space="preserve">the </w:t>
      </w:r>
      <w:r w:rsidRPr="003551F6">
        <w:t xml:space="preserve">dispersion of river-derived DIN in </w:t>
      </w:r>
      <w:r>
        <w:t>Reef</w:t>
      </w:r>
      <w:r w:rsidRPr="003551F6">
        <w:t xml:space="preserve"> waters and the </w:t>
      </w:r>
      <w:r>
        <w:t>resulting map highlights spatial and temporal variation in</w:t>
      </w:r>
      <w:r w:rsidRPr="003551F6">
        <w:t xml:space="preserve"> DIN concentration</w:t>
      </w:r>
      <w:r>
        <w:t xml:space="preserve"> </w:t>
      </w:r>
      <w:r w:rsidRPr="003551F6">
        <w:t>(</w:t>
      </w:r>
      <w:r w:rsidRPr="003551F6">
        <w:fldChar w:fldCharType="begin"/>
      </w:r>
      <w:r w:rsidRPr="003551F6">
        <w:instrText xml:space="preserve"> REF _Ref536182125 \h </w:instrText>
      </w:r>
      <w:r>
        <w:instrText xml:space="preserve"> \* MERGEFORMAT </w:instrText>
      </w:r>
      <w:r w:rsidRPr="003551F6">
        <w:fldChar w:fldCharType="end"/>
      </w:r>
      <w:r w:rsidRPr="003551F6">
        <w:t xml:space="preserve">). </w:t>
      </w:r>
    </w:p>
    <w:p w14:paraId="4D7A7AF4" w14:textId="78EDE430" w:rsidR="00A74E54" w:rsidRPr="003551F6" w:rsidRDefault="00A74E54" w:rsidP="00A74E54">
      <w:r w:rsidRPr="003551F6">
        <w:t>The time series from 2005 to 2018 (</w:t>
      </w:r>
      <w:r w:rsidRPr="003551F6">
        <w:fldChar w:fldCharType="begin"/>
      </w:r>
      <w:r w:rsidRPr="003551F6">
        <w:instrText xml:space="preserve"> REF _Ref536182125 \h </w:instrText>
      </w:r>
      <w:r>
        <w:instrText xml:space="preserve"> \* MERGEFORMAT </w:instrText>
      </w:r>
      <w:r w:rsidRPr="003551F6">
        <w:fldChar w:fldCharType="end"/>
      </w:r>
      <w:r w:rsidRPr="003551F6">
        <w:t>) shows distinct differences between years, driven by river flow and pollutant loads, and region. The areas of influence in 2017–18 are comparable to those years with river discharge close to or below the long-term median, e.g. 2013–14. The greatest extent of the highest concentrations of model-predicted DIN concentration was observed in 2011</w:t>
      </w:r>
      <w:r>
        <w:t xml:space="preserve"> (associated with </w:t>
      </w:r>
      <w:r w:rsidR="00C64C0F">
        <w:t xml:space="preserve">tropical cyclone </w:t>
      </w:r>
      <w:r>
        <w:t>Yasi)</w:t>
      </w:r>
      <w:r w:rsidRPr="003551F6">
        <w:t xml:space="preserve">, with large areas of high DIN values estimated in all areas except for Cape York. </w:t>
      </w:r>
    </w:p>
    <w:p w14:paraId="6ECBB835" w14:textId="7100CEDF" w:rsidR="00A74E54" w:rsidRPr="003551F6" w:rsidRDefault="00A74E54" w:rsidP="00A74E54">
      <w:pPr>
        <w:rPr>
          <w:rFonts w:cs="Arial"/>
          <w:szCs w:val="22"/>
        </w:rPr>
      </w:pPr>
      <w:r w:rsidRPr="003551F6">
        <w:rPr>
          <w:rFonts w:cs="Arial"/>
          <w:szCs w:val="22"/>
        </w:rPr>
        <w:t>The areas presenting higher DIN concentration</w:t>
      </w:r>
      <w:r w:rsidR="00C64C0F">
        <w:rPr>
          <w:rFonts w:cs="Arial"/>
          <w:szCs w:val="22"/>
        </w:rPr>
        <w:t>s</w:t>
      </w:r>
      <w:r w:rsidRPr="003551F6">
        <w:rPr>
          <w:rFonts w:cs="Arial"/>
          <w:szCs w:val="22"/>
        </w:rPr>
        <w:t xml:space="preserve"> were relatively constant over the years, with higher DIN values observed in the Wet Tropics and </w:t>
      </w:r>
      <w:r w:rsidR="00901DE2">
        <w:rPr>
          <w:rFonts w:cs="Arial"/>
          <w:szCs w:val="22"/>
        </w:rPr>
        <w:t xml:space="preserve">Mackay-Whitsunday </w:t>
      </w:r>
      <w:r w:rsidRPr="003551F6">
        <w:rPr>
          <w:rFonts w:cs="Arial"/>
          <w:szCs w:val="22"/>
        </w:rPr>
        <w:t xml:space="preserve">NRM regions than in the other regions. </w:t>
      </w:r>
      <w:r w:rsidRPr="003551F6">
        <w:t xml:space="preserve">The greatest incidence of high DIN values occurred in the Wet Tropics region in all years including 2018 and, within the Wet Tropics, the greatest areas of high values were correlated with large river discharge events in 2006, 2007, 2009, 2011, 2014 and 2018. High values were also observed in each region during different years. For example, high values in the </w:t>
      </w:r>
      <w:r w:rsidR="00901DE2">
        <w:t xml:space="preserve">Mackay-Whitsunday </w:t>
      </w:r>
      <w:r w:rsidRPr="003551F6">
        <w:t>region in 2008, each year in 2010 to 2013 and in 2017 (</w:t>
      </w:r>
      <w:r w:rsidR="00817A8B">
        <w:fldChar w:fldCharType="begin"/>
      </w:r>
      <w:r w:rsidR="00817A8B">
        <w:instrText xml:space="preserve"> REF _Ref10534096 \h </w:instrText>
      </w:r>
      <w:r w:rsidR="00817A8B">
        <w:fldChar w:fldCharType="separate"/>
      </w:r>
      <w:r w:rsidR="00335316">
        <w:t xml:space="preserve">Figure </w:t>
      </w:r>
      <w:r w:rsidR="00335316">
        <w:rPr>
          <w:noProof/>
        </w:rPr>
        <w:t>4</w:t>
      </w:r>
      <w:r w:rsidR="00335316">
        <w:noBreakHyphen/>
      </w:r>
      <w:r w:rsidR="00335316">
        <w:rPr>
          <w:noProof/>
        </w:rPr>
        <w:t>10</w:t>
      </w:r>
      <w:r w:rsidR="00817A8B">
        <w:fldChar w:fldCharType="end"/>
      </w:r>
      <w:r w:rsidRPr="003551F6">
        <w:t>).</w:t>
      </w:r>
    </w:p>
    <w:p w14:paraId="1866B3BB" w14:textId="6E68DCAA" w:rsidR="00A74E54" w:rsidRPr="003551F6" w:rsidRDefault="00A74E54" w:rsidP="00A74E54">
      <w:pPr>
        <w:rPr>
          <w:rFonts w:cs="Arial"/>
          <w:szCs w:val="22"/>
        </w:rPr>
      </w:pPr>
      <w:r w:rsidRPr="003551F6">
        <w:rPr>
          <w:rFonts w:cs="Arial"/>
          <w:szCs w:val="22"/>
        </w:rPr>
        <w:t>Even though the Burdekin River is responsible</w:t>
      </w:r>
      <w:r w:rsidR="00C64C0F">
        <w:rPr>
          <w:rFonts w:cs="Arial"/>
          <w:szCs w:val="22"/>
        </w:rPr>
        <w:t>,</w:t>
      </w:r>
      <w:r w:rsidRPr="003551F6">
        <w:rPr>
          <w:rFonts w:cs="Arial"/>
          <w:szCs w:val="22"/>
        </w:rPr>
        <w:t xml:space="preserve"> on average</w:t>
      </w:r>
      <w:r w:rsidR="00C64C0F">
        <w:rPr>
          <w:rFonts w:cs="Arial"/>
          <w:szCs w:val="22"/>
        </w:rPr>
        <w:t>,</w:t>
      </w:r>
      <w:r w:rsidRPr="003551F6">
        <w:rPr>
          <w:rFonts w:cs="Arial"/>
          <w:szCs w:val="22"/>
        </w:rPr>
        <w:t xml:space="preserve"> for over 36% of the DIN load accounted for in the model, it is also responsible for 60% of the total discharge. The periodically large Burdekin River discharge results in large plumes and, consequently, dilutes DIN concentrations. </w:t>
      </w:r>
    </w:p>
    <w:p w14:paraId="252B7736" w14:textId="77777777" w:rsidR="00655095" w:rsidRDefault="00655095" w:rsidP="00655095">
      <w:r w:rsidRPr="00106E1C">
        <w:rPr>
          <w:noProof/>
          <w:lang w:val="en-AU" w:eastAsia="en-AU"/>
        </w:rPr>
        <w:drawing>
          <wp:inline distT="0" distB="0" distL="0" distR="0" wp14:anchorId="01D9E94E" wp14:editId="5E5DF3D0">
            <wp:extent cx="5892800" cy="6971030"/>
            <wp:effectExtent l="0" t="0" r="0" b="1270"/>
            <wp:docPr id="47" name="Picture 3" descr="DIN concentration in the Reef lagoon, modelled for the (left panel) 2018 water year (1 October to 30 September), (centre panel) pre-development loads and (right panel) difference between the DIN concentration with pre-development end-of-catchment DIN load estimates and the 2018 estimates. " title="Maps showing DIN dispersion in Reef">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E67A2844-5E9B-4D3F-84D0-37BEEC2D4E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E67A2844-5E9B-4D3F-84D0-37BEEC2D4E7F}"/>
                        </a:ext>
                      </a:extLst>
                    </pic:cNvPr>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892800" cy="6971030"/>
                    </a:xfrm>
                    <a:prstGeom prst="rect">
                      <a:avLst/>
                    </a:prstGeom>
                  </pic:spPr>
                </pic:pic>
              </a:graphicData>
            </a:graphic>
          </wp:inline>
        </w:drawing>
      </w:r>
    </w:p>
    <w:p w14:paraId="19FD32E4" w14:textId="227F68FF" w:rsidR="00655095" w:rsidRDefault="00655095" w:rsidP="00655095">
      <w:pPr>
        <w:pStyle w:val="Figure"/>
      </w:pPr>
      <w:bookmarkStart w:id="1245" w:name="_Ref536177830"/>
      <w:bookmarkStart w:id="1246" w:name="_Toc10536184"/>
      <w:r w:rsidRPr="00D07245">
        <w:t xml:space="preserve">Figure </w:t>
      </w:r>
      <w:r w:rsidR="00817A8B">
        <w:fldChar w:fldCharType="begin"/>
      </w:r>
      <w:r w:rsidR="00817A8B">
        <w:instrText xml:space="preserve"> STYLEREF 1 \s </w:instrText>
      </w:r>
      <w:r w:rsidR="00817A8B">
        <w:fldChar w:fldCharType="separate"/>
      </w:r>
      <w:r w:rsidR="00335316">
        <w:rPr>
          <w:noProof/>
        </w:rPr>
        <w:t>4</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9</w:t>
      </w:r>
      <w:r w:rsidR="00817A8B">
        <w:fldChar w:fldCharType="end"/>
      </w:r>
      <w:bookmarkEnd w:id="1245"/>
      <w:r w:rsidRPr="00D07245">
        <w:t xml:space="preserve">: </w:t>
      </w:r>
      <w:r>
        <w:t>DIN</w:t>
      </w:r>
      <w:r w:rsidRPr="00D07245">
        <w:t xml:space="preserve"> concentration in the </w:t>
      </w:r>
      <w:r w:rsidR="003B155F">
        <w:t>Reef</w:t>
      </w:r>
      <w:r w:rsidR="003B155F" w:rsidRPr="00D07245">
        <w:t xml:space="preserve"> </w:t>
      </w:r>
      <w:r w:rsidRPr="00D07245">
        <w:t>lagoon, modelled for the (left panel) 201</w:t>
      </w:r>
      <w:r>
        <w:t>8</w:t>
      </w:r>
      <w:r w:rsidRPr="00D07245">
        <w:t xml:space="preserve"> water year (1 October to 30 September), (centre panel) pre-development loads and (right panel) difference between the DIN concentration with pre-development end</w:t>
      </w:r>
      <w:r>
        <w:t>-</w:t>
      </w:r>
      <w:r w:rsidRPr="00D07245">
        <w:t>of</w:t>
      </w:r>
      <w:r>
        <w:t>-</w:t>
      </w:r>
      <w:r w:rsidRPr="00D07245">
        <w:t>catchment DIN load estimates and the 201</w:t>
      </w:r>
      <w:r>
        <w:t>8</w:t>
      </w:r>
      <w:r w:rsidRPr="00D07245">
        <w:t xml:space="preserve"> estimates.</w:t>
      </w:r>
      <w:bookmarkEnd w:id="1246"/>
      <w:r>
        <w:t xml:space="preserve"> </w:t>
      </w:r>
    </w:p>
    <w:p w14:paraId="21960203" w14:textId="77777777" w:rsidR="00655095" w:rsidRDefault="00655095" w:rsidP="00655095"/>
    <w:p w14:paraId="12D7F4E0" w14:textId="77777777" w:rsidR="00655095" w:rsidRDefault="00655095" w:rsidP="00655095"/>
    <w:p w14:paraId="6F8E94C8" w14:textId="77777777" w:rsidR="00655095" w:rsidRDefault="00655095">
      <w:pPr>
        <w:spacing w:before="0" w:after="160" w:line="259" w:lineRule="auto"/>
        <w:jc w:val="left"/>
        <w:rPr>
          <w:lang w:val="en-US"/>
        </w:rPr>
      </w:pPr>
      <w:r>
        <w:rPr>
          <w:lang w:val="en-US"/>
        </w:rPr>
        <w:br w:type="page"/>
      </w:r>
    </w:p>
    <w:p w14:paraId="6034CDDA" w14:textId="2A1B2CB3" w:rsidR="00655095" w:rsidRDefault="00655095" w:rsidP="00996DED">
      <w:pPr>
        <w:rPr>
          <w:lang w:val="en-US"/>
        </w:rPr>
      </w:pPr>
    </w:p>
    <w:p w14:paraId="36DD560B" w14:textId="0D249666" w:rsidR="003F2642" w:rsidRDefault="003F2642" w:rsidP="00996DED">
      <w:pPr>
        <w:rPr>
          <w:lang w:val="en-US"/>
        </w:rPr>
      </w:pPr>
      <w:r w:rsidRPr="0097272C">
        <w:rPr>
          <w:noProof/>
          <w:highlight w:val="magenta"/>
          <w:lang w:val="en-AU" w:eastAsia="en-AU"/>
        </w:rPr>
        <w:drawing>
          <wp:inline distT="0" distB="0" distL="0" distR="0" wp14:anchorId="30313EB0" wp14:editId="1D02D9F3">
            <wp:extent cx="5367655" cy="6706870"/>
            <wp:effectExtent l="0" t="0" r="4445" b="0"/>
            <wp:docPr id="31" name="Picture 5" descr="DIN over the Reef lagoon for the 2005 to 2018 water years (1 October to 30 September)." title="Maps of DIN dispersion since 2005">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75A39B72-F06E-4D99-9D27-2E70DA8FB5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75A39B72-F06E-4D99-9D27-2E70DA8FB546}"/>
                        </a:ext>
                      </a:extLst>
                    </pic:cNvPr>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367655" cy="6706870"/>
                    </a:xfrm>
                    <a:prstGeom prst="rect">
                      <a:avLst/>
                    </a:prstGeom>
                  </pic:spPr>
                </pic:pic>
              </a:graphicData>
            </a:graphic>
          </wp:inline>
        </w:drawing>
      </w:r>
    </w:p>
    <w:p w14:paraId="125A2F41" w14:textId="77777777" w:rsidR="003F2642" w:rsidRDefault="003F2642" w:rsidP="003F2642"/>
    <w:p w14:paraId="12BD8F06" w14:textId="1A0E6931" w:rsidR="003F2642" w:rsidRDefault="00817A8B" w:rsidP="00817A8B">
      <w:pPr>
        <w:pStyle w:val="Caption"/>
      </w:pPr>
      <w:bookmarkStart w:id="1247" w:name="_Ref536182125"/>
      <w:bookmarkStart w:id="1248" w:name="_Ref10534096"/>
      <w:bookmarkStart w:id="1249" w:name="_Toc10536185"/>
      <w:bookmarkEnd w:id="1247"/>
      <w:r>
        <w:t xml:space="preserve">Figure </w:t>
      </w:r>
      <w:r>
        <w:fldChar w:fldCharType="begin"/>
      </w:r>
      <w:r>
        <w:instrText xml:space="preserve"> STYLEREF 1 \s </w:instrText>
      </w:r>
      <w:r>
        <w:fldChar w:fldCharType="separate"/>
      </w:r>
      <w:r w:rsidR="00335316">
        <w:rPr>
          <w:noProof/>
        </w:rPr>
        <w:t>4</w:t>
      </w:r>
      <w:r>
        <w:fldChar w:fldCharType="end"/>
      </w:r>
      <w:r>
        <w:noBreakHyphen/>
      </w:r>
      <w:r>
        <w:fldChar w:fldCharType="begin"/>
      </w:r>
      <w:r>
        <w:instrText xml:space="preserve"> SEQ Figure \* ARABIC \s 1 </w:instrText>
      </w:r>
      <w:r>
        <w:fldChar w:fldCharType="separate"/>
      </w:r>
      <w:r w:rsidR="00335316">
        <w:rPr>
          <w:noProof/>
        </w:rPr>
        <w:t>10</w:t>
      </w:r>
      <w:r>
        <w:fldChar w:fldCharType="end"/>
      </w:r>
      <w:bookmarkEnd w:id="1248"/>
      <w:r>
        <w:t xml:space="preserve">: </w:t>
      </w:r>
      <w:r w:rsidR="003F2642" w:rsidRPr="003F2642">
        <w:t xml:space="preserve">DIN over the </w:t>
      </w:r>
      <w:r w:rsidR="003B155F">
        <w:t>Reef</w:t>
      </w:r>
      <w:r w:rsidR="003B155F" w:rsidRPr="003F2642">
        <w:t xml:space="preserve"> </w:t>
      </w:r>
      <w:r w:rsidR="003F2642" w:rsidRPr="003F2642">
        <w:t>lagoon for the 2005 to 2018 water years (1 October to 30 September</w:t>
      </w:r>
      <w:r w:rsidR="003F2642" w:rsidRPr="0097272C">
        <w:t>).</w:t>
      </w:r>
      <w:bookmarkEnd w:id="1249"/>
    </w:p>
    <w:p w14:paraId="659B865F" w14:textId="77777777" w:rsidR="003F2642" w:rsidRDefault="003F2642" w:rsidP="00996DED">
      <w:pPr>
        <w:rPr>
          <w:lang w:val="en-US"/>
        </w:rPr>
      </w:pPr>
    </w:p>
    <w:p w14:paraId="3C7BC4BC" w14:textId="77777777" w:rsidR="003F2642" w:rsidRDefault="003F2642">
      <w:pPr>
        <w:spacing w:before="0" w:after="160" w:line="259" w:lineRule="auto"/>
        <w:jc w:val="left"/>
        <w:rPr>
          <w:lang w:val="en-US"/>
        </w:rPr>
      </w:pPr>
      <w:r>
        <w:rPr>
          <w:lang w:val="en-US"/>
        </w:rPr>
        <w:br w:type="page"/>
      </w:r>
    </w:p>
    <w:p w14:paraId="6F278C1A" w14:textId="7BB8F892" w:rsidR="00F16180" w:rsidRPr="00D7124A" w:rsidRDefault="00931640" w:rsidP="00B828FF">
      <w:pPr>
        <w:pStyle w:val="Heading2"/>
      </w:pPr>
      <w:bookmarkStart w:id="1250" w:name="_Toc11410761"/>
      <w:r w:rsidRPr="003551F6">
        <w:lastRenderedPageBreak/>
        <w:t>Mapping</w:t>
      </w:r>
      <w:bookmarkStart w:id="1251" w:name="_Ref459149030"/>
      <w:bookmarkEnd w:id="1236"/>
      <w:bookmarkEnd w:id="1237"/>
      <w:bookmarkEnd w:id="1238"/>
      <w:r w:rsidR="0097272C">
        <w:t xml:space="preserve"> </w:t>
      </w:r>
      <w:r w:rsidR="00F16180" w:rsidRPr="00D464D5">
        <w:t xml:space="preserve">annual average TSS concentrations </w:t>
      </w:r>
      <w:r w:rsidR="00AF4C44" w:rsidRPr="00D7124A">
        <w:t>2005</w:t>
      </w:r>
      <w:r w:rsidR="00F16180" w:rsidRPr="00D7124A">
        <w:t>–</w:t>
      </w:r>
      <w:r w:rsidR="00AF4C44" w:rsidRPr="00D7124A">
        <w:t>18</w:t>
      </w:r>
      <w:bookmarkEnd w:id="1250"/>
    </w:p>
    <w:p w14:paraId="5A56B7FD" w14:textId="54A08B11" w:rsidR="00FE2127" w:rsidRDefault="00FE2127" w:rsidP="00FE2127">
      <w:r w:rsidRPr="003551F6">
        <w:t xml:space="preserve">The same model developed for DIN dispersion was used to produce maps for the river-derived TSS in the </w:t>
      </w:r>
      <w:r w:rsidR="003B155F">
        <w:t>Reef</w:t>
      </w:r>
      <w:r w:rsidRPr="003551F6">
        <w:t xml:space="preserve">, except that the decay function was not included. </w:t>
      </w:r>
    </w:p>
    <w:p w14:paraId="6B808BBE" w14:textId="2E03E3BE" w:rsidR="00AF4C44" w:rsidRPr="00A71AA8" w:rsidRDefault="00AF4C44" w:rsidP="00EF43EF">
      <w:pPr>
        <w:pStyle w:val="Heading3"/>
      </w:pPr>
      <w:bookmarkStart w:id="1252" w:name="_Toc536529841"/>
      <w:bookmarkStart w:id="1253" w:name="_Toc536532852"/>
      <w:bookmarkStart w:id="1254" w:name="_Toc536604542"/>
      <w:bookmarkStart w:id="1255" w:name="_Toc11410762"/>
      <w:bookmarkEnd w:id="1252"/>
      <w:bookmarkEnd w:id="1253"/>
      <w:bookmarkEnd w:id="1254"/>
      <w:r w:rsidRPr="00A71AA8">
        <w:t>TSS dispersal in the 2018 water year</w:t>
      </w:r>
      <w:bookmarkEnd w:id="1255"/>
    </w:p>
    <w:p w14:paraId="05691599" w14:textId="63ED2C90" w:rsidR="00FE2127" w:rsidRDefault="00F16180" w:rsidP="00F16180">
      <w:pPr>
        <w:rPr>
          <w:rFonts w:cs="Arial"/>
          <w:szCs w:val="22"/>
        </w:rPr>
      </w:pPr>
      <w:r w:rsidRPr="00AF4C44">
        <w:rPr>
          <w:rFonts w:cs="Arial"/>
          <w:szCs w:val="22"/>
        </w:rPr>
        <w:t xml:space="preserve">The preferential northward movement of the river plumes in the model can result in increased model-predicted TSS concentration in areas that may not directly receive high loads from their catchments. </w:t>
      </w:r>
      <w:r w:rsidR="009D7F0A">
        <w:fldChar w:fldCharType="begin"/>
      </w:r>
      <w:r w:rsidR="009D7F0A">
        <w:instrText xml:space="preserve"> REF _Ref536186814 \h </w:instrText>
      </w:r>
      <w:r w:rsidR="009D7F0A">
        <w:fldChar w:fldCharType="separate"/>
      </w:r>
      <w:r w:rsidR="00335316" w:rsidRPr="00E02C3B">
        <w:t>F</w:t>
      </w:r>
      <w:r w:rsidR="00335316" w:rsidRPr="0054607B">
        <w:t xml:space="preserve">igure </w:t>
      </w:r>
      <w:r w:rsidR="00335316">
        <w:rPr>
          <w:noProof/>
        </w:rPr>
        <w:t>4</w:t>
      </w:r>
      <w:r w:rsidR="00335316">
        <w:noBreakHyphen/>
      </w:r>
      <w:r w:rsidR="00335316">
        <w:rPr>
          <w:noProof/>
        </w:rPr>
        <w:t>11</w:t>
      </w:r>
      <w:r w:rsidR="009D7F0A">
        <w:fldChar w:fldCharType="end"/>
      </w:r>
      <w:r w:rsidR="009D7F0A">
        <w:t xml:space="preserve"> </w:t>
      </w:r>
      <w:r w:rsidR="00FE2127" w:rsidRPr="003551F6">
        <w:t>shows the river contributions (x-axis) to the TSS loadings for the six NRM regions in 2017</w:t>
      </w:r>
      <w:r w:rsidR="00FE2127" w:rsidRPr="003551F6">
        <w:rPr>
          <w:rFonts w:eastAsia="Calibri" w:cs="Calibri"/>
        </w:rPr>
        <w:t>–</w:t>
      </w:r>
      <w:r w:rsidR="00FE2127" w:rsidRPr="003551F6">
        <w:t>18</w:t>
      </w:r>
      <w:r w:rsidR="00FE2127">
        <w:rPr>
          <w:rFonts w:cs="Arial"/>
          <w:szCs w:val="22"/>
        </w:rPr>
        <w:t>. R</w:t>
      </w:r>
      <w:r w:rsidRPr="0054607B">
        <w:rPr>
          <w:rFonts w:cs="Arial"/>
          <w:szCs w:val="22"/>
        </w:rPr>
        <w:t>ivers located within a marine NRM region were the main contributors to the presence of river-derived TSS in its waters</w:t>
      </w:r>
      <w:r w:rsidR="00AE3140">
        <w:rPr>
          <w:rFonts w:cs="Arial"/>
          <w:szCs w:val="22"/>
        </w:rPr>
        <w:t xml:space="preserve">, </w:t>
      </w:r>
      <w:r w:rsidR="00AE3140" w:rsidRPr="003551F6">
        <w:rPr>
          <w:rFonts w:cs="Arial"/>
          <w:szCs w:val="22"/>
        </w:rPr>
        <w:t>although this varie</w:t>
      </w:r>
      <w:r w:rsidR="00AE3140">
        <w:rPr>
          <w:rFonts w:cs="Arial"/>
          <w:szCs w:val="22"/>
        </w:rPr>
        <w:t>d</w:t>
      </w:r>
      <w:r w:rsidR="00AE3140" w:rsidRPr="003551F6">
        <w:rPr>
          <w:rFonts w:cs="Arial"/>
          <w:szCs w:val="22"/>
        </w:rPr>
        <w:t xml:space="preserve"> between regions</w:t>
      </w:r>
      <w:r w:rsidRPr="00E02C3B">
        <w:rPr>
          <w:rFonts w:cs="Arial"/>
          <w:szCs w:val="22"/>
        </w:rPr>
        <w:t xml:space="preserve">. </w:t>
      </w:r>
      <w:r w:rsidR="00FE2127">
        <w:rPr>
          <w:rFonts w:cs="Arial"/>
          <w:szCs w:val="22"/>
        </w:rPr>
        <w:t>For example:</w:t>
      </w:r>
    </w:p>
    <w:p w14:paraId="0564EE40" w14:textId="1AA3063A" w:rsidR="00FE2127" w:rsidRPr="001D2C89" w:rsidRDefault="00FE2127" w:rsidP="0014468E">
      <w:pPr>
        <w:pStyle w:val="ListParagraph"/>
        <w:numPr>
          <w:ilvl w:val="0"/>
          <w:numId w:val="33"/>
        </w:numPr>
        <w:ind w:left="851" w:hanging="284"/>
        <w:rPr>
          <w:rFonts w:cs="Arial"/>
          <w:szCs w:val="22"/>
        </w:rPr>
      </w:pPr>
      <w:r w:rsidRPr="001D2C89">
        <w:rPr>
          <w:rFonts w:cs="Arial"/>
          <w:szCs w:val="22"/>
        </w:rPr>
        <w:t>I</w:t>
      </w:r>
      <w:r w:rsidR="00F16180" w:rsidRPr="001D2C89">
        <w:rPr>
          <w:rFonts w:cs="Arial"/>
          <w:szCs w:val="22"/>
        </w:rPr>
        <w:t xml:space="preserve">n </w:t>
      </w:r>
      <w:r w:rsidR="00F1044B" w:rsidRPr="001D2C89">
        <w:rPr>
          <w:rFonts w:cs="Arial"/>
          <w:szCs w:val="22"/>
        </w:rPr>
        <w:t>2017</w:t>
      </w:r>
      <w:r w:rsidR="00F16180" w:rsidRPr="001D2C89">
        <w:rPr>
          <w:rFonts w:eastAsia="Calibri" w:cs="Calibri"/>
        </w:rPr>
        <w:t>–</w:t>
      </w:r>
      <w:r w:rsidR="00F1044B" w:rsidRPr="001D2C89">
        <w:rPr>
          <w:rFonts w:cs="Arial"/>
          <w:szCs w:val="22"/>
        </w:rPr>
        <w:t xml:space="preserve">18 </w:t>
      </w:r>
      <w:r w:rsidR="00F16180" w:rsidRPr="001D2C89">
        <w:rPr>
          <w:rFonts w:cs="Arial"/>
          <w:szCs w:val="22"/>
        </w:rPr>
        <w:t>only the Daintree (</w:t>
      </w:r>
      <w:r w:rsidR="00C06370" w:rsidRPr="001D2C89">
        <w:rPr>
          <w:rFonts w:cs="Arial"/>
          <w:szCs w:val="22"/>
        </w:rPr>
        <w:t xml:space="preserve">4%), </w:t>
      </w:r>
      <w:r w:rsidR="00F16180" w:rsidRPr="001D2C89">
        <w:rPr>
          <w:rFonts w:cs="Arial"/>
          <w:szCs w:val="22"/>
        </w:rPr>
        <w:t>Mossman (</w:t>
      </w:r>
      <w:r w:rsidR="00C06370" w:rsidRPr="001D2C89">
        <w:rPr>
          <w:rFonts w:cs="Arial"/>
          <w:szCs w:val="22"/>
        </w:rPr>
        <w:t>3</w:t>
      </w:r>
      <w:r w:rsidR="00F16180" w:rsidRPr="001D2C89">
        <w:rPr>
          <w:rFonts w:cs="Arial"/>
          <w:szCs w:val="22"/>
        </w:rPr>
        <w:t xml:space="preserve">%) </w:t>
      </w:r>
      <w:r w:rsidR="00C06370" w:rsidRPr="001D2C89">
        <w:rPr>
          <w:rFonts w:cs="Arial"/>
          <w:szCs w:val="22"/>
        </w:rPr>
        <w:t>and Russell</w:t>
      </w:r>
      <w:r w:rsidR="000E5500">
        <w:rPr>
          <w:rFonts w:cs="Arial"/>
          <w:szCs w:val="22"/>
        </w:rPr>
        <w:t>-</w:t>
      </w:r>
      <w:r w:rsidR="00C06370" w:rsidRPr="001D2C89">
        <w:rPr>
          <w:rFonts w:cs="Arial"/>
          <w:szCs w:val="22"/>
        </w:rPr>
        <w:t xml:space="preserve">Mulgrave (1%) </w:t>
      </w:r>
      <w:r w:rsidR="00F16180" w:rsidRPr="001D2C89">
        <w:rPr>
          <w:rFonts w:cs="Arial"/>
          <w:szCs w:val="22"/>
        </w:rPr>
        <w:t xml:space="preserve">Rivers contributed to the </w:t>
      </w:r>
      <w:r w:rsidR="00F1044B" w:rsidRPr="001D2C89">
        <w:rPr>
          <w:rFonts w:cs="Arial"/>
          <w:szCs w:val="22"/>
        </w:rPr>
        <w:t xml:space="preserve">Cape York region </w:t>
      </w:r>
      <w:r w:rsidR="00F16180" w:rsidRPr="001D2C89">
        <w:rPr>
          <w:rFonts w:cs="Arial"/>
          <w:szCs w:val="22"/>
        </w:rPr>
        <w:t xml:space="preserve">TSS loading </w:t>
      </w:r>
    </w:p>
    <w:p w14:paraId="4BF18253" w14:textId="7B32AB6B" w:rsidR="00FE2127" w:rsidRPr="001D2C89" w:rsidRDefault="00F16180" w:rsidP="0014468E">
      <w:pPr>
        <w:pStyle w:val="ListParagraph"/>
        <w:numPr>
          <w:ilvl w:val="0"/>
          <w:numId w:val="33"/>
        </w:numPr>
        <w:ind w:left="851" w:hanging="284"/>
        <w:rPr>
          <w:rFonts w:cs="Arial"/>
          <w:szCs w:val="22"/>
        </w:rPr>
      </w:pPr>
      <w:r w:rsidRPr="001D2C89">
        <w:rPr>
          <w:rFonts w:cs="Arial"/>
          <w:szCs w:val="22"/>
        </w:rPr>
        <w:t xml:space="preserve">The </w:t>
      </w:r>
      <w:r w:rsidR="00F1044B" w:rsidRPr="001D2C89">
        <w:rPr>
          <w:rFonts w:cs="Arial"/>
          <w:szCs w:val="22"/>
        </w:rPr>
        <w:t xml:space="preserve">influence of the </w:t>
      </w:r>
      <w:r w:rsidRPr="001D2C89">
        <w:rPr>
          <w:rFonts w:cs="Arial"/>
          <w:szCs w:val="22"/>
        </w:rPr>
        <w:t xml:space="preserve">Burdekin River </w:t>
      </w:r>
      <w:r w:rsidR="00F1044B" w:rsidRPr="001D2C89">
        <w:rPr>
          <w:rFonts w:cs="Arial"/>
          <w:szCs w:val="22"/>
        </w:rPr>
        <w:t>extended to the Wet Tropics region in 2017</w:t>
      </w:r>
      <w:r w:rsidRPr="001D2C89">
        <w:rPr>
          <w:color w:val="000000" w:themeColor="text1"/>
          <w:szCs w:val="22"/>
          <w:lang w:val="en-AU"/>
        </w:rPr>
        <w:t>–</w:t>
      </w:r>
      <w:r w:rsidR="00F1044B" w:rsidRPr="001D2C89">
        <w:rPr>
          <w:rFonts w:cs="Arial"/>
          <w:szCs w:val="22"/>
        </w:rPr>
        <w:t>18 (</w:t>
      </w:r>
      <w:r w:rsidR="00C06370" w:rsidRPr="001D2C89">
        <w:rPr>
          <w:rFonts w:cs="Arial"/>
          <w:szCs w:val="22"/>
        </w:rPr>
        <w:t>5</w:t>
      </w:r>
      <w:r w:rsidR="00F1044B" w:rsidRPr="001D2C89">
        <w:rPr>
          <w:rFonts w:cs="Arial"/>
          <w:szCs w:val="22"/>
        </w:rPr>
        <w:t>%), and the Herbert (</w:t>
      </w:r>
      <w:r w:rsidR="00C06370" w:rsidRPr="001D2C89">
        <w:rPr>
          <w:rFonts w:cs="Arial"/>
          <w:szCs w:val="22"/>
        </w:rPr>
        <w:t>5</w:t>
      </w:r>
      <w:r w:rsidR="00F1044B" w:rsidRPr="001D2C89">
        <w:rPr>
          <w:rFonts w:cs="Arial"/>
          <w:szCs w:val="22"/>
        </w:rPr>
        <w:t>%),</w:t>
      </w:r>
      <w:r w:rsidR="00C06370" w:rsidRPr="001D2C89">
        <w:rPr>
          <w:rFonts w:cs="Arial"/>
          <w:szCs w:val="22"/>
        </w:rPr>
        <w:t xml:space="preserve"> Don, </w:t>
      </w:r>
      <w:r w:rsidR="00F1044B" w:rsidRPr="001D2C89">
        <w:rPr>
          <w:rFonts w:cs="Arial"/>
          <w:szCs w:val="22"/>
        </w:rPr>
        <w:t>Proserpine and O’Connell Rivers</w:t>
      </w:r>
      <w:r w:rsidR="00C06370" w:rsidRPr="001D2C89">
        <w:rPr>
          <w:rFonts w:cs="Arial"/>
          <w:szCs w:val="22"/>
        </w:rPr>
        <w:t xml:space="preserve"> all had minor (&lt;1%) contributions</w:t>
      </w:r>
      <w:r w:rsidR="00F1044B" w:rsidRPr="001D2C89">
        <w:rPr>
          <w:rFonts w:cs="Arial"/>
          <w:szCs w:val="22"/>
        </w:rPr>
        <w:t xml:space="preserve"> to the</w:t>
      </w:r>
      <w:r w:rsidR="00C06370" w:rsidRPr="001D2C89">
        <w:rPr>
          <w:rFonts w:cs="Arial"/>
          <w:szCs w:val="22"/>
        </w:rPr>
        <w:t xml:space="preserve"> TSS loading in the</w:t>
      </w:r>
      <w:r w:rsidR="00F1044B" w:rsidRPr="001D2C89">
        <w:rPr>
          <w:rFonts w:cs="Arial"/>
          <w:szCs w:val="22"/>
        </w:rPr>
        <w:t xml:space="preserve"> Burdekin region</w:t>
      </w:r>
      <w:r w:rsidRPr="001D2C89">
        <w:rPr>
          <w:rFonts w:cs="Arial"/>
          <w:szCs w:val="22"/>
        </w:rPr>
        <w:t xml:space="preserve"> </w:t>
      </w:r>
    </w:p>
    <w:p w14:paraId="4E707C37" w14:textId="76060ADC" w:rsidR="00FE2127" w:rsidRPr="001D2C89" w:rsidRDefault="00F16180" w:rsidP="0014468E">
      <w:pPr>
        <w:pStyle w:val="ListParagraph"/>
        <w:numPr>
          <w:ilvl w:val="0"/>
          <w:numId w:val="33"/>
        </w:numPr>
        <w:ind w:left="851" w:hanging="284"/>
        <w:rPr>
          <w:rFonts w:cs="Arial"/>
          <w:szCs w:val="22"/>
        </w:rPr>
      </w:pPr>
      <w:r w:rsidRPr="001D2C89">
        <w:rPr>
          <w:rFonts w:cs="Arial"/>
          <w:szCs w:val="22"/>
        </w:rPr>
        <w:t>The</w:t>
      </w:r>
      <w:r w:rsidR="00FE2127" w:rsidRPr="001D2C89">
        <w:rPr>
          <w:rFonts w:cs="Arial"/>
          <w:szCs w:val="22"/>
        </w:rPr>
        <w:t xml:space="preserve"> </w:t>
      </w:r>
      <w:r w:rsidRPr="001D2C89">
        <w:rPr>
          <w:rFonts w:cs="Arial"/>
          <w:szCs w:val="22"/>
        </w:rPr>
        <w:t xml:space="preserve">cross-regional influence between the Fitzroy and </w:t>
      </w:r>
      <w:r w:rsidR="00901DE2">
        <w:rPr>
          <w:rFonts w:cs="Arial"/>
          <w:szCs w:val="22"/>
        </w:rPr>
        <w:t>Burnett-Mary</w:t>
      </w:r>
      <w:r w:rsidRPr="001D2C89">
        <w:rPr>
          <w:rFonts w:cs="Arial"/>
          <w:szCs w:val="22"/>
        </w:rPr>
        <w:t xml:space="preserve"> regions and rivers </w:t>
      </w:r>
      <w:r w:rsidR="00F1044B" w:rsidRPr="001D2C89">
        <w:rPr>
          <w:rFonts w:cs="Arial"/>
          <w:szCs w:val="22"/>
        </w:rPr>
        <w:t>occurred in the Fitzroy from the Baffle River (</w:t>
      </w:r>
      <w:r w:rsidR="00C06370" w:rsidRPr="001D2C89">
        <w:rPr>
          <w:rFonts w:cs="Arial"/>
          <w:szCs w:val="22"/>
        </w:rPr>
        <w:t>9</w:t>
      </w:r>
      <w:r w:rsidR="00F1044B" w:rsidRPr="001D2C89">
        <w:rPr>
          <w:rFonts w:cs="Arial"/>
          <w:szCs w:val="22"/>
        </w:rPr>
        <w:t>%) in 2017</w:t>
      </w:r>
      <w:r w:rsidRPr="001D2C89">
        <w:rPr>
          <w:rFonts w:eastAsia="Calibri" w:cs="Calibri"/>
        </w:rPr>
        <w:t>–</w:t>
      </w:r>
      <w:r w:rsidR="00F1044B" w:rsidRPr="001D2C89">
        <w:rPr>
          <w:rFonts w:cs="Arial"/>
          <w:szCs w:val="22"/>
        </w:rPr>
        <w:t>18</w:t>
      </w:r>
      <w:r w:rsidRPr="001D2C89">
        <w:rPr>
          <w:rFonts w:cs="Arial"/>
          <w:szCs w:val="22"/>
        </w:rPr>
        <w:t xml:space="preserve">. </w:t>
      </w:r>
    </w:p>
    <w:p w14:paraId="2742FBC1" w14:textId="3D04F66C" w:rsidR="00F16180" w:rsidRPr="00AF4C44" w:rsidRDefault="00F16180" w:rsidP="00F16180">
      <w:pPr>
        <w:rPr>
          <w:rFonts w:cs="Arial"/>
          <w:szCs w:val="22"/>
        </w:rPr>
      </w:pPr>
      <w:r w:rsidRPr="00AF4C44">
        <w:rPr>
          <w:rFonts w:cs="Arial"/>
          <w:szCs w:val="22"/>
        </w:rPr>
        <w:t xml:space="preserve">These cross-regional influences are also evident in satellite imagery during the </w:t>
      </w:r>
      <w:r w:rsidR="00F1044B" w:rsidRPr="00AF4C44">
        <w:rPr>
          <w:rFonts w:cs="Arial"/>
          <w:szCs w:val="22"/>
        </w:rPr>
        <w:t>2017</w:t>
      </w:r>
      <w:r w:rsidRPr="00AF4C44">
        <w:rPr>
          <w:rFonts w:eastAsia="Calibri" w:cs="Calibri"/>
        </w:rPr>
        <w:t>–</w:t>
      </w:r>
      <w:r w:rsidR="00F1044B" w:rsidRPr="00AF4C44">
        <w:rPr>
          <w:rFonts w:cs="Arial"/>
          <w:szCs w:val="22"/>
        </w:rPr>
        <w:t xml:space="preserve">18 </w:t>
      </w:r>
      <w:r w:rsidRPr="00AF4C44">
        <w:rPr>
          <w:rFonts w:cs="Arial"/>
          <w:szCs w:val="22"/>
        </w:rPr>
        <w:t>events. As with DIN, these results further support the conclusion that the northward plume transport has the potential to increase the TSS load impact into zones outside of the NRM region.</w:t>
      </w:r>
    </w:p>
    <w:p w14:paraId="632C2588" w14:textId="61E72B98" w:rsidR="00996DED" w:rsidRPr="006E158B" w:rsidRDefault="00996DED" w:rsidP="00F16180">
      <w:pPr>
        <w:rPr>
          <w:rFonts w:cs="Arial"/>
          <w:szCs w:val="22"/>
          <w:lang w:val="en-AU"/>
        </w:rPr>
      </w:pPr>
      <w:r w:rsidRPr="00AF4C44">
        <w:rPr>
          <w:rFonts w:cs="Arial"/>
          <w:szCs w:val="22"/>
        </w:rPr>
        <w:t xml:space="preserve">Another way of presenting this information is provided in </w:t>
      </w:r>
      <w:r w:rsidRPr="0054607B">
        <w:rPr>
          <w:rFonts w:cs="Arial"/>
          <w:szCs w:val="22"/>
        </w:rPr>
        <w:fldChar w:fldCharType="begin"/>
      </w:r>
      <w:r w:rsidRPr="00AF4C44">
        <w:rPr>
          <w:rFonts w:cs="Arial"/>
          <w:szCs w:val="22"/>
        </w:rPr>
        <w:instrText xml:space="preserve"> REF _Ref530057430 \h </w:instrText>
      </w:r>
      <w:r w:rsidR="00551575" w:rsidRPr="009D7F0A">
        <w:rPr>
          <w:rFonts w:cs="Arial"/>
          <w:szCs w:val="22"/>
        </w:rPr>
        <w:instrText xml:space="preserve"> \* MERGEFORMAT </w:instrText>
      </w:r>
      <w:r w:rsidRPr="0054607B">
        <w:rPr>
          <w:rFonts w:cs="Arial"/>
          <w:szCs w:val="22"/>
        </w:rPr>
      </w:r>
      <w:r w:rsidRPr="0054607B">
        <w:rPr>
          <w:rFonts w:cs="Arial"/>
          <w:szCs w:val="22"/>
        </w:rPr>
        <w:fldChar w:fldCharType="separate"/>
      </w:r>
      <w:r w:rsidR="00335316" w:rsidRPr="00E02C3B">
        <w:t xml:space="preserve">Figure </w:t>
      </w:r>
      <w:r w:rsidR="00335316">
        <w:rPr>
          <w:noProof/>
        </w:rPr>
        <w:t>4</w:t>
      </w:r>
      <w:r w:rsidR="00335316">
        <w:rPr>
          <w:noProof/>
        </w:rPr>
        <w:noBreakHyphen/>
        <w:t>12</w:t>
      </w:r>
      <w:r w:rsidRPr="0054607B">
        <w:rPr>
          <w:rFonts w:cs="Arial"/>
          <w:szCs w:val="22"/>
        </w:rPr>
        <w:fldChar w:fldCharType="end"/>
      </w:r>
      <w:r w:rsidRPr="00E02C3B">
        <w:rPr>
          <w:rFonts w:cs="Arial"/>
          <w:szCs w:val="22"/>
        </w:rPr>
        <w:t>, which shows r</w:t>
      </w:r>
      <w:r w:rsidRPr="0054607B">
        <w:rPr>
          <w:rFonts w:eastAsiaTheme="minorHAnsi"/>
        </w:rPr>
        <w:t>iver contributions</w:t>
      </w:r>
      <w:r w:rsidRPr="00E02C3B">
        <w:rPr>
          <w:rFonts w:eastAsiaTheme="minorHAnsi"/>
        </w:rPr>
        <w:t xml:space="preserve"> to modelled TSS loading (mass) in the six NRM regions shaded according to the river source catchment, and the relative contribution to the total loa</w:t>
      </w:r>
      <w:r w:rsidRPr="0054607B">
        <w:rPr>
          <w:rFonts w:eastAsiaTheme="minorHAnsi"/>
        </w:rPr>
        <w:t>ding of TSS in each of the NRM regions (shown by scaling the size of the pie charts)</w:t>
      </w:r>
      <w:r w:rsidR="00FE2127">
        <w:rPr>
          <w:rFonts w:eastAsiaTheme="minorHAnsi"/>
        </w:rPr>
        <w:t xml:space="preserve"> </w:t>
      </w:r>
      <w:r w:rsidRPr="0054607B">
        <w:rPr>
          <w:rFonts w:eastAsiaTheme="minorHAnsi"/>
        </w:rPr>
        <w:t>for the 2017</w:t>
      </w:r>
      <w:r w:rsidR="00C64C0F" w:rsidRPr="001D2C89">
        <w:rPr>
          <w:rFonts w:eastAsia="Calibri" w:cs="Calibri"/>
        </w:rPr>
        <w:t>–</w:t>
      </w:r>
      <w:r w:rsidRPr="0054607B">
        <w:rPr>
          <w:rFonts w:eastAsiaTheme="minorHAnsi"/>
        </w:rPr>
        <w:t>18 water year (1 October to 30 September)</w:t>
      </w:r>
      <w:r w:rsidR="002C6CA4">
        <w:rPr>
          <w:rFonts w:eastAsiaTheme="minorHAnsi"/>
        </w:rPr>
        <w:t>.</w:t>
      </w:r>
      <w:r w:rsidRPr="00E02C3B">
        <w:rPr>
          <w:rFonts w:eastAsiaTheme="minorHAnsi"/>
        </w:rPr>
        <w:t xml:space="preserve"> </w:t>
      </w:r>
      <w:r w:rsidRPr="00AF4C44">
        <w:rPr>
          <w:rFonts w:eastAsiaTheme="minorHAnsi"/>
        </w:rPr>
        <w:t>These panels highlight the large overall TSS loadings from the Burdekin region</w:t>
      </w:r>
      <w:r w:rsidR="00936902" w:rsidRPr="00AF4C44">
        <w:rPr>
          <w:rFonts w:eastAsiaTheme="minorHAnsi"/>
        </w:rPr>
        <w:t xml:space="preserve"> (</w:t>
      </w:r>
      <w:r w:rsidR="00C64C0F" w:rsidRPr="0054607B">
        <w:rPr>
          <w:rFonts w:cs="Arial"/>
          <w:szCs w:val="22"/>
        </w:rPr>
        <w:fldChar w:fldCharType="begin"/>
      </w:r>
      <w:r w:rsidR="00C64C0F" w:rsidRPr="00AF4C44">
        <w:rPr>
          <w:rFonts w:cs="Arial"/>
          <w:szCs w:val="22"/>
        </w:rPr>
        <w:instrText xml:space="preserve"> REF _Ref530057430 \h </w:instrText>
      </w:r>
      <w:r w:rsidR="00C64C0F" w:rsidRPr="009D7F0A">
        <w:rPr>
          <w:rFonts w:cs="Arial"/>
          <w:szCs w:val="22"/>
        </w:rPr>
        <w:instrText xml:space="preserve"> \* MERGEFORMAT </w:instrText>
      </w:r>
      <w:r w:rsidR="00C64C0F" w:rsidRPr="0054607B">
        <w:rPr>
          <w:rFonts w:cs="Arial"/>
          <w:szCs w:val="22"/>
        </w:rPr>
      </w:r>
      <w:r w:rsidR="00C64C0F" w:rsidRPr="0054607B">
        <w:rPr>
          <w:rFonts w:cs="Arial"/>
          <w:szCs w:val="22"/>
        </w:rPr>
        <w:fldChar w:fldCharType="separate"/>
      </w:r>
      <w:r w:rsidR="00335316" w:rsidRPr="00E02C3B">
        <w:t xml:space="preserve">Figure </w:t>
      </w:r>
      <w:r w:rsidR="00335316">
        <w:rPr>
          <w:noProof/>
        </w:rPr>
        <w:t>4</w:t>
      </w:r>
      <w:r w:rsidR="00335316">
        <w:rPr>
          <w:noProof/>
        </w:rPr>
        <w:noBreakHyphen/>
        <w:t>12</w:t>
      </w:r>
      <w:r w:rsidR="00C64C0F" w:rsidRPr="0054607B">
        <w:rPr>
          <w:rFonts w:cs="Arial"/>
          <w:szCs w:val="22"/>
        </w:rPr>
        <w:fldChar w:fldCharType="end"/>
      </w:r>
      <w:r w:rsidR="00C64C0F">
        <w:rPr>
          <w:rFonts w:cs="Arial"/>
          <w:szCs w:val="22"/>
        </w:rPr>
        <w:t xml:space="preserve"> </w:t>
      </w:r>
      <w:r w:rsidR="00936902" w:rsidRPr="00AF4C44">
        <w:rPr>
          <w:rFonts w:eastAsiaTheme="minorHAnsi"/>
        </w:rPr>
        <w:t>Panel A) and</w:t>
      </w:r>
      <w:r w:rsidRPr="00AF4C44">
        <w:rPr>
          <w:rFonts w:eastAsiaTheme="minorHAnsi"/>
        </w:rPr>
        <w:t xml:space="preserve"> the large changes between current (Panel A) and pre-development loadings (</w:t>
      </w:r>
      <w:r w:rsidR="00C64C0F" w:rsidRPr="0054607B">
        <w:rPr>
          <w:rFonts w:cs="Arial"/>
          <w:szCs w:val="22"/>
        </w:rPr>
        <w:fldChar w:fldCharType="begin"/>
      </w:r>
      <w:r w:rsidR="00C64C0F" w:rsidRPr="00AF4C44">
        <w:rPr>
          <w:rFonts w:cs="Arial"/>
          <w:szCs w:val="22"/>
        </w:rPr>
        <w:instrText xml:space="preserve"> REF _Ref530057430 \h </w:instrText>
      </w:r>
      <w:r w:rsidR="00C64C0F" w:rsidRPr="009D7F0A">
        <w:rPr>
          <w:rFonts w:cs="Arial"/>
          <w:szCs w:val="22"/>
        </w:rPr>
        <w:instrText xml:space="preserve"> \* MERGEFORMAT </w:instrText>
      </w:r>
      <w:r w:rsidR="00C64C0F" w:rsidRPr="0054607B">
        <w:rPr>
          <w:rFonts w:cs="Arial"/>
          <w:szCs w:val="22"/>
        </w:rPr>
      </w:r>
      <w:r w:rsidR="00C64C0F" w:rsidRPr="0054607B">
        <w:rPr>
          <w:rFonts w:cs="Arial"/>
          <w:szCs w:val="22"/>
        </w:rPr>
        <w:fldChar w:fldCharType="separate"/>
      </w:r>
      <w:r w:rsidR="00335316" w:rsidRPr="00E02C3B">
        <w:t xml:space="preserve">Figure </w:t>
      </w:r>
      <w:r w:rsidR="00335316">
        <w:rPr>
          <w:noProof/>
        </w:rPr>
        <w:t>4</w:t>
      </w:r>
      <w:r w:rsidR="00335316">
        <w:rPr>
          <w:noProof/>
        </w:rPr>
        <w:noBreakHyphen/>
        <w:t>12</w:t>
      </w:r>
      <w:r w:rsidR="00C64C0F" w:rsidRPr="0054607B">
        <w:rPr>
          <w:rFonts w:cs="Arial"/>
          <w:szCs w:val="22"/>
        </w:rPr>
        <w:fldChar w:fldCharType="end"/>
      </w:r>
      <w:r w:rsidR="00C64C0F">
        <w:rPr>
          <w:rFonts w:cs="Arial"/>
          <w:szCs w:val="22"/>
        </w:rPr>
        <w:t xml:space="preserve"> </w:t>
      </w:r>
      <w:r w:rsidRPr="00AF4C44">
        <w:rPr>
          <w:rFonts w:eastAsiaTheme="minorHAnsi"/>
        </w:rPr>
        <w:t>Panel B) in most regions with notably less change in the Cape York region.</w:t>
      </w:r>
    </w:p>
    <w:p w14:paraId="3B87E3D2" w14:textId="60DBA284" w:rsidR="00FE2127" w:rsidRPr="003551F6" w:rsidRDefault="009D7F0A" w:rsidP="009D7F0A">
      <w:r>
        <w:fldChar w:fldCharType="begin"/>
      </w:r>
      <w:r>
        <w:instrText xml:space="preserve"> REF _Ref536186875 \h </w:instrText>
      </w:r>
      <w:r>
        <w:fldChar w:fldCharType="separate"/>
      </w:r>
      <w:r w:rsidR="00335316" w:rsidRPr="00961331">
        <w:t xml:space="preserve">Figure </w:t>
      </w:r>
      <w:r w:rsidR="00335316">
        <w:rPr>
          <w:noProof/>
        </w:rPr>
        <w:t>4</w:t>
      </w:r>
      <w:r w:rsidR="00335316">
        <w:noBreakHyphen/>
      </w:r>
      <w:r w:rsidR="00335316">
        <w:rPr>
          <w:noProof/>
        </w:rPr>
        <w:t>13</w:t>
      </w:r>
      <w:r>
        <w:fldChar w:fldCharType="end"/>
      </w:r>
      <w:r>
        <w:t xml:space="preserve"> </w:t>
      </w:r>
      <w:r w:rsidR="00FE2127" w:rsidRPr="00E25DD7">
        <w:t xml:space="preserve">shows the difference between the estimated wet season TSS concentration in the </w:t>
      </w:r>
      <w:r w:rsidR="003B155F">
        <w:t>Reef</w:t>
      </w:r>
      <w:r w:rsidR="003B155F" w:rsidRPr="00E25DD7">
        <w:t xml:space="preserve"> </w:t>
      </w:r>
      <w:r w:rsidR="00FE2127" w:rsidRPr="00E25DD7">
        <w:t>lagoon for the 201</w:t>
      </w:r>
      <w:r w:rsidR="00FE2127">
        <w:t>8</w:t>
      </w:r>
      <w:r w:rsidR="00FE2127" w:rsidRPr="00E25DD7">
        <w:t xml:space="preserve"> water year (1 October to 30 September)</w:t>
      </w:r>
      <w:r w:rsidR="00FE2127">
        <w:t xml:space="preserve"> </w:t>
      </w:r>
      <w:r w:rsidR="00FE2127" w:rsidRPr="00E25DD7">
        <w:t>(</w:t>
      </w:r>
      <w:r w:rsidR="00C64C0F">
        <w:fldChar w:fldCharType="begin"/>
      </w:r>
      <w:r w:rsidR="00C64C0F">
        <w:instrText xml:space="preserve"> REF _Ref536186875 \h </w:instrText>
      </w:r>
      <w:r w:rsidR="00C64C0F">
        <w:fldChar w:fldCharType="separate"/>
      </w:r>
      <w:r w:rsidR="00335316" w:rsidRPr="00961331">
        <w:t xml:space="preserve">Figure </w:t>
      </w:r>
      <w:r w:rsidR="00335316">
        <w:rPr>
          <w:noProof/>
        </w:rPr>
        <w:t>4</w:t>
      </w:r>
      <w:r w:rsidR="00335316">
        <w:noBreakHyphen/>
      </w:r>
      <w:r w:rsidR="00335316">
        <w:rPr>
          <w:noProof/>
        </w:rPr>
        <w:t>13</w:t>
      </w:r>
      <w:r w:rsidR="00C64C0F">
        <w:fldChar w:fldCharType="end"/>
      </w:r>
      <w:r w:rsidR="00C64C0F">
        <w:t xml:space="preserve"> </w:t>
      </w:r>
      <w:r w:rsidR="00FE2127" w:rsidRPr="00E25DD7">
        <w:t>left panel), compared to the pre-development loads (</w:t>
      </w:r>
      <w:r w:rsidR="00C64C0F">
        <w:fldChar w:fldCharType="begin"/>
      </w:r>
      <w:r w:rsidR="00C64C0F">
        <w:instrText xml:space="preserve"> REF _Ref536186875 \h </w:instrText>
      </w:r>
      <w:r w:rsidR="00C64C0F">
        <w:fldChar w:fldCharType="separate"/>
      </w:r>
      <w:r w:rsidR="00335316" w:rsidRPr="00961331">
        <w:t xml:space="preserve">Figure </w:t>
      </w:r>
      <w:r w:rsidR="00335316">
        <w:rPr>
          <w:noProof/>
        </w:rPr>
        <w:t>4</w:t>
      </w:r>
      <w:r w:rsidR="00335316">
        <w:noBreakHyphen/>
      </w:r>
      <w:r w:rsidR="00335316">
        <w:rPr>
          <w:noProof/>
        </w:rPr>
        <w:t>13</w:t>
      </w:r>
      <w:r w:rsidR="00C64C0F">
        <w:fldChar w:fldCharType="end"/>
      </w:r>
      <w:r w:rsidR="00C64C0F">
        <w:t xml:space="preserve"> </w:t>
      </w:r>
      <w:r w:rsidR="00FE2127" w:rsidRPr="00E25DD7">
        <w:t>centre panel) and the difference between the</w:t>
      </w:r>
      <w:r w:rsidR="00FE2127">
        <w:t>m</w:t>
      </w:r>
      <w:r w:rsidR="00FE2127" w:rsidRPr="00E25DD7">
        <w:t xml:space="preserve"> (</w:t>
      </w:r>
      <w:r w:rsidR="00C64C0F">
        <w:fldChar w:fldCharType="begin"/>
      </w:r>
      <w:r w:rsidR="00C64C0F">
        <w:instrText xml:space="preserve"> REF _Ref536186875 \h </w:instrText>
      </w:r>
      <w:r w:rsidR="00C64C0F">
        <w:fldChar w:fldCharType="separate"/>
      </w:r>
      <w:r w:rsidR="00335316" w:rsidRPr="00961331">
        <w:t xml:space="preserve">Figure </w:t>
      </w:r>
      <w:r w:rsidR="00335316">
        <w:rPr>
          <w:noProof/>
        </w:rPr>
        <w:t>4</w:t>
      </w:r>
      <w:r w:rsidR="00335316">
        <w:noBreakHyphen/>
      </w:r>
      <w:r w:rsidR="00335316">
        <w:rPr>
          <w:noProof/>
        </w:rPr>
        <w:t>13</w:t>
      </w:r>
      <w:r w:rsidR="00C64C0F">
        <w:fldChar w:fldCharType="end"/>
      </w:r>
      <w:r w:rsidR="00C64C0F">
        <w:t xml:space="preserve"> </w:t>
      </w:r>
      <w:r w:rsidR="00FE2127" w:rsidRPr="00E25DD7">
        <w:t>right panel). This can be interpreted as ‘anthropogenic’ TSS concentrations, highlighting the areas of greatest change with current land use</w:t>
      </w:r>
      <w:r w:rsidR="00FE2127">
        <w:t xml:space="preserve"> and land management practices</w:t>
      </w:r>
      <w:r w:rsidR="00FE2127" w:rsidRPr="00E25DD7">
        <w:t xml:space="preserve">. </w:t>
      </w:r>
      <w:r w:rsidR="00FE2127" w:rsidRPr="00695BBA">
        <w:t xml:space="preserve">This highlights the </w:t>
      </w:r>
      <w:r w:rsidR="00FE2127">
        <w:t xml:space="preserve">Burdekin </w:t>
      </w:r>
      <w:r w:rsidR="00FE2127" w:rsidRPr="00695BBA">
        <w:t>region as the dominant area of anthropogenic influence in the 201</w:t>
      </w:r>
      <w:r w:rsidR="00FE2127">
        <w:t>7</w:t>
      </w:r>
      <w:r w:rsidR="00FE2127" w:rsidRPr="00C756D3">
        <w:rPr>
          <w:rFonts w:eastAsia="Calibri" w:cs="Calibri"/>
        </w:rPr>
        <w:t>–</w:t>
      </w:r>
      <w:r w:rsidR="00FE2127" w:rsidRPr="00695BBA">
        <w:t>1</w:t>
      </w:r>
      <w:r w:rsidR="00FE2127">
        <w:t>8</w:t>
      </w:r>
      <w:r w:rsidR="00FE2127" w:rsidRPr="00695BBA">
        <w:t xml:space="preserve"> wet season</w:t>
      </w:r>
      <w:r w:rsidR="00FE2127">
        <w:t xml:space="preserve"> and</w:t>
      </w:r>
      <w:r w:rsidR="00C64C0F">
        <w:t>,</w:t>
      </w:r>
      <w:r w:rsidR="00FE2127">
        <w:t xml:space="preserve"> to a lesser extent, the </w:t>
      </w:r>
      <w:r w:rsidR="00901DE2">
        <w:t>Burnett-Mary</w:t>
      </w:r>
      <w:r w:rsidR="00FE2127">
        <w:t xml:space="preserve"> and Wet Tropics regions</w:t>
      </w:r>
      <w:r w:rsidR="00FE2127" w:rsidRPr="00695BBA">
        <w:t xml:space="preserve">. </w:t>
      </w:r>
    </w:p>
    <w:p w14:paraId="5D5F8102" w14:textId="77777777" w:rsidR="00FE2127" w:rsidRDefault="00FE2127" w:rsidP="00F16180"/>
    <w:p w14:paraId="24D7A9E0" w14:textId="5AF2D099" w:rsidR="009D7F0A" w:rsidRDefault="00F16180" w:rsidP="009D7F0A">
      <w:r>
        <w:br w:type="page"/>
      </w:r>
      <w:bookmarkStart w:id="1256" w:name="_Ref492357382"/>
      <w:bookmarkStart w:id="1257" w:name="_Ref505892725"/>
      <w:bookmarkStart w:id="1258" w:name="_Ref471550394"/>
      <w:bookmarkEnd w:id="1251"/>
      <w:r w:rsidR="0022703A">
        <w:rPr>
          <w:noProof/>
          <w:lang w:val="en-AU" w:eastAsia="en-AU"/>
        </w:rPr>
        <w:lastRenderedPageBreak/>
        <w:drawing>
          <wp:inline distT="0" distB="0" distL="0" distR="0" wp14:anchorId="0741F439" wp14:editId="50BD68C6">
            <wp:extent cx="5608320" cy="8083550"/>
            <wp:effectExtent l="0" t="0" r="0" b="0"/>
            <wp:docPr id="57" name="Picture 57" descr="River contributions (x-axis) to the TSS loading in the six NRM regions. The shading groups rivers in the same NRM region: Cape York – dark green, Wet Tropics – light green, Burdekin – blue, Mackay Whitsunday – orange, Fitzroy – purple, Burnett Mary – maroon. The left panels show data for the 2010–11 water year (1 October to 30 September) and right panels for the 2017–18 water year." title="River inputs of TSS by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oad_NRM_TSS_2011_2018_A_v1.2.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608320" cy="8083550"/>
                    </a:xfrm>
                    <a:prstGeom prst="rect">
                      <a:avLst/>
                    </a:prstGeom>
                  </pic:spPr>
                </pic:pic>
              </a:graphicData>
            </a:graphic>
          </wp:inline>
        </w:drawing>
      </w:r>
    </w:p>
    <w:p w14:paraId="27D03506" w14:textId="630DC4B9" w:rsidR="004F0685" w:rsidRPr="009D7F0A" w:rsidRDefault="00A52403" w:rsidP="009D7F0A">
      <w:pPr>
        <w:pStyle w:val="Figure"/>
        <w:rPr>
          <w:vanish/>
          <w:specVanish/>
        </w:rPr>
      </w:pPr>
      <w:bookmarkStart w:id="1259" w:name="_Ref4162188"/>
      <w:bookmarkStart w:id="1260" w:name="_Ref536186814"/>
      <w:bookmarkStart w:id="1261" w:name="_Toc10536186"/>
      <w:r w:rsidRPr="00E02C3B">
        <w:t>F</w:t>
      </w:r>
      <w:r w:rsidRPr="0054607B">
        <w:t xml:space="preserve">igure </w:t>
      </w:r>
      <w:r w:rsidR="00817A8B">
        <w:fldChar w:fldCharType="begin"/>
      </w:r>
      <w:r w:rsidR="00817A8B">
        <w:instrText xml:space="preserve"> STYLEREF 1 \s </w:instrText>
      </w:r>
      <w:r w:rsidR="00817A8B">
        <w:fldChar w:fldCharType="separate"/>
      </w:r>
      <w:r w:rsidR="00335316">
        <w:rPr>
          <w:noProof/>
        </w:rPr>
        <w:t>4</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11</w:t>
      </w:r>
      <w:r w:rsidR="00817A8B">
        <w:fldChar w:fldCharType="end"/>
      </w:r>
      <w:bookmarkEnd w:id="1256"/>
      <w:bookmarkEnd w:id="1257"/>
      <w:bookmarkEnd w:id="1259"/>
      <w:bookmarkEnd w:id="1260"/>
      <w:r w:rsidRPr="0054607B">
        <w:t xml:space="preserve">: </w:t>
      </w:r>
      <w:bookmarkEnd w:id="1258"/>
      <w:r w:rsidR="00E52D29" w:rsidRPr="009D7F0A">
        <w:t xml:space="preserve">River contributions (x-axis) to the </w:t>
      </w:r>
      <w:r w:rsidR="006A4C15" w:rsidRPr="009D7F0A">
        <w:t>TSS</w:t>
      </w:r>
      <w:r w:rsidR="00E52D29" w:rsidRPr="009D7F0A">
        <w:t xml:space="preserve"> </w:t>
      </w:r>
      <w:r w:rsidR="004D6C4E" w:rsidRPr="009D7F0A">
        <w:t>loading</w:t>
      </w:r>
      <w:r w:rsidR="00E52D29" w:rsidRPr="009D7F0A">
        <w:t xml:space="preserve"> </w:t>
      </w:r>
      <w:r w:rsidR="00932DB4" w:rsidRPr="009D7F0A">
        <w:t xml:space="preserve">in </w:t>
      </w:r>
      <w:r w:rsidR="00E52D29" w:rsidRPr="009D7F0A">
        <w:t xml:space="preserve">the </w:t>
      </w:r>
      <w:r w:rsidR="004F0685" w:rsidRPr="009D7F0A">
        <w:t>six NRM regions.</w:t>
      </w:r>
      <w:bookmarkEnd w:id="1261"/>
    </w:p>
    <w:p w14:paraId="2EE4DDAB" w14:textId="4C4A8C5A" w:rsidR="00996DED" w:rsidRDefault="004F0685" w:rsidP="00803656">
      <w:pPr>
        <w:pStyle w:val="Figure"/>
        <w:rPr>
          <w:rFonts w:cs="Arial"/>
          <w:szCs w:val="22"/>
        </w:rPr>
      </w:pPr>
      <w:r w:rsidRPr="009D7F0A">
        <w:t xml:space="preserve"> </w:t>
      </w:r>
      <w:r w:rsidR="00C64C0F">
        <w:t>The s</w:t>
      </w:r>
      <w:r w:rsidR="00E52D29" w:rsidRPr="009D7F0A">
        <w:t xml:space="preserve">hading groups rivers in the same NRM region: </w:t>
      </w:r>
      <w:r w:rsidR="00E2393C" w:rsidRPr="009D7F0A">
        <w:t xml:space="preserve">Cape York </w:t>
      </w:r>
      <w:r w:rsidR="00E33DE2" w:rsidRPr="009D7F0A">
        <w:t>–</w:t>
      </w:r>
      <w:r w:rsidR="00E2393C" w:rsidRPr="009D7F0A">
        <w:t xml:space="preserve"> </w:t>
      </w:r>
      <w:r w:rsidR="00E33DE2" w:rsidRPr="009D7F0A">
        <w:t xml:space="preserve">dark </w:t>
      </w:r>
      <w:r w:rsidR="00E2393C" w:rsidRPr="009D7F0A">
        <w:t xml:space="preserve">green, Wet Tropics </w:t>
      </w:r>
      <w:r w:rsidR="00E33DE2" w:rsidRPr="009D7F0A">
        <w:t>–</w:t>
      </w:r>
      <w:r w:rsidR="00E2393C" w:rsidRPr="009D7F0A">
        <w:t xml:space="preserve"> </w:t>
      </w:r>
      <w:r w:rsidR="00E33DE2" w:rsidRPr="009D7F0A">
        <w:t>light green</w:t>
      </w:r>
      <w:r w:rsidR="00E2393C" w:rsidRPr="009D7F0A">
        <w:t xml:space="preserve">, Burdekin </w:t>
      </w:r>
      <w:r w:rsidR="00932DB4" w:rsidRPr="009D7F0A">
        <w:t>–</w:t>
      </w:r>
      <w:r w:rsidR="00E2393C" w:rsidRPr="009D7F0A">
        <w:t xml:space="preserve"> blue, </w:t>
      </w:r>
      <w:r w:rsidR="00901DE2">
        <w:t xml:space="preserve">Mackay-Whitsunday </w:t>
      </w:r>
      <w:r w:rsidR="00E2393C" w:rsidRPr="009D7F0A">
        <w:t xml:space="preserve">– </w:t>
      </w:r>
      <w:r w:rsidR="00E33DE2" w:rsidRPr="009D7F0A">
        <w:t>orange</w:t>
      </w:r>
      <w:r w:rsidR="00E2393C" w:rsidRPr="009D7F0A">
        <w:t xml:space="preserve">, Fitzroy – </w:t>
      </w:r>
      <w:r w:rsidR="00783003" w:rsidRPr="009D7F0A">
        <w:t>purple</w:t>
      </w:r>
      <w:r w:rsidR="00E2393C" w:rsidRPr="009D7F0A">
        <w:t xml:space="preserve">, </w:t>
      </w:r>
      <w:r w:rsidR="00901DE2">
        <w:t>Burnett-Mary</w:t>
      </w:r>
      <w:r w:rsidR="00E2393C" w:rsidRPr="009D7F0A">
        <w:t xml:space="preserve"> </w:t>
      </w:r>
      <w:r w:rsidR="00C64C0F" w:rsidRPr="009D7F0A">
        <w:t>–</w:t>
      </w:r>
      <w:r w:rsidR="00E2393C" w:rsidRPr="009D7F0A">
        <w:t xml:space="preserve"> </w:t>
      </w:r>
      <w:r w:rsidR="00783003" w:rsidRPr="009D7F0A">
        <w:t>maroon</w:t>
      </w:r>
      <w:r w:rsidR="00E52D29" w:rsidRPr="009D7F0A">
        <w:t>. The left panel</w:t>
      </w:r>
      <w:r w:rsidR="00B52C41" w:rsidRPr="009D7F0A">
        <w:t>s</w:t>
      </w:r>
      <w:r w:rsidR="00E52D29" w:rsidRPr="009D7F0A">
        <w:t xml:space="preserve"> show data for the 2010</w:t>
      </w:r>
      <w:r w:rsidR="00932DB4" w:rsidRPr="009D7F0A">
        <w:t>–</w:t>
      </w:r>
      <w:r w:rsidR="00E52D29" w:rsidRPr="009D7F0A">
        <w:t>11 water year (1 Oct</w:t>
      </w:r>
      <w:r w:rsidR="00932DB4" w:rsidRPr="009D7F0A">
        <w:t>ober</w:t>
      </w:r>
      <w:r w:rsidR="00E52D29" w:rsidRPr="009D7F0A">
        <w:t xml:space="preserve"> to 30 Sep</w:t>
      </w:r>
      <w:r w:rsidR="00932DB4" w:rsidRPr="009D7F0A">
        <w:t>tember</w:t>
      </w:r>
      <w:r w:rsidR="00E52D29" w:rsidRPr="009D7F0A">
        <w:t>) and right panel</w:t>
      </w:r>
      <w:r w:rsidR="00B52C41" w:rsidRPr="009D7F0A">
        <w:t>s</w:t>
      </w:r>
      <w:r w:rsidR="00E52D29" w:rsidRPr="009D7F0A">
        <w:t xml:space="preserve"> for the </w:t>
      </w:r>
      <w:r w:rsidR="00783003" w:rsidRPr="009D7F0A">
        <w:t>2017</w:t>
      </w:r>
      <w:r w:rsidR="00932DB4" w:rsidRPr="009D7F0A">
        <w:t>–</w:t>
      </w:r>
      <w:r w:rsidR="00783003" w:rsidRPr="009D7F0A">
        <w:t xml:space="preserve">18 </w:t>
      </w:r>
      <w:r w:rsidR="00E52D29" w:rsidRPr="009D7F0A">
        <w:t>water year</w:t>
      </w:r>
      <w:r w:rsidR="00E52D29" w:rsidRPr="00E02C3B">
        <w:t>.</w:t>
      </w:r>
      <w:r w:rsidR="009D7F0A">
        <w:t xml:space="preserve"> </w:t>
      </w:r>
    </w:p>
    <w:p w14:paraId="0476BB78" w14:textId="17928D06" w:rsidR="00996DED" w:rsidRDefault="0022703A" w:rsidP="0022703A">
      <w:r>
        <w:rPr>
          <w:noProof/>
          <w:lang w:val="en-AU" w:eastAsia="en-AU"/>
        </w:rPr>
        <w:lastRenderedPageBreak/>
        <w:drawing>
          <wp:anchor distT="0" distB="0" distL="114300" distR="114300" simplePos="0" relativeHeight="251378688" behindDoc="0" locked="0" layoutInCell="1" allowOverlap="1" wp14:anchorId="6C38E05D" wp14:editId="631AC8B5">
            <wp:simplePos x="0" y="0"/>
            <wp:positionH relativeFrom="column">
              <wp:posOffset>0</wp:posOffset>
            </wp:positionH>
            <wp:positionV relativeFrom="paragraph">
              <wp:posOffset>95250</wp:posOffset>
            </wp:positionV>
            <wp:extent cx="5732145" cy="6996430"/>
            <wp:effectExtent l="0" t="0" r="1905" b="0"/>
            <wp:wrapTopAndBottom/>
            <wp:docPr id="63" name="Picture 63" descr="River contributions to modelled TSS loading in the six NRM regions. The area of the pie charts is scaled relative to the loading (mass) of TSS in each of the NRM regions. Pie charts are shaded according to the river source catchment. Panels A and B show data for the 2017–18 water year (1 October to 30 September). Panels C and D show data for the 2010–11 water year." title="TSS loads by river b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2145" cy="6996430"/>
                    </a:xfrm>
                    <a:prstGeom prst="rect">
                      <a:avLst/>
                    </a:prstGeom>
                  </pic:spPr>
                </pic:pic>
              </a:graphicData>
            </a:graphic>
          </wp:anchor>
        </w:drawing>
      </w:r>
    </w:p>
    <w:p w14:paraId="21AB0B4F" w14:textId="5257153C" w:rsidR="00996DED" w:rsidRDefault="00996DED" w:rsidP="00C83B6E">
      <w:pPr>
        <w:pStyle w:val="Caption"/>
      </w:pPr>
      <w:bookmarkStart w:id="1262" w:name="_Ref4163128"/>
      <w:bookmarkStart w:id="1263" w:name="_Ref530057430"/>
      <w:bookmarkStart w:id="1264" w:name="_Toc10536187"/>
      <w:r w:rsidRPr="00E02C3B">
        <w:t xml:space="preserve">Figure </w:t>
      </w:r>
      <w:r w:rsidR="00817A8B">
        <w:fldChar w:fldCharType="begin"/>
      </w:r>
      <w:r w:rsidR="00817A8B">
        <w:instrText xml:space="preserve"> STYLEREF 1 \s </w:instrText>
      </w:r>
      <w:r w:rsidR="00817A8B">
        <w:fldChar w:fldCharType="separate"/>
      </w:r>
      <w:r w:rsidR="00335316">
        <w:rPr>
          <w:noProof/>
        </w:rPr>
        <w:t>4</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12</w:t>
      </w:r>
      <w:r w:rsidR="00817A8B">
        <w:fldChar w:fldCharType="end"/>
      </w:r>
      <w:bookmarkEnd w:id="1262"/>
      <w:bookmarkEnd w:id="1263"/>
      <w:r w:rsidR="00E943A5">
        <w:t>:</w:t>
      </w:r>
      <w:r w:rsidRPr="00E02C3B">
        <w:t xml:space="preserve"> River contrib</w:t>
      </w:r>
      <w:r w:rsidRPr="0054607B">
        <w:t xml:space="preserve">utions to modelled TSS loading in the six NRM regions. </w:t>
      </w:r>
      <w:r w:rsidR="00C64C0F">
        <w:t>The a</w:t>
      </w:r>
      <w:r w:rsidRPr="0054607B">
        <w:t>rea of the pie charts is scaled relative to the loading (mass) of TSS in each of the NRM regions. Pie charts are shaded according to the river source catchment. Panels A and B show data for the 2017</w:t>
      </w:r>
      <w:r w:rsidR="00C64C0F" w:rsidRPr="009D7F0A">
        <w:t>–</w:t>
      </w:r>
      <w:r w:rsidRPr="0054607B">
        <w:t>18 water year (1 October to 30 September). Panels C</w:t>
      </w:r>
      <w:r w:rsidRPr="009D7F0A">
        <w:t xml:space="preserve"> and D show data for the 2010</w:t>
      </w:r>
      <w:r w:rsidR="00C64C0F" w:rsidRPr="009D7F0A">
        <w:t>–</w:t>
      </w:r>
      <w:r w:rsidRPr="009D7F0A">
        <w:t>11 water year</w:t>
      </w:r>
      <w:r w:rsidRPr="00E02C3B">
        <w:t>.</w:t>
      </w:r>
      <w:bookmarkEnd w:id="1264"/>
    </w:p>
    <w:p w14:paraId="098C03FC" w14:textId="2A09A4E6" w:rsidR="00AE3140" w:rsidRDefault="00AE3140">
      <w:pPr>
        <w:spacing w:before="0" w:after="160" w:line="259" w:lineRule="auto"/>
        <w:jc w:val="left"/>
        <w:rPr>
          <w:rFonts w:cs="Arial"/>
          <w:szCs w:val="22"/>
        </w:rPr>
      </w:pPr>
      <w:r>
        <w:rPr>
          <w:rFonts w:cs="Arial"/>
          <w:szCs w:val="22"/>
        </w:rPr>
        <w:br w:type="page"/>
      </w:r>
    </w:p>
    <w:p w14:paraId="2374FD4C" w14:textId="77777777" w:rsidR="00AE3140" w:rsidRDefault="00AE3140" w:rsidP="00AE3140"/>
    <w:p w14:paraId="5A2606C1" w14:textId="77777777" w:rsidR="00AE3140" w:rsidRDefault="00AE3140" w:rsidP="00AE3140">
      <w:r w:rsidRPr="00106E1C">
        <w:rPr>
          <w:noProof/>
          <w:lang w:val="en-AU" w:eastAsia="en-AU"/>
        </w:rPr>
        <w:drawing>
          <wp:inline distT="0" distB="0" distL="0" distR="0" wp14:anchorId="6F13DA3D" wp14:editId="5AE8515E">
            <wp:extent cx="5798820" cy="6860540"/>
            <wp:effectExtent l="0" t="0" r="0" b="0"/>
            <wp:docPr id="279" name="Picture 3" descr="TSS (mg L-1) in the Reef lagoon, modelled for the (left panel) 2018 water year (1 October to 30 September), (centre panel) pre-development loads and (right panel) the difference between TSS concentration with pre-development end-of-catchment TSS load estimates and the 2018 estimates." title="TSS loading map">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E97DAD87-E21F-43A5-B104-0A11DF0790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E97DAD87-E21F-43A5-B104-0A11DF0790EF}"/>
                        </a:ext>
                      </a:extLst>
                    </pic:cNvPr>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98820" cy="6860540"/>
                    </a:xfrm>
                    <a:prstGeom prst="rect">
                      <a:avLst/>
                    </a:prstGeom>
                  </pic:spPr>
                </pic:pic>
              </a:graphicData>
            </a:graphic>
          </wp:inline>
        </w:drawing>
      </w:r>
    </w:p>
    <w:p w14:paraId="7FDDF227" w14:textId="77777777" w:rsidR="00AE3140" w:rsidRDefault="00AE3140" w:rsidP="00AE3140"/>
    <w:p w14:paraId="009FAC6C" w14:textId="3D737C04" w:rsidR="00AE3140" w:rsidRDefault="00AE3140" w:rsidP="00AE3140">
      <w:pPr>
        <w:pStyle w:val="Figure"/>
      </w:pPr>
      <w:bookmarkStart w:id="1265" w:name="_Ref536186875"/>
      <w:bookmarkStart w:id="1266" w:name="_Toc10536188"/>
      <w:r w:rsidRPr="00961331">
        <w:t xml:space="preserve">Figure </w:t>
      </w:r>
      <w:r w:rsidR="00817A8B">
        <w:fldChar w:fldCharType="begin"/>
      </w:r>
      <w:r w:rsidR="00817A8B">
        <w:instrText xml:space="preserve"> STYLEREF 1 \s </w:instrText>
      </w:r>
      <w:r w:rsidR="00817A8B">
        <w:fldChar w:fldCharType="separate"/>
      </w:r>
      <w:r w:rsidR="00335316">
        <w:rPr>
          <w:noProof/>
        </w:rPr>
        <w:t>4</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13</w:t>
      </w:r>
      <w:r w:rsidR="00817A8B">
        <w:fldChar w:fldCharType="end"/>
      </w:r>
      <w:bookmarkEnd w:id="1265"/>
      <w:r w:rsidRPr="00961331">
        <w:t xml:space="preserve">: TSS </w:t>
      </w:r>
      <w:r>
        <w:t>(</w:t>
      </w:r>
      <w:r w:rsidRPr="00961331">
        <w:t>mg</w:t>
      </w:r>
      <w:r w:rsidR="003B155F">
        <w:t xml:space="preserve"> </w:t>
      </w:r>
      <w:r w:rsidRPr="00961331">
        <w:t>L</w:t>
      </w:r>
      <w:r w:rsidR="003B155F" w:rsidRPr="00432E98">
        <w:rPr>
          <w:vertAlign w:val="superscript"/>
        </w:rPr>
        <w:t>-1</w:t>
      </w:r>
      <w:r w:rsidRPr="00961331">
        <w:t xml:space="preserve">) </w:t>
      </w:r>
      <w:r w:rsidRPr="00B239E5">
        <w:t xml:space="preserve">in the </w:t>
      </w:r>
      <w:r w:rsidR="003B155F">
        <w:t>Reef</w:t>
      </w:r>
      <w:r w:rsidR="003B155F" w:rsidRPr="00B239E5">
        <w:t xml:space="preserve"> </w:t>
      </w:r>
      <w:r w:rsidRPr="00B239E5">
        <w:t>lagoon</w:t>
      </w:r>
      <w:r>
        <w:t>, modelled for the (left panel) 2018</w:t>
      </w:r>
      <w:r w:rsidRPr="00B239E5">
        <w:t xml:space="preserve"> water year (1 October</w:t>
      </w:r>
      <w:r w:rsidRPr="004A5BF7">
        <w:t xml:space="preserve"> </w:t>
      </w:r>
      <w:r w:rsidRPr="00B239E5">
        <w:t>to 30 September)</w:t>
      </w:r>
      <w:r>
        <w:t>, (centre panel) pre-development loads and (right panel) the difference between TSS concentration with pre-development end-of-catchment TSS load estimates and the 2018 estimates.</w:t>
      </w:r>
      <w:bookmarkEnd w:id="1266"/>
      <w:r>
        <w:t xml:space="preserve"> </w:t>
      </w:r>
    </w:p>
    <w:p w14:paraId="08A64E3B" w14:textId="77777777" w:rsidR="00AE3140" w:rsidRDefault="00AE3140" w:rsidP="00AE3140">
      <w:r>
        <w:br w:type="page"/>
      </w:r>
    </w:p>
    <w:p w14:paraId="396F6F30" w14:textId="4391F01D" w:rsidR="00AE3140" w:rsidRPr="003551F6" w:rsidRDefault="00AE3140" w:rsidP="00EF43EF">
      <w:pPr>
        <w:pStyle w:val="Heading3"/>
      </w:pPr>
      <w:bookmarkStart w:id="1267" w:name="_Toc536529843"/>
      <w:bookmarkStart w:id="1268" w:name="_Toc536532854"/>
      <w:bookmarkStart w:id="1269" w:name="_Toc536529844"/>
      <w:bookmarkStart w:id="1270" w:name="_Toc536532855"/>
      <w:bookmarkStart w:id="1271" w:name="_Toc11410763"/>
      <w:bookmarkEnd w:id="1267"/>
      <w:bookmarkEnd w:id="1268"/>
      <w:bookmarkEnd w:id="1269"/>
      <w:bookmarkEnd w:id="1270"/>
      <w:r w:rsidRPr="003551F6">
        <w:lastRenderedPageBreak/>
        <w:t xml:space="preserve">Trends in annual </w:t>
      </w:r>
      <w:r w:rsidR="008031A6">
        <w:t>TSS</w:t>
      </w:r>
      <w:r w:rsidR="008031A6" w:rsidRPr="003551F6">
        <w:t xml:space="preserve"> </w:t>
      </w:r>
      <w:r w:rsidRPr="003551F6">
        <w:t>concentration in the Reef during 200</w:t>
      </w:r>
      <w:r>
        <w:t>5</w:t>
      </w:r>
      <w:r w:rsidRPr="003551F6">
        <w:t>–1</w:t>
      </w:r>
      <w:r>
        <w:t>8</w:t>
      </w:r>
      <w:bookmarkEnd w:id="1271"/>
    </w:p>
    <w:p w14:paraId="03096313" w14:textId="36CFA47C" w:rsidR="00AE3140" w:rsidRPr="003551F6" w:rsidRDefault="00AE3140" w:rsidP="00AE3140">
      <w:r w:rsidRPr="003551F6">
        <w:t xml:space="preserve">The annual concentration of model-predicted TSS export to the </w:t>
      </w:r>
      <w:r w:rsidR="003B155F">
        <w:t>Reef</w:t>
      </w:r>
      <w:r w:rsidR="003B155F" w:rsidRPr="003551F6">
        <w:t xml:space="preserve"> </w:t>
      </w:r>
      <w:r w:rsidRPr="003551F6">
        <w:t>lagoon was examined over 14 years (</w:t>
      </w:r>
      <w:r w:rsidR="00602AAF">
        <w:fldChar w:fldCharType="begin"/>
      </w:r>
      <w:r w:rsidR="00602AAF">
        <w:instrText xml:space="preserve"> REF _Ref4161293 \h </w:instrText>
      </w:r>
      <w:r w:rsidR="00602AAF">
        <w:fldChar w:fldCharType="separate"/>
      </w:r>
      <w:r w:rsidR="00335316" w:rsidRPr="009D7F0A">
        <w:t xml:space="preserve">Figure </w:t>
      </w:r>
      <w:r w:rsidR="00335316">
        <w:rPr>
          <w:noProof/>
        </w:rPr>
        <w:t>4</w:t>
      </w:r>
      <w:r w:rsidR="00335316">
        <w:noBreakHyphen/>
      </w:r>
      <w:r w:rsidR="00335316">
        <w:rPr>
          <w:noProof/>
        </w:rPr>
        <w:t>14</w:t>
      </w:r>
      <w:r w:rsidR="00602AAF">
        <w:fldChar w:fldCharType="end"/>
      </w:r>
      <w:r w:rsidR="00602AAF">
        <w:t>)</w:t>
      </w:r>
      <w:r w:rsidRPr="003551F6">
        <w:t xml:space="preserve">. The greatest extent of the higher model-predicted TSS concentration was observed in 2011, followed by 2007 and 2008. The areas with the highest TSS concentration were more variable over the years than for the DIN assessment. </w:t>
      </w:r>
    </w:p>
    <w:p w14:paraId="1D755949" w14:textId="62F74185" w:rsidR="00AE3140" w:rsidRDefault="00AE3140" w:rsidP="00AE3140">
      <w:r w:rsidRPr="003551F6">
        <w:t xml:space="preserve">The greatest incidence of the highest TSS values occurred in the Burdekin region and were correlated with large river discharge events in 2005, 2007, 2008, 2009, 2010, 2011, 2013, 2017 and 2018. High values were also observed in each region in different years. For example, high values occurred in the Fitzroy region in each year between 2010 and 2013; in the </w:t>
      </w:r>
      <w:r w:rsidR="00901DE2">
        <w:t xml:space="preserve">Mackay-Whitsunday </w:t>
      </w:r>
      <w:r w:rsidRPr="003551F6">
        <w:t>region in 2008, 2010 and 2011; and in the Wet Tropics region in 2008, 2009 and 2011 (</w:t>
      </w:r>
      <w:r w:rsidR="009D7F0A">
        <w:fldChar w:fldCharType="begin"/>
      </w:r>
      <w:r w:rsidR="009D7F0A">
        <w:instrText xml:space="preserve"> REF _Ref536186964 \h </w:instrText>
      </w:r>
      <w:r w:rsidR="009D7F0A">
        <w:fldChar w:fldCharType="separate"/>
      </w:r>
      <w:r w:rsidR="00335316" w:rsidRPr="009D7F0A">
        <w:t xml:space="preserve">Figure </w:t>
      </w:r>
      <w:r w:rsidR="00335316">
        <w:rPr>
          <w:noProof/>
        </w:rPr>
        <w:t>4</w:t>
      </w:r>
      <w:r w:rsidR="00335316">
        <w:noBreakHyphen/>
      </w:r>
      <w:r w:rsidR="00335316">
        <w:rPr>
          <w:noProof/>
        </w:rPr>
        <w:t>14</w:t>
      </w:r>
      <w:r w:rsidR="009D7F0A">
        <w:fldChar w:fldCharType="end"/>
      </w:r>
      <w:r w:rsidRPr="003551F6">
        <w:t xml:space="preserve">). </w:t>
      </w:r>
      <w:bookmarkStart w:id="1272" w:name="_Toc536529846"/>
      <w:bookmarkStart w:id="1273" w:name="_Toc536532857"/>
      <w:bookmarkStart w:id="1274" w:name="_Toc536529847"/>
      <w:bookmarkStart w:id="1275" w:name="_Toc536532858"/>
      <w:bookmarkEnd w:id="1272"/>
      <w:bookmarkEnd w:id="1273"/>
      <w:bookmarkEnd w:id="1274"/>
      <w:bookmarkEnd w:id="1275"/>
    </w:p>
    <w:p w14:paraId="39EF08F5" w14:textId="77777777" w:rsidR="00AE3140" w:rsidRDefault="00AE3140" w:rsidP="00AE3140">
      <w:pPr>
        <w:pStyle w:val="Figure"/>
        <w:rPr>
          <w:rFonts w:cs="Arial"/>
          <w:szCs w:val="22"/>
        </w:rPr>
      </w:pPr>
      <w:r w:rsidRPr="00106E1C">
        <w:rPr>
          <w:rFonts w:cs="Arial"/>
          <w:noProof/>
          <w:szCs w:val="22"/>
          <w:lang w:val="en-AU" w:eastAsia="en-AU"/>
        </w:rPr>
        <w:drawing>
          <wp:inline distT="0" distB="0" distL="0" distR="0" wp14:anchorId="42216ACD" wp14:editId="10220034">
            <wp:extent cx="5229225" cy="6534693"/>
            <wp:effectExtent l="0" t="0" r="0" b="0"/>
            <wp:docPr id="280" name="Picture 7" descr="TSS over the Reef lagoon for the 2005 to 2018 water years (1 October to 30 September)." title="Maps of TSS loading since 2005">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46B59269-710D-415C-AD31-000A3693FB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46B59269-710D-415C-AD31-000A3693FB30}"/>
                        </a:ext>
                      </a:extLst>
                    </pic:cNvPr>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241191" cy="6549646"/>
                    </a:xfrm>
                    <a:prstGeom prst="rect">
                      <a:avLst/>
                    </a:prstGeom>
                  </pic:spPr>
                </pic:pic>
              </a:graphicData>
            </a:graphic>
          </wp:inline>
        </w:drawing>
      </w:r>
    </w:p>
    <w:p w14:paraId="223764C4" w14:textId="5F8743E2" w:rsidR="00AE3140" w:rsidRDefault="00AE3140" w:rsidP="00AE3140">
      <w:pPr>
        <w:pStyle w:val="Figure"/>
      </w:pPr>
      <w:bookmarkStart w:id="1276" w:name="_Ref4161293"/>
      <w:bookmarkStart w:id="1277" w:name="_Ref536186964"/>
      <w:bookmarkStart w:id="1278" w:name="_Toc10536189"/>
      <w:r w:rsidRPr="009D7F0A">
        <w:t xml:space="preserve">Figure </w:t>
      </w:r>
      <w:r w:rsidR="00817A8B">
        <w:fldChar w:fldCharType="begin"/>
      </w:r>
      <w:r w:rsidR="00817A8B">
        <w:instrText xml:space="preserve"> STYLEREF 1 \s </w:instrText>
      </w:r>
      <w:r w:rsidR="00817A8B">
        <w:fldChar w:fldCharType="separate"/>
      </w:r>
      <w:r w:rsidR="00335316">
        <w:rPr>
          <w:noProof/>
        </w:rPr>
        <w:t>4</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14</w:t>
      </w:r>
      <w:r w:rsidR="00817A8B">
        <w:fldChar w:fldCharType="end"/>
      </w:r>
      <w:bookmarkEnd w:id="1276"/>
      <w:bookmarkEnd w:id="1277"/>
      <w:r w:rsidRPr="009D7F0A">
        <w:t xml:space="preserve">: TSS over the </w:t>
      </w:r>
      <w:r w:rsidR="003B155F">
        <w:t>Reef</w:t>
      </w:r>
      <w:r w:rsidR="003B155F" w:rsidRPr="009D7F0A">
        <w:t xml:space="preserve"> </w:t>
      </w:r>
      <w:r w:rsidRPr="009D7F0A">
        <w:t>lagoon for the 2005 to 2018 water years (1 October</w:t>
      </w:r>
      <w:r w:rsidRPr="009D7F0A">
        <w:rPr>
          <w:vertAlign w:val="superscript"/>
        </w:rPr>
        <w:t xml:space="preserve"> </w:t>
      </w:r>
      <w:r w:rsidRPr="009D7F0A">
        <w:t>to 30 September</w:t>
      </w:r>
      <w:r w:rsidRPr="0097272C">
        <w:t>).</w:t>
      </w:r>
      <w:bookmarkEnd w:id="1278"/>
    </w:p>
    <w:p w14:paraId="2406B092" w14:textId="31A4E556" w:rsidR="00093705" w:rsidRPr="00D7124A" w:rsidRDefault="00093705" w:rsidP="00B828FF">
      <w:pPr>
        <w:pStyle w:val="Heading2"/>
      </w:pPr>
      <w:bookmarkStart w:id="1279" w:name="_Ref4160434"/>
      <w:bookmarkStart w:id="1280" w:name="_Toc11410764"/>
      <w:r>
        <w:lastRenderedPageBreak/>
        <w:t>Cape York</w:t>
      </w:r>
      <w:bookmarkEnd w:id="1279"/>
      <w:bookmarkEnd w:id="1280"/>
    </w:p>
    <w:p w14:paraId="2B0A8787" w14:textId="168F2C39" w:rsidR="007541C3" w:rsidRDefault="007541C3" w:rsidP="007541C3">
      <w:r>
        <w:rPr>
          <w:noProof/>
          <w:lang w:val="en-AU" w:eastAsia="en-AU"/>
        </w:rPr>
        <mc:AlternateContent>
          <mc:Choice Requires="wps">
            <w:drawing>
              <wp:anchor distT="0" distB="0" distL="114300" distR="114300" simplePos="0" relativeHeight="251998208" behindDoc="0" locked="0" layoutInCell="1" allowOverlap="1" wp14:anchorId="03E12A9A" wp14:editId="0BE45850">
                <wp:simplePos x="0" y="0"/>
                <wp:positionH relativeFrom="margin">
                  <wp:align>left</wp:align>
                </wp:positionH>
                <wp:positionV relativeFrom="margin">
                  <wp:posOffset>1924050</wp:posOffset>
                </wp:positionV>
                <wp:extent cx="5720080" cy="5267325"/>
                <wp:effectExtent l="0" t="0" r="0" b="0"/>
                <wp:wrapTopAndBottom/>
                <wp:docPr id="2098" name="Text Box 2098"/>
                <wp:cNvGraphicFramePr/>
                <a:graphic xmlns:a="http://schemas.openxmlformats.org/drawingml/2006/main">
                  <a:graphicData uri="http://schemas.microsoft.com/office/word/2010/wordprocessingShape">
                    <wps:wsp>
                      <wps:cNvSpPr txBox="1"/>
                      <wps:spPr>
                        <a:xfrm>
                          <a:off x="0" y="0"/>
                          <a:ext cx="5720080" cy="5267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43528D" w14:textId="77777777" w:rsidR="008A7E23" w:rsidRDefault="008A7E23" w:rsidP="007541C3">
                            <w:pPr>
                              <w:jc w:val="center"/>
                            </w:pPr>
                            <w:r>
                              <w:rPr>
                                <w:noProof/>
                                <w:lang w:val="en-AU" w:eastAsia="en-AU"/>
                              </w:rPr>
                              <w:drawing>
                                <wp:inline distT="0" distB="0" distL="0" distR="0" wp14:anchorId="2E288BDD" wp14:editId="692E2C57">
                                  <wp:extent cx="4762222" cy="4339087"/>
                                  <wp:effectExtent l="0" t="0" r="635" b="4445"/>
                                  <wp:docPr id="11" name="Picture 11" descr="Cumulative exposure index for the Normanby River from October 2017to September 2018. The colour bar indicates the calculated cumulative exposure (concentration x days) above 1% of the incoming concentration. The colour bar is capped at 20 concentration days." title="Map showing exposure from Normanby River from eReefs model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Normanby_River__cum_exp__MMP_17-18.png"/>
                                          <pic:cNvPicPr/>
                                        </pic:nvPicPr>
                                        <pic:blipFill>
                                          <a:blip r:embed="rId92">
                                            <a:extLst>
                                              <a:ext uri="{28A0092B-C50C-407E-A947-70E740481C1C}">
                                                <a14:useLocalDpi xmlns:a14="http://schemas.microsoft.com/office/drawing/2010/main" val="0"/>
                                              </a:ext>
                                            </a:extLst>
                                          </a:blip>
                                          <a:stretch>
                                            <a:fillRect/>
                                          </a:stretch>
                                        </pic:blipFill>
                                        <pic:spPr>
                                          <a:xfrm>
                                            <a:off x="0" y="0"/>
                                            <a:ext cx="4778695" cy="4354097"/>
                                          </a:xfrm>
                                          <a:prstGeom prst="rect">
                                            <a:avLst/>
                                          </a:prstGeom>
                                        </pic:spPr>
                                      </pic:pic>
                                    </a:graphicData>
                                  </a:graphic>
                                </wp:inline>
                              </w:drawing>
                            </w:r>
                          </w:p>
                          <w:p w14:paraId="2ABEDD97" w14:textId="4E90210D" w:rsidR="008A7E23" w:rsidRDefault="008A7E23" w:rsidP="0014468E">
                            <w:pPr>
                              <w:pStyle w:val="Figure"/>
                              <w:keepNext/>
                            </w:pPr>
                          </w:p>
                          <w:p w14:paraId="7B5AB5B0" w14:textId="0A68A990" w:rsidR="008A7E23" w:rsidRDefault="008A7E23" w:rsidP="00C83B6E">
                            <w:pPr>
                              <w:pStyle w:val="Caption"/>
                            </w:pPr>
                            <w:bookmarkStart w:id="1281" w:name="_Toc10536190"/>
                            <w:r>
                              <w:t xml:space="preserve">Figure </w:t>
                            </w:r>
                            <w:r>
                              <w:fldChar w:fldCharType="begin"/>
                            </w:r>
                            <w:r>
                              <w:instrText xml:space="preserve"> STYLEREF 1 \s </w:instrText>
                            </w:r>
                            <w:r>
                              <w:fldChar w:fldCharType="separate"/>
                            </w:r>
                            <w:r w:rsidR="00335316">
                              <w:rPr>
                                <w:noProof/>
                              </w:rPr>
                              <w:t>4</w:t>
                            </w:r>
                            <w:r>
                              <w:fldChar w:fldCharType="end"/>
                            </w:r>
                            <w:r>
                              <w:noBreakHyphen/>
                            </w:r>
                            <w:r>
                              <w:fldChar w:fldCharType="begin"/>
                            </w:r>
                            <w:r>
                              <w:instrText xml:space="preserve"> SEQ Figure \* ARABIC \s 1 </w:instrText>
                            </w:r>
                            <w:r>
                              <w:fldChar w:fldCharType="separate"/>
                            </w:r>
                            <w:r w:rsidR="00335316">
                              <w:rPr>
                                <w:noProof/>
                              </w:rPr>
                              <w:t>15</w:t>
                            </w:r>
                            <w:r>
                              <w:fldChar w:fldCharType="end"/>
                            </w:r>
                            <w:r>
                              <w:t xml:space="preserve">: </w:t>
                            </w:r>
                            <w:r w:rsidRPr="00D91E99">
                              <w:rPr>
                                <w:rStyle w:val="IntenseReference"/>
                                <w:rFonts w:eastAsiaTheme="majorEastAsia"/>
                              </w:rPr>
                              <w:t xml:space="preserve">Cumulative exposure index for the </w:t>
                            </w:r>
                            <w:r>
                              <w:rPr>
                                <w:rStyle w:val="IntenseReference"/>
                                <w:rFonts w:eastAsiaTheme="majorEastAsia"/>
                              </w:rPr>
                              <w:t>Normanby</w:t>
                            </w:r>
                            <w:r w:rsidRPr="00D91E99">
                              <w:rPr>
                                <w:rStyle w:val="IntenseReference"/>
                                <w:rFonts w:eastAsiaTheme="majorEastAsia"/>
                              </w:rPr>
                              <w:t xml:space="preserve"> River </w:t>
                            </w:r>
                            <w:r>
                              <w:rPr>
                                <w:rStyle w:val="IntenseReference"/>
                                <w:rFonts w:eastAsiaTheme="majorEastAsia"/>
                              </w:rPr>
                              <w:t>from October 2017to September 2018</w:t>
                            </w:r>
                            <w:r w:rsidRPr="0023661F">
                              <w:rPr>
                                <w:rStyle w:val="IntenseReference"/>
                                <w:rFonts w:eastAsiaTheme="majorEastAsia"/>
                              </w:rPr>
                              <w:t xml:space="preserve">. The colour bar indicates the calculated cumulative exposure (concentration x days) above 1% of the incoming concentration. The colour bar is capped at 20 </w:t>
                            </w:r>
                            <w:r>
                              <w:rPr>
                                <w:rStyle w:val="IntenseReference"/>
                                <w:rFonts w:eastAsiaTheme="majorEastAsia"/>
                              </w:rPr>
                              <w:t>c</w:t>
                            </w:r>
                            <w:r w:rsidRPr="0023661F">
                              <w:rPr>
                                <w:rStyle w:val="IntenseReference"/>
                                <w:rFonts w:eastAsiaTheme="majorEastAsia"/>
                              </w:rPr>
                              <w:t>onc</w:t>
                            </w:r>
                            <w:r>
                              <w:rPr>
                                <w:rStyle w:val="IntenseReference"/>
                                <w:rFonts w:eastAsiaTheme="majorEastAsia"/>
                              </w:rPr>
                              <w:t>entration days.</w:t>
                            </w:r>
                            <w:bookmarkEnd w:id="1281"/>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E12A9A" id="Text Box 2098" o:spid="_x0000_s1033" type="#_x0000_t202" style="position:absolute;left:0;text-align:left;margin-left:0;margin-top:151.5pt;width:450.4pt;height:414.75pt;z-index:251998208;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" filled="f" stroked="f" strokeweight=".5pt">
                <v:textbox>
                  <w:txbxContent>
                    <w:p w14:paraId="1A43528D" w14:textId="77777777" w:rsidR="008A7E23" w:rsidRDefault="008A7E23" w:rsidP="007541C3">
                      <w:pPr>
                        <w:jc w:val="center"/>
                      </w:pPr>
                      <w:r>
                        <w:rPr>
                          <w:noProof/>
                          <w:lang w:val="en-AU" w:eastAsia="en-AU"/>
                        </w:rPr>
                        <w:drawing>
                          <wp:inline distT="0" distB="0" distL="0" distR="0" wp14:anchorId="2E288BDD" wp14:editId="692E2C57">
                            <wp:extent cx="4762222" cy="4339087"/>
                            <wp:effectExtent l="0" t="0" r="635" b="4445"/>
                            <wp:docPr id="11" name="Picture 11" descr="Cumulative exposure index for the Normanby River from October 2017to September 2018. The colour bar indicates the calculated cumulative exposure (concentration x days) above 1% of the incoming concentration. The colour bar is capped at 20 concentration days." title="Map showing exposure from Normanby River from eReefs model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Normanby_River__cum_exp__MMP_17-18.png"/>
                                    <pic:cNvPicPr/>
                                  </pic:nvPicPr>
                                  <pic:blipFill>
                                    <a:blip r:embed="rId92">
                                      <a:extLst>
                                        <a:ext uri="{28A0092B-C50C-407E-A947-70E740481C1C}">
                                          <a14:useLocalDpi xmlns:a14="http://schemas.microsoft.com/office/drawing/2010/main" val="0"/>
                                        </a:ext>
                                      </a:extLst>
                                    </a:blip>
                                    <a:stretch>
                                      <a:fillRect/>
                                    </a:stretch>
                                  </pic:blipFill>
                                  <pic:spPr>
                                    <a:xfrm>
                                      <a:off x="0" y="0"/>
                                      <a:ext cx="4778695" cy="4354097"/>
                                    </a:xfrm>
                                    <a:prstGeom prst="rect">
                                      <a:avLst/>
                                    </a:prstGeom>
                                  </pic:spPr>
                                </pic:pic>
                              </a:graphicData>
                            </a:graphic>
                          </wp:inline>
                        </w:drawing>
                      </w:r>
                    </w:p>
                    <w:p w14:paraId="2ABEDD97" w14:textId="4E90210D" w:rsidR="008A7E23" w:rsidRDefault="008A7E23" w:rsidP="0014468E">
                      <w:pPr>
                        <w:pStyle w:val="Figure"/>
                        <w:keepNext/>
                      </w:pPr>
                    </w:p>
                    <w:p w14:paraId="7B5AB5B0" w14:textId="0A68A990" w:rsidR="008A7E23" w:rsidRDefault="008A7E23" w:rsidP="00C83B6E">
                      <w:pPr>
                        <w:pStyle w:val="Caption"/>
                      </w:pPr>
                      <w:bookmarkStart w:id="1282" w:name="_Toc10536190"/>
                      <w:r>
                        <w:t xml:space="preserve">Figure </w:t>
                      </w:r>
                      <w:r>
                        <w:fldChar w:fldCharType="begin"/>
                      </w:r>
                      <w:r>
                        <w:instrText xml:space="preserve"> STYLEREF 1 \s </w:instrText>
                      </w:r>
                      <w:r>
                        <w:fldChar w:fldCharType="separate"/>
                      </w:r>
                      <w:r w:rsidR="00335316">
                        <w:rPr>
                          <w:noProof/>
                        </w:rPr>
                        <w:t>4</w:t>
                      </w:r>
                      <w:r>
                        <w:fldChar w:fldCharType="end"/>
                      </w:r>
                      <w:r>
                        <w:noBreakHyphen/>
                      </w:r>
                      <w:r>
                        <w:fldChar w:fldCharType="begin"/>
                      </w:r>
                      <w:r>
                        <w:instrText xml:space="preserve"> SEQ Figure \* ARABIC \s 1 </w:instrText>
                      </w:r>
                      <w:r>
                        <w:fldChar w:fldCharType="separate"/>
                      </w:r>
                      <w:r w:rsidR="00335316">
                        <w:rPr>
                          <w:noProof/>
                        </w:rPr>
                        <w:t>15</w:t>
                      </w:r>
                      <w:r>
                        <w:fldChar w:fldCharType="end"/>
                      </w:r>
                      <w:r>
                        <w:t xml:space="preserve">: </w:t>
                      </w:r>
                      <w:r w:rsidRPr="00D91E99">
                        <w:rPr>
                          <w:rStyle w:val="IntenseReference"/>
                          <w:rFonts w:eastAsiaTheme="majorEastAsia"/>
                        </w:rPr>
                        <w:t xml:space="preserve">Cumulative exposure index for the </w:t>
                      </w:r>
                      <w:r>
                        <w:rPr>
                          <w:rStyle w:val="IntenseReference"/>
                          <w:rFonts w:eastAsiaTheme="majorEastAsia"/>
                        </w:rPr>
                        <w:t>Normanby</w:t>
                      </w:r>
                      <w:r w:rsidRPr="00D91E99">
                        <w:rPr>
                          <w:rStyle w:val="IntenseReference"/>
                          <w:rFonts w:eastAsiaTheme="majorEastAsia"/>
                        </w:rPr>
                        <w:t xml:space="preserve"> River </w:t>
                      </w:r>
                      <w:r>
                        <w:rPr>
                          <w:rStyle w:val="IntenseReference"/>
                          <w:rFonts w:eastAsiaTheme="majorEastAsia"/>
                        </w:rPr>
                        <w:t>from October 2017to September 2018</w:t>
                      </w:r>
                      <w:r w:rsidRPr="0023661F">
                        <w:rPr>
                          <w:rStyle w:val="IntenseReference"/>
                          <w:rFonts w:eastAsiaTheme="majorEastAsia"/>
                        </w:rPr>
                        <w:t xml:space="preserve">. The colour bar indicates the calculated cumulative exposure (concentration x days) above 1% of the incoming concentration. The colour bar is capped at 20 </w:t>
                      </w:r>
                      <w:r>
                        <w:rPr>
                          <w:rStyle w:val="IntenseReference"/>
                          <w:rFonts w:eastAsiaTheme="majorEastAsia"/>
                        </w:rPr>
                        <w:t>c</w:t>
                      </w:r>
                      <w:r w:rsidRPr="0023661F">
                        <w:rPr>
                          <w:rStyle w:val="IntenseReference"/>
                          <w:rFonts w:eastAsiaTheme="majorEastAsia"/>
                        </w:rPr>
                        <w:t>onc</w:t>
                      </w:r>
                      <w:r>
                        <w:rPr>
                          <w:rStyle w:val="IntenseReference"/>
                          <w:rFonts w:eastAsiaTheme="majorEastAsia"/>
                        </w:rPr>
                        <w:t>entration days.</w:t>
                      </w:r>
                      <w:bookmarkEnd w:id="1282"/>
                    </w:p>
                  </w:txbxContent>
                </v:textbox>
                <w10:wrap type="topAndBottom" anchorx="margin" anchory="margin"/>
              </v:shape>
            </w:pict>
          </mc:Fallback>
        </mc:AlternateContent>
      </w:r>
      <w:r>
        <w:t xml:space="preserve">The cumulative exposure of marine ecosystems to discharge from the Normanby River was estimated for the first time using </w:t>
      </w:r>
      <w:r w:rsidR="00E0405A">
        <w:t xml:space="preserve">a passive tracer in the </w:t>
      </w:r>
      <w:r>
        <w:t>eReefs hydrodynamic model</w:t>
      </w:r>
      <w:r w:rsidR="00E0405A">
        <w:t>. Results showed</w:t>
      </w:r>
      <w:r>
        <w:t xml:space="preserve"> relatively high exposure </w:t>
      </w:r>
      <w:r w:rsidR="00E0405A">
        <w:t xml:space="preserve">to river discharge </w:t>
      </w:r>
      <w:r>
        <w:t>in the enclosed coastal zone during the 2017</w:t>
      </w:r>
      <w:r w:rsidR="00A62992">
        <w:t>–</w:t>
      </w:r>
      <w:r>
        <w:t>18 water year (</w:t>
      </w:r>
      <w:r w:rsidR="00B47745">
        <w:t>Figure 4-15</w:t>
      </w:r>
      <w:r>
        <w:t xml:space="preserve">), although model resolution near the Kennedy and Bizant River mouths is not sufficient to capture the extent of exposure. Exposure to river-derived material also occurred in the open coastal and mid-shelf water bodies. Model output suggests that Normanby River plumes may actually be transported closer to the centre of Princess Charlotte Bay rather than along the axis of the current MMP sampling transect (NR01 – NR06; </w:t>
      </w:r>
      <w:r>
        <w:fldChar w:fldCharType="begin"/>
      </w:r>
      <w:r>
        <w:instrText xml:space="preserve"> REF _Ref504054733 \h </w:instrText>
      </w:r>
      <w:r>
        <w:fldChar w:fldCharType="separate"/>
      </w:r>
      <w:r w:rsidR="00335316" w:rsidRPr="00F27E1A">
        <w:t xml:space="preserve">Figure </w:t>
      </w:r>
      <w:r w:rsidR="00335316">
        <w:rPr>
          <w:noProof/>
        </w:rPr>
        <w:t>5</w:t>
      </w:r>
      <w:r w:rsidR="00335316">
        <w:noBreakHyphen/>
      </w:r>
      <w:r w:rsidR="00335316">
        <w:rPr>
          <w:noProof/>
        </w:rPr>
        <w:t>11</w:t>
      </w:r>
      <w:r>
        <w:fldChar w:fldCharType="end"/>
      </w:r>
      <w:r>
        <w:t xml:space="preserve">), which may require consideration in future monitoring years. </w:t>
      </w:r>
    </w:p>
    <w:p w14:paraId="17EE9C5E" w14:textId="5D440CF2" w:rsidR="00093705" w:rsidRDefault="00093705">
      <w:r w:rsidRPr="008442FD">
        <w:t xml:space="preserve">As described </w:t>
      </w:r>
      <w:r w:rsidR="00A1169D">
        <w:t>for the Reef</w:t>
      </w:r>
      <w:r w:rsidRPr="008442FD">
        <w:t xml:space="preserve">, a number of mapping products </w:t>
      </w:r>
      <w:r w:rsidR="00A1169D">
        <w:t>we</w:t>
      </w:r>
      <w:r w:rsidRPr="008442FD">
        <w:t xml:space="preserve">re generated to represent wet season water quality conditions in the </w:t>
      </w:r>
      <w:r w:rsidRPr="00407482">
        <w:t xml:space="preserve">Cape York </w:t>
      </w:r>
      <w:r>
        <w:t>region</w:t>
      </w:r>
      <w:r w:rsidRPr="008442FD">
        <w:t xml:space="preserve">. The </w:t>
      </w:r>
      <w:r w:rsidRPr="001F214B">
        <w:rPr>
          <w:i/>
        </w:rPr>
        <w:t>in</w:t>
      </w:r>
      <w:r w:rsidR="002D5823">
        <w:rPr>
          <w:i/>
        </w:rPr>
        <w:t>-</w:t>
      </w:r>
      <w:r w:rsidRPr="001F214B">
        <w:rPr>
          <w:i/>
        </w:rPr>
        <w:t>situ</w:t>
      </w:r>
      <w:r w:rsidRPr="008442FD">
        <w:t xml:space="preserve"> data collected by </w:t>
      </w:r>
      <w:r>
        <w:t>the CYWMP</w:t>
      </w:r>
      <w:r w:rsidRPr="008442FD">
        <w:t xml:space="preserve"> during the wet season, including high flow periods, is used to characterise and validate these products. This data </w:t>
      </w:r>
      <w:r>
        <w:t>are</w:t>
      </w:r>
      <w:r w:rsidRPr="008442FD">
        <w:t xml:space="preserve"> </w:t>
      </w:r>
      <w:r w:rsidRPr="00B37E51">
        <w:t xml:space="preserve">presented in </w:t>
      </w:r>
      <w:r w:rsidR="00A70276">
        <w:fldChar w:fldCharType="begin"/>
      </w:r>
      <w:r w:rsidR="00A70276">
        <w:instrText xml:space="preserve"> REF _Ref536535982 \h </w:instrText>
      </w:r>
      <w:r w:rsidR="00407482">
        <w:instrText xml:space="preserve"> \* MERGEFORMAT </w:instrText>
      </w:r>
      <w:r w:rsidR="00A70276">
        <w:fldChar w:fldCharType="separate"/>
      </w:r>
      <w:r w:rsidR="00335316" w:rsidRPr="005964EB">
        <w:t xml:space="preserve">Figure </w:t>
      </w:r>
      <w:r w:rsidR="00335316">
        <w:t>4</w:t>
      </w:r>
      <w:r w:rsidR="00335316">
        <w:noBreakHyphen/>
        <w:t>16</w:t>
      </w:r>
      <w:r w:rsidR="00A70276">
        <w:fldChar w:fldCharType="end"/>
      </w:r>
      <w:r w:rsidR="00A70276">
        <w:t xml:space="preserve"> </w:t>
      </w:r>
      <w:r w:rsidRPr="00B37E51">
        <w:t>and in</w:t>
      </w:r>
      <w:r w:rsidRPr="009B6084">
        <w:t xml:space="preserve"> a panel of weekly characteristics throughout the 22 week wet season period </w:t>
      </w:r>
      <w:r>
        <w:t>(</w:t>
      </w:r>
      <w:r w:rsidR="00335316">
        <w:fldChar w:fldCharType="begin"/>
      </w:r>
      <w:r w:rsidR="00335316">
        <w:instrText xml:space="preserve"> REF _Ref536536143  \* MERGEFORMAT </w:instrText>
      </w:r>
      <w:r w:rsidR="00335316">
        <w:fldChar w:fldCharType="separate"/>
      </w:r>
      <w:r w:rsidR="00335316" w:rsidRPr="00335316">
        <w:t>Figure 4</w:t>
      </w:r>
      <w:r w:rsidR="00335316" w:rsidRPr="00335316">
        <w:noBreakHyphen/>
        <w:t>17</w:t>
      </w:r>
      <w:r w:rsidR="00335316">
        <w:fldChar w:fldCharType="end"/>
      </w:r>
      <w:r w:rsidR="00A70276">
        <w:t xml:space="preserve"> and </w:t>
      </w:r>
      <w:r w:rsidR="00335316">
        <w:fldChar w:fldCharType="begin"/>
      </w:r>
      <w:r w:rsidR="00335316">
        <w:instrText xml:space="preserve"> REF _Ref536536162  \* MERGEFORMAT </w:instrText>
      </w:r>
      <w:r w:rsidR="00335316">
        <w:fldChar w:fldCharType="separate"/>
      </w:r>
      <w:r w:rsidR="00335316" w:rsidRPr="00335316">
        <w:t>Figure 4</w:t>
      </w:r>
      <w:r w:rsidR="00335316" w:rsidRPr="00335316">
        <w:noBreakHyphen/>
        <w:t>18</w:t>
      </w:r>
      <w:r w:rsidR="00335316">
        <w:fldChar w:fldCharType="end"/>
      </w:r>
      <w:r>
        <w:t xml:space="preserve">). </w:t>
      </w:r>
    </w:p>
    <w:p w14:paraId="37F1874C" w14:textId="77777777" w:rsidR="00093705" w:rsidRDefault="00093705">
      <w:bookmarkStart w:id="1283" w:name="_Hlk3275968"/>
      <w:r w:rsidRPr="00CE0DA6">
        <w:t>Details in the panels include</w:t>
      </w:r>
      <w:r>
        <w:t>:</w:t>
      </w:r>
      <w:r w:rsidRPr="00CE0DA6">
        <w:t xml:space="preserve"> </w:t>
      </w:r>
    </w:p>
    <w:p w14:paraId="47E0524D" w14:textId="231A9515" w:rsidR="00093705" w:rsidRDefault="00093705" w:rsidP="00375EC0">
      <w:pPr>
        <w:pStyle w:val="ListParagraph"/>
        <w:numPr>
          <w:ilvl w:val="0"/>
          <w:numId w:val="50"/>
        </w:numPr>
        <w:ind w:left="851" w:hanging="284"/>
      </w:pPr>
      <w:r w:rsidRPr="00F676C1">
        <w:rPr>
          <w:i/>
        </w:rPr>
        <w:t>in</w:t>
      </w:r>
      <w:r w:rsidR="002D5823">
        <w:rPr>
          <w:i/>
        </w:rPr>
        <w:t>-</w:t>
      </w:r>
      <w:r w:rsidRPr="00F676C1">
        <w:rPr>
          <w:i/>
        </w:rPr>
        <w:t>situ</w:t>
      </w:r>
      <w:r w:rsidRPr="00CE0DA6">
        <w:t xml:space="preserve"> water quality characteristics including</w:t>
      </w:r>
      <w:r w:rsidR="00F676C1">
        <w:t xml:space="preserve"> </w:t>
      </w:r>
      <w:r w:rsidR="00F676C1" w:rsidRPr="00CE0DA6">
        <w:t xml:space="preserve">TSS, </w:t>
      </w:r>
      <w:r w:rsidR="009378A5">
        <w:t>Secchi depth</w:t>
      </w:r>
      <w:r w:rsidR="00F676C1" w:rsidRPr="008442FD">
        <w:t>, Chl-</w:t>
      </w:r>
      <w:r w:rsidR="00F676C1" w:rsidRPr="00F676C1">
        <w:rPr>
          <w:i/>
        </w:rPr>
        <w:t>a</w:t>
      </w:r>
      <w:r w:rsidR="00F676C1" w:rsidRPr="008442FD">
        <w:t xml:space="preserve"> and DIN within each colour class </w:t>
      </w:r>
    </w:p>
    <w:p w14:paraId="4C642AB9" w14:textId="0B293A66" w:rsidR="00093705" w:rsidRDefault="00093705" w:rsidP="00375EC0">
      <w:pPr>
        <w:pStyle w:val="ListParagraph"/>
        <w:numPr>
          <w:ilvl w:val="0"/>
          <w:numId w:val="27"/>
        </w:numPr>
        <w:ind w:left="851" w:hanging="284"/>
      </w:pPr>
      <w:r w:rsidRPr="008442FD">
        <w:t xml:space="preserve">weekly river discharge </w:t>
      </w:r>
    </w:p>
    <w:p w14:paraId="39C7E575" w14:textId="1ECB555C" w:rsidR="00093705" w:rsidRDefault="00093705" w:rsidP="00375EC0">
      <w:pPr>
        <w:pStyle w:val="ListParagraph"/>
        <w:numPr>
          <w:ilvl w:val="0"/>
          <w:numId w:val="27"/>
        </w:numPr>
        <w:ind w:left="851" w:hanging="284"/>
      </w:pPr>
      <w:r w:rsidRPr="008442FD">
        <w:t>wind speed and direction</w:t>
      </w:r>
    </w:p>
    <w:p w14:paraId="44BA82B5" w14:textId="77777777" w:rsidR="00093705" w:rsidRDefault="00093705" w:rsidP="00375EC0">
      <w:pPr>
        <w:pStyle w:val="ListParagraph"/>
        <w:numPr>
          <w:ilvl w:val="0"/>
          <w:numId w:val="27"/>
        </w:numPr>
        <w:ind w:left="851" w:hanging="284"/>
      </w:pPr>
      <w:r>
        <w:t xml:space="preserve">weekly wet season </w:t>
      </w:r>
      <w:r w:rsidRPr="008442FD">
        <w:t xml:space="preserve">water type maps showing the six </w:t>
      </w:r>
      <w:r>
        <w:t xml:space="preserve">wet season </w:t>
      </w:r>
      <w:r w:rsidRPr="008442FD">
        <w:t>colour classes.</w:t>
      </w:r>
      <w:r>
        <w:t xml:space="preserve"> </w:t>
      </w:r>
    </w:p>
    <w:bookmarkEnd w:id="1283"/>
    <w:p w14:paraId="4235455A" w14:textId="2A9DB931" w:rsidR="00093705" w:rsidRDefault="00A70276" w:rsidP="00093705">
      <w:pPr>
        <w:rPr>
          <w:szCs w:val="22"/>
          <w:lang w:val="en-AU"/>
        </w:rPr>
      </w:pPr>
      <w:r>
        <w:fldChar w:fldCharType="begin"/>
      </w:r>
      <w:r>
        <w:instrText xml:space="preserve"> REF _Ref536535982 \h </w:instrText>
      </w:r>
      <w:r>
        <w:fldChar w:fldCharType="separate"/>
      </w:r>
      <w:r w:rsidR="00335316" w:rsidRPr="005964EB">
        <w:t xml:space="preserve">Figure </w:t>
      </w:r>
      <w:r w:rsidR="00335316">
        <w:rPr>
          <w:noProof/>
        </w:rPr>
        <w:t>4</w:t>
      </w:r>
      <w:r w:rsidR="00335316">
        <w:noBreakHyphen/>
      </w:r>
      <w:r w:rsidR="00335316">
        <w:rPr>
          <w:noProof/>
        </w:rPr>
        <w:t>16</w:t>
      </w:r>
      <w:r>
        <w:fldChar w:fldCharType="end"/>
      </w:r>
      <w:r w:rsidR="00093705">
        <w:t xml:space="preserve"> </w:t>
      </w:r>
      <w:r w:rsidR="00093705" w:rsidRPr="00560355">
        <w:rPr>
          <w:szCs w:val="22"/>
          <w:lang w:val="en-AU"/>
        </w:rPr>
        <w:t>(</w:t>
      </w:r>
      <w:r w:rsidR="00093705">
        <w:rPr>
          <w:szCs w:val="22"/>
          <w:lang w:val="en-AU"/>
        </w:rPr>
        <w:t>t</w:t>
      </w:r>
      <w:r w:rsidR="00093705" w:rsidRPr="00560355">
        <w:rPr>
          <w:szCs w:val="22"/>
          <w:lang w:val="en-AU"/>
        </w:rPr>
        <w:t xml:space="preserve">op) presents the frequency of </w:t>
      </w:r>
      <w:r w:rsidR="00093705">
        <w:rPr>
          <w:szCs w:val="22"/>
          <w:lang w:val="en-AU"/>
        </w:rPr>
        <w:t xml:space="preserve">the combined </w:t>
      </w:r>
      <w:r w:rsidR="00093705">
        <w:rPr>
          <w:lang w:val="en-AU"/>
        </w:rPr>
        <w:t>wet season water types</w:t>
      </w:r>
      <w:r w:rsidR="00093705" w:rsidRPr="00C16E3C">
        <w:rPr>
          <w:lang w:val="en-AU"/>
        </w:rPr>
        <w:t xml:space="preserve"> </w:t>
      </w:r>
      <w:r w:rsidR="00093705" w:rsidRPr="00560355">
        <w:rPr>
          <w:szCs w:val="22"/>
          <w:lang w:val="en-AU"/>
        </w:rPr>
        <w:t>(</w:t>
      </w:r>
      <w:r w:rsidR="00404B3B">
        <w:rPr>
          <w:szCs w:val="22"/>
          <w:lang w:val="en-AU"/>
        </w:rPr>
        <w:t>primary</w:t>
      </w:r>
      <w:r w:rsidR="00093705" w:rsidRPr="00560355">
        <w:rPr>
          <w:szCs w:val="22"/>
          <w:lang w:val="en-AU"/>
        </w:rPr>
        <w:t xml:space="preserve">, </w:t>
      </w:r>
      <w:r w:rsidR="00404B3B">
        <w:rPr>
          <w:szCs w:val="22"/>
          <w:lang w:val="en-AU"/>
        </w:rPr>
        <w:t>secondary</w:t>
      </w:r>
      <w:r w:rsidR="00093705" w:rsidRPr="00560355">
        <w:rPr>
          <w:szCs w:val="22"/>
          <w:lang w:val="en-AU"/>
        </w:rPr>
        <w:t xml:space="preserve"> and </w:t>
      </w:r>
      <w:r w:rsidR="00404B3B">
        <w:rPr>
          <w:szCs w:val="22"/>
          <w:lang w:val="en-AU"/>
        </w:rPr>
        <w:t>tertiary</w:t>
      </w:r>
      <w:r w:rsidR="00093705" w:rsidRPr="00560355">
        <w:rPr>
          <w:szCs w:val="22"/>
          <w:lang w:val="en-AU"/>
        </w:rPr>
        <w:t xml:space="preserve">), the frequency of </w:t>
      </w:r>
      <w:r w:rsidR="00404B3B">
        <w:rPr>
          <w:szCs w:val="22"/>
          <w:lang w:val="en-AU"/>
        </w:rPr>
        <w:t>primary</w:t>
      </w:r>
      <w:r w:rsidR="00093705" w:rsidRPr="00560355">
        <w:rPr>
          <w:szCs w:val="22"/>
          <w:lang w:val="en-AU"/>
        </w:rPr>
        <w:t xml:space="preserve">, </w:t>
      </w:r>
      <w:r w:rsidR="00404B3B">
        <w:rPr>
          <w:szCs w:val="22"/>
          <w:lang w:val="en-AU"/>
        </w:rPr>
        <w:t>secondary</w:t>
      </w:r>
      <w:r w:rsidR="00093705" w:rsidRPr="00560355">
        <w:rPr>
          <w:szCs w:val="22"/>
          <w:lang w:val="en-AU"/>
        </w:rPr>
        <w:t xml:space="preserve"> and </w:t>
      </w:r>
      <w:r w:rsidR="00404B3B">
        <w:rPr>
          <w:szCs w:val="22"/>
          <w:lang w:val="en-AU"/>
        </w:rPr>
        <w:t>tertiary</w:t>
      </w:r>
      <w:r w:rsidR="00093705" w:rsidRPr="00560355">
        <w:rPr>
          <w:szCs w:val="22"/>
          <w:lang w:val="en-AU"/>
        </w:rPr>
        <w:t xml:space="preserve"> wet season water types </w:t>
      </w:r>
      <w:r w:rsidR="00093705">
        <w:rPr>
          <w:szCs w:val="22"/>
          <w:lang w:val="en-AU"/>
        </w:rPr>
        <w:t xml:space="preserve">individually, </w:t>
      </w:r>
      <w:r w:rsidR="00093705" w:rsidRPr="00560355">
        <w:rPr>
          <w:szCs w:val="22"/>
          <w:lang w:val="en-AU"/>
        </w:rPr>
        <w:t xml:space="preserve">and the exposure map in the </w:t>
      </w:r>
      <w:r w:rsidR="00093705">
        <w:rPr>
          <w:szCs w:val="22"/>
          <w:lang w:val="en-AU"/>
        </w:rPr>
        <w:t>2017</w:t>
      </w:r>
      <w:r w:rsidR="00B47745">
        <w:rPr>
          <w:szCs w:val="22"/>
          <w:lang w:val="en-AU"/>
        </w:rPr>
        <w:t>–</w:t>
      </w:r>
      <w:r w:rsidR="00093705">
        <w:rPr>
          <w:szCs w:val="22"/>
          <w:lang w:val="en-AU"/>
        </w:rPr>
        <w:t>18</w:t>
      </w:r>
      <w:r w:rsidR="00093705" w:rsidRPr="005964EB">
        <w:rPr>
          <w:szCs w:val="22"/>
          <w:lang w:val="en-AU"/>
        </w:rPr>
        <w:t xml:space="preserve"> wet season. </w:t>
      </w:r>
    </w:p>
    <w:p w14:paraId="10B2613E" w14:textId="77777777" w:rsidR="00093705" w:rsidRDefault="00093705" w:rsidP="00093705">
      <w:pPr>
        <w:rPr>
          <w:szCs w:val="22"/>
          <w:lang w:val="en-AU"/>
        </w:rPr>
      </w:pPr>
    </w:p>
    <w:p w14:paraId="26494F4E" w14:textId="0A066EB7" w:rsidR="00093705" w:rsidRDefault="00093705" w:rsidP="00093705">
      <w:pPr>
        <w:jc w:val="center"/>
      </w:pPr>
      <w:r>
        <w:rPr>
          <w:noProof/>
          <w:lang w:val="en-AU" w:eastAsia="en-AU"/>
        </w:rPr>
        <w:lastRenderedPageBreak/>
        <w:drawing>
          <wp:inline distT="0" distB="0" distL="0" distR="0" wp14:anchorId="3B01AA38" wp14:editId="0D54EB8D">
            <wp:extent cx="5210175" cy="5048250"/>
            <wp:effectExtent l="0" t="0" r="9525" b="0"/>
            <wp:docPr id="7171" name="Picture 7171" descr="Maps showing the a) frequency of combined wet season water types (primary, secondary and tertiary), b) the frequency of primary, secondary and tertiary wet season water types and c) the exposure maps for the Cape York region in the long-term (bottom) and 2017–18 wet season (top)." title="Maps showing wet season water types for Cape York"/>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210175" cy="5048250"/>
                    </a:xfrm>
                    <a:prstGeom prst="rect">
                      <a:avLst/>
                    </a:prstGeom>
                  </pic:spPr>
                </pic:pic>
              </a:graphicData>
            </a:graphic>
          </wp:inline>
        </w:drawing>
      </w:r>
    </w:p>
    <w:p w14:paraId="376CF83F" w14:textId="27329E7F" w:rsidR="00093705" w:rsidRPr="00E943A5" w:rsidRDefault="00093705" w:rsidP="00E943A5">
      <w:pPr>
        <w:pStyle w:val="Figure"/>
      </w:pPr>
      <w:bookmarkStart w:id="1284" w:name="_Ref536535982"/>
      <w:bookmarkStart w:id="1285" w:name="_Toc10536191"/>
      <w:r w:rsidRPr="005964EB">
        <w:t xml:space="preserve">Figure </w:t>
      </w:r>
      <w:r w:rsidR="00817A8B">
        <w:fldChar w:fldCharType="begin"/>
      </w:r>
      <w:r w:rsidR="00817A8B">
        <w:instrText xml:space="preserve"> STYLEREF 1 \s </w:instrText>
      </w:r>
      <w:r w:rsidR="00817A8B">
        <w:fldChar w:fldCharType="separate"/>
      </w:r>
      <w:r w:rsidR="00335316">
        <w:rPr>
          <w:noProof/>
        </w:rPr>
        <w:t>4</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16</w:t>
      </w:r>
      <w:r w:rsidR="00817A8B">
        <w:fldChar w:fldCharType="end"/>
      </w:r>
      <w:bookmarkEnd w:id="1284"/>
      <w:r w:rsidRPr="005964EB">
        <w:t xml:space="preserve">: Maps showing the a) frequency of </w:t>
      </w:r>
      <w:r>
        <w:t xml:space="preserve">combined </w:t>
      </w:r>
      <w:r>
        <w:rPr>
          <w:lang w:val="en-AU"/>
        </w:rPr>
        <w:t>wet season water types</w:t>
      </w:r>
      <w:r w:rsidRPr="00C16E3C">
        <w:rPr>
          <w:lang w:val="en-AU"/>
        </w:rPr>
        <w:t xml:space="preserve"> </w:t>
      </w:r>
      <w:r w:rsidRPr="005964EB">
        <w:t>(</w:t>
      </w:r>
      <w:r w:rsidR="00404B3B">
        <w:t>primary</w:t>
      </w:r>
      <w:r w:rsidRPr="005964EB">
        <w:t xml:space="preserve">, </w:t>
      </w:r>
      <w:r w:rsidR="00404B3B">
        <w:t>secondary</w:t>
      </w:r>
      <w:r w:rsidRPr="005964EB">
        <w:t xml:space="preserve"> and </w:t>
      </w:r>
      <w:r w:rsidR="00404B3B">
        <w:t>tertiary</w:t>
      </w:r>
      <w:r w:rsidRPr="005964EB">
        <w:t xml:space="preserve">), b) the frequency of </w:t>
      </w:r>
      <w:r w:rsidR="00404B3B">
        <w:t>primary</w:t>
      </w:r>
      <w:r w:rsidRPr="005964EB">
        <w:t xml:space="preserve">, </w:t>
      </w:r>
      <w:r w:rsidR="00404B3B">
        <w:t>secondary</w:t>
      </w:r>
      <w:r w:rsidRPr="005964EB">
        <w:t xml:space="preserve"> and </w:t>
      </w:r>
      <w:r w:rsidR="00404B3B">
        <w:t>tertiary</w:t>
      </w:r>
      <w:r w:rsidRPr="005964EB">
        <w:t xml:space="preserve"> wet season water types</w:t>
      </w:r>
      <w:r>
        <w:t xml:space="preserve"> </w:t>
      </w:r>
      <w:r w:rsidRPr="005964EB">
        <w:t xml:space="preserve">and c) the exposure maps for the </w:t>
      </w:r>
      <w:r>
        <w:t>Cape York</w:t>
      </w:r>
      <w:r w:rsidRPr="005964EB">
        <w:t xml:space="preserve"> region in the long-term (bottom) and 20</w:t>
      </w:r>
      <w:r>
        <w:t>17</w:t>
      </w:r>
      <w:r w:rsidRPr="005964EB">
        <w:rPr>
          <w:lang w:val="en-AU"/>
        </w:rPr>
        <w:t>–</w:t>
      </w:r>
      <w:r w:rsidRPr="005964EB">
        <w:t>1</w:t>
      </w:r>
      <w:r>
        <w:t>8</w:t>
      </w:r>
      <w:r w:rsidRPr="005964EB">
        <w:t xml:space="preserve"> wet season (top).</w:t>
      </w:r>
      <w:bookmarkEnd w:id="1285"/>
    </w:p>
    <w:p w14:paraId="6A7C498C" w14:textId="245046CD" w:rsidR="00093705" w:rsidRPr="005964EB" w:rsidRDefault="00A70276" w:rsidP="00093705">
      <w:pPr>
        <w:rPr>
          <w:szCs w:val="22"/>
          <w:lang w:val="en-AU"/>
        </w:rPr>
      </w:pPr>
      <w:r>
        <w:rPr>
          <w:szCs w:val="22"/>
          <w:lang w:val="en-AU"/>
        </w:rPr>
        <w:fldChar w:fldCharType="begin"/>
      </w:r>
      <w:r>
        <w:rPr>
          <w:szCs w:val="22"/>
          <w:lang w:val="en-AU"/>
        </w:rPr>
        <w:instrText xml:space="preserve"> REF _Ref536535940 \h </w:instrText>
      </w:r>
      <w:r>
        <w:rPr>
          <w:szCs w:val="22"/>
          <w:lang w:val="en-AU"/>
        </w:rPr>
      </w:r>
      <w:r>
        <w:rPr>
          <w:szCs w:val="22"/>
          <w:lang w:val="en-AU"/>
        </w:rPr>
        <w:fldChar w:fldCharType="separate"/>
      </w:r>
      <w:r w:rsidR="00335316" w:rsidRPr="00281E44">
        <w:t xml:space="preserve">Table </w:t>
      </w:r>
      <w:r w:rsidR="00335316">
        <w:rPr>
          <w:noProof/>
        </w:rPr>
        <w:t>4</w:t>
      </w:r>
      <w:r w:rsidR="00335316">
        <w:noBreakHyphen/>
      </w:r>
      <w:r w:rsidR="00335316">
        <w:rPr>
          <w:noProof/>
        </w:rPr>
        <w:t>3</w:t>
      </w:r>
      <w:r>
        <w:rPr>
          <w:szCs w:val="22"/>
          <w:lang w:val="en-AU"/>
        </w:rPr>
        <w:fldChar w:fldCharType="end"/>
      </w:r>
      <w:r w:rsidR="00093705" w:rsidRPr="00560355">
        <w:rPr>
          <w:szCs w:val="22"/>
          <w:lang w:val="en-AU"/>
        </w:rPr>
        <w:t>presents the area (km</w:t>
      </w:r>
      <w:r w:rsidR="00093705" w:rsidRPr="005964EB">
        <w:rPr>
          <w:szCs w:val="22"/>
          <w:vertAlign w:val="superscript"/>
          <w:lang w:val="en-AU"/>
        </w:rPr>
        <w:t>2</w:t>
      </w:r>
      <w:r w:rsidR="00093705" w:rsidRPr="005964EB">
        <w:rPr>
          <w:szCs w:val="22"/>
          <w:lang w:val="en-AU"/>
        </w:rPr>
        <w:t xml:space="preserve">) and percentage (%) of total area, coral reefs and seagrasses (surveyed) affected by different exposure categories corresponding to different potential risk for the seagrass and coral reef ecosystems within the </w:t>
      </w:r>
      <w:r w:rsidR="00093705">
        <w:rPr>
          <w:szCs w:val="22"/>
          <w:lang w:val="en-AU"/>
        </w:rPr>
        <w:t xml:space="preserve">Cape York </w:t>
      </w:r>
      <w:r w:rsidR="00093705" w:rsidRPr="005964EB">
        <w:rPr>
          <w:szCs w:val="22"/>
          <w:lang w:val="en-AU"/>
        </w:rPr>
        <w:t>region. The term ‘potential’ is used as the exposure maps have not been yet validated against ecological health data to confirm the ecological consequences of the risk. The maps are presented in the context of the long-term exposure (2003</w:t>
      </w:r>
      <w:r w:rsidR="00093705" w:rsidRPr="005964EB">
        <w:rPr>
          <w:color w:val="000000" w:themeColor="text1"/>
          <w:szCs w:val="22"/>
          <w:lang w:val="en-AU"/>
        </w:rPr>
        <w:t>–</w:t>
      </w:r>
      <w:r w:rsidR="00093705" w:rsidRPr="005964EB">
        <w:rPr>
          <w:szCs w:val="22"/>
          <w:lang w:val="en-AU"/>
        </w:rPr>
        <w:t>1</w:t>
      </w:r>
      <w:r w:rsidR="00093705">
        <w:rPr>
          <w:szCs w:val="22"/>
          <w:lang w:val="en-AU"/>
        </w:rPr>
        <w:t>8</w:t>
      </w:r>
      <w:r w:rsidR="00093705" w:rsidRPr="005964EB">
        <w:rPr>
          <w:szCs w:val="22"/>
          <w:lang w:val="en-AU"/>
        </w:rPr>
        <w:t>)</w:t>
      </w:r>
      <w:r w:rsidR="00093705">
        <w:rPr>
          <w:szCs w:val="22"/>
          <w:lang w:val="en-AU"/>
        </w:rPr>
        <w:t xml:space="preserve"> in </w:t>
      </w:r>
      <w:r w:rsidR="00C62FE2">
        <w:rPr>
          <w:szCs w:val="22"/>
          <w:lang w:val="en-AU"/>
        </w:rPr>
        <w:fldChar w:fldCharType="begin"/>
      </w:r>
      <w:r w:rsidR="00C62FE2">
        <w:rPr>
          <w:szCs w:val="22"/>
          <w:lang w:val="en-AU"/>
        </w:rPr>
        <w:instrText xml:space="preserve"> REF _Ref536535982 \h </w:instrText>
      </w:r>
      <w:r w:rsidR="00C62FE2">
        <w:rPr>
          <w:szCs w:val="22"/>
          <w:lang w:val="en-AU"/>
        </w:rPr>
      </w:r>
      <w:r w:rsidR="00C62FE2">
        <w:rPr>
          <w:szCs w:val="22"/>
          <w:lang w:val="en-AU"/>
        </w:rPr>
        <w:fldChar w:fldCharType="separate"/>
      </w:r>
      <w:r w:rsidR="00335316" w:rsidRPr="005964EB">
        <w:t xml:space="preserve">Figure </w:t>
      </w:r>
      <w:r w:rsidR="00335316">
        <w:rPr>
          <w:noProof/>
        </w:rPr>
        <w:t>4</w:t>
      </w:r>
      <w:r w:rsidR="00335316">
        <w:noBreakHyphen/>
      </w:r>
      <w:r w:rsidR="00335316">
        <w:rPr>
          <w:noProof/>
        </w:rPr>
        <w:t>16</w:t>
      </w:r>
      <w:r w:rsidR="00C62FE2">
        <w:rPr>
          <w:szCs w:val="22"/>
          <w:lang w:val="en-AU"/>
        </w:rPr>
        <w:fldChar w:fldCharType="end"/>
      </w:r>
      <w:r w:rsidR="00093705" w:rsidRPr="005964EB">
        <w:rPr>
          <w:szCs w:val="22"/>
          <w:lang w:val="en-AU"/>
        </w:rPr>
        <w:t xml:space="preserve"> (</w:t>
      </w:r>
      <w:r w:rsidR="00093705">
        <w:rPr>
          <w:szCs w:val="22"/>
          <w:lang w:val="en-AU"/>
        </w:rPr>
        <w:t>b</w:t>
      </w:r>
      <w:r w:rsidR="00093705" w:rsidRPr="005964EB">
        <w:rPr>
          <w:szCs w:val="22"/>
          <w:lang w:val="en-AU"/>
        </w:rPr>
        <w:t>ottom)</w:t>
      </w:r>
      <w:r w:rsidR="00093705">
        <w:rPr>
          <w:szCs w:val="22"/>
          <w:lang w:val="en-AU"/>
        </w:rPr>
        <w:t xml:space="preserve"> with the </w:t>
      </w:r>
      <w:r w:rsidR="00093705" w:rsidRPr="005964EB">
        <w:rPr>
          <w:szCs w:val="22"/>
          <w:lang w:val="en-AU"/>
        </w:rPr>
        <w:t>areas and percentage</w:t>
      </w:r>
      <w:r w:rsidR="00093705">
        <w:rPr>
          <w:szCs w:val="22"/>
          <w:lang w:val="en-AU"/>
        </w:rPr>
        <w:t xml:space="preserve"> of exposure summarised in</w:t>
      </w:r>
      <w:r w:rsidR="00C62FE2">
        <w:rPr>
          <w:szCs w:val="22"/>
          <w:lang w:val="en-AU"/>
        </w:rPr>
        <w:t xml:space="preserve"> </w:t>
      </w:r>
      <w:r w:rsidR="00C62FE2">
        <w:rPr>
          <w:szCs w:val="22"/>
          <w:lang w:val="en-AU"/>
        </w:rPr>
        <w:fldChar w:fldCharType="begin"/>
      </w:r>
      <w:r w:rsidR="00C62FE2">
        <w:rPr>
          <w:szCs w:val="22"/>
          <w:lang w:val="en-AU"/>
        </w:rPr>
        <w:instrText xml:space="preserve"> REF _Ref536535940 \h </w:instrText>
      </w:r>
      <w:r w:rsidR="00C62FE2">
        <w:rPr>
          <w:szCs w:val="22"/>
          <w:lang w:val="en-AU"/>
        </w:rPr>
      </w:r>
      <w:r w:rsidR="00C62FE2">
        <w:rPr>
          <w:szCs w:val="22"/>
          <w:lang w:val="en-AU"/>
        </w:rPr>
        <w:fldChar w:fldCharType="separate"/>
      </w:r>
      <w:r w:rsidR="00335316" w:rsidRPr="00281E44">
        <w:t xml:space="preserve">Table </w:t>
      </w:r>
      <w:r w:rsidR="00335316">
        <w:rPr>
          <w:noProof/>
        </w:rPr>
        <w:t>4</w:t>
      </w:r>
      <w:r w:rsidR="00335316">
        <w:noBreakHyphen/>
      </w:r>
      <w:r w:rsidR="00335316">
        <w:rPr>
          <w:noProof/>
        </w:rPr>
        <w:t>3</w:t>
      </w:r>
      <w:r w:rsidR="00C62FE2">
        <w:rPr>
          <w:szCs w:val="22"/>
          <w:lang w:val="en-AU"/>
        </w:rPr>
        <w:fldChar w:fldCharType="end"/>
      </w:r>
      <w:r w:rsidR="00093705" w:rsidRPr="005964EB">
        <w:rPr>
          <w:szCs w:val="22"/>
          <w:lang w:val="en-AU"/>
        </w:rPr>
        <w:t xml:space="preserve"> </w:t>
      </w:r>
      <w:r w:rsidR="00093705">
        <w:rPr>
          <w:szCs w:val="22"/>
          <w:lang w:val="en-AU"/>
        </w:rPr>
        <w:t xml:space="preserve">(numbers in brackets). </w:t>
      </w:r>
    </w:p>
    <w:p w14:paraId="3D1E76B2" w14:textId="3DED91D4" w:rsidR="00093705" w:rsidRPr="00C91269" w:rsidRDefault="00093705" w:rsidP="00093705">
      <w:pPr>
        <w:rPr>
          <w:szCs w:val="22"/>
          <w:lang w:val="en-AU"/>
        </w:rPr>
      </w:pPr>
      <w:r w:rsidRPr="00C91269">
        <w:rPr>
          <w:szCs w:val="22"/>
          <w:lang w:val="en-AU"/>
        </w:rPr>
        <w:t>In 2017–18, the Cape York region was most affected by the lowest exposure categories (categories I and II), in agreement with the long-term trends. Approximately 25% of the total area of the Cape York region was exposed to a potential risk (</w:t>
      </w:r>
      <w:r w:rsidR="00A70276">
        <w:rPr>
          <w:szCs w:val="22"/>
          <w:lang w:val="en-AU"/>
        </w:rPr>
        <w:fldChar w:fldCharType="begin"/>
      </w:r>
      <w:r w:rsidR="00A70276">
        <w:rPr>
          <w:szCs w:val="22"/>
          <w:lang w:val="en-AU"/>
        </w:rPr>
        <w:instrText xml:space="preserve"> REF _Ref536535940 </w:instrText>
      </w:r>
      <w:r w:rsidR="00A70276">
        <w:rPr>
          <w:szCs w:val="22"/>
          <w:lang w:val="en-AU"/>
        </w:rPr>
        <w:fldChar w:fldCharType="separate"/>
      </w:r>
      <w:r w:rsidR="00335316" w:rsidRPr="00281E44">
        <w:t xml:space="preserve">Table </w:t>
      </w:r>
      <w:r w:rsidR="00335316">
        <w:rPr>
          <w:noProof/>
        </w:rPr>
        <w:t>4</w:t>
      </w:r>
      <w:r w:rsidR="00335316">
        <w:noBreakHyphen/>
      </w:r>
      <w:r w:rsidR="00335316">
        <w:rPr>
          <w:noProof/>
        </w:rPr>
        <w:t>3</w:t>
      </w:r>
      <w:r w:rsidR="00A70276">
        <w:rPr>
          <w:szCs w:val="22"/>
          <w:lang w:val="en-AU"/>
        </w:rPr>
        <w:fldChar w:fldCharType="end"/>
      </w:r>
      <w:r w:rsidRPr="00C91269">
        <w:rPr>
          <w:szCs w:val="22"/>
          <w:lang w:val="en-AU"/>
        </w:rPr>
        <w:t>)</w:t>
      </w:r>
      <w:r w:rsidR="00A70276">
        <w:rPr>
          <w:szCs w:val="22"/>
          <w:lang w:val="en-AU"/>
        </w:rPr>
        <w:t>.</w:t>
      </w:r>
      <w:r w:rsidRPr="00C91269">
        <w:rPr>
          <w:szCs w:val="22"/>
          <w:lang w:val="en-AU"/>
        </w:rPr>
        <w:t xml:space="preserve"> This area was smaller than the long-term area (55% exposed to a potential risk) </w:t>
      </w:r>
      <w:r>
        <w:rPr>
          <w:szCs w:val="22"/>
          <w:lang w:val="en-AU"/>
        </w:rPr>
        <w:t>primarily</w:t>
      </w:r>
      <w:r w:rsidRPr="00C91269">
        <w:rPr>
          <w:szCs w:val="22"/>
          <w:lang w:val="en-AU"/>
        </w:rPr>
        <w:t xml:space="preserve"> due to a smaller total area exposed to the lower exposure category I (24% in 2017</w:t>
      </w:r>
      <w:r w:rsidR="00B47745" w:rsidRPr="00C91269">
        <w:rPr>
          <w:szCs w:val="22"/>
          <w:lang w:val="en-AU"/>
        </w:rPr>
        <w:t>–</w:t>
      </w:r>
      <w:r w:rsidRPr="00C91269">
        <w:rPr>
          <w:szCs w:val="22"/>
          <w:lang w:val="en-AU"/>
        </w:rPr>
        <w:t>18 versus 53% in the long-term). Only 0.1% of the Cape York region was exposed to exposure categor</w:t>
      </w:r>
      <w:r>
        <w:rPr>
          <w:szCs w:val="22"/>
          <w:lang w:val="en-AU"/>
        </w:rPr>
        <w:t>y</w:t>
      </w:r>
      <w:r w:rsidRPr="00C91269">
        <w:rPr>
          <w:szCs w:val="22"/>
          <w:lang w:val="en-AU"/>
        </w:rPr>
        <w:t xml:space="preserve"> III and no area to exposure category IV. These areas </w:t>
      </w:r>
      <w:r w:rsidRPr="00C91269">
        <w:rPr>
          <w:rFonts w:cs="Arial"/>
          <w:lang w:val="en-AU"/>
        </w:rPr>
        <w:t xml:space="preserve">were slightly smaller </w:t>
      </w:r>
      <w:r w:rsidRPr="00C91269">
        <w:rPr>
          <w:szCs w:val="22"/>
          <w:lang w:val="en-AU"/>
        </w:rPr>
        <w:t>than long-term areas</w:t>
      </w:r>
      <w:r w:rsidR="00B47745">
        <w:rPr>
          <w:szCs w:val="22"/>
          <w:lang w:val="en-AU"/>
        </w:rPr>
        <w:t>,</w:t>
      </w:r>
      <w:r w:rsidRPr="00C91269">
        <w:rPr>
          <w:szCs w:val="22"/>
          <w:lang w:val="en-AU"/>
        </w:rPr>
        <w:t xml:space="preserve"> </w:t>
      </w:r>
      <w:r>
        <w:rPr>
          <w:szCs w:val="22"/>
          <w:lang w:val="en-AU"/>
        </w:rPr>
        <w:t xml:space="preserve">which are small anyway </w:t>
      </w:r>
      <w:r w:rsidRPr="00C91269">
        <w:rPr>
          <w:szCs w:val="22"/>
          <w:lang w:val="en-AU"/>
        </w:rPr>
        <w:t xml:space="preserve">(0.4% exposed to category III and 0.3% to category IV). </w:t>
      </w:r>
    </w:p>
    <w:p w14:paraId="54BC67A6" w14:textId="77777777" w:rsidR="00093705" w:rsidRPr="00C91269" w:rsidRDefault="00093705" w:rsidP="00093705">
      <w:pPr>
        <w:rPr>
          <w:szCs w:val="22"/>
          <w:lang w:val="en-AU"/>
        </w:rPr>
      </w:pPr>
      <w:r w:rsidRPr="00C91269">
        <w:rPr>
          <w:rFonts w:cs="Arial"/>
          <w:lang w:val="en-AU"/>
        </w:rPr>
        <w:t>In 2017</w:t>
      </w:r>
      <w:r w:rsidRPr="00C91269">
        <w:rPr>
          <w:szCs w:val="22"/>
          <w:lang w:val="en-AU"/>
        </w:rPr>
        <w:t>–</w:t>
      </w:r>
      <w:r w:rsidRPr="00C91269">
        <w:rPr>
          <w:rFonts w:cs="Arial"/>
          <w:lang w:val="en-AU"/>
        </w:rPr>
        <w:t>18, it was estimated that:</w:t>
      </w:r>
    </w:p>
    <w:p w14:paraId="5AE1351A" w14:textId="14FB62FE" w:rsidR="00093705" w:rsidRPr="00C91269" w:rsidRDefault="00093705" w:rsidP="00375EC0">
      <w:pPr>
        <w:pStyle w:val="ListParagraph"/>
        <w:numPr>
          <w:ilvl w:val="0"/>
          <w:numId w:val="22"/>
        </w:numPr>
        <w:spacing w:before="0"/>
        <w:ind w:left="851" w:hanging="284"/>
        <w:contextualSpacing w:val="0"/>
        <w:rPr>
          <w:lang w:val="en-AU"/>
        </w:rPr>
      </w:pPr>
      <w:r w:rsidRPr="00C91269">
        <w:rPr>
          <w:lang w:val="en-AU"/>
        </w:rPr>
        <w:t xml:space="preserve">A total of 40% of </w:t>
      </w:r>
      <w:r w:rsidRPr="00C91269">
        <w:rPr>
          <w:szCs w:val="22"/>
          <w:lang w:val="en-AU"/>
        </w:rPr>
        <w:t xml:space="preserve">Cape York </w:t>
      </w:r>
      <w:r w:rsidRPr="00C91269">
        <w:rPr>
          <w:lang w:val="en-AU"/>
        </w:rPr>
        <w:t>coral reefs were exposed to a potential risk, which was smaller than the long-term exposure (</w:t>
      </w:r>
      <w:r w:rsidR="00C62FE2">
        <w:rPr>
          <w:szCs w:val="22"/>
          <w:lang w:val="en-AU"/>
        </w:rPr>
        <w:fldChar w:fldCharType="begin"/>
      </w:r>
      <w:r w:rsidR="00C62FE2">
        <w:rPr>
          <w:szCs w:val="22"/>
          <w:lang w:val="en-AU"/>
        </w:rPr>
        <w:instrText xml:space="preserve"> REF _Ref536535940 </w:instrText>
      </w:r>
      <w:r w:rsidR="00C62FE2">
        <w:rPr>
          <w:szCs w:val="22"/>
          <w:lang w:val="en-AU"/>
        </w:rPr>
        <w:fldChar w:fldCharType="separate"/>
      </w:r>
      <w:r w:rsidR="00335316" w:rsidRPr="00281E44">
        <w:t xml:space="preserve">Table </w:t>
      </w:r>
      <w:r w:rsidR="00335316">
        <w:rPr>
          <w:noProof/>
        </w:rPr>
        <w:t>4</w:t>
      </w:r>
      <w:r w:rsidR="00335316">
        <w:noBreakHyphen/>
      </w:r>
      <w:r w:rsidR="00335316">
        <w:rPr>
          <w:noProof/>
        </w:rPr>
        <w:t>3</w:t>
      </w:r>
      <w:r w:rsidR="00C62FE2">
        <w:rPr>
          <w:szCs w:val="22"/>
          <w:lang w:val="en-AU"/>
        </w:rPr>
        <w:fldChar w:fldCharType="end"/>
      </w:r>
      <w:r w:rsidR="00C62FE2">
        <w:rPr>
          <w:szCs w:val="22"/>
          <w:lang w:val="en-AU"/>
        </w:rPr>
        <w:t xml:space="preserve">: </w:t>
      </w:r>
      <w:r w:rsidRPr="00C91269">
        <w:rPr>
          <w:lang w:val="en-AU"/>
        </w:rPr>
        <w:t xml:space="preserve">97% of </w:t>
      </w:r>
      <w:r w:rsidRPr="00C91269">
        <w:rPr>
          <w:szCs w:val="22"/>
          <w:lang w:val="en-AU"/>
        </w:rPr>
        <w:t xml:space="preserve">Cape York </w:t>
      </w:r>
      <w:r w:rsidRPr="00C91269">
        <w:rPr>
          <w:lang w:val="en-AU"/>
        </w:rPr>
        <w:t>coral reefs)</w:t>
      </w:r>
      <w:r w:rsidRPr="00C91269">
        <w:rPr>
          <w:rFonts w:cs="Arial"/>
          <w:lang w:eastAsia="en-US"/>
        </w:rPr>
        <w:t>.</w:t>
      </w:r>
      <w:r w:rsidRPr="00C91269">
        <w:rPr>
          <w:lang w:val="en-AU"/>
        </w:rPr>
        <w:t xml:space="preserve"> </w:t>
      </w:r>
      <w:r w:rsidRPr="00C91269">
        <w:rPr>
          <w:rFonts w:cs="Arial"/>
          <w:szCs w:val="22"/>
          <w:lang w:val="en-AU"/>
        </w:rPr>
        <w:t>Only 0.01% of corals were in exposure categor</w:t>
      </w:r>
      <w:r>
        <w:rPr>
          <w:rFonts w:cs="Arial"/>
          <w:szCs w:val="22"/>
          <w:lang w:val="en-AU"/>
        </w:rPr>
        <w:t>y</w:t>
      </w:r>
      <w:r w:rsidRPr="00C91269">
        <w:rPr>
          <w:rFonts w:cs="Arial"/>
          <w:szCs w:val="22"/>
          <w:lang w:val="en-AU"/>
        </w:rPr>
        <w:t xml:space="preserve"> III and no corals were in the highest exposure categor</w:t>
      </w:r>
      <w:r>
        <w:rPr>
          <w:rFonts w:cs="Arial"/>
          <w:szCs w:val="22"/>
          <w:lang w:val="en-AU"/>
        </w:rPr>
        <w:t>y</w:t>
      </w:r>
      <w:r w:rsidRPr="00C91269">
        <w:rPr>
          <w:rFonts w:cs="Arial"/>
          <w:szCs w:val="22"/>
          <w:lang w:val="en-AU"/>
        </w:rPr>
        <w:t xml:space="preserve"> IV</w:t>
      </w:r>
      <w:r w:rsidRPr="00C91269">
        <w:rPr>
          <w:lang w:val="en-AU"/>
        </w:rPr>
        <w:t>.</w:t>
      </w:r>
    </w:p>
    <w:p w14:paraId="0CBF1292" w14:textId="77777777" w:rsidR="00093705" w:rsidRPr="00C91269" w:rsidRDefault="00093705" w:rsidP="00375EC0">
      <w:pPr>
        <w:pStyle w:val="ListParagraph"/>
        <w:numPr>
          <w:ilvl w:val="0"/>
          <w:numId w:val="22"/>
        </w:numPr>
        <w:spacing w:before="0"/>
        <w:ind w:left="851" w:hanging="284"/>
        <w:contextualSpacing w:val="0"/>
        <w:rPr>
          <w:lang w:val="en-AU"/>
        </w:rPr>
      </w:pPr>
      <w:r w:rsidRPr="00C91269">
        <w:rPr>
          <w:rFonts w:cs="Arial"/>
          <w:szCs w:val="22"/>
          <w:lang w:val="en-AU"/>
        </w:rPr>
        <w:t xml:space="preserve">A total of 94% of the </w:t>
      </w:r>
      <w:r w:rsidRPr="00C91269">
        <w:rPr>
          <w:szCs w:val="22"/>
          <w:lang w:val="en-AU"/>
        </w:rPr>
        <w:t xml:space="preserve">Cape York </w:t>
      </w:r>
      <w:r w:rsidRPr="00C91269">
        <w:rPr>
          <w:rFonts w:cs="Arial"/>
          <w:szCs w:val="22"/>
          <w:lang w:val="en-AU"/>
        </w:rPr>
        <w:t xml:space="preserve">seagrasses were exposed to </w:t>
      </w:r>
      <w:r w:rsidRPr="00C91269">
        <w:rPr>
          <w:rFonts w:cs="Arial"/>
          <w:lang w:val="en-AU"/>
        </w:rPr>
        <w:t>a potential risk</w:t>
      </w:r>
      <w:r w:rsidRPr="00C91269">
        <w:rPr>
          <w:rFonts w:cs="Arial"/>
          <w:szCs w:val="22"/>
          <w:lang w:val="en-AU"/>
        </w:rPr>
        <w:t xml:space="preserve">. No </w:t>
      </w:r>
      <w:r w:rsidRPr="00C91269">
        <w:rPr>
          <w:rFonts w:cs="Arial"/>
          <w:szCs w:val="20"/>
          <w:lang w:val="en-AU" w:eastAsia="en-US"/>
        </w:rPr>
        <w:t xml:space="preserve">seagrasses were in the highest exposure category IV </w:t>
      </w:r>
      <w:r w:rsidRPr="00C91269">
        <w:rPr>
          <w:rFonts w:cs="Arial"/>
          <w:szCs w:val="22"/>
          <w:lang w:val="en-AU"/>
        </w:rPr>
        <w:t>and</w:t>
      </w:r>
      <w:r w:rsidRPr="00C91269">
        <w:rPr>
          <w:lang w:val="en-AU"/>
        </w:rPr>
        <w:t xml:space="preserve"> 2% were in exposure category III.</w:t>
      </w:r>
    </w:p>
    <w:p w14:paraId="193822A3" w14:textId="7EE474AE" w:rsidR="00093705" w:rsidRPr="004C655B" w:rsidRDefault="00B47745" w:rsidP="00375EC0">
      <w:pPr>
        <w:pStyle w:val="ListParagraph"/>
        <w:numPr>
          <w:ilvl w:val="0"/>
          <w:numId w:val="22"/>
        </w:numPr>
        <w:spacing w:before="0"/>
        <w:ind w:left="851" w:hanging="284"/>
        <w:contextualSpacing w:val="0"/>
        <w:rPr>
          <w:rFonts w:cs="Arial"/>
          <w:szCs w:val="22"/>
          <w:lang w:val="en-AU"/>
        </w:rPr>
      </w:pPr>
      <w:r>
        <w:rPr>
          <w:rFonts w:cs="Arial"/>
          <w:lang w:val="en-AU"/>
        </w:rPr>
        <w:t>T</w:t>
      </w:r>
      <w:r w:rsidRPr="00C91269">
        <w:rPr>
          <w:rFonts w:cs="Arial"/>
          <w:lang w:val="en-AU"/>
        </w:rPr>
        <w:t xml:space="preserve">he </w:t>
      </w:r>
      <w:r w:rsidR="00093705" w:rsidRPr="00C91269">
        <w:rPr>
          <w:rFonts w:cs="Arial"/>
          <w:lang w:val="en-AU"/>
        </w:rPr>
        <w:t xml:space="preserve">areas of coral reefs and seagrasses exposed to category III were slightly smaller than long-term areas (0.1% and 0.02% of reefs and 5% and 4% of seagrasses were exposed to categories III and IV, respectively). </w:t>
      </w:r>
      <w:r w:rsidR="00093705" w:rsidRPr="00C06370">
        <w:rPr>
          <w:rFonts w:cs="Arial"/>
          <w:lang w:val="en-AU"/>
        </w:rPr>
        <w:t>These results are consistent with the characteristic of an average wet season for this region</w:t>
      </w:r>
    </w:p>
    <w:p w14:paraId="19959884" w14:textId="1A37063E" w:rsidR="00093705" w:rsidRPr="00587B21" w:rsidRDefault="00B47745" w:rsidP="00375EC0">
      <w:pPr>
        <w:pStyle w:val="ListParagraph"/>
        <w:numPr>
          <w:ilvl w:val="0"/>
          <w:numId w:val="22"/>
        </w:numPr>
        <w:spacing w:before="0"/>
        <w:ind w:left="851" w:hanging="284"/>
        <w:contextualSpacing w:val="0"/>
        <w:rPr>
          <w:rFonts w:cs="Arial"/>
          <w:szCs w:val="22"/>
          <w:lang w:val="en-AU"/>
        </w:rPr>
      </w:pPr>
      <w:r>
        <w:rPr>
          <w:rFonts w:cs="Arial"/>
          <w:lang w:val="en-AU"/>
        </w:rPr>
        <w:t xml:space="preserve">Tertiary </w:t>
      </w:r>
      <w:r w:rsidR="00093705">
        <w:rPr>
          <w:rFonts w:cs="Arial"/>
          <w:lang w:val="en-AU"/>
        </w:rPr>
        <w:t xml:space="preserve">water exposure, generally represented by category </w:t>
      </w:r>
      <w:r w:rsidR="005045A0">
        <w:rPr>
          <w:rFonts w:cs="Arial"/>
          <w:lang w:val="en-AU"/>
        </w:rPr>
        <w:t>I</w:t>
      </w:r>
      <w:r w:rsidR="00093705">
        <w:rPr>
          <w:rFonts w:cs="Arial"/>
          <w:lang w:val="en-AU"/>
        </w:rPr>
        <w:t xml:space="preserve">, is expected to have </w:t>
      </w:r>
      <w:r w:rsidR="00C62FE2">
        <w:rPr>
          <w:rFonts w:cs="Arial"/>
          <w:lang w:val="en-AU"/>
        </w:rPr>
        <w:t xml:space="preserve">low or </w:t>
      </w:r>
      <w:r w:rsidR="00093705">
        <w:rPr>
          <w:rFonts w:cs="Arial"/>
          <w:lang w:val="en-AU"/>
        </w:rPr>
        <w:t>no detrimental ecological effects</w:t>
      </w:r>
      <w:r w:rsidR="0077121B">
        <w:rPr>
          <w:rFonts w:cs="Arial"/>
          <w:lang w:val="en-AU"/>
        </w:rPr>
        <w:t xml:space="preserve">, assuming that </w:t>
      </w:r>
      <w:r>
        <w:rPr>
          <w:rFonts w:cs="Arial"/>
          <w:lang w:val="en-AU"/>
        </w:rPr>
        <w:t xml:space="preserve">the </w:t>
      </w:r>
      <w:r w:rsidR="0077121B">
        <w:rPr>
          <w:rFonts w:cs="Arial"/>
          <w:lang w:val="en-AU"/>
        </w:rPr>
        <w:t>duration of exposure is not long-term</w:t>
      </w:r>
      <w:r w:rsidR="00093705" w:rsidRPr="00C06370">
        <w:rPr>
          <w:rFonts w:cs="Arial"/>
          <w:lang w:val="en-AU"/>
        </w:rPr>
        <w:t>.</w:t>
      </w:r>
    </w:p>
    <w:p w14:paraId="5C79DC8E" w14:textId="77777777" w:rsidR="00A70276" w:rsidRPr="001D2C89" w:rsidRDefault="00A70276" w:rsidP="0097272C">
      <w:pPr>
        <w:spacing w:before="0"/>
        <w:rPr>
          <w:rFonts w:cs="Arial"/>
          <w:szCs w:val="22"/>
          <w:lang w:val="en-AU"/>
        </w:rPr>
      </w:pPr>
    </w:p>
    <w:p w14:paraId="1B08B681" w14:textId="5CF41386" w:rsidR="00093705" w:rsidRDefault="00093705" w:rsidP="00C83B6E">
      <w:pPr>
        <w:pStyle w:val="Caption"/>
      </w:pPr>
      <w:bookmarkStart w:id="1286" w:name="_Ref536535940"/>
      <w:bookmarkStart w:id="1287" w:name="_Toc10536274"/>
      <w:r w:rsidRPr="00281E44">
        <w:t xml:space="preserve">Table </w:t>
      </w:r>
      <w:r>
        <w:fldChar w:fldCharType="begin"/>
      </w:r>
      <w:r>
        <w:instrText xml:space="preserve"> STYLEREF 1 \s </w:instrText>
      </w:r>
      <w:r>
        <w:fldChar w:fldCharType="separate"/>
      </w:r>
      <w:r w:rsidR="00335316">
        <w:rPr>
          <w:noProof/>
        </w:rPr>
        <w:t>4</w:t>
      </w:r>
      <w:r>
        <w:rPr>
          <w:noProof/>
        </w:rPr>
        <w:fldChar w:fldCharType="end"/>
      </w:r>
      <w:r>
        <w:noBreakHyphen/>
      </w:r>
      <w:r>
        <w:fldChar w:fldCharType="begin"/>
      </w:r>
      <w:r>
        <w:instrText xml:space="preserve"> SEQ Table \* ARABIC \s 1 </w:instrText>
      </w:r>
      <w:r>
        <w:fldChar w:fldCharType="separate"/>
      </w:r>
      <w:r w:rsidR="00335316">
        <w:rPr>
          <w:noProof/>
        </w:rPr>
        <w:t>3</w:t>
      </w:r>
      <w:r>
        <w:rPr>
          <w:noProof/>
        </w:rPr>
        <w:fldChar w:fldCharType="end"/>
      </w:r>
      <w:bookmarkEnd w:id="1286"/>
      <w:r w:rsidRPr="00281E44">
        <w:t>: Areas (km</w:t>
      </w:r>
      <w:r w:rsidRPr="00281E44">
        <w:rPr>
          <w:vertAlign w:val="superscript"/>
        </w:rPr>
        <w:t>2</w:t>
      </w:r>
      <w:r w:rsidRPr="00281E44">
        <w:t xml:space="preserve">) and percentages (%) of the </w:t>
      </w:r>
      <w:r>
        <w:rPr>
          <w:szCs w:val="22"/>
          <w:lang w:val="en-AU"/>
        </w:rPr>
        <w:t>Cape York</w:t>
      </w:r>
      <w:r w:rsidRPr="00766FC1">
        <w:rPr>
          <w:szCs w:val="22"/>
          <w:lang w:val="en-AU"/>
        </w:rPr>
        <w:t xml:space="preserve"> </w:t>
      </w:r>
      <w:r w:rsidR="008C0A53">
        <w:rPr>
          <w:szCs w:val="22"/>
          <w:lang w:val="en-AU"/>
        </w:rPr>
        <w:t xml:space="preserve">marine </w:t>
      </w:r>
      <w:r>
        <w:rPr>
          <w:szCs w:val="22"/>
          <w:lang w:val="en-AU"/>
        </w:rPr>
        <w:t xml:space="preserve">NRM </w:t>
      </w:r>
      <w:r w:rsidR="008C0A53">
        <w:t>r</w:t>
      </w:r>
      <w:r w:rsidR="008C0A53" w:rsidRPr="00281E44">
        <w:t xml:space="preserve">egion </w:t>
      </w:r>
      <w:r w:rsidRPr="00281E44">
        <w:t>affected by different categories of exposure during the 20</w:t>
      </w:r>
      <w:r>
        <w:t>17</w:t>
      </w:r>
      <w:r w:rsidRPr="00281E44">
        <w:rPr>
          <w:lang w:val="en-AU"/>
        </w:rPr>
        <w:t>–</w:t>
      </w:r>
      <w:r w:rsidRPr="00281E44">
        <w:t>1</w:t>
      </w:r>
      <w:r>
        <w:t>8</w:t>
      </w:r>
      <w:r w:rsidRPr="00281E44">
        <w:t xml:space="preserve"> wet season </w:t>
      </w:r>
      <w:r>
        <w:t xml:space="preserve">(and </w:t>
      </w:r>
      <w:r w:rsidRPr="001853EB">
        <w:rPr>
          <w:i/>
        </w:rPr>
        <w:t>long-term values in brackets</w:t>
      </w:r>
      <w:r w:rsidRPr="00281E44">
        <w:t>).</w:t>
      </w:r>
      <w:bookmarkEnd w:id="1287"/>
      <w:r w:rsidRPr="00281E44">
        <w:t xml:space="preserve"> </w:t>
      </w:r>
    </w:p>
    <w:tbl>
      <w:tblPr>
        <w:tblW w:w="0" w:type="auto"/>
        <w:tblLook w:val="04A0" w:firstRow="1" w:lastRow="0" w:firstColumn="1" w:lastColumn="0" w:noHBand="0" w:noVBand="1"/>
      </w:tblPr>
      <w:tblGrid>
        <w:gridCol w:w="1415"/>
        <w:gridCol w:w="617"/>
        <w:gridCol w:w="828"/>
        <w:gridCol w:w="961"/>
        <w:gridCol w:w="795"/>
        <w:gridCol w:w="806"/>
        <w:gridCol w:w="917"/>
        <w:gridCol w:w="1246"/>
        <w:gridCol w:w="1422"/>
      </w:tblGrid>
      <w:tr w:rsidR="00093705" w:rsidRPr="00C91269" w14:paraId="77EEB451" w14:textId="77777777" w:rsidTr="00093705">
        <w:trPr>
          <w:trHeight w:val="300"/>
        </w:trPr>
        <w:tc>
          <w:tcPr>
            <w:tcW w:w="0" w:type="auto"/>
            <w:gridSpan w:val="2"/>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84E2F55" w14:textId="77777777" w:rsidR="00093705" w:rsidRPr="00C91269" w:rsidRDefault="00093705" w:rsidP="00093705">
            <w:pPr>
              <w:spacing w:before="0" w:after="0"/>
              <w:jc w:val="left"/>
              <w:rPr>
                <w:rFonts w:cs="Arial"/>
                <w:b/>
                <w:sz w:val="20"/>
                <w:lang w:val="en-AU" w:eastAsia="en-AU"/>
              </w:rPr>
            </w:pPr>
            <w:r>
              <w:rPr>
                <w:rFonts w:cs="Arial"/>
                <w:b/>
                <w:sz w:val="20"/>
                <w:lang w:val="en-AU" w:eastAsia="en-AU"/>
              </w:rPr>
              <w:t>Area</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A7A99C3" w14:textId="77777777" w:rsidR="00093705" w:rsidRPr="00C91269" w:rsidRDefault="00093705" w:rsidP="00093705">
            <w:pPr>
              <w:spacing w:before="0" w:after="0"/>
              <w:jc w:val="center"/>
              <w:rPr>
                <w:rFonts w:cs="Arial"/>
                <w:b/>
                <w:sz w:val="20"/>
                <w:lang w:val="en-AU" w:eastAsia="en-AU"/>
              </w:rPr>
            </w:pPr>
            <w:r w:rsidRPr="00C91269">
              <w:rPr>
                <w:rFonts w:cs="Arial"/>
                <w:b/>
                <w:sz w:val="20"/>
                <w:lang w:val="en-AU" w:eastAsia="en-AU"/>
              </w:rPr>
              <w:t>Total</w:t>
            </w:r>
          </w:p>
        </w:tc>
        <w:tc>
          <w:tcPr>
            <w:tcW w:w="0" w:type="auto"/>
            <w:gridSpan w:val="4"/>
            <w:tcBorders>
              <w:top w:val="single" w:sz="8" w:space="0" w:color="000000"/>
              <w:left w:val="nil"/>
              <w:bottom w:val="nil"/>
              <w:right w:val="single" w:sz="8" w:space="0" w:color="000000"/>
            </w:tcBorders>
            <w:shd w:val="clear" w:color="auto" w:fill="auto"/>
            <w:vAlign w:val="center"/>
            <w:hideMark/>
          </w:tcPr>
          <w:p w14:paraId="3C698510" w14:textId="77777777" w:rsidR="00093705" w:rsidRPr="00C91269" w:rsidRDefault="00093705" w:rsidP="00093705">
            <w:pPr>
              <w:spacing w:before="0" w:after="0"/>
              <w:jc w:val="center"/>
              <w:rPr>
                <w:rFonts w:cs="Arial"/>
                <w:b/>
                <w:sz w:val="20"/>
                <w:lang w:val="en-AU" w:eastAsia="en-AU"/>
              </w:rPr>
            </w:pPr>
            <w:r w:rsidRPr="00C91269">
              <w:rPr>
                <w:rFonts w:cs="Arial"/>
                <w:b/>
                <w:sz w:val="20"/>
                <w:lang w:val="en-AU" w:eastAsia="en-AU"/>
              </w:rPr>
              <w:t>Potential Risk category</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7228BA2" w14:textId="77777777" w:rsidR="00093705" w:rsidRPr="00C91269" w:rsidRDefault="00093705" w:rsidP="00093705">
            <w:pPr>
              <w:spacing w:before="0" w:after="0"/>
              <w:jc w:val="center"/>
              <w:rPr>
                <w:rFonts w:cs="Arial"/>
                <w:b/>
                <w:sz w:val="20"/>
                <w:lang w:val="en-AU" w:eastAsia="en-AU"/>
              </w:rPr>
            </w:pPr>
            <w:r w:rsidRPr="00C91269">
              <w:rPr>
                <w:rFonts w:cs="Arial"/>
                <w:b/>
                <w:sz w:val="20"/>
                <w:lang w:val="en-AU" w:eastAsia="en-AU"/>
              </w:rPr>
              <w:t>Total exposed</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3539101" w14:textId="77777777" w:rsidR="00093705" w:rsidRPr="00C91269" w:rsidRDefault="00093705" w:rsidP="00093705">
            <w:pPr>
              <w:spacing w:before="0" w:after="0"/>
              <w:jc w:val="center"/>
              <w:rPr>
                <w:rFonts w:cs="Arial"/>
                <w:b/>
                <w:sz w:val="20"/>
                <w:lang w:val="en-AU" w:eastAsia="en-AU"/>
              </w:rPr>
            </w:pPr>
            <w:r w:rsidRPr="00C91269">
              <w:rPr>
                <w:rFonts w:cs="Arial"/>
                <w:b/>
                <w:sz w:val="20"/>
                <w:lang w:val="en-AU" w:eastAsia="en-AU"/>
              </w:rPr>
              <w:t>Total non-exposed</w:t>
            </w:r>
          </w:p>
        </w:tc>
      </w:tr>
      <w:tr w:rsidR="00093705" w:rsidRPr="00C91269" w14:paraId="6E34585D" w14:textId="77777777" w:rsidTr="00093705">
        <w:trPr>
          <w:trHeight w:val="315"/>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1B888947" w14:textId="77777777" w:rsidR="00093705" w:rsidRPr="00C91269" w:rsidRDefault="00093705" w:rsidP="00093705">
            <w:pPr>
              <w:spacing w:before="0" w:after="0"/>
              <w:jc w:val="left"/>
              <w:rPr>
                <w:rFonts w:cs="Arial"/>
                <w:b/>
                <w:sz w:val="20"/>
                <w:lang w:val="en-AU" w:eastAsia="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0073A63" w14:textId="77777777" w:rsidR="00093705" w:rsidRPr="00C91269" w:rsidRDefault="00093705" w:rsidP="00093705">
            <w:pPr>
              <w:spacing w:before="0" w:after="0"/>
              <w:jc w:val="left"/>
              <w:rPr>
                <w:rFonts w:cs="Arial"/>
                <w:b/>
                <w:sz w:val="20"/>
                <w:lang w:val="en-AU" w:eastAsia="en-AU"/>
              </w:rPr>
            </w:pPr>
          </w:p>
        </w:tc>
        <w:tc>
          <w:tcPr>
            <w:tcW w:w="0" w:type="auto"/>
            <w:gridSpan w:val="4"/>
            <w:tcBorders>
              <w:top w:val="nil"/>
              <w:left w:val="nil"/>
              <w:bottom w:val="single" w:sz="8" w:space="0" w:color="000000"/>
              <w:right w:val="single" w:sz="8" w:space="0" w:color="000000"/>
            </w:tcBorders>
            <w:shd w:val="clear" w:color="auto" w:fill="auto"/>
            <w:vAlign w:val="center"/>
            <w:hideMark/>
          </w:tcPr>
          <w:p w14:paraId="1057E0C1" w14:textId="77777777" w:rsidR="00093705" w:rsidRPr="00C91269" w:rsidRDefault="00093705" w:rsidP="00093705">
            <w:pPr>
              <w:spacing w:before="0" w:after="0"/>
              <w:jc w:val="center"/>
              <w:rPr>
                <w:rFonts w:cs="Arial"/>
                <w:b/>
                <w:sz w:val="20"/>
                <w:lang w:val="en-AU" w:eastAsia="en-AU"/>
              </w:rPr>
            </w:pPr>
            <w:r w:rsidRPr="00C91269">
              <w:rPr>
                <w:rFonts w:cs="Arial"/>
                <w:b/>
                <w:sz w:val="20"/>
                <w:lang w:val="en-AU" w:eastAsia="en-AU"/>
              </w:rPr>
              <w:t>Lowest ------------------------ highest</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655F819" w14:textId="77777777" w:rsidR="00093705" w:rsidRPr="00C91269" w:rsidRDefault="00093705" w:rsidP="00093705">
            <w:pPr>
              <w:spacing w:before="0" w:after="0"/>
              <w:jc w:val="left"/>
              <w:rPr>
                <w:rFonts w:cs="Arial"/>
                <w:b/>
                <w:sz w:val="20"/>
                <w:lang w:val="en-AU" w:eastAsia="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B1BA275" w14:textId="77777777" w:rsidR="00093705" w:rsidRPr="00C91269" w:rsidRDefault="00093705" w:rsidP="00093705">
            <w:pPr>
              <w:spacing w:before="0" w:after="0"/>
              <w:jc w:val="left"/>
              <w:rPr>
                <w:rFonts w:cs="Arial"/>
                <w:b/>
                <w:sz w:val="20"/>
                <w:lang w:val="en-AU" w:eastAsia="en-AU"/>
              </w:rPr>
            </w:pPr>
          </w:p>
        </w:tc>
      </w:tr>
      <w:tr w:rsidR="00093705" w:rsidRPr="00C91269" w14:paraId="280EA1EF" w14:textId="77777777" w:rsidTr="00093705">
        <w:trPr>
          <w:trHeight w:val="300"/>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692EDD58" w14:textId="77777777" w:rsidR="00093705" w:rsidRPr="00C91269" w:rsidRDefault="00093705" w:rsidP="00093705">
            <w:pPr>
              <w:spacing w:before="0" w:after="0"/>
              <w:jc w:val="left"/>
              <w:rPr>
                <w:rFonts w:cs="Arial"/>
                <w:b/>
                <w:sz w:val="20"/>
                <w:lang w:val="en-AU" w:eastAsia="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5EE7905" w14:textId="77777777" w:rsidR="00093705" w:rsidRPr="00C91269" w:rsidRDefault="00093705" w:rsidP="00093705">
            <w:pPr>
              <w:spacing w:before="0" w:after="0"/>
              <w:jc w:val="left"/>
              <w:rPr>
                <w:rFonts w:cs="Arial"/>
                <w:b/>
                <w:sz w:val="20"/>
                <w:lang w:val="en-AU" w:eastAsia="en-AU"/>
              </w:rPr>
            </w:pPr>
          </w:p>
        </w:tc>
        <w:tc>
          <w:tcPr>
            <w:tcW w:w="0" w:type="auto"/>
            <w:tcBorders>
              <w:top w:val="nil"/>
              <w:left w:val="nil"/>
              <w:bottom w:val="single" w:sz="8" w:space="0" w:color="000000"/>
              <w:right w:val="single" w:sz="8" w:space="0" w:color="000000"/>
            </w:tcBorders>
            <w:shd w:val="clear" w:color="auto" w:fill="auto"/>
            <w:vAlign w:val="center"/>
            <w:hideMark/>
          </w:tcPr>
          <w:p w14:paraId="68A59EEA" w14:textId="77777777" w:rsidR="00093705" w:rsidRPr="00C91269" w:rsidRDefault="00093705" w:rsidP="00093705">
            <w:pPr>
              <w:spacing w:before="0" w:after="0"/>
              <w:jc w:val="center"/>
              <w:rPr>
                <w:rFonts w:cs="Arial"/>
                <w:b/>
                <w:sz w:val="20"/>
                <w:lang w:val="en-AU" w:eastAsia="en-AU"/>
              </w:rPr>
            </w:pPr>
            <w:r w:rsidRPr="00C91269">
              <w:rPr>
                <w:rFonts w:cs="Arial"/>
                <w:b/>
                <w:sz w:val="20"/>
                <w:lang w:val="en-AU" w:eastAsia="en-AU"/>
              </w:rPr>
              <w:t>I</w:t>
            </w:r>
          </w:p>
        </w:tc>
        <w:tc>
          <w:tcPr>
            <w:tcW w:w="0" w:type="auto"/>
            <w:tcBorders>
              <w:top w:val="nil"/>
              <w:left w:val="nil"/>
              <w:bottom w:val="single" w:sz="8" w:space="0" w:color="000000"/>
              <w:right w:val="single" w:sz="8" w:space="0" w:color="000000"/>
            </w:tcBorders>
            <w:shd w:val="clear" w:color="auto" w:fill="auto"/>
            <w:vAlign w:val="center"/>
            <w:hideMark/>
          </w:tcPr>
          <w:p w14:paraId="34CE58A4" w14:textId="77777777" w:rsidR="00093705" w:rsidRPr="00C91269" w:rsidRDefault="00093705" w:rsidP="00093705">
            <w:pPr>
              <w:spacing w:before="0" w:after="0"/>
              <w:jc w:val="center"/>
              <w:rPr>
                <w:rFonts w:cs="Arial"/>
                <w:b/>
                <w:sz w:val="20"/>
                <w:lang w:val="en-AU" w:eastAsia="en-AU"/>
              </w:rPr>
            </w:pPr>
            <w:r w:rsidRPr="00C91269">
              <w:rPr>
                <w:rFonts w:cs="Arial"/>
                <w:b/>
                <w:sz w:val="20"/>
                <w:lang w:val="en-AU" w:eastAsia="en-AU"/>
              </w:rPr>
              <w:t>II</w:t>
            </w:r>
          </w:p>
        </w:tc>
        <w:tc>
          <w:tcPr>
            <w:tcW w:w="0" w:type="auto"/>
            <w:tcBorders>
              <w:top w:val="nil"/>
              <w:left w:val="nil"/>
              <w:bottom w:val="single" w:sz="8" w:space="0" w:color="000000"/>
              <w:right w:val="single" w:sz="8" w:space="0" w:color="000000"/>
            </w:tcBorders>
            <w:shd w:val="clear" w:color="auto" w:fill="auto"/>
            <w:vAlign w:val="center"/>
            <w:hideMark/>
          </w:tcPr>
          <w:p w14:paraId="6B2B590D" w14:textId="77777777" w:rsidR="00093705" w:rsidRPr="00C91269" w:rsidRDefault="00093705" w:rsidP="00093705">
            <w:pPr>
              <w:spacing w:before="0" w:after="0"/>
              <w:jc w:val="center"/>
              <w:rPr>
                <w:rFonts w:cs="Arial"/>
                <w:b/>
                <w:sz w:val="20"/>
                <w:lang w:val="en-AU" w:eastAsia="en-AU"/>
              </w:rPr>
            </w:pPr>
            <w:r w:rsidRPr="00C91269">
              <w:rPr>
                <w:rFonts w:cs="Arial"/>
                <w:b/>
                <w:sz w:val="20"/>
                <w:lang w:val="en-AU" w:eastAsia="en-AU"/>
              </w:rPr>
              <w:t>III</w:t>
            </w:r>
          </w:p>
        </w:tc>
        <w:tc>
          <w:tcPr>
            <w:tcW w:w="0" w:type="auto"/>
            <w:tcBorders>
              <w:top w:val="nil"/>
              <w:left w:val="nil"/>
              <w:bottom w:val="single" w:sz="8" w:space="0" w:color="000000"/>
              <w:right w:val="single" w:sz="8" w:space="0" w:color="000000"/>
            </w:tcBorders>
            <w:shd w:val="clear" w:color="auto" w:fill="auto"/>
            <w:vAlign w:val="center"/>
            <w:hideMark/>
          </w:tcPr>
          <w:p w14:paraId="790440E1" w14:textId="77777777" w:rsidR="00093705" w:rsidRPr="00C91269" w:rsidRDefault="00093705" w:rsidP="00093705">
            <w:pPr>
              <w:spacing w:before="0" w:after="0"/>
              <w:jc w:val="center"/>
              <w:rPr>
                <w:rFonts w:cs="Arial"/>
                <w:b/>
                <w:sz w:val="20"/>
                <w:lang w:val="en-AU" w:eastAsia="en-AU"/>
              </w:rPr>
            </w:pPr>
            <w:r w:rsidRPr="00C91269">
              <w:rPr>
                <w:rFonts w:cs="Arial"/>
                <w:b/>
                <w:sz w:val="20"/>
                <w:lang w:val="en-AU" w:eastAsia="en-AU"/>
              </w:rPr>
              <w:t>IV</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339ED01" w14:textId="77777777" w:rsidR="00093705" w:rsidRPr="00C91269" w:rsidRDefault="00093705" w:rsidP="00093705">
            <w:pPr>
              <w:spacing w:before="0" w:after="0"/>
              <w:jc w:val="left"/>
              <w:rPr>
                <w:rFonts w:cs="Arial"/>
                <w:b/>
                <w:sz w:val="20"/>
                <w:lang w:val="en-AU" w:eastAsia="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045FD2E" w14:textId="77777777" w:rsidR="00093705" w:rsidRPr="00C91269" w:rsidRDefault="00093705" w:rsidP="00093705">
            <w:pPr>
              <w:spacing w:before="0" w:after="0"/>
              <w:jc w:val="left"/>
              <w:rPr>
                <w:rFonts w:cs="Arial"/>
                <w:b/>
                <w:sz w:val="20"/>
                <w:lang w:val="en-AU" w:eastAsia="en-AU"/>
              </w:rPr>
            </w:pPr>
          </w:p>
        </w:tc>
      </w:tr>
      <w:tr w:rsidR="00093705" w:rsidRPr="0002063B" w14:paraId="7E5DC734" w14:textId="77777777" w:rsidTr="00093705">
        <w:trPr>
          <w:trHeight w:val="315"/>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54670798"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Surface area</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F9B2DC9"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area</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F382A25"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96,316</w:t>
            </w:r>
          </w:p>
        </w:tc>
        <w:tc>
          <w:tcPr>
            <w:tcW w:w="0" w:type="auto"/>
            <w:tcBorders>
              <w:top w:val="nil"/>
              <w:left w:val="nil"/>
              <w:bottom w:val="single" w:sz="8" w:space="0" w:color="000000"/>
              <w:right w:val="single" w:sz="8" w:space="0" w:color="000000"/>
            </w:tcBorders>
            <w:shd w:val="clear" w:color="auto" w:fill="auto"/>
            <w:vAlign w:val="bottom"/>
            <w:hideMark/>
          </w:tcPr>
          <w:p w14:paraId="38B5BB23"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22,972</w:t>
            </w:r>
          </w:p>
        </w:tc>
        <w:tc>
          <w:tcPr>
            <w:tcW w:w="0" w:type="auto"/>
            <w:tcBorders>
              <w:top w:val="nil"/>
              <w:left w:val="nil"/>
              <w:bottom w:val="single" w:sz="8" w:space="0" w:color="000000"/>
              <w:right w:val="single" w:sz="8" w:space="0" w:color="000000"/>
            </w:tcBorders>
            <w:shd w:val="clear" w:color="auto" w:fill="auto"/>
            <w:vAlign w:val="bottom"/>
            <w:hideMark/>
          </w:tcPr>
          <w:p w14:paraId="2ED9048F"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5</w:t>
            </w:r>
            <w:r>
              <w:rPr>
                <w:rFonts w:cs="Arial"/>
                <w:sz w:val="20"/>
                <w:lang w:val="en-AU" w:eastAsia="en-AU"/>
              </w:rPr>
              <w:t>7</w:t>
            </w:r>
            <w:r w:rsidRPr="0002063B">
              <w:rPr>
                <w:rFonts w:cs="Arial"/>
                <w:sz w:val="20"/>
                <w:lang w:val="en-AU" w:eastAsia="en-AU"/>
              </w:rPr>
              <w:t>9</w:t>
            </w:r>
          </w:p>
        </w:tc>
        <w:tc>
          <w:tcPr>
            <w:tcW w:w="0" w:type="auto"/>
            <w:tcBorders>
              <w:top w:val="nil"/>
              <w:left w:val="nil"/>
              <w:bottom w:val="single" w:sz="8" w:space="0" w:color="000000"/>
              <w:right w:val="single" w:sz="8" w:space="0" w:color="000000"/>
            </w:tcBorders>
            <w:shd w:val="clear" w:color="auto" w:fill="auto"/>
            <w:vAlign w:val="bottom"/>
            <w:hideMark/>
          </w:tcPr>
          <w:p w14:paraId="5690A96E"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1</w:t>
            </w:r>
            <w:r>
              <w:rPr>
                <w:rFonts w:cs="Arial"/>
                <w:sz w:val="20"/>
                <w:lang w:val="en-AU" w:eastAsia="en-AU"/>
              </w:rPr>
              <w:t>30</w:t>
            </w:r>
          </w:p>
        </w:tc>
        <w:tc>
          <w:tcPr>
            <w:tcW w:w="0" w:type="auto"/>
            <w:tcBorders>
              <w:top w:val="nil"/>
              <w:left w:val="nil"/>
              <w:bottom w:val="single" w:sz="8" w:space="0" w:color="000000"/>
              <w:right w:val="single" w:sz="8" w:space="0" w:color="000000"/>
            </w:tcBorders>
            <w:shd w:val="clear" w:color="auto" w:fill="auto"/>
            <w:vAlign w:val="bottom"/>
            <w:hideMark/>
          </w:tcPr>
          <w:p w14:paraId="06C0C5BE" w14:textId="77777777" w:rsidR="00093705" w:rsidRPr="0002063B" w:rsidRDefault="00093705" w:rsidP="00093705">
            <w:pPr>
              <w:spacing w:before="0" w:after="0"/>
              <w:jc w:val="center"/>
              <w:rPr>
                <w:rFonts w:cs="Arial"/>
                <w:i/>
                <w:iCs/>
                <w:sz w:val="20"/>
                <w:lang w:val="en-AU" w:eastAsia="en-AU"/>
              </w:rPr>
            </w:pPr>
            <w:r>
              <w:rPr>
                <w:rFonts w:cs="Arial"/>
                <w:i/>
                <w:iCs/>
                <w:sz w:val="20"/>
                <w:lang w:val="en-AU" w:eastAsia="en-AU"/>
              </w:rPr>
              <w:t>nil</w:t>
            </w:r>
          </w:p>
        </w:tc>
        <w:tc>
          <w:tcPr>
            <w:tcW w:w="0" w:type="auto"/>
            <w:tcBorders>
              <w:top w:val="nil"/>
              <w:left w:val="nil"/>
              <w:bottom w:val="single" w:sz="8" w:space="0" w:color="000000"/>
              <w:right w:val="single" w:sz="8" w:space="0" w:color="000000"/>
            </w:tcBorders>
            <w:shd w:val="clear" w:color="auto" w:fill="auto"/>
            <w:vAlign w:val="bottom"/>
            <w:hideMark/>
          </w:tcPr>
          <w:p w14:paraId="2C6EC944"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23,681</w:t>
            </w:r>
          </w:p>
        </w:tc>
        <w:tc>
          <w:tcPr>
            <w:tcW w:w="0" w:type="auto"/>
            <w:tcBorders>
              <w:top w:val="nil"/>
              <w:left w:val="nil"/>
              <w:bottom w:val="single" w:sz="8" w:space="0" w:color="000000"/>
              <w:right w:val="single" w:sz="8" w:space="0" w:color="000000"/>
            </w:tcBorders>
            <w:shd w:val="clear" w:color="auto" w:fill="auto"/>
            <w:vAlign w:val="center"/>
            <w:hideMark/>
          </w:tcPr>
          <w:p w14:paraId="312BF4DE"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72,635</w:t>
            </w:r>
          </w:p>
        </w:tc>
      </w:tr>
      <w:tr w:rsidR="00093705" w:rsidRPr="0002063B" w14:paraId="0A10F15F" w14:textId="77777777" w:rsidTr="00093705">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6EB01EEF" w14:textId="77777777" w:rsidR="00093705" w:rsidRPr="0002063B" w:rsidRDefault="00093705" w:rsidP="00093705">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759F9934" w14:textId="77777777" w:rsidR="00093705" w:rsidRPr="0002063B" w:rsidRDefault="00093705" w:rsidP="00093705">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06C54CC4" w14:textId="77777777" w:rsidR="00093705" w:rsidRPr="0002063B" w:rsidRDefault="00093705" w:rsidP="00093705">
            <w:pPr>
              <w:spacing w:before="0" w:after="0"/>
              <w:jc w:val="left"/>
              <w:rPr>
                <w:rFonts w:cs="Arial"/>
                <w:sz w:val="20"/>
                <w:lang w:val="en-AU" w:eastAsia="en-AU"/>
              </w:rPr>
            </w:pPr>
          </w:p>
        </w:tc>
        <w:tc>
          <w:tcPr>
            <w:tcW w:w="0" w:type="auto"/>
            <w:tcBorders>
              <w:top w:val="nil"/>
              <w:left w:val="nil"/>
              <w:bottom w:val="single" w:sz="8" w:space="0" w:color="000000"/>
              <w:right w:val="single" w:sz="8" w:space="0" w:color="000000"/>
            </w:tcBorders>
            <w:shd w:val="clear" w:color="auto" w:fill="auto"/>
            <w:vAlign w:val="center"/>
            <w:hideMark/>
          </w:tcPr>
          <w:p w14:paraId="5A1EABD5" w14:textId="77777777" w:rsidR="00093705" w:rsidRPr="0002063B" w:rsidRDefault="00093705" w:rsidP="00093705">
            <w:pPr>
              <w:spacing w:before="0" w:after="0"/>
              <w:jc w:val="center"/>
              <w:rPr>
                <w:rFonts w:cs="Arial"/>
                <w:sz w:val="20"/>
                <w:lang w:val="en-AU" w:eastAsia="en-AU"/>
              </w:rPr>
            </w:pPr>
            <w:r>
              <w:rPr>
                <w:rFonts w:cs="Arial"/>
                <w:sz w:val="20"/>
                <w:lang w:val="en-AU" w:eastAsia="en-AU"/>
              </w:rPr>
              <w:t>(</w:t>
            </w:r>
            <w:r w:rsidRPr="0002063B">
              <w:rPr>
                <w:rFonts w:cs="Arial"/>
                <w:sz w:val="20"/>
                <w:lang w:val="en-AU" w:eastAsia="en-AU"/>
              </w:rPr>
              <w:t>51,489</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65B2DFCC" w14:textId="70916C0B" w:rsidR="00093705" w:rsidRPr="0002063B" w:rsidRDefault="00093705" w:rsidP="00093705">
            <w:pPr>
              <w:spacing w:before="0" w:after="0"/>
              <w:jc w:val="center"/>
              <w:rPr>
                <w:rFonts w:cs="Arial"/>
                <w:sz w:val="20"/>
                <w:lang w:val="en-AU" w:eastAsia="en-AU"/>
              </w:rPr>
            </w:pPr>
            <w:r>
              <w:rPr>
                <w:rFonts w:cs="Arial"/>
                <w:sz w:val="20"/>
                <w:lang w:val="en-AU" w:eastAsia="en-AU"/>
              </w:rPr>
              <w:t>(</w:t>
            </w:r>
            <w:r w:rsidRPr="0002063B">
              <w:rPr>
                <w:rFonts w:cs="Arial"/>
                <w:sz w:val="20"/>
                <w:lang w:val="en-AU" w:eastAsia="en-AU"/>
              </w:rPr>
              <w:t>1152</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bottom"/>
            <w:hideMark/>
          </w:tcPr>
          <w:p w14:paraId="1A4071A6" w14:textId="77777777" w:rsidR="00093705" w:rsidRPr="0002063B" w:rsidRDefault="00093705" w:rsidP="00093705">
            <w:pPr>
              <w:spacing w:before="0" w:after="0"/>
              <w:jc w:val="center"/>
              <w:rPr>
                <w:rFonts w:cs="Arial"/>
                <w:sz w:val="20"/>
                <w:lang w:val="en-AU" w:eastAsia="en-AU"/>
              </w:rPr>
            </w:pPr>
            <w:r>
              <w:rPr>
                <w:rFonts w:cs="Arial"/>
                <w:sz w:val="20"/>
                <w:lang w:val="en-AU" w:eastAsia="en-AU"/>
              </w:rPr>
              <w:t>(</w:t>
            </w:r>
            <w:r w:rsidRPr="0002063B">
              <w:rPr>
                <w:rFonts w:cs="Arial"/>
                <w:sz w:val="20"/>
                <w:lang w:val="en-AU" w:eastAsia="en-AU"/>
              </w:rPr>
              <w:t>418</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bottom"/>
            <w:hideMark/>
          </w:tcPr>
          <w:p w14:paraId="3554AD4B" w14:textId="77777777" w:rsidR="00093705" w:rsidRPr="0002063B" w:rsidRDefault="00093705" w:rsidP="00093705">
            <w:pPr>
              <w:spacing w:before="0" w:after="0"/>
              <w:jc w:val="center"/>
              <w:rPr>
                <w:rFonts w:cs="Arial"/>
                <w:sz w:val="20"/>
                <w:lang w:val="en-AU" w:eastAsia="en-AU"/>
              </w:rPr>
            </w:pPr>
            <w:r>
              <w:rPr>
                <w:rFonts w:cs="Arial"/>
                <w:sz w:val="20"/>
                <w:lang w:val="en-AU" w:eastAsia="en-AU"/>
              </w:rPr>
              <w:t>(</w:t>
            </w:r>
            <w:r w:rsidRPr="0002063B">
              <w:rPr>
                <w:rFonts w:cs="Arial"/>
                <w:sz w:val="20"/>
                <w:lang w:val="en-AU" w:eastAsia="en-AU"/>
              </w:rPr>
              <w:t>266</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0C88F4BC" w14:textId="77777777" w:rsidR="00093705" w:rsidRPr="0002063B" w:rsidRDefault="00093705" w:rsidP="00093705">
            <w:pPr>
              <w:spacing w:before="0" w:after="0"/>
              <w:jc w:val="center"/>
              <w:rPr>
                <w:rFonts w:cs="Arial"/>
                <w:sz w:val="20"/>
                <w:lang w:val="en-AU" w:eastAsia="en-AU"/>
              </w:rPr>
            </w:pPr>
            <w:r>
              <w:rPr>
                <w:rFonts w:cs="Arial"/>
                <w:sz w:val="20"/>
                <w:lang w:val="en-AU" w:eastAsia="en-AU"/>
              </w:rPr>
              <w:t>(</w:t>
            </w:r>
            <w:r w:rsidRPr="0002063B">
              <w:rPr>
                <w:rFonts w:cs="Arial"/>
                <w:sz w:val="20"/>
                <w:lang w:val="en-AU" w:eastAsia="en-AU"/>
              </w:rPr>
              <w:t>53,325</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7D2185A4" w14:textId="77777777" w:rsidR="00093705" w:rsidRPr="0002063B" w:rsidRDefault="00093705" w:rsidP="00093705">
            <w:pPr>
              <w:spacing w:before="0" w:after="0"/>
              <w:jc w:val="center"/>
              <w:rPr>
                <w:rFonts w:cs="Arial"/>
                <w:sz w:val="20"/>
                <w:lang w:val="en-AU" w:eastAsia="en-AU"/>
              </w:rPr>
            </w:pPr>
            <w:r>
              <w:rPr>
                <w:rFonts w:cs="Arial"/>
                <w:sz w:val="20"/>
                <w:lang w:val="en-AU" w:eastAsia="en-AU"/>
              </w:rPr>
              <w:t>(</w:t>
            </w:r>
            <w:r w:rsidRPr="0002063B">
              <w:rPr>
                <w:rFonts w:cs="Arial"/>
                <w:sz w:val="20"/>
                <w:lang w:val="en-AU" w:eastAsia="en-AU"/>
              </w:rPr>
              <w:t>42,991</w:t>
            </w:r>
            <w:r>
              <w:rPr>
                <w:rFonts w:cs="Arial"/>
                <w:sz w:val="20"/>
                <w:lang w:val="en-AU" w:eastAsia="en-AU"/>
              </w:rPr>
              <w:t>)</w:t>
            </w:r>
          </w:p>
        </w:tc>
      </w:tr>
      <w:tr w:rsidR="00093705" w:rsidRPr="0002063B" w14:paraId="33092E60" w14:textId="77777777" w:rsidTr="00093705">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470888AD" w14:textId="77777777" w:rsidR="00093705" w:rsidRPr="0002063B" w:rsidRDefault="00093705" w:rsidP="00093705">
            <w:pPr>
              <w:spacing w:before="0" w:after="0"/>
              <w:jc w:val="left"/>
              <w:rPr>
                <w:rFonts w:cs="Arial"/>
                <w:sz w:val="20"/>
                <w:lang w:val="en-AU" w:eastAsia="en-AU"/>
              </w:rPr>
            </w:pPr>
          </w:p>
        </w:tc>
        <w:tc>
          <w:tcPr>
            <w:tcW w:w="0" w:type="auto"/>
            <w:vMerge w:val="restart"/>
            <w:tcBorders>
              <w:top w:val="nil"/>
              <w:left w:val="single" w:sz="8" w:space="0" w:color="000000"/>
              <w:bottom w:val="single" w:sz="8" w:space="0" w:color="000000"/>
              <w:right w:val="single" w:sz="8" w:space="0" w:color="000000"/>
            </w:tcBorders>
            <w:shd w:val="clear" w:color="000000" w:fill="D9D9D9"/>
            <w:vAlign w:val="center"/>
            <w:hideMark/>
          </w:tcPr>
          <w:p w14:paraId="2D703369" w14:textId="77777777" w:rsidR="00093705" w:rsidRPr="0002063B" w:rsidRDefault="00093705" w:rsidP="00093705">
            <w:pPr>
              <w:spacing w:before="0" w:after="0"/>
              <w:jc w:val="center"/>
              <w:rPr>
                <w:rFonts w:cs="Arial"/>
                <w:i/>
                <w:iCs/>
                <w:sz w:val="20"/>
                <w:lang w:val="en-AU" w:eastAsia="en-AU"/>
              </w:rPr>
            </w:pPr>
            <w:r w:rsidRPr="0002063B">
              <w:rPr>
                <w:rFonts w:cs="Arial"/>
                <w:i/>
                <w:iCs/>
                <w:sz w:val="20"/>
                <w:lang w:val="en-AU" w:eastAsia="en-AU"/>
              </w:rPr>
              <w:t>%</w:t>
            </w:r>
          </w:p>
        </w:tc>
        <w:tc>
          <w:tcPr>
            <w:tcW w:w="0" w:type="auto"/>
            <w:vMerge w:val="restart"/>
            <w:tcBorders>
              <w:top w:val="nil"/>
              <w:left w:val="single" w:sz="8" w:space="0" w:color="000000"/>
              <w:bottom w:val="single" w:sz="8" w:space="0" w:color="000000"/>
              <w:right w:val="single" w:sz="8" w:space="0" w:color="000000"/>
            </w:tcBorders>
            <w:shd w:val="clear" w:color="000000" w:fill="D9D9D9"/>
            <w:vAlign w:val="center"/>
            <w:hideMark/>
          </w:tcPr>
          <w:p w14:paraId="4470FF76" w14:textId="77777777" w:rsidR="00093705" w:rsidRPr="0002063B" w:rsidRDefault="00093705" w:rsidP="00093705">
            <w:pPr>
              <w:spacing w:before="0" w:after="0"/>
              <w:jc w:val="center"/>
              <w:rPr>
                <w:rFonts w:cs="Arial"/>
                <w:i/>
                <w:iCs/>
                <w:sz w:val="20"/>
                <w:lang w:val="en-AU" w:eastAsia="en-AU"/>
              </w:rPr>
            </w:pPr>
            <w:r w:rsidRPr="0002063B">
              <w:rPr>
                <w:rFonts w:cs="Arial"/>
                <w:i/>
                <w:iCs/>
                <w:sz w:val="20"/>
                <w:lang w:val="en-AU" w:eastAsia="en-AU"/>
              </w:rPr>
              <w:t>100%</w:t>
            </w:r>
          </w:p>
        </w:tc>
        <w:tc>
          <w:tcPr>
            <w:tcW w:w="0" w:type="auto"/>
            <w:tcBorders>
              <w:top w:val="nil"/>
              <w:left w:val="nil"/>
              <w:bottom w:val="single" w:sz="8" w:space="0" w:color="000000"/>
              <w:right w:val="single" w:sz="8" w:space="0" w:color="000000"/>
            </w:tcBorders>
            <w:shd w:val="clear" w:color="000000" w:fill="D9D9D9"/>
            <w:vAlign w:val="center"/>
            <w:hideMark/>
          </w:tcPr>
          <w:p w14:paraId="3E05342C"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24%</w:t>
            </w:r>
          </w:p>
        </w:tc>
        <w:tc>
          <w:tcPr>
            <w:tcW w:w="0" w:type="auto"/>
            <w:tcBorders>
              <w:top w:val="nil"/>
              <w:left w:val="nil"/>
              <w:bottom w:val="single" w:sz="8" w:space="0" w:color="000000"/>
              <w:right w:val="single" w:sz="8" w:space="0" w:color="000000"/>
            </w:tcBorders>
            <w:shd w:val="clear" w:color="000000" w:fill="D9D9D9"/>
            <w:vAlign w:val="center"/>
            <w:hideMark/>
          </w:tcPr>
          <w:p w14:paraId="68AF61CF"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1%</w:t>
            </w:r>
          </w:p>
        </w:tc>
        <w:tc>
          <w:tcPr>
            <w:tcW w:w="0" w:type="auto"/>
            <w:tcBorders>
              <w:top w:val="nil"/>
              <w:left w:val="nil"/>
              <w:bottom w:val="single" w:sz="8" w:space="0" w:color="000000"/>
              <w:right w:val="single" w:sz="8" w:space="0" w:color="000000"/>
            </w:tcBorders>
            <w:shd w:val="clear" w:color="000000" w:fill="D9D9D9"/>
            <w:vAlign w:val="center"/>
            <w:hideMark/>
          </w:tcPr>
          <w:p w14:paraId="2B483CA2"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0.1%</w:t>
            </w:r>
          </w:p>
        </w:tc>
        <w:tc>
          <w:tcPr>
            <w:tcW w:w="0" w:type="auto"/>
            <w:tcBorders>
              <w:top w:val="nil"/>
              <w:left w:val="nil"/>
              <w:bottom w:val="single" w:sz="8" w:space="0" w:color="000000"/>
              <w:right w:val="single" w:sz="8" w:space="0" w:color="000000"/>
            </w:tcBorders>
            <w:shd w:val="clear" w:color="000000" w:fill="D9D9D9"/>
            <w:vAlign w:val="center"/>
            <w:hideMark/>
          </w:tcPr>
          <w:p w14:paraId="0D4AE50D" w14:textId="77777777" w:rsidR="00093705" w:rsidRPr="0002063B" w:rsidRDefault="00093705" w:rsidP="00093705">
            <w:pPr>
              <w:spacing w:before="0" w:after="0"/>
              <w:jc w:val="center"/>
              <w:rPr>
                <w:rFonts w:cs="Arial"/>
                <w:i/>
                <w:iCs/>
                <w:sz w:val="20"/>
                <w:lang w:val="en-AU" w:eastAsia="en-AU"/>
              </w:rPr>
            </w:pPr>
            <w:r w:rsidRPr="0002063B">
              <w:rPr>
                <w:rFonts w:cs="Arial"/>
                <w:i/>
                <w:iCs/>
                <w:sz w:val="20"/>
                <w:lang w:val="en-AU" w:eastAsia="en-AU"/>
              </w:rPr>
              <w:t>nd.</w:t>
            </w:r>
          </w:p>
        </w:tc>
        <w:tc>
          <w:tcPr>
            <w:tcW w:w="0" w:type="auto"/>
            <w:tcBorders>
              <w:top w:val="nil"/>
              <w:left w:val="nil"/>
              <w:bottom w:val="single" w:sz="8" w:space="0" w:color="000000"/>
              <w:right w:val="single" w:sz="8" w:space="0" w:color="000000"/>
            </w:tcBorders>
            <w:shd w:val="clear" w:color="000000" w:fill="D9D9D9"/>
            <w:vAlign w:val="center"/>
            <w:hideMark/>
          </w:tcPr>
          <w:p w14:paraId="0D41E12B"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25%</w:t>
            </w:r>
          </w:p>
        </w:tc>
        <w:tc>
          <w:tcPr>
            <w:tcW w:w="0" w:type="auto"/>
            <w:tcBorders>
              <w:top w:val="nil"/>
              <w:left w:val="nil"/>
              <w:bottom w:val="single" w:sz="8" w:space="0" w:color="000000"/>
              <w:right w:val="single" w:sz="8" w:space="0" w:color="000000"/>
            </w:tcBorders>
            <w:shd w:val="clear" w:color="000000" w:fill="D9D9D9"/>
            <w:vAlign w:val="center"/>
            <w:hideMark/>
          </w:tcPr>
          <w:p w14:paraId="3367E000"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75%</w:t>
            </w:r>
          </w:p>
        </w:tc>
      </w:tr>
      <w:tr w:rsidR="00093705" w:rsidRPr="0002063B" w14:paraId="422D5680" w14:textId="77777777" w:rsidTr="00093705">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0244F291" w14:textId="77777777" w:rsidR="00093705" w:rsidRPr="0002063B" w:rsidRDefault="00093705" w:rsidP="00093705">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2A1A686A" w14:textId="77777777" w:rsidR="00093705" w:rsidRPr="0002063B" w:rsidRDefault="00093705" w:rsidP="00093705">
            <w:pPr>
              <w:spacing w:before="0" w:after="0"/>
              <w:jc w:val="left"/>
              <w:rPr>
                <w:rFonts w:cs="Arial"/>
                <w:i/>
                <w:iCs/>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522465C7" w14:textId="77777777" w:rsidR="00093705" w:rsidRPr="0002063B" w:rsidRDefault="00093705" w:rsidP="00093705">
            <w:pPr>
              <w:spacing w:before="0" w:after="0"/>
              <w:jc w:val="left"/>
              <w:rPr>
                <w:rFonts w:cs="Arial"/>
                <w:i/>
                <w:iCs/>
                <w:sz w:val="20"/>
                <w:lang w:val="en-AU" w:eastAsia="en-AU"/>
              </w:rPr>
            </w:pPr>
          </w:p>
        </w:tc>
        <w:tc>
          <w:tcPr>
            <w:tcW w:w="0" w:type="auto"/>
            <w:tcBorders>
              <w:top w:val="nil"/>
              <w:left w:val="nil"/>
              <w:bottom w:val="single" w:sz="8" w:space="0" w:color="000000"/>
              <w:right w:val="single" w:sz="8" w:space="0" w:color="000000"/>
            </w:tcBorders>
            <w:shd w:val="clear" w:color="000000" w:fill="D9D9D9"/>
            <w:vAlign w:val="center"/>
            <w:hideMark/>
          </w:tcPr>
          <w:p w14:paraId="596167C5" w14:textId="77777777" w:rsidR="00093705" w:rsidRPr="0002063B" w:rsidRDefault="00093705" w:rsidP="00093705">
            <w:pPr>
              <w:spacing w:before="0" w:after="0"/>
              <w:jc w:val="center"/>
              <w:rPr>
                <w:rFonts w:cs="Arial"/>
                <w:sz w:val="20"/>
                <w:lang w:val="en-AU" w:eastAsia="en-AU"/>
              </w:rPr>
            </w:pPr>
            <w:r>
              <w:rPr>
                <w:rFonts w:cs="Arial"/>
                <w:sz w:val="20"/>
                <w:lang w:val="en-AU" w:eastAsia="en-AU"/>
              </w:rPr>
              <w:t>(</w:t>
            </w:r>
            <w:r w:rsidRPr="0002063B">
              <w:rPr>
                <w:rFonts w:cs="Arial"/>
                <w:sz w:val="20"/>
                <w:lang w:val="en-AU" w:eastAsia="en-AU"/>
              </w:rPr>
              <w:t>53%</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08D6E0AA" w14:textId="77777777" w:rsidR="00093705" w:rsidRPr="0002063B" w:rsidRDefault="00093705" w:rsidP="00093705">
            <w:pPr>
              <w:spacing w:before="0" w:after="0"/>
              <w:jc w:val="center"/>
              <w:rPr>
                <w:rFonts w:cs="Arial"/>
                <w:sz w:val="20"/>
                <w:lang w:val="en-AU" w:eastAsia="en-AU"/>
              </w:rPr>
            </w:pPr>
            <w:r>
              <w:rPr>
                <w:rFonts w:cs="Arial"/>
                <w:sz w:val="20"/>
                <w:lang w:val="en-AU" w:eastAsia="en-AU"/>
              </w:rPr>
              <w:t>(</w:t>
            </w:r>
            <w:r w:rsidRPr="0002063B">
              <w:rPr>
                <w:rFonts w:cs="Arial"/>
                <w:sz w:val="20"/>
                <w:lang w:val="en-AU" w:eastAsia="en-AU"/>
              </w:rPr>
              <w:t>1%</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3675830B" w14:textId="77777777" w:rsidR="00093705" w:rsidRPr="0002063B" w:rsidRDefault="00093705" w:rsidP="00093705">
            <w:pPr>
              <w:spacing w:before="0" w:after="0"/>
              <w:jc w:val="center"/>
              <w:rPr>
                <w:rFonts w:cs="Arial"/>
                <w:sz w:val="20"/>
                <w:lang w:val="en-AU" w:eastAsia="en-AU"/>
              </w:rPr>
            </w:pPr>
            <w:r>
              <w:rPr>
                <w:rFonts w:cs="Arial"/>
                <w:sz w:val="20"/>
                <w:lang w:val="en-AU" w:eastAsia="en-AU"/>
              </w:rPr>
              <w:t>(</w:t>
            </w:r>
            <w:r w:rsidRPr="0002063B">
              <w:rPr>
                <w:rFonts w:cs="Arial"/>
                <w:sz w:val="20"/>
                <w:lang w:val="en-AU" w:eastAsia="en-AU"/>
              </w:rPr>
              <w:t>0.4%</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55311A0E" w14:textId="77777777" w:rsidR="00093705" w:rsidRPr="0002063B" w:rsidRDefault="00093705" w:rsidP="00093705">
            <w:pPr>
              <w:spacing w:before="0" w:after="0"/>
              <w:jc w:val="center"/>
              <w:rPr>
                <w:rFonts w:cs="Arial"/>
                <w:sz w:val="20"/>
                <w:lang w:val="en-AU" w:eastAsia="en-AU"/>
              </w:rPr>
            </w:pPr>
            <w:r>
              <w:rPr>
                <w:rFonts w:cs="Arial"/>
                <w:sz w:val="20"/>
                <w:lang w:val="en-AU" w:eastAsia="en-AU"/>
              </w:rPr>
              <w:t>(</w:t>
            </w:r>
            <w:r w:rsidRPr="0002063B">
              <w:rPr>
                <w:rFonts w:cs="Arial"/>
                <w:sz w:val="20"/>
                <w:lang w:val="en-AU" w:eastAsia="en-AU"/>
              </w:rPr>
              <w:t>0.3%</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57C17BDA" w14:textId="77777777" w:rsidR="00093705" w:rsidRPr="0002063B" w:rsidRDefault="00093705" w:rsidP="00093705">
            <w:pPr>
              <w:spacing w:before="0" w:after="0"/>
              <w:jc w:val="center"/>
              <w:rPr>
                <w:rFonts w:cs="Arial"/>
                <w:sz w:val="20"/>
                <w:lang w:val="en-AU" w:eastAsia="en-AU"/>
              </w:rPr>
            </w:pPr>
            <w:r>
              <w:rPr>
                <w:rFonts w:cs="Arial"/>
                <w:sz w:val="20"/>
                <w:lang w:val="en-AU" w:eastAsia="en-AU"/>
              </w:rPr>
              <w:t>(</w:t>
            </w:r>
            <w:r w:rsidRPr="0002063B">
              <w:rPr>
                <w:rFonts w:cs="Arial"/>
                <w:sz w:val="20"/>
                <w:lang w:val="en-AU" w:eastAsia="en-AU"/>
              </w:rPr>
              <w:t>55%</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34B94232" w14:textId="77777777" w:rsidR="00093705" w:rsidRPr="0002063B" w:rsidRDefault="00093705" w:rsidP="00093705">
            <w:pPr>
              <w:spacing w:before="0" w:after="0"/>
              <w:jc w:val="center"/>
              <w:rPr>
                <w:rFonts w:cs="Arial"/>
                <w:sz w:val="20"/>
                <w:lang w:val="en-AU" w:eastAsia="en-AU"/>
              </w:rPr>
            </w:pPr>
            <w:r>
              <w:rPr>
                <w:rFonts w:cs="Arial"/>
                <w:sz w:val="20"/>
                <w:lang w:val="en-AU" w:eastAsia="en-AU"/>
              </w:rPr>
              <w:t>(</w:t>
            </w:r>
            <w:r w:rsidRPr="0002063B">
              <w:rPr>
                <w:rFonts w:cs="Arial"/>
                <w:sz w:val="20"/>
                <w:lang w:val="en-AU" w:eastAsia="en-AU"/>
              </w:rPr>
              <w:t>45%</w:t>
            </w:r>
            <w:r>
              <w:rPr>
                <w:rFonts w:cs="Arial"/>
                <w:sz w:val="20"/>
                <w:lang w:val="en-AU" w:eastAsia="en-AU"/>
              </w:rPr>
              <w:t>)</w:t>
            </w:r>
          </w:p>
        </w:tc>
      </w:tr>
      <w:tr w:rsidR="00093705" w:rsidRPr="0002063B" w14:paraId="6617FF85" w14:textId="77777777" w:rsidTr="00093705">
        <w:trPr>
          <w:trHeight w:val="315"/>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05C3A46"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Coral reef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D347E19"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area</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71D669C8"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10,375</w:t>
            </w:r>
          </w:p>
        </w:tc>
        <w:tc>
          <w:tcPr>
            <w:tcW w:w="0" w:type="auto"/>
            <w:tcBorders>
              <w:top w:val="nil"/>
              <w:left w:val="nil"/>
              <w:bottom w:val="single" w:sz="8" w:space="0" w:color="000000"/>
              <w:right w:val="single" w:sz="8" w:space="0" w:color="000000"/>
            </w:tcBorders>
            <w:shd w:val="clear" w:color="auto" w:fill="auto"/>
            <w:vAlign w:val="bottom"/>
            <w:hideMark/>
          </w:tcPr>
          <w:p w14:paraId="49A522A7" w14:textId="55AEF340" w:rsidR="00093705" w:rsidRPr="0002063B" w:rsidRDefault="00093705" w:rsidP="00093705">
            <w:pPr>
              <w:spacing w:before="0" w:after="0"/>
              <w:jc w:val="center"/>
              <w:rPr>
                <w:rFonts w:cs="Arial"/>
                <w:sz w:val="20"/>
                <w:lang w:val="en-AU" w:eastAsia="en-AU"/>
              </w:rPr>
            </w:pPr>
            <w:r w:rsidRPr="0002063B">
              <w:rPr>
                <w:rFonts w:cs="Arial"/>
                <w:sz w:val="20"/>
                <w:lang w:val="en-AU" w:eastAsia="en-AU"/>
              </w:rPr>
              <w:t>4147</w:t>
            </w:r>
          </w:p>
        </w:tc>
        <w:tc>
          <w:tcPr>
            <w:tcW w:w="0" w:type="auto"/>
            <w:tcBorders>
              <w:top w:val="nil"/>
              <w:left w:val="nil"/>
              <w:bottom w:val="single" w:sz="8" w:space="0" w:color="000000"/>
              <w:right w:val="single" w:sz="8" w:space="0" w:color="000000"/>
            </w:tcBorders>
            <w:shd w:val="clear" w:color="auto" w:fill="auto"/>
            <w:vAlign w:val="bottom"/>
            <w:hideMark/>
          </w:tcPr>
          <w:p w14:paraId="5F2F4A64"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16</w:t>
            </w:r>
          </w:p>
        </w:tc>
        <w:tc>
          <w:tcPr>
            <w:tcW w:w="0" w:type="auto"/>
            <w:tcBorders>
              <w:top w:val="nil"/>
              <w:left w:val="nil"/>
              <w:bottom w:val="single" w:sz="8" w:space="0" w:color="000000"/>
              <w:right w:val="single" w:sz="8" w:space="0" w:color="000000"/>
            </w:tcBorders>
            <w:shd w:val="clear" w:color="auto" w:fill="auto"/>
            <w:vAlign w:val="bottom"/>
            <w:hideMark/>
          </w:tcPr>
          <w:p w14:paraId="3445C37B"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1</w:t>
            </w:r>
          </w:p>
        </w:tc>
        <w:tc>
          <w:tcPr>
            <w:tcW w:w="0" w:type="auto"/>
            <w:tcBorders>
              <w:top w:val="nil"/>
              <w:left w:val="nil"/>
              <w:bottom w:val="single" w:sz="8" w:space="0" w:color="000000"/>
              <w:right w:val="single" w:sz="8" w:space="0" w:color="000000"/>
            </w:tcBorders>
            <w:shd w:val="clear" w:color="auto" w:fill="auto"/>
            <w:vAlign w:val="bottom"/>
            <w:hideMark/>
          </w:tcPr>
          <w:p w14:paraId="736927C3" w14:textId="77777777" w:rsidR="00093705" w:rsidRPr="0002063B" w:rsidRDefault="00093705" w:rsidP="00093705">
            <w:pPr>
              <w:spacing w:before="0" w:after="0"/>
              <w:jc w:val="center"/>
              <w:rPr>
                <w:rFonts w:cs="Arial"/>
                <w:i/>
                <w:iCs/>
                <w:sz w:val="20"/>
                <w:lang w:val="en-AU" w:eastAsia="en-AU"/>
              </w:rPr>
            </w:pPr>
            <w:r>
              <w:rPr>
                <w:rFonts w:cs="Arial"/>
                <w:i/>
                <w:iCs/>
                <w:sz w:val="20"/>
                <w:lang w:val="en-AU" w:eastAsia="en-AU"/>
              </w:rPr>
              <w:t>nil</w:t>
            </w:r>
          </w:p>
        </w:tc>
        <w:tc>
          <w:tcPr>
            <w:tcW w:w="0" w:type="auto"/>
            <w:tcBorders>
              <w:top w:val="nil"/>
              <w:left w:val="nil"/>
              <w:bottom w:val="single" w:sz="8" w:space="0" w:color="000000"/>
              <w:right w:val="single" w:sz="8" w:space="0" w:color="000000"/>
            </w:tcBorders>
            <w:shd w:val="clear" w:color="auto" w:fill="auto"/>
            <w:vAlign w:val="bottom"/>
            <w:hideMark/>
          </w:tcPr>
          <w:p w14:paraId="24275B21" w14:textId="6B98E15F" w:rsidR="00093705" w:rsidRPr="0002063B" w:rsidRDefault="00093705" w:rsidP="00093705">
            <w:pPr>
              <w:spacing w:before="0" w:after="0"/>
              <w:jc w:val="center"/>
              <w:rPr>
                <w:rFonts w:cs="Arial"/>
                <w:sz w:val="20"/>
                <w:lang w:val="en-AU" w:eastAsia="en-AU"/>
              </w:rPr>
            </w:pPr>
            <w:r w:rsidRPr="0002063B">
              <w:rPr>
                <w:rFonts w:cs="Arial"/>
                <w:sz w:val="20"/>
                <w:lang w:val="en-AU" w:eastAsia="en-AU"/>
              </w:rPr>
              <w:t>4164</w:t>
            </w:r>
          </w:p>
        </w:tc>
        <w:tc>
          <w:tcPr>
            <w:tcW w:w="0" w:type="auto"/>
            <w:tcBorders>
              <w:top w:val="nil"/>
              <w:left w:val="nil"/>
              <w:bottom w:val="single" w:sz="8" w:space="0" w:color="000000"/>
              <w:right w:val="single" w:sz="8" w:space="0" w:color="000000"/>
            </w:tcBorders>
            <w:shd w:val="clear" w:color="auto" w:fill="auto"/>
            <w:vAlign w:val="center"/>
            <w:hideMark/>
          </w:tcPr>
          <w:p w14:paraId="14DFBB10" w14:textId="1807210D" w:rsidR="00093705" w:rsidRPr="0002063B" w:rsidRDefault="00093705" w:rsidP="00093705">
            <w:pPr>
              <w:spacing w:before="0" w:after="0"/>
              <w:jc w:val="center"/>
              <w:rPr>
                <w:rFonts w:cs="Arial"/>
                <w:sz w:val="20"/>
                <w:lang w:val="en-AU" w:eastAsia="en-AU"/>
              </w:rPr>
            </w:pPr>
            <w:r w:rsidRPr="0002063B">
              <w:rPr>
                <w:rFonts w:cs="Arial"/>
                <w:sz w:val="20"/>
                <w:lang w:val="en-AU" w:eastAsia="en-AU"/>
              </w:rPr>
              <w:t>6211</w:t>
            </w:r>
          </w:p>
        </w:tc>
      </w:tr>
      <w:tr w:rsidR="00093705" w:rsidRPr="0002063B" w14:paraId="6EEA019F" w14:textId="77777777" w:rsidTr="00093705">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41B27FB0" w14:textId="77777777" w:rsidR="00093705" w:rsidRPr="0002063B" w:rsidRDefault="00093705" w:rsidP="00093705">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77D94BC4" w14:textId="77777777" w:rsidR="00093705" w:rsidRPr="0002063B" w:rsidRDefault="00093705" w:rsidP="00093705">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663C8D52" w14:textId="77777777" w:rsidR="00093705" w:rsidRPr="0002063B" w:rsidRDefault="00093705" w:rsidP="00093705">
            <w:pPr>
              <w:spacing w:before="0" w:after="0"/>
              <w:jc w:val="left"/>
              <w:rPr>
                <w:rFonts w:cs="Arial"/>
                <w:sz w:val="20"/>
                <w:lang w:val="en-AU" w:eastAsia="en-AU"/>
              </w:rPr>
            </w:pPr>
          </w:p>
        </w:tc>
        <w:tc>
          <w:tcPr>
            <w:tcW w:w="0" w:type="auto"/>
            <w:tcBorders>
              <w:top w:val="nil"/>
              <w:left w:val="nil"/>
              <w:bottom w:val="single" w:sz="8" w:space="0" w:color="000000"/>
              <w:right w:val="single" w:sz="8" w:space="0" w:color="000000"/>
            </w:tcBorders>
            <w:shd w:val="clear" w:color="auto" w:fill="auto"/>
            <w:vAlign w:val="center"/>
            <w:hideMark/>
          </w:tcPr>
          <w:p w14:paraId="3C066B04" w14:textId="77777777" w:rsidR="00093705" w:rsidRPr="0002063B" w:rsidRDefault="00093705" w:rsidP="00093705">
            <w:pPr>
              <w:spacing w:before="0" w:after="0"/>
              <w:jc w:val="center"/>
              <w:rPr>
                <w:rFonts w:cs="Arial"/>
                <w:sz w:val="20"/>
                <w:lang w:val="en-AU" w:eastAsia="en-AU"/>
              </w:rPr>
            </w:pPr>
            <w:r>
              <w:rPr>
                <w:rFonts w:cs="Arial"/>
                <w:sz w:val="20"/>
                <w:lang w:val="en-AU" w:eastAsia="en-AU"/>
              </w:rPr>
              <w:t>(</w:t>
            </w:r>
            <w:r w:rsidRPr="0002063B">
              <w:rPr>
                <w:rFonts w:cs="Arial"/>
                <w:sz w:val="20"/>
                <w:lang w:val="en-AU" w:eastAsia="en-AU"/>
              </w:rPr>
              <w:t>10,022</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5D444554" w14:textId="77777777" w:rsidR="00093705" w:rsidRPr="0002063B" w:rsidRDefault="00093705" w:rsidP="00093705">
            <w:pPr>
              <w:spacing w:before="0" w:after="0"/>
              <w:jc w:val="center"/>
              <w:rPr>
                <w:rFonts w:cs="Arial"/>
                <w:sz w:val="20"/>
                <w:lang w:val="en-AU" w:eastAsia="en-AU"/>
              </w:rPr>
            </w:pPr>
            <w:r>
              <w:rPr>
                <w:rFonts w:cs="Arial"/>
                <w:sz w:val="20"/>
                <w:lang w:val="en-AU" w:eastAsia="en-AU"/>
              </w:rPr>
              <w:t>(</w:t>
            </w:r>
            <w:r w:rsidRPr="0002063B">
              <w:rPr>
                <w:rFonts w:cs="Arial"/>
                <w:sz w:val="20"/>
                <w:lang w:val="en-AU" w:eastAsia="en-AU"/>
              </w:rPr>
              <w:t>33</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bottom"/>
            <w:hideMark/>
          </w:tcPr>
          <w:p w14:paraId="1F248F4B" w14:textId="77777777" w:rsidR="00093705" w:rsidRPr="0002063B" w:rsidRDefault="00093705" w:rsidP="00093705">
            <w:pPr>
              <w:spacing w:before="0" w:after="0"/>
              <w:jc w:val="center"/>
              <w:rPr>
                <w:rFonts w:cs="Arial"/>
                <w:sz w:val="20"/>
                <w:lang w:val="en-AU" w:eastAsia="en-AU"/>
              </w:rPr>
            </w:pPr>
            <w:r>
              <w:rPr>
                <w:rFonts w:cs="Arial"/>
                <w:sz w:val="20"/>
                <w:lang w:val="en-AU" w:eastAsia="en-AU"/>
              </w:rPr>
              <w:t>(</w:t>
            </w:r>
            <w:r w:rsidRPr="0002063B">
              <w:rPr>
                <w:rFonts w:cs="Arial"/>
                <w:sz w:val="20"/>
                <w:lang w:val="en-AU" w:eastAsia="en-AU"/>
              </w:rPr>
              <w:t>8</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bottom"/>
            <w:hideMark/>
          </w:tcPr>
          <w:p w14:paraId="5899F9AD" w14:textId="77777777" w:rsidR="00093705" w:rsidRPr="0002063B" w:rsidRDefault="00093705" w:rsidP="00093705">
            <w:pPr>
              <w:spacing w:before="0" w:after="0"/>
              <w:jc w:val="center"/>
              <w:rPr>
                <w:rFonts w:cs="Arial"/>
                <w:sz w:val="20"/>
                <w:lang w:val="en-AU" w:eastAsia="en-AU"/>
              </w:rPr>
            </w:pPr>
            <w:r>
              <w:rPr>
                <w:rFonts w:cs="Arial"/>
                <w:sz w:val="20"/>
                <w:lang w:val="en-AU" w:eastAsia="en-AU"/>
              </w:rPr>
              <w:t>(</w:t>
            </w:r>
            <w:r w:rsidRPr="0002063B">
              <w:rPr>
                <w:rFonts w:cs="Arial"/>
                <w:sz w:val="20"/>
                <w:lang w:val="en-AU" w:eastAsia="en-AU"/>
              </w:rPr>
              <w:t>3</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260C3BFD" w14:textId="77777777" w:rsidR="00093705" w:rsidRPr="0002063B" w:rsidRDefault="00093705" w:rsidP="00093705">
            <w:pPr>
              <w:spacing w:before="0" w:after="0"/>
              <w:jc w:val="center"/>
              <w:rPr>
                <w:rFonts w:cs="Arial"/>
                <w:sz w:val="20"/>
                <w:lang w:val="en-AU" w:eastAsia="en-AU"/>
              </w:rPr>
            </w:pPr>
            <w:r>
              <w:rPr>
                <w:rFonts w:cs="Arial"/>
                <w:sz w:val="20"/>
                <w:lang w:val="en-AU" w:eastAsia="en-AU"/>
              </w:rPr>
              <w:t>(</w:t>
            </w:r>
            <w:r w:rsidRPr="0002063B">
              <w:rPr>
                <w:rFonts w:cs="Arial"/>
                <w:sz w:val="20"/>
                <w:lang w:val="en-AU" w:eastAsia="en-AU"/>
              </w:rPr>
              <w:t>10,066</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3E662018" w14:textId="77777777" w:rsidR="00093705" w:rsidRPr="0002063B" w:rsidRDefault="00093705" w:rsidP="00093705">
            <w:pPr>
              <w:spacing w:before="0" w:after="0"/>
              <w:jc w:val="center"/>
              <w:rPr>
                <w:rFonts w:cs="Arial"/>
                <w:sz w:val="20"/>
                <w:lang w:val="en-AU" w:eastAsia="en-AU"/>
              </w:rPr>
            </w:pPr>
            <w:r>
              <w:rPr>
                <w:rFonts w:cs="Arial"/>
                <w:sz w:val="20"/>
                <w:lang w:val="en-AU" w:eastAsia="en-AU"/>
              </w:rPr>
              <w:t>(</w:t>
            </w:r>
            <w:r w:rsidRPr="0002063B">
              <w:rPr>
                <w:rFonts w:cs="Arial"/>
                <w:sz w:val="20"/>
                <w:lang w:val="en-AU" w:eastAsia="en-AU"/>
              </w:rPr>
              <w:t>309</w:t>
            </w:r>
            <w:r>
              <w:rPr>
                <w:rFonts w:cs="Arial"/>
                <w:sz w:val="20"/>
                <w:lang w:val="en-AU" w:eastAsia="en-AU"/>
              </w:rPr>
              <w:t>)</w:t>
            </w:r>
          </w:p>
        </w:tc>
      </w:tr>
      <w:tr w:rsidR="00093705" w:rsidRPr="0002063B" w14:paraId="6D0CD288" w14:textId="77777777" w:rsidTr="00093705">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224D26DA" w14:textId="77777777" w:rsidR="00093705" w:rsidRPr="0002063B" w:rsidRDefault="00093705" w:rsidP="00093705">
            <w:pPr>
              <w:spacing w:before="0" w:after="0"/>
              <w:jc w:val="left"/>
              <w:rPr>
                <w:rFonts w:cs="Arial"/>
                <w:sz w:val="20"/>
                <w:lang w:val="en-AU" w:eastAsia="en-AU"/>
              </w:rPr>
            </w:pPr>
          </w:p>
        </w:tc>
        <w:tc>
          <w:tcPr>
            <w:tcW w:w="0" w:type="auto"/>
            <w:vMerge w:val="restart"/>
            <w:tcBorders>
              <w:top w:val="nil"/>
              <w:left w:val="single" w:sz="8" w:space="0" w:color="000000"/>
              <w:bottom w:val="single" w:sz="8" w:space="0" w:color="000000"/>
              <w:right w:val="single" w:sz="8" w:space="0" w:color="000000"/>
            </w:tcBorders>
            <w:shd w:val="clear" w:color="000000" w:fill="D9D9D9"/>
            <w:vAlign w:val="center"/>
            <w:hideMark/>
          </w:tcPr>
          <w:p w14:paraId="04D836DE" w14:textId="77777777" w:rsidR="00093705" w:rsidRPr="0002063B" w:rsidRDefault="00093705" w:rsidP="00093705">
            <w:pPr>
              <w:spacing w:before="0" w:after="0"/>
              <w:jc w:val="center"/>
              <w:rPr>
                <w:rFonts w:cs="Arial"/>
                <w:i/>
                <w:iCs/>
                <w:sz w:val="20"/>
                <w:lang w:val="en-AU" w:eastAsia="en-AU"/>
              </w:rPr>
            </w:pPr>
            <w:r w:rsidRPr="0002063B">
              <w:rPr>
                <w:rFonts w:cs="Arial"/>
                <w:i/>
                <w:iCs/>
                <w:sz w:val="20"/>
                <w:lang w:val="en-AU" w:eastAsia="en-AU"/>
              </w:rPr>
              <w:t>%</w:t>
            </w:r>
          </w:p>
        </w:tc>
        <w:tc>
          <w:tcPr>
            <w:tcW w:w="0" w:type="auto"/>
            <w:vMerge w:val="restart"/>
            <w:tcBorders>
              <w:top w:val="nil"/>
              <w:left w:val="single" w:sz="8" w:space="0" w:color="000000"/>
              <w:bottom w:val="single" w:sz="8" w:space="0" w:color="000000"/>
              <w:right w:val="single" w:sz="8" w:space="0" w:color="000000"/>
            </w:tcBorders>
            <w:shd w:val="clear" w:color="000000" w:fill="D9D9D9"/>
            <w:vAlign w:val="center"/>
            <w:hideMark/>
          </w:tcPr>
          <w:p w14:paraId="75BD8291" w14:textId="77777777" w:rsidR="00093705" w:rsidRPr="0002063B" w:rsidRDefault="00093705" w:rsidP="00093705">
            <w:pPr>
              <w:spacing w:before="0" w:after="0"/>
              <w:jc w:val="center"/>
              <w:rPr>
                <w:rFonts w:cs="Arial"/>
                <w:i/>
                <w:iCs/>
                <w:sz w:val="20"/>
                <w:lang w:val="en-AU" w:eastAsia="en-AU"/>
              </w:rPr>
            </w:pPr>
            <w:r w:rsidRPr="0002063B">
              <w:rPr>
                <w:rFonts w:cs="Arial"/>
                <w:i/>
                <w:iCs/>
                <w:sz w:val="20"/>
                <w:lang w:val="en-AU" w:eastAsia="en-AU"/>
              </w:rPr>
              <w:t>100%</w:t>
            </w:r>
          </w:p>
        </w:tc>
        <w:tc>
          <w:tcPr>
            <w:tcW w:w="0" w:type="auto"/>
            <w:tcBorders>
              <w:top w:val="nil"/>
              <w:left w:val="nil"/>
              <w:bottom w:val="single" w:sz="8" w:space="0" w:color="000000"/>
              <w:right w:val="single" w:sz="8" w:space="0" w:color="000000"/>
            </w:tcBorders>
            <w:shd w:val="clear" w:color="000000" w:fill="D9D9D9"/>
            <w:vAlign w:val="center"/>
            <w:hideMark/>
          </w:tcPr>
          <w:p w14:paraId="0246DD0E"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40%</w:t>
            </w:r>
          </w:p>
        </w:tc>
        <w:tc>
          <w:tcPr>
            <w:tcW w:w="0" w:type="auto"/>
            <w:tcBorders>
              <w:top w:val="nil"/>
              <w:left w:val="nil"/>
              <w:bottom w:val="single" w:sz="8" w:space="0" w:color="000000"/>
              <w:right w:val="single" w:sz="8" w:space="0" w:color="000000"/>
            </w:tcBorders>
            <w:shd w:val="clear" w:color="000000" w:fill="D9D9D9"/>
            <w:vAlign w:val="center"/>
            <w:hideMark/>
          </w:tcPr>
          <w:p w14:paraId="739B169C"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0.2%</w:t>
            </w:r>
          </w:p>
        </w:tc>
        <w:tc>
          <w:tcPr>
            <w:tcW w:w="0" w:type="auto"/>
            <w:tcBorders>
              <w:top w:val="nil"/>
              <w:left w:val="nil"/>
              <w:bottom w:val="single" w:sz="8" w:space="0" w:color="000000"/>
              <w:right w:val="single" w:sz="8" w:space="0" w:color="000000"/>
            </w:tcBorders>
            <w:shd w:val="clear" w:color="000000" w:fill="D9D9D9"/>
            <w:vAlign w:val="center"/>
            <w:hideMark/>
          </w:tcPr>
          <w:p w14:paraId="1FBF452E"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0.0</w:t>
            </w:r>
            <w:r>
              <w:rPr>
                <w:rFonts w:cs="Arial"/>
                <w:sz w:val="20"/>
                <w:lang w:val="en-AU" w:eastAsia="en-AU"/>
              </w:rPr>
              <w:t>1</w:t>
            </w:r>
            <w:r w:rsidRPr="0002063B">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07CDAC7D" w14:textId="77777777" w:rsidR="00093705" w:rsidRPr="0002063B" w:rsidRDefault="00093705" w:rsidP="00093705">
            <w:pPr>
              <w:spacing w:before="0" w:after="0"/>
              <w:jc w:val="center"/>
              <w:rPr>
                <w:rFonts w:cs="Arial"/>
                <w:i/>
                <w:iCs/>
                <w:sz w:val="20"/>
                <w:lang w:val="en-AU" w:eastAsia="en-AU"/>
              </w:rPr>
            </w:pPr>
            <w:r w:rsidRPr="0002063B">
              <w:rPr>
                <w:rFonts w:cs="Arial"/>
                <w:i/>
                <w:iCs/>
                <w:sz w:val="20"/>
                <w:lang w:val="en-AU" w:eastAsia="en-AU"/>
              </w:rPr>
              <w:t>nd.</w:t>
            </w:r>
          </w:p>
        </w:tc>
        <w:tc>
          <w:tcPr>
            <w:tcW w:w="0" w:type="auto"/>
            <w:tcBorders>
              <w:top w:val="nil"/>
              <w:left w:val="nil"/>
              <w:bottom w:val="single" w:sz="8" w:space="0" w:color="000000"/>
              <w:right w:val="single" w:sz="8" w:space="0" w:color="000000"/>
            </w:tcBorders>
            <w:shd w:val="clear" w:color="000000" w:fill="D9D9D9"/>
            <w:vAlign w:val="center"/>
            <w:hideMark/>
          </w:tcPr>
          <w:p w14:paraId="785EE26A"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40%</w:t>
            </w:r>
          </w:p>
        </w:tc>
        <w:tc>
          <w:tcPr>
            <w:tcW w:w="0" w:type="auto"/>
            <w:tcBorders>
              <w:top w:val="nil"/>
              <w:left w:val="nil"/>
              <w:bottom w:val="single" w:sz="8" w:space="0" w:color="000000"/>
              <w:right w:val="single" w:sz="8" w:space="0" w:color="000000"/>
            </w:tcBorders>
            <w:shd w:val="clear" w:color="000000" w:fill="D9D9D9"/>
            <w:vAlign w:val="center"/>
            <w:hideMark/>
          </w:tcPr>
          <w:p w14:paraId="6B2106C0"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60%</w:t>
            </w:r>
          </w:p>
        </w:tc>
      </w:tr>
      <w:tr w:rsidR="00093705" w:rsidRPr="0002063B" w14:paraId="003CE0B9" w14:textId="77777777" w:rsidTr="00093705">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1FF5A312" w14:textId="77777777" w:rsidR="00093705" w:rsidRPr="0002063B" w:rsidRDefault="00093705" w:rsidP="00093705">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2D7DA02A" w14:textId="77777777" w:rsidR="00093705" w:rsidRPr="0002063B" w:rsidRDefault="00093705" w:rsidP="00093705">
            <w:pPr>
              <w:spacing w:before="0" w:after="0"/>
              <w:jc w:val="left"/>
              <w:rPr>
                <w:rFonts w:cs="Arial"/>
                <w:i/>
                <w:iCs/>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47762EB1" w14:textId="77777777" w:rsidR="00093705" w:rsidRPr="0002063B" w:rsidRDefault="00093705" w:rsidP="00093705">
            <w:pPr>
              <w:spacing w:before="0" w:after="0"/>
              <w:jc w:val="left"/>
              <w:rPr>
                <w:rFonts w:cs="Arial"/>
                <w:i/>
                <w:iCs/>
                <w:sz w:val="20"/>
                <w:lang w:val="en-AU" w:eastAsia="en-AU"/>
              </w:rPr>
            </w:pPr>
          </w:p>
        </w:tc>
        <w:tc>
          <w:tcPr>
            <w:tcW w:w="0" w:type="auto"/>
            <w:tcBorders>
              <w:top w:val="nil"/>
              <w:left w:val="nil"/>
              <w:bottom w:val="single" w:sz="8" w:space="0" w:color="000000"/>
              <w:right w:val="single" w:sz="8" w:space="0" w:color="000000"/>
            </w:tcBorders>
            <w:shd w:val="clear" w:color="000000" w:fill="D9D9D9"/>
            <w:vAlign w:val="center"/>
            <w:hideMark/>
          </w:tcPr>
          <w:p w14:paraId="1BEA286D" w14:textId="77777777" w:rsidR="00093705" w:rsidRPr="0002063B" w:rsidRDefault="00093705" w:rsidP="00093705">
            <w:pPr>
              <w:spacing w:before="0" w:after="0"/>
              <w:jc w:val="center"/>
              <w:rPr>
                <w:rFonts w:cs="Arial"/>
                <w:sz w:val="20"/>
                <w:lang w:val="en-AU" w:eastAsia="en-AU"/>
              </w:rPr>
            </w:pPr>
            <w:r>
              <w:rPr>
                <w:rFonts w:cs="Arial"/>
                <w:sz w:val="20"/>
                <w:lang w:val="en-AU" w:eastAsia="en-AU"/>
              </w:rPr>
              <w:t>(</w:t>
            </w:r>
            <w:r w:rsidRPr="0002063B">
              <w:rPr>
                <w:rFonts w:cs="Arial"/>
                <w:sz w:val="20"/>
                <w:lang w:val="en-AU" w:eastAsia="en-AU"/>
              </w:rPr>
              <w:t>97%</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011D9533" w14:textId="77777777" w:rsidR="00093705" w:rsidRPr="0002063B" w:rsidRDefault="00093705" w:rsidP="00093705">
            <w:pPr>
              <w:spacing w:before="0" w:after="0"/>
              <w:jc w:val="center"/>
              <w:rPr>
                <w:rFonts w:cs="Arial"/>
                <w:sz w:val="20"/>
                <w:lang w:val="en-AU" w:eastAsia="en-AU"/>
              </w:rPr>
            </w:pPr>
            <w:r>
              <w:rPr>
                <w:rFonts w:cs="Arial"/>
                <w:sz w:val="20"/>
                <w:lang w:val="en-AU" w:eastAsia="en-AU"/>
              </w:rPr>
              <w:t>(</w:t>
            </w:r>
            <w:r w:rsidRPr="0002063B">
              <w:rPr>
                <w:rFonts w:cs="Arial"/>
                <w:sz w:val="20"/>
                <w:lang w:val="en-AU" w:eastAsia="en-AU"/>
              </w:rPr>
              <w:t>0%</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66F17076" w14:textId="77777777" w:rsidR="00093705" w:rsidRPr="0002063B" w:rsidRDefault="00093705" w:rsidP="00093705">
            <w:pPr>
              <w:spacing w:before="0" w:after="0"/>
              <w:jc w:val="center"/>
              <w:rPr>
                <w:rFonts w:cs="Arial"/>
                <w:sz w:val="20"/>
                <w:lang w:val="en-AU" w:eastAsia="en-AU"/>
              </w:rPr>
            </w:pPr>
            <w:r>
              <w:rPr>
                <w:rFonts w:cs="Arial"/>
                <w:sz w:val="20"/>
                <w:lang w:val="en-AU" w:eastAsia="en-AU"/>
              </w:rPr>
              <w:t>(</w:t>
            </w:r>
            <w:r w:rsidRPr="0002063B">
              <w:rPr>
                <w:rFonts w:cs="Arial"/>
                <w:sz w:val="20"/>
                <w:lang w:val="en-AU" w:eastAsia="en-AU"/>
              </w:rPr>
              <w:t>0.1%</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57743BC7" w14:textId="77777777" w:rsidR="00093705" w:rsidRPr="0002063B" w:rsidRDefault="00093705" w:rsidP="00093705">
            <w:pPr>
              <w:spacing w:before="0" w:after="0"/>
              <w:jc w:val="center"/>
              <w:rPr>
                <w:rFonts w:cs="Arial"/>
                <w:sz w:val="20"/>
                <w:lang w:val="en-AU" w:eastAsia="en-AU"/>
              </w:rPr>
            </w:pPr>
            <w:r>
              <w:rPr>
                <w:rFonts w:cs="Arial"/>
                <w:sz w:val="20"/>
                <w:lang w:val="en-AU" w:eastAsia="en-AU"/>
              </w:rPr>
              <w:t>(</w:t>
            </w:r>
            <w:r w:rsidRPr="0002063B">
              <w:rPr>
                <w:rFonts w:cs="Arial"/>
                <w:sz w:val="20"/>
                <w:lang w:val="en-AU" w:eastAsia="en-AU"/>
              </w:rPr>
              <w:t>0.0</w:t>
            </w:r>
            <w:r>
              <w:rPr>
                <w:rFonts w:cs="Arial"/>
                <w:sz w:val="20"/>
                <w:lang w:val="en-AU" w:eastAsia="en-AU"/>
              </w:rPr>
              <w:t>2</w:t>
            </w:r>
            <w:r w:rsidRPr="0002063B">
              <w:rPr>
                <w:rFonts w:cs="Arial"/>
                <w:sz w:val="20"/>
                <w:lang w:val="en-AU" w:eastAsia="en-AU"/>
              </w:rPr>
              <w:t>%</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21262F97" w14:textId="77777777" w:rsidR="00093705" w:rsidRPr="0002063B" w:rsidRDefault="00093705" w:rsidP="00093705">
            <w:pPr>
              <w:spacing w:before="0" w:after="0"/>
              <w:jc w:val="center"/>
              <w:rPr>
                <w:rFonts w:cs="Arial"/>
                <w:sz w:val="20"/>
                <w:lang w:val="en-AU" w:eastAsia="en-AU"/>
              </w:rPr>
            </w:pPr>
            <w:r>
              <w:rPr>
                <w:rFonts w:cs="Arial"/>
                <w:sz w:val="20"/>
                <w:lang w:val="en-AU" w:eastAsia="en-AU"/>
              </w:rPr>
              <w:t>(</w:t>
            </w:r>
            <w:r w:rsidRPr="0002063B">
              <w:rPr>
                <w:rFonts w:cs="Arial"/>
                <w:sz w:val="20"/>
                <w:lang w:val="en-AU" w:eastAsia="en-AU"/>
              </w:rPr>
              <w:t>97%</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50FC75B7" w14:textId="77777777" w:rsidR="00093705" w:rsidRPr="0002063B" w:rsidRDefault="00093705" w:rsidP="00093705">
            <w:pPr>
              <w:spacing w:before="0" w:after="0"/>
              <w:jc w:val="center"/>
              <w:rPr>
                <w:rFonts w:cs="Arial"/>
                <w:sz w:val="20"/>
                <w:lang w:val="en-AU" w:eastAsia="en-AU"/>
              </w:rPr>
            </w:pPr>
            <w:r>
              <w:rPr>
                <w:rFonts w:cs="Arial"/>
                <w:sz w:val="20"/>
                <w:lang w:val="en-AU" w:eastAsia="en-AU"/>
              </w:rPr>
              <w:t>(</w:t>
            </w:r>
            <w:r w:rsidRPr="0002063B">
              <w:rPr>
                <w:rFonts w:cs="Arial"/>
                <w:sz w:val="20"/>
                <w:lang w:val="en-AU" w:eastAsia="en-AU"/>
              </w:rPr>
              <w:t>3%</w:t>
            </w:r>
            <w:r>
              <w:rPr>
                <w:rFonts w:cs="Arial"/>
                <w:sz w:val="20"/>
                <w:lang w:val="en-AU" w:eastAsia="en-AU"/>
              </w:rPr>
              <w:t>)</w:t>
            </w:r>
          </w:p>
        </w:tc>
      </w:tr>
      <w:tr w:rsidR="00093705" w:rsidRPr="0002063B" w14:paraId="407AD9AE" w14:textId="77777777" w:rsidTr="00093705">
        <w:trPr>
          <w:trHeight w:val="315"/>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A85DA9F"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Surveyed seagras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C20CF32"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area</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51B97353" w14:textId="67C0CC16" w:rsidR="00093705" w:rsidRPr="0002063B" w:rsidRDefault="00093705" w:rsidP="00093705">
            <w:pPr>
              <w:spacing w:before="0" w:after="0"/>
              <w:jc w:val="center"/>
              <w:rPr>
                <w:rFonts w:cs="Arial"/>
                <w:sz w:val="20"/>
                <w:lang w:val="en-AU" w:eastAsia="en-AU"/>
              </w:rPr>
            </w:pPr>
            <w:r w:rsidRPr="0002063B">
              <w:rPr>
                <w:rFonts w:cs="Arial"/>
                <w:sz w:val="20"/>
                <w:lang w:val="en-AU" w:eastAsia="en-AU"/>
              </w:rPr>
              <w:t>2655</w:t>
            </w:r>
          </w:p>
        </w:tc>
        <w:tc>
          <w:tcPr>
            <w:tcW w:w="0" w:type="auto"/>
            <w:tcBorders>
              <w:top w:val="nil"/>
              <w:left w:val="nil"/>
              <w:bottom w:val="single" w:sz="8" w:space="0" w:color="000000"/>
              <w:right w:val="single" w:sz="8" w:space="0" w:color="000000"/>
            </w:tcBorders>
            <w:shd w:val="clear" w:color="auto" w:fill="auto"/>
            <w:vAlign w:val="bottom"/>
            <w:hideMark/>
          </w:tcPr>
          <w:p w14:paraId="528A1FE7" w14:textId="7865FD0D" w:rsidR="00093705" w:rsidRPr="0002063B" w:rsidRDefault="00093705" w:rsidP="00093705">
            <w:pPr>
              <w:spacing w:before="0" w:after="0"/>
              <w:jc w:val="center"/>
              <w:rPr>
                <w:rFonts w:cs="Arial"/>
                <w:sz w:val="20"/>
                <w:lang w:val="en-AU" w:eastAsia="en-AU"/>
              </w:rPr>
            </w:pPr>
            <w:r w:rsidRPr="0002063B">
              <w:rPr>
                <w:rFonts w:cs="Arial"/>
                <w:sz w:val="20"/>
                <w:lang w:val="en-AU" w:eastAsia="en-AU"/>
              </w:rPr>
              <w:t>2259</w:t>
            </w:r>
          </w:p>
        </w:tc>
        <w:tc>
          <w:tcPr>
            <w:tcW w:w="0" w:type="auto"/>
            <w:tcBorders>
              <w:top w:val="nil"/>
              <w:left w:val="nil"/>
              <w:bottom w:val="single" w:sz="8" w:space="0" w:color="000000"/>
              <w:right w:val="single" w:sz="8" w:space="0" w:color="000000"/>
            </w:tcBorders>
            <w:shd w:val="clear" w:color="auto" w:fill="auto"/>
            <w:vAlign w:val="bottom"/>
            <w:hideMark/>
          </w:tcPr>
          <w:p w14:paraId="17F6B836"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19</w:t>
            </w:r>
            <w:r>
              <w:rPr>
                <w:rFonts w:cs="Arial"/>
                <w:sz w:val="20"/>
                <w:lang w:val="en-AU" w:eastAsia="en-AU"/>
              </w:rPr>
              <w:t>0</w:t>
            </w:r>
          </w:p>
        </w:tc>
        <w:tc>
          <w:tcPr>
            <w:tcW w:w="0" w:type="auto"/>
            <w:tcBorders>
              <w:top w:val="nil"/>
              <w:left w:val="nil"/>
              <w:bottom w:val="single" w:sz="8" w:space="0" w:color="000000"/>
              <w:right w:val="single" w:sz="8" w:space="0" w:color="000000"/>
            </w:tcBorders>
            <w:shd w:val="clear" w:color="auto" w:fill="auto"/>
            <w:vAlign w:val="bottom"/>
            <w:hideMark/>
          </w:tcPr>
          <w:p w14:paraId="6F05BA8B" w14:textId="77777777" w:rsidR="00093705" w:rsidRPr="0002063B" w:rsidRDefault="00093705" w:rsidP="00093705">
            <w:pPr>
              <w:spacing w:before="0" w:after="0"/>
              <w:jc w:val="center"/>
              <w:rPr>
                <w:rFonts w:cs="Arial"/>
                <w:sz w:val="20"/>
                <w:lang w:val="en-AU" w:eastAsia="en-AU"/>
              </w:rPr>
            </w:pPr>
            <w:r>
              <w:rPr>
                <w:rFonts w:cs="Arial"/>
                <w:sz w:val="20"/>
                <w:lang w:val="en-AU" w:eastAsia="en-AU"/>
              </w:rPr>
              <w:t>57</w:t>
            </w:r>
          </w:p>
        </w:tc>
        <w:tc>
          <w:tcPr>
            <w:tcW w:w="0" w:type="auto"/>
            <w:tcBorders>
              <w:top w:val="nil"/>
              <w:left w:val="nil"/>
              <w:bottom w:val="single" w:sz="8" w:space="0" w:color="000000"/>
              <w:right w:val="single" w:sz="8" w:space="0" w:color="000000"/>
            </w:tcBorders>
            <w:shd w:val="clear" w:color="auto" w:fill="auto"/>
            <w:vAlign w:val="bottom"/>
            <w:hideMark/>
          </w:tcPr>
          <w:p w14:paraId="49D258E9" w14:textId="77777777" w:rsidR="00093705" w:rsidRPr="0002063B" w:rsidRDefault="00093705" w:rsidP="00093705">
            <w:pPr>
              <w:spacing w:before="0" w:after="0"/>
              <w:jc w:val="center"/>
              <w:rPr>
                <w:rFonts w:cs="Arial"/>
                <w:i/>
                <w:iCs/>
                <w:sz w:val="20"/>
                <w:lang w:val="en-AU" w:eastAsia="en-AU"/>
              </w:rPr>
            </w:pPr>
            <w:r>
              <w:rPr>
                <w:rFonts w:cs="Arial"/>
                <w:i/>
                <w:iCs/>
                <w:sz w:val="20"/>
                <w:lang w:val="en-AU" w:eastAsia="en-AU"/>
              </w:rPr>
              <w:t>nil</w:t>
            </w:r>
          </w:p>
        </w:tc>
        <w:tc>
          <w:tcPr>
            <w:tcW w:w="0" w:type="auto"/>
            <w:tcBorders>
              <w:top w:val="nil"/>
              <w:left w:val="nil"/>
              <w:bottom w:val="single" w:sz="8" w:space="0" w:color="000000"/>
              <w:right w:val="single" w:sz="8" w:space="0" w:color="000000"/>
            </w:tcBorders>
            <w:shd w:val="clear" w:color="auto" w:fill="auto"/>
            <w:vAlign w:val="bottom"/>
            <w:hideMark/>
          </w:tcPr>
          <w:p w14:paraId="25A9CA92" w14:textId="44D31EB2" w:rsidR="00093705" w:rsidRPr="0002063B" w:rsidRDefault="00093705" w:rsidP="00093705">
            <w:pPr>
              <w:spacing w:before="0" w:after="0"/>
              <w:jc w:val="center"/>
              <w:rPr>
                <w:rFonts w:cs="Arial"/>
                <w:sz w:val="20"/>
                <w:lang w:val="en-AU" w:eastAsia="en-AU"/>
              </w:rPr>
            </w:pPr>
            <w:r w:rsidRPr="0002063B">
              <w:rPr>
                <w:rFonts w:cs="Arial"/>
                <w:sz w:val="20"/>
                <w:lang w:val="en-AU" w:eastAsia="en-AU"/>
              </w:rPr>
              <w:t>2506</w:t>
            </w:r>
          </w:p>
        </w:tc>
        <w:tc>
          <w:tcPr>
            <w:tcW w:w="0" w:type="auto"/>
            <w:tcBorders>
              <w:top w:val="nil"/>
              <w:left w:val="nil"/>
              <w:bottom w:val="single" w:sz="8" w:space="0" w:color="000000"/>
              <w:right w:val="single" w:sz="8" w:space="0" w:color="000000"/>
            </w:tcBorders>
            <w:shd w:val="clear" w:color="auto" w:fill="auto"/>
            <w:vAlign w:val="center"/>
            <w:hideMark/>
          </w:tcPr>
          <w:p w14:paraId="7DCD1A67"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149</w:t>
            </w:r>
          </w:p>
        </w:tc>
      </w:tr>
      <w:tr w:rsidR="00093705" w:rsidRPr="0002063B" w14:paraId="76497407" w14:textId="77777777" w:rsidTr="00093705">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43FDB038" w14:textId="77777777" w:rsidR="00093705" w:rsidRPr="0002063B" w:rsidRDefault="00093705" w:rsidP="00093705">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765E1D2C" w14:textId="77777777" w:rsidR="00093705" w:rsidRPr="0002063B" w:rsidRDefault="00093705" w:rsidP="00093705">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1392101B" w14:textId="77777777" w:rsidR="00093705" w:rsidRPr="0002063B" w:rsidRDefault="00093705" w:rsidP="00093705">
            <w:pPr>
              <w:spacing w:before="0" w:after="0"/>
              <w:jc w:val="left"/>
              <w:rPr>
                <w:rFonts w:cs="Arial"/>
                <w:sz w:val="20"/>
                <w:lang w:val="en-AU" w:eastAsia="en-AU"/>
              </w:rPr>
            </w:pPr>
          </w:p>
        </w:tc>
        <w:tc>
          <w:tcPr>
            <w:tcW w:w="0" w:type="auto"/>
            <w:tcBorders>
              <w:top w:val="nil"/>
              <w:left w:val="nil"/>
              <w:bottom w:val="single" w:sz="8" w:space="0" w:color="000000"/>
              <w:right w:val="single" w:sz="8" w:space="0" w:color="000000"/>
            </w:tcBorders>
            <w:shd w:val="clear" w:color="auto" w:fill="auto"/>
            <w:vAlign w:val="center"/>
            <w:hideMark/>
          </w:tcPr>
          <w:p w14:paraId="65809DAB" w14:textId="77777777" w:rsidR="00093705" w:rsidRPr="0002063B" w:rsidRDefault="00093705" w:rsidP="00093705">
            <w:pPr>
              <w:spacing w:before="0" w:after="0"/>
              <w:jc w:val="center"/>
              <w:rPr>
                <w:rFonts w:cs="Arial"/>
                <w:sz w:val="20"/>
                <w:lang w:val="en-AU" w:eastAsia="en-AU"/>
              </w:rPr>
            </w:pPr>
            <w:r>
              <w:rPr>
                <w:rFonts w:cs="Arial"/>
                <w:sz w:val="20"/>
                <w:lang w:val="en-AU" w:eastAsia="en-AU"/>
              </w:rPr>
              <w:t>(</w:t>
            </w:r>
            <w:r w:rsidRPr="0002063B">
              <w:rPr>
                <w:rFonts w:cs="Arial"/>
                <w:sz w:val="20"/>
                <w:lang w:val="en-AU" w:eastAsia="en-AU"/>
              </w:rPr>
              <w:t>2,077</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122D9C5D" w14:textId="77777777" w:rsidR="00093705" w:rsidRPr="0002063B" w:rsidRDefault="00093705" w:rsidP="00093705">
            <w:pPr>
              <w:spacing w:before="0" w:after="0"/>
              <w:jc w:val="center"/>
              <w:rPr>
                <w:rFonts w:cs="Arial"/>
                <w:sz w:val="20"/>
                <w:lang w:val="en-AU" w:eastAsia="en-AU"/>
              </w:rPr>
            </w:pPr>
            <w:r>
              <w:rPr>
                <w:rFonts w:cs="Arial"/>
                <w:sz w:val="20"/>
                <w:lang w:val="en-AU" w:eastAsia="en-AU"/>
              </w:rPr>
              <w:t>(</w:t>
            </w:r>
            <w:r w:rsidRPr="0002063B">
              <w:rPr>
                <w:rFonts w:cs="Arial"/>
                <w:sz w:val="20"/>
                <w:lang w:val="en-AU" w:eastAsia="en-AU"/>
              </w:rPr>
              <w:t>310</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bottom"/>
            <w:hideMark/>
          </w:tcPr>
          <w:p w14:paraId="7AD45D32" w14:textId="1B17928F" w:rsidR="00093705" w:rsidRPr="0002063B" w:rsidRDefault="00375EC0" w:rsidP="00093705">
            <w:pPr>
              <w:spacing w:before="0" w:after="0"/>
              <w:jc w:val="center"/>
              <w:rPr>
                <w:rFonts w:cs="Arial"/>
                <w:sz w:val="20"/>
                <w:lang w:val="en-AU" w:eastAsia="en-AU"/>
              </w:rPr>
            </w:pPr>
            <w:r>
              <w:rPr>
                <w:rFonts w:cs="Arial"/>
                <w:sz w:val="20"/>
                <w:lang w:val="en-AU" w:eastAsia="en-AU"/>
              </w:rPr>
              <w:t>(</w:t>
            </w:r>
            <w:r w:rsidR="00093705" w:rsidRPr="0002063B">
              <w:rPr>
                <w:rFonts w:cs="Arial"/>
                <w:sz w:val="20"/>
                <w:lang w:val="en-AU" w:eastAsia="en-AU"/>
              </w:rPr>
              <w:t>129</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bottom"/>
            <w:hideMark/>
          </w:tcPr>
          <w:p w14:paraId="400836F5" w14:textId="056E9C4C" w:rsidR="00093705" w:rsidRPr="0002063B" w:rsidRDefault="00375EC0" w:rsidP="00093705">
            <w:pPr>
              <w:spacing w:before="0" w:after="0"/>
              <w:jc w:val="center"/>
              <w:rPr>
                <w:rFonts w:cs="Arial"/>
                <w:sz w:val="20"/>
                <w:lang w:val="en-AU" w:eastAsia="en-AU"/>
              </w:rPr>
            </w:pPr>
            <w:r>
              <w:rPr>
                <w:rFonts w:cs="Arial"/>
                <w:sz w:val="20"/>
                <w:lang w:val="en-AU" w:eastAsia="en-AU"/>
              </w:rPr>
              <w:t>(</w:t>
            </w:r>
            <w:r w:rsidR="00093705" w:rsidRPr="0002063B">
              <w:rPr>
                <w:rFonts w:cs="Arial"/>
                <w:sz w:val="20"/>
                <w:lang w:val="en-AU" w:eastAsia="en-AU"/>
              </w:rPr>
              <w:t>112</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16312F25" w14:textId="2E6C99C9" w:rsidR="00093705" w:rsidRPr="0002063B" w:rsidRDefault="00375EC0" w:rsidP="00093705">
            <w:pPr>
              <w:spacing w:before="0" w:after="0"/>
              <w:jc w:val="center"/>
              <w:rPr>
                <w:rFonts w:cs="Arial"/>
                <w:sz w:val="20"/>
                <w:lang w:val="en-AU" w:eastAsia="en-AU"/>
              </w:rPr>
            </w:pPr>
            <w:r>
              <w:rPr>
                <w:rFonts w:cs="Arial"/>
                <w:sz w:val="20"/>
                <w:lang w:val="en-AU" w:eastAsia="en-AU"/>
              </w:rPr>
              <w:t>(</w:t>
            </w:r>
            <w:r w:rsidR="00093705" w:rsidRPr="0002063B">
              <w:rPr>
                <w:rFonts w:cs="Arial"/>
                <w:sz w:val="20"/>
                <w:lang w:val="en-AU" w:eastAsia="en-AU"/>
              </w:rPr>
              <w:t>2629</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77EA659F" w14:textId="390AE67F" w:rsidR="00093705" w:rsidRPr="0002063B" w:rsidRDefault="00375EC0" w:rsidP="00093705">
            <w:pPr>
              <w:spacing w:before="0" w:after="0"/>
              <w:jc w:val="center"/>
              <w:rPr>
                <w:rFonts w:cs="Arial"/>
                <w:sz w:val="20"/>
                <w:lang w:val="en-AU" w:eastAsia="en-AU"/>
              </w:rPr>
            </w:pPr>
            <w:r>
              <w:rPr>
                <w:rFonts w:cs="Arial"/>
                <w:sz w:val="20"/>
                <w:lang w:val="en-AU" w:eastAsia="en-AU"/>
              </w:rPr>
              <w:t>(</w:t>
            </w:r>
            <w:r w:rsidR="00093705" w:rsidRPr="0002063B">
              <w:rPr>
                <w:rFonts w:cs="Arial"/>
                <w:sz w:val="20"/>
                <w:lang w:val="en-AU" w:eastAsia="en-AU"/>
              </w:rPr>
              <w:t>26</w:t>
            </w:r>
            <w:r>
              <w:rPr>
                <w:rFonts w:cs="Arial"/>
                <w:sz w:val="20"/>
                <w:lang w:val="en-AU" w:eastAsia="en-AU"/>
              </w:rPr>
              <w:t>)</w:t>
            </w:r>
          </w:p>
        </w:tc>
      </w:tr>
      <w:tr w:rsidR="00093705" w:rsidRPr="0002063B" w14:paraId="4A443033" w14:textId="77777777" w:rsidTr="00093705">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7AF526B4" w14:textId="77777777" w:rsidR="00093705" w:rsidRPr="0002063B" w:rsidRDefault="00093705" w:rsidP="00093705">
            <w:pPr>
              <w:spacing w:before="0" w:after="0"/>
              <w:jc w:val="left"/>
              <w:rPr>
                <w:rFonts w:cs="Arial"/>
                <w:sz w:val="20"/>
                <w:lang w:val="en-AU" w:eastAsia="en-AU"/>
              </w:rPr>
            </w:pPr>
          </w:p>
        </w:tc>
        <w:tc>
          <w:tcPr>
            <w:tcW w:w="0" w:type="auto"/>
            <w:vMerge w:val="restart"/>
            <w:tcBorders>
              <w:top w:val="nil"/>
              <w:left w:val="single" w:sz="8" w:space="0" w:color="000000"/>
              <w:bottom w:val="single" w:sz="8" w:space="0" w:color="000000"/>
              <w:right w:val="single" w:sz="8" w:space="0" w:color="000000"/>
            </w:tcBorders>
            <w:shd w:val="clear" w:color="000000" w:fill="D9D9D9"/>
            <w:vAlign w:val="center"/>
            <w:hideMark/>
          </w:tcPr>
          <w:p w14:paraId="29DAB277" w14:textId="77777777" w:rsidR="00093705" w:rsidRPr="0002063B" w:rsidRDefault="00093705" w:rsidP="00093705">
            <w:pPr>
              <w:spacing w:before="0" w:after="0"/>
              <w:jc w:val="center"/>
              <w:rPr>
                <w:rFonts w:cs="Arial"/>
                <w:i/>
                <w:iCs/>
                <w:sz w:val="20"/>
                <w:lang w:val="en-AU" w:eastAsia="en-AU"/>
              </w:rPr>
            </w:pPr>
            <w:r w:rsidRPr="0002063B">
              <w:rPr>
                <w:rFonts w:cs="Arial"/>
                <w:i/>
                <w:iCs/>
                <w:sz w:val="20"/>
                <w:lang w:val="en-AU" w:eastAsia="en-AU"/>
              </w:rPr>
              <w:t>%</w:t>
            </w:r>
          </w:p>
        </w:tc>
        <w:tc>
          <w:tcPr>
            <w:tcW w:w="0" w:type="auto"/>
            <w:vMerge w:val="restart"/>
            <w:tcBorders>
              <w:top w:val="nil"/>
              <w:left w:val="single" w:sz="8" w:space="0" w:color="000000"/>
              <w:bottom w:val="single" w:sz="8" w:space="0" w:color="000000"/>
              <w:right w:val="single" w:sz="8" w:space="0" w:color="000000"/>
            </w:tcBorders>
            <w:shd w:val="clear" w:color="000000" w:fill="D9D9D9"/>
            <w:vAlign w:val="center"/>
            <w:hideMark/>
          </w:tcPr>
          <w:p w14:paraId="45FD486F" w14:textId="77777777" w:rsidR="00093705" w:rsidRPr="0002063B" w:rsidRDefault="00093705" w:rsidP="00093705">
            <w:pPr>
              <w:spacing w:before="0" w:after="0"/>
              <w:jc w:val="center"/>
              <w:rPr>
                <w:rFonts w:cs="Arial"/>
                <w:i/>
                <w:iCs/>
                <w:sz w:val="20"/>
                <w:lang w:val="en-AU" w:eastAsia="en-AU"/>
              </w:rPr>
            </w:pPr>
            <w:r w:rsidRPr="0002063B">
              <w:rPr>
                <w:rFonts w:cs="Arial"/>
                <w:i/>
                <w:iCs/>
                <w:sz w:val="20"/>
                <w:lang w:val="en-AU" w:eastAsia="en-AU"/>
              </w:rPr>
              <w:t>100%</w:t>
            </w:r>
          </w:p>
        </w:tc>
        <w:tc>
          <w:tcPr>
            <w:tcW w:w="0" w:type="auto"/>
            <w:tcBorders>
              <w:top w:val="nil"/>
              <w:left w:val="nil"/>
              <w:bottom w:val="single" w:sz="8" w:space="0" w:color="000000"/>
              <w:right w:val="single" w:sz="8" w:space="0" w:color="000000"/>
            </w:tcBorders>
            <w:shd w:val="clear" w:color="000000" w:fill="D9D9D9"/>
            <w:vAlign w:val="center"/>
            <w:hideMark/>
          </w:tcPr>
          <w:p w14:paraId="20D0B5EC"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85%</w:t>
            </w:r>
          </w:p>
        </w:tc>
        <w:tc>
          <w:tcPr>
            <w:tcW w:w="0" w:type="auto"/>
            <w:tcBorders>
              <w:top w:val="nil"/>
              <w:left w:val="nil"/>
              <w:bottom w:val="single" w:sz="8" w:space="0" w:color="000000"/>
              <w:right w:val="single" w:sz="8" w:space="0" w:color="000000"/>
            </w:tcBorders>
            <w:shd w:val="clear" w:color="000000" w:fill="D9D9D9"/>
            <w:vAlign w:val="center"/>
            <w:hideMark/>
          </w:tcPr>
          <w:p w14:paraId="01DFF249"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7%</w:t>
            </w:r>
          </w:p>
        </w:tc>
        <w:tc>
          <w:tcPr>
            <w:tcW w:w="0" w:type="auto"/>
            <w:tcBorders>
              <w:top w:val="nil"/>
              <w:left w:val="nil"/>
              <w:bottom w:val="single" w:sz="8" w:space="0" w:color="000000"/>
              <w:right w:val="single" w:sz="8" w:space="0" w:color="000000"/>
            </w:tcBorders>
            <w:shd w:val="clear" w:color="000000" w:fill="D9D9D9"/>
            <w:vAlign w:val="center"/>
            <w:hideMark/>
          </w:tcPr>
          <w:p w14:paraId="075E7BF1"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2%</w:t>
            </w:r>
          </w:p>
        </w:tc>
        <w:tc>
          <w:tcPr>
            <w:tcW w:w="0" w:type="auto"/>
            <w:tcBorders>
              <w:top w:val="nil"/>
              <w:left w:val="nil"/>
              <w:bottom w:val="single" w:sz="8" w:space="0" w:color="000000"/>
              <w:right w:val="single" w:sz="8" w:space="0" w:color="000000"/>
            </w:tcBorders>
            <w:shd w:val="clear" w:color="000000" w:fill="D9D9D9"/>
            <w:vAlign w:val="center"/>
            <w:hideMark/>
          </w:tcPr>
          <w:p w14:paraId="4EC5807A" w14:textId="77777777" w:rsidR="00093705" w:rsidRPr="0002063B" w:rsidRDefault="00093705" w:rsidP="00093705">
            <w:pPr>
              <w:spacing w:before="0" w:after="0"/>
              <w:jc w:val="center"/>
              <w:rPr>
                <w:rFonts w:cs="Arial"/>
                <w:i/>
                <w:iCs/>
                <w:sz w:val="20"/>
                <w:lang w:val="en-AU" w:eastAsia="en-AU"/>
              </w:rPr>
            </w:pPr>
            <w:r>
              <w:rPr>
                <w:rFonts w:cs="Arial"/>
                <w:i/>
                <w:iCs/>
                <w:sz w:val="20"/>
                <w:lang w:val="en-AU" w:eastAsia="en-AU"/>
              </w:rPr>
              <w:t>nil</w:t>
            </w:r>
          </w:p>
        </w:tc>
        <w:tc>
          <w:tcPr>
            <w:tcW w:w="0" w:type="auto"/>
            <w:tcBorders>
              <w:top w:val="nil"/>
              <w:left w:val="nil"/>
              <w:bottom w:val="single" w:sz="8" w:space="0" w:color="000000"/>
              <w:right w:val="single" w:sz="8" w:space="0" w:color="000000"/>
            </w:tcBorders>
            <w:shd w:val="clear" w:color="000000" w:fill="D9D9D9"/>
            <w:vAlign w:val="center"/>
            <w:hideMark/>
          </w:tcPr>
          <w:p w14:paraId="09DEB470"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94%</w:t>
            </w:r>
          </w:p>
        </w:tc>
        <w:tc>
          <w:tcPr>
            <w:tcW w:w="0" w:type="auto"/>
            <w:tcBorders>
              <w:top w:val="nil"/>
              <w:left w:val="nil"/>
              <w:bottom w:val="single" w:sz="8" w:space="0" w:color="000000"/>
              <w:right w:val="single" w:sz="8" w:space="0" w:color="000000"/>
            </w:tcBorders>
            <w:shd w:val="clear" w:color="000000" w:fill="D9D9D9"/>
            <w:vAlign w:val="center"/>
            <w:hideMark/>
          </w:tcPr>
          <w:p w14:paraId="3FBCD500" w14:textId="77777777" w:rsidR="00093705" w:rsidRPr="0002063B" w:rsidRDefault="00093705" w:rsidP="00093705">
            <w:pPr>
              <w:spacing w:before="0" w:after="0"/>
              <w:jc w:val="center"/>
              <w:rPr>
                <w:rFonts w:cs="Arial"/>
                <w:sz w:val="20"/>
                <w:lang w:val="en-AU" w:eastAsia="en-AU"/>
              </w:rPr>
            </w:pPr>
            <w:r w:rsidRPr="0002063B">
              <w:rPr>
                <w:rFonts w:cs="Arial"/>
                <w:sz w:val="20"/>
                <w:lang w:val="en-AU" w:eastAsia="en-AU"/>
              </w:rPr>
              <w:t>6%</w:t>
            </w:r>
          </w:p>
        </w:tc>
      </w:tr>
      <w:tr w:rsidR="00093705" w:rsidRPr="0002063B" w14:paraId="7C115231" w14:textId="77777777" w:rsidTr="00093705">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34F9EE25" w14:textId="77777777" w:rsidR="00093705" w:rsidRPr="0002063B" w:rsidRDefault="00093705" w:rsidP="00093705">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7331BE35" w14:textId="77777777" w:rsidR="00093705" w:rsidRPr="0002063B" w:rsidRDefault="00093705" w:rsidP="00093705">
            <w:pPr>
              <w:spacing w:before="0" w:after="0"/>
              <w:jc w:val="left"/>
              <w:rPr>
                <w:rFonts w:cs="Arial"/>
                <w:i/>
                <w:iCs/>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565ADD01" w14:textId="77777777" w:rsidR="00093705" w:rsidRPr="0002063B" w:rsidRDefault="00093705" w:rsidP="00093705">
            <w:pPr>
              <w:spacing w:before="0" w:after="0"/>
              <w:jc w:val="left"/>
              <w:rPr>
                <w:rFonts w:cs="Arial"/>
                <w:i/>
                <w:iCs/>
                <w:sz w:val="20"/>
                <w:lang w:val="en-AU" w:eastAsia="en-AU"/>
              </w:rPr>
            </w:pPr>
          </w:p>
        </w:tc>
        <w:tc>
          <w:tcPr>
            <w:tcW w:w="0" w:type="auto"/>
            <w:tcBorders>
              <w:top w:val="nil"/>
              <w:left w:val="nil"/>
              <w:bottom w:val="single" w:sz="8" w:space="0" w:color="000000"/>
              <w:right w:val="single" w:sz="8" w:space="0" w:color="000000"/>
            </w:tcBorders>
            <w:shd w:val="clear" w:color="000000" w:fill="D9D9D9"/>
            <w:vAlign w:val="center"/>
            <w:hideMark/>
          </w:tcPr>
          <w:p w14:paraId="76DD62FA" w14:textId="3D7D76DD" w:rsidR="00093705" w:rsidRPr="0002063B" w:rsidRDefault="00375EC0" w:rsidP="00093705">
            <w:pPr>
              <w:spacing w:before="0" w:after="0"/>
              <w:jc w:val="center"/>
              <w:rPr>
                <w:rFonts w:cs="Arial"/>
                <w:sz w:val="20"/>
                <w:lang w:val="en-AU" w:eastAsia="en-AU"/>
              </w:rPr>
            </w:pPr>
            <w:r>
              <w:rPr>
                <w:rFonts w:cs="Arial"/>
                <w:sz w:val="20"/>
                <w:lang w:val="en-AU" w:eastAsia="en-AU"/>
              </w:rPr>
              <w:t>(</w:t>
            </w:r>
            <w:r w:rsidR="00093705" w:rsidRPr="0002063B">
              <w:rPr>
                <w:rFonts w:cs="Arial"/>
                <w:sz w:val="20"/>
                <w:lang w:val="en-AU" w:eastAsia="en-AU"/>
              </w:rPr>
              <w:t>78%</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262AF514" w14:textId="0A8DE791" w:rsidR="00093705" w:rsidRPr="0002063B" w:rsidRDefault="00375EC0" w:rsidP="00093705">
            <w:pPr>
              <w:spacing w:before="0" w:after="0"/>
              <w:jc w:val="center"/>
              <w:rPr>
                <w:rFonts w:cs="Arial"/>
                <w:sz w:val="20"/>
                <w:lang w:val="en-AU" w:eastAsia="en-AU"/>
              </w:rPr>
            </w:pPr>
            <w:r>
              <w:rPr>
                <w:rFonts w:cs="Arial"/>
                <w:sz w:val="20"/>
                <w:lang w:val="en-AU" w:eastAsia="en-AU"/>
              </w:rPr>
              <w:t>(</w:t>
            </w:r>
            <w:r w:rsidR="00093705" w:rsidRPr="0002063B">
              <w:rPr>
                <w:rFonts w:cs="Arial"/>
                <w:sz w:val="20"/>
                <w:lang w:val="en-AU" w:eastAsia="en-AU"/>
              </w:rPr>
              <w:t>12%</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5908B53D" w14:textId="227C6234" w:rsidR="00093705" w:rsidRPr="0002063B" w:rsidRDefault="00375EC0" w:rsidP="00093705">
            <w:pPr>
              <w:spacing w:before="0" w:after="0"/>
              <w:jc w:val="center"/>
              <w:rPr>
                <w:rFonts w:cs="Arial"/>
                <w:sz w:val="20"/>
                <w:lang w:val="en-AU" w:eastAsia="en-AU"/>
              </w:rPr>
            </w:pPr>
            <w:r>
              <w:rPr>
                <w:rFonts w:cs="Arial"/>
                <w:sz w:val="20"/>
                <w:lang w:val="en-AU" w:eastAsia="en-AU"/>
              </w:rPr>
              <w:t>(</w:t>
            </w:r>
            <w:r w:rsidR="00093705" w:rsidRPr="0002063B">
              <w:rPr>
                <w:rFonts w:cs="Arial"/>
                <w:sz w:val="20"/>
                <w:lang w:val="en-AU" w:eastAsia="en-AU"/>
              </w:rPr>
              <w:t>5%</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3E1DCF1C" w14:textId="469F33F5" w:rsidR="00093705" w:rsidRPr="0002063B" w:rsidRDefault="00375EC0" w:rsidP="00093705">
            <w:pPr>
              <w:spacing w:before="0" w:after="0"/>
              <w:jc w:val="center"/>
              <w:rPr>
                <w:rFonts w:cs="Arial"/>
                <w:sz w:val="20"/>
                <w:lang w:val="en-AU" w:eastAsia="en-AU"/>
              </w:rPr>
            </w:pPr>
            <w:r>
              <w:rPr>
                <w:rFonts w:cs="Arial"/>
                <w:sz w:val="20"/>
                <w:lang w:val="en-AU" w:eastAsia="en-AU"/>
              </w:rPr>
              <w:t>(</w:t>
            </w:r>
            <w:r w:rsidR="00093705" w:rsidRPr="0002063B">
              <w:rPr>
                <w:rFonts w:cs="Arial"/>
                <w:sz w:val="20"/>
                <w:lang w:val="en-AU" w:eastAsia="en-AU"/>
              </w:rPr>
              <w:t>4%</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189F38DF" w14:textId="6EB9FA37" w:rsidR="00093705" w:rsidRPr="0002063B" w:rsidRDefault="00375EC0" w:rsidP="00093705">
            <w:pPr>
              <w:spacing w:before="0" w:after="0"/>
              <w:jc w:val="center"/>
              <w:rPr>
                <w:rFonts w:cs="Arial"/>
                <w:sz w:val="20"/>
                <w:lang w:val="en-AU" w:eastAsia="en-AU"/>
              </w:rPr>
            </w:pPr>
            <w:r>
              <w:rPr>
                <w:rFonts w:cs="Arial"/>
                <w:sz w:val="20"/>
                <w:lang w:val="en-AU" w:eastAsia="en-AU"/>
              </w:rPr>
              <w:t>(</w:t>
            </w:r>
            <w:r w:rsidR="00093705" w:rsidRPr="0002063B">
              <w:rPr>
                <w:rFonts w:cs="Arial"/>
                <w:sz w:val="20"/>
                <w:lang w:val="en-AU" w:eastAsia="en-AU"/>
              </w:rPr>
              <w:t>99%</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2F55725E" w14:textId="25C97B08" w:rsidR="00093705" w:rsidRPr="0002063B" w:rsidRDefault="00375EC0" w:rsidP="00093705">
            <w:pPr>
              <w:spacing w:before="0" w:after="0"/>
              <w:jc w:val="center"/>
              <w:rPr>
                <w:rFonts w:cs="Arial"/>
                <w:sz w:val="20"/>
                <w:lang w:val="en-AU" w:eastAsia="en-AU"/>
              </w:rPr>
            </w:pPr>
            <w:r>
              <w:rPr>
                <w:rFonts w:cs="Arial"/>
                <w:sz w:val="20"/>
                <w:lang w:val="en-AU" w:eastAsia="en-AU"/>
              </w:rPr>
              <w:t>(</w:t>
            </w:r>
            <w:r w:rsidR="00093705" w:rsidRPr="0002063B">
              <w:rPr>
                <w:rFonts w:cs="Arial"/>
                <w:sz w:val="20"/>
                <w:lang w:val="en-AU" w:eastAsia="en-AU"/>
              </w:rPr>
              <w:t>1%</w:t>
            </w:r>
            <w:r>
              <w:rPr>
                <w:rFonts w:cs="Arial"/>
                <w:sz w:val="20"/>
                <w:lang w:val="en-AU" w:eastAsia="en-AU"/>
              </w:rPr>
              <w:t>)</w:t>
            </w:r>
          </w:p>
        </w:tc>
      </w:tr>
    </w:tbl>
    <w:p w14:paraId="3F8B1E08" w14:textId="77777777" w:rsidR="00093705" w:rsidRPr="001853EB" w:rsidRDefault="00093705" w:rsidP="00093705">
      <w:pPr>
        <w:spacing w:before="0"/>
        <w:rPr>
          <w:rFonts w:cs="Arial"/>
          <w:i/>
          <w:szCs w:val="22"/>
        </w:rPr>
      </w:pPr>
    </w:p>
    <w:p w14:paraId="570BF90A" w14:textId="3EBCD0CD" w:rsidR="00093705" w:rsidRPr="006E531D" w:rsidRDefault="00335316" w:rsidP="00093705">
      <w:pPr>
        <w:rPr>
          <w:lang w:val="en-AU" w:eastAsia="en-GB"/>
        </w:rPr>
      </w:pPr>
      <w:r>
        <w:fldChar w:fldCharType="begin"/>
      </w:r>
      <w:r>
        <w:instrText xml:space="preserve"> REF _Ref536536143  \* MERGEFORMAT </w:instrText>
      </w:r>
      <w:r>
        <w:fldChar w:fldCharType="separate"/>
      </w:r>
      <w:r w:rsidRPr="00335316">
        <w:t>Figure 4</w:t>
      </w:r>
      <w:r w:rsidRPr="00335316">
        <w:noBreakHyphen/>
        <w:t>17</w:t>
      </w:r>
      <w:r>
        <w:fldChar w:fldCharType="end"/>
      </w:r>
      <w:r w:rsidR="00087222">
        <w:t xml:space="preserve"> and </w:t>
      </w:r>
      <w:r>
        <w:fldChar w:fldCharType="begin"/>
      </w:r>
      <w:r>
        <w:instrText xml:space="preserve"> REF _Ref536536162  \* MERGEFORMAT </w:instrText>
      </w:r>
      <w:r>
        <w:fldChar w:fldCharType="separate"/>
      </w:r>
      <w:r w:rsidRPr="00335316">
        <w:t>Figure 4</w:t>
      </w:r>
      <w:r w:rsidRPr="00335316">
        <w:noBreakHyphen/>
        <w:t>18</w:t>
      </w:r>
      <w:r>
        <w:fldChar w:fldCharType="end"/>
      </w:r>
      <w:r w:rsidR="00087222">
        <w:t xml:space="preserve"> </w:t>
      </w:r>
      <w:r w:rsidR="00093705" w:rsidRPr="006E531D">
        <w:t>illustrate</w:t>
      </w:r>
      <w:r w:rsidR="00093705" w:rsidRPr="006E531D">
        <w:rPr>
          <w:lang w:val="en-AU" w:eastAsia="en-GB"/>
        </w:rPr>
        <w:t xml:space="preserve"> the changes in water quality and environmental conditions in the Cape York region and focus on surface data collected by </w:t>
      </w:r>
      <w:r w:rsidR="00E72F33">
        <w:rPr>
          <w:lang w:val="en-AU" w:eastAsia="en-GB"/>
        </w:rPr>
        <w:t>CYWMP</w:t>
      </w:r>
      <w:r w:rsidR="00093705" w:rsidRPr="006E531D">
        <w:rPr>
          <w:lang w:val="en-AU" w:eastAsia="en-GB"/>
        </w:rPr>
        <w:t xml:space="preserve"> between December 2017 and April 2018. The 2017</w:t>
      </w:r>
      <w:r w:rsidR="00093705" w:rsidRPr="006E531D">
        <w:rPr>
          <w:szCs w:val="22"/>
          <w:lang w:val="en-AU"/>
        </w:rPr>
        <w:t>–</w:t>
      </w:r>
      <w:r w:rsidR="00093705" w:rsidRPr="006E531D">
        <w:rPr>
          <w:lang w:val="en-AU" w:eastAsia="en-GB"/>
        </w:rPr>
        <w:t xml:space="preserve">18 wet season was characterised by below average river discharges for the first quarter of the wet season (until early February – week 9), then </w:t>
      </w:r>
      <w:r w:rsidR="00093705">
        <w:rPr>
          <w:lang w:val="en-AU" w:eastAsia="en-GB"/>
        </w:rPr>
        <w:t>most</w:t>
      </w:r>
      <w:r w:rsidR="00093705" w:rsidRPr="006E531D">
        <w:rPr>
          <w:lang w:val="en-AU" w:eastAsia="en-GB"/>
        </w:rPr>
        <w:t xml:space="preserve"> weeks were characterised by above average weekly river discharges except for weeks 11</w:t>
      </w:r>
      <w:r w:rsidR="00281D6E" w:rsidRPr="006E531D">
        <w:rPr>
          <w:lang w:val="en-AU" w:eastAsia="en-GB"/>
        </w:rPr>
        <w:t>–</w:t>
      </w:r>
      <w:r w:rsidR="00093705" w:rsidRPr="006E531D">
        <w:rPr>
          <w:lang w:val="en-AU" w:eastAsia="en-GB"/>
        </w:rPr>
        <w:t>12, and 19</w:t>
      </w:r>
      <w:r w:rsidR="00281D6E" w:rsidRPr="006E531D">
        <w:rPr>
          <w:lang w:val="en-AU" w:eastAsia="en-GB"/>
        </w:rPr>
        <w:t>–</w:t>
      </w:r>
      <w:r w:rsidR="00093705" w:rsidRPr="006E531D">
        <w:rPr>
          <w:lang w:val="en-AU" w:eastAsia="en-GB"/>
        </w:rPr>
        <w:t>22.</w:t>
      </w:r>
    </w:p>
    <w:p w14:paraId="015DD033" w14:textId="5424D512" w:rsidR="00093705" w:rsidRDefault="00093705" w:rsidP="00093705">
      <w:r w:rsidRPr="006E531D">
        <w:lastRenderedPageBreak/>
        <w:t>The maximum wet season water quality surface concentrations were measured during week 8 (19 January 2017: 370.0 mg L</w:t>
      </w:r>
      <w:r w:rsidRPr="006E531D">
        <w:rPr>
          <w:vertAlign w:val="superscript"/>
        </w:rPr>
        <w:t>-1</w:t>
      </w:r>
      <w:r w:rsidRPr="006E531D">
        <w:t xml:space="preserve"> for TSS, 78.0 </w:t>
      </w:r>
      <w:r w:rsidRPr="006E531D">
        <w:rPr>
          <w:rFonts w:cs="Arial"/>
        </w:rPr>
        <w:t>µ</w:t>
      </w:r>
      <w:r w:rsidRPr="006E531D">
        <w:t>g L</w:t>
      </w:r>
      <w:r w:rsidRPr="006E531D">
        <w:rPr>
          <w:vertAlign w:val="superscript"/>
        </w:rPr>
        <w:t>-1</w:t>
      </w:r>
      <w:r w:rsidRPr="006E531D">
        <w:t xml:space="preserve"> for DIN). However, cloud cover prevented obtaining clear satellite image</w:t>
      </w:r>
      <w:r>
        <w:t>ry</w:t>
      </w:r>
      <w:r w:rsidRPr="006E531D">
        <w:t xml:space="preserve"> of the flood plumes for this week. </w:t>
      </w:r>
      <w:r w:rsidRPr="006E531D">
        <w:rPr>
          <w:rFonts w:cs="Arial"/>
          <w:szCs w:val="24"/>
          <w:lang w:val="en-AU" w:eastAsia="en-GB"/>
        </w:rPr>
        <w:t xml:space="preserve">Using only sites with a satellite colour class category (i.e. no cloud), </w:t>
      </w:r>
      <w:r w:rsidRPr="006E531D">
        <w:t>the highest weekly average concentrations were</w:t>
      </w:r>
      <w:r>
        <w:t>:</w:t>
      </w:r>
      <w:r w:rsidRPr="006E531D">
        <w:t xml:space="preserve"> </w:t>
      </w:r>
    </w:p>
    <w:p w14:paraId="0708E6A8" w14:textId="77777777" w:rsidR="00093705" w:rsidRDefault="00093705" w:rsidP="00375EC0">
      <w:pPr>
        <w:pStyle w:val="ListParagraph"/>
        <w:numPr>
          <w:ilvl w:val="0"/>
          <w:numId w:val="28"/>
        </w:numPr>
        <w:ind w:left="851" w:hanging="284"/>
      </w:pPr>
      <w:r w:rsidRPr="006E531D">
        <w:t>week 17 in colour class 1 for TSS (33.5 mg L</w:t>
      </w:r>
      <w:r w:rsidRPr="000C5EAF">
        <w:rPr>
          <w:vertAlign w:val="superscript"/>
        </w:rPr>
        <w:t>-1</w:t>
      </w:r>
      <w:r w:rsidRPr="006E531D">
        <w:t>)</w:t>
      </w:r>
    </w:p>
    <w:p w14:paraId="7B85825C" w14:textId="77777777" w:rsidR="00093705" w:rsidRDefault="00093705" w:rsidP="00375EC0">
      <w:pPr>
        <w:pStyle w:val="ListParagraph"/>
        <w:numPr>
          <w:ilvl w:val="0"/>
          <w:numId w:val="28"/>
        </w:numPr>
        <w:ind w:left="851" w:hanging="284"/>
      </w:pPr>
      <w:r w:rsidRPr="006E531D">
        <w:t>week 8 for Chl-</w:t>
      </w:r>
      <w:r w:rsidRPr="000C5EAF">
        <w:rPr>
          <w:i/>
        </w:rPr>
        <w:t>a</w:t>
      </w:r>
      <w:r w:rsidRPr="006E531D">
        <w:t xml:space="preserve"> in class 4 (1.4 µg L</w:t>
      </w:r>
      <w:r w:rsidRPr="000C5EAF">
        <w:rPr>
          <w:vertAlign w:val="superscript"/>
        </w:rPr>
        <w:t>-1</w:t>
      </w:r>
      <w:r w:rsidRPr="006E531D">
        <w:t xml:space="preserve">) </w:t>
      </w:r>
    </w:p>
    <w:p w14:paraId="4BE70C21" w14:textId="77777777" w:rsidR="00093705" w:rsidRDefault="00093705" w:rsidP="00375EC0">
      <w:pPr>
        <w:pStyle w:val="ListParagraph"/>
        <w:numPr>
          <w:ilvl w:val="0"/>
          <w:numId w:val="28"/>
        </w:numPr>
        <w:ind w:left="851" w:hanging="284"/>
      </w:pPr>
      <w:r w:rsidRPr="006E531D">
        <w:t>week 11 for DIN in colour class 2 (45 µg L</w:t>
      </w:r>
      <w:r w:rsidRPr="000C5EAF">
        <w:rPr>
          <w:vertAlign w:val="superscript"/>
        </w:rPr>
        <w:t>-1</w:t>
      </w:r>
      <w:r w:rsidRPr="006E531D">
        <w:t xml:space="preserve">, no data was available in colour class 1). </w:t>
      </w:r>
    </w:p>
    <w:p w14:paraId="79C9243A" w14:textId="1C6073E1" w:rsidR="00093705" w:rsidRPr="006E531D" w:rsidRDefault="00093705" w:rsidP="00093705">
      <w:pPr>
        <w:rPr>
          <w:rFonts w:cs="Arial"/>
          <w:szCs w:val="24"/>
          <w:lang w:val="en-AU" w:eastAsia="en-GB"/>
        </w:rPr>
      </w:pPr>
      <w:r w:rsidRPr="006E531D">
        <w:rPr>
          <w:rFonts w:cs="Arial"/>
          <w:szCs w:val="24"/>
          <w:lang w:val="en-AU" w:eastAsia="en-GB"/>
        </w:rPr>
        <w:t>This is approximately 14 and 2 times the wet season TSS and Chl-</w:t>
      </w:r>
      <w:r w:rsidRPr="00B23B73">
        <w:rPr>
          <w:rFonts w:cs="Arial"/>
          <w:i/>
          <w:szCs w:val="24"/>
          <w:lang w:val="en-AU" w:eastAsia="en-GB"/>
        </w:rPr>
        <w:t>a</w:t>
      </w:r>
      <w:r w:rsidRPr="006E531D">
        <w:rPr>
          <w:rFonts w:cs="Arial"/>
          <w:szCs w:val="24"/>
          <w:lang w:val="en-AU" w:eastAsia="en-GB"/>
        </w:rPr>
        <w:t xml:space="preserve"> </w:t>
      </w:r>
      <w:r w:rsidR="00511BC0">
        <w:rPr>
          <w:rFonts w:cs="Arial"/>
          <w:szCs w:val="24"/>
          <w:lang w:val="en-AU" w:eastAsia="en-GB"/>
        </w:rPr>
        <w:t>GVs</w:t>
      </w:r>
      <w:r w:rsidRPr="006E531D">
        <w:rPr>
          <w:rFonts w:cs="Arial"/>
          <w:szCs w:val="24"/>
          <w:lang w:val="en-AU" w:eastAsia="en-GB"/>
        </w:rPr>
        <w:t xml:space="preserve">, respectively, for the open coastal and mid-shelf waters. The </w:t>
      </w:r>
      <w:r w:rsidR="00511BC0">
        <w:rPr>
          <w:rFonts w:cs="Arial"/>
          <w:szCs w:val="24"/>
          <w:lang w:val="en-AU" w:eastAsia="en-GB"/>
        </w:rPr>
        <w:t>GV</w:t>
      </w:r>
      <w:r w:rsidRPr="006E531D">
        <w:rPr>
          <w:rFonts w:cs="Arial"/>
          <w:szCs w:val="24"/>
          <w:lang w:val="en-AU" w:eastAsia="en-GB"/>
        </w:rPr>
        <w:t xml:space="preserve">, however, is a seasonal mean and the ecological effect of the acute concentration peak is not known. </w:t>
      </w:r>
      <w:r w:rsidRPr="006E531D">
        <w:t xml:space="preserve">No week had </w:t>
      </w:r>
      <w:r w:rsidRPr="006E531D">
        <w:rPr>
          <w:i/>
        </w:rPr>
        <w:t>in-situ</w:t>
      </w:r>
      <w:r w:rsidRPr="006E531D">
        <w:t xml:space="preserve"> samples collected across all colour classes (1 to 6), which did not allow </w:t>
      </w:r>
      <w:r w:rsidR="0035617E">
        <w:t xml:space="preserve">the depiction of a </w:t>
      </w:r>
      <w:r>
        <w:t>full description of</w:t>
      </w:r>
      <w:r w:rsidRPr="006E531D">
        <w:t xml:space="preserve"> water quality changes across </w:t>
      </w:r>
      <w:r w:rsidR="0035617E">
        <w:t xml:space="preserve">the </w:t>
      </w:r>
      <w:r w:rsidRPr="006E531D">
        <w:t>colour gradients.</w:t>
      </w:r>
    </w:p>
    <w:p w14:paraId="347FC7E5" w14:textId="6D92990E" w:rsidR="00093705" w:rsidRPr="006E531D" w:rsidRDefault="00093705" w:rsidP="00093705">
      <w:pPr>
        <w:rPr>
          <w:rFonts w:cs="Arial"/>
          <w:szCs w:val="24"/>
          <w:lang w:val="en-AU" w:eastAsia="en-GB"/>
        </w:rPr>
      </w:pPr>
      <w:r w:rsidRPr="006E531D">
        <w:rPr>
          <w:rFonts w:cs="Arial"/>
          <w:szCs w:val="24"/>
          <w:lang w:val="en-AU" w:eastAsia="en-GB"/>
        </w:rPr>
        <w:t xml:space="preserve">Using only sites with a satellite colour class category (i.e. no cloud), the mean seasonal TSS concentrations measured across the </w:t>
      </w:r>
      <w:r w:rsidR="00404B3B">
        <w:rPr>
          <w:rFonts w:cs="Arial"/>
          <w:szCs w:val="24"/>
          <w:lang w:val="en-AU" w:eastAsia="en-GB"/>
        </w:rPr>
        <w:t>primary</w:t>
      </w:r>
      <w:r w:rsidRPr="006E531D">
        <w:rPr>
          <w:rFonts w:cs="Arial"/>
          <w:szCs w:val="24"/>
          <w:lang w:val="en-AU" w:eastAsia="en-GB"/>
        </w:rPr>
        <w:t xml:space="preserve"> and </w:t>
      </w:r>
      <w:r w:rsidR="00404B3B">
        <w:rPr>
          <w:rFonts w:cs="Arial"/>
          <w:szCs w:val="24"/>
          <w:lang w:val="en-AU" w:eastAsia="en-GB"/>
        </w:rPr>
        <w:t>secondary</w:t>
      </w:r>
      <w:r w:rsidRPr="006E531D">
        <w:rPr>
          <w:rFonts w:cs="Arial"/>
          <w:szCs w:val="24"/>
          <w:lang w:val="en-AU" w:eastAsia="en-GB"/>
        </w:rPr>
        <w:t xml:space="preserve"> water types were 12.6 and 4.3 mg L</w:t>
      </w:r>
      <w:r w:rsidRPr="006E531D">
        <w:rPr>
          <w:rFonts w:cs="Arial"/>
          <w:szCs w:val="24"/>
          <w:vertAlign w:val="superscript"/>
          <w:lang w:val="en-AU" w:eastAsia="en-GB"/>
        </w:rPr>
        <w:t>-1</w:t>
      </w:r>
      <w:r w:rsidRPr="006E531D">
        <w:rPr>
          <w:rFonts w:cs="Arial"/>
          <w:szCs w:val="24"/>
          <w:lang w:val="en-AU" w:eastAsia="en-GB"/>
        </w:rPr>
        <w:t xml:space="preserve">, i.e. approximately 5 and 2 times the wet season TSS </w:t>
      </w:r>
      <w:r w:rsidR="0035617E">
        <w:rPr>
          <w:rFonts w:cs="Arial"/>
          <w:szCs w:val="24"/>
          <w:lang w:val="en-AU" w:eastAsia="en-GB"/>
        </w:rPr>
        <w:t>GVs</w:t>
      </w:r>
      <w:r w:rsidR="0035617E" w:rsidRPr="006E531D">
        <w:rPr>
          <w:rFonts w:cs="Arial"/>
          <w:szCs w:val="24"/>
          <w:lang w:val="en-AU" w:eastAsia="en-GB"/>
        </w:rPr>
        <w:t xml:space="preserve"> </w:t>
      </w:r>
      <w:r w:rsidRPr="006E531D">
        <w:rPr>
          <w:rFonts w:cs="Arial"/>
          <w:szCs w:val="24"/>
          <w:lang w:val="en-AU" w:eastAsia="en-GB"/>
        </w:rPr>
        <w:t>of 2.4 mg L</w:t>
      </w:r>
      <w:r w:rsidRPr="006E531D">
        <w:rPr>
          <w:rFonts w:cs="Arial"/>
          <w:szCs w:val="24"/>
          <w:vertAlign w:val="superscript"/>
          <w:lang w:val="en-AU" w:eastAsia="en-GB"/>
        </w:rPr>
        <w:t>-1</w:t>
      </w:r>
      <w:r w:rsidRPr="006E531D">
        <w:rPr>
          <w:rFonts w:cs="Arial"/>
          <w:szCs w:val="24"/>
          <w:lang w:val="en-AU" w:eastAsia="en-GB"/>
        </w:rPr>
        <w:t>, respectively (</w:t>
      </w:r>
      <w:r>
        <w:rPr>
          <w:rFonts w:cs="Arial"/>
          <w:szCs w:val="24"/>
          <w:lang w:val="en-AU" w:eastAsia="en-GB"/>
        </w:rPr>
        <w:t>Table E-6</w:t>
      </w:r>
      <w:r w:rsidRPr="006E531D">
        <w:rPr>
          <w:rFonts w:cs="Arial"/>
          <w:szCs w:val="24"/>
          <w:lang w:val="en-AU" w:eastAsia="en-GB"/>
        </w:rPr>
        <w:t>). The mean seasonal Chl-</w:t>
      </w:r>
      <w:r w:rsidRPr="00B23B73">
        <w:rPr>
          <w:rFonts w:cs="Arial"/>
          <w:i/>
          <w:szCs w:val="24"/>
          <w:lang w:val="en-AU" w:eastAsia="en-GB"/>
        </w:rPr>
        <w:t>a</w:t>
      </w:r>
      <w:r w:rsidRPr="006E531D">
        <w:rPr>
          <w:rFonts w:cs="Arial"/>
          <w:szCs w:val="24"/>
          <w:lang w:val="en-AU" w:eastAsia="en-GB"/>
        </w:rPr>
        <w:t xml:space="preserve"> concentrations in the </w:t>
      </w:r>
      <w:r w:rsidR="00404B3B">
        <w:rPr>
          <w:rFonts w:cs="Arial"/>
          <w:szCs w:val="24"/>
          <w:lang w:val="en-AU" w:eastAsia="en-GB"/>
        </w:rPr>
        <w:t>primary</w:t>
      </w:r>
      <w:r w:rsidRPr="006E531D">
        <w:rPr>
          <w:rFonts w:cs="Arial"/>
          <w:szCs w:val="24"/>
          <w:lang w:val="en-AU" w:eastAsia="en-GB"/>
        </w:rPr>
        <w:t xml:space="preserve"> water type was 0.65 μg L</w:t>
      </w:r>
      <w:r w:rsidRPr="006E531D">
        <w:rPr>
          <w:rFonts w:cs="Arial"/>
          <w:szCs w:val="24"/>
          <w:vertAlign w:val="superscript"/>
          <w:lang w:val="en-AU" w:eastAsia="en-GB"/>
        </w:rPr>
        <w:t>-1</w:t>
      </w:r>
      <w:r w:rsidRPr="006E531D">
        <w:rPr>
          <w:rFonts w:cs="Arial"/>
          <w:szCs w:val="24"/>
          <w:lang w:val="en-AU" w:eastAsia="en-GB"/>
        </w:rPr>
        <w:t>, i.e. just above the Chl-</w:t>
      </w:r>
      <w:r w:rsidRPr="00B23B73">
        <w:rPr>
          <w:rFonts w:cs="Arial"/>
          <w:i/>
          <w:szCs w:val="24"/>
          <w:lang w:val="en-AU" w:eastAsia="en-GB"/>
        </w:rPr>
        <w:t>a</w:t>
      </w:r>
      <w:r w:rsidRPr="006E531D">
        <w:rPr>
          <w:rFonts w:cs="Arial"/>
          <w:szCs w:val="24"/>
          <w:lang w:val="en-AU" w:eastAsia="en-GB"/>
        </w:rPr>
        <w:t xml:space="preserve"> </w:t>
      </w:r>
      <w:r w:rsidR="0035617E">
        <w:rPr>
          <w:rFonts w:cs="Arial"/>
          <w:szCs w:val="24"/>
          <w:lang w:val="en-AU" w:eastAsia="en-GB"/>
        </w:rPr>
        <w:t>GV</w:t>
      </w:r>
      <w:r w:rsidR="0035617E" w:rsidRPr="006E531D">
        <w:rPr>
          <w:rFonts w:cs="Arial"/>
          <w:szCs w:val="24"/>
          <w:lang w:val="en-AU" w:eastAsia="en-GB"/>
        </w:rPr>
        <w:t xml:space="preserve"> </w:t>
      </w:r>
      <w:r w:rsidRPr="006E531D">
        <w:rPr>
          <w:rFonts w:cs="Arial"/>
          <w:szCs w:val="24"/>
          <w:lang w:val="en-AU" w:eastAsia="en-GB"/>
        </w:rPr>
        <w:t>of 0.63 μg L</w:t>
      </w:r>
      <w:r w:rsidRPr="006E531D">
        <w:rPr>
          <w:rFonts w:cs="Arial"/>
          <w:szCs w:val="24"/>
          <w:vertAlign w:val="superscript"/>
          <w:lang w:val="en-AU" w:eastAsia="en-GB"/>
        </w:rPr>
        <w:t>-1</w:t>
      </w:r>
      <w:r w:rsidRPr="006E531D">
        <w:rPr>
          <w:rFonts w:cs="Arial"/>
          <w:szCs w:val="24"/>
          <w:lang w:val="en-AU" w:eastAsia="en-GB"/>
        </w:rPr>
        <w:t xml:space="preserve">. The mean seasonal PP concentration in the </w:t>
      </w:r>
      <w:r w:rsidR="00404B3B">
        <w:rPr>
          <w:rFonts w:cs="Arial"/>
          <w:szCs w:val="24"/>
          <w:lang w:val="en-AU" w:eastAsia="en-GB"/>
        </w:rPr>
        <w:t>primary</w:t>
      </w:r>
      <w:r w:rsidRPr="006E531D">
        <w:rPr>
          <w:rFonts w:cs="Arial"/>
          <w:szCs w:val="24"/>
          <w:lang w:val="en-AU" w:eastAsia="en-GB"/>
        </w:rPr>
        <w:t xml:space="preserve"> water type was 3.4 μg L</w:t>
      </w:r>
      <w:r w:rsidRPr="006E531D">
        <w:rPr>
          <w:rFonts w:cs="Arial"/>
          <w:szCs w:val="24"/>
          <w:vertAlign w:val="superscript"/>
          <w:lang w:val="en-AU" w:eastAsia="en-GB"/>
        </w:rPr>
        <w:t>-1</w:t>
      </w:r>
      <w:r w:rsidRPr="006E531D">
        <w:rPr>
          <w:rFonts w:cs="Arial"/>
          <w:szCs w:val="24"/>
          <w:lang w:val="en-AU" w:eastAsia="en-GB"/>
        </w:rPr>
        <w:t xml:space="preserve"> just above the 3.3 μg L</w:t>
      </w:r>
      <w:r w:rsidRPr="006E531D">
        <w:rPr>
          <w:rFonts w:cs="Arial"/>
          <w:szCs w:val="24"/>
          <w:vertAlign w:val="superscript"/>
          <w:lang w:val="en-AU" w:eastAsia="en-GB"/>
        </w:rPr>
        <w:t>-1</w:t>
      </w:r>
      <w:r w:rsidRPr="006E531D">
        <w:rPr>
          <w:rFonts w:cs="Arial"/>
          <w:szCs w:val="24"/>
          <w:lang w:val="en-AU" w:eastAsia="en-GB"/>
        </w:rPr>
        <w:t xml:space="preserve"> </w:t>
      </w:r>
      <w:r w:rsidR="0035617E">
        <w:rPr>
          <w:rFonts w:cs="Arial"/>
          <w:szCs w:val="24"/>
          <w:lang w:val="en-AU" w:eastAsia="en-GB"/>
        </w:rPr>
        <w:t>GV</w:t>
      </w:r>
      <w:r w:rsidRPr="006E531D">
        <w:rPr>
          <w:rFonts w:cs="Arial"/>
          <w:szCs w:val="24"/>
          <w:lang w:val="en-AU" w:eastAsia="en-GB"/>
        </w:rPr>
        <w:t xml:space="preserve"> and the mean seasonal PN concentration in the </w:t>
      </w:r>
      <w:r w:rsidR="00404B3B">
        <w:rPr>
          <w:rFonts w:cs="Arial"/>
          <w:szCs w:val="24"/>
          <w:lang w:val="en-AU" w:eastAsia="en-GB"/>
        </w:rPr>
        <w:t>primary</w:t>
      </w:r>
      <w:r w:rsidRPr="006E531D">
        <w:rPr>
          <w:rFonts w:cs="Arial"/>
          <w:szCs w:val="24"/>
          <w:lang w:val="en-AU" w:eastAsia="en-GB"/>
        </w:rPr>
        <w:t xml:space="preserve"> water type was 38.7 μg L</w:t>
      </w:r>
      <w:r w:rsidRPr="006E531D">
        <w:rPr>
          <w:rFonts w:cs="Arial"/>
          <w:szCs w:val="24"/>
          <w:vertAlign w:val="superscript"/>
          <w:lang w:val="en-AU" w:eastAsia="en-GB"/>
        </w:rPr>
        <w:t>-1</w:t>
      </w:r>
      <w:r w:rsidRPr="006E531D">
        <w:rPr>
          <w:rFonts w:cs="Arial"/>
          <w:szCs w:val="24"/>
          <w:lang w:val="en-AU" w:eastAsia="en-GB"/>
        </w:rPr>
        <w:t xml:space="preserve">, i.e. approximately 1.5 times the wet season PN </w:t>
      </w:r>
      <w:r w:rsidR="0035617E">
        <w:rPr>
          <w:rFonts w:cs="Arial"/>
          <w:szCs w:val="24"/>
          <w:lang w:val="en-AU" w:eastAsia="en-GB"/>
        </w:rPr>
        <w:t>GV</w:t>
      </w:r>
      <w:r w:rsidR="0035617E" w:rsidRPr="006E531D">
        <w:rPr>
          <w:rFonts w:cs="Arial"/>
          <w:szCs w:val="24"/>
          <w:lang w:val="en-AU" w:eastAsia="en-GB"/>
        </w:rPr>
        <w:t xml:space="preserve"> </w:t>
      </w:r>
      <w:r w:rsidRPr="006E531D">
        <w:rPr>
          <w:rFonts w:cs="Arial"/>
          <w:szCs w:val="24"/>
          <w:lang w:val="en-AU" w:eastAsia="en-GB"/>
        </w:rPr>
        <w:t>of 25 μg L</w:t>
      </w:r>
      <w:r w:rsidRPr="006E531D">
        <w:rPr>
          <w:rFonts w:cs="Arial"/>
          <w:szCs w:val="24"/>
          <w:vertAlign w:val="superscript"/>
          <w:lang w:val="en-AU" w:eastAsia="en-GB"/>
        </w:rPr>
        <w:t>-1</w:t>
      </w:r>
      <w:r w:rsidRPr="006E531D">
        <w:rPr>
          <w:rFonts w:cs="Arial"/>
          <w:szCs w:val="24"/>
          <w:lang w:val="en-AU" w:eastAsia="en-GB"/>
        </w:rPr>
        <w:t xml:space="preserve">. Finally, the mean seasonal TSS concentration in the </w:t>
      </w:r>
      <w:r w:rsidR="00404B3B">
        <w:rPr>
          <w:rFonts w:cs="Arial"/>
          <w:szCs w:val="24"/>
          <w:lang w:val="en-AU" w:eastAsia="en-GB"/>
        </w:rPr>
        <w:t>tertiary</w:t>
      </w:r>
      <w:r w:rsidRPr="006E531D">
        <w:rPr>
          <w:rFonts w:cs="Arial"/>
          <w:szCs w:val="24"/>
          <w:lang w:val="en-AU" w:eastAsia="en-GB"/>
        </w:rPr>
        <w:t xml:space="preserve"> waters, Chl-</w:t>
      </w:r>
      <w:r w:rsidRPr="00B23B73">
        <w:rPr>
          <w:rFonts w:cs="Arial"/>
          <w:i/>
          <w:szCs w:val="24"/>
          <w:lang w:val="en-AU" w:eastAsia="en-GB"/>
        </w:rPr>
        <w:t>a</w:t>
      </w:r>
      <w:r w:rsidRPr="006E531D">
        <w:rPr>
          <w:rFonts w:cs="Arial"/>
          <w:szCs w:val="24"/>
          <w:lang w:val="en-AU" w:eastAsia="en-GB"/>
        </w:rPr>
        <w:t xml:space="preserve">, PP and PN concentrations in the </w:t>
      </w:r>
      <w:r w:rsidR="00404B3B">
        <w:rPr>
          <w:rFonts w:cs="Arial"/>
          <w:szCs w:val="24"/>
          <w:lang w:val="en-AU" w:eastAsia="en-GB"/>
        </w:rPr>
        <w:t>secondary</w:t>
      </w:r>
      <w:r w:rsidRPr="006E531D">
        <w:rPr>
          <w:rFonts w:cs="Arial"/>
          <w:szCs w:val="24"/>
          <w:lang w:val="en-AU" w:eastAsia="en-GB"/>
        </w:rPr>
        <w:t xml:space="preserve"> and </w:t>
      </w:r>
      <w:r w:rsidR="00404B3B">
        <w:rPr>
          <w:rFonts w:cs="Arial"/>
          <w:szCs w:val="24"/>
          <w:lang w:val="en-AU" w:eastAsia="en-GB"/>
        </w:rPr>
        <w:t>tertiary</w:t>
      </w:r>
      <w:r w:rsidRPr="006E531D">
        <w:rPr>
          <w:rFonts w:cs="Arial"/>
          <w:szCs w:val="24"/>
          <w:lang w:val="en-AU" w:eastAsia="en-GB"/>
        </w:rPr>
        <w:t xml:space="preserve"> water types were all under their respective wet season </w:t>
      </w:r>
      <w:r w:rsidR="0035617E">
        <w:rPr>
          <w:rFonts w:cs="Arial"/>
          <w:szCs w:val="24"/>
          <w:lang w:val="en-AU" w:eastAsia="en-GB"/>
        </w:rPr>
        <w:t>GVs</w:t>
      </w:r>
      <w:r w:rsidR="0035617E" w:rsidRPr="006E531D">
        <w:rPr>
          <w:rFonts w:cs="Arial"/>
          <w:szCs w:val="24"/>
          <w:lang w:val="en-AU" w:eastAsia="en-GB"/>
        </w:rPr>
        <w:t xml:space="preserve"> </w:t>
      </w:r>
      <w:r w:rsidRPr="006E531D">
        <w:rPr>
          <w:rFonts w:cs="Arial"/>
          <w:szCs w:val="24"/>
          <w:lang w:val="en-AU" w:eastAsia="en-GB"/>
        </w:rPr>
        <w:t>(</w:t>
      </w:r>
      <w:r>
        <w:rPr>
          <w:rFonts w:cs="Arial"/>
          <w:szCs w:val="24"/>
          <w:lang w:val="en-AU" w:eastAsia="en-GB"/>
        </w:rPr>
        <w:t>Table E-6</w:t>
      </w:r>
      <w:r w:rsidRPr="006E531D">
        <w:rPr>
          <w:rFonts w:cs="Arial"/>
          <w:szCs w:val="24"/>
          <w:lang w:val="en-AU" w:eastAsia="en-GB"/>
        </w:rPr>
        <w:t>).</w:t>
      </w:r>
    </w:p>
    <w:p w14:paraId="25247BBA" w14:textId="77777777" w:rsidR="00093705" w:rsidRPr="00BC7F54" w:rsidRDefault="00093705" w:rsidP="00093705">
      <w:pPr>
        <w:rPr>
          <w:lang w:val="en-AU"/>
        </w:rPr>
      </w:pPr>
    </w:p>
    <w:p w14:paraId="03AB58C1" w14:textId="77777777" w:rsidR="00093705" w:rsidRDefault="00093705" w:rsidP="00093705">
      <w:pPr>
        <w:rPr>
          <w:highlight w:val="yellow"/>
          <w:lang w:val="en-AU"/>
        </w:rPr>
        <w:sectPr w:rsidR="00093705" w:rsidSect="003A6C5A">
          <w:pgSz w:w="11907" w:h="16839" w:code="9"/>
          <w:pgMar w:top="1440" w:right="1440" w:bottom="1440" w:left="1440" w:header="708" w:footer="708" w:gutter="0"/>
          <w:cols w:space="708"/>
          <w:docGrid w:linePitch="299"/>
        </w:sectPr>
      </w:pPr>
    </w:p>
    <w:p w14:paraId="34EAC11D" w14:textId="77777777" w:rsidR="00A70276" w:rsidRDefault="00093705" w:rsidP="009D79EA">
      <w:pPr>
        <w:jc w:val="center"/>
        <w:rPr>
          <w:rStyle w:val="FigureChar"/>
        </w:rPr>
      </w:pPr>
      <w:r w:rsidRPr="006344A9">
        <w:rPr>
          <w:rStyle w:val="FigureChar"/>
          <w:noProof/>
          <w:lang w:val="en-AU" w:eastAsia="en-AU"/>
        </w:rPr>
        <w:lastRenderedPageBreak/>
        <w:drawing>
          <wp:inline distT="0" distB="0" distL="0" distR="0" wp14:anchorId="417A41FE" wp14:editId="676D8B5B">
            <wp:extent cx="7553325" cy="4941663"/>
            <wp:effectExtent l="0" t="0" r="0" b="0"/>
            <wp:docPr id="7172" name="Picture 7172" descr="Panel of water quality and environmental characteristics in the Cape York region throughout the 2017–18 wet season period: weeks 1 to 11. Details included in the panels: mean TSS (mg L-1), Secchi depth (SDD) (m), Chl-a (µg L-1) and DIN (µg L-1) within each colour class; weekly river discharge (ML/day) and rainfall (mm) (note different scales between regions); wind speed (m.s-1) and direction; and the wet season water type maps showing the six wet season colour classes as well as the location of the in-situ data collected by CYWMP. The long-term mean weekly river discharge is indicated by a dotted blue line." title="Maps showing exposure for Cape York during wet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Y_WeeklyPanels_Wks1-11rev.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7574990" cy="4955837"/>
                    </a:xfrm>
                    <a:prstGeom prst="rect">
                      <a:avLst/>
                    </a:prstGeom>
                  </pic:spPr>
                </pic:pic>
              </a:graphicData>
            </a:graphic>
          </wp:inline>
        </w:drawing>
      </w:r>
    </w:p>
    <w:p w14:paraId="5F7890D8" w14:textId="171713B9" w:rsidR="00093705" w:rsidRPr="00E07D63" w:rsidRDefault="00093705" w:rsidP="00093705">
      <w:pPr>
        <w:rPr>
          <w:vanish/>
          <w:specVanish/>
        </w:rPr>
      </w:pPr>
      <w:bookmarkStart w:id="1288" w:name="_Ref536536143"/>
      <w:bookmarkStart w:id="1289" w:name="_Toc10536192"/>
      <w:r w:rsidRPr="006344A9">
        <w:rPr>
          <w:rStyle w:val="FigureChar"/>
        </w:rPr>
        <w:t xml:space="preserve">Figure </w:t>
      </w:r>
      <w:r w:rsidR="00817A8B">
        <w:rPr>
          <w:rStyle w:val="FigureChar"/>
        </w:rPr>
        <w:fldChar w:fldCharType="begin"/>
      </w:r>
      <w:r w:rsidR="00817A8B">
        <w:rPr>
          <w:rStyle w:val="FigureChar"/>
        </w:rPr>
        <w:instrText xml:space="preserve"> STYLEREF 1 \s </w:instrText>
      </w:r>
      <w:r w:rsidR="00817A8B">
        <w:rPr>
          <w:rStyle w:val="FigureChar"/>
        </w:rPr>
        <w:fldChar w:fldCharType="separate"/>
      </w:r>
      <w:r w:rsidR="00335316">
        <w:rPr>
          <w:rStyle w:val="FigureChar"/>
          <w:noProof/>
        </w:rPr>
        <w:t>4</w:t>
      </w:r>
      <w:r w:rsidR="00817A8B">
        <w:rPr>
          <w:rStyle w:val="FigureChar"/>
        </w:rPr>
        <w:fldChar w:fldCharType="end"/>
      </w:r>
      <w:r w:rsidR="00817A8B">
        <w:rPr>
          <w:rStyle w:val="FigureChar"/>
        </w:rPr>
        <w:noBreakHyphen/>
      </w:r>
      <w:r w:rsidR="00817A8B">
        <w:rPr>
          <w:rStyle w:val="FigureChar"/>
        </w:rPr>
        <w:fldChar w:fldCharType="begin"/>
      </w:r>
      <w:r w:rsidR="00817A8B">
        <w:rPr>
          <w:rStyle w:val="FigureChar"/>
        </w:rPr>
        <w:instrText xml:space="preserve"> SEQ Figure \* ARABIC \s 1 </w:instrText>
      </w:r>
      <w:r w:rsidR="00817A8B">
        <w:rPr>
          <w:rStyle w:val="FigureChar"/>
        </w:rPr>
        <w:fldChar w:fldCharType="separate"/>
      </w:r>
      <w:r w:rsidR="00335316">
        <w:rPr>
          <w:rStyle w:val="FigureChar"/>
          <w:noProof/>
        </w:rPr>
        <w:t>17</w:t>
      </w:r>
      <w:r w:rsidR="00817A8B">
        <w:rPr>
          <w:rStyle w:val="FigureChar"/>
        </w:rPr>
        <w:fldChar w:fldCharType="end"/>
      </w:r>
      <w:bookmarkEnd w:id="1288"/>
      <w:r w:rsidRPr="006344A9">
        <w:rPr>
          <w:rStyle w:val="FigureChar"/>
        </w:rPr>
        <w:t>: Panel of water quality and environmental characteristics in the Cape York region throughout the 201</w:t>
      </w:r>
      <w:r>
        <w:rPr>
          <w:rStyle w:val="FigureChar"/>
        </w:rPr>
        <w:t>7</w:t>
      </w:r>
      <w:r w:rsidRPr="006344A9">
        <w:rPr>
          <w:rStyle w:val="FigureChar"/>
        </w:rPr>
        <w:t>–1</w:t>
      </w:r>
      <w:r>
        <w:rPr>
          <w:rStyle w:val="FigureChar"/>
        </w:rPr>
        <w:t>8</w:t>
      </w:r>
      <w:r w:rsidRPr="006344A9">
        <w:rPr>
          <w:rStyle w:val="FigureChar"/>
        </w:rPr>
        <w:t xml:space="preserve"> wet season period: weeks 1 to 11</w:t>
      </w:r>
      <w:r>
        <w:t>.</w:t>
      </w:r>
      <w:bookmarkEnd w:id="1289"/>
    </w:p>
    <w:p w14:paraId="2F59992B" w14:textId="0A30630C" w:rsidR="00093705" w:rsidRPr="005E22EC" w:rsidRDefault="00093705" w:rsidP="00093705">
      <w:pPr>
        <w:pStyle w:val="Figure"/>
        <w:rPr>
          <w:highlight w:val="yellow"/>
          <w:lang w:val="en-AU"/>
        </w:rPr>
      </w:pPr>
      <w:r>
        <w:t xml:space="preserve"> </w:t>
      </w:r>
      <w:r w:rsidRPr="002E13A4">
        <w:t>Details included in the panels</w:t>
      </w:r>
      <w:r>
        <w:t xml:space="preserve">: </w:t>
      </w:r>
      <w:r w:rsidRPr="002E13A4">
        <w:t>mean TSS (mg L</w:t>
      </w:r>
      <w:r w:rsidRPr="002E13A4">
        <w:rPr>
          <w:vertAlign w:val="superscript"/>
        </w:rPr>
        <w:t>-1</w:t>
      </w:r>
      <w:r w:rsidRPr="002E13A4">
        <w:t xml:space="preserve">), </w:t>
      </w:r>
      <w:r>
        <w:t>Secchi depth (SDD)</w:t>
      </w:r>
      <w:r w:rsidRPr="002E13A4">
        <w:t xml:space="preserve"> (m), Chl-</w:t>
      </w:r>
      <w:r w:rsidRPr="00B23B73">
        <w:rPr>
          <w:i/>
        </w:rPr>
        <w:t>a</w:t>
      </w:r>
      <w:r w:rsidRPr="002E13A4">
        <w:t xml:space="preserve"> (µg L</w:t>
      </w:r>
      <w:r w:rsidRPr="002E13A4">
        <w:rPr>
          <w:vertAlign w:val="superscript"/>
        </w:rPr>
        <w:t>-1</w:t>
      </w:r>
      <w:r w:rsidRPr="002E13A4">
        <w:t>) and DIN (µg L</w:t>
      </w:r>
      <w:r w:rsidRPr="002E13A4">
        <w:rPr>
          <w:vertAlign w:val="superscript"/>
        </w:rPr>
        <w:t>-1</w:t>
      </w:r>
      <w:r w:rsidRPr="002E13A4">
        <w:t>) within each colour class; weekly river discharge (ML/day) and rainfall (mm) (note different scales between regions); wind speed (m.s</w:t>
      </w:r>
      <w:r w:rsidRPr="002E13A4">
        <w:rPr>
          <w:vertAlign w:val="superscript"/>
        </w:rPr>
        <w:t>-1</w:t>
      </w:r>
      <w:r w:rsidRPr="002E13A4">
        <w:t>) and direction;</w:t>
      </w:r>
      <w:r w:rsidRPr="00F900AD">
        <w:t xml:space="preserve"> and the </w:t>
      </w:r>
      <w:r>
        <w:t xml:space="preserve">wet season </w:t>
      </w:r>
      <w:r w:rsidRPr="00F900AD">
        <w:t>water type maps showing the six</w:t>
      </w:r>
      <w:r>
        <w:t xml:space="preserve"> wet season </w:t>
      </w:r>
      <w:r w:rsidRPr="00F900AD">
        <w:t>colour classes as well as the location of the</w:t>
      </w:r>
      <w:r>
        <w:rPr>
          <w:i/>
        </w:rPr>
        <w:t xml:space="preserve"> in-situ </w:t>
      </w:r>
      <w:r w:rsidRPr="00F900AD">
        <w:t xml:space="preserve">data collected by </w:t>
      </w:r>
      <w:r>
        <w:t>CYWMP</w:t>
      </w:r>
      <w:r w:rsidRPr="00F900AD">
        <w:t>. The long</w:t>
      </w:r>
      <w:r>
        <w:t>-</w:t>
      </w:r>
      <w:r w:rsidRPr="00F900AD">
        <w:t>term mean weekly river discharge is indicated by a dotted blue line.</w:t>
      </w:r>
    </w:p>
    <w:p w14:paraId="29119EFA" w14:textId="77777777" w:rsidR="00A70276" w:rsidRDefault="00093705" w:rsidP="009D79EA">
      <w:pPr>
        <w:jc w:val="center"/>
        <w:rPr>
          <w:rStyle w:val="FigureChar"/>
        </w:rPr>
      </w:pPr>
      <w:r>
        <w:rPr>
          <w:noProof/>
          <w:lang w:val="en-AU" w:eastAsia="en-AU"/>
        </w:rPr>
        <w:drawing>
          <wp:inline distT="0" distB="0" distL="0" distR="0" wp14:anchorId="6EC8421E" wp14:editId="5E4818F3">
            <wp:extent cx="7648575" cy="5004194"/>
            <wp:effectExtent l="0" t="0" r="0" b="6350"/>
            <wp:docPr id="7180" name="Picture 7180" descr="Panel of water quality and environmental characteristics in the Cape York region throughout the 2017–18 wet season period: weeks 12 to 22. Details included in the panels: mean TSS (mg L-1), Secchi depth (SDD) (m), Chl-a (µg L-1) and DIN (µg L-1) within each colour class; weekly river discharge (ML/day) and rainfall (mm) (note different scales between regions); wind speed (m.s-1) and direction; and the wet season water type maps showing the six wet season colour classes as well as the location of the in-situ data collected by CYWMP. The long-term mean weekly river discharge is indicated by a dotted blue line." title="Maps showing water quality in Cape York duing Feburary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c246995\Dropbox\6 (3). PROJECT-REPORT-PAPER_in progress\MMP 2017 report\CP_Outputs\Figures\New Figure Cape york _ weekly panel b.png"/>
                    <pic:cNvPicPr>
                      <a:picLocks noChangeAspect="1" noChangeArrowheads="1"/>
                    </pic:cNvPicPr>
                  </pic:nvPicPr>
                  <pic:blipFill>
                    <a:blip r:embed="rId95" cstate="print">
                      <a:extLst>
                        <a:ext uri="{28A0092B-C50C-407E-A947-70E740481C1C}">
                          <a14:useLocalDpi xmlns:a14="http://schemas.microsoft.com/office/drawing/2010/main" val="0"/>
                        </a:ext>
                      </a:extLst>
                    </a:blip>
                    <a:stretch>
                      <a:fillRect/>
                    </a:stretch>
                  </pic:blipFill>
                  <pic:spPr bwMode="auto">
                    <a:xfrm>
                      <a:off x="0" y="0"/>
                      <a:ext cx="7657914" cy="5010304"/>
                    </a:xfrm>
                    <a:prstGeom prst="rect">
                      <a:avLst/>
                    </a:prstGeom>
                    <a:noFill/>
                    <a:ln>
                      <a:noFill/>
                    </a:ln>
                  </pic:spPr>
                </pic:pic>
              </a:graphicData>
            </a:graphic>
          </wp:inline>
        </w:drawing>
      </w:r>
    </w:p>
    <w:p w14:paraId="1B55D346" w14:textId="256870A7" w:rsidR="00093705" w:rsidRPr="00E07D63" w:rsidRDefault="00093705" w:rsidP="00093705">
      <w:pPr>
        <w:rPr>
          <w:rStyle w:val="FigureChar"/>
          <w:vanish/>
          <w:specVanish/>
        </w:rPr>
      </w:pPr>
      <w:bookmarkStart w:id="1290" w:name="_Ref536536162"/>
      <w:bookmarkStart w:id="1291" w:name="_Toc10536193"/>
      <w:r w:rsidRPr="00CE0DA6">
        <w:rPr>
          <w:rStyle w:val="FigureChar"/>
        </w:rPr>
        <w:t xml:space="preserve">Figure </w:t>
      </w:r>
      <w:r w:rsidR="00817A8B">
        <w:rPr>
          <w:rStyle w:val="FigureChar"/>
        </w:rPr>
        <w:fldChar w:fldCharType="begin"/>
      </w:r>
      <w:r w:rsidR="00817A8B">
        <w:rPr>
          <w:rStyle w:val="FigureChar"/>
        </w:rPr>
        <w:instrText xml:space="preserve"> STYLEREF 1 \s </w:instrText>
      </w:r>
      <w:r w:rsidR="00817A8B">
        <w:rPr>
          <w:rStyle w:val="FigureChar"/>
        </w:rPr>
        <w:fldChar w:fldCharType="separate"/>
      </w:r>
      <w:r w:rsidR="00335316">
        <w:rPr>
          <w:rStyle w:val="FigureChar"/>
          <w:noProof/>
        </w:rPr>
        <w:t>4</w:t>
      </w:r>
      <w:r w:rsidR="00817A8B">
        <w:rPr>
          <w:rStyle w:val="FigureChar"/>
        </w:rPr>
        <w:fldChar w:fldCharType="end"/>
      </w:r>
      <w:r w:rsidR="00817A8B">
        <w:rPr>
          <w:rStyle w:val="FigureChar"/>
        </w:rPr>
        <w:noBreakHyphen/>
      </w:r>
      <w:r w:rsidR="00817A8B">
        <w:rPr>
          <w:rStyle w:val="FigureChar"/>
        </w:rPr>
        <w:fldChar w:fldCharType="begin"/>
      </w:r>
      <w:r w:rsidR="00817A8B">
        <w:rPr>
          <w:rStyle w:val="FigureChar"/>
        </w:rPr>
        <w:instrText xml:space="preserve"> SEQ Figure \* ARABIC \s 1 </w:instrText>
      </w:r>
      <w:r w:rsidR="00817A8B">
        <w:rPr>
          <w:rStyle w:val="FigureChar"/>
        </w:rPr>
        <w:fldChar w:fldCharType="separate"/>
      </w:r>
      <w:r w:rsidR="00335316">
        <w:rPr>
          <w:rStyle w:val="FigureChar"/>
          <w:noProof/>
        </w:rPr>
        <w:t>18</w:t>
      </w:r>
      <w:r w:rsidR="00817A8B">
        <w:rPr>
          <w:rStyle w:val="FigureChar"/>
        </w:rPr>
        <w:fldChar w:fldCharType="end"/>
      </w:r>
      <w:bookmarkEnd w:id="1290"/>
      <w:r w:rsidRPr="00CE0DA6">
        <w:rPr>
          <w:rStyle w:val="FigureChar"/>
        </w:rPr>
        <w:t xml:space="preserve">: Panel of water quality and environmental characteristics in the </w:t>
      </w:r>
      <w:r>
        <w:rPr>
          <w:rStyle w:val="FigureChar"/>
        </w:rPr>
        <w:t>Cape York</w:t>
      </w:r>
      <w:r w:rsidRPr="00CE0DA6">
        <w:rPr>
          <w:rStyle w:val="FigureChar"/>
        </w:rPr>
        <w:t xml:space="preserve"> region throughout the 201</w:t>
      </w:r>
      <w:r>
        <w:rPr>
          <w:rStyle w:val="FigureChar"/>
        </w:rPr>
        <w:t>7</w:t>
      </w:r>
      <w:r>
        <w:rPr>
          <w:color w:val="000000" w:themeColor="text1"/>
          <w:szCs w:val="22"/>
          <w:lang w:val="en-AU"/>
        </w:rPr>
        <w:t>–</w:t>
      </w:r>
      <w:r w:rsidRPr="00CE0DA6">
        <w:rPr>
          <w:rStyle w:val="FigureChar"/>
        </w:rPr>
        <w:t>1</w:t>
      </w:r>
      <w:r>
        <w:rPr>
          <w:rStyle w:val="FigureChar"/>
        </w:rPr>
        <w:t>8</w:t>
      </w:r>
      <w:r w:rsidRPr="00CE0DA6">
        <w:rPr>
          <w:rStyle w:val="FigureChar"/>
        </w:rPr>
        <w:t xml:space="preserve"> wet season</w:t>
      </w:r>
      <w:r>
        <w:rPr>
          <w:rStyle w:val="FigureChar"/>
        </w:rPr>
        <w:t xml:space="preserve"> period</w:t>
      </w:r>
      <w:r w:rsidRPr="00CE0DA6">
        <w:rPr>
          <w:rStyle w:val="FigureChar"/>
        </w:rPr>
        <w:t xml:space="preserve">: weeks </w:t>
      </w:r>
      <w:r>
        <w:rPr>
          <w:rStyle w:val="FigureChar"/>
        </w:rPr>
        <w:t>12</w:t>
      </w:r>
      <w:r w:rsidRPr="00CE0DA6">
        <w:rPr>
          <w:rStyle w:val="FigureChar"/>
        </w:rPr>
        <w:t xml:space="preserve"> to </w:t>
      </w:r>
      <w:r>
        <w:rPr>
          <w:rStyle w:val="FigureChar"/>
        </w:rPr>
        <w:t>22.</w:t>
      </w:r>
      <w:bookmarkEnd w:id="1291"/>
    </w:p>
    <w:p w14:paraId="4696F74D" w14:textId="67155DBF" w:rsidR="00093705" w:rsidRDefault="00093705" w:rsidP="00093705">
      <w:r>
        <w:rPr>
          <w:rStyle w:val="FigureChar"/>
          <w:rFonts w:eastAsia="SimSun"/>
        </w:rPr>
        <w:t xml:space="preserve"> </w:t>
      </w:r>
      <w:r w:rsidRPr="00CE0DA6">
        <w:rPr>
          <w:rStyle w:val="FigureChar"/>
          <w:rFonts w:eastAsia="SimSun"/>
        </w:rPr>
        <w:t>Details included in the panels</w:t>
      </w:r>
      <w:r>
        <w:rPr>
          <w:rStyle w:val="FigureChar"/>
          <w:rFonts w:eastAsia="SimSun"/>
        </w:rPr>
        <w:t xml:space="preserve">: </w:t>
      </w:r>
      <w:r w:rsidRPr="00CE0DA6">
        <w:rPr>
          <w:rStyle w:val="FigureChar"/>
          <w:rFonts w:eastAsia="SimSun"/>
        </w:rPr>
        <w:t>mean TSS (mg L</w:t>
      </w:r>
      <w:r w:rsidRPr="00CE0DA6">
        <w:rPr>
          <w:rStyle w:val="FigureChar"/>
          <w:rFonts w:eastAsia="SimSun"/>
          <w:vertAlign w:val="superscript"/>
        </w:rPr>
        <w:t>-1</w:t>
      </w:r>
      <w:r w:rsidRPr="008B452D">
        <w:rPr>
          <w:rStyle w:val="FigureChar"/>
        </w:rPr>
        <w:t>), Secchi depth</w:t>
      </w:r>
      <w:r>
        <w:t xml:space="preserve"> (</w:t>
      </w:r>
      <w:r>
        <w:rPr>
          <w:rStyle w:val="FigureChar"/>
          <w:rFonts w:eastAsia="SimSun"/>
        </w:rPr>
        <w:t>SDD)</w:t>
      </w:r>
      <w:r w:rsidRPr="00CE0DA6">
        <w:rPr>
          <w:rStyle w:val="FigureChar"/>
          <w:rFonts w:eastAsia="SimSun"/>
        </w:rPr>
        <w:t xml:space="preserve"> (m), Chl-</w:t>
      </w:r>
      <w:r w:rsidRPr="00B23B73">
        <w:rPr>
          <w:rStyle w:val="FigureChar"/>
          <w:rFonts w:eastAsia="SimSun"/>
          <w:i/>
        </w:rPr>
        <w:t>a</w:t>
      </w:r>
      <w:r w:rsidRPr="00CE0DA6">
        <w:rPr>
          <w:rStyle w:val="FigureChar"/>
          <w:rFonts w:eastAsia="SimSun"/>
        </w:rPr>
        <w:t xml:space="preserve"> (µg L</w:t>
      </w:r>
      <w:r w:rsidRPr="00CE0DA6">
        <w:rPr>
          <w:rStyle w:val="FigureChar"/>
          <w:rFonts w:eastAsia="SimSun"/>
          <w:vertAlign w:val="superscript"/>
        </w:rPr>
        <w:t>-1</w:t>
      </w:r>
      <w:r w:rsidRPr="00CE0DA6">
        <w:rPr>
          <w:rStyle w:val="FigureChar"/>
          <w:rFonts w:eastAsia="SimSun"/>
        </w:rPr>
        <w:t>) and DIN (µg L</w:t>
      </w:r>
      <w:r w:rsidRPr="00CE0DA6">
        <w:rPr>
          <w:rStyle w:val="FigureChar"/>
          <w:rFonts w:eastAsia="SimSun"/>
          <w:vertAlign w:val="superscript"/>
        </w:rPr>
        <w:t>-1</w:t>
      </w:r>
      <w:r w:rsidRPr="00CE0DA6">
        <w:rPr>
          <w:rStyle w:val="FigureChar"/>
          <w:rFonts w:eastAsia="SimSun"/>
        </w:rPr>
        <w:t>) within each colour class; weekly river discharge (ML/day) and rainfall (mm) (note different scales between regions); wind speed (m.s</w:t>
      </w:r>
      <w:r w:rsidRPr="00CE0DA6">
        <w:rPr>
          <w:rStyle w:val="FigureChar"/>
          <w:rFonts w:eastAsia="SimSun"/>
          <w:vertAlign w:val="superscript"/>
        </w:rPr>
        <w:t>-1</w:t>
      </w:r>
      <w:r w:rsidRPr="00CE0DA6">
        <w:rPr>
          <w:rStyle w:val="FigureChar"/>
          <w:rFonts w:eastAsia="SimSun"/>
        </w:rPr>
        <w:t>) and direction</w:t>
      </w:r>
      <w:r w:rsidRPr="00CE0DA6">
        <w:rPr>
          <w:rStyle w:val="FigureChar"/>
        </w:rPr>
        <w:t>; and the wet season water type maps showing the six wet season colour classes as well as the location of the</w:t>
      </w:r>
      <w:r>
        <w:rPr>
          <w:rStyle w:val="FigureChar"/>
        </w:rPr>
        <w:t xml:space="preserve"> </w:t>
      </w:r>
      <w:r w:rsidRPr="00323B0A">
        <w:rPr>
          <w:rStyle w:val="FigureChar"/>
          <w:i/>
        </w:rPr>
        <w:t>in-situ</w:t>
      </w:r>
      <w:r>
        <w:rPr>
          <w:rStyle w:val="FigureChar"/>
        </w:rPr>
        <w:t xml:space="preserve"> </w:t>
      </w:r>
      <w:r w:rsidRPr="00CE0DA6">
        <w:rPr>
          <w:rStyle w:val="FigureChar"/>
        </w:rPr>
        <w:t xml:space="preserve">data collected by </w:t>
      </w:r>
      <w:r>
        <w:rPr>
          <w:rStyle w:val="FigureChar"/>
        </w:rPr>
        <w:t>CYWMP</w:t>
      </w:r>
      <w:r w:rsidRPr="00CE0DA6">
        <w:rPr>
          <w:rStyle w:val="FigureChar"/>
        </w:rPr>
        <w:t>. The long</w:t>
      </w:r>
      <w:r>
        <w:rPr>
          <w:rStyle w:val="FigureChar"/>
        </w:rPr>
        <w:t>-</w:t>
      </w:r>
      <w:r w:rsidRPr="00CE0DA6">
        <w:rPr>
          <w:rStyle w:val="FigureChar"/>
        </w:rPr>
        <w:t>term mean weekly river discharge is indicated by a dotted blue line</w:t>
      </w:r>
      <w:r w:rsidRPr="00F900AD">
        <w:t>.</w:t>
      </w:r>
    </w:p>
    <w:p w14:paraId="289A1AC4" w14:textId="77777777" w:rsidR="00093705" w:rsidRPr="00CE0DA6" w:rsidRDefault="00093705" w:rsidP="00093705">
      <w:pPr>
        <w:rPr>
          <w:sz w:val="18"/>
        </w:rPr>
        <w:sectPr w:rsidR="00093705" w:rsidRPr="00CE0DA6" w:rsidSect="00E87C47">
          <w:pgSz w:w="16839" w:h="11907" w:orient="landscape" w:code="9"/>
          <w:pgMar w:top="1247" w:right="1440" w:bottom="1191" w:left="1440" w:header="709" w:footer="709" w:gutter="0"/>
          <w:cols w:space="708"/>
          <w:docGrid w:linePitch="272"/>
        </w:sectPr>
      </w:pPr>
    </w:p>
    <w:p w14:paraId="796D970D" w14:textId="4570D25C" w:rsidR="00140B18" w:rsidRPr="00D7124A" w:rsidRDefault="00140B18" w:rsidP="00B828FF">
      <w:pPr>
        <w:pStyle w:val="Heading2"/>
      </w:pPr>
      <w:bookmarkStart w:id="1292" w:name="_Toc11410765"/>
      <w:r>
        <w:lastRenderedPageBreak/>
        <w:t>Wet Tropics</w:t>
      </w:r>
      <w:bookmarkEnd w:id="1292"/>
    </w:p>
    <w:p w14:paraId="3FB116DE" w14:textId="66B68983" w:rsidR="006815B8" w:rsidRDefault="006815B8" w:rsidP="00140B18">
      <w:r>
        <w:t>Cumulative</w:t>
      </w:r>
      <w:r w:rsidRPr="007F27EE">
        <w:t xml:space="preserve"> exposure </w:t>
      </w:r>
      <w:r>
        <w:t xml:space="preserve">mapping derived from eReefs hydrodynamic model output showed that enclosed coastal, open coastal and some mid-shelf sites </w:t>
      </w:r>
      <w:r w:rsidR="00454C86">
        <w:t xml:space="preserve">in the Barron-Daintree focus area </w:t>
      </w:r>
      <w:r>
        <w:t>were exposed to material derived from the Barron River during the 2017</w:t>
      </w:r>
      <w:r w:rsidR="00F65665">
        <w:t>–</w:t>
      </w:r>
      <w:r>
        <w:t>18 monitoring year (</w:t>
      </w:r>
      <w:r>
        <w:fldChar w:fldCharType="begin"/>
      </w:r>
      <w:r>
        <w:instrText xml:space="preserve"> REF _Ref452303982 \h </w:instrText>
      </w:r>
      <w:r>
        <w:fldChar w:fldCharType="separate"/>
      </w:r>
      <w:r w:rsidR="00335316" w:rsidRPr="006815B8">
        <w:t xml:space="preserve">Figure </w:t>
      </w:r>
      <w:r w:rsidR="00335316">
        <w:rPr>
          <w:noProof/>
        </w:rPr>
        <w:t>4</w:t>
      </w:r>
      <w:r w:rsidR="00335316">
        <w:noBreakHyphen/>
      </w:r>
      <w:r w:rsidR="00335316">
        <w:rPr>
          <w:noProof/>
        </w:rPr>
        <w:t>19</w:t>
      </w:r>
      <w:r>
        <w:fldChar w:fldCharType="end"/>
      </w:r>
      <w:r>
        <w:t>)</w:t>
      </w:r>
      <w:r w:rsidRPr="007F27EE">
        <w:t>.</w:t>
      </w:r>
      <w:r>
        <w:t xml:space="preserve"> Detectable levels of river discharge (&gt;1% of </w:t>
      </w:r>
      <w:r w:rsidR="007A3EE9">
        <w:t>input</w:t>
      </w:r>
      <w:r>
        <w:t>) from Barron River plumes extended ~90 km northward from the Barron River mouth.</w:t>
      </w:r>
    </w:p>
    <w:p w14:paraId="342954F7" w14:textId="505A5BDD" w:rsidR="006815B8" w:rsidRDefault="0018506A" w:rsidP="009D79EA">
      <w:pPr>
        <w:jc w:val="center"/>
      </w:pPr>
      <w:r w:rsidRPr="006815B8">
        <w:rPr>
          <w:noProof/>
          <w:lang w:val="en-AU" w:eastAsia="en-AU"/>
        </w:rPr>
        <w:drawing>
          <wp:inline distT="0" distB="0" distL="0" distR="0" wp14:anchorId="207C2B12" wp14:editId="26D1BCA7">
            <wp:extent cx="4905375" cy="4464668"/>
            <wp:effectExtent l="0" t="0" r="0" b="0"/>
            <wp:docPr id="7455" name="Picture 7455" descr="Cumulative exposure index for the Barron River from October 2017 to September 2018. The colour bar indicates the calculated cumulative exposure (concentration x days) above 1% of the incoming concentration. The colour bar is capped at 20 concentration days." title="Map showing cumulative exposure from Barron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Barron_River__cum_exp__MMP_17-18.png"/>
                    <pic:cNvPicPr/>
                  </pic:nvPicPr>
                  <pic:blipFill>
                    <a:blip r:embed="rId96">
                      <a:extLst>
                        <a:ext uri="{28A0092B-C50C-407E-A947-70E740481C1C}">
                          <a14:useLocalDpi xmlns:a14="http://schemas.microsoft.com/office/drawing/2010/main" val="0"/>
                        </a:ext>
                      </a:extLst>
                    </a:blip>
                    <a:stretch>
                      <a:fillRect/>
                    </a:stretch>
                  </pic:blipFill>
                  <pic:spPr>
                    <a:xfrm>
                      <a:off x="0" y="0"/>
                      <a:ext cx="4919270" cy="4477315"/>
                    </a:xfrm>
                    <a:prstGeom prst="rect">
                      <a:avLst/>
                    </a:prstGeom>
                  </pic:spPr>
                </pic:pic>
              </a:graphicData>
            </a:graphic>
          </wp:inline>
        </w:drawing>
      </w:r>
    </w:p>
    <w:p w14:paraId="081FE48F" w14:textId="4BEFF390" w:rsidR="0018506A" w:rsidRPr="006815B8" w:rsidRDefault="0018506A" w:rsidP="0018506A">
      <w:pPr>
        <w:pStyle w:val="Figure"/>
        <w:rPr>
          <w:rStyle w:val="IntenseReference"/>
          <w:rFonts w:eastAsiaTheme="majorEastAsia"/>
          <w:vanish/>
          <w:color w:val="auto"/>
          <w:specVanish/>
        </w:rPr>
      </w:pPr>
      <w:bookmarkStart w:id="1293" w:name="_Ref452303982"/>
      <w:bookmarkStart w:id="1294" w:name="_Toc10536194"/>
      <w:r w:rsidRPr="006815B8">
        <w:t xml:space="preserve">Figure </w:t>
      </w:r>
      <w:r w:rsidR="00817A8B">
        <w:fldChar w:fldCharType="begin"/>
      </w:r>
      <w:r w:rsidR="00817A8B">
        <w:instrText xml:space="preserve"> STYLEREF 1 \s </w:instrText>
      </w:r>
      <w:r w:rsidR="00817A8B">
        <w:fldChar w:fldCharType="separate"/>
      </w:r>
      <w:r w:rsidR="00335316">
        <w:rPr>
          <w:noProof/>
        </w:rPr>
        <w:t>4</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19</w:t>
      </w:r>
      <w:r w:rsidR="00817A8B">
        <w:fldChar w:fldCharType="end"/>
      </w:r>
      <w:bookmarkEnd w:id="1293"/>
      <w:r w:rsidRPr="006815B8">
        <w:t>: Cumulative exposure index for the Barron River from Oct</w:t>
      </w:r>
      <w:r w:rsidR="00F65665">
        <w:t>ober</w:t>
      </w:r>
      <w:r w:rsidRPr="006815B8">
        <w:t xml:space="preserve"> 2017</w:t>
      </w:r>
      <w:r w:rsidR="00F65665">
        <w:t xml:space="preserve"> to </w:t>
      </w:r>
      <w:r w:rsidRPr="006815B8">
        <w:t>Sept</w:t>
      </w:r>
      <w:r w:rsidR="00F65665">
        <w:t>ember</w:t>
      </w:r>
      <w:r w:rsidRPr="006815B8">
        <w:t xml:space="preserve"> 2018</w:t>
      </w:r>
      <w:r w:rsidRPr="006815B8">
        <w:rPr>
          <w:rStyle w:val="IntenseReference"/>
          <w:rFonts w:eastAsiaTheme="majorEastAsia"/>
          <w:color w:val="auto"/>
        </w:rPr>
        <w:t>.</w:t>
      </w:r>
      <w:bookmarkEnd w:id="1294"/>
      <w:r w:rsidRPr="006815B8">
        <w:rPr>
          <w:rStyle w:val="IntenseReference"/>
          <w:rFonts w:eastAsiaTheme="majorEastAsia"/>
          <w:color w:val="auto"/>
        </w:rPr>
        <w:t xml:space="preserve"> </w:t>
      </w:r>
    </w:p>
    <w:p w14:paraId="58048243" w14:textId="5B2CE978" w:rsidR="006815B8" w:rsidRDefault="0018506A" w:rsidP="0018506A">
      <w:r w:rsidRPr="006815B8">
        <w:rPr>
          <w:rStyle w:val="IntenseReference"/>
          <w:rFonts w:eastAsiaTheme="majorEastAsia"/>
          <w:color w:val="auto"/>
        </w:rPr>
        <w:t>The colour bar indicates the calculated cumulative exposure (concentration x days) above 1% of the incoming concentration.</w:t>
      </w:r>
      <w:r>
        <w:rPr>
          <w:rStyle w:val="IntenseReference"/>
          <w:rFonts w:eastAsiaTheme="majorEastAsia"/>
          <w:color w:val="auto"/>
        </w:rPr>
        <w:t xml:space="preserve"> The colour bar is capped at 20 concentration days.</w:t>
      </w:r>
    </w:p>
    <w:p w14:paraId="460D9D77" w14:textId="203DE5D3" w:rsidR="000215D2" w:rsidRDefault="000215D2" w:rsidP="00140B18">
      <w:r>
        <w:t>Cumulative</w:t>
      </w:r>
      <w:r w:rsidRPr="007F27EE">
        <w:t xml:space="preserve"> exposure </w:t>
      </w:r>
      <w:r>
        <w:t>mapping in the Russell-Mulgrave focus area (</w:t>
      </w:r>
      <w:r w:rsidRPr="004A67CE">
        <w:rPr>
          <w:szCs w:val="22"/>
          <w:lang w:val="en-AU"/>
        </w:rPr>
        <w:fldChar w:fldCharType="begin"/>
      </w:r>
      <w:r w:rsidRPr="00BD3E76">
        <w:rPr>
          <w:szCs w:val="22"/>
          <w:lang w:val="en-AU"/>
        </w:rPr>
        <w:instrText xml:space="preserve"> REF _Ref506455842 \h </w:instrText>
      </w:r>
      <w:r>
        <w:rPr>
          <w:szCs w:val="22"/>
          <w:lang w:val="en-AU"/>
        </w:rPr>
        <w:instrText xml:space="preserve"> \* MERGEFORMAT </w:instrText>
      </w:r>
      <w:r w:rsidRPr="004A67CE">
        <w:rPr>
          <w:szCs w:val="22"/>
          <w:lang w:val="en-AU"/>
        </w:rPr>
      </w:r>
      <w:r w:rsidRPr="004A67CE">
        <w:rPr>
          <w:szCs w:val="22"/>
          <w:lang w:val="en-AU"/>
        </w:rPr>
        <w:fldChar w:fldCharType="separate"/>
      </w:r>
      <w:r w:rsidR="00335316" w:rsidRPr="00335316">
        <w:rPr>
          <w:rStyle w:val="IntenseReference"/>
          <w:rFonts w:eastAsiaTheme="majorEastAsia"/>
          <w:sz w:val="22"/>
          <w:szCs w:val="22"/>
        </w:rPr>
        <w:t xml:space="preserve">Figure </w:t>
      </w:r>
      <w:r w:rsidR="00335316" w:rsidRPr="00335316">
        <w:rPr>
          <w:rStyle w:val="IntenseReference"/>
          <w:rFonts w:eastAsiaTheme="majorEastAsia"/>
          <w:noProof/>
          <w:sz w:val="22"/>
          <w:szCs w:val="22"/>
        </w:rPr>
        <w:t>4</w:t>
      </w:r>
      <w:r w:rsidR="00335316" w:rsidRPr="00335316">
        <w:rPr>
          <w:rStyle w:val="IntenseReference"/>
          <w:rFonts w:eastAsiaTheme="majorEastAsia"/>
          <w:noProof/>
          <w:sz w:val="22"/>
          <w:szCs w:val="22"/>
        </w:rPr>
        <w:noBreakHyphen/>
        <w:t>20</w:t>
      </w:r>
      <w:r w:rsidRPr="004A67CE">
        <w:rPr>
          <w:szCs w:val="22"/>
          <w:lang w:val="en-AU"/>
        </w:rPr>
        <w:fldChar w:fldCharType="end"/>
      </w:r>
      <w:r>
        <w:t>) showed that enclosed coastal regions were heavily influenced by river-derived material over the 2017</w:t>
      </w:r>
      <w:r w:rsidR="00F65665">
        <w:t>–</w:t>
      </w:r>
      <w:r>
        <w:t>18 monitoring year. Open coastal and mid-shelf sites were also exposed to river-derived material</w:t>
      </w:r>
      <w:r w:rsidRPr="007F27EE">
        <w:t>.</w:t>
      </w:r>
      <w:r>
        <w:t xml:space="preserve"> Detectable levels of river discharge (&gt;1% of background) from Russell-Mulgrave River plumes extended ~220 km northward from the river mouth, well beyond the spatial extent of </w:t>
      </w:r>
      <w:r w:rsidR="00F65665">
        <w:t xml:space="preserve">the </w:t>
      </w:r>
      <w:r>
        <w:t>Barron River plumes (</w:t>
      </w:r>
      <w:r>
        <w:fldChar w:fldCharType="begin"/>
      </w:r>
      <w:r>
        <w:instrText xml:space="preserve"> REF _Ref452303982 \h </w:instrText>
      </w:r>
      <w:r>
        <w:fldChar w:fldCharType="separate"/>
      </w:r>
      <w:r w:rsidR="00335316" w:rsidRPr="006815B8">
        <w:t xml:space="preserve">Figure </w:t>
      </w:r>
      <w:r w:rsidR="00335316">
        <w:rPr>
          <w:noProof/>
        </w:rPr>
        <w:t>4</w:t>
      </w:r>
      <w:r w:rsidR="00335316">
        <w:noBreakHyphen/>
      </w:r>
      <w:r w:rsidR="00335316">
        <w:rPr>
          <w:noProof/>
        </w:rPr>
        <w:t>19</w:t>
      </w:r>
      <w:r>
        <w:fldChar w:fldCharType="end"/>
      </w:r>
      <w:r>
        <w:t>). Russell-Mulgrave River plumes also extended southward ~80</w:t>
      </w:r>
      <w:r w:rsidR="00F65665">
        <w:t xml:space="preserve"> </w:t>
      </w:r>
      <w:r>
        <w:t>km from the river mouth and southward plumes tended to be transported offshore reaching a number of mid-shelf ree</w:t>
      </w:r>
      <w:r w:rsidRPr="00F27D17">
        <w:rPr>
          <w:szCs w:val="22"/>
        </w:rPr>
        <w:t>fs (</w:t>
      </w:r>
      <w:r w:rsidRPr="00F27D17">
        <w:rPr>
          <w:szCs w:val="22"/>
        </w:rPr>
        <w:fldChar w:fldCharType="begin"/>
      </w:r>
      <w:r w:rsidRPr="00F27D17">
        <w:rPr>
          <w:szCs w:val="22"/>
        </w:rPr>
        <w:instrText xml:space="preserve"> REF _Ref506455842 \h </w:instrText>
      </w:r>
      <w:r>
        <w:rPr>
          <w:szCs w:val="22"/>
        </w:rPr>
        <w:instrText xml:space="preserve"> \* MERGEFORMAT </w:instrText>
      </w:r>
      <w:r w:rsidRPr="00F27D17">
        <w:rPr>
          <w:szCs w:val="22"/>
        </w:rPr>
      </w:r>
      <w:r w:rsidRPr="00F27D17">
        <w:rPr>
          <w:szCs w:val="22"/>
        </w:rPr>
        <w:fldChar w:fldCharType="separate"/>
      </w:r>
      <w:r w:rsidR="00335316" w:rsidRPr="00335316">
        <w:rPr>
          <w:rStyle w:val="IntenseReference"/>
          <w:rFonts w:eastAsiaTheme="majorEastAsia"/>
          <w:sz w:val="22"/>
          <w:szCs w:val="22"/>
        </w:rPr>
        <w:t xml:space="preserve">Figure </w:t>
      </w:r>
      <w:r w:rsidR="00335316" w:rsidRPr="00335316">
        <w:rPr>
          <w:rStyle w:val="IntenseReference"/>
          <w:rFonts w:eastAsiaTheme="majorEastAsia"/>
          <w:noProof/>
          <w:sz w:val="22"/>
          <w:szCs w:val="22"/>
        </w:rPr>
        <w:t>4</w:t>
      </w:r>
      <w:r w:rsidR="00335316" w:rsidRPr="00335316">
        <w:rPr>
          <w:rStyle w:val="IntenseReference"/>
          <w:rFonts w:eastAsiaTheme="majorEastAsia"/>
          <w:noProof/>
          <w:sz w:val="22"/>
          <w:szCs w:val="22"/>
        </w:rPr>
        <w:noBreakHyphen/>
        <w:t>20</w:t>
      </w:r>
      <w:r w:rsidRPr="00F27D17">
        <w:rPr>
          <w:szCs w:val="22"/>
        </w:rPr>
        <w:fldChar w:fldCharType="end"/>
      </w:r>
      <w:r w:rsidRPr="00F27D17">
        <w:rPr>
          <w:szCs w:val="22"/>
        </w:rPr>
        <w:t>)</w:t>
      </w:r>
      <w:r>
        <w:t>.</w:t>
      </w:r>
    </w:p>
    <w:p w14:paraId="6938880F" w14:textId="77777777" w:rsidR="000215D2" w:rsidRDefault="000215D2" w:rsidP="00140B18"/>
    <w:p w14:paraId="38C88E07" w14:textId="77777777" w:rsidR="000215D2" w:rsidRDefault="000215D2" w:rsidP="00140B18"/>
    <w:p w14:paraId="44D89EFD" w14:textId="6C5090F1" w:rsidR="00454C86" w:rsidRDefault="00454C86" w:rsidP="00454C86">
      <w:r w:rsidRPr="00F3215B">
        <w:rPr>
          <w:noProof/>
          <w:szCs w:val="22"/>
          <w:lang w:val="en-AU" w:eastAsia="en-AU"/>
        </w:rPr>
        <mc:AlternateContent>
          <mc:Choice Requires="wps">
            <w:drawing>
              <wp:anchor distT="0" distB="0" distL="114300" distR="114300" simplePos="0" relativeHeight="252003328" behindDoc="0" locked="0" layoutInCell="1" allowOverlap="1" wp14:anchorId="0C84CC15" wp14:editId="592FA1B9">
                <wp:simplePos x="0" y="0"/>
                <wp:positionH relativeFrom="margin">
                  <wp:align>left</wp:align>
                </wp:positionH>
                <wp:positionV relativeFrom="margin">
                  <wp:align>top</wp:align>
                </wp:positionV>
                <wp:extent cx="5741670" cy="5467350"/>
                <wp:effectExtent l="0" t="0" r="0" b="0"/>
                <wp:wrapTopAndBottom/>
                <wp:docPr id="305" name="Text Box 305"/>
                <wp:cNvGraphicFramePr/>
                <a:graphic xmlns:a="http://schemas.openxmlformats.org/drawingml/2006/main">
                  <a:graphicData uri="http://schemas.microsoft.com/office/word/2010/wordprocessingShape">
                    <wps:wsp>
                      <wps:cNvSpPr txBox="1"/>
                      <wps:spPr>
                        <a:xfrm>
                          <a:off x="0" y="0"/>
                          <a:ext cx="5741670" cy="5467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5EB36D" w14:textId="77777777" w:rsidR="008A7E23" w:rsidRDefault="008A7E23" w:rsidP="000215D2">
                            <w:pPr>
                              <w:jc w:val="center"/>
                            </w:pPr>
                            <w:r>
                              <w:rPr>
                                <w:noProof/>
                                <w:lang w:val="en-AU" w:eastAsia="en-AU"/>
                              </w:rPr>
                              <w:drawing>
                                <wp:inline distT="0" distB="0" distL="0" distR="0" wp14:anchorId="792F7761" wp14:editId="419A561F">
                                  <wp:extent cx="5201920" cy="4734758"/>
                                  <wp:effectExtent l="0" t="0" r="0" b="8890"/>
                                  <wp:docPr id="16" name="Picture 16" descr="Cumulative exposure index for the Russell-Mulgrave River from October 2017 to September 2018. The colour bar indicates the calculated cumulative exposure (concentration x days) above 1% of the incoming concentration. The colour bar is capped at 20 concentration days. " title="Map showing cumulative exposure from Russell-Mulgrave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 name="Mulgrave_River__cum_exp__MMP_17-18.png"/>
                                          <pic:cNvPicPr/>
                                        </pic:nvPicPr>
                                        <pic:blipFill rotWithShape="1">
                                          <a:blip r:embed="rId97">
                                            <a:extLst>
                                              <a:ext uri="{28A0092B-C50C-407E-A947-70E740481C1C}">
                                                <a14:useLocalDpi xmlns:a14="http://schemas.microsoft.com/office/drawing/2010/main" val="0"/>
                                              </a:ext>
                                            </a:extLst>
                                          </a:blip>
                                          <a:srcRect t="1" b="-1"/>
                                          <a:stretch/>
                                        </pic:blipFill>
                                        <pic:spPr bwMode="auto">
                                          <a:xfrm>
                                            <a:off x="0" y="0"/>
                                            <a:ext cx="5282680" cy="4808265"/>
                                          </a:xfrm>
                                          <a:prstGeom prst="rect">
                                            <a:avLst/>
                                          </a:prstGeom>
                                          <a:ln>
                                            <a:noFill/>
                                          </a:ln>
                                          <a:extLst>
                                            <a:ext uri="{53640926-AAD7-44D8-BBD7-CCE9431645EC}">
                                              <a14:shadowObscured xmlns:a14="http://schemas.microsoft.com/office/drawing/2010/main"/>
                                            </a:ext>
                                          </a:extLst>
                                        </pic:spPr>
                                      </pic:pic>
                                    </a:graphicData>
                                  </a:graphic>
                                </wp:inline>
                              </w:drawing>
                            </w:r>
                          </w:p>
                          <w:p w14:paraId="3316243B" w14:textId="49156687" w:rsidR="008A7E23" w:rsidRPr="00D75CF9" w:rsidRDefault="008A7E23" w:rsidP="000215D2">
                            <w:pPr>
                              <w:pStyle w:val="Figure"/>
                              <w:rPr>
                                <w:rStyle w:val="IntenseReference"/>
                                <w:rFonts w:eastAsiaTheme="majorEastAsia"/>
                                <w:vanish/>
                                <w:specVanish/>
                              </w:rPr>
                            </w:pPr>
                            <w:bookmarkStart w:id="1295" w:name="_Ref506455842"/>
                            <w:bookmarkStart w:id="1296" w:name="_Toc10536195"/>
                            <w:r w:rsidRPr="00D91E99">
                              <w:rPr>
                                <w:rStyle w:val="IntenseReference"/>
                                <w:rFonts w:eastAsiaTheme="majorEastAsia"/>
                              </w:rPr>
                              <w:t xml:space="preserve">Figure </w:t>
                            </w:r>
                            <w:r>
                              <w:rPr>
                                <w:rStyle w:val="IntenseReference"/>
                                <w:rFonts w:eastAsiaTheme="majorEastAsia"/>
                              </w:rPr>
                              <w:fldChar w:fldCharType="begin"/>
                            </w:r>
                            <w:r>
                              <w:rPr>
                                <w:rStyle w:val="IntenseReference"/>
                                <w:rFonts w:eastAsiaTheme="majorEastAsia"/>
                              </w:rPr>
                              <w:instrText xml:space="preserve"> STYLEREF 1 \s </w:instrText>
                            </w:r>
                            <w:r>
                              <w:rPr>
                                <w:rStyle w:val="IntenseReference"/>
                                <w:rFonts w:eastAsiaTheme="majorEastAsia"/>
                              </w:rPr>
                              <w:fldChar w:fldCharType="separate"/>
                            </w:r>
                            <w:r w:rsidR="00335316">
                              <w:rPr>
                                <w:rStyle w:val="IntenseReference"/>
                                <w:rFonts w:eastAsiaTheme="majorEastAsia"/>
                                <w:noProof/>
                              </w:rPr>
                              <w:t>4</w:t>
                            </w:r>
                            <w:r>
                              <w:rPr>
                                <w:rStyle w:val="IntenseReference"/>
                                <w:rFonts w:eastAsiaTheme="majorEastAsia"/>
                              </w:rPr>
                              <w:fldChar w:fldCharType="end"/>
                            </w:r>
                            <w:r>
                              <w:rPr>
                                <w:rStyle w:val="IntenseReference"/>
                                <w:rFonts w:eastAsiaTheme="majorEastAsia"/>
                              </w:rPr>
                              <w:noBreakHyphen/>
                            </w:r>
                            <w:r>
                              <w:rPr>
                                <w:rStyle w:val="IntenseReference"/>
                                <w:rFonts w:eastAsiaTheme="majorEastAsia"/>
                              </w:rPr>
                              <w:fldChar w:fldCharType="begin"/>
                            </w:r>
                            <w:r>
                              <w:rPr>
                                <w:rStyle w:val="IntenseReference"/>
                                <w:rFonts w:eastAsiaTheme="majorEastAsia"/>
                              </w:rPr>
                              <w:instrText xml:space="preserve"> SEQ Figure \* ARABIC \s 1 </w:instrText>
                            </w:r>
                            <w:r>
                              <w:rPr>
                                <w:rStyle w:val="IntenseReference"/>
                                <w:rFonts w:eastAsiaTheme="majorEastAsia"/>
                              </w:rPr>
                              <w:fldChar w:fldCharType="separate"/>
                            </w:r>
                            <w:r w:rsidR="00335316">
                              <w:rPr>
                                <w:rStyle w:val="IntenseReference"/>
                                <w:rFonts w:eastAsiaTheme="majorEastAsia"/>
                                <w:noProof/>
                              </w:rPr>
                              <w:t>20</w:t>
                            </w:r>
                            <w:r>
                              <w:rPr>
                                <w:rStyle w:val="IntenseReference"/>
                                <w:rFonts w:eastAsiaTheme="majorEastAsia"/>
                              </w:rPr>
                              <w:fldChar w:fldCharType="end"/>
                            </w:r>
                            <w:bookmarkEnd w:id="1295"/>
                            <w:r w:rsidRPr="00D91E99">
                              <w:rPr>
                                <w:rStyle w:val="IntenseReference"/>
                                <w:rFonts w:eastAsiaTheme="majorEastAsia"/>
                              </w:rPr>
                              <w:t xml:space="preserve">: Cumulative exposure index for the Russell-Mulgrave River </w:t>
                            </w:r>
                            <w:r>
                              <w:rPr>
                                <w:rStyle w:val="IntenseReference"/>
                                <w:rFonts w:eastAsiaTheme="majorEastAsia"/>
                              </w:rPr>
                              <w:t>from October 2017 to September 2018</w:t>
                            </w:r>
                            <w:r w:rsidRPr="0023661F">
                              <w:rPr>
                                <w:rStyle w:val="IntenseReference"/>
                                <w:rFonts w:eastAsiaTheme="majorEastAsia"/>
                              </w:rPr>
                              <w:t>.</w:t>
                            </w:r>
                            <w:bookmarkEnd w:id="1296"/>
                            <w:r w:rsidRPr="0023661F">
                              <w:rPr>
                                <w:rStyle w:val="IntenseReference"/>
                                <w:rFonts w:eastAsiaTheme="majorEastAsia"/>
                              </w:rPr>
                              <w:t xml:space="preserve"> </w:t>
                            </w:r>
                          </w:p>
                          <w:p w14:paraId="7378B7C8" w14:textId="77777777" w:rsidR="008A7E23" w:rsidRDefault="008A7E23" w:rsidP="000215D2">
                            <w:pPr>
                              <w:pStyle w:val="Figure"/>
                            </w:pPr>
                            <w:r w:rsidRPr="0023661F">
                              <w:rPr>
                                <w:rStyle w:val="IntenseReference"/>
                                <w:rFonts w:eastAsiaTheme="majorEastAsia"/>
                              </w:rPr>
                              <w:t xml:space="preserve">The colour bar indicates the calculated cumulative exposure (concentration x days) above 1% of the incoming concentration. The colour bar is capped at 20 </w:t>
                            </w:r>
                            <w:r>
                              <w:rPr>
                                <w:rStyle w:val="IntenseReference"/>
                                <w:rFonts w:eastAsiaTheme="majorEastAsia"/>
                              </w:rPr>
                              <w:t>concentration days</w:t>
                            </w:r>
                            <w:r w:rsidRPr="0023661F">
                              <w:rPr>
                                <w:rStyle w:val="IntenseReference"/>
                                <w:rFonts w:eastAsiaTheme="majorEastAsia"/>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84CC15" id="Text Box 305" o:spid="_x0000_s1034" type="#_x0000_t202" style="position:absolute;left:0;text-align:left;margin-left:0;margin-top:0;width:452.1pt;height:430.5pt;z-index:252003328;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" filled="f" stroked="f" strokeweight=".5pt">
                <v:textbox>
                  <w:txbxContent>
                    <w:p w14:paraId="135EB36D" w14:textId="77777777" w:rsidR="008A7E23" w:rsidRDefault="008A7E23" w:rsidP="000215D2">
                      <w:pPr>
                        <w:jc w:val="center"/>
                      </w:pPr>
                      <w:r>
                        <w:rPr>
                          <w:noProof/>
                          <w:lang w:val="en-AU" w:eastAsia="en-AU"/>
                        </w:rPr>
                        <w:drawing>
                          <wp:inline distT="0" distB="0" distL="0" distR="0" wp14:anchorId="792F7761" wp14:editId="419A561F">
                            <wp:extent cx="5201920" cy="4734758"/>
                            <wp:effectExtent l="0" t="0" r="0" b="8890"/>
                            <wp:docPr id="16" name="Picture 16" descr="Cumulative exposure index for the Russell-Mulgrave River from October 2017 to September 2018. The colour bar indicates the calculated cumulative exposure (concentration x days) above 1% of the incoming concentration. The colour bar is capped at 20 concentration days. " title="Map showing cumulative exposure from Russell-Mulgrave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 name="Mulgrave_River__cum_exp__MMP_17-18.png"/>
                                    <pic:cNvPicPr/>
                                  </pic:nvPicPr>
                                  <pic:blipFill rotWithShape="1">
                                    <a:blip r:embed="rId97">
                                      <a:extLst>
                                        <a:ext uri="{28A0092B-C50C-407E-A947-70E740481C1C}">
                                          <a14:useLocalDpi xmlns:a14="http://schemas.microsoft.com/office/drawing/2010/main" val="0"/>
                                        </a:ext>
                                      </a:extLst>
                                    </a:blip>
                                    <a:srcRect t="1" b="-1"/>
                                    <a:stretch/>
                                  </pic:blipFill>
                                  <pic:spPr bwMode="auto">
                                    <a:xfrm>
                                      <a:off x="0" y="0"/>
                                      <a:ext cx="5282680" cy="4808265"/>
                                    </a:xfrm>
                                    <a:prstGeom prst="rect">
                                      <a:avLst/>
                                    </a:prstGeom>
                                    <a:ln>
                                      <a:noFill/>
                                    </a:ln>
                                    <a:extLst>
                                      <a:ext uri="{53640926-AAD7-44D8-BBD7-CCE9431645EC}">
                                        <a14:shadowObscured xmlns:a14="http://schemas.microsoft.com/office/drawing/2010/main"/>
                                      </a:ext>
                                    </a:extLst>
                                  </pic:spPr>
                                </pic:pic>
                              </a:graphicData>
                            </a:graphic>
                          </wp:inline>
                        </w:drawing>
                      </w:r>
                    </w:p>
                    <w:p w14:paraId="3316243B" w14:textId="49156687" w:rsidR="008A7E23" w:rsidRPr="00D75CF9" w:rsidRDefault="008A7E23" w:rsidP="000215D2">
                      <w:pPr>
                        <w:pStyle w:val="Figure"/>
                        <w:rPr>
                          <w:rStyle w:val="IntenseReference"/>
                          <w:rFonts w:eastAsiaTheme="majorEastAsia"/>
                          <w:vanish/>
                          <w:specVanish/>
                        </w:rPr>
                      </w:pPr>
                      <w:bookmarkStart w:id="1297" w:name="_Ref506455842"/>
                      <w:bookmarkStart w:id="1298" w:name="_Toc10536195"/>
                      <w:r w:rsidRPr="00D91E99">
                        <w:rPr>
                          <w:rStyle w:val="IntenseReference"/>
                          <w:rFonts w:eastAsiaTheme="majorEastAsia"/>
                        </w:rPr>
                        <w:t xml:space="preserve">Figure </w:t>
                      </w:r>
                      <w:r>
                        <w:rPr>
                          <w:rStyle w:val="IntenseReference"/>
                          <w:rFonts w:eastAsiaTheme="majorEastAsia"/>
                        </w:rPr>
                        <w:fldChar w:fldCharType="begin"/>
                      </w:r>
                      <w:r>
                        <w:rPr>
                          <w:rStyle w:val="IntenseReference"/>
                          <w:rFonts w:eastAsiaTheme="majorEastAsia"/>
                        </w:rPr>
                        <w:instrText xml:space="preserve"> STYLEREF 1 \s </w:instrText>
                      </w:r>
                      <w:r>
                        <w:rPr>
                          <w:rStyle w:val="IntenseReference"/>
                          <w:rFonts w:eastAsiaTheme="majorEastAsia"/>
                        </w:rPr>
                        <w:fldChar w:fldCharType="separate"/>
                      </w:r>
                      <w:r w:rsidR="00335316">
                        <w:rPr>
                          <w:rStyle w:val="IntenseReference"/>
                          <w:rFonts w:eastAsiaTheme="majorEastAsia"/>
                          <w:noProof/>
                        </w:rPr>
                        <w:t>4</w:t>
                      </w:r>
                      <w:r>
                        <w:rPr>
                          <w:rStyle w:val="IntenseReference"/>
                          <w:rFonts w:eastAsiaTheme="majorEastAsia"/>
                        </w:rPr>
                        <w:fldChar w:fldCharType="end"/>
                      </w:r>
                      <w:r>
                        <w:rPr>
                          <w:rStyle w:val="IntenseReference"/>
                          <w:rFonts w:eastAsiaTheme="majorEastAsia"/>
                        </w:rPr>
                        <w:noBreakHyphen/>
                      </w:r>
                      <w:r>
                        <w:rPr>
                          <w:rStyle w:val="IntenseReference"/>
                          <w:rFonts w:eastAsiaTheme="majorEastAsia"/>
                        </w:rPr>
                        <w:fldChar w:fldCharType="begin"/>
                      </w:r>
                      <w:r>
                        <w:rPr>
                          <w:rStyle w:val="IntenseReference"/>
                          <w:rFonts w:eastAsiaTheme="majorEastAsia"/>
                        </w:rPr>
                        <w:instrText xml:space="preserve"> SEQ Figure \* ARABIC \s 1 </w:instrText>
                      </w:r>
                      <w:r>
                        <w:rPr>
                          <w:rStyle w:val="IntenseReference"/>
                          <w:rFonts w:eastAsiaTheme="majorEastAsia"/>
                        </w:rPr>
                        <w:fldChar w:fldCharType="separate"/>
                      </w:r>
                      <w:r w:rsidR="00335316">
                        <w:rPr>
                          <w:rStyle w:val="IntenseReference"/>
                          <w:rFonts w:eastAsiaTheme="majorEastAsia"/>
                          <w:noProof/>
                        </w:rPr>
                        <w:t>20</w:t>
                      </w:r>
                      <w:r>
                        <w:rPr>
                          <w:rStyle w:val="IntenseReference"/>
                          <w:rFonts w:eastAsiaTheme="majorEastAsia"/>
                        </w:rPr>
                        <w:fldChar w:fldCharType="end"/>
                      </w:r>
                      <w:bookmarkEnd w:id="1297"/>
                      <w:r w:rsidRPr="00D91E99">
                        <w:rPr>
                          <w:rStyle w:val="IntenseReference"/>
                          <w:rFonts w:eastAsiaTheme="majorEastAsia"/>
                        </w:rPr>
                        <w:t xml:space="preserve">: Cumulative exposure index for the Russell-Mulgrave River </w:t>
                      </w:r>
                      <w:r>
                        <w:rPr>
                          <w:rStyle w:val="IntenseReference"/>
                          <w:rFonts w:eastAsiaTheme="majorEastAsia"/>
                        </w:rPr>
                        <w:t>from October 2017 to September 2018</w:t>
                      </w:r>
                      <w:r w:rsidRPr="0023661F">
                        <w:rPr>
                          <w:rStyle w:val="IntenseReference"/>
                          <w:rFonts w:eastAsiaTheme="majorEastAsia"/>
                        </w:rPr>
                        <w:t>.</w:t>
                      </w:r>
                      <w:bookmarkEnd w:id="1298"/>
                      <w:r w:rsidRPr="0023661F">
                        <w:rPr>
                          <w:rStyle w:val="IntenseReference"/>
                          <w:rFonts w:eastAsiaTheme="majorEastAsia"/>
                        </w:rPr>
                        <w:t xml:space="preserve"> </w:t>
                      </w:r>
                    </w:p>
                    <w:p w14:paraId="7378B7C8" w14:textId="77777777" w:rsidR="008A7E23" w:rsidRDefault="008A7E23" w:rsidP="000215D2">
                      <w:pPr>
                        <w:pStyle w:val="Figure"/>
                      </w:pPr>
                      <w:r w:rsidRPr="0023661F">
                        <w:rPr>
                          <w:rStyle w:val="IntenseReference"/>
                          <w:rFonts w:eastAsiaTheme="majorEastAsia"/>
                        </w:rPr>
                        <w:t xml:space="preserve">The colour bar indicates the calculated cumulative exposure (concentration x days) above 1% of the incoming concentration. The colour bar is capped at 20 </w:t>
                      </w:r>
                      <w:r>
                        <w:rPr>
                          <w:rStyle w:val="IntenseReference"/>
                          <w:rFonts w:eastAsiaTheme="majorEastAsia"/>
                        </w:rPr>
                        <w:t>concentration days</w:t>
                      </w:r>
                      <w:r w:rsidRPr="0023661F">
                        <w:rPr>
                          <w:rStyle w:val="IntenseReference"/>
                          <w:rFonts w:eastAsiaTheme="majorEastAsia"/>
                        </w:rPr>
                        <w:t xml:space="preserve">. </w:t>
                      </w:r>
                    </w:p>
                  </w:txbxContent>
                </v:textbox>
                <w10:wrap type="topAndBottom" anchorx="margin" anchory="margin"/>
              </v:shape>
            </w:pict>
          </mc:Fallback>
        </mc:AlternateContent>
      </w:r>
      <w:r>
        <w:t>Cumulative</w:t>
      </w:r>
      <w:r w:rsidRPr="007F27EE">
        <w:t xml:space="preserve"> exposure </w:t>
      </w:r>
      <w:r>
        <w:t>mapping in the Tully focus area (</w:t>
      </w:r>
      <w:r>
        <w:fldChar w:fldCharType="begin"/>
      </w:r>
      <w:r>
        <w:instrText xml:space="preserve"> REF _Ref459151620 \h </w:instrText>
      </w:r>
      <w:r>
        <w:fldChar w:fldCharType="separate"/>
      </w:r>
      <w:r w:rsidR="00335316" w:rsidRPr="007A1A6E">
        <w:t xml:space="preserve">Figure </w:t>
      </w:r>
      <w:r w:rsidR="00335316">
        <w:rPr>
          <w:noProof/>
        </w:rPr>
        <w:t>4</w:t>
      </w:r>
      <w:r w:rsidR="00335316">
        <w:noBreakHyphen/>
      </w:r>
      <w:r w:rsidR="00335316">
        <w:rPr>
          <w:noProof/>
        </w:rPr>
        <w:t>21</w:t>
      </w:r>
      <w:r>
        <w:fldChar w:fldCharType="end"/>
      </w:r>
      <w:r>
        <w:t>) showed that enclosed coastal regions were heavily influenced by river-plumes from the Tully River over the 2017</w:t>
      </w:r>
      <w:r w:rsidR="00F65665">
        <w:t>–</w:t>
      </w:r>
      <w:r>
        <w:t>18 monitoring year. Open coastal and mid-shelf sites were also exposed to river-derived material</w:t>
      </w:r>
      <w:r w:rsidRPr="007F27EE">
        <w:t>.</w:t>
      </w:r>
      <w:r>
        <w:t xml:space="preserve"> Detectable levels of river discharge (&gt;1% of background) from Tully River plumes extended ~100 km northward from the river mouth, </w:t>
      </w:r>
      <w:r>
        <w:lastRenderedPageBreak/>
        <w:t>overlapping the spatial extent of southerly plumes from the Russell-Mulgrave River</w:t>
      </w:r>
      <w:r w:rsidRPr="00D46D8C">
        <w:rPr>
          <w:szCs w:val="22"/>
        </w:rPr>
        <w:t xml:space="preserve"> (</w:t>
      </w:r>
      <w:r w:rsidRPr="00D46D8C">
        <w:rPr>
          <w:szCs w:val="22"/>
        </w:rPr>
        <w:fldChar w:fldCharType="begin"/>
      </w:r>
      <w:r w:rsidRPr="00D46D8C">
        <w:rPr>
          <w:szCs w:val="22"/>
        </w:rPr>
        <w:instrText xml:space="preserve"> REF _Ref506455842 \h </w:instrText>
      </w:r>
      <w:r>
        <w:rPr>
          <w:szCs w:val="22"/>
        </w:rPr>
        <w:instrText xml:space="preserve"> \* MERGEFORMAT </w:instrText>
      </w:r>
      <w:r w:rsidRPr="00D46D8C">
        <w:rPr>
          <w:szCs w:val="22"/>
        </w:rPr>
      </w:r>
      <w:r w:rsidRPr="00D46D8C">
        <w:rPr>
          <w:szCs w:val="22"/>
        </w:rPr>
        <w:fldChar w:fldCharType="separate"/>
      </w:r>
      <w:r w:rsidR="00335316" w:rsidRPr="00335316">
        <w:rPr>
          <w:rStyle w:val="IntenseReference"/>
          <w:rFonts w:eastAsiaTheme="majorEastAsia"/>
          <w:sz w:val="22"/>
          <w:szCs w:val="22"/>
        </w:rPr>
        <w:t>Figure 4</w:t>
      </w:r>
      <w:r w:rsidR="00335316" w:rsidRPr="00335316">
        <w:rPr>
          <w:rStyle w:val="IntenseReference"/>
          <w:rFonts w:eastAsiaTheme="majorEastAsia"/>
          <w:sz w:val="22"/>
          <w:szCs w:val="22"/>
        </w:rPr>
        <w:noBreakHyphen/>
        <w:t>20</w:t>
      </w:r>
      <w:r w:rsidRPr="00D46D8C">
        <w:rPr>
          <w:szCs w:val="22"/>
        </w:rPr>
        <w:fldChar w:fldCharType="end"/>
      </w:r>
      <w:r w:rsidRPr="00D46D8C">
        <w:rPr>
          <w:szCs w:val="22"/>
        </w:rPr>
        <w:t>). Tully River plumes also extended southward ~40</w:t>
      </w:r>
      <w:r w:rsidR="00F65665">
        <w:rPr>
          <w:szCs w:val="22"/>
        </w:rPr>
        <w:t xml:space="preserve"> </w:t>
      </w:r>
      <w:r w:rsidRPr="00D46D8C">
        <w:rPr>
          <w:szCs w:val="22"/>
        </w:rPr>
        <w:t>km from the river mouth and southward pl</w:t>
      </w:r>
      <w:r>
        <w:t>umes tended to be transported offshore (to the southeast) reaching Hinchinbrook Island</w:t>
      </w:r>
      <w:r w:rsidRPr="00F27D17">
        <w:rPr>
          <w:szCs w:val="22"/>
        </w:rPr>
        <w:t xml:space="preserve"> (</w:t>
      </w:r>
      <w:r>
        <w:rPr>
          <w:szCs w:val="22"/>
        </w:rPr>
        <w:fldChar w:fldCharType="begin"/>
      </w:r>
      <w:r>
        <w:rPr>
          <w:szCs w:val="22"/>
        </w:rPr>
        <w:instrText xml:space="preserve"> REF _Ref459151620 \h </w:instrText>
      </w:r>
      <w:r>
        <w:rPr>
          <w:szCs w:val="22"/>
        </w:rPr>
      </w:r>
      <w:r>
        <w:rPr>
          <w:szCs w:val="22"/>
        </w:rPr>
        <w:fldChar w:fldCharType="separate"/>
      </w:r>
      <w:r w:rsidR="00335316" w:rsidRPr="007A1A6E">
        <w:t xml:space="preserve">Figure </w:t>
      </w:r>
      <w:r w:rsidR="00335316">
        <w:rPr>
          <w:noProof/>
        </w:rPr>
        <w:t>4</w:t>
      </w:r>
      <w:r w:rsidR="00335316">
        <w:noBreakHyphen/>
      </w:r>
      <w:r w:rsidR="00335316">
        <w:rPr>
          <w:noProof/>
        </w:rPr>
        <w:t>21</w:t>
      </w:r>
      <w:r>
        <w:rPr>
          <w:szCs w:val="22"/>
        </w:rPr>
        <w:fldChar w:fldCharType="end"/>
      </w:r>
      <w:r w:rsidRPr="00F27D17">
        <w:rPr>
          <w:szCs w:val="22"/>
        </w:rPr>
        <w:t>)</w:t>
      </w:r>
      <w:r>
        <w:t>.</w:t>
      </w:r>
    </w:p>
    <w:p w14:paraId="6E87F6E1" w14:textId="5E433D86" w:rsidR="00454C86" w:rsidRDefault="00454C86" w:rsidP="00140B18"/>
    <w:p w14:paraId="31FF5EBE" w14:textId="44670909" w:rsidR="00454C86" w:rsidRDefault="00454C86" w:rsidP="00140B18"/>
    <w:p w14:paraId="60F88EAD" w14:textId="64DF93AD" w:rsidR="00454C86" w:rsidRDefault="00454C86" w:rsidP="00140B18"/>
    <w:p w14:paraId="3A866AC6" w14:textId="02235398" w:rsidR="00454C86" w:rsidRDefault="00454C86" w:rsidP="00140B18"/>
    <w:p w14:paraId="53B7F4CE" w14:textId="77777777" w:rsidR="00454C86" w:rsidRDefault="00454C86" w:rsidP="00140B18"/>
    <w:p w14:paraId="51BB054C" w14:textId="523ACD72" w:rsidR="00454C86" w:rsidRDefault="00454C86" w:rsidP="00140B18"/>
    <w:p w14:paraId="7D3095E2" w14:textId="2177D48B" w:rsidR="00E17E9D" w:rsidRDefault="00454C86" w:rsidP="00140B18">
      <w:bookmarkStart w:id="1299" w:name="_Ref459151470"/>
      <w:bookmarkStart w:id="1300" w:name="_Toc436913485"/>
      <w:r>
        <w:rPr>
          <w:rFonts w:ascii="Times New Roman" w:hAnsi="Times New Roman"/>
          <w:noProof/>
          <w:color w:val="000000"/>
          <w:sz w:val="0"/>
          <w:szCs w:val="0"/>
          <w:u w:color="000000"/>
          <w:lang w:val="en-AU" w:eastAsia="en-AU"/>
        </w:rPr>
        <mc:AlternateContent>
          <mc:Choice Requires="wps">
            <w:drawing>
              <wp:anchor distT="0" distB="0" distL="114300" distR="114300" simplePos="0" relativeHeight="252005376" behindDoc="0" locked="0" layoutInCell="1" allowOverlap="0" wp14:anchorId="45131563" wp14:editId="5220792B">
                <wp:simplePos x="0" y="0"/>
                <wp:positionH relativeFrom="margin">
                  <wp:align>left</wp:align>
                </wp:positionH>
                <wp:positionV relativeFrom="margin">
                  <wp:align>top</wp:align>
                </wp:positionV>
                <wp:extent cx="5651500" cy="5695950"/>
                <wp:effectExtent l="0" t="0" r="0" b="0"/>
                <wp:wrapTopAndBottom/>
                <wp:docPr id="314" name="Text Box 314"/>
                <wp:cNvGraphicFramePr/>
                <a:graphic xmlns:a="http://schemas.openxmlformats.org/drawingml/2006/main">
                  <a:graphicData uri="http://schemas.microsoft.com/office/word/2010/wordprocessingShape">
                    <wps:wsp>
                      <wps:cNvSpPr txBox="1"/>
                      <wps:spPr>
                        <a:xfrm>
                          <a:off x="0" y="0"/>
                          <a:ext cx="5651500" cy="56959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EC70682" w14:textId="77777777" w:rsidR="008A7E23" w:rsidRDefault="008A7E23" w:rsidP="00454C86">
                            <w:pPr>
                              <w:jc w:val="center"/>
                            </w:pPr>
                            <w:r>
                              <w:rPr>
                                <w:noProof/>
                                <w:lang w:val="en-AU" w:eastAsia="en-AU"/>
                              </w:rPr>
                              <w:drawing>
                                <wp:inline distT="0" distB="0" distL="0" distR="0" wp14:anchorId="436EF3C2" wp14:editId="1040C1A4">
                                  <wp:extent cx="5424930" cy="4890135"/>
                                  <wp:effectExtent l="0" t="0" r="4445" b="5715"/>
                                  <wp:docPr id="29" name="Picture 29" descr="Cumulative exposure index for the Tully River from October 2017 to September 2018. The colour bar indicates the calculated cumulative exposure (concentration x days) above 1% of the incoming concentration. The colour bar is capped at 20 concentration days." title="Map showing cumulative exposure from Tully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Tully_River__cum_exp__MMP_17-18.png"/>
                                          <pic:cNvPicPr/>
                                        </pic:nvPicPr>
                                        <pic:blipFill rotWithShape="1">
                                          <a:blip r:embed="rId98">
                                            <a:extLst>
                                              <a:ext uri="{28A0092B-C50C-407E-A947-70E740481C1C}">
                                                <a14:useLocalDpi xmlns:a14="http://schemas.microsoft.com/office/drawing/2010/main" val="0"/>
                                              </a:ext>
                                            </a:extLst>
                                          </a:blip>
                                          <a:srcRect t="194"/>
                                          <a:stretch/>
                                        </pic:blipFill>
                                        <pic:spPr bwMode="auto">
                                          <a:xfrm>
                                            <a:off x="0" y="0"/>
                                            <a:ext cx="5457982" cy="4919929"/>
                                          </a:xfrm>
                                          <a:prstGeom prst="rect">
                                            <a:avLst/>
                                          </a:prstGeom>
                                          <a:ln>
                                            <a:noFill/>
                                          </a:ln>
                                          <a:extLst>
                                            <a:ext uri="{53640926-AAD7-44D8-BBD7-CCE9431645EC}">
                                              <a14:shadowObscured xmlns:a14="http://schemas.microsoft.com/office/drawing/2010/main"/>
                                            </a:ext>
                                          </a:extLst>
                                        </pic:spPr>
                                      </pic:pic>
                                    </a:graphicData>
                                  </a:graphic>
                                </wp:inline>
                              </w:drawing>
                            </w:r>
                          </w:p>
                          <w:p w14:paraId="04517129" w14:textId="0D0AE941" w:rsidR="008A7E23" w:rsidRDefault="008A7E23" w:rsidP="00454C86">
                            <w:pPr>
                              <w:pStyle w:val="Figure"/>
                            </w:pPr>
                            <w:bookmarkStart w:id="1301" w:name="_Ref459151620"/>
                            <w:bookmarkStart w:id="1302" w:name="_Toc10536196"/>
                            <w:r w:rsidRPr="007A1A6E">
                              <w:t xml:space="preserve">Figure </w:t>
                            </w:r>
                            <w:r>
                              <w:fldChar w:fldCharType="begin"/>
                            </w:r>
                            <w:r>
                              <w:instrText xml:space="preserve"> STYLEREF 1 \s </w:instrText>
                            </w:r>
                            <w:r>
                              <w:fldChar w:fldCharType="separate"/>
                            </w:r>
                            <w:r w:rsidR="00335316">
                              <w:rPr>
                                <w:noProof/>
                              </w:rPr>
                              <w:t>4</w:t>
                            </w:r>
                            <w:r>
                              <w:fldChar w:fldCharType="end"/>
                            </w:r>
                            <w:r>
                              <w:noBreakHyphen/>
                            </w:r>
                            <w:r>
                              <w:fldChar w:fldCharType="begin"/>
                            </w:r>
                            <w:r>
                              <w:instrText xml:space="preserve"> SEQ Figure \* ARABIC \s 1 </w:instrText>
                            </w:r>
                            <w:r>
                              <w:fldChar w:fldCharType="separate"/>
                            </w:r>
                            <w:r w:rsidR="00335316">
                              <w:rPr>
                                <w:noProof/>
                              </w:rPr>
                              <w:t>21</w:t>
                            </w:r>
                            <w:r>
                              <w:fldChar w:fldCharType="end"/>
                            </w:r>
                            <w:bookmarkEnd w:id="1301"/>
                            <w:r w:rsidRPr="007A1A6E">
                              <w:t xml:space="preserve">: Cumulative exposure index for the Tully River </w:t>
                            </w:r>
                            <w:r>
                              <w:t>from October 2017 to September 2018</w:t>
                            </w:r>
                            <w:r w:rsidRPr="0023661F">
                              <w:rPr>
                                <w:rStyle w:val="IntenseReference"/>
                                <w:rFonts w:eastAsiaTheme="majorEastAsia"/>
                              </w:rPr>
                              <w:t xml:space="preserve">. The colour bar indicates the calculated cumulative exposure (concentration x days) above 1% of the incoming concentration. The colour bar is capped at 20 </w:t>
                            </w:r>
                            <w:r>
                              <w:rPr>
                                <w:rStyle w:val="IntenseReference"/>
                                <w:rFonts w:eastAsiaTheme="majorEastAsia"/>
                              </w:rPr>
                              <w:t>concentration days</w:t>
                            </w:r>
                            <w:r w:rsidRPr="0023661F">
                              <w:rPr>
                                <w:rStyle w:val="IntenseReference"/>
                                <w:rFonts w:eastAsiaTheme="majorEastAsia"/>
                              </w:rPr>
                              <w:t>.</w:t>
                            </w:r>
                            <w:bookmarkEnd w:id="1302"/>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131563" id="Text Box 314" o:spid="_x0000_s1035" type="#_x0000_t202" style="position:absolute;left:0;text-align:left;margin-left:0;margin-top:0;width:445pt;height:448.5pt;z-index:252005376;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" o:allowoverlap="f" filled="f" stroked="f" strokeweight=".5pt">
                <v:textbox>
                  <w:txbxContent>
                    <w:p w14:paraId="0EC70682" w14:textId="77777777" w:rsidR="008A7E23" w:rsidRDefault="008A7E23" w:rsidP="00454C86">
                      <w:pPr>
                        <w:jc w:val="center"/>
                      </w:pPr>
                      <w:r>
                        <w:rPr>
                          <w:noProof/>
                          <w:lang w:val="en-AU" w:eastAsia="en-AU"/>
                        </w:rPr>
                        <w:drawing>
                          <wp:inline distT="0" distB="0" distL="0" distR="0" wp14:anchorId="436EF3C2" wp14:editId="1040C1A4">
                            <wp:extent cx="5424930" cy="4890135"/>
                            <wp:effectExtent l="0" t="0" r="4445" b="5715"/>
                            <wp:docPr id="29" name="Picture 29" descr="Cumulative exposure index for the Tully River from October 2017 to September 2018. The colour bar indicates the calculated cumulative exposure (concentration x days) above 1% of the incoming concentration. The colour bar is capped at 20 concentration days." title="Map showing cumulative exposure from Tully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Tully_River__cum_exp__MMP_17-18.png"/>
                                    <pic:cNvPicPr/>
                                  </pic:nvPicPr>
                                  <pic:blipFill rotWithShape="1">
                                    <a:blip r:embed="rId98">
                                      <a:extLst>
                                        <a:ext uri="{28A0092B-C50C-407E-A947-70E740481C1C}">
                                          <a14:useLocalDpi xmlns:a14="http://schemas.microsoft.com/office/drawing/2010/main" val="0"/>
                                        </a:ext>
                                      </a:extLst>
                                    </a:blip>
                                    <a:srcRect t="194"/>
                                    <a:stretch/>
                                  </pic:blipFill>
                                  <pic:spPr bwMode="auto">
                                    <a:xfrm>
                                      <a:off x="0" y="0"/>
                                      <a:ext cx="5457982" cy="4919929"/>
                                    </a:xfrm>
                                    <a:prstGeom prst="rect">
                                      <a:avLst/>
                                    </a:prstGeom>
                                    <a:ln>
                                      <a:noFill/>
                                    </a:ln>
                                    <a:extLst>
                                      <a:ext uri="{53640926-AAD7-44D8-BBD7-CCE9431645EC}">
                                        <a14:shadowObscured xmlns:a14="http://schemas.microsoft.com/office/drawing/2010/main"/>
                                      </a:ext>
                                    </a:extLst>
                                  </pic:spPr>
                                </pic:pic>
                              </a:graphicData>
                            </a:graphic>
                          </wp:inline>
                        </w:drawing>
                      </w:r>
                    </w:p>
                    <w:p w14:paraId="04517129" w14:textId="0D0AE941" w:rsidR="008A7E23" w:rsidRDefault="008A7E23" w:rsidP="00454C86">
                      <w:pPr>
                        <w:pStyle w:val="Figure"/>
                      </w:pPr>
                      <w:bookmarkStart w:id="1303" w:name="_Ref459151620"/>
                      <w:bookmarkStart w:id="1304" w:name="_Toc10536196"/>
                      <w:r w:rsidRPr="007A1A6E">
                        <w:t xml:space="preserve">Figure </w:t>
                      </w:r>
                      <w:r>
                        <w:fldChar w:fldCharType="begin"/>
                      </w:r>
                      <w:r>
                        <w:instrText xml:space="preserve"> STYLEREF 1 \s </w:instrText>
                      </w:r>
                      <w:r>
                        <w:fldChar w:fldCharType="separate"/>
                      </w:r>
                      <w:r w:rsidR="00335316">
                        <w:rPr>
                          <w:noProof/>
                        </w:rPr>
                        <w:t>4</w:t>
                      </w:r>
                      <w:r>
                        <w:fldChar w:fldCharType="end"/>
                      </w:r>
                      <w:r>
                        <w:noBreakHyphen/>
                      </w:r>
                      <w:r>
                        <w:fldChar w:fldCharType="begin"/>
                      </w:r>
                      <w:r>
                        <w:instrText xml:space="preserve"> SEQ Figure \* ARABIC \s 1 </w:instrText>
                      </w:r>
                      <w:r>
                        <w:fldChar w:fldCharType="separate"/>
                      </w:r>
                      <w:r w:rsidR="00335316">
                        <w:rPr>
                          <w:noProof/>
                        </w:rPr>
                        <w:t>21</w:t>
                      </w:r>
                      <w:r>
                        <w:fldChar w:fldCharType="end"/>
                      </w:r>
                      <w:bookmarkEnd w:id="1303"/>
                      <w:r w:rsidRPr="007A1A6E">
                        <w:t xml:space="preserve">: Cumulative exposure index for the Tully River </w:t>
                      </w:r>
                      <w:r>
                        <w:t>from October 2017 to September 2018</w:t>
                      </w:r>
                      <w:r w:rsidRPr="0023661F">
                        <w:rPr>
                          <w:rStyle w:val="IntenseReference"/>
                          <w:rFonts w:eastAsiaTheme="majorEastAsia"/>
                        </w:rPr>
                        <w:t xml:space="preserve">. The colour bar indicates the calculated cumulative exposure (concentration x days) above 1% of the incoming concentration. The colour bar is capped at 20 </w:t>
                      </w:r>
                      <w:r>
                        <w:rPr>
                          <w:rStyle w:val="IntenseReference"/>
                          <w:rFonts w:eastAsiaTheme="majorEastAsia"/>
                        </w:rPr>
                        <w:t>concentration days</w:t>
                      </w:r>
                      <w:r w:rsidRPr="0023661F">
                        <w:rPr>
                          <w:rStyle w:val="IntenseReference"/>
                          <w:rFonts w:eastAsiaTheme="majorEastAsia"/>
                        </w:rPr>
                        <w:t>.</w:t>
                      </w:r>
                      <w:bookmarkEnd w:id="1304"/>
                    </w:p>
                  </w:txbxContent>
                </v:textbox>
                <w10:wrap type="topAndBottom" anchorx="margin" anchory="margin"/>
              </v:shape>
            </w:pict>
          </mc:Fallback>
        </mc:AlternateContent>
      </w:r>
      <w:bookmarkEnd w:id="1299"/>
      <w:bookmarkEnd w:id="1300"/>
      <w:r w:rsidR="00140B18">
        <w:t>M</w:t>
      </w:r>
      <w:r w:rsidR="00140B18" w:rsidRPr="008442FD">
        <w:t xml:space="preserve">apping products </w:t>
      </w:r>
      <w:r w:rsidR="00140B18">
        <w:t>were</w:t>
      </w:r>
      <w:r w:rsidR="00140B18" w:rsidRPr="008442FD">
        <w:t xml:space="preserve"> </w:t>
      </w:r>
      <w:r w:rsidR="00A1169D">
        <w:t xml:space="preserve">also </w:t>
      </w:r>
      <w:r w:rsidR="00140B18" w:rsidRPr="008442FD">
        <w:t xml:space="preserve">generated to represent wet season water quality conditions in the </w:t>
      </w:r>
      <w:r w:rsidR="00140B18">
        <w:t>Wet Tropics region</w:t>
      </w:r>
      <w:r w:rsidR="00140B18" w:rsidRPr="008442FD">
        <w:t xml:space="preserve">. The </w:t>
      </w:r>
      <w:r w:rsidR="00140B18">
        <w:t xml:space="preserve">surface </w:t>
      </w:r>
      <w:r w:rsidR="00140B18" w:rsidRPr="001853EB">
        <w:rPr>
          <w:i/>
        </w:rPr>
        <w:t>in-situ</w:t>
      </w:r>
      <w:r w:rsidR="00140B18" w:rsidRPr="008442FD">
        <w:t xml:space="preserve"> data collected by JCU</w:t>
      </w:r>
      <w:r w:rsidR="00140B18">
        <w:t xml:space="preserve"> and AIMS </w:t>
      </w:r>
      <w:r w:rsidR="00140B18" w:rsidRPr="008442FD">
        <w:t xml:space="preserve">during the wet season, including high flow periods, </w:t>
      </w:r>
      <w:r w:rsidR="00140B18">
        <w:t>were</w:t>
      </w:r>
      <w:r w:rsidR="00140B18" w:rsidRPr="008442FD">
        <w:t xml:space="preserve"> used to characterise and validate these products. This data is </w:t>
      </w:r>
      <w:r w:rsidR="00140B18" w:rsidRPr="00032D8A">
        <w:t>presented in</w:t>
      </w:r>
      <w:r w:rsidR="006D20EE">
        <w:t xml:space="preserve"> </w:t>
      </w:r>
      <w:r w:rsidR="006D20EE">
        <w:fldChar w:fldCharType="begin"/>
      </w:r>
      <w:r w:rsidR="006D20EE">
        <w:instrText xml:space="preserve"> REF _Ref3539068 \h  \* MERGEFORMAT </w:instrText>
      </w:r>
      <w:r w:rsidR="006D20EE">
        <w:fldChar w:fldCharType="separate"/>
      </w:r>
      <w:r w:rsidR="00335316" w:rsidRPr="00335316">
        <w:t>Figure 4</w:t>
      </w:r>
      <w:r w:rsidR="00335316" w:rsidRPr="00335316">
        <w:noBreakHyphen/>
        <w:t>22</w:t>
      </w:r>
      <w:r w:rsidR="006D20EE">
        <w:fldChar w:fldCharType="end"/>
      </w:r>
      <w:r w:rsidR="00140B18" w:rsidRPr="00032D8A">
        <w:t xml:space="preserve"> and in a panel of weekly characteristics throughout the 22</w:t>
      </w:r>
      <w:r w:rsidR="00F65665">
        <w:t>-</w:t>
      </w:r>
      <w:r w:rsidR="00140B18" w:rsidRPr="00032D8A">
        <w:t>week wet season period</w:t>
      </w:r>
      <w:r w:rsidR="006D20EE">
        <w:t xml:space="preserve"> (</w:t>
      </w:r>
      <w:r w:rsidR="006D20EE">
        <w:fldChar w:fldCharType="begin"/>
      </w:r>
      <w:r w:rsidR="006D20EE">
        <w:instrText xml:space="preserve"> REF _Ref3539268 \h  \* MERGEFORMAT </w:instrText>
      </w:r>
      <w:r w:rsidR="006D20EE">
        <w:fldChar w:fldCharType="separate"/>
      </w:r>
      <w:r w:rsidR="00335316" w:rsidRPr="00335316">
        <w:t>Figure 4</w:t>
      </w:r>
      <w:r w:rsidR="00335316" w:rsidRPr="00335316">
        <w:noBreakHyphen/>
        <w:t>23</w:t>
      </w:r>
      <w:r w:rsidR="006D20EE">
        <w:fldChar w:fldCharType="end"/>
      </w:r>
      <w:r w:rsidR="006D20EE">
        <w:t xml:space="preserve"> and </w:t>
      </w:r>
      <w:r w:rsidR="006D20EE">
        <w:fldChar w:fldCharType="begin"/>
      </w:r>
      <w:r w:rsidR="006D20EE">
        <w:instrText xml:space="preserve"> REF _Ref3539270 \h  \* MERGEFORMAT </w:instrText>
      </w:r>
      <w:r w:rsidR="006D20EE">
        <w:fldChar w:fldCharType="separate"/>
      </w:r>
      <w:r w:rsidR="00335316" w:rsidRPr="00335316">
        <w:t>Figure 4</w:t>
      </w:r>
      <w:r w:rsidR="00335316" w:rsidRPr="00335316">
        <w:noBreakHyphen/>
        <w:t>24</w:t>
      </w:r>
      <w:r w:rsidR="006D20EE">
        <w:fldChar w:fldCharType="end"/>
      </w:r>
      <w:r w:rsidR="00140B18" w:rsidRPr="00032D8A">
        <w:t xml:space="preserve">). </w:t>
      </w:r>
    </w:p>
    <w:p w14:paraId="3C924D1A" w14:textId="66217D46" w:rsidR="00E17E9D" w:rsidRPr="00E17E9D" w:rsidRDefault="00E17E9D" w:rsidP="00E17E9D">
      <w:r w:rsidRPr="00E17E9D">
        <w:t xml:space="preserve">Details in the panels include: </w:t>
      </w:r>
    </w:p>
    <w:p w14:paraId="717537BB" w14:textId="5FB24B33" w:rsidR="00E17E9D" w:rsidRPr="000B23DF" w:rsidRDefault="00E17E9D" w:rsidP="00375EC0">
      <w:pPr>
        <w:numPr>
          <w:ilvl w:val="0"/>
          <w:numId w:val="27"/>
        </w:numPr>
        <w:spacing w:before="0" w:after="160" w:line="259" w:lineRule="auto"/>
        <w:ind w:left="851" w:hanging="284"/>
        <w:contextualSpacing/>
        <w:jc w:val="left"/>
        <w:rPr>
          <w:szCs w:val="24"/>
          <w:lang w:eastAsia="en-GB"/>
        </w:rPr>
      </w:pPr>
      <w:r w:rsidRPr="000B23DF">
        <w:rPr>
          <w:i/>
          <w:szCs w:val="24"/>
          <w:lang w:eastAsia="en-GB"/>
        </w:rPr>
        <w:t>in</w:t>
      </w:r>
      <w:r w:rsidR="002D5823">
        <w:rPr>
          <w:i/>
          <w:szCs w:val="24"/>
          <w:lang w:eastAsia="en-GB"/>
        </w:rPr>
        <w:t>-</w:t>
      </w:r>
      <w:r w:rsidRPr="000B23DF">
        <w:rPr>
          <w:i/>
          <w:szCs w:val="24"/>
          <w:lang w:eastAsia="en-GB"/>
        </w:rPr>
        <w:t>situ</w:t>
      </w:r>
      <w:r w:rsidRPr="000B23DF">
        <w:rPr>
          <w:szCs w:val="24"/>
          <w:lang w:eastAsia="en-GB"/>
        </w:rPr>
        <w:t xml:space="preserve"> water quality characteristics including</w:t>
      </w:r>
      <w:r w:rsidR="000B23DF" w:rsidRPr="000B23DF">
        <w:rPr>
          <w:szCs w:val="24"/>
          <w:lang w:eastAsia="en-GB"/>
        </w:rPr>
        <w:t xml:space="preserve"> </w:t>
      </w:r>
      <w:r w:rsidRPr="000B23DF">
        <w:rPr>
          <w:szCs w:val="24"/>
          <w:lang w:eastAsia="en-GB"/>
        </w:rPr>
        <w:t xml:space="preserve">TSS, </w:t>
      </w:r>
      <w:r w:rsidR="00B02B1B">
        <w:rPr>
          <w:szCs w:val="24"/>
          <w:lang w:eastAsia="en-GB"/>
        </w:rPr>
        <w:t>Secchi depth</w:t>
      </w:r>
      <w:r w:rsidRPr="000B23DF">
        <w:rPr>
          <w:szCs w:val="24"/>
          <w:lang w:eastAsia="en-GB"/>
        </w:rPr>
        <w:t>, Chl-</w:t>
      </w:r>
      <w:r w:rsidRPr="009378A5">
        <w:rPr>
          <w:i/>
          <w:szCs w:val="24"/>
          <w:lang w:eastAsia="en-GB"/>
        </w:rPr>
        <w:t>a</w:t>
      </w:r>
      <w:r w:rsidRPr="000B23DF">
        <w:rPr>
          <w:szCs w:val="24"/>
          <w:lang w:eastAsia="en-GB"/>
        </w:rPr>
        <w:t xml:space="preserve"> and DIN within each colour class </w:t>
      </w:r>
    </w:p>
    <w:p w14:paraId="38E7FF1D" w14:textId="177A7397" w:rsidR="00E17E9D" w:rsidRPr="00E17E9D" w:rsidRDefault="00E17E9D" w:rsidP="00375EC0">
      <w:pPr>
        <w:numPr>
          <w:ilvl w:val="0"/>
          <w:numId w:val="27"/>
        </w:numPr>
        <w:spacing w:before="0" w:after="160" w:line="259" w:lineRule="auto"/>
        <w:ind w:left="851" w:hanging="284"/>
        <w:contextualSpacing/>
        <w:jc w:val="left"/>
        <w:rPr>
          <w:szCs w:val="24"/>
          <w:lang w:eastAsia="en-GB"/>
        </w:rPr>
      </w:pPr>
      <w:r w:rsidRPr="00E17E9D">
        <w:rPr>
          <w:szCs w:val="24"/>
          <w:lang w:eastAsia="en-GB"/>
        </w:rPr>
        <w:t xml:space="preserve">weekly river discharge </w:t>
      </w:r>
    </w:p>
    <w:p w14:paraId="3732D0E1" w14:textId="7B2060C6" w:rsidR="00E17E9D" w:rsidRPr="00E17E9D" w:rsidRDefault="00E17E9D" w:rsidP="00375EC0">
      <w:pPr>
        <w:numPr>
          <w:ilvl w:val="0"/>
          <w:numId w:val="27"/>
        </w:numPr>
        <w:spacing w:before="0" w:after="160" w:line="259" w:lineRule="auto"/>
        <w:ind w:left="851" w:hanging="284"/>
        <w:contextualSpacing/>
        <w:jc w:val="left"/>
        <w:rPr>
          <w:szCs w:val="24"/>
          <w:lang w:eastAsia="en-GB"/>
        </w:rPr>
      </w:pPr>
      <w:r w:rsidRPr="00E17E9D">
        <w:rPr>
          <w:szCs w:val="24"/>
          <w:lang w:eastAsia="en-GB"/>
        </w:rPr>
        <w:t>wind speed and direction</w:t>
      </w:r>
    </w:p>
    <w:p w14:paraId="33841D4F" w14:textId="1DFDFF6C" w:rsidR="00E17E9D" w:rsidRPr="00E17E9D" w:rsidRDefault="00E17E9D" w:rsidP="00375EC0">
      <w:pPr>
        <w:numPr>
          <w:ilvl w:val="0"/>
          <w:numId w:val="27"/>
        </w:numPr>
        <w:spacing w:before="0" w:after="160" w:line="259" w:lineRule="auto"/>
        <w:ind w:left="851" w:hanging="284"/>
        <w:contextualSpacing/>
        <w:jc w:val="left"/>
        <w:rPr>
          <w:szCs w:val="24"/>
          <w:lang w:eastAsia="en-GB"/>
        </w:rPr>
      </w:pPr>
      <w:r w:rsidRPr="00E17E9D">
        <w:rPr>
          <w:szCs w:val="24"/>
          <w:lang w:eastAsia="en-GB"/>
        </w:rPr>
        <w:t xml:space="preserve">weekly wet season water type maps showing the six wet season colour classes. </w:t>
      </w:r>
    </w:p>
    <w:p w14:paraId="47833DFF" w14:textId="7A93A04B" w:rsidR="00A735FD" w:rsidRPr="008442FD" w:rsidRDefault="00A735FD" w:rsidP="001D2C89"/>
    <w:p w14:paraId="3E25309F" w14:textId="6DC8550B" w:rsidR="00140B18" w:rsidRDefault="00140B18" w:rsidP="001D2C89">
      <w:pPr>
        <w:rPr>
          <w:rStyle w:val="Heading20"/>
          <w:rFonts w:eastAsia="SimSun" w:cs="Arial"/>
          <w:sz w:val="24"/>
          <w:lang w:val="en-GB"/>
        </w:rPr>
      </w:pPr>
      <w:r>
        <w:rPr>
          <w:rFonts w:eastAsia="SimSun"/>
          <w:noProof/>
          <w:lang w:val="en-AU" w:eastAsia="en-AU"/>
        </w:rPr>
        <w:lastRenderedPageBreak/>
        <w:drawing>
          <wp:inline distT="0" distB="0" distL="0" distR="0" wp14:anchorId="3B692535" wp14:editId="54A1090F">
            <wp:extent cx="5588000" cy="5521960"/>
            <wp:effectExtent l="0" t="0" r="0" b="2540"/>
            <wp:docPr id="7181" name="Picture 7181" descr="Maps showing the a) frequency of combined wet season water types (primary, secondary and tertiary), b) the frequency of primary, secondary and tertiary wet season water types and c) the exposure maps for the Wet Tropics region in the long-term (bottom) and 2017–18 wet season (top)." title="Maps showing wet season water types for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igure3.65_rev.tif"/>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588000" cy="5521960"/>
                    </a:xfrm>
                    <a:prstGeom prst="rect">
                      <a:avLst/>
                    </a:prstGeom>
                  </pic:spPr>
                </pic:pic>
              </a:graphicData>
            </a:graphic>
          </wp:inline>
        </w:drawing>
      </w:r>
    </w:p>
    <w:p w14:paraId="33C7192E" w14:textId="65BD74BF" w:rsidR="00140B18" w:rsidRDefault="00140B18" w:rsidP="00140B18">
      <w:pPr>
        <w:rPr>
          <w:rFonts w:eastAsia="SimSun"/>
          <w:sz w:val="18"/>
          <w:szCs w:val="22"/>
          <w:lang w:val="en-US"/>
        </w:rPr>
      </w:pPr>
      <w:bookmarkStart w:id="1305" w:name="_Ref3539068"/>
      <w:bookmarkStart w:id="1306" w:name="_Toc10536197"/>
      <w:r w:rsidRPr="009A6B09">
        <w:rPr>
          <w:rStyle w:val="FigureChar"/>
          <w:rFonts w:eastAsia="SimSun"/>
        </w:rPr>
        <w:t xml:space="preserve">Figure </w:t>
      </w:r>
      <w:r w:rsidR="00817A8B">
        <w:rPr>
          <w:rStyle w:val="FigureChar"/>
          <w:rFonts w:eastAsia="SimSun"/>
        </w:rPr>
        <w:fldChar w:fldCharType="begin"/>
      </w:r>
      <w:r w:rsidR="00817A8B">
        <w:rPr>
          <w:rStyle w:val="FigureChar"/>
          <w:rFonts w:eastAsia="SimSun"/>
        </w:rPr>
        <w:instrText xml:space="preserve"> STYLEREF 1 \s </w:instrText>
      </w:r>
      <w:r w:rsidR="00817A8B">
        <w:rPr>
          <w:rStyle w:val="FigureChar"/>
          <w:rFonts w:eastAsia="SimSun"/>
        </w:rPr>
        <w:fldChar w:fldCharType="separate"/>
      </w:r>
      <w:r w:rsidR="00335316">
        <w:rPr>
          <w:rStyle w:val="FigureChar"/>
          <w:rFonts w:eastAsia="SimSun"/>
          <w:noProof/>
        </w:rPr>
        <w:t>4</w:t>
      </w:r>
      <w:r w:rsidR="00817A8B">
        <w:rPr>
          <w:rStyle w:val="FigureChar"/>
          <w:rFonts w:eastAsia="SimSun"/>
        </w:rPr>
        <w:fldChar w:fldCharType="end"/>
      </w:r>
      <w:r w:rsidR="00817A8B">
        <w:rPr>
          <w:rStyle w:val="FigureChar"/>
          <w:rFonts w:eastAsia="SimSun"/>
        </w:rPr>
        <w:noBreakHyphen/>
      </w:r>
      <w:r w:rsidR="00817A8B">
        <w:rPr>
          <w:rStyle w:val="FigureChar"/>
          <w:rFonts w:eastAsia="SimSun"/>
        </w:rPr>
        <w:fldChar w:fldCharType="begin"/>
      </w:r>
      <w:r w:rsidR="00817A8B">
        <w:rPr>
          <w:rStyle w:val="FigureChar"/>
          <w:rFonts w:eastAsia="SimSun"/>
        </w:rPr>
        <w:instrText xml:space="preserve"> SEQ Figure \* ARABIC \s 1 </w:instrText>
      </w:r>
      <w:r w:rsidR="00817A8B">
        <w:rPr>
          <w:rStyle w:val="FigureChar"/>
          <w:rFonts w:eastAsia="SimSun"/>
        </w:rPr>
        <w:fldChar w:fldCharType="separate"/>
      </w:r>
      <w:r w:rsidR="00335316">
        <w:rPr>
          <w:rStyle w:val="FigureChar"/>
          <w:rFonts w:eastAsia="SimSun"/>
          <w:noProof/>
        </w:rPr>
        <w:t>22</w:t>
      </w:r>
      <w:r w:rsidR="00817A8B">
        <w:rPr>
          <w:rStyle w:val="FigureChar"/>
          <w:rFonts w:eastAsia="SimSun"/>
        </w:rPr>
        <w:fldChar w:fldCharType="end"/>
      </w:r>
      <w:bookmarkEnd w:id="1305"/>
      <w:r w:rsidRPr="009A6B09">
        <w:rPr>
          <w:rStyle w:val="FigureChar"/>
          <w:rFonts w:eastAsia="SimSun"/>
        </w:rPr>
        <w:t xml:space="preserve">: Maps showing the a) frequency of </w:t>
      </w:r>
      <w:r>
        <w:rPr>
          <w:rStyle w:val="FigureChar"/>
          <w:rFonts w:eastAsia="SimSun"/>
        </w:rPr>
        <w:t xml:space="preserve">combined </w:t>
      </w:r>
      <w:r w:rsidRPr="009A6B09">
        <w:rPr>
          <w:rStyle w:val="FigureChar"/>
          <w:rFonts w:eastAsia="SimSun"/>
        </w:rPr>
        <w:t>wet season water types (</w:t>
      </w:r>
      <w:r w:rsidR="00404B3B">
        <w:rPr>
          <w:rStyle w:val="FigureChar"/>
          <w:rFonts w:eastAsia="SimSun"/>
        </w:rPr>
        <w:t>primary</w:t>
      </w:r>
      <w:r w:rsidRPr="009A6B09">
        <w:rPr>
          <w:rStyle w:val="FigureChar"/>
          <w:rFonts w:eastAsia="SimSun"/>
        </w:rPr>
        <w:t xml:space="preserve">, </w:t>
      </w:r>
      <w:r w:rsidR="00404B3B">
        <w:rPr>
          <w:rStyle w:val="FigureChar"/>
          <w:rFonts w:eastAsia="SimSun"/>
        </w:rPr>
        <w:t>secondary</w:t>
      </w:r>
      <w:r w:rsidRPr="009A6B09">
        <w:rPr>
          <w:rStyle w:val="FigureChar"/>
          <w:rFonts w:eastAsia="SimSun"/>
        </w:rPr>
        <w:t xml:space="preserve"> and </w:t>
      </w:r>
      <w:r w:rsidR="00404B3B">
        <w:rPr>
          <w:rStyle w:val="FigureChar"/>
          <w:rFonts w:eastAsia="SimSun"/>
        </w:rPr>
        <w:t>tertiary</w:t>
      </w:r>
      <w:r w:rsidRPr="009A6B09">
        <w:rPr>
          <w:rStyle w:val="FigureChar"/>
          <w:rFonts w:eastAsia="SimSun"/>
        </w:rPr>
        <w:t xml:space="preserve">), b) the frequency of </w:t>
      </w:r>
      <w:r w:rsidR="00404B3B">
        <w:rPr>
          <w:rStyle w:val="FigureChar"/>
          <w:rFonts w:eastAsia="SimSun"/>
        </w:rPr>
        <w:t>primary</w:t>
      </w:r>
      <w:r w:rsidRPr="009A6B09">
        <w:rPr>
          <w:rStyle w:val="FigureChar"/>
          <w:rFonts w:eastAsia="SimSun"/>
        </w:rPr>
        <w:t xml:space="preserve">, </w:t>
      </w:r>
      <w:r w:rsidR="00404B3B">
        <w:rPr>
          <w:rStyle w:val="FigureChar"/>
          <w:rFonts w:eastAsia="SimSun"/>
        </w:rPr>
        <w:t>secondary</w:t>
      </w:r>
      <w:r w:rsidRPr="009A6B09">
        <w:rPr>
          <w:rStyle w:val="FigureChar"/>
          <w:rFonts w:eastAsia="SimSun"/>
        </w:rPr>
        <w:t xml:space="preserve"> and </w:t>
      </w:r>
      <w:r w:rsidR="00404B3B">
        <w:rPr>
          <w:rStyle w:val="FigureChar"/>
          <w:rFonts w:eastAsia="SimSun"/>
        </w:rPr>
        <w:t>tertiary</w:t>
      </w:r>
      <w:r w:rsidRPr="009A6B09">
        <w:rPr>
          <w:rStyle w:val="FigureChar"/>
          <w:rFonts w:eastAsia="SimSun"/>
        </w:rPr>
        <w:t xml:space="preserve"> wet season water types</w:t>
      </w:r>
      <w:r>
        <w:rPr>
          <w:rStyle w:val="FigureChar"/>
          <w:rFonts w:eastAsia="SimSun"/>
        </w:rPr>
        <w:t xml:space="preserve"> </w:t>
      </w:r>
      <w:r w:rsidRPr="009A6B09">
        <w:rPr>
          <w:rStyle w:val="FigureChar"/>
          <w:rFonts w:eastAsia="SimSun"/>
        </w:rPr>
        <w:t xml:space="preserve">and </w:t>
      </w:r>
      <w:r>
        <w:rPr>
          <w:rStyle w:val="FigureChar"/>
          <w:rFonts w:eastAsia="SimSun"/>
        </w:rPr>
        <w:t xml:space="preserve">c) </w:t>
      </w:r>
      <w:r w:rsidRPr="009A6B09">
        <w:rPr>
          <w:rStyle w:val="FigureChar"/>
          <w:rFonts w:eastAsia="SimSun"/>
        </w:rPr>
        <w:t>the exposure maps for the Wet Tropics region in the long-term (bottom) and 201</w:t>
      </w:r>
      <w:r>
        <w:rPr>
          <w:rStyle w:val="FigureChar"/>
          <w:rFonts w:eastAsia="SimSun"/>
        </w:rPr>
        <w:t>7</w:t>
      </w:r>
      <w:r>
        <w:t>–</w:t>
      </w:r>
      <w:r w:rsidRPr="009A6B09">
        <w:rPr>
          <w:rStyle w:val="FigureChar"/>
          <w:rFonts w:eastAsia="SimSun"/>
        </w:rPr>
        <w:t>1</w:t>
      </w:r>
      <w:r>
        <w:rPr>
          <w:rStyle w:val="FigureChar"/>
          <w:rFonts w:eastAsia="SimSun"/>
        </w:rPr>
        <w:t>8</w:t>
      </w:r>
      <w:r w:rsidRPr="009A6B09">
        <w:rPr>
          <w:rStyle w:val="FigureChar"/>
          <w:rFonts w:eastAsia="SimSun"/>
        </w:rPr>
        <w:t xml:space="preserve"> wet season (top)</w:t>
      </w:r>
      <w:r>
        <w:rPr>
          <w:rFonts w:eastAsia="SimSun"/>
          <w:sz w:val="18"/>
          <w:szCs w:val="22"/>
          <w:lang w:val="en-US"/>
        </w:rPr>
        <w:t>.</w:t>
      </w:r>
      <w:bookmarkEnd w:id="1306"/>
    </w:p>
    <w:p w14:paraId="781DD63F" w14:textId="2F82D193" w:rsidR="00140B18" w:rsidRPr="00A10227" w:rsidRDefault="006D20EE" w:rsidP="00140B18">
      <w:pPr>
        <w:rPr>
          <w:szCs w:val="22"/>
          <w:lang w:val="en-AU"/>
        </w:rPr>
      </w:pPr>
      <w:r>
        <w:rPr>
          <w:szCs w:val="22"/>
          <w:lang w:val="en-AU"/>
        </w:rPr>
        <w:fldChar w:fldCharType="begin"/>
      </w:r>
      <w:r>
        <w:rPr>
          <w:szCs w:val="22"/>
          <w:lang w:val="en-AU"/>
        </w:rPr>
        <w:instrText xml:space="preserve"> REF _Ref3539068 \h  \* MERGEFORMAT </w:instrText>
      </w:r>
      <w:r>
        <w:rPr>
          <w:szCs w:val="22"/>
          <w:lang w:val="en-AU"/>
        </w:rPr>
      </w:r>
      <w:r>
        <w:rPr>
          <w:szCs w:val="22"/>
          <w:lang w:val="en-AU"/>
        </w:rPr>
        <w:fldChar w:fldCharType="separate"/>
      </w:r>
      <w:r w:rsidR="00335316" w:rsidRPr="00335316">
        <w:rPr>
          <w:szCs w:val="22"/>
          <w:lang w:val="en-AU"/>
        </w:rPr>
        <w:t>Figure 4</w:t>
      </w:r>
      <w:r w:rsidR="00335316" w:rsidRPr="00335316">
        <w:rPr>
          <w:szCs w:val="22"/>
          <w:lang w:val="en-AU"/>
        </w:rPr>
        <w:noBreakHyphen/>
        <w:t>22</w:t>
      </w:r>
      <w:r>
        <w:rPr>
          <w:szCs w:val="22"/>
          <w:lang w:val="en-AU"/>
        </w:rPr>
        <w:fldChar w:fldCharType="end"/>
      </w:r>
      <w:r>
        <w:rPr>
          <w:szCs w:val="22"/>
          <w:lang w:val="en-AU"/>
        </w:rPr>
        <w:t xml:space="preserve"> </w:t>
      </w:r>
      <w:r w:rsidR="00140B18" w:rsidRPr="001B4C70">
        <w:rPr>
          <w:szCs w:val="22"/>
          <w:lang w:val="en-AU"/>
        </w:rPr>
        <w:t>(</w:t>
      </w:r>
      <w:r w:rsidR="00140B18">
        <w:rPr>
          <w:szCs w:val="22"/>
          <w:lang w:val="en-AU"/>
        </w:rPr>
        <w:t>t</w:t>
      </w:r>
      <w:r w:rsidR="00140B18" w:rsidRPr="001B4C70">
        <w:rPr>
          <w:szCs w:val="22"/>
          <w:lang w:val="en-AU"/>
        </w:rPr>
        <w:t xml:space="preserve">op) presents the frequency of </w:t>
      </w:r>
      <w:r w:rsidR="00140B18">
        <w:rPr>
          <w:szCs w:val="22"/>
          <w:lang w:val="en-AU"/>
        </w:rPr>
        <w:t>combined wet season water types</w:t>
      </w:r>
      <w:r w:rsidR="00140B18" w:rsidRPr="001B4C70">
        <w:rPr>
          <w:szCs w:val="22"/>
          <w:lang w:val="en-AU"/>
        </w:rPr>
        <w:t xml:space="preserve"> (</w:t>
      </w:r>
      <w:r w:rsidR="00404B3B">
        <w:rPr>
          <w:szCs w:val="22"/>
          <w:lang w:val="en-AU"/>
        </w:rPr>
        <w:t>primary</w:t>
      </w:r>
      <w:r w:rsidR="00140B18" w:rsidRPr="001B4C70">
        <w:rPr>
          <w:szCs w:val="22"/>
          <w:lang w:val="en-AU"/>
        </w:rPr>
        <w:t xml:space="preserve">, </w:t>
      </w:r>
      <w:r w:rsidR="00404B3B">
        <w:rPr>
          <w:szCs w:val="22"/>
          <w:lang w:val="en-AU"/>
        </w:rPr>
        <w:t>secondary</w:t>
      </w:r>
      <w:r w:rsidR="00140B18" w:rsidRPr="001B4C70">
        <w:rPr>
          <w:szCs w:val="22"/>
          <w:lang w:val="en-AU"/>
        </w:rPr>
        <w:t xml:space="preserve"> and </w:t>
      </w:r>
      <w:r w:rsidR="00404B3B">
        <w:rPr>
          <w:szCs w:val="22"/>
          <w:lang w:val="en-AU"/>
        </w:rPr>
        <w:t>tertiary</w:t>
      </w:r>
      <w:r w:rsidR="00140B18" w:rsidRPr="001B4C70">
        <w:rPr>
          <w:szCs w:val="22"/>
          <w:lang w:val="en-AU"/>
        </w:rPr>
        <w:t xml:space="preserve">), the frequency of </w:t>
      </w:r>
      <w:r w:rsidR="00404B3B">
        <w:rPr>
          <w:szCs w:val="22"/>
          <w:lang w:val="en-AU"/>
        </w:rPr>
        <w:t>primary</w:t>
      </w:r>
      <w:r w:rsidR="00140B18" w:rsidRPr="001B4C70">
        <w:rPr>
          <w:szCs w:val="22"/>
          <w:lang w:val="en-AU"/>
        </w:rPr>
        <w:t xml:space="preserve">, </w:t>
      </w:r>
      <w:r w:rsidR="00404B3B">
        <w:rPr>
          <w:szCs w:val="22"/>
          <w:lang w:val="en-AU"/>
        </w:rPr>
        <w:t>secondary</w:t>
      </w:r>
      <w:r w:rsidR="00140B18" w:rsidRPr="001B4C70">
        <w:rPr>
          <w:szCs w:val="22"/>
          <w:lang w:val="en-AU"/>
        </w:rPr>
        <w:t xml:space="preserve"> and </w:t>
      </w:r>
      <w:r w:rsidR="00404B3B">
        <w:rPr>
          <w:szCs w:val="22"/>
          <w:lang w:val="en-AU"/>
        </w:rPr>
        <w:t>tertiary</w:t>
      </w:r>
      <w:r w:rsidR="00140B18" w:rsidRPr="001B4C70">
        <w:rPr>
          <w:szCs w:val="22"/>
          <w:lang w:val="en-AU"/>
        </w:rPr>
        <w:t xml:space="preserve"> water types</w:t>
      </w:r>
      <w:r w:rsidR="00140B18">
        <w:rPr>
          <w:szCs w:val="22"/>
          <w:lang w:val="en-AU"/>
        </w:rPr>
        <w:t xml:space="preserve"> individually</w:t>
      </w:r>
      <w:r w:rsidR="00140B18" w:rsidRPr="001B4C70">
        <w:rPr>
          <w:szCs w:val="22"/>
          <w:lang w:val="en-AU"/>
        </w:rPr>
        <w:t xml:space="preserve"> and the exposure map </w:t>
      </w:r>
      <w:r w:rsidR="00140B18">
        <w:rPr>
          <w:szCs w:val="22"/>
          <w:lang w:val="en-AU"/>
        </w:rPr>
        <w:t>during</w:t>
      </w:r>
      <w:r w:rsidR="00140B18" w:rsidRPr="001B4C70">
        <w:rPr>
          <w:szCs w:val="22"/>
          <w:lang w:val="en-AU"/>
        </w:rPr>
        <w:t xml:space="preserve"> the 201</w:t>
      </w:r>
      <w:r w:rsidR="00140B18">
        <w:rPr>
          <w:szCs w:val="22"/>
          <w:lang w:val="en-AU"/>
        </w:rPr>
        <w:t>7</w:t>
      </w:r>
      <w:r w:rsidR="00140B18" w:rsidRPr="006D20EE">
        <w:rPr>
          <w:szCs w:val="22"/>
          <w:lang w:val="en-AU"/>
        </w:rPr>
        <w:t>–</w:t>
      </w:r>
      <w:r w:rsidR="00140B18" w:rsidRPr="001B4C70">
        <w:rPr>
          <w:szCs w:val="22"/>
          <w:lang w:val="en-AU"/>
        </w:rPr>
        <w:t>1</w:t>
      </w:r>
      <w:r w:rsidR="00140B18">
        <w:rPr>
          <w:szCs w:val="22"/>
          <w:lang w:val="en-AU"/>
        </w:rPr>
        <w:t>8</w:t>
      </w:r>
      <w:r w:rsidR="00140B18" w:rsidRPr="001B4C70">
        <w:rPr>
          <w:szCs w:val="22"/>
          <w:lang w:val="en-AU"/>
        </w:rPr>
        <w:t xml:space="preserve"> wet season.</w:t>
      </w:r>
      <w:r>
        <w:rPr>
          <w:szCs w:val="22"/>
          <w:lang w:val="en-AU"/>
        </w:rPr>
        <w:t xml:space="preserve"> </w:t>
      </w:r>
      <w:r>
        <w:rPr>
          <w:szCs w:val="22"/>
          <w:lang w:val="en-AU"/>
        </w:rPr>
        <w:fldChar w:fldCharType="begin"/>
      </w:r>
      <w:r>
        <w:rPr>
          <w:szCs w:val="22"/>
          <w:lang w:val="en-AU"/>
        </w:rPr>
        <w:instrText xml:space="preserve"> REF _Ref3539436 \h  \* MERGEFORMAT </w:instrText>
      </w:r>
      <w:r>
        <w:rPr>
          <w:szCs w:val="22"/>
          <w:lang w:val="en-AU"/>
        </w:rPr>
      </w:r>
      <w:r>
        <w:rPr>
          <w:szCs w:val="22"/>
          <w:lang w:val="en-AU"/>
        </w:rPr>
        <w:fldChar w:fldCharType="separate"/>
      </w:r>
      <w:r w:rsidR="00335316" w:rsidRPr="00335316">
        <w:rPr>
          <w:szCs w:val="22"/>
          <w:lang w:val="en-AU"/>
        </w:rPr>
        <w:t>Table 4</w:t>
      </w:r>
      <w:r w:rsidR="00335316" w:rsidRPr="00335316">
        <w:rPr>
          <w:szCs w:val="22"/>
          <w:lang w:val="en-AU"/>
        </w:rPr>
        <w:noBreakHyphen/>
        <w:t>4</w:t>
      </w:r>
      <w:r>
        <w:rPr>
          <w:szCs w:val="22"/>
          <w:lang w:val="en-AU"/>
        </w:rPr>
        <w:fldChar w:fldCharType="end"/>
      </w:r>
      <w:r>
        <w:rPr>
          <w:szCs w:val="22"/>
          <w:lang w:val="en-AU"/>
        </w:rPr>
        <w:t xml:space="preserve"> </w:t>
      </w:r>
      <w:r w:rsidR="00140B18" w:rsidRPr="001B4C70">
        <w:rPr>
          <w:szCs w:val="22"/>
          <w:lang w:val="en-AU"/>
        </w:rPr>
        <w:t>presents the areas (km</w:t>
      </w:r>
      <w:r w:rsidR="00140B18" w:rsidRPr="00375EC0">
        <w:rPr>
          <w:szCs w:val="22"/>
          <w:vertAlign w:val="superscript"/>
          <w:lang w:val="en-AU"/>
        </w:rPr>
        <w:t>2</w:t>
      </w:r>
      <w:r w:rsidR="00140B18" w:rsidRPr="001B4C70">
        <w:rPr>
          <w:szCs w:val="22"/>
          <w:lang w:val="en-AU"/>
        </w:rPr>
        <w:t xml:space="preserve">) and percentage (%) of total area, coral reefs and seagrasses (surveyed) </w:t>
      </w:r>
      <w:r w:rsidR="00140B18" w:rsidRPr="006D20EE">
        <w:rPr>
          <w:szCs w:val="22"/>
          <w:lang w:val="en-AU"/>
        </w:rPr>
        <w:t>affected by different exposure categories corresponding to different potential risk for the seagrass and coral reef ecosystems</w:t>
      </w:r>
      <w:r w:rsidR="00140B18" w:rsidRPr="00A10227">
        <w:rPr>
          <w:szCs w:val="22"/>
          <w:lang w:val="en-AU"/>
        </w:rPr>
        <w:t xml:space="preserve"> within the Wet Tropics region. </w:t>
      </w:r>
      <w:r w:rsidR="00140B18" w:rsidRPr="006D20EE">
        <w:rPr>
          <w:szCs w:val="22"/>
          <w:lang w:val="en-AU"/>
        </w:rPr>
        <w:t>The term ‘potential’ is used as the exposure maps have not been validated against ecological health data to confirm the ecological consequences of the risk</w:t>
      </w:r>
      <w:r w:rsidR="00140B18" w:rsidRPr="00A10227">
        <w:rPr>
          <w:szCs w:val="22"/>
          <w:lang w:val="en-AU"/>
        </w:rPr>
        <w:t xml:space="preserve">. The maps, areas and percentage are presented in the context of the long-term exposure (2003–18, </w:t>
      </w:r>
      <w:r>
        <w:rPr>
          <w:szCs w:val="22"/>
          <w:lang w:val="en-AU"/>
        </w:rPr>
        <w:fldChar w:fldCharType="begin"/>
      </w:r>
      <w:r>
        <w:rPr>
          <w:szCs w:val="22"/>
          <w:lang w:val="en-AU"/>
        </w:rPr>
        <w:instrText xml:space="preserve"> REF _Ref3539068 \h  \* MERGEFORMAT </w:instrText>
      </w:r>
      <w:r>
        <w:rPr>
          <w:szCs w:val="22"/>
          <w:lang w:val="en-AU"/>
        </w:rPr>
      </w:r>
      <w:r>
        <w:rPr>
          <w:szCs w:val="22"/>
          <w:lang w:val="en-AU"/>
        </w:rPr>
        <w:fldChar w:fldCharType="separate"/>
      </w:r>
      <w:r w:rsidR="00335316" w:rsidRPr="00335316">
        <w:rPr>
          <w:szCs w:val="22"/>
          <w:lang w:val="en-AU"/>
        </w:rPr>
        <w:t>Figure 4</w:t>
      </w:r>
      <w:r w:rsidR="00335316" w:rsidRPr="00335316">
        <w:rPr>
          <w:szCs w:val="22"/>
          <w:lang w:val="en-AU"/>
        </w:rPr>
        <w:noBreakHyphen/>
        <w:t>22</w:t>
      </w:r>
      <w:r>
        <w:rPr>
          <w:szCs w:val="22"/>
          <w:lang w:val="en-AU"/>
        </w:rPr>
        <w:fldChar w:fldCharType="end"/>
      </w:r>
      <w:r>
        <w:rPr>
          <w:szCs w:val="22"/>
          <w:lang w:val="en-AU"/>
        </w:rPr>
        <w:t xml:space="preserve"> </w:t>
      </w:r>
      <w:r w:rsidR="00140B18" w:rsidRPr="00A10227">
        <w:rPr>
          <w:szCs w:val="22"/>
          <w:lang w:val="en-AU"/>
        </w:rPr>
        <w:t xml:space="preserve">(bottom) and </w:t>
      </w:r>
      <w:r>
        <w:rPr>
          <w:szCs w:val="22"/>
          <w:lang w:val="en-AU"/>
        </w:rPr>
        <w:fldChar w:fldCharType="begin"/>
      </w:r>
      <w:r>
        <w:rPr>
          <w:szCs w:val="22"/>
          <w:lang w:val="en-AU"/>
        </w:rPr>
        <w:instrText xml:space="preserve"> REF _Ref3539436 \h  \* MERGEFORMAT </w:instrText>
      </w:r>
      <w:r>
        <w:rPr>
          <w:szCs w:val="22"/>
          <w:lang w:val="en-AU"/>
        </w:rPr>
      </w:r>
      <w:r>
        <w:rPr>
          <w:szCs w:val="22"/>
          <w:lang w:val="en-AU"/>
        </w:rPr>
        <w:fldChar w:fldCharType="separate"/>
      </w:r>
      <w:r w:rsidR="00335316" w:rsidRPr="00335316">
        <w:rPr>
          <w:szCs w:val="22"/>
          <w:lang w:val="en-AU"/>
        </w:rPr>
        <w:t>Table 4</w:t>
      </w:r>
      <w:r w:rsidR="00335316" w:rsidRPr="00335316">
        <w:rPr>
          <w:szCs w:val="22"/>
          <w:lang w:val="en-AU"/>
        </w:rPr>
        <w:noBreakHyphen/>
        <w:t>4</w:t>
      </w:r>
      <w:r>
        <w:rPr>
          <w:szCs w:val="22"/>
          <w:lang w:val="en-AU"/>
        </w:rPr>
        <w:fldChar w:fldCharType="end"/>
      </w:r>
      <w:r>
        <w:rPr>
          <w:szCs w:val="22"/>
          <w:lang w:val="en-AU"/>
        </w:rPr>
        <w:t xml:space="preserve"> </w:t>
      </w:r>
      <w:r w:rsidR="00140B18" w:rsidRPr="00A10227">
        <w:rPr>
          <w:szCs w:val="22"/>
          <w:lang w:val="en-AU"/>
        </w:rPr>
        <w:t xml:space="preserve">(numbers in brackets). </w:t>
      </w:r>
    </w:p>
    <w:p w14:paraId="2BB1153E" w14:textId="3065D095" w:rsidR="00140B18" w:rsidRPr="00A10227" w:rsidRDefault="00140B18" w:rsidP="00140B18">
      <w:pPr>
        <w:rPr>
          <w:rFonts w:cs="Arial"/>
          <w:lang w:val="en-AU"/>
        </w:rPr>
      </w:pPr>
      <w:r w:rsidRPr="00A10227">
        <w:rPr>
          <w:lang w:val="en-AU"/>
        </w:rPr>
        <w:t>In 2017</w:t>
      </w:r>
      <w:r w:rsidRPr="00A10227">
        <w:rPr>
          <w:szCs w:val="22"/>
          <w:lang w:val="en-AU"/>
        </w:rPr>
        <w:t>–</w:t>
      </w:r>
      <w:r w:rsidRPr="00A10227">
        <w:rPr>
          <w:lang w:val="en-AU"/>
        </w:rPr>
        <w:t>18, the Wet Tropics region was most affected by the lower exposure category (category I), in agreement with the long-term trends.</w:t>
      </w:r>
      <w:r w:rsidRPr="00A10227">
        <w:rPr>
          <w:rFonts w:cs="Arial"/>
          <w:lang w:val="en-AU"/>
        </w:rPr>
        <w:t xml:space="preserve"> Approximately 37% of the total area of the Wet Tropics region was exposed to </w:t>
      </w:r>
      <w:r w:rsidRPr="00A10227">
        <w:rPr>
          <w:szCs w:val="22"/>
          <w:lang w:val="en-AU"/>
        </w:rPr>
        <w:t>a potential risk</w:t>
      </w:r>
      <w:r w:rsidR="00280588">
        <w:rPr>
          <w:rFonts w:cs="Arial"/>
          <w:b/>
          <w:bCs/>
          <w:lang w:val="en-US"/>
        </w:rPr>
        <w:t xml:space="preserve"> </w:t>
      </w:r>
      <w:r w:rsidR="00280588" w:rsidRPr="00375EC0">
        <w:rPr>
          <w:rFonts w:cs="Arial"/>
          <w:bCs/>
          <w:lang w:val="en-US"/>
        </w:rPr>
        <w:t>(</w:t>
      </w:r>
      <w:r w:rsidR="00280588">
        <w:rPr>
          <w:szCs w:val="22"/>
          <w:lang w:val="en-AU"/>
        </w:rPr>
        <w:fldChar w:fldCharType="begin"/>
      </w:r>
      <w:r w:rsidR="00280588">
        <w:rPr>
          <w:szCs w:val="22"/>
          <w:lang w:val="en-AU"/>
        </w:rPr>
        <w:instrText xml:space="preserve"> REF _Ref3539436 \h  \* MERGEFORMAT </w:instrText>
      </w:r>
      <w:r w:rsidR="00280588">
        <w:rPr>
          <w:szCs w:val="22"/>
          <w:lang w:val="en-AU"/>
        </w:rPr>
      </w:r>
      <w:r w:rsidR="00280588">
        <w:rPr>
          <w:szCs w:val="22"/>
          <w:lang w:val="en-AU"/>
        </w:rPr>
        <w:fldChar w:fldCharType="separate"/>
      </w:r>
      <w:r w:rsidR="00335316" w:rsidRPr="00335316">
        <w:rPr>
          <w:szCs w:val="22"/>
          <w:lang w:val="en-AU"/>
        </w:rPr>
        <w:t>Table 4</w:t>
      </w:r>
      <w:r w:rsidR="00335316" w:rsidRPr="00335316">
        <w:rPr>
          <w:szCs w:val="22"/>
          <w:lang w:val="en-AU"/>
        </w:rPr>
        <w:noBreakHyphen/>
        <w:t>4</w:t>
      </w:r>
      <w:r w:rsidR="00280588">
        <w:rPr>
          <w:szCs w:val="22"/>
          <w:lang w:val="en-AU"/>
        </w:rPr>
        <w:fldChar w:fldCharType="end"/>
      </w:r>
      <w:r w:rsidRPr="00A10227">
        <w:rPr>
          <w:rFonts w:cs="Arial"/>
          <w:lang w:val="en-AU"/>
        </w:rPr>
        <w:t xml:space="preserve">). </w:t>
      </w:r>
      <w:r w:rsidRPr="00A10227">
        <w:rPr>
          <w:szCs w:val="22"/>
          <w:lang w:val="en-AU"/>
        </w:rPr>
        <w:t xml:space="preserve">This area was smaller than the long-term area (59% exposed to wet season water types) and </w:t>
      </w:r>
      <w:r w:rsidR="00150242">
        <w:rPr>
          <w:szCs w:val="22"/>
          <w:lang w:val="en-AU"/>
        </w:rPr>
        <w:t xml:space="preserve">was </w:t>
      </w:r>
      <w:r w:rsidRPr="00A10227">
        <w:rPr>
          <w:szCs w:val="22"/>
          <w:lang w:val="en-AU"/>
        </w:rPr>
        <w:t>due to a smaller total area exposed to the lower exposure category I (34% in 2017</w:t>
      </w:r>
      <w:r w:rsidR="00150242">
        <w:t>–</w:t>
      </w:r>
      <w:r w:rsidRPr="00A10227">
        <w:rPr>
          <w:szCs w:val="22"/>
          <w:lang w:val="en-AU"/>
        </w:rPr>
        <w:t>18 versus 59% in the long-term)</w:t>
      </w:r>
      <w:r w:rsidRPr="00A10227">
        <w:rPr>
          <w:rFonts w:cs="Arial"/>
          <w:lang w:val="en-AU"/>
        </w:rPr>
        <w:t xml:space="preserve">. </w:t>
      </w:r>
      <w:r w:rsidRPr="00A10227">
        <w:rPr>
          <w:szCs w:val="22"/>
          <w:lang w:val="en-AU"/>
        </w:rPr>
        <w:t xml:space="preserve">Only 0.3% of the Wet Tropics region was exposed to exposure </w:t>
      </w:r>
      <w:r w:rsidR="00150242" w:rsidRPr="00A10227">
        <w:rPr>
          <w:szCs w:val="22"/>
          <w:lang w:val="en-AU"/>
        </w:rPr>
        <w:t>categor</w:t>
      </w:r>
      <w:r w:rsidR="00150242">
        <w:rPr>
          <w:szCs w:val="22"/>
          <w:lang w:val="en-AU"/>
        </w:rPr>
        <w:t>y</w:t>
      </w:r>
      <w:r w:rsidR="00150242" w:rsidRPr="00A10227">
        <w:rPr>
          <w:szCs w:val="22"/>
          <w:lang w:val="en-AU"/>
        </w:rPr>
        <w:t xml:space="preserve"> </w:t>
      </w:r>
      <w:r w:rsidRPr="00A10227">
        <w:rPr>
          <w:szCs w:val="22"/>
          <w:lang w:val="en-AU"/>
        </w:rPr>
        <w:t xml:space="preserve">III and no area was exposed to exposure category IV. These areas were </w:t>
      </w:r>
      <w:r w:rsidRPr="00A10227">
        <w:rPr>
          <w:rFonts w:cs="Arial"/>
          <w:lang w:val="en-AU"/>
        </w:rPr>
        <w:t xml:space="preserve">slightly smaller </w:t>
      </w:r>
      <w:r w:rsidRPr="00A10227">
        <w:rPr>
          <w:szCs w:val="22"/>
          <w:lang w:val="en-AU"/>
        </w:rPr>
        <w:t>than long-term areas (0.3% exposed to category III and 1% to category IV).</w:t>
      </w:r>
    </w:p>
    <w:p w14:paraId="4388A3CB" w14:textId="77777777" w:rsidR="00140B18" w:rsidRPr="00A10227" w:rsidRDefault="00140B18" w:rsidP="00140B18">
      <w:r w:rsidRPr="00A10227">
        <w:t>In 2017</w:t>
      </w:r>
      <w:r w:rsidRPr="00A10227">
        <w:rPr>
          <w:szCs w:val="22"/>
          <w:lang w:val="en-AU"/>
        </w:rPr>
        <w:t>–</w:t>
      </w:r>
      <w:r w:rsidRPr="00A10227">
        <w:t>18, it was estimated that:</w:t>
      </w:r>
    </w:p>
    <w:p w14:paraId="6C008C65" w14:textId="2508D5E6" w:rsidR="00140B18" w:rsidRPr="00A10227" w:rsidRDefault="00140B18" w:rsidP="00F34575">
      <w:pPr>
        <w:pStyle w:val="CommentText"/>
        <w:numPr>
          <w:ilvl w:val="0"/>
          <w:numId w:val="22"/>
        </w:numPr>
        <w:rPr>
          <w:rFonts w:ascii="Arial" w:hAnsi="Arial" w:cs="Arial"/>
          <w:sz w:val="22"/>
          <w:lang w:eastAsia="en-US"/>
        </w:rPr>
      </w:pPr>
      <w:r w:rsidRPr="00A10227">
        <w:rPr>
          <w:rFonts w:ascii="Arial" w:hAnsi="Arial" w:cs="Arial"/>
          <w:sz w:val="22"/>
          <w:lang w:eastAsia="en-US"/>
        </w:rPr>
        <w:t>A total of 43% of the Wet Tropics coral reefs were exposed to a potential risk. Only 0.01% of corals were in exposure category III and no reef</w:t>
      </w:r>
      <w:r w:rsidR="00150242">
        <w:rPr>
          <w:rFonts w:ascii="Arial" w:hAnsi="Arial" w:cs="Arial"/>
          <w:sz w:val="22"/>
          <w:lang w:eastAsia="en-US"/>
        </w:rPr>
        <w:t>s</w:t>
      </w:r>
      <w:r w:rsidRPr="00A10227">
        <w:rPr>
          <w:rFonts w:ascii="Arial" w:hAnsi="Arial" w:cs="Arial"/>
          <w:sz w:val="22"/>
          <w:lang w:eastAsia="en-US"/>
        </w:rPr>
        <w:t xml:space="preserve"> were in the highest exposure category IV.</w:t>
      </w:r>
    </w:p>
    <w:p w14:paraId="6C16DCE0" w14:textId="484F479F" w:rsidR="00140B18" w:rsidRPr="00A10227" w:rsidRDefault="00140B18" w:rsidP="00F34575">
      <w:pPr>
        <w:pStyle w:val="CommentText"/>
        <w:numPr>
          <w:ilvl w:val="0"/>
          <w:numId w:val="22"/>
        </w:numPr>
        <w:rPr>
          <w:rFonts w:ascii="Arial" w:hAnsi="Arial" w:cs="Arial"/>
          <w:sz w:val="22"/>
          <w:lang w:eastAsia="en-US"/>
        </w:rPr>
      </w:pPr>
      <w:r w:rsidRPr="00A10227">
        <w:rPr>
          <w:rFonts w:ascii="Arial" w:hAnsi="Arial" w:cs="Arial"/>
          <w:sz w:val="22"/>
          <w:lang w:eastAsia="en-US"/>
        </w:rPr>
        <w:t xml:space="preserve">A total of 98% of the Wet Tropics seagrasses were exposed to a potential risk. </w:t>
      </w:r>
      <w:r w:rsidR="00150242">
        <w:rPr>
          <w:rFonts w:ascii="Arial" w:hAnsi="Arial" w:cs="Arial"/>
          <w:sz w:val="22"/>
          <w:lang w:eastAsia="en-US"/>
        </w:rPr>
        <w:t xml:space="preserve">A total of </w:t>
      </w:r>
      <w:r w:rsidRPr="00A10227">
        <w:rPr>
          <w:rFonts w:ascii="Arial" w:hAnsi="Arial" w:cs="Arial"/>
          <w:sz w:val="22"/>
          <w:lang w:eastAsia="en-US"/>
        </w:rPr>
        <w:t>13% of seagrasses were in exposure category III and no seagrasses were in the highest exposure category IV.</w:t>
      </w:r>
    </w:p>
    <w:p w14:paraId="442463A7" w14:textId="3DCC349F" w:rsidR="00140B18" w:rsidRPr="00A10227" w:rsidRDefault="00140B18" w:rsidP="00F34575">
      <w:pPr>
        <w:pStyle w:val="CommentText"/>
        <w:numPr>
          <w:ilvl w:val="0"/>
          <w:numId w:val="22"/>
        </w:numPr>
        <w:rPr>
          <w:rFonts w:ascii="Arial" w:hAnsi="Arial" w:cs="Arial"/>
          <w:sz w:val="22"/>
          <w:lang w:eastAsia="en-US"/>
        </w:rPr>
      </w:pPr>
      <w:r w:rsidRPr="00A10227">
        <w:rPr>
          <w:rFonts w:ascii="Arial" w:hAnsi="Arial" w:cs="Arial"/>
          <w:sz w:val="22"/>
          <w:lang w:eastAsia="en-US"/>
        </w:rPr>
        <w:t xml:space="preserve">These exposures indicate potential risk only </w:t>
      </w:r>
      <w:r w:rsidR="00150242">
        <w:rPr>
          <w:rFonts w:ascii="Arial" w:hAnsi="Arial" w:cs="Arial"/>
          <w:sz w:val="22"/>
          <w:lang w:eastAsia="en-US"/>
        </w:rPr>
        <w:t>because</w:t>
      </w:r>
      <w:r w:rsidR="00150242" w:rsidRPr="00A10227">
        <w:rPr>
          <w:rFonts w:ascii="Arial" w:hAnsi="Arial" w:cs="Arial"/>
          <w:sz w:val="22"/>
          <w:lang w:eastAsia="en-US"/>
        </w:rPr>
        <w:t xml:space="preserve"> </w:t>
      </w:r>
      <w:r w:rsidRPr="00A10227">
        <w:rPr>
          <w:rFonts w:ascii="Arial" w:hAnsi="Arial" w:cs="Arial"/>
          <w:sz w:val="22"/>
          <w:lang w:eastAsia="en-US"/>
        </w:rPr>
        <w:t xml:space="preserve">exposure maps have not </w:t>
      </w:r>
      <w:r w:rsidR="00150242">
        <w:rPr>
          <w:rFonts w:ascii="Arial" w:hAnsi="Arial" w:cs="Arial"/>
          <w:sz w:val="22"/>
          <w:lang w:eastAsia="en-US"/>
        </w:rPr>
        <w:t xml:space="preserve">yet </w:t>
      </w:r>
      <w:r w:rsidRPr="00A10227">
        <w:rPr>
          <w:rFonts w:ascii="Arial" w:hAnsi="Arial" w:cs="Arial"/>
          <w:sz w:val="22"/>
          <w:lang w:eastAsia="en-US"/>
        </w:rPr>
        <w:t>been validated against ecological health data to confirm the ecological consequences of the risk</w:t>
      </w:r>
    </w:p>
    <w:p w14:paraId="430FD542" w14:textId="5194D2E1" w:rsidR="00140B18" w:rsidRDefault="00140B18" w:rsidP="00F34575">
      <w:pPr>
        <w:pStyle w:val="ListParagraph"/>
        <w:numPr>
          <w:ilvl w:val="0"/>
          <w:numId w:val="22"/>
        </w:numPr>
        <w:contextualSpacing w:val="0"/>
        <w:rPr>
          <w:rFonts w:cs="Arial"/>
          <w:lang w:eastAsia="en-US"/>
        </w:rPr>
      </w:pPr>
      <w:r w:rsidRPr="009000BF">
        <w:rPr>
          <w:rFonts w:cs="Arial"/>
          <w:lang w:eastAsia="en-US"/>
        </w:rPr>
        <w:t>In 2017</w:t>
      </w:r>
      <w:r w:rsidRPr="009000BF">
        <w:rPr>
          <w:szCs w:val="22"/>
        </w:rPr>
        <w:t>–</w:t>
      </w:r>
      <w:r w:rsidRPr="009000BF">
        <w:rPr>
          <w:rFonts w:cs="Arial"/>
          <w:lang w:eastAsia="en-US"/>
        </w:rPr>
        <w:t xml:space="preserve">18, the coral and seagrass </w:t>
      </w:r>
      <w:r w:rsidRPr="00C06370">
        <w:rPr>
          <w:rFonts w:cs="Arial"/>
          <w:lang w:eastAsia="en-US"/>
        </w:rPr>
        <w:t>areas in categories III and IV were under the long-term areas (0.1%</w:t>
      </w:r>
      <w:r w:rsidRPr="00C06370" w:rsidDel="00D90E78">
        <w:rPr>
          <w:rFonts w:cs="Arial"/>
          <w:lang w:eastAsia="en-US"/>
        </w:rPr>
        <w:t xml:space="preserve"> </w:t>
      </w:r>
      <w:r w:rsidRPr="00C06370">
        <w:rPr>
          <w:rFonts w:cs="Arial"/>
          <w:lang w:eastAsia="en-US"/>
        </w:rPr>
        <w:t xml:space="preserve">and 0.004% of reefs and 28% and 23% of seagrasses exposed to categories III and IV, respectively). </w:t>
      </w:r>
      <w:r w:rsidRPr="00C06370">
        <w:rPr>
          <w:rFonts w:cs="Arial"/>
          <w:lang w:val="en-AU"/>
        </w:rPr>
        <w:t>The Wet Tropics region experienced an average wet season in 2017</w:t>
      </w:r>
      <w:r w:rsidR="00150242">
        <w:t>–</w:t>
      </w:r>
      <w:r w:rsidRPr="00C06370">
        <w:rPr>
          <w:rFonts w:cs="Arial"/>
          <w:lang w:val="en-AU"/>
        </w:rPr>
        <w:t>18 and these results are consistent with the characteristics of an average wet season for this region</w:t>
      </w:r>
      <w:r w:rsidRPr="00C06370">
        <w:rPr>
          <w:rFonts w:cs="Arial"/>
          <w:lang w:eastAsia="en-US"/>
        </w:rPr>
        <w:t xml:space="preserve"> (</w:t>
      </w:r>
      <w:r w:rsidRPr="00C06370">
        <w:rPr>
          <w:rFonts w:cs="Arial"/>
          <w:lang w:eastAsia="en-US"/>
        </w:rPr>
        <w:fldChar w:fldCharType="begin"/>
      </w:r>
      <w:r w:rsidRPr="00C06370">
        <w:rPr>
          <w:rFonts w:cs="Arial"/>
          <w:lang w:eastAsia="en-US"/>
        </w:rPr>
        <w:instrText xml:space="preserve"> REF _Ref497381424 \h  \* MERGEFORMAT </w:instrText>
      </w:r>
      <w:r w:rsidRPr="00C06370">
        <w:rPr>
          <w:rFonts w:cs="Arial"/>
          <w:lang w:eastAsia="en-US"/>
        </w:rPr>
      </w:r>
      <w:r w:rsidRPr="00C06370">
        <w:rPr>
          <w:rFonts w:cs="Arial"/>
          <w:lang w:eastAsia="en-US"/>
        </w:rPr>
        <w:fldChar w:fldCharType="separate"/>
      </w:r>
      <w:r w:rsidR="00335316" w:rsidRPr="00335316">
        <w:rPr>
          <w:rFonts w:cs="Arial"/>
          <w:lang w:eastAsia="en-US"/>
        </w:rPr>
        <w:t>Table 3</w:t>
      </w:r>
      <w:r w:rsidR="00335316" w:rsidRPr="00335316">
        <w:rPr>
          <w:rFonts w:cs="Arial"/>
          <w:lang w:eastAsia="en-US"/>
        </w:rPr>
        <w:noBreakHyphen/>
        <w:t>1</w:t>
      </w:r>
      <w:r w:rsidRPr="00C06370">
        <w:rPr>
          <w:rFonts w:cs="Arial"/>
          <w:lang w:eastAsia="en-US"/>
        </w:rPr>
        <w:fldChar w:fldCharType="end"/>
      </w:r>
      <w:r w:rsidRPr="00C06370">
        <w:rPr>
          <w:rFonts w:cs="Arial"/>
          <w:lang w:eastAsia="en-US"/>
        </w:rPr>
        <w:t>) in 2017</w:t>
      </w:r>
      <w:r w:rsidR="00150242">
        <w:t>–</w:t>
      </w:r>
      <w:r w:rsidRPr="00C06370">
        <w:rPr>
          <w:rFonts w:cs="Arial"/>
          <w:lang w:eastAsia="en-US"/>
        </w:rPr>
        <w:t>18.</w:t>
      </w:r>
    </w:p>
    <w:p w14:paraId="00C21818" w14:textId="3F05BCCB" w:rsidR="00280588" w:rsidRPr="00587B21" w:rsidRDefault="00150242" w:rsidP="00F34575">
      <w:pPr>
        <w:pStyle w:val="ListParagraph"/>
        <w:numPr>
          <w:ilvl w:val="0"/>
          <w:numId w:val="22"/>
        </w:numPr>
        <w:spacing w:before="0"/>
        <w:ind w:left="714" w:hanging="357"/>
        <w:contextualSpacing w:val="0"/>
        <w:rPr>
          <w:rFonts w:cs="Arial"/>
          <w:szCs w:val="22"/>
          <w:lang w:val="en-AU"/>
        </w:rPr>
      </w:pPr>
      <w:r>
        <w:rPr>
          <w:rFonts w:cs="Arial"/>
          <w:lang w:val="en-AU"/>
        </w:rPr>
        <w:t xml:space="preserve">Tertiary </w:t>
      </w:r>
      <w:r w:rsidR="00280588">
        <w:rPr>
          <w:rFonts w:cs="Arial"/>
          <w:lang w:val="en-AU"/>
        </w:rPr>
        <w:t xml:space="preserve">water exposure, generally represented by category </w:t>
      </w:r>
      <w:r w:rsidR="005045A0">
        <w:rPr>
          <w:rFonts w:cs="Arial"/>
          <w:lang w:val="en-AU"/>
        </w:rPr>
        <w:t>I</w:t>
      </w:r>
      <w:r w:rsidR="00280588">
        <w:rPr>
          <w:rFonts w:cs="Arial"/>
          <w:lang w:val="en-AU"/>
        </w:rPr>
        <w:t>, is expected to have low or no detrimental ecological effects</w:t>
      </w:r>
      <w:r w:rsidR="00994154">
        <w:rPr>
          <w:rFonts w:cs="Arial"/>
          <w:lang w:val="en-AU"/>
        </w:rPr>
        <w:t xml:space="preserve">, assuming that </w:t>
      </w:r>
      <w:r>
        <w:rPr>
          <w:rFonts w:cs="Arial"/>
          <w:lang w:val="en-AU"/>
        </w:rPr>
        <w:t xml:space="preserve">the </w:t>
      </w:r>
      <w:r w:rsidR="00994154">
        <w:rPr>
          <w:rFonts w:cs="Arial"/>
          <w:lang w:val="en-AU"/>
        </w:rPr>
        <w:t>duration of exposure is not long-term</w:t>
      </w:r>
      <w:r w:rsidR="00280588" w:rsidRPr="00C06370">
        <w:rPr>
          <w:rFonts w:cs="Arial"/>
          <w:lang w:val="en-AU"/>
        </w:rPr>
        <w:t>.</w:t>
      </w:r>
    </w:p>
    <w:p w14:paraId="51752BC7" w14:textId="77777777" w:rsidR="00140B18" w:rsidRPr="00DC2EFF" w:rsidRDefault="00140B18" w:rsidP="00140B18">
      <w:pPr>
        <w:pStyle w:val="CommentText"/>
        <w:numPr>
          <w:ilvl w:val="0"/>
          <w:numId w:val="0"/>
        </w:numPr>
        <w:ind w:left="720"/>
        <w:rPr>
          <w:highlight w:val="yellow"/>
        </w:rPr>
      </w:pPr>
    </w:p>
    <w:p w14:paraId="171D533A" w14:textId="5A7313BB" w:rsidR="00140B18" w:rsidRPr="00396B31" w:rsidRDefault="00140B18" w:rsidP="00140B18">
      <w:pPr>
        <w:pStyle w:val="Figure"/>
      </w:pPr>
      <w:bookmarkStart w:id="1307" w:name="_Ref3539436"/>
      <w:bookmarkStart w:id="1308" w:name="_Toc10536275"/>
      <w:r w:rsidRPr="00396B31">
        <w:t xml:space="preserve">Table </w:t>
      </w:r>
      <w:r>
        <w:fldChar w:fldCharType="begin"/>
      </w:r>
      <w:r>
        <w:instrText xml:space="preserve"> STYLEREF 1 \s </w:instrText>
      </w:r>
      <w:r>
        <w:fldChar w:fldCharType="separate"/>
      </w:r>
      <w:r w:rsidR="00335316">
        <w:rPr>
          <w:noProof/>
        </w:rPr>
        <w:t>4</w:t>
      </w:r>
      <w:r>
        <w:fldChar w:fldCharType="end"/>
      </w:r>
      <w:r>
        <w:noBreakHyphen/>
      </w:r>
      <w:r>
        <w:fldChar w:fldCharType="begin"/>
      </w:r>
      <w:r>
        <w:instrText xml:space="preserve"> SEQ Table \* ARABIC \s 1 </w:instrText>
      </w:r>
      <w:r>
        <w:fldChar w:fldCharType="separate"/>
      </w:r>
      <w:r w:rsidR="00335316">
        <w:rPr>
          <w:noProof/>
        </w:rPr>
        <w:t>4</w:t>
      </w:r>
      <w:r>
        <w:fldChar w:fldCharType="end"/>
      </w:r>
      <w:bookmarkEnd w:id="1307"/>
      <w:r w:rsidRPr="00396B31">
        <w:t>: Areas (km</w:t>
      </w:r>
      <w:r w:rsidRPr="00396B31">
        <w:rPr>
          <w:vertAlign w:val="superscript"/>
        </w:rPr>
        <w:t>2</w:t>
      </w:r>
      <w:r w:rsidRPr="00396B31">
        <w:t xml:space="preserve">) and percentages (%) of the Wet Tropics </w:t>
      </w:r>
      <w:r>
        <w:t>r</w:t>
      </w:r>
      <w:r w:rsidRPr="00396B31">
        <w:t>egion affected by different categories of exposure during the 201</w:t>
      </w:r>
      <w:r>
        <w:t>7</w:t>
      </w:r>
      <w:r w:rsidRPr="00396B31">
        <w:t>–1</w:t>
      </w:r>
      <w:r>
        <w:t>8</w:t>
      </w:r>
      <w:r w:rsidRPr="00396B31">
        <w:t xml:space="preserve"> wet season </w:t>
      </w:r>
      <w:r>
        <w:t>(</w:t>
      </w:r>
      <w:r w:rsidRPr="001853EB">
        <w:rPr>
          <w:i/>
        </w:rPr>
        <w:t>and long-term values in brackets</w:t>
      </w:r>
      <w:r w:rsidRPr="00396B31">
        <w:t>).</w:t>
      </w:r>
      <w:bookmarkEnd w:id="1308"/>
      <w:r w:rsidRPr="00396B31">
        <w:t xml:space="preserve"> </w:t>
      </w:r>
    </w:p>
    <w:tbl>
      <w:tblPr>
        <w:tblW w:w="0" w:type="auto"/>
        <w:tblLook w:val="04A0" w:firstRow="1" w:lastRow="0" w:firstColumn="1" w:lastColumn="0" w:noHBand="0" w:noVBand="1"/>
      </w:tblPr>
      <w:tblGrid>
        <w:gridCol w:w="1502"/>
        <w:gridCol w:w="617"/>
        <w:gridCol w:w="828"/>
        <w:gridCol w:w="961"/>
        <w:gridCol w:w="806"/>
        <w:gridCol w:w="806"/>
        <w:gridCol w:w="991"/>
        <w:gridCol w:w="1066"/>
        <w:gridCol w:w="1430"/>
      </w:tblGrid>
      <w:tr w:rsidR="00140B18" w:rsidRPr="001C6A3F" w14:paraId="48260F3F" w14:textId="77777777" w:rsidTr="00060E78">
        <w:trPr>
          <w:trHeight w:val="300"/>
        </w:trPr>
        <w:tc>
          <w:tcPr>
            <w:tcW w:w="0" w:type="auto"/>
            <w:gridSpan w:val="2"/>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B0E9B0E"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NRM</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A5F50C2"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Total</w:t>
            </w:r>
          </w:p>
        </w:tc>
        <w:tc>
          <w:tcPr>
            <w:tcW w:w="3564" w:type="dxa"/>
            <w:gridSpan w:val="4"/>
            <w:tcBorders>
              <w:top w:val="single" w:sz="8" w:space="0" w:color="000000"/>
              <w:left w:val="nil"/>
              <w:bottom w:val="nil"/>
              <w:right w:val="single" w:sz="8" w:space="0" w:color="000000"/>
            </w:tcBorders>
            <w:shd w:val="clear" w:color="auto" w:fill="auto"/>
            <w:vAlign w:val="center"/>
            <w:hideMark/>
          </w:tcPr>
          <w:p w14:paraId="15AA192A"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Potential Risk category</w:t>
            </w:r>
          </w:p>
        </w:tc>
        <w:tc>
          <w:tcPr>
            <w:tcW w:w="1066"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9942F4F"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Total exposed</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4E7B561"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Total non-exposed</w:t>
            </w:r>
          </w:p>
        </w:tc>
      </w:tr>
      <w:tr w:rsidR="00140B18" w:rsidRPr="001C6A3F" w14:paraId="3E047376" w14:textId="77777777" w:rsidTr="00060E78">
        <w:trPr>
          <w:trHeight w:val="315"/>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7723C8E3" w14:textId="77777777" w:rsidR="00140B18" w:rsidRPr="001C6A3F" w:rsidRDefault="00140B18" w:rsidP="00060E78">
            <w:pPr>
              <w:spacing w:before="0" w:after="0"/>
              <w:jc w:val="left"/>
              <w:rPr>
                <w:rFonts w:cs="Arial"/>
                <w:sz w:val="20"/>
                <w:lang w:val="en-AU" w:eastAsia="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2DEA6F9" w14:textId="77777777" w:rsidR="00140B18" w:rsidRPr="001C6A3F" w:rsidRDefault="00140B18" w:rsidP="00060E78">
            <w:pPr>
              <w:spacing w:before="0" w:after="0"/>
              <w:jc w:val="left"/>
              <w:rPr>
                <w:rFonts w:cs="Arial"/>
                <w:sz w:val="20"/>
                <w:lang w:val="en-AU" w:eastAsia="en-AU"/>
              </w:rPr>
            </w:pPr>
          </w:p>
        </w:tc>
        <w:tc>
          <w:tcPr>
            <w:tcW w:w="3564" w:type="dxa"/>
            <w:gridSpan w:val="4"/>
            <w:tcBorders>
              <w:top w:val="nil"/>
              <w:left w:val="nil"/>
              <w:bottom w:val="single" w:sz="8" w:space="0" w:color="000000"/>
              <w:right w:val="single" w:sz="8" w:space="0" w:color="000000"/>
            </w:tcBorders>
            <w:shd w:val="clear" w:color="auto" w:fill="auto"/>
            <w:vAlign w:val="center"/>
            <w:hideMark/>
          </w:tcPr>
          <w:p w14:paraId="22B877B3" w14:textId="5A288017" w:rsidR="00140B18" w:rsidRPr="001C6A3F" w:rsidRDefault="00140B18" w:rsidP="00060E78">
            <w:pPr>
              <w:spacing w:before="0" w:after="0"/>
              <w:jc w:val="center"/>
              <w:rPr>
                <w:rFonts w:cs="Arial"/>
                <w:sz w:val="20"/>
                <w:lang w:val="en-AU" w:eastAsia="en-AU"/>
              </w:rPr>
            </w:pPr>
            <w:r w:rsidRPr="001C6A3F">
              <w:rPr>
                <w:rFonts w:cs="Arial"/>
                <w:sz w:val="20"/>
                <w:lang w:val="en-AU" w:eastAsia="en-AU"/>
              </w:rPr>
              <w:t xml:space="preserve">Lowest ------------------------ </w:t>
            </w:r>
            <w:r w:rsidR="00150242">
              <w:rPr>
                <w:rFonts w:cs="Arial"/>
                <w:sz w:val="20"/>
                <w:lang w:val="en-AU" w:eastAsia="en-AU"/>
              </w:rPr>
              <w:t>H</w:t>
            </w:r>
            <w:r w:rsidR="00150242" w:rsidRPr="001C6A3F">
              <w:rPr>
                <w:rFonts w:cs="Arial"/>
                <w:sz w:val="20"/>
                <w:lang w:val="en-AU" w:eastAsia="en-AU"/>
              </w:rPr>
              <w:t>ighest</w:t>
            </w:r>
          </w:p>
        </w:tc>
        <w:tc>
          <w:tcPr>
            <w:tcW w:w="1066" w:type="dxa"/>
            <w:vMerge/>
            <w:tcBorders>
              <w:top w:val="single" w:sz="8" w:space="0" w:color="000000"/>
              <w:left w:val="single" w:sz="8" w:space="0" w:color="000000"/>
              <w:bottom w:val="single" w:sz="8" w:space="0" w:color="000000"/>
              <w:right w:val="single" w:sz="8" w:space="0" w:color="000000"/>
            </w:tcBorders>
            <w:vAlign w:val="center"/>
            <w:hideMark/>
          </w:tcPr>
          <w:p w14:paraId="19D4CE52" w14:textId="77777777" w:rsidR="00140B18" w:rsidRPr="001C6A3F" w:rsidRDefault="00140B18" w:rsidP="00060E78">
            <w:pPr>
              <w:spacing w:before="0" w:after="0"/>
              <w:jc w:val="left"/>
              <w:rPr>
                <w:rFonts w:cs="Arial"/>
                <w:sz w:val="20"/>
                <w:lang w:val="en-AU" w:eastAsia="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3FBCD6C" w14:textId="77777777" w:rsidR="00140B18" w:rsidRPr="001C6A3F" w:rsidRDefault="00140B18" w:rsidP="00060E78">
            <w:pPr>
              <w:spacing w:before="0" w:after="0"/>
              <w:jc w:val="left"/>
              <w:rPr>
                <w:rFonts w:cs="Arial"/>
                <w:sz w:val="20"/>
                <w:lang w:val="en-AU" w:eastAsia="en-AU"/>
              </w:rPr>
            </w:pPr>
          </w:p>
        </w:tc>
      </w:tr>
      <w:tr w:rsidR="00140B18" w:rsidRPr="001C6A3F" w14:paraId="33315F40" w14:textId="77777777" w:rsidTr="00060E78">
        <w:trPr>
          <w:trHeight w:val="300"/>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4BCE5DCB" w14:textId="77777777" w:rsidR="00140B18" w:rsidRPr="001C6A3F" w:rsidRDefault="00140B18" w:rsidP="00060E78">
            <w:pPr>
              <w:spacing w:before="0" w:after="0"/>
              <w:jc w:val="left"/>
              <w:rPr>
                <w:rFonts w:cs="Arial"/>
                <w:sz w:val="20"/>
                <w:lang w:val="en-AU" w:eastAsia="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6F10C1D" w14:textId="77777777" w:rsidR="00140B18" w:rsidRPr="001C6A3F" w:rsidRDefault="00140B18" w:rsidP="00060E78">
            <w:pPr>
              <w:spacing w:before="0" w:after="0"/>
              <w:jc w:val="left"/>
              <w:rPr>
                <w:rFonts w:cs="Arial"/>
                <w:sz w:val="20"/>
                <w:lang w:val="en-AU" w:eastAsia="en-AU"/>
              </w:rPr>
            </w:pPr>
          </w:p>
        </w:tc>
        <w:tc>
          <w:tcPr>
            <w:tcW w:w="0" w:type="auto"/>
            <w:tcBorders>
              <w:top w:val="nil"/>
              <w:left w:val="nil"/>
              <w:bottom w:val="single" w:sz="8" w:space="0" w:color="000000"/>
              <w:right w:val="single" w:sz="8" w:space="0" w:color="000000"/>
            </w:tcBorders>
            <w:shd w:val="clear" w:color="auto" w:fill="auto"/>
            <w:vAlign w:val="center"/>
            <w:hideMark/>
          </w:tcPr>
          <w:p w14:paraId="286A866F"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I</w:t>
            </w:r>
          </w:p>
        </w:tc>
        <w:tc>
          <w:tcPr>
            <w:tcW w:w="0" w:type="auto"/>
            <w:tcBorders>
              <w:top w:val="nil"/>
              <w:left w:val="nil"/>
              <w:bottom w:val="single" w:sz="8" w:space="0" w:color="000000"/>
              <w:right w:val="single" w:sz="8" w:space="0" w:color="000000"/>
            </w:tcBorders>
            <w:shd w:val="clear" w:color="auto" w:fill="auto"/>
            <w:vAlign w:val="center"/>
            <w:hideMark/>
          </w:tcPr>
          <w:p w14:paraId="19B41842"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II</w:t>
            </w:r>
          </w:p>
        </w:tc>
        <w:tc>
          <w:tcPr>
            <w:tcW w:w="0" w:type="auto"/>
            <w:tcBorders>
              <w:top w:val="nil"/>
              <w:left w:val="nil"/>
              <w:bottom w:val="single" w:sz="8" w:space="0" w:color="000000"/>
              <w:right w:val="single" w:sz="8" w:space="0" w:color="000000"/>
            </w:tcBorders>
            <w:shd w:val="clear" w:color="auto" w:fill="auto"/>
            <w:vAlign w:val="center"/>
            <w:hideMark/>
          </w:tcPr>
          <w:p w14:paraId="2D135DD7"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III</w:t>
            </w:r>
          </w:p>
        </w:tc>
        <w:tc>
          <w:tcPr>
            <w:tcW w:w="991" w:type="dxa"/>
            <w:tcBorders>
              <w:top w:val="nil"/>
              <w:left w:val="nil"/>
              <w:bottom w:val="single" w:sz="8" w:space="0" w:color="000000"/>
              <w:right w:val="single" w:sz="8" w:space="0" w:color="000000"/>
            </w:tcBorders>
            <w:shd w:val="clear" w:color="auto" w:fill="auto"/>
            <w:vAlign w:val="center"/>
            <w:hideMark/>
          </w:tcPr>
          <w:p w14:paraId="5B03CDFB"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IV</w:t>
            </w:r>
          </w:p>
        </w:tc>
        <w:tc>
          <w:tcPr>
            <w:tcW w:w="1066" w:type="dxa"/>
            <w:vMerge/>
            <w:tcBorders>
              <w:top w:val="single" w:sz="8" w:space="0" w:color="000000"/>
              <w:left w:val="single" w:sz="8" w:space="0" w:color="000000"/>
              <w:bottom w:val="single" w:sz="8" w:space="0" w:color="000000"/>
              <w:right w:val="single" w:sz="8" w:space="0" w:color="000000"/>
            </w:tcBorders>
            <w:vAlign w:val="center"/>
            <w:hideMark/>
          </w:tcPr>
          <w:p w14:paraId="3C01FDF6" w14:textId="77777777" w:rsidR="00140B18" w:rsidRPr="001C6A3F" w:rsidRDefault="00140B18" w:rsidP="00060E78">
            <w:pPr>
              <w:spacing w:before="0" w:after="0"/>
              <w:jc w:val="left"/>
              <w:rPr>
                <w:rFonts w:cs="Arial"/>
                <w:sz w:val="20"/>
                <w:lang w:val="en-AU" w:eastAsia="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3788FCC" w14:textId="77777777" w:rsidR="00140B18" w:rsidRPr="001C6A3F" w:rsidRDefault="00140B18" w:rsidP="00060E78">
            <w:pPr>
              <w:spacing w:before="0" w:after="0"/>
              <w:jc w:val="left"/>
              <w:rPr>
                <w:rFonts w:cs="Arial"/>
                <w:sz w:val="20"/>
                <w:lang w:val="en-AU" w:eastAsia="en-AU"/>
              </w:rPr>
            </w:pPr>
          </w:p>
        </w:tc>
      </w:tr>
      <w:tr w:rsidR="00140B18" w:rsidRPr="001C6A3F" w14:paraId="5F9D77C7" w14:textId="77777777" w:rsidTr="00060E78">
        <w:trPr>
          <w:trHeight w:val="315"/>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81FE170"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Surface area</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A18283B"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area</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BCC2F29"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31,976</w:t>
            </w:r>
          </w:p>
        </w:tc>
        <w:tc>
          <w:tcPr>
            <w:tcW w:w="0" w:type="auto"/>
            <w:tcBorders>
              <w:top w:val="nil"/>
              <w:left w:val="nil"/>
              <w:bottom w:val="single" w:sz="8" w:space="0" w:color="000000"/>
              <w:right w:val="single" w:sz="8" w:space="0" w:color="000000"/>
            </w:tcBorders>
            <w:shd w:val="clear" w:color="auto" w:fill="auto"/>
            <w:vAlign w:val="bottom"/>
            <w:hideMark/>
          </w:tcPr>
          <w:p w14:paraId="0339F591"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10,90</w:t>
            </w:r>
            <w:r>
              <w:rPr>
                <w:rFonts w:cs="Arial"/>
                <w:sz w:val="20"/>
                <w:lang w:val="en-AU" w:eastAsia="en-AU"/>
              </w:rPr>
              <w:t>3</w:t>
            </w:r>
          </w:p>
        </w:tc>
        <w:tc>
          <w:tcPr>
            <w:tcW w:w="0" w:type="auto"/>
            <w:tcBorders>
              <w:top w:val="nil"/>
              <w:left w:val="nil"/>
              <w:bottom w:val="single" w:sz="8" w:space="0" w:color="000000"/>
              <w:right w:val="single" w:sz="8" w:space="0" w:color="000000"/>
            </w:tcBorders>
            <w:shd w:val="clear" w:color="auto" w:fill="auto"/>
            <w:vAlign w:val="bottom"/>
            <w:hideMark/>
          </w:tcPr>
          <w:p w14:paraId="618E5B98"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85</w:t>
            </w:r>
            <w:r>
              <w:rPr>
                <w:rFonts w:cs="Arial"/>
                <w:sz w:val="20"/>
                <w:lang w:val="en-AU" w:eastAsia="en-AU"/>
              </w:rPr>
              <w:t>1</w:t>
            </w:r>
          </w:p>
        </w:tc>
        <w:tc>
          <w:tcPr>
            <w:tcW w:w="0" w:type="auto"/>
            <w:tcBorders>
              <w:top w:val="nil"/>
              <w:left w:val="nil"/>
              <w:bottom w:val="single" w:sz="8" w:space="0" w:color="000000"/>
              <w:right w:val="single" w:sz="8" w:space="0" w:color="000000"/>
            </w:tcBorders>
            <w:shd w:val="clear" w:color="auto" w:fill="auto"/>
            <w:vAlign w:val="bottom"/>
            <w:hideMark/>
          </w:tcPr>
          <w:p w14:paraId="2D5CBE99"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9</w:t>
            </w:r>
            <w:r>
              <w:rPr>
                <w:rFonts w:cs="Arial"/>
                <w:sz w:val="20"/>
                <w:lang w:val="en-AU" w:eastAsia="en-AU"/>
              </w:rPr>
              <w:t>2</w:t>
            </w:r>
          </w:p>
        </w:tc>
        <w:tc>
          <w:tcPr>
            <w:tcW w:w="991" w:type="dxa"/>
            <w:tcBorders>
              <w:top w:val="nil"/>
              <w:left w:val="nil"/>
              <w:bottom w:val="single" w:sz="8" w:space="0" w:color="000000"/>
              <w:right w:val="single" w:sz="8" w:space="0" w:color="000000"/>
            </w:tcBorders>
            <w:shd w:val="clear" w:color="auto" w:fill="auto"/>
            <w:vAlign w:val="bottom"/>
            <w:hideMark/>
          </w:tcPr>
          <w:p w14:paraId="5A08BF09" w14:textId="2436676F" w:rsidR="00140B18" w:rsidRPr="001C6A3F" w:rsidRDefault="00140B18" w:rsidP="008177F3">
            <w:pPr>
              <w:spacing w:before="0" w:after="0"/>
              <w:jc w:val="center"/>
              <w:rPr>
                <w:rFonts w:cs="Arial"/>
                <w:i/>
                <w:iCs/>
                <w:sz w:val="20"/>
                <w:lang w:val="en-AU" w:eastAsia="en-AU"/>
              </w:rPr>
            </w:pPr>
            <w:r w:rsidRPr="001C6A3F">
              <w:rPr>
                <w:rFonts w:cs="Arial"/>
                <w:i/>
                <w:iCs/>
                <w:sz w:val="20"/>
                <w:lang w:val="en-AU" w:eastAsia="en-AU"/>
              </w:rPr>
              <w:t>n</w:t>
            </w:r>
            <w:r w:rsidR="008177F3">
              <w:rPr>
                <w:rFonts w:cs="Arial"/>
                <w:i/>
                <w:iCs/>
                <w:sz w:val="20"/>
                <w:lang w:val="en-AU" w:eastAsia="en-AU"/>
              </w:rPr>
              <w:t>il</w:t>
            </w:r>
          </w:p>
        </w:tc>
        <w:tc>
          <w:tcPr>
            <w:tcW w:w="1066" w:type="dxa"/>
            <w:tcBorders>
              <w:top w:val="nil"/>
              <w:left w:val="nil"/>
              <w:bottom w:val="single" w:sz="8" w:space="0" w:color="000000"/>
              <w:right w:val="single" w:sz="8" w:space="0" w:color="000000"/>
            </w:tcBorders>
            <w:shd w:val="clear" w:color="auto" w:fill="auto"/>
            <w:vAlign w:val="bottom"/>
            <w:hideMark/>
          </w:tcPr>
          <w:p w14:paraId="1C9592BD"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11,846</w:t>
            </w:r>
          </w:p>
        </w:tc>
        <w:tc>
          <w:tcPr>
            <w:tcW w:w="0" w:type="auto"/>
            <w:tcBorders>
              <w:top w:val="nil"/>
              <w:left w:val="nil"/>
              <w:bottom w:val="single" w:sz="8" w:space="0" w:color="000000"/>
              <w:right w:val="single" w:sz="8" w:space="0" w:color="000000"/>
            </w:tcBorders>
            <w:shd w:val="clear" w:color="auto" w:fill="auto"/>
            <w:vAlign w:val="center"/>
            <w:hideMark/>
          </w:tcPr>
          <w:p w14:paraId="312B27AA"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20,130</w:t>
            </w:r>
          </w:p>
        </w:tc>
      </w:tr>
      <w:tr w:rsidR="00140B18" w:rsidRPr="001C6A3F" w14:paraId="29166F0F" w14:textId="77777777" w:rsidTr="00060E78">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3708F106" w14:textId="77777777" w:rsidR="00140B18" w:rsidRPr="001C6A3F" w:rsidRDefault="00140B18" w:rsidP="00060E78">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6D1343F3" w14:textId="77777777" w:rsidR="00140B18" w:rsidRPr="001C6A3F" w:rsidRDefault="00140B18" w:rsidP="00060E78">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1722BA24" w14:textId="77777777" w:rsidR="00140B18" w:rsidRPr="001C6A3F" w:rsidRDefault="00140B18" w:rsidP="00060E78">
            <w:pPr>
              <w:spacing w:before="0" w:after="0"/>
              <w:jc w:val="left"/>
              <w:rPr>
                <w:rFonts w:cs="Arial"/>
                <w:sz w:val="20"/>
                <w:lang w:val="en-AU" w:eastAsia="en-AU"/>
              </w:rPr>
            </w:pPr>
          </w:p>
        </w:tc>
        <w:tc>
          <w:tcPr>
            <w:tcW w:w="0" w:type="auto"/>
            <w:tcBorders>
              <w:top w:val="nil"/>
              <w:left w:val="nil"/>
              <w:bottom w:val="single" w:sz="8" w:space="0" w:color="000000"/>
              <w:right w:val="single" w:sz="8" w:space="0" w:color="000000"/>
            </w:tcBorders>
            <w:shd w:val="clear" w:color="auto" w:fill="auto"/>
            <w:vAlign w:val="center"/>
            <w:hideMark/>
          </w:tcPr>
          <w:p w14:paraId="2A4BAA1B"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18,729</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33C99C09"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698</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bottom"/>
            <w:hideMark/>
          </w:tcPr>
          <w:p w14:paraId="5873D105"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739</w:t>
            </w:r>
            <w:r>
              <w:rPr>
                <w:rFonts w:cs="Arial"/>
                <w:sz w:val="20"/>
                <w:lang w:val="en-AU" w:eastAsia="en-AU"/>
              </w:rPr>
              <w:t>)</w:t>
            </w:r>
          </w:p>
        </w:tc>
        <w:tc>
          <w:tcPr>
            <w:tcW w:w="991" w:type="dxa"/>
            <w:tcBorders>
              <w:top w:val="nil"/>
              <w:left w:val="nil"/>
              <w:bottom w:val="single" w:sz="8" w:space="0" w:color="000000"/>
              <w:right w:val="single" w:sz="8" w:space="0" w:color="000000"/>
            </w:tcBorders>
            <w:shd w:val="clear" w:color="auto" w:fill="auto"/>
            <w:vAlign w:val="bottom"/>
            <w:hideMark/>
          </w:tcPr>
          <w:p w14:paraId="6E269F28"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181</w:t>
            </w:r>
            <w:r>
              <w:rPr>
                <w:rFonts w:cs="Arial"/>
                <w:sz w:val="20"/>
                <w:lang w:val="en-AU" w:eastAsia="en-AU"/>
              </w:rPr>
              <w:t>)</w:t>
            </w:r>
          </w:p>
        </w:tc>
        <w:tc>
          <w:tcPr>
            <w:tcW w:w="1066" w:type="dxa"/>
            <w:tcBorders>
              <w:top w:val="nil"/>
              <w:left w:val="nil"/>
              <w:bottom w:val="single" w:sz="8" w:space="0" w:color="000000"/>
              <w:right w:val="single" w:sz="8" w:space="0" w:color="000000"/>
            </w:tcBorders>
            <w:shd w:val="clear" w:color="auto" w:fill="auto"/>
            <w:vAlign w:val="center"/>
            <w:hideMark/>
          </w:tcPr>
          <w:p w14:paraId="5AB4A26A"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20,348</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5EC7911A"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11,628</w:t>
            </w:r>
            <w:r>
              <w:rPr>
                <w:rFonts w:cs="Arial"/>
                <w:sz w:val="20"/>
                <w:lang w:val="en-AU" w:eastAsia="en-AU"/>
              </w:rPr>
              <w:t>)</w:t>
            </w:r>
          </w:p>
        </w:tc>
      </w:tr>
      <w:tr w:rsidR="00140B18" w:rsidRPr="001C6A3F" w14:paraId="2AFB7D6A" w14:textId="77777777" w:rsidTr="00060E78">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5CAF5968" w14:textId="77777777" w:rsidR="00140B18" w:rsidRPr="001C6A3F" w:rsidRDefault="00140B18" w:rsidP="00060E78">
            <w:pPr>
              <w:spacing w:before="0" w:after="0"/>
              <w:jc w:val="left"/>
              <w:rPr>
                <w:rFonts w:cs="Arial"/>
                <w:sz w:val="20"/>
                <w:lang w:val="en-AU" w:eastAsia="en-AU"/>
              </w:rPr>
            </w:pPr>
          </w:p>
        </w:tc>
        <w:tc>
          <w:tcPr>
            <w:tcW w:w="0" w:type="auto"/>
            <w:vMerge w:val="restart"/>
            <w:tcBorders>
              <w:top w:val="nil"/>
              <w:left w:val="single" w:sz="8" w:space="0" w:color="000000"/>
              <w:bottom w:val="single" w:sz="8" w:space="0" w:color="000000"/>
              <w:right w:val="single" w:sz="8" w:space="0" w:color="000000"/>
            </w:tcBorders>
            <w:shd w:val="clear" w:color="000000" w:fill="D9D9D9"/>
            <w:vAlign w:val="center"/>
            <w:hideMark/>
          </w:tcPr>
          <w:p w14:paraId="4E05C525" w14:textId="77777777" w:rsidR="00140B18" w:rsidRPr="001C6A3F" w:rsidRDefault="00140B18" w:rsidP="00060E78">
            <w:pPr>
              <w:spacing w:before="0" w:after="0"/>
              <w:jc w:val="center"/>
              <w:rPr>
                <w:rFonts w:cs="Arial"/>
                <w:i/>
                <w:iCs/>
                <w:sz w:val="20"/>
                <w:lang w:val="en-AU" w:eastAsia="en-AU"/>
              </w:rPr>
            </w:pPr>
            <w:r w:rsidRPr="001C6A3F">
              <w:rPr>
                <w:rFonts w:cs="Arial"/>
                <w:i/>
                <w:iCs/>
                <w:sz w:val="20"/>
                <w:lang w:val="en-AU" w:eastAsia="en-AU"/>
              </w:rPr>
              <w:t>%</w:t>
            </w:r>
          </w:p>
        </w:tc>
        <w:tc>
          <w:tcPr>
            <w:tcW w:w="0" w:type="auto"/>
            <w:vMerge w:val="restart"/>
            <w:tcBorders>
              <w:top w:val="nil"/>
              <w:left w:val="single" w:sz="8" w:space="0" w:color="000000"/>
              <w:bottom w:val="single" w:sz="8" w:space="0" w:color="000000"/>
              <w:right w:val="single" w:sz="8" w:space="0" w:color="000000"/>
            </w:tcBorders>
            <w:shd w:val="clear" w:color="000000" w:fill="D9D9D9"/>
            <w:vAlign w:val="center"/>
            <w:hideMark/>
          </w:tcPr>
          <w:p w14:paraId="4E68F887" w14:textId="77777777" w:rsidR="00140B18" w:rsidRPr="001C6A3F" w:rsidRDefault="00140B18" w:rsidP="00060E78">
            <w:pPr>
              <w:spacing w:before="0" w:after="0"/>
              <w:jc w:val="center"/>
              <w:rPr>
                <w:rFonts w:cs="Arial"/>
                <w:i/>
                <w:iCs/>
                <w:sz w:val="20"/>
                <w:lang w:val="en-AU" w:eastAsia="en-AU"/>
              </w:rPr>
            </w:pPr>
            <w:r w:rsidRPr="001C6A3F">
              <w:rPr>
                <w:rFonts w:cs="Arial"/>
                <w:i/>
                <w:iCs/>
                <w:sz w:val="20"/>
                <w:lang w:val="en-AU" w:eastAsia="en-AU"/>
              </w:rPr>
              <w:t>100%</w:t>
            </w:r>
          </w:p>
        </w:tc>
        <w:tc>
          <w:tcPr>
            <w:tcW w:w="0" w:type="auto"/>
            <w:tcBorders>
              <w:top w:val="nil"/>
              <w:left w:val="nil"/>
              <w:bottom w:val="single" w:sz="8" w:space="0" w:color="000000"/>
              <w:right w:val="single" w:sz="8" w:space="0" w:color="000000"/>
            </w:tcBorders>
            <w:shd w:val="clear" w:color="000000" w:fill="D9D9D9"/>
            <w:vAlign w:val="center"/>
            <w:hideMark/>
          </w:tcPr>
          <w:p w14:paraId="2C1335F3"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34%</w:t>
            </w:r>
          </w:p>
        </w:tc>
        <w:tc>
          <w:tcPr>
            <w:tcW w:w="0" w:type="auto"/>
            <w:tcBorders>
              <w:top w:val="nil"/>
              <w:left w:val="nil"/>
              <w:bottom w:val="single" w:sz="8" w:space="0" w:color="000000"/>
              <w:right w:val="single" w:sz="8" w:space="0" w:color="000000"/>
            </w:tcBorders>
            <w:shd w:val="clear" w:color="000000" w:fill="D9D9D9"/>
            <w:vAlign w:val="center"/>
            <w:hideMark/>
          </w:tcPr>
          <w:p w14:paraId="78097C1F"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3%</w:t>
            </w:r>
          </w:p>
        </w:tc>
        <w:tc>
          <w:tcPr>
            <w:tcW w:w="0" w:type="auto"/>
            <w:tcBorders>
              <w:top w:val="nil"/>
              <w:left w:val="nil"/>
              <w:bottom w:val="single" w:sz="8" w:space="0" w:color="000000"/>
              <w:right w:val="single" w:sz="8" w:space="0" w:color="000000"/>
            </w:tcBorders>
            <w:shd w:val="clear" w:color="000000" w:fill="D9D9D9"/>
            <w:vAlign w:val="center"/>
            <w:hideMark/>
          </w:tcPr>
          <w:p w14:paraId="1EEBB117"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0</w:t>
            </w:r>
            <w:r>
              <w:rPr>
                <w:rFonts w:cs="Arial"/>
                <w:sz w:val="20"/>
                <w:lang w:val="en-AU" w:eastAsia="en-AU"/>
              </w:rPr>
              <w:t>.3</w:t>
            </w:r>
            <w:r w:rsidRPr="001C6A3F">
              <w:rPr>
                <w:rFonts w:cs="Arial"/>
                <w:sz w:val="20"/>
                <w:lang w:val="en-AU" w:eastAsia="en-AU"/>
              </w:rPr>
              <w:t>%</w:t>
            </w:r>
          </w:p>
        </w:tc>
        <w:tc>
          <w:tcPr>
            <w:tcW w:w="991" w:type="dxa"/>
            <w:tcBorders>
              <w:top w:val="nil"/>
              <w:left w:val="nil"/>
              <w:bottom w:val="single" w:sz="8" w:space="0" w:color="000000"/>
              <w:right w:val="single" w:sz="8" w:space="0" w:color="000000"/>
            </w:tcBorders>
            <w:shd w:val="clear" w:color="000000" w:fill="D9D9D9"/>
            <w:vAlign w:val="center"/>
            <w:hideMark/>
          </w:tcPr>
          <w:p w14:paraId="52F594B3" w14:textId="60BC3ACC" w:rsidR="00140B18" w:rsidRPr="001C6A3F" w:rsidRDefault="008177F3" w:rsidP="008177F3">
            <w:pPr>
              <w:spacing w:before="0" w:after="0"/>
              <w:jc w:val="center"/>
              <w:rPr>
                <w:rFonts w:cs="Arial"/>
                <w:i/>
                <w:iCs/>
                <w:sz w:val="20"/>
                <w:lang w:val="en-AU" w:eastAsia="en-AU"/>
              </w:rPr>
            </w:pPr>
            <w:r>
              <w:rPr>
                <w:rFonts w:cs="Arial"/>
                <w:i/>
                <w:iCs/>
                <w:sz w:val="20"/>
                <w:lang w:val="en-AU" w:eastAsia="en-AU"/>
              </w:rPr>
              <w:t>nil</w:t>
            </w:r>
          </w:p>
        </w:tc>
        <w:tc>
          <w:tcPr>
            <w:tcW w:w="1066" w:type="dxa"/>
            <w:tcBorders>
              <w:top w:val="nil"/>
              <w:left w:val="nil"/>
              <w:bottom w:val="single" w:sz="8" w:space="0" w:color="000000"/>
              <w:right w:val="single" w:sz="8" w:space="0" w:color="000000"/>
            </w:tcBorders>
            <w:shd w:val="clear" w:color="000000" w:fill="D9D9D9"/>
            <w:vAlign w:val="center"/>
            <w:hideMark/>
          </w:tcPr>
          <w:p w14:paraId="32566C99"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37%</w:t>
            </w:r>
          </w:p>
        </w:tc>
        <w:tc>
          <w:tcPr>
            <w:tcW w:w="0" w:type="auto"/>
            <w:tcBorders>
              <w:top w:val="nil"/>
              <w:left w:val="nil"/>
              <w:bottom w:val="single" w:sz="8" w:space="0" w:color="000000"/>
              <w:right w:val="single" w:sz="8" w:space="0" w:color="000000"/>
            </w:tcBorders>
            <w:shd w:val="clear" w:color="000000" w:fill="D9D9D9"/>
            <w:vAlign w:val="center"/>
            <w:hideMark/>
          </w:tcPr>
          <w:p w14:paraId="3890EDB1"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63%</w:t>
            </w:r>
          </w:p>
        </w:tc>
      </w:tr>
      <w:tr w:rsidR="00140B18" w:rsidRPr="001C6A3F" w14:paraId="1F811F9A" w14:textId="77777777" w:rsidTr="00060E78">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0D070462" w14:textId="77777777" w:rsidR="00140B18" w:rsidRPr="001C6A3F" w:rsidRDefault="00140B18" w:rsidP="00060E78">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613FD1E8" w14:textId="77777777" w:rsidR="00140B18" w:rsidRPr="001C6A3F" w:rsidRDefault="00140B18" w:rsidP="00060E78">
            <w:pPr>
              <w:spacing w:before="0" w:after="0"/>
              <w:jc w:val="left"/>
              <w:rPr>
                <w:rFonts w:cs="Arial"/>
                <w:i/>
                <w:iCs/>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686494DC" w14:textId="77777777" w:rsidR="00140B18" w:rsidRPr="001C6A3F" w:rsidRDefault="00140B18" w:rsidP="00060E78">
            <w:pPr>
              <w:spacing w:before="0" w:after="0"/>
              <w:jc w:val="left"/>
              <w:rPr>
                <w:rFonts w:cs="Arial"/>
                <w:i/>
                <w:iCs/>
                <w:sz w:val="20"/>
                <w:lang w:val="en-AU" w:eastAsia="en-AU"/>
              </w:rPr>
            </w:pPr>
          </w:p>
        </w:tc>
        <w:tc>
          <w:tcPr>
            <w:tcW w:w="0" w:type="auto"/>
            <w:tcBorders>
              <w:top w:val="nil"/>
              <w:left w:val="nil"/>
              <w:bottom w:val="single" w:sz="8" w:space="0" w:color="000000"/>
              <w:right w:val="single" w:sz="8" w:space="0" w:color="000000"/>
            </w:tcBorders>
            <w:shd w:val="clear" w:color="000000" w:fill="D9D9D9"/>
            <w:vAlign w:val="center"/>
            <w:hideMark/>
          </w:tcPr>
          <w:p w14:paraId="75AFA51E"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59%</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6E5E70FF"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2%</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3821E5A4"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2%</w:t>
            </w:r>
            <w:r>
              <w:rPr>
                <w:rFonts w:cs="Arial"/>
                <w:sz w:val="20"/>
                <w:lang w:val="en-AU" w:eastAsia="en-AU"/>
              </w:rPr>
              <w:t>)</w:t>
            </w:r>
          </w:p>
        </w:tc>
        <w:tc>
          <w:tcPr>
            <w:tcW w:w="991" w:type="dxa"/>
            <w:tcBorders>
              <w:top w:val="nil"/>
              <w:left w:val="nil"/>
              <w:bottom w:val="single" w:sz="8" w:space="0" w:color="000000"/>
              <w:right w:val="single" w:sz="8" w:space="0" w:color="000000"/>
            </w:tcBorders>
            <w:shd w:val="clear" w:color="000000" w:fill="D9D9D9"/>
            <w:vAlign w:val="center"/>
            <w:hideMark/>
          </w:tcPr>
          <w:p w14:paraId="077399ED"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1%</w:t>
            </w:r>
            <w:r>
              <w:rPr>
                <w:rFonts w:cs="Arial"/>
                <w:sz w:val="20"/>
                <w:lang w:val="en-AU" w:eastAsia="en-AU"/>
              </w:rPr>
              <w:t>)</w:t>
            </w:r>
          </w:p>
        </w:tc>
        <w:tc>
          <w:tcPr>
            <w:tcW w:w="1066" w:type="dxa"/>
            <w:tcBorders>
              <w:top w:val="nil"/>
              <w:left w:val="nil"/>
              <w:bottom w:val="single" w:sz="8" w:space="0" w:color="000000"/>
              <w:right w:val="single" w:sz="8" w:space="0" w:color="000000"/>
            </w:tcBorders>
            <w:shd w:val="clear" w:color="000000" w:fill="D9D9D9"/>
            <w:vAlign w:val="center"/>
            <w:hideMark/>
          </w:tcPr>
          <w:p w14:paraId="78E4C84D"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64%</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7BE51C71"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36%</w:t>
            </w:r>
            <w:r>
              <w:rPr>
                <w:rFonts w:cs="Arial"/>
                <w:sz w:val="20"/>
                <w:lang w:val="en-AU" w:eastAsia="en-AU"/>
              </w:rPr>
              <w:t>)</w:t>
            </w:r>
          </w:p>
        </w:tc>
      </w:tr>
      <w:tr w:rsidR="00140B18" w:rsidRPr="001C6A3F" w14:paraId="7862714E" w14:textId="77777777" w:rsidTr="00060E78">
        <w:trPr>
          <w:trHeight w:val="315"/>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37A616DC"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Coral reef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79C7CD6F"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area</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1212186" w14:textId="5EC6C753" w:rsidR="00140B18" w:rsidRPr="001C6A3F" w:rsidRDefault="00140B18" w:rsidP="00060E78">
            <w:pPr>
              <w:spacing w:before="0" w:after="0"/>
              <w:jc w:val="center"/>
              <w:rPr>
                <w:rFonts w:cs="Arial"/>
                <w:sz w:val="20"/>
                <w:lang w:val="en-AU" w:eastAsia="en-AU"/>
              </w:rPr>
            </w:pPr>
            <w:r w:rsidRPr="001C6A3F">
              <w:rPr>
                <w:rFonts w:cs="Arial"/>
                <w:sz w:val="20"/>
                <w:lang w:val="en-AU" w:eastAsia="en-AU"/>
              </w:rPr>
              <w:t>2425</w:t>
            </w:r>
          </w:p>
        </w:tc>
        <w:tc>
          <w:tcPr>
            <w:tcW w:w="0" w:type="auto"/>
            <w:tcBorders>
              <w:top w:val="nil"/>
              <w:left w:val="nil"/>
              <w:bottom w:val="single" w:sz="8" w:space="0" w:color="000000"/>
              <w:right w:val="single" w:sz="8" w:space="0" w:color="000000"/>
            </w:tcBorders>
            <w:shd w:val="clear" w:color="auto" w:fill="auto"/>
            <w:vAlign w:val="bottom"/>
            <w:hideMark/>
          </w:tcPr>
          <w:p w14:paraId="6F0FD171" w14:textId="0AD9943F" w:rsidR="00140B18" w:rsidRPr="001C6A3F" w:rsidRDefault="00140B18" w:rsidP="00060E78">
            <w:pPr>
              <w:spacing w:before="0" w:after="0"/>
              <w:jc w:val="center"/>
              <w:rPr>
                <w:rFonts w:cs="Arial"/>
                <w:sz w:val="20"/>
                <w:lang w:val="en-AU" w:eastAsia="en-AU"/>
              </w:rPr>
            </w:pPr>
            <w:r w:rsidRPr="001C6A3F">
              <w:rPr>
                <w:rFonts w:cs="Arial"/>
                <w:sz w:val="20"/>
                <w:lang w:val="en-AU" w:eastAsia="en-AU"/>
              </w:rPr>
              <w:t>1039</w:t>
            </w:r>
          </w:p>
        </w:tc>
        <w:tc>
          <w:tcPr>
            <w:tcW w:w="0" w:type="auto"/>
            <w:tcBorders>
              <w:top w:val="nil"/>
              <w:left w:val="nil"/>
              <w:bottom w:val="single" w:sz="8" w:space="0" w:color="000000"/>
              <w:right w:val="single" w:sz="8" w:space="0" w:color="000000"/>
            </w:tcBorders>
            <w:shd w:val="clear" w:color="auto" w:fill="auto"/>
            <w:vAlign w:val="bottom"/>
            <w:hideMark/>
          </w:tcPr>
          <w:p w14:paraId="4CE2CBFF"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5</w:t>
            </w:r>
          </w:p>
        </w:tc>
        <w:tc>
          <w:tcPr>
            <w:tcW w:w="0" w:type="auto"/>
            <w:tcBorders>
              <w:top w:val="nil"/>
              <w:left w:val="nil"/>
              <w:bottom w:val="single" w:sz="8" w:space="0" w:color="000000"/>
              <w:right w:val="single" w:sz="8" w:space="0" w:color="000000"/>
            </w:tcBorders>
            <w:shd w:val="clear" w:color="auto" w:fill="auto"/>
            <w:vAlign w:val="bottom"/>
            <w:hideMark/>
          </w:tcPr>
          <w:p w14:paraId="33B8C2E4"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0</w:t>
            </w:r>
            <w:r>
              <w:rPr>
                <w:rFonts w:cs="Arial"/>
                <w:sz w:val="20"/>
                <w:lang w:val="en-AU" w:eastAsia="en-AU"/>
              </w:rPr>
              <w:t>.2</w:t>
            </w:r>
          </w:p>
        </w:tc>
        <w:tc>
          <w:tcPr>
            <w:tcW w:w="991" w:type="dxa"/>
            <w:tcBorders>
              <w:top w:val="nil"/>
              <w:left w:val="nil"/>
              <w:bottom w:val="single" w:sz="8" w:space="0" w:color="000000"/>
              <w:right w:val="single" w:sz="8" w:space="0" w:color="000000"/>
            </w:tcBorders>
            <w:shd w:val="clear" w:color="auto" w:fill="auto"/>
            <w:vAlign w:val="bottom"/>
            <w:hideMark/>
          </w:tcPr>
          <w:p w14:paraId="521962B8" w14:textId="77777777" w:rsidR="00140B18" w:rsidRPr="001C6A3F" w:rsidRDefault="00140B18" w:rsidP="00060E78">
            <w:pPr>
              <w:spacing w:before="0" w:after="0"/>
              <w:jc w:val="center"/>
              <w:rPr>
                <w:rFonts w:cs="Arial"/>
                <w:i/>
                <w:iCs/>
                <w:sz w:val="20"/>
                <w:lang w:val="en-AU" w:eastAsia="en-AU"/>
              </w:rPr>
            </w:pPr>
            <w:r w:rsidRPr="001C6A3F">
              <w:rPr>
                <w:rFonts w:cs="Arial"/>
                <w:i/>
                <w:iCs/>
                <w:sz w:val="20"/>
                <w:lang w:val="en-AU" w:eastAsia="en-AU"/>
              </w:rPr>
              <w:t>ne.</w:t>
            </w:r>
          </w:p>
        </w:tc>
        <w:tc>
          <w:tcPr>
            <w:tcW w:w="1066" w:type="dxa"/>
            <w:tcBorders>
              <w:top w:val="nil"/>
              <w:left w:val="nil"/>
              <w:bottom w:val="single" w:sz="8" w:space="0" w:color="000000"/>
              <w:right w:val="single" w:sz="8" w:space="0" w:color="000000"/>
            </w:tcBorders>
            <w:shd w:val="clear" w:color="auto" w:fill="auto"/>
            <w:vAlign w:val="bottom"/>
            <w:hideMark/>
          </w:tcPr>
          <w:p w14:paraId="32ED0808"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1,044</w:t>
            </w:r>
          </w:p>
        </w:tc>
        <w:tc>
          <w:tcPr>
            <w:tcW w:w="0" w:type="auto"/>
            <w:tcBorders>
              <w:top w:val="nil"/>
              <w:left w:val="nil"/>
              <w:bottom w:val="single" w:sz="8" w:space="0" w:color="000000"/>
              <w:right w:val="single" w:sz="8" w:space="0" w:color="000000"/>
            </w:tcBorders>
            <w:shd w:val="clear" w:color="auto" w:fill="auto"/>
            <w:vAlign w:val="center"/>
            <w:hideMark/>
          </w:tcPr>
          <w:p w14:paraId="4A59F6EB"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1,382</w:t>
            </w:r>
          </w:p>
        </w:tc>
      </w:tr>
      <w:tr w:rsidR="00140B18" w:rsidRPr="001C6A3F" w14:paraId="140A5EAE" w14:textId="77777777" w:rsidTr="00060E78">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73A1B8AA" w14:textId="77777777" w:rsidR="00140B18" w:rsidRPr="001C6A3F" w:rsidRDefault="00140B18" w:rsidP="00060E78">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1E36515D" w14:textId="77777777" w:rsidR="00140B18" w:rsidRPr="001C6A3F" w:rsidRDefault="00140B18" w:rsidP="00060E78">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24DC1D27" w14:textId="77777777" w:rsidR="00140B18" w:rsidRPr="001C6A3F" w:rsidRDefault="00140B18" w:rsidP="00060E78">
            <w:pPr>
              <w:spacing w:before="0" w:after="0"/>
              <w:jc w:val="left"/>
              <w:rPr>
                <w:rFonts w:cs="Arial"/>
                <w:sz w:val="20"/>
                <w:lang w:val="en-AU" w:eastAsia="en-AU"/>
              </w:rPr>
            </w:pPr>
          </w:p>
        </w:tc>
        <w:tc>
          <w:tcPr>
            <w:tcW w:w="0" w:type="auto"/>
            <w:tcBorders>
              <w:top w:val="nil"/>
              <w:left w:val="nil"/>
              <w:bottom w:val="single" w:sz="8" w:space="0" w:color="000000"/>
              <w:right w:val="single" w:sz="8" w:space="0" w:color="000000"/>
            </w:tcBorders>
            <w:shd w:val="clear" w:color="auto" w:fill="auto"/>
            <w:vAlign w:val="center"/>
            <w:hideMark/>
          </w:tcPr>
          <w:p w14:paraId="2B5715C5" w14:textId="5818E73D"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2370</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46EAEDAC"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12</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bottom"/>
            <w:hideMark/>
          </w:tcPr>
          <w:p w14:paraId="3DACC7C9"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4</w:t>
            </w:r>
            <w:r>
              <w:rPr>
                <w:rFonts w:cs="Arial"/>
                <w:sz w:val="20"/>
                <w:lang w:val="en-AU" w:eastAsia="en-AU"/>
              </w:rPr>
              <w:t>)</w:t>
            </w:r>
          </w:p>
        </w:tc>
        <w:tc>
          <w:tcPr>
            <w:tcW w:w="991" w:type="dxa"/>
            <w:tcBorders>
              <w:top w:val="nil"/>
              <w:left w:val="nil"/>
              <w:bottom w:val="single" w:sz="8" w:space="0" w:color="000000"/>
              <w:right w:val="single" w:sz="8" w:space="0" w:color="000000"/>
            </w:tcBorders>
            <w:shd w:val="clear" w:color="auto" w:fill="auto"/>
            <w:vAlign w:val="bottom"/>
            <w:hideMark/>
          </w:tcPr>
          <w:p w14:paraId="28793DDE"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0</w:t>
            </w:r>
            <w:r>
              <w:rPr>
                <w:rFonts w:cs="Arial"/>
                <w:sz w:val="20"/>
                <w:lang w:val="en-AU" w:eastAsia="en-AU"/>
              </w:rPr>
              <w:t>.1)</w:t>
            </w:r>
          </w:p>
        </w:tc>
        <w:tc>
          <w:tcPr>
            <w:tcW w:w="1066" w:type="dxa"/>
            <w:tcBorders>
              <w:top w:val="nil"/>
              <w:left w:val="nil"/>
              <w:bottom w:val="single" w:sz="8" w:space="0" w:color="000000"/>
              <w:right w:val="single" w:sz="8" w:space="0" w:color="000000"/>
            </w:tcBorders>
            <w:shd w:val="clear" w:color="auto" w:fill="auto"/>
            <w:vAlign w:val="center"/>
            <w:hideMark/>
          </w:tcPr>
          <w:p w14:paraId="4E472AF0" w14:textId="4E6BEB65"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2385</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1B47295C"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40</w:t>
            </w:r>
            <w:r>
              <w:rPr>
                <w:rFonts w:cs="Arial"/>
                <w:sz w:val="20"/>
                <w:lang w:val="en-AU" w:eastAsia="en-AU"/>
              </w:rPr>
              <w:t>)</w:t>
            </w:r>
          </w:p>
        </w:tc>
      </w:tr>
      <w:tr w:rsidR="00140B18" w:rsidRPr="001C6A3F" w14:paraId="7AE7EA7E" w14:textId="77777777" w:rsidTr="00060E78">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6CDEEBC9" w14:textId="77777777" w:rsidR="00140B18" w:rsidRPr="001C6A3F" w:rsidRDefault="00140B18" w:rsidP="00060E78">
            <w:pPr>
              <w:spacing w:before="0" w:after="0"/>
              <w:jc w:val="left"/>
              <w:rPr>
                <w:rFonts w:cs="Arial"/>
                <w:sz w:val="20"/>
                <w:lang w:val="en-AU" w:eastAsia="en-AU"/>
              </w:rPr>
            </w:pPr>
          </w:p>
        </w:tc>
        <w:tc>
          <w:tcPr>
            <w:tcW w:w="0" w:type="auto"/>
            <w:vMerge w:val="restart"/>
            <w:tcBorders>
              <w:top w:val="nil"/>
              <w:left w:val="single" w:sz="8" w:space="0" w:color="000000"/>
              <w:bottom w:val="single" w:sz="8" w:space="0" w:color="000000"/>
              <w:right w:val="single" w:sz="8" w:space="0" w:color="000000"/>
            </w:tcBorders>
            <w:shd w:val="clear" w:color="000000" w:fill="D9D9D9"/>
            <w:vAlign w:val="center"/>
            <w:hideMark/>
          </w:tcPr>
          <w:p w14:paraId="3F086F29" w14:textId="77777777" w:rsidR="00140B18" w:rsidRPr="001C6A3F" w:rsidRDefault="00140B18" w:rsidP="00060E78">
            <w:pPr>
              <w:spacing w:before="0" w:after="0"/>
              <w:jc w:val="center"/>
              <w:rPr>
                <w:rFonts w:cs="Arial"/>
                <w:i/>
                <w:iCs/>
                <w:sz w:val="20"/>
                <w:lang w:val="en-AU" w:eastAsia="en-AU"/>
              </w:rPr>
            </w:pPr>
            <w:r w:rsidRPr="001C6A3F">
              <w:rPr>
                <w:rFonts w:cs="Arial"/>
                <w:i/>
                <w:iCs/>
                <w:sz w:val="20"/>
                <w:lang w:val="en-AU" w:eastAsia="en-AU"/>
              </w:rPr>
              <w:t>%</w:t>
            </w:r>
          </w:p>
        </w:tc>
        <w:tc>
          <w:tcPr>
            <w:tcW w:w="0" w:type="auto"/>
            <w:vMerge w:val="restart"/>
            <w:tcBorders>
              <w:top w:val="nil"/>
              <w:left w:val="single" w:sz="8" w:space="0" w:color="000000"/>
              <w:bottom w:val="single" w:sz="8" w:space="0" w:color="000000"/>
              <w:right w:val="single" w:sz="8" w:space="0" w:color="000000"/>
            </w:tcBorders>
            <w:shd w:val="clear" w:color="000000" w:fill="D9D9D9"/>
            <w:vAlign w:val="center"/>
            <w:hideMark/>
          </w:tcPr>
          <w:p w14:paraId="419D5C86" w14:textId="77777777" w:rsidR="00140B18" w:rsidRPr="001C6A3F" w:rsidRDefault="00140B18" w:rsidP="00060E78">
            <w:pPr>
              <w:spacing w:before="0" w:after="0"/>
              <w:jc w:val="center"/>
              <w:rPr>
                <w:rFonts w:cs="Arial"/>
                <w:i/>
                <w:iCs/>
                <w:sz w:val="20"/>
                <w:lang w:val="en-AU" w:eastAsia="en-AU"/>
              </w:rPr>
            </w:pPr>
            <w:r w:rsidRPr="001C6A3F">
              <w:rPr>
                <w:rFonts w:cs="Arial"/>
                <w:i/>
                <w:iCs/>
                <w:sz w:val="20"/>
                <w:lang w:val="en-AU" w:eastAsia="en-AU"/>
              </w:rPr>
              <w:t>100%</w:t>
            </w:r>
          </w:p>
        </w:tc>
        <w:tc>
          <w:tcPr>
            <w:tcW w:w="0" w:type="auto"/>
            <w:tcBorders>
              <w:top w:val="nil"/>
              <w:left w:val="nil"/>
              <w:bottom w:val="single" w:sz="8" w:space="0" w:color="000000"/>
              <w:right w:val="single" w:sz="8" w:space="0" w:color="000000"/>
            </w:tcBorders>
            <w:shd w:val="clear" w:color="000000" w:fill="D9D9D9"/>
            <w:vAlign w:val="center"/>
            <w:hideMark/>
          </w:tcPr>
          <w:p w14:paraId="4CF35858"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43%</w:t>
            </w:r>
          </w:p>
        </w:tc>
        <w:tc>
          <w:tcPr>
            <w:tcW w:w="0" w:type="auto"/>
            <w:tcBorders>
              <w:top w:val="nil"/>
              <w:left w:val="nil"/>
              <w:bottom w:val="single" w:sz="8" w:space="0" w:color="000000"/>
              <w:right w:val="single" w:sz="8" w:space="0" w:color="000000"/>
            </w:tcBorders>
            <w:shd w:val="clear" w:color="000000" w:fill="D9D9D9"/>
            <w:vAlign w:val="center"/>
            <w:hideMark/>
          </w:tcPr>
          <w:p w14:paraId="2E9115BD"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0.2%</w:t>
            </w:r>
          </w:p>
        </w:tc>
        <w:tc>
          <w:tcPr>
            <w:tcW w:w="0" w:type="auto"/>
            <w:tcBorders>
              <w:top w:val="nil"/>
              <w:left w:val="nil"/>
              <w:bottom w:val="single" w:sz="8" w:space="0" w:color="000000"/>
              <w:right w:val="single" w:sz="8" w:space="0" w:color="000000"/>
            </w:tcBorders>
            <w:shd w:val="clear" w:color="000000" w:fill="D9D9D9"/>
            <w:vAlign w:val="center"/>
            <w:hideMark/>
          </w:tcPr>
          <w:p w14:paraId="0EFBD179"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0.01%</w:t>
            </w:r>
          </w:p>
        </w:tc>
        <w:tc>
          <w:tcPr>
            <w:tcW w:w="991" w:type="dxa"/>
            <w:tcBorders>
              <w:top w:val="nil"/>
              <w:left w:val="nil"/>
              <w:bottom w:val="single" w:sz="8" w:space="0" w:color="000000"/>
              <w:right w:val="single" w:sz="8" w:space="0" w:color="000000"/>
            </w:tcBorders>
            <w:shd w:val="clear" w:color="auto" w:fill="D9D9D9" w:themeFill="background1" w:themeFillShade="D9"/>
            <w:vAlign w:val="bottom"/>
            <w:hideMark/>
          </w:tcPr>
          <w:p w14:paraId="6D9FD251" w14:textId="77777777" w:rsidR="00140B18" w:rsidRPr="001C6A3F" w:rsidRDefault="00140B18" w:rsidP="00060E78">
            <w:pPr>
              <w:spacing w:before="0" w:after="0"/>
              <w:jc w:val="center"/>
              <w:rPr>
                <w:rFonts w:cs="Arial"/>
                <w:i/>
                <w:iCs/>
                <w:sz w:val="20"/>
                <w:lang w:val="en-AU" w:eastAsia="en-AU"/>
              </w:rPr>
            </w:pPr>
            <w:r w:rsidRPr="001C6A3F">
              <w:rPr>
                <w:rFonts w:cs="Arial"/>
                <w:i/>
                <w:iCs/>
                <w:sz w:val="20"/>
                <w:lang w:val="en-AU" w:eastAsia="en-AU"/>
              </w:rPr>
              <w:t>ne.</w:t>
            </w:r>
          </w:p>
        </w:tc>
        <w:tc>
          <w:tcPr>
            <w:tcW w:w="1066" w:type="dxa"/>
            <w:tcBorders>
              <w:top w:val="nil"/>
              <w:left w:val="nil"/>
              <w:bottom w:val="single" w:sz="8" w:space="0" w:color="000000"/>
              <w:right w:val="single" w:sz="8" w:space="0" w:color="000000"/>
            </w:tcBorders>
            <w:shd w:val="clear" w:color="000000" w:fill="D9D9D9"/>
            <w:vAlign w:val="center"/>
            <w:hideMark/>
          </w:tcPr>
          <w:p w14:paraId="27545295"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43%</w:t>
            </w:r>
          </w:p>
        </w:tc>
        <w:tc>
          <w:tcPr>
            <w:tcW w:w="0" w:type="auto"/>
            <w:tcBorders>
              <w:top w:val="nil"/>
              <w:left w:val="nil"/>
              <w:bottom w:val="single" w:sz="8" w:space="0" w:color="000000"/>
              <w:right w:val="single" w:sz="8" w:space="0" w:color="000000"/>
            </w:tcBorders>
            <w:shd w:val="clear" w:color="000000" w:fill="D9D9D9"/>
            <w:vAlign w:val="center"/>
            <w:hideMark/>
          </w:tcPr>
          <w:p w14:paraId="68F0D9FF"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57%</w:t>
            </w:r>
          </w:p>
        </w:tc>
      </w:tr>
      <w:tr w:rsidR="00140B18" w:rsidRPr="001C6A3F" w14:paraId="35D06916" w14:textId="77777777" w:rsidTr="00060E78">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2E1BE254" w14:textId="77777777" w:rsidR="00140B18" w:rsidRPr="001C6A3F" w:rsidRDefault="00140B18" w:rsidP="00060E78">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7EC68269" w14:textId="77777777" w:rsidR="00140B18" w:rsidRPr="001C6A3F" w:rsidRDefault="00140B18" w:rsidP="00060E78">
            <w:pPr>
              <w:spacing w:before="0" w:after="0"/>
              <w:jc w:val="left"/>
              <w:rPr>
                <w:rFonts w:cs="Arial"/>
                <w:i/>
                <w:iCs/>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2085E471" w14:textId="77777777" w:rsidR="00140B18" w:rsidRPr="001C6A3F" w:rsidRDefault="00140B18" w:rsidP="00060E78">
            <w:pPr>
              <w:spacing w:before="0" w:after="0"/>
              <w:jc w:val="left"/>
              <w:rPr>
                <w:rFonts w:cs="Arial"/>
                <w:i/>
                <w:iCs/>
                <w:sz w:val="20"/>
                <w:lang w:val="en-AU" w:eastAsia="en-AU"/>
              </w:rPr>
            </w:pPr>
          </w:p>
        </w:tc>
        <w:tc>
          <w:tcPr>
            <w:tcW w:w="0" w:type="auto"/>
            <w:tcBorders>
              <w:top w:val="nil"/>
              <w:left w:val="nil"/>
              <w:bottom w:val="single" w:sz="8" w:space="0" w:color="000000"/>
              <w:right w:val="single" w:sz="8" w:space="0" w:color="000000"/>
            </w:tcBorders>
            <w:shd w:val="clear" w:color="000000" w:fill="D9D9D9"/>
            <w:vAlign w:val="center"/>
            <w:hideMark/>
          </w:tcPr>
          <w:p w14:paraId="4B9984EA"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98%</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5B8CD1E2"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0</w:t>
            </w:r>
            <w:r>
              <w:rPr>
                <w:rFonts w:cs="Arial"/>
                <w:sz w:val="20"/>
                <w:lang w:val="en-AU" w:eastAsia="en-AU"/>
              </w:rPr>
              <w:t>.5</w:t>
            </w:r>
            <w:r w:rsidRPr="001C6A3F">
              <w:rPr>
                <w:rFonts w:cs="Arial"/>
                <w:sz w:val="20"/>
                <w:lang w:val="en-AU" w:eastAsia="en-AU"/>
              </w:rPr>
              <w:t>%</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445CB2E1"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0.1%</w:t>
            </w:r>
            <w:r>
              <w:rPr>
                <w:rFonts w:cs="Arial"/>
                <w:sz w:val="20"/>
                <w:lang w:val="en-AU" w:eastAsia="en-AU"/>
              </w:rPr>
              <w:t>)</w:t>
            </w:r>
          </w:p>
        </w:tc>
        <w:tc>
          <w:tcPr>
            <w:tcW w:w="991" w:type="dxa"/>
            <w:tcBorders>
              <w:top w:val="nil"/>
              <w:left w:val="nil"/>
              <w:bottom w:val="single" w:sz="8" w:space="0" w:color="000000"/>
              <w:right w:val="single" w:sz="8" w:space="0" w:color="000000"/>
            </w:tcBorders>
            <w:shd w:val="clear" w:color="000000" w:fill="D9D9D9"/>
            <w:vAlign w:val="center"/>
            <w:hideMark/>
          </w:tcPr>
          <w:p w14:paraId="33472B2B"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0.0</w:t>
            </w:r>
            <w:r>
              <w:rPr>
                <w:rFonts w:cs="Arial"/>
                <w:sz w:val="20"/>
                <w:lang w:val="en-AU" w:eastAsia="en-AU"/>
              </w:rPr>
              <w:t>4</w:t>
            </w:r>
            <w:r w:rsidRPr="001C6A3F">
              <w:rPr>
                <w:rFonts w:cs="Arial"/>
                <w:sz w:val="20"/>
                <w:lang w:val="en-AU" w:eastAsia="en-AU"/>
              </w:rPr>
              <w:t>%</w:t>
            </w:r>
            <w:r>
              <w:rPr>
                <w:rFonts w:cs="Arial"/>
                <w:sz w:val="20"/>
                <w:lang w:val="en-AU" w:eastAsia="en-AU"/>
              </w:rPr>
              <w:t>)</w:t>
            </w:r>
          </w:p>
        </w:tc>
        <w:tc>
          <w:tcPr>
            <w:tcW w:w="1066" w:type="dxa"/>
            <w:tcBorders>
              <w:top w:val="nil"/>
              <w:left w:val="nil"/>
              <w:bottom w:val="single" w:sz="8" w:space="0" w:color="000000"/>
              <w:right w:val="single" w:sz="8" w:space="0" w:color="000000"/>
            </w:tcBorders>
            <w:shd w:val="clear" w:color="000000" w:fill="D9D9D9"/>
            <w:vAlign w:val="center"/>
            <w:hideMark/>
          </w:tcPr>
          <w:p w14:paraId="4C4FEAC2"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98%</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30EE0206"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2%</w:t>
            </w:r>
            <w:r>
              <w:rPr>
                <w:rFonts w:cs="Arial"/>
                <w:sz w:val="20"/>
                <w:lang w:val="en-AU" w:eastAsia="en-AU"/>
              </w:rPr>
              <w:t>)</w:t>
            </w:r>
          </w:p>
        </w:tc>
      </w:tr>
      <w:tr w:rsidR="00140B18" w:rsidRPr="001C6A3F" w14:paraId="3D9B8280" w14:textId="77777777" w:rsidTr="00060E78">
        <w:trPr>
          <w:trHeight w:val="315"/>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75C40B8"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Surveyed seagras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92B9082"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area</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2753B7E0"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232</w:t>
            </w:r>
          </w:p>
        </w:tc>
        <w:tc>
          <w:tcPr>
            <w:tcW w:w="0" w:type="auto"/>
            <w:tcBorders>
              <w:top w:val="nil"/>
              <w:left w:val="nil"/>
              <w:bottom w:val="single" w:sz="8" w:space="0" w:color="000000"/>
              <w:right w:val="single" w:sz="8" w:space="0" w:color="000000"/>
            </w:tcBorders>
            <w:shd w:val="clear" w:color="auto" w:fill="auto"/>
            <w:vAlign w:val="bottom"/>
            <w:hideMark/>
          </w:tcPr>
          <w:p w14:paraId="51C1CE63"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103</w:t>
            </w:r>
          </w:p>
        </w:tc>
        <w:tc>
          <w:tcPr>
            <w:tcW w:w="0" w:type="auto"/>
            <w:tcBorders>
              <w:top w:val="nil"/>
              <w:left w:val="nil"/>
              <w:bottom w:val="single" w:sz="8" w:space="0" w:color="000000"/>
              <w:right w:val="single" w:sz="8" w:space="0" w:color="000000"/>
            </w:tcBorders>
            <w:shd w:val="clear" w:color="auto" w:fill="auto"/>
            <w:vAlign w:val="bottom"/>
            <w:hideMark/>
          </w:tcPr>
          <w:p w14:paraId="131786C8"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9</w:t>
            </w:r>
            <w:r>
              <w:rPr>
                <w:rFonts w:cs="Arial"/>
                <w:sz w:val="20"/>
                <w:lang w:val="en-AU" w:eastAsia="en-AU"/>
              </w:rPr>
              <w:t>4</w:t>
            </w:r>
          </w:p>
        </w:tc>
        <w:tc>
          <w:tcPr>
            <w:tcW w:w="0" w:type="auto"/>
            <w:tcBorders>
              <w:top w:val="nil"/>
              <w:left w:val="nil"/>
              <w:bottom w:val="single" w:sz="8" w:space="0" w:color="000000"/>
              <w:right w:val="single" w:sz="8" w:space="0" w:color="000000"/>
            </w:tcBorders>
            <w:shd w:val="clear" w:color="auto" w:fill="auto"/>
            <w:vAlign w:val="bottom"/>
            <w:hideMark/>
          </w:tcPr>
          <w:p w14:paraId="089A5FD5" w14:textId="77777777" w:rsidR="00140B18" w:rsidRPr="001C6A3F" w:rsidRDefault="00140B18" w:rsidP="00060E78">
            <w:pPr>
              <w:spacing w:before="0" w:after="0"/>
              <w:jc w:val="center"/>
              <w:rPr>
                <w:rFonts w:cs="Arial"/>
                <w:sz w:val="20"/>
                <w:lang w:val="en-AU" w:eastAsia="en-AU"/>
              </w:rPr>
            </w:pPr>
            <w:r>
              <w:rPr>
                <w:rFonts w:cs="Arial"/>
                <w:sz w:val="20"/>
                <w:lang w:val="en-AU" w:eastAsia="en-AU"/>
              </w:rPr>
              <w:t>30</w:t>
            </w:r>
          </w:p>
        </w:tc>
        <w:tc>
          <w:tcPr>
            <w:tcW w:w="991" w:type="dxa"/>
            <w:tcBorders>
              <w:top w:val="nil"/>
              <w:left w:val="nil"/>
              <w:bottom w:val="single" w:sz="8" w:space="0" w:color="000000"/>
              <w:right w:val="single" w:sz="8" w:space="0" w:color="000000"/>
            </w:tcBorders>
            <w:shd w:val="clear" w:color="auto" w:fill="auto"/>
            <w:vAlign w:val="bottom"/>
            <w:hideMark/>
          </w:tcPr>
          <w:p w14:paraId="255B1232" w14:textId="5442EF9F" w:rsidR="00140B18" w:rsidRPr="001C6A3F" w:rsidRDefault="008177F3" w:rsidP="00060E78">
            <w:pPr>
              <w:spacing w:before="0" w:after="0"/>
              <w:jc w:val="center"/>
              <w:rPr>
                <w:rFonts w:cs="Arial"/>
                <w:i/>
                <w:iCs/>
                <w:sz w:val="20"/>
                <w:lang w:val="en-AU" w:eastAsia="en-AU"/>
              </w:rPr>
            </w:pPr>
            <w:r>
              <w:rPr>
                <w:rFonts w:cs="Arial"/>
                <w:i/>
                <w:iCs/>
                <w:sz w:val="20"/>
                <w:lang w:val="en-AU" w:eastAsia="en-AU"/>
              </w:rPr>
              <w:t>nil</w:t>
            </w:r>
          </w:p>
        </w:tc>
        <w:tc>
          <w:tcPr>
            <w:tcW w:w="1066" w:type="dxa"/>
            <w:tcBorders>
              <w:top w:val="nil"/>
              <w:left w:val="nil"/>
              <w:bottom w:val="single" w:sz="8" w:space="0" w:color="000000"/>
              <w:right w:val="single" w:sz="8" w:space="0" w:color="000000"/>
            </w:tcBorders>
            <w:shd w:val="clear" w:color="auto" w:fill="auto"/>
            <w:vAlign w:val="bottom"/>
            <w:hideMark/>
          </w:tcPr>
          <w:p w14:paraId="31D5DB43"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227</w:t>
            </w:r>
          </w:p>
        </w:tc>
        <w:tc>
          <w:tcPr>
            <w:tcW w:w="0" w:type="auto"/>
            <w:tcBorders>
              <w:top w:val="nil"/>
              <w:left w:val="nil"/>
              <w:bottom w:val="single" w:sz="8" w:space="0" w:color="000000"/>
              <w:right w:val="single" w:sz="8" w:space="0" w:color="000000"/>
            </w:tcBorders>
            <w:shd w:val="clear" w:color="auto" w:fill="auto"/>
            <w:vAlign w:val="center"/>
            <w:hideMark/>
          </w:tcPr>
          <w:p w14:paraId="74495DAC"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6</w:t>
            </w:r>
          </w:p>
        </w:tc>
      </w:tr>
      <w:tr w:rsidR="00140B18" w:rsidRPr="001C6A3F" w14:paraId="1BE3E56C" w14:textId="77777777" w:rsidTr="00060E78">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11EA3B73" w14:textId="77777777" w:rsidR="00140B18" w:rsidRPr="001C6A3F" w:rsidRDefault="00140B18" w:rsidP="00060E78">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61F7612C" w14:textId="77777777" w:rsidR="00140B18" w:rsidRPr="001C6A3F" w:rsidRDefault="00140B18" w:rsidP="00060E78">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6A57D03D" w14:textId="77777777" w:rsidR="00140B18" w:rsidRPr="001C6A3F" w:rsidRDefault="00140B18" w:rsidP="00060E78">
            <w:pPr>
              <w:spacing w:before="0" w:after="0"/>
              <w:jc w:val="left"/>
              <w:rPr>
                <w:rFonts w:cs="Arial"/>
                <w:sz w:val="20"/>
                <w:lang w:val="en-AU" w:eastAsia="en-AU"/>
              </w:rPr>
            </w:pPr>
          </w:p>
        </w:tc>
        <w:tc>
          <w:tcPr>
            <w:tcW w:w="0" w:type="auto"/>
            <w:tcBorders>
              <w:top w:val="nil"/>
              <w:left w:val="nil"/>
              <w:bottom w:val="single" w:sz="8" w:space="0" w:color="000000"/>
              <w:right w:val="single" w:sz="8" w:space="0" w:color="000000"/>
            </w:tcBorders>
            <w:shd w:val="clear" w:color="auto" w:fill="auto"/>
            <w:vAlign w:val="center"/>
            <w:hideMark/>
          </w:tcPr>
          <w:p w14:paraId="45DCACA5"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38</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3DD812C7"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70</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bottom"/>
            <w:hideMark/>
          </w:tcPr>
          <w:p w14:paraId="25553828"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65</w:t>
            </w:r>
            <w:r>
              <w:rPr>
                <w:rFonts w:cs="Arial"/>
                <w:sz w:val="20"/>
                <w:lang w:val="en-AU" w:eastAsia="en-AU"/>
              </w:rPr>
              <w:t>)</w:t>
            </w:r>
          </w:p>
        </w:tc>
        <w:tc>
          <w:tcPr>
            <w:tcW w:w="991" w:type="dxa"/>
            <w:tcBorders>
              <w:top w:val="nil"/>
              <w:left w:val="nil"/>
              <w:bottom w:val="single" w:sz="8" w:space="0" w:color="000000"/>
              <w:right w:val="single" w:sz="8" w:space="0" w:color="000000"/>
            </w:tcBorders>
            <w:shd w:val="clear" w:color="auto" w:fill="auto"/>
            <w:vAlign w:val="bottom"/>
            <w:hideMark/>
          </w:tcPr>
          <w:p w14:paraId="51582488"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54</w:t>
            </w:r>
            <w:r>
              <w:rPr>
                <w:rFonts w:cs="Arial"/>
                <w:sz w:val="20"/>
                <w:lang w:val="en-AU" w:eastAsia="en-AU"/>
              </w:rPr>
              <w:t>)</w:t>
            </w:r>
          </w:p>
        </w:tc>
        <w:tc>
          <w:tcPr>
            <w:tcW w:w="1066" w:type="dxa"/>
            <w:tcBorders>
              <w:top w:val="nil"/>
              <w:left w:val="nil"/>
              <w:bottom w:val="single" w:sz="8" w:space="0" w:color="000000"/>
              <w:right w:val="single" w:sz="8" w:space="0" w:color="000000"/>
            </w:tcBorders>
            <w:shd w:val="clear" w:color="auto" w:fill="auto"/>
            <w:vAlign w:val="center"/>
            <w:hideMark/>
          </w:tcPr>
          <w:p w14:paraId="3D7E529E"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227</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32344FBD"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5</w:t>
            </w:r>
            <w:r>
              <w:rPr>
                <w:rFonts w:cs="Arial"/>
                <w:sz w:val="20"/>
                <w:lang w:val="en-AU" w:eastAsia="en-AU"/>
              </w:rPr>
              <w:t>)</w:t>
            </w:r>
          </w:p>
        </w:tc>
      </w:tr>
      <w:tr w:rsidR="00140B18" w:rsidRPr="001C6A3F" w14:paraId="6718EDE5" w14:textId="77777777" w:rsidTr="00060E78">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10E518F5" w14:textId="77777777" w:rsidR="00140B18" w:rsidRPr="001C6A3F" w:rsidRDefault="00140B18" w:rsidP="00060E78">
            <w:pPr>
              <w:spacing w:before="0" w:after="0"/>
              <w:jc w:val="left"/>
              <w:rPr>
                <w:rFonts w:cs="Arial"/>
                <w:sz w:val="20"/>
                <w:lang w:val="en-AU" w:eastAsia="en-AU"/>
              </w:rPr>
            </w:pPr>
          </w:p>
        </w:tc>
        <w:tc>
          <w:tcPr>
            <w:tcW w:w="0" w:type="auto"/>
            <w:vMerge w:val="restart"/>
            <w:tcBorders>
              <w:top w:val="nil"/>
              <w:left w:val="single" w:sz="8" w:space="0" w:color="000000"/>
              <w:bottom w:val="single" w:sz="8" w:space="0" w:color="000000"/>
              <w:right w:val="single" w:sz="8" w:space="0" w:color="000000"/>
            </w:tcBorders>
            <w:shd w:val="clear" w:color="000000" w:fill="D9D9D9"/>
            <w:vAlign w:val="center"/>
            <w:hideMark/>
          </w:tcPr>
          <w:p w14:paraId="3FFB35BD" w14:textId="77777777" w:rsidR="00140B18" w:rsidRPr="001C6A3F" w:rsidRDefault="00140B18" w:rsidP="00060E78">
            <w:pPr>
              <w:spacing w:before="0" w:after="0"/>
              <w:jc w:val="center"/>
              <w:rPr>
                <w:rFonts w:cs="Arial"/>
                <w:i/>
                <w:iCs/>
                <w:sz w:val="20"/>
                <w:lang w:val="en-AU" w:eastAsia="en-AU"/>
              </w:rPr>
            </w:pPr>
            <w:r w:rsidRPr="001C6A3F">
              <w:rPr>
                <w:rFonts w:cs="Arial"/>
                <w:i/>
                <w:iCs/>
                <w:sz w:val="20"/>
                <w:lang w:val="en-AU" w:eastAsia="en-AU"/>
              </w:rPr>
              <w:t>%</w:t>
            </w:r>
          </w:p>
        </w:tc>
        <w:tc>
          <w:tcPr>
            <w:tcW w:w="0" w:type="auto"/>
            <w:vMerge w:val="restart"/>
            <w:tcBorders>
              <w:top w:val="nil"/>
              <w:left w:val="single" w:sz="8" w:space="0" w:color="000000"/>
              <w:bottom w:val="single" w:sz="8" w:space="0" w:color="000000"/>
              <w:right w:val="single" w:sz="8" w:space="0" w:color="000000"/>
            </w:tcBorders>
            <w:shd w:val="clear" w:color="000000" w:fill="D9D9D9"/>
            <w:vAlign w:val="center"/>
            <w:hideMark/>
          </w:tcPr>
          <w:p w14:paraId="2349591F" w14:textId="77777777" w:rsidR="00140B18" w:rsidRPr="001C6A3F" w:rsidRDefault="00140B18" w:rsidP="00060E78">
            <w:pPr>
              <w:spacing w:before="0" w:after="0"/>
              <w:jc w:val="center"/>
              <w:rPr>
                <w:rFonts w:cs="Arial"/>
                <w:i/>
                <w:iCs/>
                <w:sz w:val="20"/>
                <w:lang w:val="en-AU" w:eastAsia="en-AU"/>
              </w:rPr>
            </w:pPr>
            <w:r w:rsidRPr="001C6A3F">
              <w:rPr>
                <w:rFonts w:cs="Arial"/>
                <w:i/>
                <w:iCs/>
                <w:sz w:val="20"/>
                <w:lang w:val="en-AU" w:eastAsia="en-AU"/>
              </w:rPr>
              <w:t>100%</w:t>
            </w:r>
          </w:p>
        </w:tc>
        <w:tc>
          <w:tcPr>
            <w:tcW w:w="0" w:type="auto"/>
            <w:tcBorders>
              <w:top w:val="nil"/>
              <w:left w:val="nil"/>
              <w:bottom w:val="single" w:sz="8" w:space="0" w:color="000000"/>
              <w:right w:val="single" w:sz="8" w:space="0" w:color="000000"/>
            </w:tcBorders>
            <w:shd w:val="clear" w:color="000000" w:fill="D9D9D9"/>
            <w:vAlign w:val="center"/>
            <w:hideMark/>
          </w:tcPr>
          <w:p w14:paraId="4FECBC59"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44%</w:t>
            </w:r>
          </w:p>
        </w:tc>
        <w:tc>
          <w:tcPr>
            <w:tcW w:w="0" w:type="auto"/>
            <w:tcBorders>
              <w:top w:val="nil"/>
              <w:left w:val="nil"/>
              <w:bottom w:val="single" w:sz="8" w:space="0" w:color="000000"/>
              <w:right w:val="single" w:sz="8" w:space="0" w:color="000000"/>
            </w:tcBorders>
            <w:shd w:val="clear" w:color="000000" w:fill="D9D9D9"/>
            <w:vAlign w:val="center"/>
            <w:hideMark/>
          </w:tcPr>
          <w:p w14:paraId="4802841D"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41%</w:t>
            </w:r>
          </w:p>
        </w:tc>
        <w:tc>
          <w:tcPr>
            <w:tcW w:w="0" w:type="auto"/>
            <w:tcBorders>
              <w:top w:val="nil"/>
              <w:left w:val="nil"/>
              <w:bottom w:val="single" w:sz="8" w:space="0" w:color="000000"/>
              <w:right w:val="single" w:sz="8" w:space="0" w:color="000000"/>
            </w:tcBorders>
            <w:shd w:val="clear" w:color="000000" w:fill="D9D9D9"/>
            <w:vAlign w:val="center"/>
            <w:hideMark/>
          </w:tcPr>
          <w:p w14:paraId="239327F3"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13%</w:t>
            </w:r>
          </w:p>
        </w:tc>
        <w:tc>
          <w:tcPr>
            <w:tcW w:w="991" w:type="dxa"/>
            <w:tcBorders>
              <w:top w:val="nil"/>
              <w:left w:val="nil"/>
              <w:bottom w:val="single" w:sz="8" w:space="0" w:color="000000"/>
              <w:right w:val="single" w:sz="8" w:space="0" w:color="000000"/>
            </w:tcBorders>
            <w:shd w:val="clear" w:color="000000" w:fill="D9D9D9"/>
            <w:vAlign w:val="bottom"/>
            <w:hideMark/>
          </w:tcPr>
          <w:p w14:paraId="5F705FD4" w14:textId="65A1ECE6" w:rsidR="00140B18" w:rsidRPr="001C6A3F" w:rsidRDefault="008177F3" w:rsidP="00060E78">
            <w:pPr>
              <w:spacing w:before="0" w:after="0"/>
              <w:jc w:val="center"/>
              <w:rPr>
                <w:rFonts w:cs="Arial"/>
                <w:i/>
                <w:iCs/>
                <w:sz w:val="20"/>
                <w:lang w:val="en-AU" w:eastAsia="en-AU"/>
              </w:rPr>
            </w:pPr>
            <w:r>
              <w:rPr>
                <w:rFonts w:cs="Arial"/>
                <w:i/>
                <w:iCs/>
                <w:sz w:val="20"/>
                <w:lang w:val="en-AU" w:eastAsia="en-AU"/>
              </w:rPr>
              <w:t>nil</w:t>
            </w:r>
          </w:p>
        </w:tc>
        <w:tc>
          <w:tcPr>
            <w:tcW w:w="1066" w:type="dxa"/>
            <w:tcBorders>
              <w:top w:val="nil"/>
              <w:left w:val="nil"/>
              <w:bottom w:val="single" w:sz="8" w:space="0" w:color="000000"/>
              <w:right w:val="single" w:sz="8" w:space="0" w:color="000000"/>
            </w:tcBorders>
            <w:shd w:val="clear" w:color="000000" w:fill="D9D9D9"/>
            <w:vAlign w:val="center"/>
            <w:hideMark/>
          </w:tcPr>
          <w:p w14:paraId="75193DF3"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98%</w:t>
            </w:r>
          </w:p>
        </w:tc>
        <w:tc>
          <w:tcPr>
            <w:tcW w:w="0" w:type="auto"/>
            <w:tcBorders>
              <w:top w:val="nil"/>
              <w:left w:val="nil"/>
              <w:bottom w:val="single" w:sz="8" w:space="0" w:color="000000"/>
              <w:right w:val="single" w:sz="8" w:space="0" w:color="000000"/>
            </w:tcBorders>
            <w:shd w:val="clear" w:color="000000" w:fill="D9D9D9"/>
            <w:vAlign w:val="center"/>
            <w:hideMark/>
          </w:tcPr>
          <w:p w14:paraId="646A8FBB" w14:textId="77777777" w:rsidR="00140B18" w:rsidRPr="001C6A3F" w:rsidRDefault="00140B18" w:rsidP="00060E78">
            <w:pPr>
              <w:spacing w:before="0" w:after="0"/>
              <w:jc w:val="center"/>
              <w:rPr>
                <w:rFonts w:cs="Arial"/>
                <w:sz w:val="20"/>
                <w:lang w:val="en-AU" w:eastAsia="en-AU"/>
              </w:rPr>
            </w:pPr>
            <w:r w:rsidRPr="001C6A3F">
              <w:rPr>
                <w:rFonts w:cs="Arial"/>
                <w:sz w:val="20"/>
                <w:lang w:val="en-AU" w:eastAsia="en-AU"/>
              </w:rPr>
              <w:t>2%</w:t>
            </w:r>
          </w:p>
        </w:tc>
      </w:tr>
      <w:tr w:rsidR="00140B18" w:rsidRPr="001C6A3F" w14:paraId="575BDC79" w14:textId="77777777" w:rsidTr="00060E78">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426B58C9" w14:textId="77777777" w:rsidR="00140B18" w:rsidRPr="001C6A3F" w:rsidRDefault="00140B18" w:rsidP="00060E78">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2B39F4C2" w14:textId="77777777" w:rsidR="00140B18" w:rsidRPr="001C6A3F" w:rsidRDefault="00140B18" w:rsidP="00060E78">
            <w:pPr>
              <w:spacing w:before="0" w:after="0"/>
              <w:jc w:val="left"/>
              <w:rPr>
                <w:rFonts w:cs="Arial"/>
                <w:i/>
                <w:iCs/>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696F72DE" w14:textId="77777777" w:rsidR="00140B18" w:rsidRPr="001C6A3F" w:rsidRDefault="00140B18" w:rsidP="00060E78">
            <w:pPr>
              <w:spacing w:before="0" w:after="0"/>
              <w:jc w:val="left"/>
              <w:rPr>
                <w:rFonts w:cs="Arial"/>
                <w:i/>
                <w:iCs/>
                <w:sz w:val="20"/>
                <w:lang w:val="en-AU" w:eastAsia="en-AU"/>
              </w:rPr>
            </w:pPr>
          </w:p>
        </w:tc>
        <w:tc>
          <w:tcPr>
            <w:tcW w:w="0" w:type="auto"/>
            <w:tcBorders>
              <w:top w:val="nil"/>
              <w:left w:val="nil"/>
              <w:bottom w:val="single" w:sz="8" w:space="0" w:color="000000"/>
              <w:right w:val="single" w:sz="8" w:space="0" w:color="000000"/>
            </w:tcBorders>
            <w:shd w:val="clear" w:color="000000" w:fill="D9D9D9"/>
            <w:vAlign w:val="center"/>
            <w:hideMark/>
          </w:tcPr>
          <w:p w14:paraId="739697EB"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16%</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734F1A70"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30%</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3CB6357F"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28%</w:t>
            </w:r>
            <w:r>
              <w:rPr>
                <w:rFonts w:cs="Arial"/>
                <w:sz w:val="20"/>
                <w:lang w:val="en-AU" w:eastAsia="en-AU"/>
              </w:rPr>
              <w:t>)</w:t>
            </w:r>
          </w:p>
        </w:tc>
        <w:tc>
          <w:tcPr>
            <w:tcW w:w="991" w:type="dxa"/>
            <w:tcBorders>
              <w:top w:val="nil"/>
              <w:left w:val="nil"/>
              <w:bottom w:val="single" w:sz="8" w:space="0" w:color="000000"/>
              <w:right w:val="single" w:sz="8" w:space="0" w:color="000000"/>
            </w:tcBorders>
            <w:shd w:val="clear" w:color="000000" w:fill="D9D9D9"/>
            <w:vAlign w:val="center"/>
            <w:hideMark/>
          </w:tcPr>
          <w:p w14:paraId="352F17E3"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23%</w:t>
            </w:r>
            <w:r>
              <w:rPr>
                <w:rFonts w:cs="Arial"/>
                <w:sz w:val="20"/>
                <w:lang w:val="en-AU" w:eastAsia="en-AU"/>
              </w:rPr>
              <w:t>)</w:t>
            </w:r>
          </w:p>
        </w:tc>
        <w:tc>
          <w:tcPr>
            <w:tcW w:w="1066" w:type="dxa"/>
            <w:tcBorders>
              <w:top w:val="nil"/>
              <w:left w:val="nil"/>
              <w:bottom w:val="single" w:sz="8" w:space="0" w:color="000000"/>
              <w:right w:val="single" w:sz="8" w:space="0" w:color="000000"/>
            </w:tcBorders>
            <w:shd w:val="clear" w:color="000000" w:fill="D9D9D9"/>
            <w:vAlign w:val="center"/>
            <w:hideMark/>
          </w:tcPr>
          <w:p w14:paraId="6AB435A1" w14:textId="6E7E4BA9"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98%</w:t>
            </w:r>
            <w:r w:rsidR="006D0DE8">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1E7A5D59" w14:textId="77777777" w:rsidR="00140B18" w:rsidRPr="001C6A3F" w:rsidRDefault="00140B18" w:rsidP="00060E78">
            <w:pPr>
              <w:spacing w:before="0" w:after="0"/>
              <w:jc w:val="center"/>
              <w:rPr>
                <w:rFonts w:cs="Arial"/>
                <w:sz w:val="20"/>
                <w:lang w:val="en-AU" w:eastAsia="en-AU"/>
              </w:rPr>
            </w:pPr>
            <w:r>
              <w:rPr>
                <w:rFonts w:cs="Arial"/>
                <w:sz w:val="20"/>
                <w:lang w:val="en-AU" w:eastAsia="en-AU"/>
              </w:rPr>
              <w:t>(</w:t>
            </w:r>
            <w:r w:rsidRPr="001C6A3F">
              <w:rPr>
                <w:rFonts w:cs="Arial"/>
                <w:sz w:val="20"/>
                <w:lang w:val="en-AU" w:eastAsia="en-AU"/>
              </w:rPr>
              <w:t>2%</w:t>
            </w:r>
            <w:r>
              <w:rPr>
                <w:rFonts w:cs="Arial"/>
                <w:sz w:val="20"/>
                <w:lang w:val="en-AU" w:eastAsia="en-AU"/>
              </w:rPr>
              <w:t>)</w:t>
            </w:r>
          </w:p>
        </w:tc>
      </w:tr>
    </w:tbl>
    <w:p w14:paraId="7A25F02F" w14:textId="77777777" w:rsidR="00140B18" w:rsidRDefault="00140B18" w:rsidP="00140B18">
      <w:pPr>
        <w:pStyle w:val="Figure"/>
        <w:rPr>
          <w:highlight w:val="yellow"/>
        </w:rPr>
      </w:pPr>
    </w:p>
    <w:p w14:paraId="1C7C404D" w14:textId="12F3C805" w:rsidR="00140B18" w:rsidRDefault="00280588" w:rsidP="00140B18">
      <w:pPr>
        <w:rPr>
          <w:rFonts w:cs="Arial"/>
          <w:szCs w:val="24"/>
          <w:lang w:val="en-AU" w:eastAsia="en-GB"/>
        </w:rPr>
      </w:pPr>
      <w:r w:rsidRPr="00280588">
        <w:rPr>
          <w:rFonts w:cs="Arial"/>
          <w:szCs w:val="24"/>
          <w:lang w:val="en-AU" w:eastAsia="en-GB"/>
        </w:rPr>
        <w:fldChar w:fldCharType="begin"/>
      </w:r>
      <w:r w:rsidRPr="00280588">
        <w:rPr>
          <w:rFonts w:cs="Arial"/>
          <w:szCs w:val="24"/>
          <w:lang w:val="en-AU" w:eastAsia="en-GB"/>
        </w:rPr>
        <w:instrText xml:space="preserve"> REF _Ref3539268 \h </w:instrText>
      </w:r>
      <w:r>
        <w:rPr>
          <w:rFonts w:cs="Arial"/>
          <w:szCs w:val="24"/>
          <w:lang w:val="en-AU" w:eastAsia="en-GB"/>
        </w:rPr>
        <w:instrText xml:space="preserve"> \* MERGEFORMAT </w:instrText>
      </w:r>
      <w:r w:rsidRPr="00280588">
        <w:rPr>
          <w:rFonts w:cs="Arial"/>
          <w:szCs w:val="24"/>
          <w:lang w:val="en-AU" w:eastAsia="en-GB"/>
        </w:rPr>
      </w:r>
      <w:r w:rsidRPr="00280588">
        <w:rPr>
          <w:rFonts w:cs="Arial"/>
          <w:szCs w:val="24"/>
          <w:lang w:val="en-AU" w:eastAsia="en-GB"/>
        </w:rPr>
        <w:fldChar w:fldCharType="separate"/>
      </w:r>
      <w:r w:rsidR="00335316" w:rsidRPr="00335316">
        <w:rPr>
          <w:rFonts w:cs="Arial"/>
          <w:szCs w:val="24"/>
          <w:lang w:val="en-AU" w:eastAsia="en-GB"/>
        </w:rPr>
        <w:t>Figure 4</w:t>
      </w:r>
      <w:r w:rsidR="00335316" w:rsidRPr="00335316">
        <w:rPr>
          <w:rFonts w:cs="Arial"/>
          <w:szCs w:val="24"/>
          <w:lang w:val="en-AU" w:eastAsia="en-GB"/>
        </w:rPr>
        <w:noBreakHyphen/>
        <w:t>23</w:t>
      </w:r>
      <w:r w:rsidRPr="00280588">
        <w:rPr>
          <w:rFonts w:cs="Arial"/>
          <w:szCs w:val="24"/>
          <w:lang w:val="en-AU" w:eastAsia="en-GB"/>
        </w:rPr>
        <w:fldChar w:fldCharType="end"/>
      </w:r>
      <w:r w:rsidRPr="00280588">
        <w:rPr>
          <w:rFonts w:cs="Arial"/>
          <w:szCs w:val="24"/>
          <w:lang w:val="en-AU" w:eastAsia="en-GB"/>
        </w:rPr>
        <w:t xml:space="preserve"> and </w:t>
      </w:r>
      <w:r w:rsidRPr="00280588">
        <w:rPr>
          <w:rFonts w:cs="Arial"/>
          <w:szCs w:val="24"/>
          <w:lang w:val="en-AU" w:eastAsia="en-GB"/>
        </w:rPr>
        <w:fldChar w:fldCharType="begin"/>
      </w:r>
      <w:r w:rsidRPr="00280588">
        <w:rPr>
          <w:rFonts w:cs="Arial"/>
          <w:szCs w:val="24"/>
          <w:lang w:val="en-AU" w:eastAsia="en-GB"/>
        </w:rPr>
        <w:instrText xml:space="preserve"> REF _Ref3539270 \h </w:instrText>
      </w:r>
      <w:r>
        <w:rPr>
          <w:rFonts w:cs="Arial"/>
          <w:szCs w:val="24"/>
          <w:lang w:val="en-AU" w:eastAsia="en-GB"/>
        </w:rPr>
        <w:instrText xml:space="preserve"> \* MERGEFORMAT </w:instrText>
      </w:r>
      <w:r w:rsidRPr="00280588">
        <w:rPr>
          <w:rFonts w:cs="Arial"/>
          <w:szCs w:val="24"/>
          <w:lang w:val="en-AU" w:eastAsia="en-GB"/>
        </w:rPr>
      </w:r>
      <w:r w:rsidRPr="00280588">
        <w:rPr>
          <w:rFonts w:cs="Arial"/>
          <w:szCs w:val="24"/>
          <w:lang w:val="en-AU" w:eastAsia="en-GB"/>
        </w:rPr>
        <w:fldChar w:fldCharType="separate"/>
      </w:r>
      <w:r w:rsidR="00335316" w:rsidRPr="00335316">
        <w:rPr>
          <w:rFonts w:cs="Arial"/>
          <w:szCs w:val="24"/>
          <w:lang w:val="en-AU" w:eastAsia="en-GB"/>
        </w:rPr>
        <w:t>Figure 4</w:t>
      </w:r>
      <w:r w:rsidR="00335316" w:rsidRPr="00335316">
        <w:rPr>
          <w:rFonts w:cs="Arial"/>
          <w:szCs w:val="24"/>
          <w:lang w:val="en-AU" w:eastAsia="en-GB"/>
        </w:rPr>
        <w:noBreakHyphen/>
        <w:t>24</w:t>
      </w:r>
      <w:r w:rsidRPr="00280588">
        <w:rPr>
          <w:rFonts w:cs="Arial"/>
          <w:szCs w:val="24"/>
          <w:lang w:val="en-AU" w:eastAsia="en-GB"/>
        </w:rPr>
        <w:fldChar w:fldCharType="end"/>
      </w:r>
      <w:r w:rsidRPr="00280588">
        <w:rPr>
          <w:rFonts w:cs="Arial"/>
          <w:szCs w:val="24"/>
          <w:lang w:val="en-AU" w:eastAsia="en-GB"/>
        </w:rPr>
        <w:t xml:space="preserve"> </w:t>
      </w:r>
      <w:r w:rsidR="00140B18" w:rsidRPr="00A10227">
        <w:rPr>
          <w:rFonts w:cs="Arial"/>
          <w:szCs w:val="24"/>
          <w:lang w:val="en-AU" w:eastAsia="en-GB"/>
        </w:rPr>
        <w:t xml:space="preserve">illustrate the changes in water quality and environmental conditions in the Wet Tropics region and summarise all </w:t>
      </w:r>
      <w:r w:rsidR="00140B18" w:rsidRPr="00A10227">
        <w:rPr>
          <w:rFonts w:cs="Arial"/>
          <w:i/>
          <w:szCs w:val="24"/>
          <w:lang w:val="en-AU" w:eastAsia="en-GB"/>
        </w:rPr>
        <w:t>in-situ</w:t>
      </w:r>
      <w:r w:rsidR="00140B18" w:rsidRPr="00A10227">
        <w:rPr>
          <w:rFonts w:cs="Arial"/>
          <w:szCs w:val="24"/>
          <w:lang w:val="en-AU" w:eastAsia="en-GB"/>
        </w:rPr>
        <w:t xml:space="preserve"> surface data collected by JCU and AIMS between December 2017 and April 2018. </w:t>
      </w:r>
    </w:p>
    <w:p w14:paraId="65BB7BF3" w14:textId="3360BA60" w:rsidR="00140B18" w:rsidRDefault="00140B18" w:rsidP="00140B18">
      <w:pPr>
        <w:rPr>
          <w:rFonts w:cs="Arial"/>
          <w:szCs w:val="24"/>
          <w:lang w:val="en-AU" w:eastAsia="en-GB"/>
        </w:rPr>
      </w:pPr>
      <w:r w:rsidRPr="00A10227">
        <w:rPr>
          <w:rFonts w:cs="Arial"/>
          <w:szCs w:val="24"/>
          <w:lang w:val="en-AU" w:eastAsia="en-GB"/>
        </w:rPr>
        <w:t xml:space="preserve">The Wet Tropics region </w:t>
      </w:r>
      <w:r w:rsidRPr="00D73C22">
        <w:rPr>
          <w:rFonts w:cs="Arial"/>
          <w:szCs w:val="24"/>
          <w:lang w:val="en-AU" w:eastAsia="en-GB"/>
        </w:rPr>
        <w:t xml:space="preserve">was just above the </w:t>
      </w:r>
      <w:r w:rsidR="00741830" w:rsidRPr="00D73C22">
        <w:rPr>
          <w:rFonts w:cs="Arial"/>
          <w:szCs w:val="24"/>
          <w:lang w:val="en-AU" w:eastAsia="en-GB"/>
        </w:rPr>
        <w:t>long-term</w:t>
      </w:r>
      <w:r w:rsidRPr="00D73C22">
        <w:rPr>
          <w:rFonts w:cs="Arial"/>
          <w:szCs w:val="24"/>
          <w:lang w:val="en-AU" w:eastAsia="en-GB"/>
        </w:rPr>
        <w:t xml:space="preserve"> median</w:t>
      </w:r>
      <w:r w:rsidRPr="00D73C22" w:rsidDel="00D73C22">
        <w:rPr>
          <w:rFonts w:cs="Arial"/>
          <w:szCs w:val="24"/>
          <w:lang w:val="en-AU" w:eastAsia="en-GB"/>
        </w:rPr>
        <w:t xml:space="preserve"> </w:t>
      </w:r>
      <w:r w:rsidRPr="00A10227">
        <w:rPr>
          <w:rFonts w:cs="Arial"/>
          <w:szCs w:val="24"/>
          <w:lang w:val="en-AU" w:eastAsia="en-GB"/>
        </w:rPr>
        <w:t>in 2017</w:t>
      </w:r>
      <w:r w:rsidR="00741830">
        <w:t>–</w:t>
      </w:r>
      <w:r w:rsidRPr="00A10227">
        <w:rPr>
          <w:rFonts w:cs="Arial"/>
          <w:szCs w:val="24"/>
          <w:lang w:val="en-AU" w:eastAsia="en-GB"/>
        </w:rPr>
        <w:t xml:space="preserve">18 with major flooding occurring in many rivers including the Russell-Mulgrave, Herbert and Tully Rivers. The Wet Tropics region had two major </w:t>
      </w:r>
      <w:r w:rsidR="00741830">
        <w:rPr>
          <w:rFonts w:cs="Arial"/>
          <w:szCs w:val="24"/>
          <w:lang w:val="en-AU" w:eastAsia="en-GB"/>
        </w:rPr>
        <w:t xml:space="preserve">flow </w:t>
      </w:r>
      <w:r w:rsidRPr="00A10227">
        <w:rPr>
          <w:rFonts w:cs="Arial"/>
          <w:szCs w:val="24"/>
          <w:lang w:val="en-AU" w:eastAsia="en-GB"/>
        </w:rPr>
        <w:t xml:space="preserve">events in March (weeks 15 and 17 of the wet season) and two moderate level flow events in January and February (weeks 8 and 10), This was measured by weekly river discharges above the long-term mean weekly discharge value during weeks 10 and 11 and weeks 13 to 18, with a maximum weekly discharge value measured during week 15 (4,182,953 ML). </w:t>
      </w:r>
    </w:p>
    <w:p w14:paraId="648EF909" w14:textId="66A575BD" w:rsidR="00140B18" w:rsidRDefault="00140B18" w:rsidP="00140B18">
      <w:pPr>
        <w:rPr>
          <w:rFonts w:cs="Arial"/>
          <w:szCs w:val="24"/>
          <w:lang w:val="en-AU" w:eastAsia="en-GB"/>
        </w:rPr>
      </w:pPr>
      <w:r w:rsidRPr="00A10227">
        <w:rPr>
          <w:rFonts w:cs="Arial"/>
          <w:szCs w:val="24"/>
          <w:lang w:val="en-AU" w:eastAsia="en-GB"/>
        </w:rPr>
        <w:t xml:space="preserve">The </w:t>
      </w:r>
      <w:r w:rsidR="00404B3B">
        <w:rPr>
          <w:rFonts w:cs="Arial"/>
          <w:szCs w:val="24"/>
          <w:lang w:val="en-AU" w:eastAsia="en-GB"/>
        </w:rPr>
        <w:t>primary</w:t>
      </w:r>
      <w:r w:rsidRPr="00A10227">
        <w:rPr>
          <w:rFonts w:cs="Arial"/>
          <w:szCs w:val="24"/>
          <w:lang w:val="en-AU" w:eastAsia="en-GB"/>
        </w:rPr>
        <w:t xml:space="preserve"> waters from the Tully and Herbert Rivers were largely confined to the enclosed coastal region of the Wet Tropics, but with evidence of some influence on parts of the open coastal and mid-shelf regions after the main flood events (weeks 14</w:t>
      </w:r>
      <w:r w:rsidR="00741830">
        <w:t>–</w:t>
      </w:r>
      <w:r w:rsidRPr="00A10227">
        <w:rPr>
          <w:rFonts w:cs="Arial"/>
          <w:szCs w:val="24"/>
          <w:lang w:val="en-AU" w:eastAsia="en-GB"/>
        </w:rPr>
        <w:t>15 and 17</w:t>
      </w:r>
      <w:r w:rsidR="00741830">
        <w:t>–</w:t>
      </w:r>
      <w:r w:rsidRPr="00A10227">
        <w:rPr>
          <w:rFonts w:cs="Arial"/>
          <w:szCs w:val="24"/>
          <w:lang w:val="en-AU" w:eastAsia="en-GB"/>
        </w:rPr>
        <w:t xml:space="preserve">18). </w:t>
      </w:r>
    </w:p>
    <w:p w14:paraId="5BF4AD5A" w14:textId="205C48CB" w:rsidR="00140B18" w:rsidRPr="00A10227" w:rsidRDefault="00140B18" w:rsidP="00140B18">
      <w:pPr>
        <w:rPr>
          <w:rFonts w:cs="Arial"/>
          <w:szCs w:val="24"/>
          <w:lang w:val="en-AU" w:eastAsia="en-GB"/>
        </w:rPr>
      </w:pPr>
      <w:r w:rsidRPr="00A10227">
        <w:rPr>
          <w:rFonts w:cs="Arial"/>
          <w:szCs w:val="24"/>
          <w:lang w:val="en-AU" w:eastAsia="en-GB"/>
        </w:rPr>
        <w:t>The weekly compos</w:t>
      </w:r>
      <w:r>
        <w:rPr>
          <w:rFonts w:cs="Arial"/>
          <w:szCs w:val="24"/>
          <w:lang w:val="en-AU" w:eastAsia="en-GB"/>
        </w:rPr>
        <w:t>i</w:t>
      </w:r>
      <w:r w:rsidRPr="00A10227">
        <w:rPr>
          <w:rFonts w:cs="Arial"/>
          <w:szCs w:val="24"/>
          <w:lang w:val="en-AU" w:eastAsia="en-GB"/>
        </w:rPr>
        <w:t>tes highlighted the influence of turbid flood waters on Dunk Island, especially during weeks 14</w:t>
      </w:r>
      <w:r w:rsidR="00741830">
        <w:t>–</w:t>
      </w:r>
      <w:r w:rsidRPr="00A10227">
        <w:rPr>
          <w:rFonts w:cs="Arial"/>
          <w:szCs w:val="24"/>
          <w:lang w:val="en-AU" w:eastAsia="en-GB"/>
        </w:rPr>
        <w:t xml:space="preserve">15 and 18. The open coastal region off the Tully River was nearly always exposed to the </w:t>
      </w:r>
      <w:r w:rsidR="00404B3B">
        <w:rPr>
          <w:rFonts w:cs="Arial"/>
          <w:szCs w:val="24"/>
          <w:lang w:val="en-AU" w:eastAsia="en-GB"/>
        </w:rPr>
        <w:t>secondary</w:t>
      </w:r>
      <w:r w:rsidRPr="00A10227">
        <w:rPr>
          <w:rFonts w:cs="Arial"/>
          <w:szCs w:val="24"/>
          <w:lang w:val="en-AU" w:eastAsia="en-GB"/>
        </w:rPr>
        <w:t xml:space="preserve"> water type during the 2017</w:t>
      </w:r>
      <w:r w:rsidR="00741830">
        <w:t>–</w:t>
      </w:r>
      <w:r w:rsidRPr="00A10227">
        <w:rPr>
          <w:rFonts w:cs="Arial"/>
          <w:szCs w:val="24"/>
          <w:lang w:val="en-AU" w:eastAsia="en-GB"/>
        </w:rPr>
        <w:t xml:space="preserve">18 wet season and the </w:t>
      </w:r>
      <w:r w:rsidR="00404B3B">
        <w:rPr>
          <w:rFonts w:cs="Arial"/>
          <w:szCs w:val="24"/>
          <w:lang w:val="en-AU" w:eastAsia="en-GB"/>
        </w:rPr>
        <w:t>tertiary</w:t>
      </w:r>
      <w:r w:rsidRPr="00A10227">
        <w:rPr>
          <w:rFonts w:cs="Arial"/>
          <w:szCs w:val="24"/>
          <w:lang w:val="en-AU" w:eastAsia="en-GB"/>
        </w:rPr>
        <w:t xml:space="preserve"> water type extended to the offshore coral reefs in seven of the 22 weeks of the wet season (after week 10) (see also case study </w:t>
      </w:r>
      <w:r w:rsidRPr="00F87DA6">
        <w:rPr>
          <w:rFonts w:cs="Arial"/>
          <w:szCs w:val="24"/>
          <w:lang w:val="en-AU" w:eastAsia="en-GB"/>
        </w:rPr>
        <w:t>in Appendix B and Petus</w:t>
      </w:r>
      <w:r w:rsidRPr="00A10227">
        <w:rPr>
          <w:rFonts w:cs="Arial"/>
          <w:szCs w:val="24"/>
          <w:lang w:val="en-AU" w:eastAsia="en-GB"/>
        </w:rPr>
        <w:t xml:space="preserve"> et al., </w:t>
      </w:r>
      <w:r w:rsidR="00741830">
        <w:rPr>
          <w:rFonts w:cs="Arial"/>
          <w:szCs w:val="24"/>
          <w:lang w:val="en-AU" w:eastAsia="en-GB"/>
        </w:rPr>
        <w:t>s</w:t>
      </w:r>
      <w:r w:rsidR="00741830" w:rsidRPr="00A10227">
        <w:rPr>
          <w:rFonts w:cs="Arial"/>
          <w:szCs w:val="24"/>
          <w:lang w:val="en-AU" w:eastAsia="en-GB"/>
        </w:rPr>
        <w:t>ubmitted</w:t>
      </w:r>
      <w:r w:rsidRPr="00A10227">
        <w:rPr>
          <w:rFonts w:cs="Arial"/>
          <w:szCs w:val="24"/>
          <w:lang w:val="en-AU" w:eastAsia="en-GB"/>
        </w:rPr>
        <w:t>)</w:t>
      </w:r>
      <w:r>
        <w:rPr>
          <w:rFonts w:cs="Arial"/>
          <w:szCs w:val="24"/>
          <w:lang w:val="en-AU" w:eastAsia="en-GB"/>
        </w:rPr>
        <w:t>.</w:t>
      </w:r>
    </w:p>
    <w:p w14:paraId="54AB42CA" w14:textId="5086DC0F" w:rsidR="00140B18" w:rsidRDefault="00140B18" w:rsidP="00140B18">
      <w:pPr>
        <w:rPr>
          <w:rFonts w:cs="Arial"/>
          <w:szCs w:val="24"/>
          <w:lang w:val="en-AU" w:eastAsia="en-GB"/>
        </w:rPr>
      </w:pPr>
      <w:r w:rsidRPr="00A10227">
        <w:rPr>
          <w:rFonts w:cs="Arial"/>
          <w:szCs w:val="24"/>
          <w:lang w:val="en-AU" w:eastAsia="en-GB"/>
        </w:rPr>
        <w:t xml:space="preserve">An increase in water quality concentrations was observed following these flow events. The maximum TSS surface concentrations and minimum </w:t>
      </w:r>
      <w:r w:rsidR="009378A5">
        <w:rPr>
          <w:rFonts w:cs="Arial"/>
          <w:szCs w:val="24"/>
          <w:lang w:val="en-AU" w:eastAsia="en-GB"/>
        </w:rPr>
        <w:t>Secchi depth</w:t>
      </w:r>
      <w:r>
        <w:rPr>
          <w:rFonts w:cs="Arial"/>
          <w:szCs w:val="24"/>
          <w:lang w:val="en-AU" w:eastAsia="en-GB"/>
        </w:rPr>
        <w:t xml:space="preserve"> </w:t>
      </w:r>
      <w:r w:rsidRPr="002A4F23">
        <w:rPr>
          <w:rFonts w:cs="Arial"/>
          <w:szCs w:val="24"/>
          <w:lang w:val="en-AU" w:eastAsia="en-GB"/>
        </w:rPr>
        <w:t>w</w:t>
      </w:r>
      <w:r>
        <w:rPr>
          <w:rFonts w:cs="Arial"/>
          <w:szCs w:val="24"/>
          <w:lang w:val="en-AU" w:eastAsia="en-GB"/>
        </w:rPr>
        <w:t>ere</w:t>
      </w:r>
      <w:r w:rsidRPr="002A4F23">
        <w:rPr>
          <w:rFonts w:cs="Arial"/>
          <w:szCs w:val="24"/>
          <w:lang w:val="en-AU" w:eastAsia="en-GB"/>
        </w:rPr>
        <w:t xml:space="preserve"> measured during week </w:t>
      </w:r>
      <w:r>
        <w:rPr>
          <w:rFonts w:cs="Arial"/>
          <w:szCs w:val="24"/>
          <w:lang w:val="en-AU" w:eastAsia="en-GB"/>
        </w:rPr>
        <w:t>15</w:t>
      </w:r>
      <w:r w:rsidRPr="002A4F23">
        <w:rPr>
          <w:rFonts w:cs="Arial"/>
          <w:szCs w:val="24"/>
          <w:lang w:val="en-AU" w:eastAsia="en-GB"/>
        </w:rPr>
        <w:t xml:space="preserve"> (</w:t>
      </w:r>
      <w:r w:rsidR="00E943A5">
        <w:rPr>
          <w:rFonts w:cs="Arial"/>
          <w:szCs w:val="24"/>
          <w:lang w:val="en-AU" w:eastAsia="en-GB"/>
        </w:rPr>
        <w:t>13 March 2018</w:t>
      </w:r>
      <w:r w:rsidRPr="002A4F23">
        <w:rPr>
          <w:rFonts w:cs="Arial"/>
          <w:szCs w:val="24"/>
          <w:lang w:val="en-AU" w:eastAsia="en-GB"/>
        </w:rPr>
        <w:t>) (</w:t>
      </w:r>
      <w:r>
        <w:rPr>
          <w:rFonts w:cs="Arial"/>
          <w:szCs w:val="24"/>
          <w:lang w:val="en-AU" w:eastAsia="en-GB"/>
        </w:rPr>
        <w:t>51</w:t>
      </w:r>
      <w:r w:rsidRPr="002A4F23">
        <w:rPr>
          <w:rFonts w:cs="Arial"/>
          <w:szCs w:val="24"/>
          <w:lang w:val="en-AU" w:eastAsia="en-GB"/>
        </w:rPr>
        <w:t>.0 mg L</w:t>
      </w:r>
      <w:r w:rsidRPr="0028249B">
        <w:rPr>
          <w:rFonts w:cs="Arial"/>
          <w:szCs w:val="24"/>
          <w:vertAlign w:val="superscript"/>
          <w:lang w:val="en-AU" w:eastAsia="en-GB"/>
        </w:rPr>
        <w:t>-1</w:t>
      </w:r>
      <w:r w:rsidRPr="002A4F23">
        <w:rPr>
          <w:rFonts w:cs="Arial"/>
          <w:szCs w:val="24"/>
          <w:lang w:val="en-AU" w:eastAsia="en-GB"/>
        </w:rPr>
        <w:t>)</w:t>
      </w:r>
      <w:r>
        <w:rPr>
          <w:rFonts w:cs="Arial"/>
          <w:szCs w:val="24"/>
          <w:lang w:val="en-AU" w:eastAsia="en-GB"/>
        </w:rPr>
        <w:t>;</w:t>
      </w:r>
      <w:r w:rsidRPr="002A4F23">
        <w:rPr>
          <w:rFonts w:cs="Arial"/>
          <w:szCs w:val="24"/>
          <w:lang w:val="en-AU" w:eastAsia="en-GB"/>
        </w:rPr>
        <w:t xml:space="preserve"> </w:t>
      </w:r>
      <w:r>
        <w:rPr>
          <w:rFonts w:cs="Arial"/>
          <w:szCs w:val="24"/>
          <w:lang w:val="en-AU" w:eastAsia="en-GB"/>
        </w:rPr>
        <w:t>and was classified as colour class 2 in the weekly colour class map for this week</w:t>
      </w:r>
      <w:r w:rsidRPr="002A4F23">
        <w:rPr>
          <w:rFonts w:cs="Arial"/>
          <w:szCs w:val="24"/>
          <w:lang w:val="en-AU" w:eastAsia="en-GB"/>
        </w:rPr>
        <w:t xml:space="preserve">. Using only sites with a colour class category (i.e. no cloud), </w:t>
      </w:r>
      <w:r>
        <w:rPr>
          <w:rFonts w:cs="Arial"/>
          <w:szCs w:val="24"/>
          <w:lang w:val="en-AU" w:eastAsia="en-GB"/>
        </w:rPr>
        <w:t>the mean weekly TSS concentrations reached 19.0 mg L</w:t>
      </w:r>
      <w:r w:rsidRPr="002F6463">
        <w:rPr>
          <w:rFonts w:cs="Arial"/>
          <w:szCs w:val="24"/>
          <w:vertAlign w:val="superscript"/>
          <w:lang w:val="en-AU" w:eastAsia="en-GB"/>
        </w:rPr>
        <w:t>-1</w:t>
      </w:r>
      <w:r>
        <w:rPr>
          <w:rFonts w:cs="Arial"/>
          <w:szCs w:val="24"/>
          <w:vertAlign w:val="superscript"/>
          <w:lang w:val="en-AU" w:eastAsia="en-GB"/>
        </w:rPr>
        <w:t xml:space="preserve"> </w:t>
      </w:r>
      <w:r>
        <w:rPr>
          <w:rFonts w:cs="Arial"/>
          <w:szCs w:val="24"/>
          <w:lang w:val="en-AU" w:eastAsia="en-GB"/>
        </w:rPr>
        <w:t>(week 9) and 14.1 mg L</w:t>
      </w:r>
      <w:r w:rsidRPr="002F6463">
        <w:rPr>
          <w:rFonts w:cs="Arial"/>
          <w:szCs w:val="24"/>
          <w:vertAlign w:val="superscript"/>
          <w:lang w:val="en-AU" w:eastAsia="en-GB"/>
        </w:rPr>
        <w:t>-1</w:t>
      </w:r>
      <w:r>
        <w:rPr>
          <w:rFonts w:cs="Arial"/>
          <w:szCs w:val="24"/>
          <w:vertAlign w:val="superscript"/>
          <w:lang w:val="en-AU" w:eastAsia="en-GB"/>
        </w:rPr>
        <w:t xml:space="preserve"> </w:t>
      </w:r>
      <w:r>
        <w:rPr>
          <w:rFonts w:cs="Arial"/>
          <w:szCs w:val="24"/>
          <w:lang w:val="en-AU" w:eastAsia="en-GB"/>
        </w:rPr>
        <w:t xml:space="preserve">(week 15) in colour class 2. This is up to 8 times the wet season TSS </w:t>
      </w:r>
      <w:r w:rsidR="00741830">
        <w:rPr>
          <w:rFonts w:cs="Arial"/>
          <w:szCs w:val="24"/>
          <w:lang w:val="en-AU" w:eastAsia="en-GB"/>
        </w:rPr>
        <w:t xml:space="preserve">GVs </w:t>
      </w:r>
      <w:r>
        <w:rPr>
          <w:rFonts w:cs="Arial"/>
          <w:szCs w:val="24"/>
          <w:lang w:val="en-AU" w:eastAsia="en-GB"/>
        </w:rPr>
        <w:t>for the o</w:t>
      </w:r>
      <w:r w:rsidRPr="002F6463">
        <w:rPr>
          <w:rFonts w:cs="Arial"/>
          <w:szCs w:val="24"/>
          <w:lang w:val="en-AU" w:eastAsia="en-GB"/>
        </w:rPr>
        <w:t>pen coastal and mid</w:t>
      </w:r>
      <w:r>
        <w:rPr>
          <w:rFonts w:cs="Arial"/>
          <w:szCs w:val="24"/>
          <w:lang w:val="en-AU" w:eastAsia="en-GB"/>
        </w:rPr>
        <w:t>-</w:t>
      </w:r>
      <w:r w:rsidRPr="002F6463">
        <w:rPr>
          <w:rFonts w:cs="Arial"/>
          <w:szCs w:val="24"/>
          <w:lang w:val="en-AU" w:eastAsia="en-GB"/>
        </w:rPr>
        <w:t>shelf waters</w:t>
      </w:r>
      <w:r>
        <w:rPr>
          <w:rFonts w:cs="Arial"/>
          <w:szCs w:val="24"/>
          <w:lang w:val="en-AU" w:eastAsia="en-GB"/>
        </w:rPr>
        <w:t xml:space="preserve">. The </w:t>
      </w:r>
      <w:r w:rsidR="00741830">
        <w:rPr>
          <w:rFonts w:cs="Arial"/>
          <w:szCs w:val="24"/>
          <w:lang w:val="en-AU" w:eastAsia="en-GB"/>
        </w:rPr>
        <w:t>GV,</w:t>
      </w:r>
      <w:r>
        <w:rPr>
          <w:rFonts w:cs="Arial"/>
          <w:szCs w:val="24"/>
          <w:lang w:val="en-AU" w:eastAsia="en-GB"/>
        </w:rPr>
        <w:t xml:space="preserve"> however, is a seasonal mean and the ecological effect of the acute concentration peak is not known. </w:t>
      </w:r>
    </w:p>
    <w:p w14:paraId="492E2B34" w14:textId="05E8727E" w:rsidR="00140B18" w:rsidRPr="000A3175" w:rsidRDefault="00140B18" w:rsidP="00140B18">
      <w:pPr>
        <w:rPr>
          <w:rFonts w:ascii="Calibri" w:hAnsi="Calibri"/>
          <w:color w:val="000000"/>
          <w:szCs w:val="22"/>
          <w:lang w:val="en-AU" w:eastAsia="en-AU"/>
        </w:rPr>
      </w:pPr>
      <w:r>
        <w:rPr>
          <w:rFonts w:cs="Arial"/>
          <w:szCs w:val="24"/>
          <w:lang w:val="en-AU" w:eastAsia="en-GB"/>
        </w:rPr>
        <w:t xml:space="preserve">The mean weekly </w:t>
      </w:r>
      <w:r w:rsidRPr="00F81655">
        <w:rPr>
          <w:rFonts w:cs="Arial"/>
          <w:szCs w:val="24"/>
          <w:lang w:val="en-AU" w:eastAsia="en-GB"/>
        </w:rPr>
        <w:t>Chl-</w:t>
      </w:r>
      <w:r w:rsidRPr="004010CE">
        <w:rPr>
          <w:rFonts w:cs="Arial"/>
          <w:i/>
          <w:szCs w:val="24"/>
          <w:lang w:val="en-AU" w:eastAsia="en-GB"/>
        </w:rPr>
        <w:t>a</w:t>
      </w:r>
      <w:r w:rsidRPr="00F81655">
        <w:rPr>
          <w:rFonts w:cs="Arial"/>
          <w:szCs w:val="24"/>
          <w:lang w:val="en-AU" w:eastAsia="en-GB"/>
        </w:rPr>
        <w:t xml:space="preserve"> reach</w:t>
      </w:r>
      <w:r>
        <w:rPr>
          <w:rFonts w:cs="Arial"/>
          <w:szCs w:val="24"/>
          <w:lang w:val="en-AU" w:eastAsia="en-GB"/>
        </w:rPr>
        <w:t>ed</w:t>
      </w:r>
      <w:r w:rsidRPr="00F81655">
        <w:rPr>
          <w:rFonts w:cs="Arial"/>
          <w:szCs w:val="24"/>
          <w:lang w:val="en-AU" w:eastAsia="en-GB"/>
        </w:rPr>
        <w:t xml:space="preserve"> </w:t>
      </w:r>
      <w:r>
        <w:rPr>
          <w:rFonts w:cs="Arial"/>
          <w:szCs w:val="24"/>
          <w:lang w:val="en-AU" w:eastAsia="en-GB"/>
        </w:rPr>
        <w:t>2.9 μg L</w:t>
      </w:r>
      <w:r w:rsidRPr="00E925FA">
        <w:rPr>
          <w:rFonts w:cs="Arial"/>
          <w:szCs w:val="24"/>
          <w:vertAlign w:val="superscript"/>
          <w:lang w:val="en-AU" w:eastAsia="en-GB"/>
        </w:rPr>
        <w:t>-1</w:t>
      </w:r>
      <w:r>
        <w:rPr>
          <w:rFonts w:cs="Arial"/>
          <w:szCs w:val="24"/>
          <w:lang w:val="en-AU" w:eastAsia="en-GB"/>
        </w:rPr>
        <w:t xml:space="preserve"> during week 7</w:t>
      </w:r>
      <w:r w:rsidRPr="00F81655">
        <w:rPr>
          <w:rFonts w:cs="Arial"/>
          <w:szCs w:val="24"/>
          <w:lang w:val="en-AU" w:eastAsia="en-GB"/>
        </w:rPr>
        <w:t xml:space="preserve"> </w:t>
      </w:r>
      <w:r>
        <w:rPr>
          <w:rFonts w:cs="Arial"/>
          <w:szCs w:val="24"/>
          <w:lang w:val="en-AU" w:eastAsia="en-GB"/>
        </w:rPr>
        <w:t xml:space="preserve">in colour class </w:t>
      </w:r>
      <w:r w:rsidRPr="00F81655">
        <w:rPr>
          <w:rFonts w:cs="Arial"/>
          <w:szCs w:val="24"/>
          <w:lang w:val="en-AU" w:eastAsia="en-GB"/>
        </w:rPr>
        <w:t>and</w:t>
      </w:r>
      <w:r>
        <w:rPr>
          <w:rFonts w:cs="Arial"/>
          <w:szCs w:val="24"/>
          <w:lang w:val="en-AU" w:eastAsia="en-GB"/>
        </w:rPr>
        <w:t xml:space="preserve"> 1.3</w:t>
      </w:r>
      <w:r w:rsidRPr="00F81655">
        <w:rPr>
          <w:rFonts w:cs="Arial"/>
          <w:szCs w:val="24"/>
          <w:lang w:val="en-AU" w:eastAsia="en-GB"/>
        </w:rPr>
        <w:t xml:space="preserve"> μg L</w:t>
      </w:r>
      <w:r w:rsidRPr="00F81655">
        <w:rPr>
          <w:rFonts w:cs="Arial"/>
          <w:szCs w:val="24"/>
          <w:vertAlign w:val="superscript"/>
          <w:lang w:val="en-AU" w:eastAsia="en-GB"/>
        </w:rPr>
        <w:t>-1</w:t>
      </w:r>
      <w:r>
        <w:rPr>
          <w:rFonts w:cs="Arial"/>
          <w:szCs w:val="24"/>
          <w:lang w:val="en-AU" w:eastAsia="en-GB"/>
        </w:rPr>
        <w:t xml:space="preserve"> during week 15</w:t>
      </w:r>
      <w:r w:rsidRPr="001B422C">
        <w:rPr>
          <w:rFonts w:cs="Arial"/>
          <w:szCs w:val="24"/>
          <w:lang w:val="en-AU" w:eastAsia="en-GB"/>
        </w:rPr>
        <w:t xml:space="preserve"> </w:t>
      </w:r>
      <w:r>
        <w:rPr>
          <w:rFonts w:cs="Arial"/>
          <w:szCs w:val="24"/>
          <w:lang w:val="en-AU" w:eastAsia="en-GB"/>
        </w:rPr>
        <w:t>in colour class 2</w:t>
      </w:r>
      <w:r>
        <w:rPr>
          <w:rFonts w:eastAsia="Calibri" w:cs="Arial"/>
          <w:color w:val="000000" w:themeColor="text1"/>
          <w:lang w:val="en-AU"/>
        </w:rPr>
        <w:t xml:space="preserve">. </w:t>
      </w:r>
      <w:r>
        <w:rPr>
          <w:rFonts w:cs="Arial"/>
          <w:szCs w:val="24"/>
          <w:lang w:val="en-AU" w:eastAsia="en-GB"/>
        </w:rPr>
        <w:t xml:space="preserve">The lower mean weekly </w:t>
      </w:r>
      <w:r w:rsidR="009378A5">
        <w:rPr>
          <w:rFonts w:cs="Arial"/>
          <w:szCs w:val="24"/>
          <w:lang w:val="en-AU" w:eastAsia="en-GB"/>
        </w:rPr>
        <w:t>Secchi depth</w:t>
      </w:r>
      <w:r>
        <w:rPr>
          <w:rFonts w:cs="Arial"/>
          <w:szCs w:val="24"/>
          <w:lang w:val="en-AU" w:eastAsia="en-GB"/>
        </w:rPr>
        <w:t xml:space="preserve"> </w:t>
      </w:r>
      <w:r w:rsidR="009378A5">
        <w:rPr>
          <w:rFonts w:cs="Arial"/>
          <w:szCs w:val="24"/>
          <w:lang w:val="en-AU" w:eastAsia="en-GB"/>
        </w:rPr>
        <w:t xml:space="preserve">(0.3 m) </w:t>
      </w:r>
      <w:r>
        <w:rPr>
          <w:rFonts w:cs="Arial"/>
          <w:szCs w:val="24"/>
          <w:lang w:val="en-AU" w:eastAsia="en-GB"/>
        </w:rPr>
        <w:t xml:space="preserve">was measured in colour class 2 during week 9. </w:t>
      </w:r>
      <w:r w:rsidRPr="000A3175">
        <w:rPr>
          <w:rFonts w:cs="Arial"/>
          <w:szCs w:val="24"/>
          <w:lang w:val="en-AU" w:eastAsia="en-GB"/>
        </w:rPr>
        <w:t>The maximum</w:t>
      </w:r>
      <w:r w:rsidRPr="00406CD0">
        <w:rPr>
          <w:rFonts w:cs="Arial"/>
          <w:szCs w:val="24"/>
          <w:lang w:val="en-AU" w:eastAsia="en-GB"/>
        </w:rPr>
        <w:t xml:space="preserve"> </w:t>
      </w:r>
      <w:r>
        <w:rPr>
          <w:rFonts w:cs="Arial"/>
          <w:szCs w:val="24"/>
          <w:lang w:val="en-AU" w:eastAsia="en-GB"/>
        </w:rPr>
        <w:t>highest mean weekly</w:t>
      </w:r>
      <w:r w:rsidRPr="000A3175">
        <w:rPr>
          <w:rFonts w:cs="Arial"/>
          <w:szCs w:val="24"/>
          <w:lang w:val="en-AU" w:eastAsia="en-GB"/>
        </w:rPr>
        <w:t xml:space="preserve"> DIN was measured during week</w:t>
      </w:r>
      <w:r w:rsidR="00741830">
        <w:rPr>
          <w:rFonts w:cs="Arial"/>
          <w:szCs w:val="24"/>
          <w:lang w:val="en-AU" w:eastAsia="en-GB"/>
        </w:rPr>
        <w:t>s</w:t>
      </w:r>
      <w:r w:rsidRPr="000A3175">
        <w:rPr>
          <w:rFonts w:cs="Arial"/>
          <w:szCs w:val="24"/>
          <w:lang w:val="en-AU" w:eastAsia="en-GB"/>
        </w:rPr>
        <w:t xml:space="preserve"> </w:t>
      </w:r>
      <w:r>
        <w:rPr>
          <w:rFonts w:cs="Arial"/>
          <w:szCs w:val="24"/>
          <w:lang w:val="en-AU" w:eastAsia="en-GB"/>
        </w:rPr>
        <w:t>9 and 11</w:t>
      </w:r>
      <w:r w:rsidRPr="000A3175">
        <w:rPr>
          <w:rFonts w:cs="Arial"/>
          <w:szCs w:val="24"/>
          <w:lang w:val="en-AU" w:eastAsia="en-GB"/>
        </w:rPr>
        <w:t xml:space="preserve"> (</w:t>
      </w:r>
      <w:r>
        <w:rPr>
          <w:rFonts w:cs="Arial"/>
          <w:color w:val="000000"/>
          <w:szCs w:val="22"/>
          <w:lang w:val="en-AU" w:eastAsia="en-AU"/>
        </w:rPr>
        <w:t>154.3 and 132</w:t>
      </w:r>
      <w:r w:rsidRPr="000A3175">
        <w:rPr>
          <w:rFonts w:cs="Arial"/>
          <w:color w:val="000000"/>
          <w:szCs w:val="22"/>
          <w:lang w:val="en-AU" w:eastAsia="en-AU"/>
        </w:rPr>
        <w:t xml:space="preserve">.0 </w:t>
      </w:r>
      <w:r w:rsidRPr="000A3175">
        <w:rPr>
          <w:rFonts w:cs="Arial"/>
          <w:szCs w:val="24"/>
          <w:lang w:val="en-AU" w:eastAsia="en-GB"/>
        </w:rPr>
        <w:t>μg L</w:t>
      </w:r>
      <w:r w:rsidRPr="000A3175">
        <w:rPr>
          <w:rFonts w:cs="Arial"/>
          <w:szCs w:val="24"/>
          <w:vertAlign w:val="superscript"/>
          <w:lang w:val="en-AU" w:eastAsia="en-GB"/>
        </w:rPr>
        <w:t>-1</w:t>
      </w:r>
      <w:r w:rsidR="00741830">
        <w:rPr>
          <w:rFonts w:cs="Arial"/>
          <w:szCs w:val="24"/>
          <w:lang w:val="en-AU" w:eastAsia="en-GB"/>
        </w:rPr>
        <w:t>, respectively</w:t>
      </w:r>
      <w:r w:rsidRPr="000A3175">
        <w:rPr>
          <w:rFonts w:cs="Arial"/>
          <w:szCs w:val="24"/>
          <w:lang w:val="en-AU" w:eastAsia="en-GB"/>
        </w:rPr>
        <w:t>)</w:t>
      </w:r>
      <w:r>
        <w:rPr>
          <w:rFonts w:cs="Arial"/>
          <w:szCs w:val="24"/>
          <w:vertAlign w:val="superscript"/>
          <w:lang w:val="en-AU" w:eastAsia="en-GB"/>
        </w:rPr>
        <w:t xml:space="preserve"> </w:t>
      </w:r>
      <w:r w:rsidRPr="000A3175">
        <w:rPr>
          <w:rFonts w:cs="Arial"/>
          <w:szCs w:val="24"/>
          <w:lang w:val="en-AU" w:eastAsia="en-GB"/>
        </w:rPr>
        <w:t xml:space="preserve">in </w:t>
      </w:r>
      <w:r>
        <w:rPr>
          <w:rFonts w:cs="Arial"/>
          <w:szCs w:val="24"/>
          <w:lang w:val="en-AU" w:eastAsia="en-GB"/>
        </w:rPr>
        <w:t>colour</w:t>
      </w:r>
      <w:r w:rsidRPr="000A3175">
        <w:rPr>
          <w:rFonts w:cs="Arial"/>
          <w:szCs w:val="24"/>
          <w:lang w:val="en-AU" w:eastAsia="en-GB"/>
        </w:rPr>
        <w:t xml:space="preserve"> class </w:t>
      </w:r>
      <w:r>
        <w:rPr>
          <w:rFonts w:cs="Arial"/>
          <w:szCs w:val="24"/>
          <w:lang w:val="en-AU" w:eastAsia="en-GB"/>
        </w:rPr>
        <w:t>2</w:t>
      </w:r>
      <w:r w:rsidRPr="000A3175">
        <w:rPr>
          <w:rFonts w:cs="Arial"/>
          <w:szCs w:val="24"/>
          <w:lang w:val="en-AU" w:eastAsia="en-GB"/>
        </w:rPr>
        <w:t xml:space="preserve"> </w:t>
      </w:r>
      <w:r w:rsidRPr="000A3175">
        <w:rPr>
          <w:rFonts w:cs="Arial"/>
          <w:color w:val="000000"/>
          <w:szCs w:val="22"/>
          <w:lang w:val="en-AU" w:eastAsia="en-AU"/>
        </w:rPr>
        <w:t>and</w:t>
      </w:r>
      <w:r>
        <w:rPr>
          <w:rFonts w:cs="Arial"/>
          <w:color w:val="000000"/>
          <w:szCs w:val="22"/>
          <w:lang w:val="en-AU" w:eastAsia="en-AU"/>
        </w:rPr>
        <w:t xml:space="preserve"> during week</w:t>
      </w:r>
      <w:r w:rsidRPr="000A3175">
        <w:rPr>
          <w:rFonts w:cs="Arial"/>
          <w:color w:val="000000"/>
          <w:szCs w:val="22"/>
          <w:lang w:val="en-AU" w:eastAsia="en-AU"/>
        </w:rPr>
        <w:t xml:space="preserve"> 1</w:t>
      </w:r>
      <w:r>
        <w:rPr>
          <w:rFonts w:cs="Arial"/>
          <w:color w:val="000000"/>
          <w:szCs w:val="22"/>
          <w:lang w:val="en-AU" w:eastAsia="en-AU"/>
        </w:rPr>
        <w:t>5</w:t>
      </w:r>
      <w:r w:rsidRPr="000A3175">
        <w:rPr>
          <w:rFonts w:cs="Arial"/>
          <w:color w:val="000000"/>
          <w:szCs w:val="22"/>
          <w:lang w:val="en-AU" w:eastAsia="en-AU"/>
        </w:rPr>
        <w:t xml:space="preserve"> (</w:t>
      </w:r>
      <w:r>
        <w:rPr>
          <w:rFonts w:cs="Arial"/>
          <w:color w:val="000000"/>
          <w:szCs w:val="22"/>
          <w:lang w:val="en-AU" w:eastAsia="en-AU"/>
        </w:rPr>
        <w:t>90.0</w:t>
      </w:r>
      <w:r w:rsidRPr="000A3175">
        <w:rPr>
          <w:rFonts w:cs="Arial"/>
          <w:szCs w:val="24"/>
          <w:lang w:val="en-AU" w:eastAsia="en-GB"/>
        </w:rPr>
        <w:t xml:space="preserve"> μg L</w:t>
      </w:r>
      <w:r w:rsidRPr="000A3175">
        <w:rPr>
          <w:rFonts w:cs="Arial"/>
          <w:szCs w:val="24"/>
          <w:vertAlign w:val="superscript"/>
          <w:lang w:val="en-AU" w:eastAsia="en-GB"/>
        </w:rPr>
        <w:t>-1</w:t>
      </w:r>
      <w:r w:rsidRPr="000A3175">
        <w:rPr>
          <w:rFonts w:cs="Arial"/>
          <w:szCs w:val="24"/>
          <w:lang w:val="en-AU" w:eastAsia="en-GB"/>
        </w:rPr>
        <w:t>)</w:t>
      </w:r>
      <w:r>
        <w:rPr>
          <w:rFonts w:cs="Arial"/>
          <w:szCs w:val="24"/>
          <w:lang w:val="en-AU" w:eastAsia="en-GB"/>
        </w:rPr>
        <w:t xml:space="preserve"> in colour class 1</w:t>
      </w:r>
      <w:r w:rsidRPr="000A3175">
        <w:rPr>
          <w:rFonts w:cs="Arial"/>
          <w:szCs w:val="24"/>
          <w:lang w:val="en-AU" w:eastAsia="en-GB"/>
        </w:rPr>
        <w:t>.</w:t>
      </w:r>
      <w:r>
        <w:rPr>
          <w:rFonts w:cs="Arial"/>
          <w:szCs w:val="24"/>
          <w:lang w:val="en-AU" w:eastAsia="en-GB"/>
        </w:rPr>
        <w:t xml:space="preserve"> </w:t>
      </w:r>
      <w:r w:rsidRPr="001B422C">
        <w:rPr>
          <w:szCs w:val="24"/>
          <w:lang w:eastAsia="en-GB"/>
        </w:rPr>
        <w:t xml:space="preserve">No week had </w:t>
      </w:r>
      <w:r w:rsidRPr="00CA2094">
        <w:rPr>
          <w:i/>
          <w:szCs w:val="24"/>
          <w:lang w:eastAsia="en-GB"/>
        </w:rPr>
        <w:t>in-situ</w:t>
      </w:r>
      <w:r w:rsidRPr="001B422C">
        <w:rPr>
          <w:szCs w:val="24"/>
          <w:lang w:eastAsia="en-GB"/>
        </w:rPr>
        <w:t xml:space="preserve"> samples collected across all colour classes (1 to 6), </w:t>
      </w:r>
      <w:r w:rsidR="00741830">
        <w:rPr>
          <w:szCs w:val="24"/>
          <w:lang w:eastAsia="en-GB"/>
        </w:rPr>
        <w:t>thus the</w:t>
      </w:r>
      <w:r w:rsidRPr="001B422C">
        <w:rPr>
          <w:szCs w:val="24"/>
          <w:lang w:eastAsia="en-GB"/>
        </w:rPr>
        <w:t xml:space="preserve"> water quality changes across colour gradients</w:t>
      </w:r>
      <w:r w:rsidR="00741830">
        <w:rPr>
          <w:szCs w:val="24"/>
          <w:lang w:eastAsia="en-GB"/>
        </w:rPr>
        <w:t xml:space="preserve"> could not be fully described</w:t>
      </w:r>
      <w:r w:rsidRPr="001B422C">
        <w:rPr>
          <w:szCs w:val="24"/>
          <w:lang w:eastAsia="en-GB"/>
        </w:rPr>
        <w:t>.</w:t>
      </w:r>
    </w:p>
    <w:p w14:paraId="0B3C5258" w14:textId="6D262527" w:rsidR="00140B18" w:rsidRDefault="00140B18" w:rsidP="00140B18">
      <w:pPr>
        <w:rPr>
          <w:rFonts w:cs="Arial"/>
          <w:szCs w:val="24"/>
          <w:lang w:val="en-AU" w:eastAsia="en-GB"/>
        </w:rPr>
      </w:pPr>
      <w:r>
        <w:rPr>
          <w:lang w:eastAsia="en-GB"/>
        </w:rPr>
        <w:t xml:space="preserve">Using only sites with a satellite colour class category (i.e. no cloud), the mean seasonal TSS </w:t>
      </w:r>
      <w:r w:rsidRPr="00DB59AD">
        <w:rPr>
          <w:lang w:eastAsia="en-GB"/>
        </w:rPr>
        <w:t>concentrations</w:t>
      </w:r>
      <w:r>
        <w:rPr>
          <w:lang w:eastAsia="en-GB"/>
        </w:rPr>
        <w:t xml:space="preserve"> measured </w:t>
      </w:r>
      <w:r w:rsidRPr="00DB59AD">
        <w:rPr>
          <w:lang w:eastAsia="en-GB"/>
        </w:rPr>
        <w:t xml:space="preserve">across the </w:t>
      </w:r>
      <w:r w:rsidR="00404B3B">
        <w:rPr>
          <w:lang w:eastAsia="en-GB"/>
        </w:rPr>
        <w:t>primary</w:t>
      </w:r>
      <w:r>
        <w:rPr>
          <w:lang w:eastAsia="en-GB"/>
        </w:rPr>
        <w:t xml:space="preserve"> and </w:t>
      </w:r>
      <w:r w:rsidR="00404B3B">
        <w:rPr>
          <w:lang w:eastAsia="en-GB"/>
        </w:rPr>
        <w:t>secondary</w:t>
      </w:r>
      <w:r>
        <w:rPr>
          <w:lang w:eastAsia="en-GB"/>
        </w:rPr>
        <w:t xml:space="preserve"> water types were </w:t>
      </w:r>
      <w:r w:rsidRPr="000A3175">
        <w:rPr>
          <w:lang w:eastAsia="en-GB"/>
        </w:rPr>
        <w:t>8.</w:t>
      </w:r>
      <w:r>
        <w:rPr>
          <w:lang w:eastAsia="en-GB"/>
        </w:rPr>
        <w:t>2 mg L</w:t>
      </w:r>
      <w:r w:rsidRPr="00DB59AD">
        <w:rPr>
          <w:vertAlign w:val="superscript"/>
          <w:lang w:eastAsia="en-GB"/>
        </w:rPr>
        <w:t>-1</w:t>
      </w:r>
      <w:r>
        <w:rPr>
          <w:lang w:eastAsia="en-GB"/>
        </w:rPr>
        <w:t xml:space="preserve"> and 3.2 mg L</w:t>
      </w:r>
      <w:r w:rsidRPr="00DB59AD">
        <w:rPr>
          <w:vertAlign w:val="superscript"/>
          <w:lang w:eastAsia="en-GB"/>
        </w:rPr>
        <w:t>-1</w:t>
      </w:r>
      <w:r w:rsidR="00741830">
        <w:rPr>
          <w:lang w:eastAsia="en-GB"/>
        </w:rPr>
        <w:t>, respectively</w:t>
      </w:r>
      <w:r>
        <w:rPr>
          <w:lang w:eastAsia="en-GB"/>
        </w:rPr>
        <w:t xml:space="preserve"> (i.e. approximately 3.4 and 1.3 the wet season TSS </w:t>
      </w:r>
      <w:r w:rsidR="00741830">
        <w:rPr>
          <w:lang w:eastAsia="en-GB"/>
        </w:rPr>
        <w:t xml:space="preserve">GVs </w:t>
      </w:r>
      <w:r>
        <w:rPr>
          <w:lang w:eastAsia="en-GB"/>
        </w:rPr>
        <w:t>of 2.4 mg L</w:t>
      </w:r>
      <w:r w:rsidRPr="000C65C7">
        <w:rPr>
          <w:vertAlign w:val="superscript"/>
          <w:lang w:eastAsia="en-GB"/>
        </w:rPr>
        <w:t>-1</w:t>
      </w:r>
      <w:r w:rsidR="00741830">
        <w:rPr>
          <w:lang w:eastAsia="en-GB"/>
        </w:rPr>
        <w:t>)</w:t>
      </w:r>
      <w:r>
        <w:rPr>
          <w:lang w:eastAsia="en-GB"/>
        </w:rPr>
        <w:t xml:space="preserve"> respectively. </w:t>
      </w:r>
      <w:r w:rsidRPr="003D6AE6">
        <w:rPr>
          <w:lang w:eastAsia="en-GB"/>
        </w:rPr>
        <w:t xml:space="preserve">The mean seasonal </w:t>
      </w:r>
      <w:r>
        <w:rPr>
          <w:lang w:eastAsia="en-GB"/>
        </w:rPr>
        <w:t>Chl-</w:t>
      </w:r>
      <w:r w:rsidRPr="004010CE">
        <w:rPr>
          <w:i/>
          <w:lang w:eastAsia="en-GB"/>
        </w:rPr>
        <w:t>a</w:t>
      </w:r>
      <w:r w:rsidRPr="003D6AE6">
        <w:rPr>
          <w:lang w:eastAsia="en-GB"/>
        </w:rPr>
        <w:t xml:space="preserve"> concentrations </w:t>
      </w:r>
      <w:r>
        <w:rPr>
          <w:lang w:eastAsia="en-GB"/>
        </w:rPr>
        <w:t xml:space="preserve">in the </w:t>
      </w:r>
      <w:r w:rsidR="00404B3B">
        <w:rPr>
          <w:lang w:eastAsia="en-GB"/>
        </w:rPr>
        <w:t>primary</w:t>
      </w:r>
      <w:r>
        <w:rPr>
          <w:lang w:eastAsia="en-GB"/>
        </w:rPr>
        <w:t xml:space="preserve">, </w:t>
      </w:r>
      <w:r w:rsidR="00404B3B">
        <w:rPr>
          <w:lang w:eastAsia="en-GB"/>
        </w:rPr>
        <w:t>secondary</w:t>
      </w:r>
      <w:r w:rsidRPr="003D6AE6">
        <w:rPr>
          <w:lang w:eastAsia="en-GB"/>
        </w:rPr>
        <w:t xml:space="preserve"> </w:t>
      </w:r>
      <w:r>
        <w:rPr>
          <w:lang w:eastAsia="en-GB"/>
        </w:rPr>
        <w:t xml:space="preserve">and </w:t>
      </w:r>
      <w:r w:rsidR="00404B3B">
        <w:rPr>
          <w:lang w:eastAsia="en-GB"/>
        </w:rPr>
        <w:t>tertiary</w:t>
      </w:r>
      <w:r>
        <w:rPr>
          <w:lang w:eastAsia="en-GB"/>
        </w:rPr>
        <w:t xml:space="preserve"> </w:t>
      </w:r>
      <w:r w:rsidRPr="003D6AE6">
        <w:rPr>
          <w:lang w:eastAsia="en-GB"/>
        </w:rPr>
        <w:t xml:space="preserve">water types were </w:t>
      </w:r>
      <w:r w:rsidRPr="00F208A8">
        <w:rPr>
          <w:lang w:eastAsia="en-GB"/>
        </w:rPr>
        <w:t>1.1</w:t>
      </w:r>
      <w:r>
        <w:rPr>
          <w:lang w:eastAsia="en-GB"/>
        </w:rPr>
        <w:t xml:space="preserve"> </w:t>
      </w:r>
      <w:r w:rsidRPr="00F81655">
        <w:rPr>
          <w:lang w:eastAsia="en-GB"/>
        </w:rPr>
        <w:t>μ</w:t>
      </w:r>
      <w:r>
        <w:rPr>
          <w:lang w:eastAsia="en-GB"/>
        </w:rPr>
        <w:t>g L</w:t>
      </w:r>
      <w:r w:rsidRPr="000C65C7">
        <w:rPr>
          <w:vertAlign w:val="superscript"/>
          <w:lang w:eastAsia="en-GB"/>
        </w:rPr>
        <w:t>-1</w:t>
      </w:r>
      <w:r>
        <w:rPr>
          <w:lang w:eastAsia="en-GB"/>
        </w:rPr>
        <w:t xml:space="preserve">, </w:t>
      </w:r>
      <w:r w:rsidRPr="00F208A8">
        <w:rPr>
          <w:lang w:eastAsia="en-GB"/>
        </w:rPr>
        <w:t>0.8</w:t>
      </w:r>
      <w:r>
        <w:rPr>
          <w:lang w:eastAsia="en-GB"/>
        </w:rPr>
        <w:t xml:space="preserve"> </w:t>
      </w:r>
      <w:r w:rsidRPr="00F81655">
        <w:rPr>
          <w:lang w:eastAsia="en-GB"/>
        </w:rPr>
        <w:t>μ</w:t>
      </w:r>
      <w:r>
        <w:rPr>
          <w:lang w:eastAsia="en-GB"/>
        </w:rPr>
        <w:t>g L</w:t>
      </w:r>
      <w:r w:rsidRPr="000C65C7">
        <w:rPr>
          <w:vertAlign w:val="superscript"/>
          <w:lang w:eastAsia="en-GB"/>
        </w:rPr>
        <w:t>-1</w:t>
      </w:r>
      <w:r>
        <w:rPr>
          <w:lang w:eastAsia="en-GB"/>
        </w:rPr>
        <w:t xml:space="preserve"> and </w:t>
      </w:r>
      <w:r w:rsidRPr="00F208A8">
        <w:rPr>
          <w:lang w:eastAsia="en-GB"/>
        </w:rPr>
        <w:t>0.7</w:t>
      </w:r>
      <w:r w:rsidRPr="003D6AE6">
        <w:rPr>
          <w:lang w:eastAsia="en-GB"/>
        </w:rPr>
        <w:t xml:space="preserve"> </w:t>
      </w:r>
      <w:r w:rsidRPr="00F81655">
        <w:rPr>
          <w:lang w:eastAsia="en-GB"/>
        </w:rPr>
        <w:t>μ</w:t>
      </w:r>
      <w:r w:rsidRPr="003D6AE6">
        <w:rPr>
          <w:lang w:eastAsia="en-GB"/>
        </w:rPr>
        <w:t>g L</w:t>
      </w:r>
      <w:r w:rsidRPr="000C65C7">
        <w:rPr>
          <w:vertAlign w:val="superscript"/>
          <w:lang w:eastAsia="en-GB"/>
        </w:rPr>
        <w:t>-1</w:t>
      </w:r>
      <w:r w:rsidRPr="003D6AE6">
        <w:rPr>
          <w:lang w:eastAsia="en-GB"/>
        </w:rPr>
        <w:t xml:space="preserve">, </w:t>
      </w:r>
      <w:r w:rsidR="00741830">
        <w:rPr>
          <w:lang w:eastAsia="en-GB"/>
        </w:rPr>
        <w:t xml:space="preserve">respectively, </w:t>
      </w:r>
      <w:r w:rsidRPr="003D6AE6">
        <w:rPr>
          <w:lang w:eastAsia="en-GB"/>
        </w:rPr>
        <w:t xml:space="preserve">i.e. approximately </w:t>
      </w:r>
      <w:r>
        <w:rPr>
          <w:lang w:eastAsia="en-GB"/>
        </w:rPr>
        <w:t>1.7, 1.3 and</w:t>
      </w:r>
      <w:r w:rsidRPr="003D6AE6">
        <w:rPr>
          <w:lang w:eastAsia="en-GB"/>
        </w:rPr>
        <w:t xml:space="preserve"> </w:t>
      </w:r>
      <w:r>
        <w:rPr>
          <w:lang w:eastAsia="en-GB"/>
        </w:rPr>
        <w:t>1.1</w:t>
      </w:r>
      <w:r w:rsidRPr="003D6AE6">
        <w:rPr>
          <w:lang w:eastAsia="en-GB"/>
        </w:rPr>
        <w:t xml:space="preserve"> times the wet season </w:t>
      </w:r>
      <w:r>
        <w:rPr>
          <w:lang w:eastAsia="en-GB"/>
        </w:rPr>
        <w:t>Chl-</w:t>
      </w:r>
      <w:r w:rsidRPr="004010CE">
        <w:rPr>
          <w:i/>
          <w:lang w:eastAsia="en-GB"/>
        </w:rPr>
        <w:t>a</w:t>
      </w:r>
      <w:r w:rsidRPr="003D6AE6">
        <w:rPr>
          <w:lang w:eastAsia="en-GB"/>
        </w:rPr>
        <w:t xml:space="preserve"> </w:t>
      </w:r>
      <w:r w:rsidR="00511BC0">
        <w:rPr>
          <w:lang w:eastAsia="en-GB"/>
        </w:rPr>
        <w:t xml:space="preserve">GV </w:t>
      </w:r>
      <w:r>
        <w:rPr>
          <w:lang w:eastAsia="en-GB"/>
        </w:rPr>
        <w:t xml:space="preserve">of 0.63 </w:t>
      </w:r>
      <w:r w:rsidRPr="00F81655">
        <w:rPr>
          <w:lang w:eastAsia="en-GB"/>
        </w:rPr>
        <w:t>μ</w:t>
      </w:r>
      <w:r>
        <w:rPr>
          <w:lang w:eastAsia="en-GB"/>
        </w:rPr>
        <w:t>g L</w:t>
      </w:r>
      <w:r w:rsidRPr="000C65C7">
        <w:rPr>
          <w:vertAlign w:val="superscript"/>
          <w:lang w:eastAsia="en-GB"/>
        </w:rPr>
        <w:t>-1</w:t>
      </w:r>
      <w:r w:rsidRPr="003D6AE6">
        <w:rPr>
          <w:lang w:eastAsia="en-GB"/>
        </w:rPr>
        <w:t>,</w:t>
      </w:r>
      <w:r>
        <w:rPr>
          <w:lang w:eastAsia="en-GB"/>
        </w:rPr>
        <w:t xml:space="preserve"> respectively. The mean seasonal PP concentration in the </w:t>
      </w:r>
      <w:r w:rsidR="00404B3B">
        <w:rPr>
          <w:lang w:eastAsia="en-GB"/>
        </w:rPr>
        <w:t>primary</w:t>
      </w:r>
      <w:r>
        <w:rPr>
          <w:lang w:eastAsia="en-GB"/>
        </w:rPr>
        <w:t xml:space="preserve"> water type was 5.9 </w:t>
      </w:r>
      <w:r w:rsidRPr="00F81655">
        <w:rPr>
          <w:lang w:eastAsia="en-GB"/>
        </w:rPr>
        <w:t>μ</w:t>
      </w:r>
      <w:r>
        <w:rPr>
          <w:lang w:eastAsia="en-GB"/>
        </w:rPr>
        <w:t>g L</w:t>
      </w:r>
      <w:r w:rsidRPr="000C65C7">
        <w:rPr>
          <w:vertAlign w:val="superscript"/>
          <w:lang w:eastAsia="en-GB"/>
        </w:rPr>
        <w:t>-1</w:t>
      </w:r>
      <w:r>
        <w:rPr>
          <w:lang w:eastAsia="en-GB"/>
        </w:rPr>
        <w:t xml:space="preserve"> (1.8 times the 3.3 </w:t>
      </w:r>
      <w:r w:rsidRPr="00F81655">
        <w:rPr>
          <w:lang w:eastAsia="en-GB"/>
        </w:rPr>
        <w:t>μ</w:t>
      </w:r>
      <w:r>
        <w:rPr>
          <w:lang w:eastAsia="en-GB"/>
        </w:rPr>
        <w:t>g L</w:t>
      </w:r>
      <w:r w:rsidRPr="000C65C7">
        <w:rPr>
          <w:vertAlign w:val="superscript"/>
          <w:lang w:eastAsia="en-GB"/>
        </w:rPr>
        <w:t>-1</w:t>
      </w:r>
      <w:r>
        <w:rPr>
          <w:lang w:eastAsia="en-GB"/>
        </w:rPr>
        <w:t xml:space="preserve"> </w:t>
      </w:r>
      <w:r w:rsidR="003C1AE5">
        <w:rPr>
          <w:lang w:eastAsia="en-GB"/>
        </w:rPr>
        <w:t>GV</w:t>
      </w:r>
      <w:r>
        <w:rPr>
          <w:lang w:eastAsia="en-GB"/>
        </w:rPr>
        <w:t xml:space="preserve">) and the mean seasonal PN concentrations in the </w:t>
      </w:r>
      <w:r w:rsidR="00404B3B">
        <w:rPr>
          <w:lang w:eastAsia="en-GB"/>
        </w:rPr>
        <w:t>primary</w:t>
      </w:r>
      <w:r>
        <w:rPr>
          <w:lang w:eastAsia="en-GB"/>
        </w:rPr>
        <w:t xml:space="preserve"> water types was 31.6 </w:t>
      </w:r>
      <w:r w:rsidRPr="00F81655">
        <w:rPr>
          <w:lang w:eastAsia="en-GB"/>
        </w:rPr>
        <w:t>μ</w:t>
      </w:r>
      <w:r>
        <w:rPr>
          <w:lang w:eastAsia="en-GB"/>
        </w:rPr>
        <w:t>g L</w:t>
      </w:r>
      <w:r w:rsidRPr="000C65C7">
        <w:rPr>
          <w:vertAlign w:val="superscript"/>
          <w:lang w:eastAsia="en-GB"/>
        </w:rPr>
        <w:t>-1</w:t>
      </w:r>
      <w:r>
        <w:rPr>
          <w:lang w:eastAsia="en-GB"/>
        </w:rPr>
        <w:t xml:space="preserve"> (1.3 times the 25 </w:t>
      </w:r>
      <w:r w:rsidRPr="00F81655">
        <w:rPr>
          <w:lang w:eastAsia="en-GB"/>
        </w:rPr>
        <w:t>μ</w:t>
      </w:r>
      <w:r>
        <w:rPr>
          <w:lang w:eastAsia="en-GB"/>
        </w:rPr>
        <w:t>g L</w:t>
      </w:r>
      <w:r w:rsidRPr="000C65C7">
        <w:rPr>
          <w:vertAlign w:val="superscript"/>
          <w:lang w:eastAsia="en-GB"/>
        </w:rPr>
        <w:t>-1</w:t>
      </w:r>
      <w:r>
        <w:rPr>
          <w:lang w:eastAsia="en-GB"/>
        </w:rPr>
        <w:t xml:space="preserve"> </w:t>
      </w:r>
      <w:r w:rsidR="003C1AE5">
        <w:rPr>
          <w:lang w:eastAsia="en-GB"/>
        </w:rPr>
        <w:t>GV</w:t>
      </w:r>
      <w:r>
        <w:rPr>
          <w:lang w:eastAsia="en-GB"/>
        </w:rPr>
        <w:t xml:space="preserve">). Finally, the </w:t>
      </w:r>
      <w:r w:rsidRPr="003D6AE6">
        <w:rPr>
          <w:lang w:eastAsia="en-GB"/>
        </w:rPr>
        <w:t xml:space="preserve">mean seasonal </w:t>
      </w:r>
      <w:r>
        <w:rPr>
          <w:lang w:eastAsia="en-GB"/>
        </w:rPr>
        <w:t xml:space="preserve">TSS, PP and PN concentrations in the </w:t>
      </w:r>
      <w:r w:rsidR="00404B3B">
        <w:rPr>
          <w:lang w:eastAsia="en-GB"/>
        </w:rPr>
        <w:t>tertiary</w:t>
      </w:r>
      <w:r>
        <w:rPr>
          <w:lang w:eastAsia="en-GB"/>
        </w:rPr>
        <w:t xml:space="preserve"> water type and the </w:t>
      </w:r>
      <w:r w:rsidRPr="003D6AE6">
        <w:rPr>
          <w:lang w:eastAsia="en-GB"/>
        </w:rPr>
        <w:t>mean seasonal</w:t>
      </w:r>
      <w:r>
        <w:rPr>
          <w:lang w:eastAsia="en-GB"/>
        </w:rPr>
        <w:t xml:space="preserve"> PP and PN concentrations in the </w:t>
      </w:r>
      <w:r w:rsidR="00404B3B">
        <w:rPr>
          <w:lang w:eastAsia="en-GB"/>
        </w:rPr>
        <w:t>secondary</w:t>
      </w:r>
      <w:r>
        <w:rPr>
          <w:lang w:eastAsia="en-GB"/>
        </w:rPr>
        <w:t xml:space="preserve"> water type were all under their respective wet season</w:t>
      </w:r>
      <w:r w:rsidRPr="003D6AE6">
        <w:rPr>
          <w:lang w:eastAsia="en-GB"/>
        </w:rPr>
        <w:t xml:space="preserve"> </w:t>
      </w:r>
      <w:r w:rsidR="003C1AE5">
        <w:rPr>
          <w:lang w:eastAsia="en-GB"/>
        </w:rPr>
        <w:t>GVs</w:t>
      </w:r>
      <w:r>
        <w:rPr>
          <w:rFonts w:cs="Arial"/>
          <w:szCs w:val="24"/>
          <w:lang w:val="en-AU" w:eastAsia="en-GB"/>
        </w:rPr>
        <w:t xml:space="preserve">. </w:t>
      </w:r>
    </w:p>
    <w:p w14:paraId="242FB564" w14:textId="77777777" w:rsidR="00140B18" w:rsidRPr="000B51C5" w:rsidRDefault="00140B18" w:rsidP="00140B18">
      <w:pPr>
        <w:rPr>
          <w:rStyle w:val="Heading20"/>
          <w:rFonts w:eastAsia="SimSun" w:cs="Arial"/>
          <w:i/>
          <w:sz w:val="24"/>
        </w:rPr>
      </w:pPr>
    </w:p>
    <w:p w14:paraId="554E7260" w14:textId="77777777" w:rsidR="00140B18" w:rsidRDefault="00140B18" w:rsidP="00140B18">
      <w:pPr>
        <w:rPr>
          <w:rStyle w:val="Heading20"/>
          <w:rFonts w:eastAsia="SimSun" w:cs="Arial"/>
          <w:b/>
          <w:i/>
          <w:sz w:val="24"/>
        </w:rPr>
        <w:sectPr w:rsidR="00140B18" w:rsidSect="00A02A92">
          <w:pgSz w:w="11907" w:h="16839" w:code="9"/>
          <w:pgMar w:top="1440" w:right="1440" w:bottom="1440" w:left="1440" w:header="708" w:footer="708" w:gutter="0"/>
          <w:cols w:space="708"/>
          <w:docGrid w:linePitch="272"/>
        </w:sectPr>
      </w:pPr>
    </w:p>
    <w:p w14:paraId="3D86BDCB" w14:textId="77777777" w:rsidR="00140B18" w:rsidRDefault="00140B18" w:rsidP="009D79EA">
      <w:pPr>
        <w:jc w:val="center"/>
        <w:rPr>
          <w:rFonts w:eastAsia="SimSun"/>
          <w:noProof/>
          <w:lang w:val="en-AU" w:eastAsia="en-AU"/>
        </w:rPr>
      </w:pPr>
      <w:r w:rsidRPr="000B51C5">
        <w:rPr>
          <w:rStyle w:val="FigureChar"/>
          <w:rFonts w:eastAsia="SimSun"/>
          <w:noProof/>
          <w:lang w:val="en-AU" w:eastAsia="en-AU"/>
        </w:rPr>
        <w:lastRenderedPageBreak/>
        <w:drawing>
          <wp:inline distT="0" distB="0" distL="0" distR="0" wp14:anchorId="1B030884" wp14:editId="6531980B">
            <wp:extent cx="6915150" cy="4693943"/>
            <wp:effectExtent l="0" t="0" r="0" b="0"/>
            <wp:docPr id="7182" name="Picture 7182" descr="Panel of water quality and environmental characteristics in the Wet Tropics region throughout the 2017–18 wet season period: weeks 1 to 11. Details included in the panels: mean TSS (mg L-1), Secchi depth (SDD) (m), Chl-a (µg L-1) and DIN (µg L-1) within each colour class; weekly river discharge (ML/day) and rainfall (mm) (note different scales between regions); wind speed (m.s-1) and direction; and the wet season water type maps showing the six wet season colour classes as well as the location of the in-situ data collected by JCU and AIMS. The long-term mean weekly river discharge is indicated by a dotted blue line and correspond to cumulative weekly river discharge (megaliters) of the Barron, Daintree, Herbert, Mossman, Mulgrave, Murray, North Johnstone, Russell, South Johnstone and Tully Rivers." title="Maps showing water quality from the wet season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T_WeeklyPanels_Wks1-11rev.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6918416" cy="4696160"/>
                    </a:xfrm>
                    <a:prstGeom prst="rect">
                      <a:avLst/>
                    </a:prstGeom>
                  </pic:spPr>
                </pic:pic>
              </a:graphicData>
            </a:graphic>
          </wp:inline>
        </w:drawing>
      </w:r>
    </w:p>
    <w:p w14:paraId="752BE451" w14:textId="1EA70870" w:rsidR="00140B18" w:rsidRPr="004F0685" w:rsidRDefault="00140B18" w:rsidP="00140B18">
      <w:pPr>
        <w:rPr>
          <w:rFonts w:eastAsia="SimSun"/>
          <w:vanish/>
          <w:lang w:val="en-US"/>
          <w:specVanish/>
        </w:rPr>
      </w:pPr>
      <w:bookmarkStart w:id="1309" w:name="_Ref3539268"/>
      <w:bookmarkStart w:id="1310" w:name="_Toc10536198"/>
      <w:r w:rsidRPr="000B51C5">
        <w:rPr>
          <w:rStyle w:val="FigureChar"/>
          <w:rFonts w:eastAsia="SimSun"/>
        </w:rPr>
        <w:t xml:space="preserve">Figure </w:t>
      </w:r>
      <w:r w:rsidR="00817A8B">
        <w:rPr>
          <w:rStyle w:val="FigureChar"/>
          <w:rFonts w:eastAsia="SimSun"/>
        </w:rPr>
        <w:fldChar w:fldCharType="begin"/>
      </w:r>
      <w:r w:rsidR="00817A8B">
        <w:rPr>
          <w:rStyle w:val="FigureChar"/>
          <w:rFonts w:eastAsia="SimSun"/>
        </w:rPr>
        <w:instrText xml:space="preserve"> STYLEREF 1 \s </w:instrText>
      </w:r>
      <w:r w:rsidR="00817A8B">
        <w:rPr>
          <w:rStyle w:val="FigureChar"/>
          <w:rFonts w:eastAsia="SimSun"/>
        </w:rPr>
        <w:fldChar w:fldCharType="separate"/>
      </w:r>
      <w:r w:rsidR="00335316">
        <w:rPr>
          <w:rStyle w:val="FigureChar"/>
          <w:rFonts w:eastAsia="SimSun"/>
          <w:noProof/>
        </w:rPr>
        <w:t>4</w:t>
      </w:r>
      <w:r w:rsidR="00817A8B">
        <w:rPr>
          <w:rStyle w:val="FigureChar"/>
          <w:rFonts w:eastAsia="SimSun"/>
        </w:rPr>
        <w:fldChar w:fldCharType="end"/>
      </w:r>
      <w:r w:rsidR="00817A8B">
        <w:rPr>
          <w:rStyle w:val="FigureChar"/>
          <w:rFonts w:eastAsia="SimSun"/>
        </w:rPr>
        <w:noBreakHyphen/>
      </w:r>
      <w:r w:rsidR="00817A8B">
        <w:rPr>
          <w:rStyle w:val="FigureChar"/>
          <w:rFonts w:eastAsia="SimSun"/>
        </w:rPr>
        <w:fldChar w:fldCharType="begin"/>
      </w:r>
      <w:r w:rsidR="00817A8B">
        <w:rPr>
          <w:rStyle w:val="FigureChar"/>
          <w:rFonts w:eastAsia="SimSun"/>
        </w:rPr>
        <w:instrText xml:space="preserve"> SEQ Figure \* ARABIC \s 1 </w:instrText>
      </w:r>
      <w:r w:rsidR="00817A8B">
        <w:rPr>
          <w:rStyle w:val="FigureChar"/>
          <w:rFonts w:eastAsia="SimSun"/>
        </w:rPr>
        <w:fldChar w:fldCharType="separate"/>
      </w:r>
      <w:r w:rsidR="00335316">
        <w:rPr>
          <w:rStyle w:val="FigureChar"/>
          <w:rFonts w:eastAsia="SimSun"/>
          <w:noProof/>
        </w:rPr>
        <w:t>23</w:t>
      </w:r>
      <w:r w:rsidR="00817A8B">
        <w:rPr>
          <w:rStyle w:val="FigureChar"/>
          <w:rFonts w:eastAsia="SimSun"/>
        </w:rPr>
        <w:fldChar w:fldCharType="end"/>
      </w:r>
      <w:bookmarkEnd w:id="1309"/>
      <w:r w:rsidRPr="000B51C5">
        <w:rPr>
          <w:rStyle w:val="FigureChar"/>
          <w:rFonts w:eastAsia="SimSun"/>
        </w:rPr>
        <w:t>: Panel of water quality and environmental characteristics in the Wet Tropics region throughout the 201</w:t>
      </w:r>
      <w:r>
        <w:rPr>
          <w:rStyle w:val="FigureChar"/>
          <w:rFonts w:eastAsia="SimSun"/>
        </w:rPr>
        <w:t>7</w:t>
      </w:r>
      <w:r w:rsidRPr="000B51C5">
        <w:rPr>
          <w:rStyle w:val="FigureChar"/>
          <w:rFonts w:eastAsia="SimSun"/>
        </w:rPr>
        <w:t>–1</w:t>
      </w:r>
      <w:r>
        <w:rPr>
          <w:rStyle w:val="FigureChar"/>
          <w:rFonts w:eastAsia="SimSun"/>
        </w:rPr>
        <w:t>8</w:t>
      </w:r>
      <w:r w:rsidRPr="000B51C5">
        <w:rPr>
          <w:rStyle w:val="FigureChar"/>
          <w:rFonts w:eastAsia="SimSun"/>
        </w:rPr>
        <w:t xml:space="preserve"> wet season period: weeks 1 to 11</w:t>
      </w:r>
      <w:r w:rsidRPr="00DF4CDD">
        <w:rPr>
          <w:rFonts w:eastAsia="SimSun"/>
          <w:lang w:val="en-US"/>
        </w:rPr>
        <w:t>.</w:t>
      </w:r>
      <w:bookmarkEnd w:id="1310"/>
    </w:p>
    <w:p w14:paraId="2FE2F3E2" w14:textId="0A6FC4E7" w:rsidR="00140B18" w:rsidRPr="00EC6DA2" w:rsidRDefault="00140B18" w:rsidP="00140B18">
      <w:pPr>
        <w:pStyle w:val="Figure"/>
        <w:rPr>
          <w:rFonts w:eastAsia="SimSun"/>
          <w:lang w:val="en-US"/>
        </w:rPr>
      </w:pPr>
      <w:r w:rsidRPr="00DF4CDD">
        <w:rPr>
          <w:rFonts w:eastAsia="SimSun"/>
          <w:lang w:val="en-US"/>
        </w:rPr>
        <w:t xml:space="preserve"> </w:t>
      </w:r>
      <w:r w:rsidRPr="002E13A4">
        <w:rPr>
          <w:rFonts w:eastAsia="SimSun"/>
          <w:lang w:val="en-US"/>
        </w:rPr>
        <w:t>Details included in the panels</w:t>
      </w:r>
      <w:r>
        <w:rPr>
          <w:rFonts w:eastAsia="SimSun"/>
          <w:lang w:val="en-US"/>
        </w:rPr>
        <w:t xml:space="preserve">: </w:t>
      </w:r>
      <w:r w:rsidRPr="002E13A4">
        <w:rPr>
          <w:rFonts w:eastAsia="SimSun"/>
          <w:lang w:val="en-US"/>
        </w:rPr>
        <w:t>mean TSS (mg L</w:t>
      </w:r>
      <w:r w:rsidRPr="002E13A4">
        <w:rPr>
          <w:rFonts w:eastAsia="SimSun"/>
          <w:vertAlign w:val="superscript"/>
          <w:lang w:val="en-US"/>
        </w:rPr>
        <w:t>-1</w:t>
      </w:r>
      <w:r w:rsidRPr="002E13A4">
        <w:rPr>
          <w:rFonts w:eastAsia="SimSun"/>
          <w:lang w:val="en-US"/>
        </w:rPr>
        <w:t xml:space="preserve">), </w:t>
      </w:r>
      <w:r>
        <w:t>Secchi depth (</w:t>
      </w:r>
      <w:r>
        <w:rPr>
          <w:rFonts w:eastAsia="SimSun"/>
          <w:lang w:val="en-US"/>
        </w:rPr>
        <w:t xml:space="preserve">SDD) </w:t>
      </w:r>
      <w:r w:rsidRPr="002E13A4">
        <w:rPr>
          <w:rFonts w:eastAsia="SimSun"/>
          <w:lang w:val="en-US"/>
        </w:rPr>
        <w:t>(m), Chl-</w:t>
      </w:r>
      <w:r w:rsidRPr="003A35AB">
        <w:rPr>
          <w:rFonts w:eastAsia="SimSun"/>
          <w:i/>
          <w:lang w:val="en-US"/>
        </w:rPr>
        <w:t>a</w:t>
      </w:r>
      <w:r w:rsidRPr="002E13A4">
        <w:rPr>
          <w:rFonts w:eastAsia="SimSun"/>
          <w:lang w:val="en-US"/>
        </w:rPr>
        <w:t xml:space="preserve"> (µg L</w:t>
      </w:r>
      <w:r w:rsidRPr="002E13A4">
        <w:rPr>
          <w:rFonts w:eastAsia="SimSun"/>
          <w:vertAlign w:val="superscript"/>
          <w:lang w:val="en-US"/>
        </w:rPr>
        <w:t>-1</w:t>
      </w:r>
      <w:r w:rsidRPr="002E13A4">
        <w:rPr>
          <w:rFonts w:eastAsia="SimSun"/>
          <w:lang w:val="en-US"/>
        </w:rPr>
        <w:t>) and DIN (µg L</w:t>
      </w:r>
      <w:r w:rsidRPr="002E13A4">
        <w:rPr>
          <w:rFonts w:eastAsia="SimSun"/>
          <w:vertAlign w:val="superscript"/>
          <w:lang w:val="en-US"/>
        </w:rPr>
        <w:t>-1</w:t>
      </w:r>
      <w:r w:rsidRPr="002E13A4">
        <w:rPr>
          <w:rFonts w:eastAsia="SimSun"/>
          <w:lang w:val="en-US"/>
        </w:rPr>
        <w:t>) within each colour class; weekly river discharge (ML/day) and rainfall (mm) (note different scales between regions); wind speed (m.s</w:t>
      </w:r>
      <w:r w:rsidRPr="002E13A4">
        <w:rPr>
          <w:rFonts w:eastAsia="SimSun"/>
          <w:vertAlign w:val="superscript"/>
          <w:lang w:val="en-US"/>
        </w:rPr>
        <w:t>-1</w:t>
      </w:r>
      <w:r w:rsidRPr="002E13A4">
        <w:rPr>
          <w:rFonts w:eastAsia="SimSun"/>
          <w:lang w:val="en-US"/>
        </w:rPr>
        <w:t>) and direction</w:t>
      </w:r>
      <w:r w:rsidRPr="00DF4CDD">
        <w:rPr>
          <w:rFonts w:eastAsia="SimSun"/>
          <w:lang w:val="en-US"/>
        </w:rPr>
        <w:t xml:space="preserve">; and the </w:t>
      </w:r>
      <w:r>
        <w:rPr>
          <w:rFonts w:eastAsia="SimSun"/>
          <w:lang w:val="en-US"/>
        </w:rPr>
        <w:t xml:space="preserve">wet season </w:t>
      </w:r>
      <w:r w:rsidRPr="00DF4CDD">
        <w:rPr>
          <w:rFonts w:eastAsia="SimSun"/>
          <w:lang w:val="en-US"/>
        </w:rPr>
        <w:t xml:space="preserve">water type maps showing the six </w:t>
      </w:r>
      <w:r>
        <w:rPr>
          <w:rFonts w:eastAsia="SimSun"/>
          <w:lang w:val="en-US"/>
        </w:rPr>
        <w:t xml:space="preserve">wet season </w:t>
      </w:r>
      <w:r w:rsidRPr="00DF4CDD">
        <w:rPr>
          <w:rFonts w:eastAsia="SimSun"/>
          <w:lang w:val="en-US"/>
        </w:rPr>
        <w:t>colour classes</w:t>
      </w:r>
      <w:r>
        <w:rPr>
          <w:rFonts w:eastAsia="SimSun"/>
          <w:lang w:val="en-US"/>
        </w:rPr>
        <w:t xml:space="preserve"> as well as the location of the</w:t>
      </w:r>
      <w:r>
        <w:rPr>
          <w:rFonts w:eastAsia="SimSun"/>
          <w:i/>
          <w:lang w:val="en-US"/>
        </w:rPr>
        <w:t xml:space="preserve"> in-situ </w:t>
      </w:r>
      <w:r w:rsidRPr="00DF4CDD">
        <w:rPr>
          <w:rFonts w:eastAsia="SimSun"/>
          <w:lang w:val="en-US"/>
        </w:rPr>
        <w:t>data collected by JCU</w:t>
      </w:r>
      <w:r>
        <w:rPr>
          <w:rFonts w:eastAsia="SimSun"/>
          <w:lang w:val="en-US"/>
        </w:rPr>
        <w:t xml:space="preserve"> and AIMS</w:t>
      </w:r>
      <w:r w:rsidRPr="00DF4CDD">
        <w:rPr>
          <w:rFonts w:eastAsia="SimSun"/>
          <w:lang w:val="en-US"/>
        </w:rPr>
        <w:t>.</w:t>
      </w:r>
      <w:r>
        <w:rPr>
          <w:rFonts w:eastAsia="SimSun"/>
          <w:lang w:val="en-US"/>
        </w:rPr>
        <w:t xml:space="preserve"> The long-term mean </w:t>
      </w:r>
      <w:r w:rsidRPr="002F6463">
        <w:rPr>
          <w:rFonts w:eastAsia="SimSun"/>
          <w:lang w:val="en-US"/>
        </w:rPr>
        <w:t>weekly river discharge</w:t>
      </w:r>
      <w:r>
        <w:rPr>
          <w:rFonts w:eastAsia="SimSun"/>
          <w:lang w:val="en-US"/>
        </w:rPr>
        <w:t xml:space="preserve"> is indicated by a dotted blue line and correspond to cumulative weekly river discharge (megaliters) of the </w:t>
      </w:r>
      <w:r w:rsidRPr="00746AF2">
        <w:rPr>
          <w:rFonts w:eastAsia="SimSun"/>
          <w:lang w:val="en-US"/>
        </w:rPr>
        <w:t>Barron</w:t>
      </w:r>
      <w:r>
        <w:rPr>
          <w:rFonts w:eastAsia="SimSun"/>
          <w:lang w:val="en-US"/>
        </w:rPr>
        <w:t xml:space="preserve">, </w:t>
      </w:r>
      <w:r w:rsidRPr="00746AF2">
        <w:rPr>
          <w:rFonts w:eastAsia="SimSun"/>
          <w:lang w:val="en-US"/>
        </w:rPr>
        <w:t>Daintree</w:t>
      </w:r>
      <w:r>
        <w:rPr>
          <w:rFonts w:eastAsia="SimSun"/>
          <w:lang w:val="en-US"/>
        </w:rPr>
        <w:t xml:space="preserve">, </w:t>
      </w:r>
      <w:r w:rsidRPr="00746AF2">
        <w:rPr>
          <w:rFonts w:eastAsia="SimSun"/>
          <w:lang w:val="en-US"/>
        </w:rPr>
        <w:t>Herbert</w:t>
      </w:r>
      <w:r>
        <w:rPr>
          <w:rFonts w:eastAsia="SimSun"/>
          <w:lang w:val="en-US"/>
        </w:rPr>
        <w:t xml:space="preserve">, </w:t>
      </w:r>
      <w:r w:rsidRPr="00746AF2">
        <w:rPr>
          <w:rFonts w:eastAsia="SimSun"/>
          <w:lang w:val="en-US"/>
        </w:rPr>
        <w:t>Mossman</w:t>
      </w:r>
      <w:r>
        <w:rPr>
          <w:rFonts w:eastAsia="SimSun"/>
          <w:lang w:val="en-US"/>
        </w:rPr>
        <w:t xml:space="preserve">, </w:t>
      </w:r>
      <w:r w:rsidRPr="00746AF2">
        <w:rPr>
          <w:rFonts w:eastAsia="SimSun"/>
          <w:lang w:val="en-US"/>
        </w:rPr>
        <w:t>Mulgrave</w:t>
      </w:r>
      <w:r>
        <w:rPr>
          <w:rFonts w:eastAsia="SimSun"/>
          <w:lang w:val="en-US"/>
        </w:rPr>
        <w:t xml:space="preserve">, </w:t>
      </w:r>
      <w:r w:rsidRPr="00746AF2">
        <w:rPr>
          <w:rFonts w:eastAsia="SimSun"/>
          <w:lang w:val="en-US"/>
        </w:rPr>
        <w:t>Murray</w:t>
      </w:r>
      <w:r>
        <w:rPr>
          <w:rFonts w:eastAsia="SimSun"/>
          <w:lang w:val="en-US"/>
        </w:rPr>
        <w:t xml:space="preserve">, </w:t>
      </w:r>
      <w:r w:rsidRPr="00746AF2">
        <w:rPr>
          <w:rFonts w:eastAsia="SimSun"/>
          <w:lang w:val="en-US"/>
        </w:rPr>
        <w:t>North Johnstone</w:t>
      </w:r>
      <w:r>
        <w:rPr>
          <w:rFonts w:eastAsia="SimSun"/>
          <w:lang w:val="en-US"/>
        </w:rPr>
        <w:t xml:space="preserve">, </w:t>
      </w:r>
      <w:r w:rsidRPr="00746AF2">
        <w:rPr>
          <w:rFonts w:eastAsia="SimSun"/>
          <w:lang w:val="en-US"/>
        </w:rPr>
        <w:t>Russell</w:t>
      </w:r>
      <w:r>
        <w:rPr>
          <w:rFonts w:eastAsia="SimSun"/>
          <w:lang w:val="en-US"/>
        </w:rPr>
        <w:t xml:space="preserve">, South Johnstone and </w:t>
      </w:r>
      <w:r w:rsidRPr="00746AF2">
        <w:rPr>
          <w:rFonts w:eastAsia="SimSun"/>
          <w:lang w:val="en-US"/>
        </w:rPr>
        <w:t>Tully</w:t>
      </w:r>
      <w:r>
        <w:rPr>
          <w:rFonts w:eastAsia="SimSun"/>
          <w:lang w:val="en-US"/>
        </w:rPr>
        <w:t xml:space="preserve"> Rivers. </w:t>
      </w:r>
    </w:p>
    <w:p w14:paraId="30B2F3B4" w14:textId="77777777" w:rsidR="00140B18" w:rsidRPr="00746AF2" w:rsidRDefault="00140B18" w:rsidP="00140B18">
      <w:pPr>
        <w:rPr>
          <w:rStyle w:val="FigureChar"/>
          <w:rFonts w:eastAsia="SimSun"/>
          <w:noProof/>
          <w:lang w:val="en-US" w:eastAsia="en-AU"/>
        </w:rPr>
      </w:pPr>
    </w:p>
    <w:p w14:paraId="5C3C089F" w14:textId="77777777" w:rsidR="00140B18" w:rsidRDefault="00140B18" w:rsidP="00140B18">
      <w:pPr>
        <w:jc w:val="center"/>
        <w:rPr>
          <w:rStyle w:val="FigureChar"/>
          <w:rFonts w:eastAsia="SimSun"/>
        </w:rPr>
      </w:pPr>
      <w:r>
        <w:rPr>
          <w:rFonts w:eastAsia="SimSun"/>
          <w:noProof/>
          <w:sz w:val="18"/>
          <w:lang w:val="en-AU" w:eastAsia="en-AU"/>
        </w:rPr>
        <w:drawing>
          <wp:inline distT="0" distB="0" distL="0" distR="0" wp14:anchorId="2015AC30" wp14:editId="6F26D8E6">
            <wp:extent cx="6819900" cy="4632987"/>
            <wp:effectExtent l="0" t="0" r="0" b="0"/>
            <wp:docPr id="7191" name="Picture 7191" descr="Panel of weekly water quality and environmental characteristics in the Wet Tropics region throughout the 2017–18 wet season period: weeks 12 to 22. Details included in the panels: mean TSS (mg L-1), Secchi depth (SDD) (m), Chl-a (µg L-1) and DIN (µg L-1) within each colour class; weekly river discharge (ML/day) and rainfall (mm) (note different scales between regions); wind speed (m.s-1) and direction; and the wet season water type maps showing the six wet season colour classes as well as the location of the in-situ data collected by JCU and AIMS. The long-term mean weekly river discharge is indicated by a dotted blue line." title="Maps showing weekly water quality and wet season water types in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40_weeklyWTb.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6823919" cy="4635717"/>
                    </a:xfrm>
                    <a:prstGeom prst="rect">
                      <a:avLst/>
                    </a:prstGeom>
                  </pic:spPr>
                </pic:pic>
              </a:graphicData>
            </a:graphic>
          </wp:inline>
        </w:drawing>
      </w:r>
    </w:p>
    <w:p w14:paraId="06239980" w14:textId="7768DFF4" w:rsidR="00140B18" w:rsidRPr="004F0685" w:rsidRDefault="00140B18" w:rsidP="00140B18">
      <w:pPr>
        <w:rPr>
          <w:rStyle w:val="FigureChar"/>
          <w:rFonts w:eastAsia="SimSun"/>
          <w:vanish/>
          <w:specVanish/>
        </w:rPr>
      </w:pPr>
      <w:bookmarkStart w:id="1311" w:name="_Ref3539270"/>
      <w:bookmarkStart w:id="1312" w:name="_Toc10536199"/>
      <w:r w:rsidRPr="009A6B09">
        <w:rPr>
          <w:rStyle w:val="FigureChar"/>
          <w:rFonts w:eastAsia="SimSun"/>
        </w:rPr>
        <w:t xml:space="preserve">Figure </w:t>
      </w:r>
      <w:r w:rsidR="00817A8B">
        <w:rPr>
          <w:rStyle w:val="FigureChar"/>
          <w:rFonts w:eastAsia="SimSun"/>
        </w:rPr>
        <w:fldChar w:fldCharType="begin"/>
      </w:r>
      <w:r w:rsidR="00817A8B">
        <w:rPr>
          <w:rStyle w:val="FigureChar"/>
          <w:rFonts w:eastAsia="SimSun"/>
        </w:rPr>
        <w:instrText xml:space="preserve"> STYLEREF 1 \s </w:instrText>
      </w:r>
      <w:r w:rsidR="00817A8B">
        <w:rPr>
          <w:rStyle w:val="FigureChar"/>
          <w:rFonts w:eastAsia="SimSun"/>
        </w:rPr>
        <w:fldChar w:fldCharType="separate"/>
      </w:r>
      <w:r w:rsidR="00335316">
        <w:rPr>
          <w:rStyle w:val="FigureChar"/>
          <w:rFonts w:eastAsia="SimSun"/>
          <w:noProof/>
        </w:rPr>
        <w:t>4</w:t>
      </w:r>
      <w:r w:rsidR="00817A8B">
        <w:rPr>
          <w:rStyle w:val="FigureChar"/>
          <w:rFonts w:eastAsia="SimSun"/>
        </w:rPr>
        <w:fldChar w:fldCharType="end"/>
      </w:r>
      <w:r w:rsidR="00817A8B">
        <w:rPr>
          <w:rStyle w:val="FigureChar"/>
          <w:rFonts w:eastAsia="SimSun"/>
        </w:rPr>
        <w:noBreakHyphen/>
      </w:r>
      <w:r w:rsidR="00817A8B">
        <w:rPr>
          <w:rStyle w:val="FigureChar"/>
          <w:rFonts w:eastAsia="SimSun"/>
        </w:rPr>
        <w:fldChar w:fldCharType="begin"/>
      </w:r>
      <w:r w:rsidR="00817A8B">
        <w:rPr>
          <w:rStyle w:val="FigureChar"/>
          <w:rFonts w:eastAsia="SimSun"/>
        </w:rPr>
        <w:instrText xml:space="preserve"> SEQ Figure \* ARABIC \s 1 </w:instrText>
      </w:r>
      <w:r w:rsidR="00817A8B">
        <w:rPr>
          <w:rStyle w:val="FigureChar"/>
          <w:rFonts w:eastAsia="SimSun"/>
        </w:rPr>
        <w:fldChar w:fldCharType="separate"/>
      </w:r>
      <w:r w:rsidR="00335316">
        <w:rPr>
          <w:rStyle w:val="FigureChar"/>
          <w:rFonts w:eastAsia="SimSun"/>
          <w:noProof/>
        </w:rPr>
        <w:t>24</w:t>
      </w:r>
      <w:r w:rsidR="00817A8B">
        <w:rPr>
          <w:rStyle w:val="FigureChar"/>
          <w:rFonts w:eastAsia="SimSun"/>
        </w:rPr>
        <w:fldChar w:fldCharType="end"/>
      </w:r>
      <w:bookmarkEnd w:id="1311"/>
      <w:r w:rsidRPr="009A6B09">
        <w:rPr>
          <w:rStyle w:val="FigureChar"/>
          <w:rFonts w:eastAsia="SimSun"/>
        </w:rPr>
        <w:t>: Panel of weekly water quality and environmental characteristics in the Wet Tropics region throughout the 201</w:t>
      </w:r>
      <w:r>
        <w:rPr>
          <w:rStyle w:val="FigureChar"/>
          <w:rFonts w:eastAsia="SimSun"/>
        </w:rPr>
        <w:t>7</w:t>
      </w:r>
      <w:r>
        <w:rPr>
          <w:rFonts w:eastAsia="SimSun"/>
          <w:lang w:val="en-US"/>
        </w:rPr>
        <w:t>–</w:t>
      </w:r>
      <w:r w:rsidRPr="009A6B09">
        <w:rPr>
          <w:rStyle w:val="FigureChar"/>
          <w:rFonts w:eastAsia="SimSun"/>
        </w:rPr>
        <w:t>1</w:t>
      </w:r>
      <w:r>
        <w:rPr>
          <w:rStyle w:val="FigureChar"/>
          <w:rFonts w:eastAsia="SimSun"/>
        </w:rPr>
        <w:t xml:space="preserve">8 </w:t>
      </w:r>
      <w:r w:rsidRPr="009A6B09">
        <w:rPr>
          <w:rStyle w:val="FigureChar"/>
          <w:rFonts w:eastAsia="SimSun"/>
        </w:rPr>
        <w:t>wet season period: weeks 12 to 22.</w:t>
      </w:r>
      <w:bookmarkEnd w:id="1312"/>
    </w:p>
    <w:p w14:paraId="1EC47FE5" w14:textId="4D7473C1" w:rsidR="00140B18" w:rsidRDefault="00140B18" w:rsidP="00140B18">
      <w:pPr>
        <w:rPr>
          <w:rFonts w:eastAsia="SimSun"/>
          <w:sz w:val="18"/>
          <w:szCs w:val="22"/>
          <w:lang w:val="en-US"/>
        </w:rPr>
      </w:pPr>
      <w:r>
        <w:rPr>
          <w:rStyle w:val="FigureChar"/>
          <w:rFonts w:eastAsia="SimSun"/>
        </w:rPr>
        <w:t xml:space="preserve"> </w:t>
      </w:r>
      <w:r w:rsidRPr="009A6B09">
        <w:rPr>
          <w:rStyle w:val="FigureChar"/>
          <w:rFonts w:eastAsia="SimSun"/>
        </w:rPr>
        <w:t>Details included in the panels</w:t>
      </w:r>
      <w:r>
        <w:rPr>
          <w:rStyle w:val="FigureChar"/>
          <w:rFonts w:eastAsia="SimSun"/>
        </w:rPr>
        <w:t xml:space="preserve">: </w:t>
      </w:r>
      <w:r w:rsidRPr="009A6B09">
        <w:rPr>
          <w:rStyle w:val="FigureChar"/>
          <w:rFonts w:eastAsia="SimSun"/>
        </w:rPr>
        <w:t>mean TSS (mg L</w:t>
      </w:r>
      <w:r w:rsidRPr="00805344">
        <w:rPr>
          <w:rStyle w:val="FigureChar"/>
          <w:rFonts w:eastAsia="SimSun"/>
          <w:vertAlign w:val="superscript"/>
        </w:rPr>
        <w:t>-1</w:t>
      </w:r>
      <w:r w:rsidRPr="009A6B09">
        <w:rPr>
          <w:rStyle w:val="FigureChar"/>
          <w:rFonts w:eastAsia="SimSun"/>
        </w:rPr>
        <w:t xml:space="preserve">), </w:t>
      </w:r>
      <w:r w:rsidRPr="008B452D">
        <w:rPr>
          <w:rStyle w:val="FigureChar"/>
          <w:rFonts w:eastAsia="SimSun"/>
        </w:rPr>
        <w:t>Secchi depth</w:t>
      </w:r>
      <w:r>
        <w:t xml:space="preserve"> </w:t>
      </w:r>
      <w:r w:rsidRPr="008B452D">
        <w:rPr>
          <w:rStyle w:val="FigureChar"/>
          <w:rFonts w:eastAsia="SimSun"/>
        </w:rPr>
        <w:t>(</w:t>
      </w:r>
      <w:r>
        <w:rPr>
          <w:rStyle w:val="FigureChar"/>
          <w:rFonts w:eastAsia="SimSun"/>
        </w:rPr>
        <w:t>SDD)</w:t>
      </w:r>
      <w:r w:rsidRPr="009A6B09">
        <w:rPr>
          <w:rStyle w:val="FigureChar"/>
          <w:rFonts w:eastAsia="SimSun"/>
        </w:rPr>
        <w:t xml:space="preserve"> (m), Chl-</w:t>
      </w:r>
      <w:r w:rsidRPr="003A35AB">
        <w:rPr>
          <w:rStyle w:val="FigureChar"/>
          <w:rFonts w:eastAsia="SimSun"/>
          <w:i/>
        </w:rPr>
        <w:t>a</w:t>
      </w:r>
      <w:r w:rsidRPr="009A6B09">
        <w:rPr>
          <w:rStyle w:val="FigureChar"/>
          <w:rFonts w:eastAsia="SimSun"/>
        </w:rPr>
        <w:t xml:space="preserve"> (µg L</w:t>
      </w:r>
      <w:r w:rsidRPr="00805344">
        <w:rPr>
          <w:rStyle w:val="FigureChar"/>
          <w:rFonts w:eastAsia="SimSun"/>
          <w:vertAlign w:val="superscript"/>
        </w:rPr>
        <w:t>-1</w:t>
      </w:r>
      <w:r w:rsidRPr="009A6B09">
        <w:rPr>
          <w:rStyle w:val="FigureChar"/>
          <w:rFonts w:eastAsia="SimSun"/>
        </w:rPr>
        <w:t>) and DIN (µg L</w:t>
      </w:r>
      <w:r w:rsidRPr="00805344">
        <w:rPr>
          <w:rStyle w:val="FigureChar"/>
          <w:rFonts w:eastAsia="SimSun"/>
          <w:vertAlign w:val="superscript"/>
        </w:rPr>
        <w:t>-1</w:t>
      </w:r>
      <w:r w:rsidRPr="009A6B09">
        <w:rPr>
          <w:rStyle w:val="FigureChar"/>
          <w:rFonts w:eastAsia="SimSun"/>
        </w:rPr>
        <w:t>) within each colour class; weekly river discharge (ML/day) and rainfall (mm) (note different scales between regions); wind speed (m.s</w:t>
      </w:r>
      <w:r w:rsidRPr="00805344">
        <w:rPr>
          <w:rStyle w:val="FigureChar"/>
          <w:rFonts w:eastAsia="SimSun"/>
          <w:vertAlign w:val="superscript"/>
        </w:rPr>
        <w:t>-1</w:t>
      </w:r>
      <w:r w:rsidRPr="009A6B09">
        <w:rPr>
          <w:rStyle w:val="FigureChar"/>
          <w:rFonts w:eastAsia="SimSun"/>
        </w:rPr>
        <w:t xml:space="preserve">) and direction; and the wet season water type maps showing the six wet season colour classes as well as the location of the </w:t>
      </w:r>
      <w:r w:rsidRPr="00323B0A">
        <w:rPr>
          <w:rStyle w:val="FigureChar"/>
          <w:rFonts w:eastAsia="SimSun"/>
          <w:i/>
        </w:rPr>
        <w:t>in-situ</w:t>
      </w:r>
      <w:r>
        <w:rPr>
          <w:rStyle w:val="FigureChar"/>
          <w:rFonts w:eastAsia="SimSun"/>
        </w:rPr>
        <w:t xml:space="preserve"> </w:t>
      </w:r>
      <w:r w:rsidRPr="009A6B09">
        <w:rPr>
          <w:rStyle w:val="FigureChar"/>
          <w:rFonts w:eastAsia="SimSun"/>
        </w:rPr>
        <w:t>data collected by JCU</w:t>
      </w:r>
      <w:r>
        <w:rPr>
          <w:rStyle w:val="FigureChar"/>
          <w:rFonts w:eastAsia="SimSun"/>
        </w:rPr>
        <w:t xml:space="preserve"> and AIMS</w:t>
      </w:r>
      <w:r w:rsidRPr="009A6B09">
        <w:rPr>
          <w:rStyle w:val="FigureChar"/>
          <w:rFonts w:eastAsia="SimSun"/>
        </w:rPr>
        <w:t>. The long</w:t>
      </w:r>
      <w:r>
        <w:rPr>
          <w:rStyle w:val="FigureChar"/>
          <w:rFonts w:eastAsia="SimSun"/>
        </w:rPr>
        <w:t>-</w:t>
      </w:r>
      <w:r w:rsidRPr="009A6B09">
        <w:rPr>
          <w:rStyle w:val="FigureChar"/>
          <w:rFonts w:eastAsia="SimSun"/>
        </w:rPr>
        <w:t>term mean weekly river discharge is indicated by a dotted blue line</w:t>
      </w:r>
      <w:r>
        <w:rPr>
          <w:rFonts w:eastAsia="SimSun"/>
          <w:sz w:val="18"/>
          <w:szCs w:val="22"/>
          <w:lang w:val="en-US"/>
        </w:rPr>
        <w:t>.</w:t>
      </w:r>
    </w:p>
    <w:p w14:paraId="30AB6827" w14:textId="77777777" w:rsidR="000E7491" w:rsidRDefault="000E7491" w:rsidP="00140B18">
      <w:pPr>
        <w:rPr>
          <w:rFonts w:eastAsia="SimSun"/>
          <w:highlight w:val="yellow"/>
        </w:rPr>
        <w:sectPr w:rsidR="000E7491" w:rsidSect="0097272C">
          <w:footerReference w:type="even" r:id="rId102"/>
          <w:pgSz w:w="16839" w:h="11907" w:orient="landscape" w:code="9"/>
          <w:pgMar w:top="1440" w:right="1440" w:bottom="1440" w:left="1440" w:header="708" w:footer="708" w:gutter="0"/>
          <w:cols w:space="708"/>
          <w:docGrid w:linePitch="299"/>
        </w:sectPr>
      </w:pPr>
    </w:p>
    <w:p w14:paraId="455BD941" w14:textId="45E30C08" w:rsidR="000E7491" w:rsidRPr="00D7124A" w:rsidRDefault="000E7491" w:rsidP="00B828FF">
      <w:pPr>
        <w:pStyle w:val="Heading2"/>
      </w:pPr>
      <w:bookmarkStart w:id="1313" w:name="_Toc11410766"/>
      <w:r>
        <w:lastRenderedPageBreak/>
        <w:t>Burdekin</w:t>
      </w:r>
      <w:bookmarkEnd w:id="1313"/>
    </w:p>
    <w:p w14:paraId="7356DC4D" w14:textId="0837FA39" w:rsidR="00454C86" w:rsidRDefault="00454C86" w:rsidP="000E7491">
      <w:r>
        <w:t>Cumulative exposure</w:t>
      </w:r>
      <w:r w:rsidRPr="00E37612">
        <w:t xml:space="preserve"> mapping derived from eReefs hydrodynamic model output (</w:t>
      </w:r>
      <w:r>
        <w:fldChar w:fldCharType="begin"/>
      </w:r>
      <w:r>
        <w:instrText xml:space="preserve"> REF _Ref459152470 \h </w:instrText>
      </w:r>
      <w:r>
        <w:fldChar w:fldCharType="separate"/>
      </w:r>
      <w:r w:rsidR="00335316" w:rsidRPr="009A6B09">
        <w:t xml:space="preserve">Figure </w:t>
      </w:r>
      <w:r w:rsidR="00335316">
        <w:rPr>
          <w:noProof/>
        </w:rPr>
        <w:t>4</w:t>
      </w:r>
      <w:r w:rsidR="00335316">
        <w:noBreakHyphen/>
      </w:r>
      <w:r w:rsidR="00335316">
        <w:rPr>
          <w:noProof/>
        </w:rPr>
        <w:t>25</w:t>
      </w:r>
      <w:r>
        <w:fldChar w:fldCharType="end"/>
      </w:r>
      <w:r w:rsidRPr="00E37612">
        <w:t xml:space="preserve">) showed that </w:t>
      </w:r>
      <w:r>
        <w:t>e</w:t>
      </w:r>
      <w:r w:rsidRPr="00E37612">
        <w:t xml:space="preserve">nclosed </w:t>
      </w:r>
      <w:r>
        <w:t>c</w:t>
      </w:r>
      <w:r w:rsidRPr="00E37612">
        <w:t xml:space="preserve">oastal regions were </w:t>
      </w:r>
      <w:r>
        <w:t>heavily influenced by river-plumes from the Burdekin River over the 2017</w:t>
      </w:r>
      <w:r w:rsidR="00E70DF7">
        <w:t>–</w:t>
      </w:r>
      <w:r>
        <w:t>18 monitoring year. Open coastal and some mid-shelf sites were also exposed to river plumes</w:t>
      </w:r>
      <w:r w:rsidRPr="007F27EE">
        <w:t>.</w:t>
      </w:r>
      <w:r>
        <w:t xml:space="preserve"> Detectable levels of river discharge (&gt;1% of background) from </w:t>
      </w:r>
      <w:r w:rsidR="00E70DF7">
        <w:t xml:space="preserve">the </w:t>
      </w:r>
      <w:r>
        <w:t>Burdekin River plumes extended ~170 km northwest from the river mouth, reaching reefs in the Palms</w:t>
      </w:r>
      <w:r w:rsidRPr="00D46D8C">
        <w:rPr>
          <w:szCs w:val="22"/>
        </w:rPr>
        <w:t xml:space="preserve">. </w:t>
      </w:r>
      <w:r w:rsidR="00E70DF7">
        <w:rPr>
          <w:szCs w:val="22"/>
        </w:rPr>
        <w:t xml:space="preserve">The </w:t>
      </w:r>
      <w:r>
        <w:rPr>
          <w:szCs w:val="22"/>
        </w:rPr>
        <w:t>Burdekin</w:t>
      </w:r>
      <w:r w:rsidRPr="00D46D8C">
        <w:rPr>
          <w:szCs w:val="22"/>
        </w:rPr>
        <w:t xml:space="preserve"> River plumes </w:t>
      </w:r>
      <w:r>
        <w:rPr>
          <w:szCs w:val="22"/>
        </w:rPr>
        <w:t xml:space="preserve">were </w:t>
      </w:r>
      <w:r w:rsidRPr="00D46D8C">
        <w:rPr>
          <w:szCs w:val="22"/>
        </w:rPr>
        <w:t xml:space="preserve">also </w:t>
      </w:r>
      <w:r>
        <w:rPr>
          <w:szCs w:val="22"/>
        </w:rPr>
        <w:t>transported easterly</w:t>
      </w:r>
      <w:r w:rsidRPr="00D46D8C">
        <w:rPr>
          <w:szCs w:val="22"/>
        </w:rPr>
        <w:t xml:space="preserve"> ~</w:t>
      </w:r>
      <w:r>
        <w:rPr>
          <w:szCs w:val="22"/>
        </w:rPr>
        <w:t>6</w:t>
      </w:r>
      <w:r w:rsidRPr="00D46D8C">
        <w:rPr>
          <w:szCs w:val="22"/>
        </w:rPr>
        <w:t>0</w:t>
      </w:r>
      <w:r w:rsidR="00E70DF7">
        <w:rPr>
          <w:szCs w:val="22"/>
        </w:rPr>
        <w:t xml:space="preserve"> </w:t>
      </w:r>
      <w:r w:rsidRPr="00D46D8C">
        <w:rPr>
          <w:szCs w:val="22"/>
        </w:rPr>
        <w:t xml:space="preserve">km from the river mouth and </w:t>
      </w:r>
      <w:r>
        <w:t xml:space="preserve">tended to be transported seaward </w:t>
      </w:r>
      <w:r w:rsidRPr="00F27D17">
        <w:rPr>
          <w:szCs w:val="22"/>
        </w:rPr>
        <w:t>(</w:t>
      </w:r>
      <w:r>
        <w:rPr>
          <w:szCs w:val="22"/>
        </w:rPr>
        <w:fldChar w:fldCharType="begin"/>
      </w:r>
      <w:r>
        <w:rPr>
          <w:szCs w:val="22"/>
        </w:rPr>
        <w:instrText xml:space="preserve"> REF _Ref459152470 \h </w:instrText>
      </w:r>
      <w:r>
        <w:rPr>
          <w:szCs w:val="22"/>
        </w:rPr>
      </w:r>
      <w:r>
        <w:rPr>
          <w:szCs w:val="22"/>
        </w:rPr>
        <w:fldChar w:fldCharType="separate"/>
      </w:r>
      <w:r w:rsidR="00335316" w:rsidRPr="009A6B09">
        <w:t xml:space="preserve">Figure </w:t>
      </w:r>
      <w:r w:rsidR="00335316">
        <w:rPr>
          <w:noProof/>
        </w:rPr>
        <w:t>4</w:t>
      </w:r>
      <w:r w:rsidR="00335316">
        <w:noBreakHyphen/>
      </w:r>
      <w:r w:rsidR="00335316">
        <w:rPr>
          <w:noProof/>
        </w:rPr>
        <w:t>25</w:t>
      </w:r>
      <w:r>
        <w:rPr>
          <w:szCs w:val="22"/>
        </w:rPr>
        <w:fldChar w:fldCharType="end"/>
      </w:r>
      <w:r w:rsidRPr="00F27D17">
        <w:rPr>
          <w:szCs w:val="22"/>
        </w:rPr>
        <w:t>)</w:t>
      </w:r>
      <w:r>
        <w:t>.</w:t>
      </w:r>
    </w:p>
    <w:p w14:paraId="165511FF" w14:textId="0A352BF4" w:rsidR="00FB0F2E" w:rsidRPr="00E943A5" w:rsidRDefault="00454C86" w:rsidP="000E7491">
      <w:r w:rsidRPr="00E37612">
        <w:rPr>
          <w:rFonts w:eastAsiaTheme="majorEastAsia"/>
          <w:noProof/>
          <w:lang w:val="en-AU" w:eastAsia="en-AU"/>
        </w:rPr>
        <mc:AlternateContent>
          <mc:Choice Requires="wps">
            <w:drawing>
              <wp:anchor distT="0" distB="0" distL="114300" distR="114300" simplePos="0" relativeHeight="252007424" behindDoc="0" locked="0" layoutInCell="1" allowOverlap="0" wp14:anchorId="1E429EA7" wp14:editId="465E4437">
                <wp:simplePos x="0" y="0"/>
                <wp:positionH relativeFrom="margin">
                  <wp:align>left</wp:align>
                </wp:positionH>
                <wp:positionV relativeFrom="margin">
                  <wp:posOffset>818515</wp:posOffset>
                </wp:positionV>
                <wp:extent cx="5709285" cy="5343525"/>
                <wp:effectExtent l="0" t="0" r="0" b="0"/>
                <wp:wrapTopAndBottom/>
                <wp:docPr id="319" name="Text Box 319"/>
                <wp:cNvGraphicFramePr/>
                <a:graphic xmlns:a="http://schemas.openxmlformats.org/drawingml/2006/main">
                  <a:graphicData uri="http://schemas.microsoft.com/office/word/2010/wordprocessingShape">
                    <wps:wsp>
                      <wps:cNvSpPr txBox="1"/>
                      <wps:spPr>
                        <a:xfrm>
                          <a:off x="0" y="0"/>
                          <a:ext cx="5709285" cy="53435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BE1A50A" w14:textId="77777777" w:rsidR="008A7E23" w:rsidRDefault="008A7E23" w:rsidP="00454C86">
                            <w:pPr>
                              <w:jc w:val="center"/>
                            </w:pPr>
                            <w:r>
                              <w:rPr>
                                <w:noProof/>
                                <w:lang w:val="en-AU" w:eastAsia="en-AU"/>
                              </w:rPr>
                              <w:drawing>
                                <wp:inline distT="0" distB="0" distL="0" distR="0" wp14:anchorId="1F561879" wp14:editId="2006942A">
                                  <wp:extent cx="5429885" cy="4623435"/>
                                  <wp:effectExtent l="0" t="0" r="0" b="5715"/>
                                  <wp:docPr id="42" name="Picture 42" descr="Cumulative exposure index for the Burdekin River from October 2017 to September 2018. The colour bar indicates the calculated cumulative exposure (concentration x days) above 1% of the incoming concentration. The colour bar is capped at 20 concentration days." title="Cumulative exposure from the Burdekin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 name="Burdekin_River__cum_exp__MMP_17-18.png"/>
                                          <pic:cNvPicPr/>
                                        </pic:nvPicPr>
                                        <pic:blipFill rotWithShape="1">
                                          <a:blip r:embed="rId103">
                                            <a:extLst>
                                              <a:ext uri="{28A0092B-C50C-407E-A947-70E740481C1C}">
                                                <a14:useLocalDpi xmlns:a14="http://schemas.microsoft.com/office/drawing/2010/main" val="0"/>
                                              </a:ext>
                                            </a:extLst>
                                          </a:blip>
                                          <a:srcRect t="6726"/>
                                          <a:stretch/>
                                        </pic:blipFill>
                                        <pic:spPr bwMode="auto">
                                          <a:xfrm>
                                            <a:off x="0" y="0"/>
                                            <a:ext cx="5429885" cy="4623435"/>
                                          </a:xfrm>
                                          <a:prstGeom prst="rect">
                                            <a:avLst/>
                                          </a:prstGeom>
                                          <a:ln>
                                            <a:noFill/>
                                          </a:ln>
                                          <a:extLst>
                                            <a:ext uri="{53640926-AAD7-44D8-BBD7-CCE9431645EC}">
                                              <a14:shadowObscured xmlns:a14="http://schemas.microsoft.com/office/drawing/2010/main"/>
                                            </a:ext>
                                          </a:extLst>
                                        </pic:spPr>
                                      </pic:pic>
                                    </a:graphicData>
                                  </a:graphic>
                                </wp:inline>
                              </w:drawing>
                            </w:r>
                          </w:p>
                          <w:p w14:paraId="4A85636C" w14:textId="5D75BBE3" w:rsidR="008A7E23" w:rsidRPr="00D75CF9" w:rsidRDefault="008A7E23" w:rsidP="00454C86">
                            <w:pPr>
                              <w:pStyle w:val="Figure"/>
                              <w:rPr>
                                <w:vanish/>
                                <w:specVanish/>
                              </w:rPr>
                            </w:pPr>
                            <w:bookmarkStart w:id="1314" w:name="_Ref459152470"/>
                            <w:bookmarkStart w:id="1315" w:name="_Toc10536200"/>
                            <w:r w:rsidRPr="009A6B09">
                              <w:t xml:space="preserve">Figure </w:t>
                            </w:r>
                            <w:r>
                              <w:fldChar w:fldCharType="begin"/>
                            </w:r>
                            <w:r>
                              <w:instrText xml:space="preserve"> STYLEREF 1 \s </w:instrText>
                            </w:r>
                            <w:r>
                              <w:fldChar w:fldCharType="separate"/>
                            </w:r>
                            <w:r w:rsidR="00335316">
                              <w:rPr>
                                <w:noProof/>
                              </w:rPr>
                              <w:t>4</w:t>
                            </w:r>
                            <w:r>
                              <w:fldChar w:fldCharType="end"/>
                            </w:r>
                            <w:r>
                              <w:noBreakHyphen/>
                            </w:r>
                            <w:r>
                              <w:fldChar w:fldCharType="begin"/>
                            </w:r>
                            <w:r>
                              <w:instrText xml:space="preserve"> SEQ Figure \* ARABIC \s 1 </w:instrText>
                            </w:r>
                            <w:r>
                              <w:fldChar w:fldCharType="separate"/>
                            </w:r>
                            <w:r w:rsidR="00335316">
                              <w:rPr>
                                <w:noProof/>
                              </w:rPr>
                              <w:t>25</w:t>
                            </w:r>
                            <w:r>
                              <w:fldChar w:fldCharType="end"/>
                            </w:r>
                            <w:bookmarkEnd w:id="1314"/>
                            <w:r w:rsidRPr="009A6B09">
                              <w:t xml:space="preserve">: </w:t>
                            </w:r>
                            <w:r w:rsidRPr="00F94E6A">
                              <w:t xml:space="preserve">Cumulative exposure index for the Burdekin River </w:t>
                            </w:r>
                            <w:r>
                              <w:t>from October 2017 to September 2018</w:t>
                            </w:r>
                            <w:r w:rsidRPr="00F94E6A">
                              <w:t>.</w:t>
                            </w:r>
                            <w:bookmarkEnd w:id="1315"/>
                            <w:r w:rsidRPr="00F94E6A">
                              <w:t xml:space="preserve"> </w:t>
                            </w:r>
                          </w:p>
                          <w:p w14:paraId="7A440A8F" w14:textId="77777777" w:rsidR="008A7E23" w:rsidRDefault="008A7E23" w:rsidP="00454C86">
                            <w:pPr>
                              <w:pStyle w:val="Figure"/>
                            </w:pPr>
                            <w:r w:rsidRPr="00F94E6A">
                              <w:t xml:space="preserve">The colour bar indicates the calculated cumulative exposure (concentration x days) above 1% of the incoming concentration. The colour bar is capped at 20 </w:t>
                            </w:r>
                            <w:r>
                              <w:t>concentration days</w:t>
                            </w:r>
                            <w:r w:rsidRPr="00F94E6A">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429EA7" id="Text Box 319" o:spid="_x0000_s1036" type="#_x0000_t202" style="position:absolute;left:0;text-align:left;margin-left:0;margin-top:64.45pt;width:449.55pt;height:420.75pt;z-index:252007424;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" o:allowoverlap="f" filled="f" stroked="f" strokeweight=".5pt">
                <v:textbox>
                  <w:txbxContent>
                    <w:p w14:paraId="6BE1A50A" w14:textId="77777777" w:rsidR="008A7E23" w:rsidRDefault="008A7E23" w:rsidP="00454C86">
                      <w:pPr>
                        <w:jc w:val="center"/>
                      </w:pPr>
                      <w:r>
                        <w:rPr>
                          <w:noProof/>
                          <w:lang w:val="en-AU" w:eastAsia="en-AU"/>
                        </w:rPr>
                        <w:drawing>
                          <wp:inline distT="0" distB="0" distL="0" distR="0" wp14:anchorId="1F561879" wp14:editId="2006942A">
                            <wp:extent cx="5429885" cy="4623435"/>
                            <wp:effectExtent l="0" t="0" r="0" b="5715"/>
                            <wp:docPr id="42" name="Picture 42" descr="Cumulative exposure index for the Burdekin River from October 2017 to September 2018. The colour bar indicates the calculated cumulative exposure (concentration x days) above 1% of the incoming concentration. The colour bar is capped at 20 concentration days." title="Cumulative exposure from the Burdekin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 name="Burdekin_River__cum_exp__MMP_17-18.png"/>
                                    <pic:cNvPicPr/>
                                  </pic:nvPicPr>
                                  <pic:blipFill rotWithShape="1">
                                    <a:blip r:embed="rId103">
                                      <a:extLst>
                                        <a:ext uri="{28A0092B-C50C-407E-A947-70E740481C1C}">
                                          <a14:useLocalDpi xmlns:a14="http://schemas.microsoft.com/office/drawing/2010/main" val="0"/>
                                        </a:ext>
                                      </a:extLst>
                                    </a:blip>
                                    <a:srcRect t="6726"/>
                                    <a:stretch/>
                                  </pic:blipFill>
                                  <pic:spPr bwMode="auto">
                                    <a:xfrm>
                                      <a:off x="0" y="0"/>
                                      <a:ext cx="5429885" cy="4623435"/>
                                    </a:xfrm>
                                    <a:prstGeom prst="rect">
                                      <a:avLst/>
                                    </a:prstGeom>
                                    <a:ln>
                                      <a:noFill/>
                                    </a:ln>
                                    <a:extLst>
                                      <a:ext uri="{53640926-AAD7-44D8-BBD7-CCE9431645EC}">
                                        <a14:shadowObscured xmlns:a14="http://schemas.microsoft.com/office/drawing/2010/main"/>
                                      </a:ext>
                                    </a:extLst>
                                  </pic:spPr>
                                </pic:pic>
                              </a:graphicData>
                            </a:graphic>
                          </wp:inline>
                        </w:drawing>
                      </w:r>
                    </w:p>
                    <w:p w14:paraId="4A85636C" w14:textId="5D75BBE3" w:rsidR="008A7E23" w:rsidRPr="00D75CF9" w:rsidRDefault="008A7E23" w:rsidP="00454C86">
                      <w:pPr>
                        <w:pStyle w:val="Figure"/>
                        <w:rPr>
                          <w:vanish/>
                          <w:specVanish/>
                        </w:rPr>
                      </w:pPr>
                      <w:bookmarkStart w:id="1316" w:name="_Ref459152470"/>
                      <w:bookmarkStart w:id="1317" w:name="_Toc10536200"/>
                      <w:r w:rsidRPr="009A6B09">
                        <w:t xml:space="preserve">Figure </w:t>
                      </w:r>
                      <w:r>
                        <w:fldChar w:fldCharType="begin"/>
                      </w:r>
                      <w:r>
                        <w:instrText xml:space="preserve"> STYLEREF 1 \s </w:instrText>
                      </w:r>
                      <w:r>
                        <w:fldChar w:fldCharType="separate"/>
                      </w:r>
                      <w:r w:rsidR="00335316">
                        <w:rPr>
                          <w:noProof/>
                        </w:rPr>
                        <w:t>4</w:t>
                      </w:r>
                      <w:r>
                        <w:fldChar w:fldCharType="end"/>
                      </w:r>
                      <w:r>
                        <w:noBreakHyphen/>
                      </w:r>
                      <w:r>
                        <w:fldChar w:fldCharType="begin"/>
                      </w:r>
                      <w:r>
                        <w:instrText xml:space="preserve"> SEQ Figure \* ARABIC \s 1 </w:instrText>
                      </w:r>
                      <w:r>
                        <w:fldChar w:fldCharType="separate"/>
                      </w:r>
                      <w:r w:rsidR="00335316">
                        <w:rPr>
                          <w:noProof/>
                        </w:rPr>
                        <w:t>25</w:t>
                      </w:r>
                      <w:r>
                        <w:fldChar w:fldCharType="end"/>
                      </w:r>
                      <w:bookmarkEnd w:id="1316"/>
                      <w:r w:rsidRPr="009A6B09">
                        <w:t xml:space="preserve">: </w:t>
                      </w:r>
                      <w:r w:rsidRPr="00F94E6A">
                        <w:t xml:space="preserve">Cumulative exposure index for the Burdekin River </w:t>
                      </w:r>
                      <w:r>
                        <w:t>from October 2017 to September 2018</w:t>
                      </w:r>
                      <w:r w:rsidRPr="00F94E6A">
                        <w:t>.</w:t>
                      </w:r>
                      <w:bookmarkEnd w:id="1317"/>
                      <w:r w:rsidRPr="00F94E6A">
                        <w:t xml:space="preserve"> </w:t>
                      </w:r>
                    </w:p>
                    <w:p w14:paraId="7A440A8F" w14:textId="77777777" w:rsidR="008A7E23" w:rsidRDefault="008A7E23" w:rsidP="00454C86">
                      <w:pPr>
                        <w:pStyle w:val="Figure"/>
                      </w:pPr>
                      <w:r w:rsidRPr="00F94E6A">
                        <w:t xml:space="preserve">The colour bar indicates the calculated cumulative exposure (concentration x days) above 1% of the incoming concentration. The colour bar is capped at 20 </w:t>
                      </w:r>
                      <w:r>
                        <w:t>concentration days</w:t>
                      </w:r>
                      <w:r w:rsidRPr="00F94E6A">
                        <w:t>.</w:t>
                      </w:r>
                    </w:p>
                  </w:txbxContent>
                </v:textbox>
                <w10:wrap type="topAndBottom" anchorx="margin" anchory="margin"/>
              </v:shape>
            </w:pict>
          </mc:Fallback>
        </mc:AlternateContent>
      </w:r>
      <w:r w:rsidR="00A1169D">
        <w:t>M</w:t>
      </w:r>
      <w:r w:rsidR="000E7491" w:rsidRPr="008442FD">
        <w:t xml:space="preserve">apping products </w:t>
      </w:r>
      <w:r w:rsidR="00A1169D">
        <w:t>we</w:t>
      </w:r>
      <w:r w:rsidR="000E7491" w:rsidRPr="008442FD">
        <w:t xml:space="preserve">re generated to represent wet season water quality conditions in the </w:t>
      </w:r>
      <w:r w:rsidR="000E7491">
        <w:t>Burdekin region</w:t>
      </w:r>
      <w:r w:rsidR="000E7491" w:rsidRPr="008442FD">
        <w:t xml:space="preserve">. The </w:t>
      </w:r>
      <w:r w:rsidR="000E7491" w:rsidRPr="001853EB">
        <w:rPr>
          <w:i/>
        </w:rPr>
        <w:t>in-situ</w:t>
      </w:r>
      <w:r w:rsidR="000E7491" w:rsidRPr="008442FD">
        <w:t xml:space="preserve"> data collected by JCU </w:t>
      </w:r>
      <w:r w:rsidR="000E7491">
        <w:t xml:space="preserve">and AIMS </w:t>
      </w:r>
      <w:r w:rsidR="000E7491" w:rsidRPr="008442FD">
        <w:t>during the wet season, including high flow periods, is used to characterise and validate these products. Th</w:t>
      </w:r>
      <w:r w:rsidR="00CA2094">
        <w:t>e</w:t>
      </w:r>
      <w:r w:rsidR="000E7491" w:rsidRPr="008442FD">
        <w:t>s</w:t>
      </w:r>
      <w:r w:rsidR="00CA2094">
        <w:t>e</w:t>
      </w:r>
      <w:r w:rsidR="000E7491" w:rsidRPr="008442FD">
        <w:t xml:space="preserve"> data </w:t>
      </w:r>
      <w:r w:rsidR="00CA2094">
        <w:t>are</w:t>
      </w:r>
      <w:r w:rsidR="000E7491" w:rsidRPr="008442FD">
        <w:t xml:space="preserve"> </w:t>
      </w:r>
      <w:r w:rsidR="000E7491" w:rsidRPr="009B6084">
        <w:rPr>
          <w:szCs w:val="22"/>
        </w:rPr>
        <w:t>presente</w:t>
      </w:r>
      <w:r w:rsidR="000E7491" w:rsidRPr="00153DA5">
        <w:rPr>
          <w:szCs w:val="22"/>
        </w:rPr>
        <w:t xml:space="preserve">d </w:t>
      </w:r>
      <w:r w:rsidR="00735614" w:rsidRPr="00735614">
        <w:t xml:space="preserve">in </w:t>
      </w:r>
      <w:r w:rsidR="00735614" w:rsidRPr="00735614">
        <w:fldChar w:fldCharType="begin"/>
      </w:r>
      <w:r w:rsidR="00735614" w:rsidRPr="00C92D6E">
        <w:instrText xml:space="preserve"> REF _Ref3540363 \h </w:instrText>
      </w:r>
      <w:r w:rsidR="00735614">
        <w:instrText xml:space="preserve"> \* MERGEFORMAT </w:instrText>
      </w:r>
      <w:r w:rsidR="00735614" w:rsidRPr="00735614">
        <w:fldChar w:fldCharType="separate"/>
      </w:r>
      <w:r w:rsidR="00335316" w:rsidRPr="00335316">
        <w:t>Figure 4</w:t>
      </w:r>
      <w:r w:rsidR="00335316" w:rsidRPr="00335316">
        <w:noBreakHyphen/>
        <w:t>26</w:t>
      </w:r>
      <w:r w:rsidR="00735614" w:rsidRPr="00735614">
        <w:fldChar w:fldCharType="end"/>
      </w:r>
      <w:r w:rsidR="00735614" w:rsidRPr="00735614">
        <w:t xml:space="preserve"> and </w:t>
      </w:r>
      <w:r w:rsidR="000E7491" w:rsidRPr="00735614">
        <w:t>in</w:t>
      </w:r>
      <w:r w:rsidR="000E7491" w:rsidRPr="009B6084">
        <w:rPr>
          <w:szCs w:val="22"/>
        </w:rPr>
        <w:t xml:space="preserve"> a panel of weekly characteristics throughout the 22</w:t>
      </w:r>
      <w:r w:rsidR="000E7491">
        <w:rPr>
          <w:szCs w:val="22"/>
        </w:rPr>
        <w:t>-</w:t>
      </w:r>
      <w:r w:rsidR="000E7491" w:rsidRPr="009B6084">
        <w:rPr>
          <w:szCs w:val="22"/>
        </w:rPr>
        <w:t xml:space="preserve">week wet season </w:t>
      </w:r>
      <w:r w:rsidR="000E7491" w:rsidRPr="00F3599D">
        <w:t>period</w:t>
      </w:r>
      <w:r w:rsidR="00F3599D" w:rsidRPr="00F3599D">
        <w:t xml:space="preserve"> (</w:t>
      </w:r>
      <w:r w:rsidR="00F3599D" w:rsidRPr="00F3599D">
        <w:fldChar w:fldCharType="begin"/>
      </w:r>
      <w:r w:rsidR="00F3599D" w:rsidRPr="00C92D6E">
        <w:instrText xml:space="preserve"> REF _Ref3540408 \h </w:instrText>
      </w:r>
      <w:r w:rsidR="00F3599D">
        <w:instrText xml:space="preserve"> \* MERGEFORMAT </w:instrText>
      </w:r>
      <w:r w:rsidR="00F3599D" w:rsidRPr="00F3599D">
        <w:fldChar w:fldCharType="separate"/>
      </w:r>
      <w:r w:rsidR="00335316" w:rsidRPr="00335316">
        <w:t>Figure 4</w:t>
      </w:r>
      <w:r w:rsidR="00335316" w:rsidRPr="00335316">
        <w:noBreakHyphen/>
        <w:t>27</w:t>
      </w:r>
      <w:r w:rsidR="00F3599D" w:rsidRPr="00F3599D">
        <w:fldChar w:fldCharType="end"/>
      </w:r>
      <w:r w:rsidR="00F3599D" w:rsidRPr="00F3599D">
        <w:t xml:space="preserve"> and </w:t>
      </w:r>
      <w:r w:rsidR="00F3599D" w:rsidRPr="00F3599D">
        <w:fldChar w:fldCharType="begin"/>
      </w:r>
      <w:r w:rsidR="00F3599D" w:rsidRPr="00C92D6E">
        <w:instrText xml:space="preserve"> REF _Ref3540412 \h </w:instrText>
      </w:r>
      <w:r w:rsidR="00F3599D">
        <w:instrText xml:space="preserve"> \* MERGEFORMAT </w:instrText>
      </w:r>
      <w:r w:rsidR="00F3599D" w:rsidRPr="00F3599D">
        <w:fldChar w:fldCharType="separate"/>
      </w:r>
      <w:r w:rsidR="00335316" w:rsidRPr="00335316">
        <w:t>Figure 4</w:t>
      </w:r>
      <w:r w:rsidR="00335316" w:rsidRPr="00335316">
        <w:noBreakHyphen/>
        <w:t>28</w:t>
      </w:r>
      <w:r w:rsidR="00F3599D" w:rsidRPr="00F3599D">
        <w:fldChar w:fldCharType="end"/>
      </w:r>
      <w:r w:rsidR="00F3599D" w:rsidRPr="00F3599D">
        <w:t>).</w:t>
      </w:r>
      <w:r w:rsidR="00F3599D">
        <w:rPr>
          <w:szCs w:val="22"/>
        </w:rPr>
        <w:t xml:space="preserve"> </w:t>
      </w:r>
    </w:p>
    <w:p w14:paraId="69DB3DF1" w14:textId="77777777" w:rsidR="00FB0F2E" w:rsidRPr="00E17E9D" w:rsidRDefault="00FB0F2E" w:rsidP="00FB0F2E">
      <w:r w:rsidRPr="00E17E9D">
        <w:t xml:space="preserve">Details in the panels include: </w:t>
      </w:r>
    </w:p>
    <w:p w14:paraId="3E8D190D" w14:textId="4FC71310" w:rsidR="00FB0F2E" w:rsidRPr="000B23DF" w:rsidRDefault="00FB0F2E" w:rsidP="00FB2102">
      <w:pPr>
        <w:numPr>
          <w:ilvl w:val="0"/>
          <w:numId w:val="27"/>
        </w:numPr>
        <w:spacing w:before="0" w:after="160" w:line="259" w:lineRule="auto"/>
        <w:ind w:left="851" w:hanging="284"/>
        <w:contextualSpacing/>
        <w:jc w:val="left"/>
        <w:rPr>
          <w:szCs w:val="24"/>
          <w:lang w:eastAsia="en-GB"/>
        </w:rPr>
      </w:pPr>
      <w:r w:rsidRPr="00A66478">
        <w:rPr>
          <w:i/>
          <w:szCs w:val="24"/>
          <w:lang w:eastAsia="en-GB"/>
        </w:rPr>
        <w:t>in</w:t>
      </w:r>
      <w:r w:rsidR="002D5823">
        <w:rPr>
          <w:i/>
          <w:szCs w:val="24"/>
          <w:lang w:eastAsia="en-GB"/>
        </w:rPr>
        <w:t>-</w:t>
      </w:r>
      <w:r w:rsidRPr="00A66478">
        <w:rPr>
          <w:i/>
          <w:szCs w:val="24"/>
          <w:lang w:eastAsia="en-GB"/>
        </w:rPr>
        <w:t>situ</w:t>
      </w:r>
      <w:r w:rsidRPr="000B23DF">
        <w:rPr>
          <w:szCs w:val="24"/>
          <w:lang w:eastAsia="en-GB"/>
        </w:rPr>
        <w:t xml:space="preserve"> water quality characteristics including</w:t>
      </w:r>
      <w:r w:rsidR="00E70DF7">
        <w:rPr>
          <w:szCs w:val="24"/>
          <w:lang w:eastAsia="en-GB"/>
        </w:rPr>
        <w:t xml:space="preserve"> </w:t>
      </w:r>
      <w:r w:rsidRPr="000B23DF">
        <w:rPr>
          <w:szCs w:val="24"/>
          <w:lang w:eastAsia="en-GB"/>
        </w:rPr>
        <w:t xml:space="preserve">TSS, </w:t>
      </w:r>
      <w:r w:rsidR="00B02B1B">
        <w:rPr>
          <w:szCs w:val="24"/>
          <w:lang w:eastAsia="en-GB"/>
        </w:rPr>
        <w:t>Secchi depth</w:t>
      </w:r>
      <w:r w:rsidRPr="000B23DF">
        <w:rPr>
          <w:szCs w:val="24"/>
          <w:lang w:eastAsia="en-GB"/>
        </w:rPr>
        <w:t>, Chl-</w:t>
      </w:r>
      <w:r w:rsidRPr="009378A5">
        <w:rPr>
          <w:i/>
          <w:szCs w:val="24"/>
          <w:lang w:eastAsia="en-GB"/>
        </w:rPr>
        <w:t>a</w:t>
      </w:r>
      <w:r w:rsidRPr="000B23DF">
        <w:rPr>
          <w:szCs w:val="24"/>
          <w:lang w:eastAsia="en-GB"/>
        </w:rPr>
        <w:t xml:space="preserve"> and DIN within each colour class </w:t>
      </w:r>
    </w:p>
    <w:p w14:paraId="4606D1AD" w14:textId="77777777" w:rsidR="00FB0F2E" w:rsidRPr="00E17E9D" w:rsidRDefault="00FB0F2E" w:rsidP="00FB2102">
      <w:pPr>
        <w:numPr>
          <w:ilvl w:val="0"/>
          <w:numId w:val="27"/>
        </w:numPr>
        <w:spacing w:before="0" w:after="160" w:line="259" w:lineRule="auto"/>
        <w:ind w:left="851" w:hanging="284"/>
        <w:contextualSpacing/>
        <w:jc w:val="left"/>
        <w:rPr>
          <w:szCs w:val="24"/>
          <w:lang w:eastAsia="en-GB"/>
        </w:rPr>
      </w:pPr>
      <w:r w:rsidRPr="00E17E9D">
        <w:rPr>
          <w:szCs w:val="24"/>
          <w:lang w:eastAsia="en-GB"/>
        </w:rPr>
        <w:t xml:space="preserve">weekly river discharge </w:t>
      </w:r>
    </w:p>
    <w:p w14:paraId="0EA6BE68" w14:textId="77777777" w:rsidR="00FB0F2E" w:rsidRPr="00E17E9D" w:rsidRDefault="00FB0F2E" w:rsidP="00FB2102">
      <w:pPr>
        <w:numPr>
          <w:ilvl w:val="0"/>
          <w:numId w:val="27"/>
        </w:numPr>
        <w:spacing w:before="0" w:after="160" w:line="259" w:lineRule="auto"/>
        <w:ind w:left="851" w:hanging="284"/>
        <w:contextualSpacing/>
        <w:jc w:val="left"/>
        <w:rPr>
          <w:szCs w:val="24"/>
          <w:lang w:eastAsia="en-GB"/>
        </w:rPr>
      </w:pPr>
      <w:r w:rsidRPr="00E17E9D">
        <w:rPr>
          <w:szCs w:val="24"/>
          <w:lang w:eastAsia="en-GB"/>
        </w:rPr>
        <w:t>wind speed and direction</w:t>
      </w:r>
    </w:p>
    <w:p w14:paraId="2DE3461E" w14:textId="77777777" w:rsidR="00FB0F2E" w:rsidRPr="00E17E9D" w:rsidRDefault="00FB0F2E" w:rsidP="00FB2102">
      <w:pPr>
        <w:numPr>
          <w:ilvl w:val="0"/>
          <w:numId w:val="27"/>
        </w:numPr>
        <w:spacing w:before="0" w:after="160" w:line="259" w:lineRule="auto"/>
        <w:ind w:left="851" w:hanging="284"/>
        <w:contextualSpacing/>
        <w:jc w:val="left"/>
        <w:rPr>
          <w:szCs w:val="24"/>
          <w:lang w:eastAsia="en-GB"/>
        </w:rPr>
      </w:pPr>
      <w:r w:rsidRPr="00E17E9D">
        <w:rPr>
          <w:szCs w:val="24"/>
          <w:lang w:eastAsia="en-GB"/>
        </w:rPr>
        <w:t xml:space="preserve">weekly wet season water type maps showing the six wet season colour classes. </w:t>
      </w:r>
    </w:p>
    <w:p w14:paraId="71E4D856" w14:textId="77777777" w:rsidR="00A1169D" w:rsidRDefault="00A1169D" w:rsidP="000E7491"/>
    <w:p w14:paraId="17552174" w14:textId="77777777" w:rsidR="000E7491" w:rsidRDefault="000E7491" w:rsidP="000E7491">
      <w:pPr>
        <w:rPr>
          <w:rFonts w:eastAsia="SimSun"/>
          <w:noProof/>
          <w:lang w:val="en-AU" w:eastAsia="en-AU"/>
        </w:rPr>
      </w:pPr>
      <w:r>
        <w:rPr>
          <w:rFonts w:eastAsia="SimSun"/>
          <w:noProof/>
          <w:lang w:val="en-AU" w:eastAsia="en-AU"/>
        </w:rPr>
        <w:lastRenderedPageBreak/>
        <w:drawing>
          <wp:inline distT="0" distB="0" distL="0" distR="0" wp14:anchorId="7FD86191" wp14:editId="4D3622F5">
            <wp:extent cx="5587200" cy="5516642"/>
            <wp:effectExtent l="0" t="0" r="0" b="8255"/>
            <wp:docPr id="7192" name="Picture 7192" descr="Maps showing the a) frequency of combined wet season water types waters (primary, secondary and tertiary), b) the frequency of primary, secondary and tertiary water types and c) the exposure maps for the Burdekin region in the long-term (bottom) and 2017–18 wet season (top)." title="Maps showing wet season water types from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gure3.93b.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587200" cy="5516642"/>
                    </a:xfrm>
                    <a:prstGeom prst="rect">
                      <a:avLst/>
                    </a:prstGeom>
                  </pic:spPr>
                </pic:pic>
              </a:graphicData>
            </a:graphic>
          </wp:inline>
        </w:drawing>
      </w:r>
    </w:p>
    <w:p w14:paraId="3F8999A1" w14:textId="04F41A1F" w:rsidR="00A1169D" w:rsidRPr="00E00555" w:rsidRDefault="000E7491" w:rsidP="000E7491">
      <w:pPr>
        <w:rPr>
          <w:rFonts w:eastAsia="SimSun"/>
        </w:rPr>
      </w:pPr>
      <w:bookmarkStart w:id="1318" w:name="_Ref3540363"/>
      <w:bookmarkStart w:id="1319" w:name="_Toc10536201"/>
      <w:r w:rsidRPr="00167836">
        <w:rPr>
          <w:rStyle w:val="FigureChar"/>
          <w:rFonts w:eastAsia="SimSun"/>
        </w:rPr>
        <w:t xml:space="preserve">Figure </w:t>
      </w:r>
      <w:r w:rsidR="00817A8B">
        <w:rPr>
          <w:rStyle w:val="FigureChar"/>
          <w:rFonts w:eastAsia="SimSun"/>
        </w:rPr>
        <w:fldChar w:fldCharType="begin"/>
      </w:r>
      <w:r w:rsidR="00817A8B">
        <w:rPr>
          <w:rStyle w:val="FigureChar"/>
          <w:rFonts w:eastAsia="SimSun"/>
        </w:rPr>
        <w:instrText xml:space="preserve"> STYLEREF 1 \s </w:instrText>
      </w:r>
      <w:r w:rsidR="00817A8B">
        <w:rPr>
          <w:rStyle w:val="FigureChar"/>
          <w:rFonts w:eastAsia="SimSun"/>
        </w:rPr>
        <w:fldChar w:fldCharType="separate"/>
      </w:r>
      <w:r w:rsidR="00335316">
        <w:rPr>
          <w:rStyle w:val="FigureChar"/>
          <w:rFonts w:eastAsia="SimSun"/>
          <w:noProof/>
        </w:rPr>
        <w:t>4</w:t>
      </w:r>
      <w:r w:rsidR="00817A8B">
        <w:rPr>
          <w:rStyle w:val="FigureChar"/>
          <w:rFonts w:eastAsia="SimSun"/>
        </w:rPr>
        <w:fldChar w:fldCharType="end"/>
      </w:r>
      <w:r w:rsidR="00817A8B">
        <w:rPr>
          <w:rStyle w:val="FigureChar"/>
          <w:rFonts w:eastAsia="SimSun"/>
        </w:rPr>
        <w:noBreakHyphen/>
      </w:r>
      <w:r w:rsidR="00817A8B">
        <w:rPr>
          <w:rStyle w:val="FigureChar"/>
          <w:rFonts w:eastAsia="SimSun"/>
        </w:rPr>
        <w:fldChar w:fldCharType="begin"/>
      </w:r>
      <w:r w:rsidR="00817A8B">
        <w:rPr>
          <w:rStyle w:val="FigureChar"/>
          <w:rFonts w:eastAsia="SimSun"/>
        </w:rPr>
        <w:instrText xml:space="preserve"> SEQ Figure \* ARABIC \s 1 </w:instrText>
      </w:r>
      <w:r w:rsidR="00817A8B">
        <w:rPr>
          <w:rStyle w:val="FigureChar"/>
          <w:rFonts w:eastAsia="SimSun"/>
        </w:rPr>
        <w:fldChar w:fldCharType="separate"/>
      </w:r>
      <w:r w:rsidR="00335316">
        <w:rPr>
          <w:rStyle w:val="FigureChar"/>
          <w:rFonts w:eastAsia="SimSun"/>
          <w:noProof/>
        </w:rPr>
        <w:t>26</w:t>
      </w:r>
      <w:r w:rsidR="00817A8B">
        <w:rPr>
          <w:rStyle w:val="FigureChar"/>
          <w:rFonts w:eastAsia="SimSun"/>
        </w:rPr>
        <w:fldChar w:fldCharType="end"/>
      </w:r>
      <w:bookmarkEnd w:id="1318"/>
      <w:r w:rsidRPr="00167836">
        <w:rPr>
          <w:rStyle w:val="FigureChar"/>
          <w:rFonts w:eastAsia="SimSun"/>
        </w:rPr>
        <w:t>: Maps showing the a) frequency of combined wet season water types</w:t>
      </w:r>
      <w:r w:rsidRPr="00167836">
        <w:rPr>
          <w:rStyle w:val="FigureChar"/>
        </w:rPr>
        <w:t xml:space="preserve"> </w:t>
      </w:r>
      <w:r w:rsidRPr="00167836">
        <w:rPr>
          <w:rStyle w:val="FigureChar"/>
          <w:rFonts w:eastAsia="SimSun"/>
        </w:rPr>
        <w:t>waters (</w:t>
      </w:r>
      <w:r w:rsidR="00404B3B">
        <w:rPr>
          <w:rStyle w:val="FigureChar"/>
          <w:rFonts w:eastAsia="SimSun"/>
        </w:rPr>
        <w:t>primary</w:t>
      </w:r>
      <w:r w:rsidRPr="00167836">
        <w:rPr>
          <w:rStyle w:val="FigureChar"/>
          <w:rFonts w:eastAsia="SimSun"/>
        </w:rPr>
        <w:t xml:space="preserve">, </w:t>
      </w:r>
      <w:r w:rsidR="00404B3B">
        <w:rPr>
          <w:rStyle w:val="FigureChar"/>
          <w:rFonts w:eastAsia="SimSun"/>
        </w:rPr>
        <w:t>secondary</w:t>
      </w:r>
      <w:r w:rsidRPr="00167836">
        <w:rPr>
          <w:rStyle w:val="FigureChar"/>
          <w:rFonts w:eastAsia="SimSun"/>
        </w:rPr>
        <w:t xml:space="preserve"> and </w:t>
      </w:r>
      <w:r w:rsidR="00404B3B">
        <w:rPr>
          <w:rStyle w:val="FigureChar"/>
          <w:rFonts w:eastAsia="SimSun"/>
        </w:rPr>
        <w:t>tertiary</w:t>
      </w:r>
      <w:r w:rsidRPr="00167836">
        <w:rPr>
          <w:rStyle w:val="FigureChar"/>
          <w:rFonts w:eastAsia="SimSun"/>
        </w:rPr>
        <w:t xml:space="preserve">), b) the frequency of </w:t>
      </w:r>
      <w:r w:rsidR="00404B3B">
        <w:rPr>
          <w:rStyle w:val="FigureChar"/>
          <w:rFonts w:eastAsia="SimSun"/>
        </w:rPr>
        <w:t>primary</w:t>
      </w:r>
      <w:r w:rsidRPr="00167836">
        <w:rPr>
          <w:rStyle w:val="FigureChar"/>
          <w:rFonts w:eastAsia="SimSun"/>
        </w:rPr>
        <w:t xml:space="preserve">, </w:t>
      </w:r>
      <w:r w:rsidR="00404B3B">
        <w:rPr>
          <w:rStyle w:val="FigureChar"/>
          <w:rFonts w:eastAsia="SimSun"/>
        </w:rPr>
        <w:t>secondary</w:t>
      </w:r>
      <w:r w:rsidRPr="00167836">
        <w:rPr>
          <w:rStyle w:val="FigureChar"/>
          <w:rFonts w:eastAsia="SimSun"/>
        </w:rPr>
        <w:t xml:space="preserve"> and </w:t>
      </w:r>
      <w:r w:rsidR="00404B3B">
        <w:rPr>
          <w:rStyle w:val="FigureChar"/>
          <w:rFonts w:eastAsia="SimSun"/>
        </w:rPr>
        <w:t>tertiary</w:t>
      </w:r>
      <w:r w:rsidRPr="00167836">
        <w:rPr>
          <w:rStyle w:val="FigureChar"/>
          <w:rFonts w:eastAsia="SimSun"/>
        </w:rPr>
        <w:t xml:space="preserve"> water types and c) the exposure maps for the Burdekin region in the long-term (bottom) and 201</w:t>
      </w:r>
      <w:r>
        <w:rPr>
          <w:rStyle w:val="FigureChar"/>
          <w:rFonts w:eastAsia="SimSun"/>
        </w:rPr>
        <w:t>7</w:t>
      </w:r>
      <w:r w:rsidRPr="00167836">
        <w:rPr>
          <w:rStyle w:val="FigureChar"/>
        </w:rPr>
        <w:t>–</w:t>
      </w:r>
      <w:r w:rsidRPr="00167836">
        <w:rPr>
          <w:rStyle w:val="FigureChar"/>
          <w:rFonts w:eastAsia="SimSun"/>
        </w:rPr>
        <w:t>1</w:t>
      </w:r>
      <w:r>
        <w:rPr>
          <w:rStyle w:val="FigureChar"/>
          <w:rFonts w:eastAsia="SimSun"/>
        </w:rPr>
        <w:t>8</w:t>
      </w:r>
      <w:r w:rsidRPr="00167836">
        <w:rPr>
          <w:rStyle w:val="FigureChar"/>
          <w:rFonts w:eastAsia="SimSun"/>
        </w:rPr>
        <w:t xml:space="preserve"> wet season (top)</w:t>
      </w:r>
      <w:r>
        <w:rPr>
          <w:rFonts w:eastAsia="SimSun"/>
          <w:lang w:val="en-US"/>
        </w:rPr>
        <w:t>.</w:t>
      </w:r>
      <w:bookmarkEnd w:id="1319"/>
    </w:p>
    <w:p w14:paraId="399FE3D3" w14:textId="5540F0C8" w:rsidR="000E7491" w:rsidRPr="00DE7A5F" w:rsidRDefault="0096624D" w:rsidP="000E7491">
      <w:pPr>
        <w:rPr>
          <w:szCs w:val="22"/>
          <w:lang w:val="en-AU"/>
        </w:rPr>
      </w:pPr>
      <w:r w:rsidRPr="00D847C7">
        <w:rPr>
          <w:szCs w:val="22"/>
          <w:lang w:val="en-AU"/>
        </w:rPr>
        <w:fldChar w:fldCharType="begin"/>
      </w:r>
      <w:r>
        <w:rPr>
          <w:szCs w:val="22"/>
          <w:lang w:val="en-AU"/>
        </w:rPr>
        <w:instrText xml:space="preserve"> REF _Ref3540363 \h  \* MERGEFORMAT </w:instrText>
      </w:r>
      <w:r w:rsidRPr="00D847C7">
        <w:rPr>
          <w:szCs w:val="22"/>
          <w:lang w:val="en-AU"/>
        </w:rPr>
      </w:r>
      <w:r w:rsidRPr="00D847C7">
        <w:rPr>
          <w:szCs w:val="22"/>
          <w:lang w:val="en-AU"/>
        </w:rPr>
        <w:fldChar w:fldCharType="separate"/>
      </w:r>
      <w:r w:rsidR="00335316" w:rsidRPr="00335316">
        <w:rPr>
          <w:szCs w:val="22"/>
          <w:lang w:val="en-AU"/>
        </w:rPr>
        <w:t>Figure 4</w:t>
      </w:r>
      <w:r w:rsidR="00335316" w:rsidRPr="00335316">
        <w:rPr>
          <w:szCs w:val="22"/>
          <w:lang w:val="en-AU"/>
        </w:rPr>
        <w:noBreakHyphen/>
        <w:t>26</w:t>
      </w:r>
      <w:r w:rsidRPr="00D847C7">
        <w:rPr>
          <w:szCs w:val="22"/>
          <w:lang w:val="en-AU"/>
        </w:rPr>
        <w:fldChar w:fldCharType="end"/>
      </w:r>
      <w:r w:rsidR="000E7491" w:rsidRPr="00DE7A5F">
        <w:rPr>
          <w:szCs w:val="22"/>
          <w:lang w:val="en-AU"/>
        </w:rPr>
        <w:t xml:space="preserve"> presents the frequency of </w:t>
      </w:r>
      <w:r w:rsidR="000E7491">
        <w:rPr>
          <w:szCs w:val="22"/>
          <w:lang w:val="en-AU"/>
        </w:rPr>
        <w:t xml:space="preserve">combined </w:t>
      </w:r>
      <w:r w:rsidR="000E7491" w:rsidRPr="00B643E0">
        <w:rPr>
          <w:rFonts w:cs="Arial"/>
          <w:lang w:val="en-AU"/>
        </w:rPr>
        <w:t>wet season water types</w:t>
      </w:r>
      <w:r w:rsidR="000E7491" w:rsidRPr="001B4C70">
        <w:rPr>
          <w:szCs w:val="22"/>
          <w:lang w:val="en-AU"/>
        </w:rPr>
        <w:t xml:space="preserve"> </w:t>
      </w:r>
      <w:r w:rsidR="000E7491" w:rsidRPr="00DE7A5F">
        <w:rPr>
          <w:szCs w:val="22"/>
          <w:lang w:val="en-AU"/>
        </w:rPr>
        <w:t>(</w:t>
      </w:r>
      <w:r w:rsidR="00404B3B">
        <w:rPr>
          <w:szCs w:val="22"/>
          <w:lang w:val="en-AU"/>
        </w:rPr>
        <w:t>primary</w:t>
      </w:r>
      <w:r w:rsidR="000E7491" w:rsidRPr="00DE7A5F">
        <w:rPr>
          <w:szCs w:val="22"/>
          <w:lang w:val="en-AU"/>
        </w:rPr>
        <w:t xml:space="preserve">, </w:t>
      </w:r>
      <w:r w:rsidR="00404B3B">
        <w:rPr>
          <w:szCs w:val="22"/>
          <w:lang w:val="en-AU"/>
        </w:rPr>
        <w:t>secondary</w:t>
      </w:r>
      <w:r w:rsidR="000E7491" w:rsidRPr="00DE7A5F">
        <w:rPr>
          <w:szCs w:val="22"/>
          <w:lang w:val="en-AU"/>
        </w:rPr>
        <w:t xml:space="preserve"> and </w:t>
      </w:r>
      <w:r w:rsidR="00404B3B">
        <w:rPr>
          <w:szCs w:val="22"/>
          <w:lang w:val="en-AU"/>
        </w:rPr>
        <w:t>tertiary</w:t>
      </w:r>
      <w:r w:rsidR="000E7491" w:rsidRPr="00DE7A5F">
        <w:rPr>
          <w:szCs w:val="22"/>
          <w:lang w:val="en-AU"/>
        </w:rPr>
        <w:t>)</w:t>
      </w:r>
      <w:r w:rsidR="000E7491" w:rsidRPr="00FC5E42">
        <w:rPr>
          <w:szCs w:val="22"/>
          <w:lang w:val="en-AU"/>
        </w:rPr>
        <w:t xml:space="preserve">, the frequency of </w:t>
      </w:r>
      <w:r w:rsidR="00404B3B">
        <w:rPr>
          <w:szCs w:val="22"/>
          <w:lang w:val="en-AU"/>
        </w:rPr>
        <w:t>primary</w:t>
      </w:r>
      <w:r w:rsidR="000E7491" w:rsidRPr="00FC5E42">
        <w:rPr>
          <w:szCs w:val="22"/>
          <w:lang w:val="en-AU"/>
        </w:rPr>
        <w:t xml:space="preserve">, </w:t>
      </w:r>
      <w:r w:rsidR="00404B3B">
        <w:rPr>
          <w:szCs w:val="22"/>
          <w:lang w:val="en-AU"/>
        </w:rPr>
        <w:t>secondary</w:t>
      </w:r>
      <w:r w:rsidR="000E7491" w:rsidRPr="00FC5E42">
        <w:rPr>
          <w:szCs w:val="22"/>
          <w:lang w:val="en-AU"/>
        </w:rPr>
        <w:t xml:space="preserve"> and </w:t>
      </w:r>
      <w:r w:rsidR="00404B3B">
        <w:rPr>
          <w:szCs w:val="22"/>
          <w:lang w:val="en-AU"/>
        </w:rPr>
        <w:t>tertiary</w:t>
      </w:r>
      <w:r w:rsidR="000E7491" w:rsidRPr="00FC5E42">
        <w:rPr>
          <w:szCs w:val="22"/>
          <w:lang w:val="en-AU"/>
        </w:rPr>
        <w:t xml:space="preserve"> plume water types</w:t>
      </w:r>
      <w:r w:rsidR="000E7491">
        <w:rPr>
          <w:szCs w:val="22"/>
          <w:lang w:val="en-AU"/>
        </w:rPr>
        <w:t xml:space="preserve"> individually</w:t>
      </w:r>
      <w:r w:rsidR="000E7491" w:rsidRPr="003D785C">
        <w:rPr>
          <w:szCs w:val="22"/>
          <w:lang w:val="en-AU"/>
        </w:rPr>
        <w:t xml:space="preserve">, and the exposure map </w:t>
      </w:r>
      <w:r w:rsidR="000E7491">
        <w:rPr>
          <w:szCs w:val="22"/>
          <w:lang w:val="en-AU"/>
        </w:rPr>
        <w:t>during</w:t>
      </w:r>
      <w:r w:rsidR="000E7491" w:rsidRPr="003D785C">
        <w:rPr>
          <w:szCs w:val="22"/>
          <w:lang w:val="en-AU"/>
        </w:rPr>
        <w:t xml:space="preserve"> the 201</w:t>
      </w:r>
      <w:r w:rsidR="000E7491">
        <w:rPr>
          <w:szCs w:val="22"/>
          <w:lang w:val="en-AU"/>
        </w:rPr>
        <w:t>7</w:t>
      </w:r>
      <w:r w:rsidR="000E7491" w:rsidRPr="00DE7A5F">
        <w:rPr>
          <w:color w:val="000000" w:themeColor="text1"/>
          <w:szCs w:val="22"/>
          <w:lang w:val="en-AU"/>
        </w:rPr>
        <w:t>–</w:t>
      </w:r>
      <w:r w:rsidR="000E7491" w:rsidRPr="00DE7A5F">
        <w:rPr>
          <w:szCs w:val="22"/>
          <w:lang w:val="en-AU"/>
        </w:rPr>
        <w:t>1</w:t>
      </w:r>
      <w:r w:rsidR="000E7491">
        <w:rPr>
          <w:szCs w:val="22"/>
          <w:lang w:val="en-AU"/>
        </w:rPr>
        <w:t>8</w:t>
      </w:r>
      <w:r w:rsidR="000E7491" w:rsidRPr="00DE7A5F">
        <w:rPr>
          <w:szCs w:val="22"/>
          <w:lang w:val="en-AU"/>
        </w:rPr>
        <w:t xml:space="preserve"> wet season. </w:t>
      </w:r>
      <w:r>
        <w:rPr>
          <w:b/>
          <w:bCs/>
          <w:szCs w:val="22"/>
          <w:lang w:val="en-US"/>
        </w:rPr>
        <w:fldChar w:fldCharType="begin"/>
      </w:r>
      <w:r>
        <w:rPr>
          <w:szCs w:val="22"/>
          <w:lang w:val="en-AU"/>
        </w:rPr>
        <w:instrText xml:space="preserve"> REF _Ref3540525 \h </w:instrText>
      </w:r>
      <w:r>
        <w:rPr>
          <w:b/>
          <w:bCs/>
          <w:szCs w:val="22"/>
          <w:lang w:val="en-US"/>
        </w:rPr>
      </w:r>
      <w:r>
        <w:rPr>
          <w:b/>
          <w:bCs/>
          <w:szCs w:val="22"/>
          <w:lang w:val="en-US"/>
        </w:rPr>
        <w:fldChar w:fldCharType="separate"/>
      </w:r>
      <w:r w:rsidR="00335316" w:rsidRPr="003D785C">
        <w:t xml:space="preserve">Table </w:t>
      </w:r>
      <w:r w:rsidR="00335316">
        <w:rPr>
          <w:noProof/>
        </w:rPr>
        <w:t>4</w:t>
      </w:r>
      <w:r w:rsidR="00335316">
        <w:noBreakHyphen/>
      </w:r>
      <w:r w:rsidR="00335316">
        <w:rPr>
          <w:noProof/>
        </w:rPr>
        <w:t>5</w:t>
      </w:r>
      <w:r>
        <w:rPr>
          <w:b/>
          <w:bCs/>
          <w:szCs w:val="22"/>
          <w:lang w:val="en-US"/>
        </w:rPr>
        <w:fldChar w:fldCharType="end"/>
      </w:r>
      <w:r>
        <w:rPr>
          <w:b/>
          <w:bCs/>
          <w:szCs w:val="22"/>
          <w:lang w:val="en-US"/>
        </w:rPr>
        <w:t xml:space="preserve"> </w:t>
      </w:r>
      <w:r w:rsidR="000E7491" w:rsidRPr="00DE7A5F">
        <w:rPr>
          <w:szCs w:val="22"/>
          <w:lang w:val="en-AU"/>
        </w:rPr>
        <w:t>presents the areas (km</w:t>
      </w:r>
      <w:r w:rsidR="000E7491" w:rsidRPr="00DE7A5F">
        <w:rPr>
          <w:szCs w:val="22"/>
          <w:vertAlign w:val="superscript"/>
          <w:lang w:val="en-AU"/>
        </w:rPr>
        <w:t>2</w:t>
      </w:r>
      <w:r w:rsidR="000E7491" w:rsidRPr="00DE7A5F">
        <w:rPr>
          <w:szCs w:val="22"/>
          <w:lang w:val="en-AU"/>
        </w:rPr>
        <w:t xml:space="preserve">) and percentage (%) of total area, coral reefs and seagrasses (surveyed) affected by different exposure categories corresponding to different potential risk for the seagrass and coral reef ecosystems </w:t>
      </w:r>
      <w:r w:rsidR="000E7491" w:rsidRPr="00FC5E42">
        <w:rPr>
          <w:szCs w:val="22"/>
          <w:lang w:val="en-AU"/>
        </w:rPr>
        <w:t>with</w:t>
      </w:r>
      <w:r w:rsidR="000E7491" w:rsidRPr="003D785C">
        <w:rPr>
          <w:szCs w:val="22"/>
          <w:lang w:val="en-AU"/>
        </w:rPr>
        <w:t xml:space="preserve">in the Burdekin region. The term </w:t>
      </w:r>
      <w:r w:rsidR="000E7491">
        <w:rPr>
          <w:szCs w:val="22"/>
          <w:lang w:val="en-AU"/>
        </w:rPr>
        <w:t>‘</w:t>
      </w:r>
      <w:r w:rsidR="000E7491" w:rsidRPr="003D785C">
        <w:rPr>
          <w:szCs w:val="22"/>
          <w:lang w:val="en-AU"/>
        </w:rPr>
        <w:t xml:space="preserve">potential’ is used </w:t>
      </w:r>
      <w:r w:rsidR="00E70DF7">
        <w:rPr>
          <w:szCs w:val="22"/>
          <w:lang w:val="en-AU"/>
        </w:rPr>
        <w:t>because</w:t>
      </w:r>
      <w:r w:rsidR="00E70DF7" w:rsidRPr="003D785C">
        <w:rPr>
          <w:szCs w:val="22"/>
          <w:lang w:val="en-AU"/>
        </w:rPr>
        <w:t xml:space="preserve"> </w:t>
      </w:r>
      <w:r w:rsidR="000E7491" w:rsidRPr="003D785C">
        <w:rPr>
          <w:szCs w:val="22"/>
          <w:lang w:val="en-AU"/>
        </w:rPr>
        <w:t xml:space="preserve">the </w:t>
      </w:r>
      <w:r w:rsidR="000E7491" w:rsidRPr="00885F18">
        <w:rPr>
          <w:szCs w:val="22"/>
          <w:lang w:val="en-AU"/>
        </w:rPr>
        <w:t xml:space="preserve">exposure maps have not been yet validated against ecological health data to confirm the ecological consequences of the risk. </w:t>
      </w:r>
      <w:r w:rsidR="000E7491" w:rsidRPr="008D4CC2">
        <w:rPr>
          <w:szCs w:val="22"/>
          <w:lang w:val="en-AU"/>
        </w:rPr>
        <w:t xml:space="preserve">The </w:t>
      </w:r>
      <w:r w:rsidR="000E7491">
        <w:rPr>
          <w:szCs w:val="22"/>
          <w:lang w:val="en-AU"/>
        </w:rPr>
        <w:t xml:space="preserve">results are presented </w:t>
      </w:r>
      <w:r w:rsidR="000E7491" w:rsidRPr="008D4CC2">
        <w:rPr>
          <w:szCs w:val="22"/>
          <w:lang w:val="en-AU"/>
        </w:rPr>
        <w:t>in the context of the long-term exposure (2003</w:t>
      </w:r>
      <w:r w:rsidR="000E7491" w:rsidRPr="000418AB">
        <w:rPr>
          <w:color w:val="000000" w:themeColor="text1"/>
          <w:szCs w:val="22"/>
          <w:lang w:val="en-AU"/>
        </w:rPr>
        <w:t>–</w:t>
      </w:r>
      <w:r w:rsidR="000E7491" w:rsidRPr="009674C7">
        <w:rPr>
          <w:szCs w:val="22"/>
          <w:lang w:val="en-AU"/>
        </w:rPr>
        <w:t>1</w:t>
      </w:r>
      <w:r w:rsidR="000E7491">
        <w:rPr>
          <w:szCs w:val="22"/>
          <w:lang w:val="en-AU"/>
        </w:rPr>
        <w:t>8) shown in</w:t>
      </w:r>
      <w:r>
        <w:rPr>
          <w:szCs w:val="22"/>
          <w:lang w:val="en-AU"/>
        </w:rPr>
        <w:t xml:space="preserve"> </w:t>
      </w:r>
      <w:r w:rsidRPr="00601BEC">
        <w:rPr>
          <w:szCs w:val="22"/>
          <w:lang w:val="en-AU"/>
        </w:rPr>
        <w:fldChar w:fldCharType="begin"/>
      </w:r>
      <w:r>
        <w:rPr>
          <w:szCs w:val="22"/>
          <w:lang w:val="en-AU"/>
        </w:rPr>
        <w:instrText xml:space="preserve"> REF _Ref3540363 \h  \* MERGEFORMAT </w:instrText>
      </w:r>
      <w:r w:rsidRPr="00601BEC">
        <w:rPr>
          <w:szCs w:val="22"/>
          <w:lang w:val="en-AU"/>
        </w:rPr>
      </w:r>
      <w:r w:rsidRPr="00601BEC">
        <w:rPr>
          <w:szCs w:val="22"/>
          <w:lang w:val="en-AU"/>
        </w:rPr>
        <w:fldChar w:fldCharType="separate"/>
      </w:r>
      <w:r w:rsidR="00335316" w:rsidRPr="00335316">
        <w:rPr>
          <w:szCs w:val="22"/>
          <w:lang w:val="en-AU"/>
        </w:rPr>
        <w:t>Figure 4</w:t>
      </w:r>
      <w:r w:rsidR="00335316" w:rsidRPr="00335316">
        <w:rPr>
          <w:szCs w:val="22"/>
          <w:lang w:val="en-AU"/>
        </w:rPr>
        <w:noBreakHyphen/>
        <w:t>26</w:t>
      </w:r>
      <w:r w:rsidRPr="00601BEC">
        <w:rPr>
          <w:szCs w:val="22"/>
          <w:lang w:val="en-AU"/>
        </w:rPr>
        <w:fldChar w:fldCharType="end"/>
      </w:r>
      <w:r w:rsidR="000E7491">
        <w:rPr>
          <w:szCs w:val="22"/>
          <w:lang w:val="en-AU"/>
        </w:rPr>
        <w:t xml:space="preserve"> </w:t>
      </w:r>
      <w:r w:rsidR="000E7491" w:rsidRPr="00FC5E42">
        <w:rPr>
          <w:szCs w:val="22"/>
          <w:lang w:val="en-AU"/>
        </w:rPr>
        <w:t>(</w:t>
      </w:r>
      <w:r w:rsidR="000E7491">
        <w:rPr>
          <w:szCs w:val="22"/>
          <w:lang w:val="en-AU"/>
        </w:rPr>
        <w:t>b</w:t>
      </w:r>
      <w:r w:rsidR="000E7491" w:rsidRPr="00FC5E42">
        <w:rPr>
          <w:szCs w:val="22"/>
          <w:lang w:val="en-AU"/>
        </w:rPr>
        <w:t>ottom)</w:t>
      </w:r>
      <w:r w:rsidR="000E7491">
        <w:rPr>
          <w:szCs w:val="22"/>
          <w:lang w:val="en-AU"/>
        </w:rPr>
        <w:t>, with the area</w:t>
      </w:r>
      <w:r w:rsidR="000E7491" w:rsidRPr="008D4CC2">
        <w:rPr>
          <w:szCs w:val="22"/>
          <w:lang w:val="en-AU"/>
        </w:rPr>
        <w:t xml:space="preserve"> and percentage</w:t>
      </w:r>
      <w:r w:rsidR="000E7491">
        <w:rPr>
          <w:szCs w:val="22"/>
          <w:lang w:val="en-AU"/>
        </w:rPr>
        <w:t xml:space="preserve"> of exposure p</w:t>
      </w:r>
      <w:r w:rsidR="000E7491" w:rsidRPr="008D4CC2">
        <w:rPr>
          <w:szCs w:val="22"/>
          <w:lang w:val="en-AU"/>
        </w:rPr>
        <w:t>resented</w:t>
      </w:r>
      <w:r w:rsidR="000E7491">
        <w:rPr>
          <w:szCs w:val="22"/>
          <w:lang w:val="en-AU"/>
        </w:rPr>
        <w:t xml:space="preserve"> in</w:t>
      </w:r>
      <w:r w:rsidR="000E7491" w:rsidRPr="003D785C">
        <w:rPr>
          <w:szCs w:val="22"/>
          <w:lang w:val="en-AU"/>
        </w:rPr>
        <w:t xml:space="preserve"> </w:t>
      </w:r>
      <w:r>
        <w:rPr>
          <w:b/>
          <w:bCs/>
          <w:szCs w:val="22"/>
          <w:lang w:val="en-US"/>
        </w:rPr>
        <w:fldChar w:fldCharType="begin"/>
      </w:r>
      <w:r>
        <w:rPr>
          <w:szCs w:val="22"/>
          <w:lang w:val="en-AU"/>
        </w:rPr>
        <w:instrText xml:space="preserve"> REF _Ref3540525 \h </w:instrText>
      </w:r>
      <w:r>
        <w:rPr>
          <w:b/>
          <w:bCs/>
          <w:szCs w:val="22"/>
          <w:lang w:val="en-US"/>
        </w:rPr>
      </w:r>
      <w:r>
        <w:rPr>
          <w:b/>
          <w:bCs/>
          <w:szCs w:val="22"/>
          <w:lang w:val="en-US"/>
        </w:rPr>
        <w:fldChar w:fldCharType="separate"/>
      </w:r>
      <w:r w:rsidR="00335316" w:rsidRPr="003D785C">
        <w:t xml:space="preserve">Table </w:t>
      </w:r>
      <w:r w:rsidR="00335316">
        <w:rPr>
          <w:noProof/>
        </w:rPr>
        <w:t>4</w:t>
      </w:r>
      <w:r w:rsidR="00335316">
        <w:noBreakHyphen/>
      </w:r>
      <w:r w:rsidR="00335316">
        <w:rPr>
          <w:noProof/>
        </w:rPr>
        <w:t>5</w:t>
      </w:r>
      <w:r>
        <w:rPr>
          <w:b/>
          <w:bCs/>
          <w:szCs w:val="22"/>
          <w:lang w:val="en-US"/>
        </w:rPr>
        <w:fldChar w:fldCharType="end"/>
      </w:r>
      <w:r>
        <w:rPr>
          <w:szCs w:val="22"/>
          <w:lang w:val="en-AU"/>
        </w:rPr>
        <w:t xml:space="preserve"> </w:t>
      </w:r>
      <w:r w:rsidR="000E7491">
        <w:rPr>
          <w:szCs w:val="22"/>
          <w:lang w:val="en-AU"/>
        </w:rPr>
        <w:t>(long-term exposure in brackets)</w:t>
      </w:r>
      <w:r w:rsidR="000E7491" w:rsidRPr="00DE7A5F">
        <w:rPr>
          <w:szCs w:val="22"/>
          <w:lang w:val="en-AU"/>
        </w:rPr>
        <w:t xml:space="preserve">. </w:t>
      </w:r>
    </w:p>
    <w:p w14:paraId="45F3F171" w14:textId="3A628C8A" w:rsidR="000E7491" w:rsidRPr="00A10227" w:rsidRDefault="000E7491" w:rsidP="000E7491">
      <w:pPr>
        <w:rPr>
          <w:rFonts w:cs="Arial"/>
          <w:lang w:val="en-AU"/>
        </w:rPr>
      </w:pPr>
      <w:r w:rsidRPr="00A10227">
        <w:rPr>
          <w:lang w:val="en-AU"/>
        </w:rPr>
        <w:t>In 2017</w:t>
      </w:r>
      <w:r w:rsidRPr="00A10227">
        <w:rPr>
          <w:szCs w:val="22"/>
          <w:lang w:val="en-AU"/>
        </w:rPr>
        <w:t>–</w:t>
      </w:r>
      <w:r w:rsidRPr="00A10227">
        <w:rPr>
          <w:lang w:val="en-AU"/>
        </w:rPr>
        <w:t>18, the Burdekin region was most affected by the lowest exposure category (category I) in agreement with long-term trends.</w:t>
      </w:r>
      <w:r w:rsidRPr="00A10227">
        <w:rPr>
          <w:rFonts w:cs="Arial"/>
          <w:lang w:val="en-AU"/>
        </w:rPr>
        <w:t xml:space="preserve"> Approximately 16% of the total area of the Burdekin </w:t>
      </w:r>
      <w:r w:rsidR="00E70DF7">
        <w:rPr>
          <w:rFonts w:cs="Arial"/>
          <w:lang w:val="en-AU"/>
        </w:rPr>
        <w:t>r</w:t>
      </w:r>
      <w:r w:rsidR="00E70DF7" w:rsidRPr="00A10227">
        <w:rPr>
          <w:rFonts w:cs="Arial"/>
          <w:lang w:val="en-AU"/>
        </w:rPr>
        <w:t xml:space="preserve">egion </w:t>
      </w:r>
      <w:r w:rsidRPr="00A10227">
        <w:rPr>
          <w:rFonts w:cs="Arial"/>
          <w:lang w:val="en-AU"/>
        </w:rPr>
        <w:t xml:space="preserve">was exposed to </w:t>
      </w:r>
      <w:r w:rsidRPr="00A10227">
        <w:rPr>
          <w:szCs w:val="22"/>
          <w:lang w:val="en-AU"/>
        </w:rPr>
        <w:t>a potential risk (</w:t>
      </w:r>
      <w:r w:rsidR="002A231E">
        <w:rPr>
          <w:b/>
          <w:bCs/>
          <w:szCs w:val="22"/>
          <w:lang w:val="en-US"/>
        </w:rPr>
        <w:fldChar w:fldCharType="begin"/>
      </w:r>
      <w:r w:rsidR="002A231E">
        <w:rPr>
          <w:szCs w:val="22"/>
          <w:lang w:val="en-AU"/>
        </w:rPr>
        <w:instrText xml:space="preserve"> REF _Ref3540525 \h </w:instrText>
      </w:r>
      <w:r w:rsidR="002A231E">
        <w:rPr>
          <w:b/>
          <w:bCs/>
          <w:szCs w:val="22"/>
          <w:lang w:val="en-US"/>
        </w:rPr>
      </w:r>
      <w:r w:rsidR="002A231E">
        <w:rPr>
          <w:b/>
          <w:bCs/>
          <w:szCs w:val="22"/>
          <w:lang w:val="en-US"/>
        </w:rPr>
        <w:fldChar w:fldCharType="separate"/>
      </w:r>
      <w:r w:rsidR="00335316" w:rsidRPr="003D785C">
        <w:t xml:space="preserve">Table </w:t>
      </w:r>
      <w:r w:rsidR="00335316">
        <w:rPr>
          <w:noProof/>
        </w:rPr>
        <w:t>4</w:t>
      </w:r>
      <w:r w:rsidR="00335316">
        <w:noBreakHyphen/>
      </w:r>
      <w:r w:rsidR="00335316">
        <w:rPr>
          <w:noProof/>
        </w:rPr>
        <w:t>5</w:t>
      </w:r>
      <w:r w:rsidR="002A231E">
        <w:rPr>
          <w:b/>
          <w:bCs/>
          <w:szCs w:val="22"/>
          <w:lang w:val="en-US"/>
        </w:rPr>
        <w:fldChar w:fldCharType="end"/>
      </w:r>
      <w:r w:rsidR="002A231E">
        <w:rPr>
          <w:b/>
          <w:bCs/>
          <w:szCs w:val="22"/>
          <w:lang w:val="en-US"/>
        </w:rPr>
        <w:t>)</w:t>
      </w:r>
      <w:r w:rsidRPr="00A10227">
        <w:rPr>
          <w:rFonts w:cs="Arial"/>
          <w:lang w:val="en-AU"/>
        </w:rPr>
        <w:t xml:space="preserve">. </w:t>
      </w:r>
      <w:r w:rsidRPr="00A10227">
        <w:rPr>
          <w:szCs w:val="22"/>
          <w:lang w:val="en-AU"/>
        </w:rPr>
        <w:t>This area was smaller than the long-term area (62% exposed to wet season water types) and</w:t>
      </w:r>
      <w:r w:rsidR="005045A0">
        <w:rPr>
          <w:szCs w:val="22"/>
          <w:lang w:val="en-AU"/>
        </w:rPr>
        <w:t xml:space="preserve"> was </w:t>
      </w:r>
      <w:r w:rsidRPr="00A10227">
        <w:rPr>
          <w:szCs w:val="22"/>
          <w:lang w:val="en-AU"/>
        </w:rPr>
        <w:t xml:space="preserve">due </w:t>
      </w:r>
      <w:r>
        <w:rPr>
          <w:szCs w:val="22"/>
          <w:lang w:val="en-AU"/>
        </w:rPr>
        <w:t xml:space="preserve">primarily </w:t>
      </w:r>
      <w:r w:rsidRPr="00A10227">
        <w:rPr>
          <w:szCs w:val="22"/>
          <w:lang w:val="en-AU"/>
        </w:rPr>
        <w:t>to a smaller total area exposed to the lower exposure category I (14% in 2017</w:t>
      </w:r>
      <w:r w:rsidR="005045A0">
        <w:t>–</w:t>
      </w:r>
      <w:r w:rsidRPr="00A10227">
        <w:rPr>
          <w:szCs w:val="22"/>
          <w:lang w:val="en-AU"/>
        </w:rPr>
        <w:t>18 versus 59% in the long-term).</w:t>
      </w:r>
      <w:r w:rsidRPr="00A10227">
        <w:rPr>
          <w:rFonts w:cs="Arial"/>
          <w:lang w:val="en-AU"/>
        </w:rPr>
        <w:t xml:space="preserve"> </w:t>
      </w:r>
      <w:r w:rsidRPr="00A10227">
        <w:rPr>
          <w:szCs w:val="22"/>
          <w:lang w:val="en-AU"/>
        </w:rPr>
        <w:t>Only 0.</w:t>
      </w:r>
      <w:r>
        <w:rPr>
          <w:szCs w:val="22"/>
          <w:lang w:val="en-AU"/>
        </w:rPr>
        <w:t>6</w:t>
      </w:r>
      <w:r w:rsidRPr="00A10227">
        <w:rPr>
          <w:szCs w:val="22"/>
          <w:lang w:val="en-AU"/>
        </w:rPr>
        <w:t xml:space="preserve">% of the Burdekin region was exposed to exposure </w:t>
      </w:r>
      <w:r w:rsidR="005045A0" w:rsidRPr="00A10227">
        <w:rPr>
          <w:szCs w:val="22"/>
          <w:lang w:val="en-AU"/>
        </w:rPr>
        <w:t>categor</w:t>
      </w:r>
      <w:r w:rsidR="005045A0">
        <w:rPr>
          <w:szCs w:val="22"/>
          <w:lang w:val="en-AU"/>
        </w:rPr>
        <w:t>y</w:t>
      </w:r>
      <w:r w:rsidR="005045A0" w:rsidRPr="00A10227">
        <w:rPr>
          <w:szCs w:val="22"/>
          <w:lang w:val="en-AU"/>
        </w:rPr>
        <w:t xml:space="preserve"> </w:t>
      </w:r>
      <w:r w:rsidRPr="00A10227">
        <w:rPr>
          <w:szCs w:val="22"/>
          <w:lang w:val="en-AU"/>
        </w:rPr>
        <w:t>III and no area was exposed to exposure category IV. These areas were</w:t>
      </w:r>
      <w:r w:rsidRPr="00A10227">
        <w:rPr>
          <w:rFonts w:cs="Arial"/>
          <w:lang w:val="en-AU"/>
        </w:rPr>
        <w:t xml:space="preserve"> smaller </w:t>
      </w:r>
      <w:r w:rsidRPr="00A10227">
        <w:rPr>
          <w:szCs w:val="22"/>
          <w:lang w:val="en-AU"/>
        </w:rPr>
        <w:t>than long-term areas (1% exposed to category III and 1% to category IV).</w:t>
      </w:r>
    </w:p>
    <w:p w14:paraId="3A824315" w14:textId="77777777" w:rsidR="000E7491" w:rsidRPr="00A10227" w:rsidRDefault="000E7491" w:rsidP="000E7491">
      <w:r w:rsidRPr="00A10227">
        <w:rPr>
          <w:rFonts w:cs="Arial"/>
          <w:lang w:val="en-AU"/>
        </w:rPr>
        <w:t>In 2017</w:t>
      </w:r>
      <w:r w:rsidRPr="00A10227">
        <w:rPr>
          <w:szCs w:val="22"/>
          <w:lang w:val="en-AU"/>
        </w:rPr>
        <w:t>–</w:t>
      </w:r>
      <w:r w:rsidRPr="00A10227">
        <w:rPr>
          <w:rFonts w:cs="Arial"/>
          <w:lang w:val="en-AU"/>
        </w:rPr>
        <w:t>18, it was estimated that:</w:t>
      </w:r>
    </w:p>
    <w:p w14:paraId="32545DF6" w14:textId="71B66851" w:rsidR="000E7491" w:rsidRPr="00A10227" w:rsidRDefault="000E7491" w:rsidP="00F34575">
      <w:pPr>
        <w:pStyle w:val="CommentText"/>
        <w:numPr>
          <w:ilvl w:val="0"/>
          <w:numId w:val="22"/>
        </w:numPr>
        <w:ind w:left="714" w:hanging="357"/>
        <w:rPr>
          <w:rFonts w:ascii="Arial" w:hAnsi="Arial" w:cs="Arial"/>
          <w:sz w:val="22"/>
          <w:lang w:eastAsia="en-US"/>
        </w:rPr>
      </w:pPr>
      <w:r w:rsidRPr="00A10227">
        <w:rPr>
          <w:rFonts w:ascii="Arial" w:hAnsi="Arial" w:cs="Arial"/>
          <w:sz w:val="22"/>
          <w:lang w:eastAsia="en-US"/>
        </w:rPr>
        <w:t>A total of 2% of the Burdekin coral reefs were exposed to a potential risk. Only 0.01% of corals were in exposure category III and no reef were in the highest exposure category IV.</w:t>
      </w:r>
    </w:p>
    <w:p w14:paraId="69A57E55" w14:textId="7DCCDD17" w:rsidR="000E7491" w:rsidRPr="00A10227" w:rsidRDefault="000E7491" w:rsidP="00F34575">
      <w:pPr>
        <w:pStyle w:val="ListParagraph"/>
        <w:numPr>
          <w:ilvl w:val="0"/>
          <w:numId w:val="22"/>
        </w:numPr>
        <w:ind w:left="714" w:hanging="357"/>
        <w:contextualSpacing w:val="0"/>
        <w:rPr>
          <w:rFonts w:cs="Arial"/>
          <w:szCs w:val="20"/>
          <w:lang w:val="en-AU" w:eastAsia="en-US"/>
        </w:rPr>
      </w:pPr>
      <w:r w:rsidRPr="00A10227">
        <w:rPr>
          <w:rFonts w:cs="Arial"/>
          <w:szCs w:val="20"/>
          <w:lang w:val="en-AU" w:eastAsia="en-US"/>
        </w:rPr>
        <w:t xml:space="preserve">A total of 98% of the Burdekin seagrasses were exposed to </w:t>
      </w:r>
      <w:r w:rsidRPr="00A10227">
        <w:rPr>
          <w:rFonts w:cs="Arial"/>
          <w:lang w:eastAsia="en-US"/>
        </w:rPr>
        <w:t>a potential risk</w:t>
      </w:r>
      <w:r w:rsidRPr="00A10227">
        <w:rPr>
          <w:rFonts w:cs="Arial"/>
          <w:szCs w:val="20"/>
          <w:lang w:val="en-AU" w:eastAsia="en-US"/>
        </w:rPr>
        <w:t xml:space="preserve">. </w:t>
      </w:r>
      <w:r w:rsidR="005045A0">
        <w:rPr>
          <w:rFonts w:cs="Arial"/>
          <w:szCs w:val="20"/>
          <w:lang w:val="en-AU" w:eastAsia="en-US"/>
        </w:rPr>
        <w:t xml:space="preserve">A total of </w:t>
      </w:r>
      <w:r w:rsidRPr="00A10227">
        <w:rPr>
          <w:rFonts w:cs="Arial"/>
          <w:lang w:eastAsia="en-US"/>
        </w:rPr>
        <w:t>10% of seagrasses were in exposure category III and no seagrasses were in the highest exposure category IV.</w:t>
      </w:r>
    </w:p>
    <w:p w14:paraId="0CEC662A" w14:textId="374AAA53" w:rsidR="000E7491" w:rsidRPr="00A10227" w:rsidRDefault="000E7491" w:rsidP="00F34575">
      <w:pPr>
        <w:pStyle w:val="ListParagraph"/>
        <w:numPr>
          <w:ilvl w:val="0"/>
          <w:numId w:val="22"/>
        </w:numPr>
        <w:ind w:left="714" w:hanging="357"/>
        <w:contextualSpacing w:val="0"/>
        <w:rPr>
          <w:rFonts w:cs="Arial"/>
          <w:szCs w:val="22"/>
          <w:lang w:val="en-AU"/>
        </w:rPr>
      </w:pPr>
      <w:r w:rsidRPr="00A10227">
        <w:rPr>
          <w:rFonts w:cs="Arial"/>
          <w:szCs w:val="20"/>
          <w:lang w:val="en-AU" w:eastAsia="en-US"/>
        </w:rPr>
        <w:t xml:space="preserve">These exposures indicate the potential risk </w:t>
      </w:r>
      <w:r w:rsidR="005045A0">
        <w:rPr>
          <w:rFonts w:cs="Arial"/>
          <w:szCs w:val="20"/>
          <w:lang w:val="en-AU" w:eastAsia="en-US"/>
        </w:rPr>
        <w:t>because</w:t>
      </w:r>
      <w:r w:rsidR="005045A0" w:rsidRPr="00A10227">
        <w:rPr>
          <w:rFonts w:cs="Arial"/>
          <w:szCs w:val="20"/>
          <w:lang w:val="en-AU" w:eastAsia="en-US"/>
        </w:rPr>
        <w:t xml:space="preserve"> </w:t>
      </w:r>
      <w:r w:rsidRPr="00A10227">
        <w:rPr>
          <w:rFonts w:cs="Arial"/>
          <w:szCs w:val="20"/>
          <w:lang w:val="en-AU" w:eastAsia="en-US"/>
        </w:rPr>
        <w:t>exposure maps have not been yet validated against ecological health data to confirm the ecological consequences of the risk.</w:t>
      </w:r>
    </w:p>
    <w:p w14:paraId="64180038" w14:textId="343B5748" w:rsidR="000E7491" w:rsidRDefault="000E7491" w:rsidP="00F34575">
      <w:pPr>
        <w:pStyle w:val="ListParagraph"/>
        <w:numPr>
          <w:ilvl w:val="0"/>
          <w:numId w:val="22"/>
        </w:numPr>
        <w:contextualSpacing w:val="0"/>
        <w:rPr>
          <w:rFonts w:cs="Arial"/>
          <w:lang w:val="en-AU"/>
        </w:rPr>
      </w:pPr>
      <w:r w:rsidRPr="00A10227">
        <w:rPr>
          <w:rFonts w:cs="Arial"/>
          <w:lang w:val="en-AU"/>
        </w:rPr>
        <w:t>In 2017</w:t>
      </w:r>
      <w:r w:rsidRPr="00A10227">
        <w:rPr>
          <w:szCs w:val="22"/>
          <w:lang w:val="en-AU"/>
        </w:rPr>
        <w:t>–</w:t>
      </w:r>
      <w:r w:rsidRPr="00A10227">
        <w:rPr>
          <w:rFonts w:cs="Arial"/>
          <w:lang w:val="en-AU"/>
        </w:rPr>
        <w:t xml:space="preserve">18, the seagrass and coral areas in </w:t>
      </w:r>
      <w:r w:rsidR="005045A0">
        <w:rPr>
          <w:rFonts w:cs="Arial"/>
          <w:lang w:val="en-AU"/>
        </w:rPr>
        <w:t>exposure</w:t>
      </w:r>
      <w:r w:rsidR="005045A0" w:rsidRPr="00A10227">
        <w:rPr>
          <w:rFonts w:cs="Arial"/>
          <w:lang w:val="en-AU"/>
        </w:rPr>
        <w:t xml:space="preserve"> </w:t>
      </w:r>
      <w:r w:rsidRPr="00A10227">
        <w:rPr>
          <w:rFonts w:cs="Arial"/>
          <w:lang w:val="en-AU"/>
        </w:rPr>
        <w:t xml:space="preserve">categories III and IV were smaller than </w:t>
      </w:r>
      <w:r w:rsidR="005045A0">
        <w:rPr>
          <w:rFonts w:cs="Arial"/>
          <w:lang w:val="en-AU"/>
        </w:rPr>
        <w:t xml:space="preserve">in </w:t>
      </w:r>
      <w:r w:rsidRPr="00A10227">
        <w:rPr>
          <w:rFonts w:cs="Arial"/>
          <w:lang w:val="en-AU"/>
        </w:rPr>
        <w:t xml:space="preserve">the </w:t>
      </w:r>
      <w:r w:rsidRPr="00A10227">
        <w:rPr>
          <w:rFonts w:cs="Arial"/>
          <w:szCs w:val="20"/>
          <w:lang w:val="en-AU" w:eastAsia="en-US"/>
        </w:rPr>
        <w:t>long</w:t>
      </w:r>
      <w:r w:rsidRPr="00A10227">
        <w:rPr>
          <w:rFonts w:cs="Arial"/>
          <w:lang w:val="en-AU"/>
        </w:rPr>
        <w:t xml:space="preserve">-term areas, except for the seagrass </w:t>
      </w:r>
      <w:r w:rsidRPr="00C06370">
        <w:rPr>
          <w:rFonts w:cs="Arial"/>
          <w:lang w:val="en-AU"/>
        </w:rPr>
        <w:t>areas exposed to categories III</w:t>
      </w:r>
      <w:r w:rsidR="005045A0">
        <w:rPr>
          <w:rFonts w:cs="Arial"/>
          <w:lang w:val="en-AU"/>
        </w:rPr>
        <w:t xml:space="preserve"> and IV</w:t>
      </w:r>
      <w:r w:rsidRPr="00C06370">
        <w:rPr>
          <w:rFonts w:cs="Arial"/>
          <w:lang w:val="en-AU"/>
        </w:rPr>
        <w:t>, which was slightly greater (0.03% and 0.01% of coral reefs and 7% and 16% of seagrass exposed to categories III and IV, respectively). The Burdekin region experience</w:t>
      </w:r>
      <w:r>
        <w:rPr>
          <w:rFonts w:cs="Arial"/>
          <w:lang w:val="en-AU"/>
        </w:rPr>
        <w:t xml:space="preserve">d an average wet season </w:t>
      </w:r>
      <w:r w:rsidR="005045A0">
        <w:rPr>
          <w:rFonts w:cs="Arial"/>
          <w:lang w:val="en-AU"/>
        </w:rPr>
        <w:t xml:space="preserve">during </w:t>
      </w:r>
      <w:r>
        <w:rPr>
          <w:rFonts w:cs="Arial"/>
          <w:lang w:val="en-AU"/>
        </w:rPr>
        <w:t>2017</w:t>
      </w:r>
      <w:r w:rsidR="005045A0">
        <w:t>–</w:t>
      </w:r>
      <w:r w:rsidRPr="00C06370">
        <w:rPr>
          <w:rFonts w:cs="Arial"/>
          <w:lang w:val="en-AU"/>
        </w:rPr>
        <w:t>18 and these results are consistent with the characteristic of an average wet season for this region.</w:t>
      </w:r>
    </w:p>
    <w:p w14:paraId="24662745" w14:textId="2F9B98C8" w:rsidR="001724DC" w:rsidRPr="00587B21" w:rsidRDefault="005045A0" w:rsidP="00F34575">
      <w:pPr>
        <w:pStyle w:val="ListParagraph"/>
        <w:numPr>
          <w:ilvl w:val="0"/>
          <w:numId w:val="22"/>
        </w:numPr>
        <w:spacing w:before="0"/>
        <w:ind w:left="714" w:hanging="357"/>
        <w:contextualSpacing w:val="0"/>
        <w:rPr>
          <w:rFonts w:cs="Arial"/>
          <w:szCs w:val="22"/>
          <w:lang w:val="en-AU"/>
        </w:rPr>
      </w:pPr>
      <w:r>
        <w:rPr>
          <w:rFonts w:cs="Arial"/>
          <w:lang w:val="en-AU"/>
        </w:rPr>
        <w:t xml:space="preserve">Tertiary </w:t>
      </w:r>
      <w:r w:rsidR="001724DC">
        <w:rPr>
          <w:rFonts w:cs="Arial"/>
          <w:lang w:val="en-AU"/>
        </w:rPr>
        <w:t xml:space="preserve">water exposure, generally represented by category </w:t>
      </w:r>
      <w:r>
        <w:rPr>
          <w:rFonts w:cs="Arial"/>
          <w:lang w:val="en-AU"/>
        </w:rPr>
        <w:t>I</w:t>
      </w:r>
      <w:r w:rsidR="001724DC">
        <w:rPr>
          <w:rFonts w:cs="Arial"/>
          <w:lang w:val="en-AU"/>
        </w:rPr>
        <w:t>, is expected to have low or no detrimental ecological effects</w:t>
      </w:r>
      <w:r w:rsidR="00F1296E">
        <w:rPr>
          <w:rFonts w:cs="Arial"/>
          <w:lang w:val="en-AU"/>
        </w:rPr>
        <w:t xml:space="preserve">, assuming that </w:t>
      </w:r>
      <w:r>
        <w:rPr>
          <w:rFonts w:cs="Arial"/>
          <w:lang w:val="en-AU"/>
        </w:rPr>
        <w:t xml:space="preserve">the </w:t>
      </w:r>
      <w:r w:rsidR="00F1296E">
        <w:rPr>
          <w:rFonts w:cs="Arial"/>
          <w:lang w:val="en-AU"/>
        </w:rPr>
        <w:t>duration of exposure is not long-term</w:t>
      </w:r>
      <w:r w:rsidR="001724DC" w:rsidRPr="00C06370">
        <w:rPr>
          <w:rFonts w:cs="Arial"/>
          <w:lang w:val="en-AU"/>
        </w:rPr>
        <w:t>.</w:t>
      </w:r>
    </w:p>
    <w:p w14:paraId="07CD4F92" w14:textId="77777777" w:rsidR="000E7491" w:rsidRPr="00A10227" w:rsidRDefault="000E7491" w:rsidP="000E7491"/>
    <w:p w14:paraId="6A7244BD" w14:textId="7F4101F3" w:rsidR="000E7491" w:rsidRPr="00733245" w:rsidRDefault="000E7491" w:rsidP="000E7491">
      <w:pPr>
        <w:pStyle w:val="Figure"/>
        <w:rPr>
          <w:rStyle w:val="IntenseReference"/>
          <w:rFonts w:eastAsiaTheme="majorEastAsia"/>
          <w:bCs w:val="0"/>
          <w:sz w:val="22"/>
          <w:szCs w:val="22"/>
        </w:rPr>
      </w:pPr>
      <w:bookmarkStart w:id="1320" w:name="_Ref3540525"/>
      <w:bookmarkStart w:id="1321" w:name="_Toc10536276"/>
      <w:r w:rsidRPr="003D785C">
        <w:t xml:space="preserve">Table </w:t>
      </w:r>
      <w:r>
        <w:fldChar w:fldCharType="begin"/>
      </w:r>
      <w:r>
        <w:instrText xml:space="preserve"> STYLEREF 1 \s </w:instrText>
      </w:r>
      <w:r>
        <w:fldChar w:fldCharType="separate"/>
      </w:r>
      <w:r w:rsidR="00335316">
        <w:rPr>
          <w:noProof/>
        </w:rPr>
        <w:t>4</w:t>
      </w:r>
      <w:r>
        <w:fldChar w:fldCharType="end"/>
      </w:r>
      <w:r>
        <w:noBreakHyphen/>
      </w:r>
      <w:r>
        <w:fldChar w:fldCharType="begin"/>
      </w:r>
      <w:r>
        <w:instrText xml:space="preserve"> SEQ Table \* ARABIC \s 1 </w:instrText>
      </w:r>
      <w:r>
        <w:fldChar w:fldCharType="separate"/>
      </w:r>
      <w:r w:rsidR="00335316">
        <w:rPr>
          <w:noProof/>
        </w:rPr>
        <w:t>5</w:t>
      </w:r>
      <w:r>
        <w:fldChar w:fldCharType="end"/>
      </w:r>
      <w:bookmarkEnd w:id="1320"/>
      <w:r w:rsidRPr="00760D37">
        <w:t>: Areas (km</w:t>
      </w:r>
      <w:r w:rsidRPr="00760D37">
        <w:rPr>
          <w:vertAlign w:val="superscript"/>
        </w:rPr>
        <w:t>2</w:t>
      </w:r>
      <w:r w:rsidRPr="00760D37">
        <w:t xml:space="preserve">) and percentages (%) of the Burdekin </w:t>
      </w:r>
      <w:r w:rsidR="005045A0">
        <w:t>r</w:t>
      </w:r>
      <w:r w:rsidR="005045A0" w:rsidRPr="00760D37">
        <w:t xml:space="preserve">egion </w:t>
      </w:r>
      <w:r w:rsidRPr="00760D37">
        <w:t xml:space="preserve">affected by different categories of exposure </w:t>
      </w:r>
      <w:r w:rsidRPr="00885F18">
        <w:t>during the 201</w:t>
      </w:r>
      <w:r>
        <w:t>7</w:t>
      </w:r>
      <w:r w:rsidRPr="00885F18">
        <w:rPr>
          <w:color w:val="000000" w:themeColor="text1"/>
          <w:szCs w:val="22"/>
          <w:lang w:val="en-AU"/>
        </w:rPr>
        <w:t>–</w:t>
      </w:r>
      <w:r w:rsidRPr="00885F18">
        <w:t>1</w:t>
      </w:r>
      <w:r>
        <w:t>8</w:t>
      </w:r>
      <w:r w:rsidRPr="00885F18">
        <w:t xml:space="preserve"> wet season </w:t>
      </w:r>
      <w:r>
        <w:t>(</w:t>
      </w:r>
      <w:r w:rsidRPr="00885F18">
        <w:rPr>
          <w:i/>
        </w:rPr>
        <w:t xml:space="preserve">and </w:t>
      </w:r>
      <w:r w:rsidRPr="001853EB">
        <w:rPr>
          <w:i/>
        </w:rPr>
        <w:t>long-term values</w:t>
      </w:r>
      <w:r w:rsidRPr="00885F18">
        <w:rPr>
          <w:i/>
        </w:rPr>
        <w:t xml:space="preserve"> in brackets)</w:t>
      </w:r>
      <w:r w:rsidRPr="00885F18">
        <w:t>.</w:t>
      </w:r>
      <w:bookmarkEnd w:id="1321"/>
      <w:r w:rsidRPr="00885F18">
        <w:t xml:space="preserve"> </w:t>
      </w:r>
    </w:p>
    <w:tbl>
      <w:tblPr>
        <w:tblW w:w="0" w:type="auto"/>
        <w:tblLook w:val="04A0" w:firstRow="1" w:lastRow="0" w:firstColumn="1" w:lastColumn="0" w:noHBand="0" w:noVBand="1"/>
      </w:tblPr>
      <w:tblGrid>
        <w:gridCol w:w="1435"/>
        <w:gridCol w:w="617"/>
        <w:gridCol w:w="828"/>
        <w:gridCol w:w="961"/>
        <w:gridCol w:w="784"/>
        <w:gridCol w:w="917"/>
        <w:gridCol w:w="917"/>
        <w:gridCol w:w="1188"/>
        <w:gridCol w:w="1360"/>
      </w:tblGrid>
      <w:tr w:rsidR="000E7491" w:rsidRPr="005C6F16" w14:paraId="78AB7E6B" w14:textId="77777777" w:rsidTr="00060E78">
        <w:trPr>
          <w:trHeight w:val="300"/>
        </w:trPr>
        <w:tc>
          <w:tcPr>
            <w:tcW w:w="0" w:type="auto"/>
            <w:gridSpan w:val="2"/>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CC40969"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NRM</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7A9D98F"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Total</w:t>
            </w:r>
          </w:p>
        </w:tc>
        <w:tc>
          <w:tcPr>
            <w:tcW w:w="0" w:type="auto"/>
            <w:gridSpan w:val="4"/>
            <w:tcBorders>
              <w:top w:val="single" w:sz="8" w:space="0" w:color="000000"/>
              <w:left w:val="nil"/>
              <w:bottom w:val="nil"/>
              <w:right w:val="single" w:sz="8" w:space="0" w:color="000000"/>
            </w:tcBorders>
            <w:shd w:val="clear" w:color="auto" w:fill="auto"/>
            <w:vAlign w:val="center"/>
            <w:hideMark/>
          </w:tcPr>
          <w:p w14:paraId="5A0C29AD"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Potential Risk category</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FA7ACD0"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Total exposed</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E9D6EAA"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Total non-exposed</w:t>
            </w:r>
          </w:p>
        </w:tc>
      </w:tr>
      <w:tr w:rsidR="000E7491" w:rsidRPr="005C6F16" w14:paraId="439F6C52" w14:textId="77777777" w:rsidTr="00060E78">
        <w:trPr>
          <w:trHeight w:val="315"/>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661DC914" w14:textId="77777777" w:rsidR="000E7491" w:rsidRPr="005C6F16" w:rsidRDefault="000E7491" w:rsidP="00060E78">
            <w:pPr>
              <w:spacing w:before="0" w:after="0"/>
              <w:jc w:val="left"/>
              <w:rPr>
                <w:rFonts w:cs="Arial"/>
                <w:sz w:val="20"/>
                <w:lang w:val="en-AU" w:eastAsia="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FB7E7FF" w14:textId="77777777" w:rsidR="000E7491" w:rsidRPr="005C6F16" w:rsidRDefault="000E7491" w:rsidP="00060E78">
            <w:pPr>
              <w:spacing w:before="0" w:after="0"/>
              <w:jc w:val="left"/>
              <w:rPr>
                <w:rFonts w:cs="Arial"/>
                <w:sz w:val="20"/>
                <w:lang w:val="en-AU" w:eastAsia="en-AU"/>
              </w:rPr>
            </w:pPr>
          </w:p>
        </w:tc>
        <w:tc>
          <w:tcPr>
            <w:tcW w:w="0" w:type="auto"/>
            <w:gridSpan w:val="4"/>
            <w:tcBorders>
              <w:top w:val="nil"/>
              <w:left w:val="nil"/>
              <w:bottom w:val="single" w:sz="8" w:space="0" w:color="000000"/>
              <w:right w:val="single" w:sz="8" w:space="0" w:color="000000"/>
            </w:tcBorders>
            <w:shd w:val="clear" w:color="auto" w:fill="auto"/>
            <w:vAlign w:val="center"/>
            <w:hideMark/>
          </w:tcPr>
          <w:p w14:paraId="6D4BF268" w14:textId="7BF4CA8C" w:rsidR="000E7491" w:rsidRPr="005C6F16" w:rsidRDefault="000E7491" w:rsidP="00060E78">
            <w:pPr>
              <w:spacing w:before="0" w:after="0"/>
              <w:jc w:val="center"/>
              <w:rPr>
                <w:rFonts w:cs="Arial"/>
                <w:sz w:val="20"/>
                <w:lang w:val="en-AU" w:eastAsia="en-AU"/>
              </w:rPr>
            </w:pPr>
            <w:r w:rsidRPr="005C6F16">
              <w:rPr>
                <w:rFonts w:cs="Arial"/>
                <w:sz w:val="20"/>
                <w:lang w:val="en-AU" w:eastAsia="en-AU"/>
              </w:rPr>
              <w:t xml:space="preserve">Lowest ------------------------ </w:t>
            </w:r>
            <w:r w:rsidR="005045A0">
              <w:rPr>
                <w:rFonts w:cs="Arial"/>
                <w:sz w:val="20"/>
                <w:lang w:val="en-AU" w:eastAsia="en-AU"/>
              </w:rPr>
              <w:t>H</w:t>
            </w:r>
            <w:r w:rsidR="005045A0" w:rsidRPr="005C6F16">
              <w:rPr>
                <w:rFonts w:cs="Arial"/>
                <w:sz w:val="20"/>
                <w:lang w:val="en-AU" w:eastAsia="en-AU"/>
              </w:rPr>
              <w:t>ighest</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59F78A5" w14:textId="77777777" w:rsidR="000E7491" w:rsidRPr="005C6F16" w:rsidRDefault="000E7491" w:rsidP="00060E78">
            <w:pPr>
              <w:spacing w:before="0" w:after="0"/>
              <w:jc w:val="left"/>
              <w:rPr>
                <w:rFonts w:cs="Arial"/>
                <w:sz w:val="20"/>
                <w:lang w:val="en-AU" w:eastAsia="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1E404F8" w14:textId="77777777" w:rsidR="000E7491" w:rsidRPr="005C6F16" w:rsidRDefault="000E7491" w:rsidP="00060E78">
            <w:pPr>
              <w:spacing w:before="0" w:after="0"/>
              <w:jc w:val="left"/>
              <w:rPr>
                <w:rFonts w:cs="Arial"/>
                <w:sz w:val="20"/>
                <w:lang w:val="en-AU" w:eastAsia="en-AU"/>
              </w:rPr>
            </w:pPr>
          </w:p>
        </w:tc>
      </w:tr>
      <w:tr w:rsidR="000E7491" w:rsidRPr="005C6F16" w14:paraId="5A2ED277" w14:textId="77777777" w:rsidTr="00060E78">
        <w:trPr>
          <w:trHeight w:val="300"/>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560B518A" w14:textId="77777777" w:rsidR="000E7491" w:rsidRPr="005C6F16" w:rsidRDefault="000E7491" w:rsidP="00060E78">
            <w:pPr>
              <w:spacing w:before="0" w:after="0"/>
              <w:jc w:val="left"/>
              <w:rPr>
                <w:rFonts w:cs="Arial"/>
                <w:sz w:val="20"/>
                <w:lang w:val="en-AU" w:eastAsia="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B440D7A" w14:textId="77777777" w:rsidR="000E7491" w:rsidRPr="005C6F16" w:rsidRDefault="000E7491" w:rsidP="00060E78">
            <w:pPr>
              <w:spacing w:before="0" w:after="0"/>
              <w:jc w:val="left"/>
              <w:rPr>
                <w:rFonts w:cs="Arial"/>
                <w:sz w:val="20"/>
                <w:lang w:val="en-AU" w:eastAsia="en-AU"/>
              </w:rPr>
            </w:pPr>
          </w:p>
        </w:tc>
        <w:tc>
          <w:tcPr>
            <w:tcW w:w="0" w:type="auto"/>
            <w:tcBorders>
              <w:top w:val="nil"/>
              <w:left w:val="nil"/>
              <w:bottom w:val="single" w:sz="8" w:space="0" w:color="000000"/>
              <w:right w:val="single" w:sz="8" w:space="0" w:color="000000"/>
            </w:tcBorders>
            <w:shd w:val="clear" w:color="auto" w:fill="auto"/>
            <w:vAlign w:val="center"/>
            <w:hideMark/>
          </w:tcPr>
          <w:p w14:paraId="4CC5BBD7"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II</w:t>
            </w:r>
          </w:p>
        </w:tc>
        <w:tc>
          <w:tcPr>
            <w:tcW w:w="0" w:type="auto"/>
            <w:tcBorders>
              <w:top w:val="nil"/>
              <w:left w:val="nil"/>
              <w:bottom w:val="single" w:sz="8" w:space="0" w:color="000000"/>
              <w:right w:val="single" w:sz="8" w:space="0" w:color="000000"/>
            </w:tcBorders>
            <w:shd w:val="clear" w:color="auto" w:fill="auto"/>
            <w:vAlign w:val="center"/>
            <w:hideMark/>
          </w:tcPr>
          <w:p w14:paraId="58C3FBA0"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II</w:t>
            </w:r>
          </w:p>
        </w:tc>
        <w:tc>
          <w:tcPr>
            <w:tcW w:w="0" w:type="auto"/>
            <w:tcBorders>
              <w:top w:val="nil"/>
              <w:left w:val="nil"/>
              <w:bottom w:val="single" w:sz="8" w:space="0" w:color="000000"/>
              <w:right w:val="single" w:sz="8" w:space="0" w:color="000000"/>
            </w:tcBorders>
            <w:shd w:val="clear" w:color="auto" w:fill="auto"/>
            <w:vAlign w:val="center"/>
            <w:hideMark/>
          </w:tcPr>
          <w:p w14:paraId="7198FEC4" w14:textId="77777777" w:rsidR="000E7491" w:rsidRPr="005C6F16" w:rsidRDefault="000E7491" w:rsidP="00060E78">
            <w:pPr>
              <w:spacing w:before="0" w:after="0"/>
              <w:jc w:val="center"/>
              <w:rPr>
                <w:rFonts w:cs="Arial"/>
                <w:sz w:val="20"/>
                <w:lang w:val="en-AU" w:eastAsia="en-AU"/>
              </w:rPr>
            </w:pPr>
            <w:r>
              <w:rPr>
                <w:rFonts w:cs="Arial"/>
                <w:sz w:val="20"/>
                <w:lang w:val="en-AU" w:eastAsia="en-AU"/>
              </w:rPr>
              <w:t>III</w:t>
            </w:r>
          </w:p>
        </w:tc>
        <w:tc>
          <w:tcPr>
            <w:tcW w:w="0" w:type="auto"/>
            <w:tcBorders>
              <w:top w:val="nil"/>
              <w:left w:val="nil"/>
              <w:bottom w:val="single" w:sz="8" w:space="0" w:color="000000"/>
              <w:right w:val="single" w:sz="8" w:space="0" w:color="000000"/>
            </w:tcBorders>
            <w:shd w:val="clear" w:color="auto" w:fill="auto"/>
            <w:vAlign w:val="center"/>
            <w:hideMark/>
          </w:tcPr>
          <w:p w14:paraId="157296A6" w14:textId="77777777" w:rsidR="000E7491" w:rsidRPr="005C6F16" w:rsidRDefault="000E7491" w:rsidP="00060E78">
            <w:pPr>
              <w:spacing w:before="0" w:after="0"/>
              <w:jc w:val="center"/>
              <w:rPr>
                <w:rFonts w:cs="Arial"/>
                <w:sz w:val="20"/>
                <w:lang w:val="en-AU" w:eastAsia="en-AU"/>
              </w:rPr>
            </w:pPr>
            <w:r>
              <w:rPr>
                <w:rFonts w:cs="Arial"/>
                <w:sz w:val="20"/>
                <w:lang w:val="en-AU" w:eastAsia="en-AU"/>
              </w:rPr>
              <w:t>IV</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80A1214" w14:textId="77777777" w:rsidR="000E7491" w:rsidRPr="005C6F16" w:rsidRDefault="000E7491" w:rsidP="00060E78">
            <w:pPr>
              <w:spacing w:before="0" w:after="0"/>
              <w:jc w:val="left"/>
              <w:rPr>
                <w:rFonts w:cs="Arial"/>
                <w:sz w:val="20"/>
                <w:lang w:val="en-AU" w:eastAsia="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56476CF" w14:textId="77777777" w:rsidR="000E7491" w:rsidRPr="005C6F16" w:rsidRDefault="000E7491" w:rsidP="00060E78">
            <w:pPr>
              <w:spacing w:before="0" w:after="0"/>
              <w:jc w:val="left"/>
              <w:rPr>
                <w:rFonts w:cs="Arial"/>
                <w:sz w:val="20"/>
                <w:lang w:val="en-AU" w:eastAsia="en-AU"/>
              </w:rPr>
            </w:pPr>
          </w:p>
        </w:tc>
      </w:tr>
      <w:tr w:rsidR="000E7491" w:rsidRPr="005C6F16" w14:paraId="668CC1B1" w14:textId="77777777" w:rsidTr="00060E78">
        <w:trPr>
          <w:trHeight w:val="315"/>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514D1551"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Surface area</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537A875"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area</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34656CA"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47,009</w:t>
            </w:r>
          </w:p>
        </w:tc>
        <w:tc>
          <w:tcPr>
            <w:tcW w:w="0" w:type="auto"/>
            <w:tcBorders>
              <w:top w:val="nil"/>
              <w:left w:val="nil"/>
              <w:bottom w:val="single" w:sz="8" w:space="0" w:color="000000"/>
              <w:right w:val="single" w:sz="8" w:space="0" w:color="000000"/>
            </w:tcBorders>
            <w:shd w:val="clear" w:color="auto" w:fill="auto"/>
            <w:vAlign w:val="bottom"/>
            <w:hideMark/>
          </w:tcPr>
          <w:p w14:paraId="0C7C4566" w14:textId="602AF36A" w:rsidR="000E7491" w:rsidRPr="005C6F16" w:rsidRDefault="000E7491" w:rsidP="00060E78">
            <w:pPr>
              <w:spacing w:before="0" w:after="0"/>
              <w:jc w:val="center"/>
              <w:rPr>
                <w:rFonts w:cs="Arial"/>
                <w:sz w:val="20"/>
                <w:lang w:val="en-AU" w:eastAsia="en-AU"/>
              </w:rPr>
            </w:pPr>
            <w:r w:rsidRPr="005C6F16">
              <w:rPr>
                <w:rFonts w:cs="Arial"/>
                <w:sz w:val="20"/>
                <w:lang w:val="en-AU" w:eastAsia="en-AU"/>
              </w:rPr>
              <w:t>6799</w:t>
            </w:r>
          </w:p>
        </w:tc>
        <w:tc>
          <w:tcPr>
            <w:tcW w:w="0" w:type="auto"/>
            <w:tcBorders>
              <w:top w:val="nil"/>
              <w:left w:val="nil"/>
              <w:bottom w:val="single" w:sz="8" w:space="0" w:color="000000"/>
              <w:right w:val="single" w:sz="8" w:space="0" w:color="000000"/>
            </w:tcBorders>
            <w:shd w:val="clear" w:color="auto" w:fill="auto"/>
            <w:vAlign w:val="bottom"/>
            <w:hideMark/>
          </w:tcPr>
          <w:p w14:paraId="167F0E82"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41</w:t>
            </w:r>
            <w:r>
              <w:rPr>
                <w:rFonts w:cs="Arial"/>
                <w:sz w:val="20"/>
                <w:lang w:val="en-AU" w:eastAsia="en-AU"/>
              </w:rPr>
              <w:t>2</w:t>
            </w:r>
          </w:p>
        </w:tc>
        <w:tc>
          <w:tcPr>
            <w:tcW w:w="0" w:type="auto"/>
            <w:tcBorders>
              <w:top w:val="nil"/>
              <w:left w:val="nil"/>
              <w:bottom w:val="single" w:sz="8" w:space="0" w:color="000000"/>
              <w:right w:val="single" w:sz="8" w:space="0" w:color="000000"/>
            </w:tcBorders>
            <w:shd w:val="clear" w:color="auto" w:fill="auto"/>
            <w:vAlign w:val="bottom"/>
            <w:hideMark/>
          </w:tcPr>
          <w:p w14:paraId="235C4A66"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25</w:t>
            </w:r>
            <w:r>
              <w:rPr>
                <w:rFonts w:cs="Arial"/>
                <w:sz w:val="20"/>
                <w:lang w:val="en-AU" w:eastAsia="en-AU"/>
              </w:rPr>
              <w:t>9</w:t>
            </w:r>
          </w:p>
        </w:tc>
        <w:tc>
          <w:tcPr>
            <w:tcW w:w="0" w:type="auto"/>
            <w:tcBorders>
              <w:top w:val="nil"/>
              <w:left w:val="nil"/>
              <w:bottom w:val="single" w:sz="8" w:space="0" w:color="000000"/>
              <w:right w:val="single" w:sz="8" w:space="0" w:color="000000"/>
            </w:tcBorders>
            <w:shd w:val="clear" w:color="auto" w:fill="auto"/>
            <w:vAlign w:val="bottom"/>
            <w:hideMark/>
          </w:tcPr>
          <w:p w14:paraId="269EF53C" w14:textId="77777777" w:rsidR="000E7491" w:rsidRPr="00A10227" w:rsidRDefault="000E7491" w:rsidP="00060E78">
            <w:pPr>
              <w:spacing w:before="0" w:after="0"/>
              <w:jc w:val="center"/>
              <w:rPr>
                <w:rFonts w:cs="Arial"/>
                <w:i/>
                <w:sz w:val="20"/>
                <w:lang w:val="en-AU" w:eastAsia="en-AU"/>
              </w:rPr>
            </w:pPr>
            <w:r w:rsidRPr="00A10227">
              <w:rPr>
                <w:rFonts w:cs="Arial"/>
                <w:i/>
                <w:sz w:val="20"/>
                <w:lang w:val="en-AU" w:eastAsia="en-AU"/>
              </w:rPr>
              <w:t>nil</w:t>
            </w:r>
          </w:p>
        </w:tc>
        <w:tc>
          <w:tcPr>
            <w:tcW w:w="0" w:type="auto"/>
            <w:tcBorders>
              <w:top w:val="nil"/>
              <w:left w:val="nil"/>
              <w:bottom w:val="single" w:sz="8" w:space="0" w:color="000000"/>
              <w:right w:val="single" w:sz="8" w:space="0" w:color="000000"/>
            </w:tcBorders>
            <w:shd w:val="clear" w:color="auto" w:fill="auto"/>
            <w:vAlign w:val="bottom"/>
            <w:hideMark/>
          </w:tcPr>
          <w:p w14:paraId="3B32D1E5" w14:textId="6AC924EA" w:rsidR="000E7491" w:rsidRPr="005C6F16" w:rsidRDefault="000E7491" w:rsidP="00060E78">
            <w:pPr>
              <w:spacing w:before="0" w:after="0"/>
              <w:jc w:val="center"/>
              <w:rPr>
                <w:rFonts w:cs="Arial"/>
                <w:sz w:val="20"/>
                <w:lang w:val="en-AU" w:eastAsia="en-AU"/>
              </w:rPr>
            </w:pPr>
            <w:r w:rsidRPr="005C6F16">
              <w:rPr>
                <w:rFonts w:cs="Arial"/>
                <w:sz w:val="20"/>
                <w:lang w:val="en-AU" w:eastAsia="en-AU"/>
              </w:rPr>
              <w:t>7470</w:t>
            </w:r>
          </w:p>
        </w:tc>
        <w:tc>
          <w:tcPr>
            <w:tcW w:w="0" w:type="auto"/>
            <w:tcBorders>
              <w:top w:val="nil"/>
              <w:left w:val="nil"/>
              <w:bottom w:val="single" w:sz="8" w:space="0" w:color="000000"/>
              <w:right w:val="single" w:sz="8" w:space="0" w:color="000000"/>
            </w:tcBorders>
            <w:shd w:val="clear" w:color="auto" w:fill="auto"/>
            <w:vAlign w:val="center"/>
            <w:hideMark/>
          </w:tcPr>
          <w:p w14:paraId="27AB0287"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39,539</w:t>
            </w:r>
          </w:p>
        </w:tc>
      </w:tr>
      <w:tr w:rsidR="000E7491" w:rsidRPr="005C6F16" w14:paraId="16357965" w14:textId="77777777" w:rsidTr="00060E78">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40EF9C89" w14:textId="77777777" w:rsidR="000E7491" w:rsidRPr="005C6F16" w:rsidRDefault="000E7491" w:rsidP="00060E78">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43550990" w14:textId="77777777" w:rsidR="000E7491" w:rsidRPr="005C6F16" w:rsidRDefault="000E7491" w:rsidP="00060E78">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305CB254" w14:textId="77777777" w:rsidR="000E7491" w:rsidRPr="005C6F16" w:rsidRDefault="000E7491" w:rsidP="00060E78">
            <w:pPr>
              <w:spacing w:before="0" w:after="0"/>
              <w:jc w:val="left"/>
              <w:rPr>
                <w:rFonts w:cs="Arial"/>
                <w:sz w:val="20"/>
                <w:lang w:val="en-AU" w:eastAsia="en-AU"/>
              </w:rPr>
            </w:pPr>
          </w:p>
        </w:tc>
        <w:tc>
          <w:tcPr>
            <w:tcW w:w="0" w:type="auto"/>
            <w:tcBorders>
              <w:top w:val="nil"/>
              <w:left w:val="nil"/>
              <w:bottom w:val="single" w:sz="8" w:space="0" w:color="000000"/>
              <w:right w:val="single" w:sz="8" w:space="0" w:color="000000"/>
            </w:tcBorders>
            <w:shd w:val="clear" w:color="auto" w:fill="auto"/>
            <w:vAlign w:val="center"/>
            <w:hideMark/>
          </w:tcPr>
          <w:p w14:paraId="6F321243"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27,561</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6EF374B2"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949</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bottom"/>
            <w:hideMark/>
          </w:tcPr>
          <w:p w14:paraId="0CD0C149"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312</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bottom"/>
            <w:hideMark/>
          </w:tcPr>
          <w:p w14:paraId="3F93C14C"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423</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226B47CB"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29,245</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08ADFFA8"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17,765</w:t>
            </w:r>
            <w:r>
              <w:rPr>
                <w:rFonts w:cs="Arial"/>
                <w:sz w:val="20"/>
                <w:lang w:val="en-AU" w:eastAsia="en-AU"/>
              </w:rPr>
              <w:t>)</w:t>
            </w:r>
          </w:p>
        </w:tc>
      </w:tr>
      <w:tr w:rsidR="000E7491" w:rsidRPr="005C6F16" w14:paraId="221F51BC" w14:textId="77777777" w:rsidTr="00060E78">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1C7ED55C" w14:textId="77777777" w:rsidR="000E7491" w:rsidRPr="005C6F16" w:rsidRDefault="000E7491" w:rsidP="00060E78">
            <w:pPr>
              <w:spacing w:before="0" w:after="0"/>
              <w:jc w:val="left"/>
              <w:rPr>
                <w:rFonts w:cs="Arial"/>
                <w:sz w:val="20"/>
                <w:lang w:val="en-AU" w:eastAsia="en-AU"/>
              </w:rPr>
            </w:pPr>
          </w:p>
        </w:tc>
        <w:tc>
          <w:tcPr>
            <w:tcW w:w="0" w:type="auto"/>
            <w:vMerge w:val="restart"/>
            <w:tcBorders>
              <w:top w:val="nil"/>
              <w:left w:val="single" w:sz="8" w:space="0" w:color="000000"/>
              <w:bottom w:val="single" w:sz="8" w:space="0" w:color="000000"/>
              <w:right w:val="single" w:sz="8" w:space="0" w:color="000000"/>
            </w:tcBorders>
            <w:shd w:val="clear" w:color="000000" w:fill="D9D9D9"/>
            <w:vAlign w:val="center"/>
            <w:hideMark/>
          </w:tcPr>
          <w:p w14:paraId="48CBF0B4" w14:textId="77777777" w:rsidR="000E7491" w:rsidRPr="005C6F16" w:rsidRDefault="000E7491" w:rsidP="00060E78">
            <w:pPr>
              <w:spacing w:before="0" w:after="0"/>
              <w:jc w:val="center"/>
              <w:rPr>
                <w:rFonts w:cs="Arial"/>
                <w:i/>
                <w:iCs/>
                <w:sz w:val="20"/>
                <w:lang w:val="en-AU" w:eastAsia="en-AU"/>
              </w:rPr>
            </w:pPr>
            <w:r w:rsidRPr="005C6F16">
              <w:rPr>
                <w:rFonts w:cs="Arial"/>
                <w:i/>
                <w:iCs/>
                <w:sz w:val="20"/>
                <w:lang w:val="en-AU" w:eastAsia="en-AU"/>
              </w:rPr>
              <w:t>%</w:t>
            </w:r>
          </w:p>
        </w:tc>
        <w:tc>
          <w:tcPr>
            <w:tcW w:w="0" w:type="auto"/>
            <w:vMerge w:val="restart"/>
            <w:tcBorders>
              <w:top w:val="nil"/>
              <w:left w:val="single" w:sz="8" w:space="0" w:color="000000"/>
              <w:bottom w:val="single" w:sz="8" w:space="0" w:color="000000"/>
              <w:right w:val="single" w:sz="8" w:space="0" w:color="000000"/>
            </w:tcBorders>
            <w:shd w:val="clear" w:color="000000" w:fill="D9D9D9"/>
            <w:vAlign w:val="center"/>
            <w:hideMark/>
          </w:tcPr>
          <w:p w14:paraId="52DE11C4" w14:textId="77777777" w:rsidR="000E7491" w:rsidRPr="005C6F16" w:rsidRDefault="000E7491" w:rsidP="00060E78">
            <w:pPr>
              <w:spacing w:before="0" w:after="0"/>
              <w:jc w:val="center"/>
              <w:rPr>
                <w:rFonts w:cs="Arial"/>
                <w:i/>
                <w:iCs/>
                <w:sz w:val="20"/>
                <w:lang w:val="en-AU" w:eastAsia="en-AU"/>
              </w:rPr>
            </w:pPr>
            <w:r>
              <w:rPr>
                <w:rFonts w:cs="Arial"/>
                <w:i/>
                <w:iCs/>
                <w:sz w:val="20"/>
                <w:lang w:val="en-AU" w:eastAsia="en-AU"/>
              </w:rPr>
              <w:t>10</w:t>
            </w:r>
            <w:r w:rsidRPr="005C6F16">
              <w:rPr>
                <w:rFonts w:cs="Arial"/>
                <w:i/>
                <w:iCs/>
                <w:sz w:val="20"/>
                <w:lang w:val="en-AU" w:eastAsia="en-AU"/>
              </w:rPr>
              <w:t>0%</w:t>
            </w:r>
          </w:p>
        </w:tc>
        <w:tc>
          <w:tcPr>
            <w:tcW w:w="0" w:type="auto"/>
            <w:tcBorders>
              <w:top w:val="nil"/>
              <w:left w:val="nil"/>
              <w:bottom w:val="single" w:sz="8" w:space="0" w:color="000000"/>
              <w:right w:val="single" w:sz="8" w:space="0" w:color="000000"/>
            </w:tcBorders>
            <w:shd w:val="clear" w:color="000000" w:fill="D9D9D9"/>
            <w:vAlign w:val="center"/>
            <w:hideMark/>
          </w:tcPr>
          <w:p w14:paraId="2C5C6705"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14%</w:t>
            </w:r>
          </w:p>
        </w:tc>
        <w:tc>
          <w:tcPr>
            <w:tcW w:w="0" w:type="auto"/>
            <w:tcBorders>
              <w:top w:val="nil"/>
              <w:left w:val="nil"/>
              <w:bottom w:val="single" w:sz="8" w:space="0" w:color="000000"/>
              <w:right w:val="single" w:sz="8" w:space="0" w:color="000000"/>
            </w:tcBorders>
            <w:shd w:val="clear" w:color="000000" w:fill="D9D9D9"/>
            <w:vAlign w:val="center"/>
            <w:hideMark/>
          </w:tcPr>
          <w:p w14:paraId="6FE8E3FC"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1%</w:t>
            </w:r>
          </w:p>
        </w:tc>
        <w:tc>
          <w:tcPr>
            <w:tcW w:w="0" w:type="auto"/>
            <w:tcBorders>
              <w:top w:val="nil"/>
              <w:left w:val="nil"/>
              <w:bottom w:val="single" w:sz="8" w:space="0" w:color="000000"/>
              <w:right w:val="single" w:sz="8" w:space="0" w:color="000000"/>
            </w:tcBorders>
            <w:shd w:val="clear" w:color="000000" w:fill="D9D9D9"/>
            <w:vAlign w:val="center"/>
            <w:hideMark/>
          </w:tcPr>
          <w:p w14:paraId="547F2B17"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0.</w:t>
            </w:r>
            <w:r>
              <w:rPr>
                <w:rFonts w:cs="Arial"/>
                <w:sz w:val="20"/>
                <w:lang w:val="en-AU" w:eastAsia="en-AU"/>
              </w:rPr>
              <w:t>6</w:t>
            </w:r>
            <w:r w:rsidRPr="005C6F16">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2DA4E49A" w14:textId="77777777" w:rsidR="000E7491" w:rsidRPr="005C6F16" w:rsidRDefault="000E7491" w:rsidP="00060E78">
            <w:pPr>
              <w:spacing w:before="0" w:after="0"/>
              <w:jc w:val="center"/>
              <w:rPr>
                <w:rFonts w:cs="Arial"/>
                <w:i/>
                <w:iCs/>
                <w:sz w:val="20"/>
                <w:lang w:val="en-AU" w:eastAsia="en-AU"/>
              </w:rPr>
            </w:pPr>
            <w:r w:rsidRPr="005C6F16">
              <w:rPr>
                <w:rFonts w:cs="Arial"/>
                <w:i/>
                <w:iCs/>
                <w:sz w:val="20"/>
                <w:lang w:val="en-AU" w:eastAsia="en-AU"/>
              </w:rPr>
              <w:t>ne.</w:t>
            </w:r>
          </w:p>
        </w:tc>
        <w:tc>
          <w:tcPr>
            <w:tcW w:w="0" w:type="auto"/>
            <w:tcBorders>
              <w:top w:val="nil"/>
              <w:left w:val="nil"/>
              <w:bottom w:val="single" w:sz="8" w:space="0" w:color="000000"/>
              <w:right w:val="single" w:sz="8" w:space="0" w:color="000000"/>
            </w:tcBorders>
            <w:shd w:val="clear" w:color="000000" w:fill="D9D9D9"/>
            <w:vAlign w:val="center"/>
            <w:hideMark/>
          </w:tcPr>
          <w:p w14:paraId="29E2BA38"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16%</w:t>
            </w:r>
          </w:p>
        </w:tc>
        <w:tc>
          <w:tcPr>
            <w:tcW w:w="0" w:type="auto"/>
            <w:tcBorders>
              <w:top w:val="nil"/>
              <w:left w:val="nil"/>
              <w:bottom w:val="single" w:sz="8" w:space="0" w:color="000000"/>
              <w:right w:val="single" w:sz="8" w:space="0" w:color="000000"/>
            </w:tcBorders>
            <w:shd w:val="clear" w:color="000000" w:fill="D9D9D9"/>
            <w:vAlign w:val="center"/>
            <w:hideMark/>
          </w:tcPr>
          <w:p w14:paraId="7A0EBAC0"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84%</w:t>
            </w:r>
          </w:p>
        </w:tc>
      </w:tr>
      <w:tr w:rsidR="000E7491" w:rsidRPr="005C6F16" w14:paraId="0B351E69" w14:textId="77777777" w:rsidTr="00060E78">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268F680C" w14:textId="77777777" w:rsidR="000E7491" w:rsidRPr="005C6F16" w:rsidRDefault="000E7491" w:rsidP="00060E78">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66976A86" w14:textId="77777777" w:rsidR="000E7491" w:rsidRPr="005C6F16" w:rsidRDefault="000E7491" w:rsidP="00060E78">
            <w:pPr>
              <w:spacing w:before="0" w:after="0"/>
              <w:jc w:val="left"/>
              <w:rPr>
                <w:rFonts w:cs="Arial"/>
                <w:i/>
                <w:iCs/>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59DE9289" w14:textId="77777777" w:rsidR="000E7491" w:rsidRPr="005C6F16" w:rsidRDefault="000E7491" w:rsidP="00060E78">
            <w:pPr>
              <w:spacing w:before="0" w:after="0"/>
              <w:jc w:val="left"/>
              <w:rPr>
                <w:rFonts w:cs="Arial"/>
                <w:i/>
                <w:iCs/>
                <w:sz w:val="20"/>
                <w:lang w:val="en-AU" w:eastAsia="en-AU"/>
              </w:rPr>
            </w:pPr>
          </w:p>
        </w:tc>
        <w:tc>
          <w:tcPr>
            <w:tcW w:w="0" w:type="auto"/>
            <w:tcBorders>
              <w:top w:val="nil"/>
              <w:left w:val="nil"/>
              <w:bottom w:val="single" w:sz="8" w:space="0" w:color="000000"/>
              <w:right w:val="single" w:sz="8" w:space="0" w:color="000000"/>
            </w:tcBorders>
            <w:shd w:val="clear" w:color="000000" w:fill="D9D9D9"/>
            <w:vAlign w:val="center"/>
            <w:hideMark/>
          </w:tcPr>
          <w:p w14:paraId="4AA87546"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59%</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3BA7E0A9"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2%</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32629241"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1%</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0A919FCF"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1%</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0FAC73A9"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62%</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65DDDB5B"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38%</w:t>
            </w:r>
            <w:r>
              <w:rPr>
                <w:rFonts w:cs="Arial"/>
                <w:sz w:val="20"/>
                <w:lang w:val="en-AU" w:eastAsia="en-AU"/>
              </w:rPr>
              <w:t>)</w:t>
            </w:r>
          </w:p>
        </w:tc>
      </w:tr>
      <w:tr w:rsidR="000E7491" w:rsidRPr="005C6F16" w14:paraId="1CCB5EB1" w14:textId="77777777" w:rsidTr="00060E78">
        <w:trPr>
          <w:trHeight w:val="315"/>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FDC4849"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Coral reef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0CDDD75"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area</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4B5892D" w14:textId="419A0511" w:rsidR="000E7491" w:rsidRPr="005C6F16" w:rsidRDefault="000E7491" w:rsidP="00060E78">
            <w:pPr>
              <w:spacing w:before="0" w:after="0"/>
              <w:jc w:val="center"/>
              <w:rPr>
                <w:rFonts w:cs="Arial"/>
                <w:sz w:val="20"/>
                <w:lang w:val="en-AU" w:eastAsia="en-AU"/>
              </w:rPr>
            </w:pPr>
            <w:r w:rsidRPr="005C6F16">
              <w:rPr>
                <w:rFonts w:cs="Arial"/>
                <w:sz w:val="20"/>
                <w:lang w:val="en-AU" w:eastAsia="en-AU"/>
              </w:rPr>
              <w:t>2966</w:t>
            </w:r>
          </w:p>
        </w:tc>
        <w:tc>
          <w:tcPr>
            <w:tcW w:w="0" w:type="auto"/>
            <w:tcBorders>
              <w:top w:val="nil"/>
              <w:left w:val="nil"/>
              <w:bottom w:val="single" w:sz="8" w:space="0" w:color="000000"/>
              <w:right w:val="single" w:sz="8" w:space="0" w:color="000000"/>
            </w:tcBorders>
            <w:shd w:val="clear" w:color="auto" w:fill="auto"/>
            <w:vAlign w:val="bottom"/>
            <w:hideMark/>
          </w:tcPr>
          <w:p w14:paraId="035C5B9E"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57</w:t>
            </w:r>
          </w:p>
        </w:tc>
        <w:tc>
          <w:tcPr>
            <w:tcW w:w="0" w:type="auto"/>
            <w:tcBorders>
              <w:top w:val="nil"/>
              <w:left w:val="nil"/>
              <w:bottom w:val="single" w:sz="8" w:space="0" w:color="000000"/>
              <w:right w:val="single" w:sz="8" w:space="0" w:color="000000"/>
            </w:tcBorders>
            <w:shd w:val="clear" w:color="auto" w:fill="auto"/>
            <w:vAlign w:val="bottom"/>
            <w:hideMark/>
          </w:tcPr>
          <w:p w14:paraId="09336ED4"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1</w:t>
            </w:r>
          </w:p>
        </w:tc>
        <w:tc>
          <w:tcPr>
            <w:tcW w:w="0" w:type="auto"/>
            <w:tcBorders>
              <w:top w:val="nil"/>
              <w:left w:val="nil"/>
              <w:bottom w:val="single" w:sz="8" w:space="0" w:color="000000"/>
              <w:right w:val="single" w:sz="8" w:space="0" w:color="000000"/>
            </w:tcBorders>
            <w:shd w:val="clear" w:color="auto" w:fill="auto"/>
            <w:vAlign w:val="bottom"/>
            <w:hideMark/>
          </w:tcPr>
          <w:p w14:paraId="152F77DC"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0</w:t>
            </w:r>
          </w:p>
        </w:tc>
        <w:tc>
          <w:tcPr>
            <w:tcW w:w="0" w:type="auto"/>
            <w:tcBorders>
              <w:top w:val="nil"/>
              <w:left w:val="nil"/>
              <w:bottom w:val="single" w:sz="8" w:space="0" w:color="000000"/>
              <w:right w:val="single" w:sz="8" w:space="0" w:color="000000"/>
            </w:tcBorders>
            <w:shd w:val="clear" w:color="auto" w:fill="auto"/>
            <w:vAlign w:val="bottom"/>
            <w:hideMark/>
          </w:tcPr>
          <w:p w14:paraId="5915F947" w14:textId="77777777" w:rsidR="000E7491" w:rsidRPr="005C6F16" w:rsidRDefault="000E7491" w:rsidP="00060E78">
            <w:pPr>
              <w:spacing w:before="0" w:after="0"/>
              <w:jc w:val="center"/>
              <w:rPr>
                <w:rFonts w:cs="Arial"/>
                <w:i/>
                <w:iCs/>
                <w:sz w:val="20"/>
                <w:lang w:val="en-AU" w:eastAsia="en-AU"/>
              </w:rPr>
            </w:pPr>
            <w:r w:rsidRPr="00A10227">
              <w:rPr>
                <w:rFonts w:cs="Arial"/>
                <w:i/>
                <w:sz w:val="20"/>
                <w:lang w:val="en-AU" w:eastAsia="en-AU"/>
              </w:rPr>
              <w:t>nil</w:t>
            </w:r>
            <w:r w:rsidRPr="005C6F16">
              <w:rPr>
                <w:rFonts w:cs="Arial"/>
                <w:i/>
                <w:iCs/>
                <w:sz w:val="20"/>
                <w:lang w:val="en-AU" w:eastAsia="en-AU"/>
              </w:rPr>
              <w:t>.</w:t>
            </w:r>
          </w:p>
        </w:tc>
        <w:tc>
          <w:tcPr>
            <w:tcW w:w="0" w:type="auto"/>
            <w:tcBorders>
              <w:top w:val="nil"/>
              <w:left w:val="nil"/>
              <w:bottom w:val="single" w:sz="8" w:space="0" w:color="000000"/>
              <w:right w:val="single" w:sz="8" w:space="0" w:color="000000"/>
            </w:tcBorders>
            <w:shd w:val="clear" w:color="auto" w:fill="auto"/>
            <w:vAlign w:val="bottom"/>
            <w:hideMark/>
          </w:tcPr>
          <w:p w14:paraId="3B090823"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58</w:t>
            </w:r>
          </w:p>
        </w:tc>
        <w:tc>
          <w:tcPr>
            <w:tcW w:w="0" w:type="auto"/>
            <w:tcBorders>
              <w:top w:val="nil"/>
              <w:left w:val="nil"/>
              <w:bottom w:val="single" w:sz="8" w:space="0" w:color="000000"/>
              <w:right w:val="single" w:sz="8" w:space="0" w:color="000000"/>
            </w:tcBorders>
            <w:shd w:val="clear" w:color="auto" w:fill="auto"/>
            <w:vAlign w:val="center"/>
            <w:hideMark/>
          </w:tcPr>
          <w:p w14:paraId="6489FD68" w14:textId="4CC131EB" w:rsidR="000E7491" w:rsidRPr="005C6F16" w:rsidRDefault="000E7491" w:rsidP="00060E78">
            <w:pPr>
              <w:spacing w:before="0" w:after="0"/>
              <w:jc w:val="center"/>
              <w:rPr>
                <w:rFonts w:cs="Arial"/>
                <w:sz w:val="20"/>
                <w:lang w:val="en-AU" w:eastAsia="en-AU"/>
              </w:rPr>
            </w:pPr>
            <w:r w:rsidRPr="005C6F16">
              <w:rPr>
                <w:rFonts w:cs="Arial"/>
                <w:sz w:val="20"/>
                <w:lang w:val="en-AU" w:eastAsia="en-AU"/>
              </w:rPr>
              <w:t>2908</w:t>
            </w:r>
          </w:p>
        </w:tc>
      </w:tr>
      <w:tr w:rsidR="000E7491" w:rsidRPr="005C6F16" w14:paraId="5FD0BA8C" w14:textId="77777777" w:rsidTr="00060E78">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40FC72F5" w14:textId="77777777" w:rsidR="000E7491" w:rsidRPr="005C6F16" w:rsidRDefault="000E7491" w:rsidP="00060E78">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2FD305DC" w14:textId="77777777" w:rsidR="000E7491" w:rsidRPr="005C6F16" w:rsidRDefault="000E7491" w:rsidP="00060E78">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4D948F21" w14:textId="77777777" w:rsidR="000E7491" w:rsidRPr="005C6F16" w:rsidRDefault="000E7491" w:rsidP="00060E78">
            <w:pPr>
              <w:spacing w:before="0" w:after="0"/>
              <w:jc w:val="left"/>
              <w:rPr>
                <w:rFonts w:cs="Arial"/>
                <w:sz w:val="20"/>
                <w:lang w:val="en-AU" w:eastAsia="en-AU"/>
              </w:rPr>
            </w:pPr>
          </w:p>
        </w:tc>
        <w:tc>
          <w:tcPr>
            <w:tcW w:w="0" w:type="auto"/>
            <w:tcBorders>
              <w:top w:val="nil"/>
              <w:left w:val="nil"/>
              <w:bottom w:val="single" w:sz="8" w:space="0" w:color="000000"/>
              <w:right w:val="single" w:sz="8" w:space="0" w:color="000000"/>
            </w:tcBorders>
            <w:shd w:val="clear" w:color="auto" w:fill="auto"/>
            <w:vAlign w:val="center"/>
            <w:hideMark/>
          </w:tcPr>
          <w:p w14:paraId="5743C665"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2,706</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5E1EEFA0"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16</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bottom"/>
            <w:hideMark/>
          </w:tcPr>
          <w:p w14:paraId="63DBAC48"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1</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bottom"/>
            <w:hideMark/>
          </w:tcPr>
          <w:p w14:paraId="7D6D3A37"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0.2</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625F5E0B"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2,723</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7FA7B4D1"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243</w:t>
            </w:r>
            <w:r>
              <w:rPr>
                <w:rFonts w:cs="Arial"/>
                <w:sz w:val="20"/>
                <w:lang w:val="en-AU" w:eastAsia="en-AU"/>
              </w:rPr>
              <w:t>)</w:t>
            </w:r>
          </w:p>
        </w:tc>
      </w:tr>
      <w:tr w:rsidR="000E7491" w:rsidRPr="005C6F16" w14:paraId="3F8AD793" w14:textId="77777777" w:rsidTr="00060E78">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65917A2E" w14:textId="77777777" w:rsidR="000E7491" w:rsidRPr="005C6F16" w:rsidRDefault="000E7491" w:rsidP="00060E78">
            <w:pPr>
              <w:spacing w:before="0" w:after="0"/>
              <w:jc w:val="left"/>
              <w:rPr>
                <w:rFonts w:cs="Arial"/>
                <w:sz w:val="20"/>
                <w:lang w:val="en-AU" w:eastAsia="en-AU"/>
              </w:rPr>
            </w:pPr>
          </w:p>
        </w:tc>
        <w:tc>
          <w:tcPr>
            <w:tcW w:w="0" w:type="auto"/>
            <w:vMerge w:val="restart"/>
            <w:tcBorders>
              <w:top w:val="nil"/>
              <w:left w:val="single" w:sz="8" w:space="0" w:color="000000"/>
              <w:bottom w:val="single" w:sz="8" w:space="0" w:color="000000"/>
              <w:right w:val="single" w:sz="8" w:space="0" w:color="000000"/>
            </w:tcBorders>
            <w:shd w:val="clear" w:color="000000" w:fill="D9D9D9"/>
            <w:vAlign w:val="center"/>
            <w:hideMark/>
          </w:tcPr>
          <w:p w14:paraId="19091114" w14:textId="77777777" w:rsidR="000E7491" w:rsidRPr="005C6F16" w:rsidRDefault="000E7491" w:rsidP="00060E78">
            <w:pPr>
              <w:spacing w:before="0" w:after="0"/>
              <w:jc w:val="center"/>
              <w:rPr>
                <w:rFonts w:cs="Arial"/>
                <w:i/>
                <w:iCs/>
                <w:sz w:val="20"/>
                <w:lang w:val="en-AU" w:eastAsia="en-AU"/>
              </w:rPr>
            </w:pPr>
            <w:r w:rsidRPr="005C6F16">
              <w:rPr>
                <w:rFonts w:cs="Arial"/>
                <w:i/>
                <w:iCs/>
                <w:sz w:val="20"/>
                <w:lang w:val="en-AU" w:eastAsia="en-AU"/>
              </w:rPr>
              <w:t>%</w:t>
            </w:r>
          </w:p>
        </w:tc>
        <w:tc>
          <w:tcPr>
            <w:tcW w:w="0" w:type="auto"/>
            <w:vMerge w:val="restart"/>
            <w:tcBorders>
              <w:top w:val="nil"/>
              <w:left w:val="single" w:sz="8" w:space="0" w:color="000000"/>
              <w:bottom w:val="single" w:sz="8" w:space="0" w:color="000000"/>
              <w:right w:val="single" w:sz="8" w:space="0" w:color="000000"/>
            </w:tcBorders>
            <w:shd w:val="clear" w:color="000000" w:fill="D9D9D9"/>
            <w:vAlign w:val="center"/>
            <w:hideMark/>
          </w:tcPr>
          <w:p w14:paraId="0BE0E1FE" w14:textId="77777777" w:rsidR="000E7491" w:rsidRPr="005C6F16" w:rsidRDefault="000E7491" w:rsidP="00060E78">
            <w:pPr>
              <w:spacing w:before="0" w:after="0"/>
              <w:jc w:val="center"/>
              <w:rPr>
                <w:rFonts w:cs="Arial"/>
                <w:i/>
                <w:iCs/>
                <w:sz w:val="20"/>
                <w:lang w:val="en-AU" w:eastAsia="en-AU"/>
              </w:rPr>
            </w:pPr>
            <w:r>
              <w:rPr>
                <w:rFonts w:cs="Arial"/>
                <w:i/>
                <w:iCs/>
                <w:sz w:val="20"/>
                <w:lang w:val="en-AU" w:eastAsia="en-AU"/>
              </w:rPr>
              <w:t>10</w:t>
            </w:r>
            <w:r w:rsidRPr="005C6F16">
              <w:rPr>
                <w:rFonts w:cs="Arial"/>
                <w:i/>
                <w:iCs/>
                <w:sz w:val="20"/>
                <w:lang w:val="en-AU" w:eastAsia="en-AU"/>
              </w:rPr>
              <w:t>0%</w:t>
            </w:r>
          </w:p>
        </w:tc>
        <w:tc>
          <w:tcPr>
            <w:tcW w:w="0" w:type="auto"/>
            <w:tcBorders>
              <w:top w:val="nil"/>
              <w:left w:val="nil"/>
              <w:bottom w:val="single" w:sz="8" w:space="0" w:color="000000"/>
              <w:right w:val="single" w:sz="8" w:space="0" w:color="000000"/>
            </w:tcBorders>
            <w:shd w:val="clear" w:color="000000" w:fill="D9D9D9"/>
            <w:vAlign w:val="center"/>
            <w:hideMark/>
          </w:tcPr>
          <w:p w14:paraId="4D4A89D1"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2%</w:t>
            </w:r>
          </w:p>
        </w:tc>
        <w:tc>
          <w:tcPr>
            <w:tcW w:w="0" w:type="auto"/>
            <w:tcBorders>
              <w:top w:val="nil"/>
              <w:left w:val="nil"/>
              <w:bottom w:val="single" w:sz="8" w:space="0" w:color="000000"/>
              <w:right w:val="single" w:sz="8" w:space="0" w:color="000000"/>
            </w:tcBorders>
            <w:shd w:val="clear" w:color="000000" w:fill="D9D9D9"/>
            <w:vAlign w:val="center"/>
            <w:hideMark/>
          </w:tcPr>
          <w:p w14:paraId="3F95E7C6"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0.0</w:t>
            </w:r>
            <w:r>
              <w:rPr>
                <w:rFonts w:cs="Arial"/>
                <w:sz w:val="20"/>
                <w:lang w:val="en-AU" w:eastAsia="en-AU"/>
              </w:rPr>
              <w:t>3</w:t>
            </w:r>
            <w:r w:rsidRPr="005C6F16">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74E97064"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0.01%</w:t>
            </w:r>
          </w:p>
        </w:tc>
        <w:tc>
          <w:tcPr>
            <w:tcW w:w="0" w:type="auto"/>
            <w:tcBorders>
              <w:top w:val="nil"/>
              <w:left w:val="nil"/>
              <w:bottom w:val="single" w:sz="8" w:space="0" w:color="000000"/>
              <w:right w:val="single" w:sz="8" w:space="0" w:color="000000"/>
            </w:tcBorders>
            <w:shd w:val="clear" w:color="000000" w:fill="D9D9D9"/>
            <w:vAlign w:val="center"/>
            <w:hideMark/>
          </w:tcPr>
          <w:p w14:paraId="3A89A7E3" w14:textId="77777777" w:rsidR="000E7491" w:rsidRPr="005C6F16" w:rsidRDefault="000E7491" w:rsidP="00060E78">
            <w:pPr>
              <w:spacing w:before="0" w:after="0"/>
              <w:jc w:val="center"/>
              <w:rPr>
                <w:rFonts w:cs="Arial"/>
                <w:i/>
                <w:iCs/>
                <w:sz w:val="20"/>
                <w:lang w:val="en-AU" w:eastAsia="en-AU"/>
              </w:rPr>
            </w:pPr>
            <w:r w:rsidRPr="00A10227">
              <w:rPr>
                <w:rFonts w:cs="Arial"/>
                <w:i/>
                <w:sz w:val="20"/>
                <w:lang w:val="en-AU" w:eastAsia="en-AU"/>
              </w:rPr>
              <w:t>nil</w:t>
            </w:r>
            <w:r w:rsidRPr="005C6F16">
              <w:rPr>
                <w:rFonts w:cs="Arial"/>
                <w:i/>
                <w:iCs/>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4DFA772C"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2%</w:t>
            </w:r>
          </w:p>
        </w:tc>
        <w:tc>
          <w:tcPr>
            <w:tcW w:w="0" w:type="auto"/>
            <w:tcBorders>
              <w:top w:val="nil"/>
              <w:left w:val="nil"/>
              <w:bottom w:val="single" w:sz="8" w:space="0" w:color="000000"/>
              <w:right w:val="single" w:sz="8" w:space="0" w:color="000000"/>
            </w:tcBorders>
            <w:shd w:val="clear" w:color="000000" w:fill="D9D9D9"/>
            <w:vAlign w:val="center"/>
            <w:hideMark/>
          </w:tcPr>
          <w:p w14:paraId="1CBAA64F"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98%</w:t>
            </w:r>
          </w:p>
        </w:tc>
      </w:tr>
      <w:tr w:rsidR="000E7491" w:rsidRPr="005C6F16" w14:paraId="149A0B48" w14:textId="77777777" w:rsidTr="00060E78">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4C7D090E" w14:textId="77777777" w:rsidR="000E7491" w:rsidRPr="005C6F16" w:rsidRDefault="000E7491" w:rsidP="00060E78">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73D13214" w14:textId="77777777" w:rsidR="000E7491" w:rsidRPr="005C6F16" w:rsidRDefault="000E7491" w:rsidP="00060E78">
            <w:pPr>
              <w:spacing w:before="0" w:after="0"/>
              <w:jc w:val="left"/>
              <w:rPr>
                <w:rFonts w:cs="Arial"/>
                <w:i/>
                <w:iCs/>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3B7B1ADC" w14:textId="77777777" w:rsidR="000E7491" w:rsidRPr="005C6F16" w:rsidRDefault="000E7491" w:rsidP="00060E78">
            <w:pPr>
              <w:spacing w:before="0" w:after="0"/>
              <w:jc w:val="left"/>
              <w:rPr>
                <w:rFonts w:cs="Arial"/>
                <w:i/>
                <w:iCs/>
                <w:sz w:val="20"/>
                <w:lang w:val="en-AU" w:eastAsia="en-AU"/>
              </w:rPr>
            </w:pPr>
          </w:p>
        </w:tc>
        <w:tc>
          <w:tcPr>
            <w:tcW w:w="0" w:type="auto"/>
            <w:tcBorders>
              <w:top w:val="nil"/>
              <w:left w:val="nil"/>
              <w:bottom w:val="single" w:sz="8" w:space="0" w:color="000000"/>
              <w:right w:val="single" w:sz="8" w:space="0" w:color="000000"/>
            </w:tcBorders>
            <w:shd w:val="clear" w:color="000000" w:fill="D9D9D9"/>
            <w:vAlign w:val="center"/>
            <w:hideMark/>
          </w:tcPr>
          <w:p w14:paraId="7CC22B7B"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91%</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400B0B6A"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1%</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02C1B38F"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0.0</w:t>
            </w:r>
            <w:r>
              <w:rPr>
                <w:rFonts w:cs="Arial"/>
                <w:sz w:val="20"/>
                <w:lang w:val="en-AU" w:eastAsia="en-AU"/>
              </w:rPr>
              <w:t>3</w:t>
            </w:r>
            <w:r w:rsidRPr="005C6F16">
              <w:rPr>
                <w:rFonts w:cs="Arial"/>
                <w:sz w:val="20"/>
                <w:lang w:val="en-AU" w:eastAsia="en-AU"/>
              </w:rPr>
              <w:t>%</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5C122474"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0.01%</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3F0D5620"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92%</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7DADEE40"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8%</w:t>
            </w:r>
            <w:r>
              <w:rPr>
                <w:rFonts w:cs="Arial"/>
                <w:sz w:val="20"/>
                <w:lang w:val="en-AU" w:eastAsia="en-AU"/>
              </w:rPr>
              <w:t>)</w:t>
            </w:r>
          </w:p>
        </w:tc>
      </w:tr>
      <w:tr w:rsidR="000E7491" w:rsidRPr="005C6F16" w14:paraId="671EA067" w14:textId="77777777" w:rsidTr="00060E78">
        <w:trPr>
          <w:trHeight w:val="315"/>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74AF90B6"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Surveyed seagras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0E4F81DE"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area</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B35DCEB"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708</w:t>
            </w:r>
          </w:p>
        </w:tc>
        <w:tc>
          <w:tcPr>
            <w:tcW w:w="0" w:type="auto"/>
            <w:tcBorders>
              <w:top w:val="nil"/>
              <w:left w:val="nil"/>
              <w:bottom w:val="single" w:sz="8" w:space="0" w:color="000000"/>
              <w:right w:val="single" w:sz="8" w:space="0" w:color="000000"/>
            </w:tcBorders>
            <w:shd w:val="clear" w:color="auto" w:fill="auto"/>
            <w:vAlign w:val="bottom"/>
            <w:hideMark/>
          </w:tcPr>
          <w:p w14:paraId="7C68F0D8"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538</w:t>
            </w:r>
          </w:p>
        </w:tc>
        <w:tc>
          <w:tcPr>
            <w:tcW w:w="0" w:type="auto"/>
            <w:tcBorders>
              <w:top w:val="nil"/>
              <w:left w:val="nil"/>
              <w:bottom w:val="single" w:sz="8" w:space="0" w:color="000000"/>
              <w:right w:val="single" w:sz="8" w:space="0" w:color="000000"/>
            </w:tcBorders>
            <w:shd w:val="clear" w:color="auto" w:fill="auto"/>
            <w:vAlign w:val="bottom"/>
            <w:hideMark/>
          </w:tcPr>
          <w:p w14:paraId="60EC87A0"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83</w:t>
            </w:r>
          </w:p>
        </w:tc>
        <w:tc>
          <w:tcPr>
            <w:tcW w:w="0" w:type="auto"/>
            <w:tcBorders>
              <w:top w:val="nil"/>
              <w:left w:val="nil"/>
              <w:bottom w:val="single" w:sz="8" w:space="0" w:color="000000"/>
              <w:right w:val="single" w:sz="8" w:space="0" w:color="000000"/>
            </w:tcBorders>
            <w:shd w:val="clear" w:color="auto" w:fill="auto"/>
            <w:vAlign w:val="bottom"/>
            <w:hideMark/>
          </w:tcPr>
          <w:p w14:paraId="6D1BFA63"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74</w:t>
            </w:r>
          </w:p>
        </w:tc>
        <w:tc>
          <w:tcPr>
            <w:tcW w:w="0" w:type="auto"/>
            <w:tcBorders>
              <w:top w:val="nil"/>
              <w:left w:val="nil"/>
              <w:bottom w:val="single" w:sz="8" w:space="0" w:color="000000"/>
              <w:right w:val="single" w:sz="8" w:space="0" w:color="000000"/>
            </w:tcBorders>
            <w:shd w:val="clear" w:color="auto" w:fill="auto"/>
            <w:vAlign w:val="bottom"/>
            <w:hideMark/>
          </w:tcPr>
          <w:p w14:paraId="65618C11" w14:textId="77777777" w:rsidR="000E7491" w:rsidRPr="005C6F16" w:rsidRDefault="000E7491" w:rsidP="00060E78">
            <w:pPr>
              <w:spacing w:before="0" w:after="0"/>
              <w:jc w:val="center"/>
              <w:rPr>
                <w:rFonts w:cs="Arial"/>
                <w:i/>
                <w:iCs/>
                <w:sz w:val="20"/>
                <w:lang w:val="en-AU" w:eastAsia="en-AU"/>
              </w:rPr>
            </w:pPr>
            <w:r w:rsidRPr="00A10227">
              <w:rPr>
                <w:rFonts w:cs="Arial"/>
                <w:i/>
                <w:sz w:val="20"/>
                <w:lang w:val="en-AU" w:eastAsia="en-AU"/>
              </w:rPr>
              <w:t>nil</w:t>
            </w:r>
          </w:p>
        </w:tc>
        <w:tc>
          <w:tcPr>
            <w:tcW w:w="0" w:type="auto"/>
            <w:tcBorders>
              <w:top w:val="nil"/>
              <w:left w:val="nil"/>
              <w:bottom w:val="single" w:sz="8" w:space="0" w:color="000000"/>
              <w:right w:val="single" w:sz="8" w:space="0" w:color="000000"/>
            </w:tcBorders>
            <w:shd w:val="clear" w:color="auto" w:fill="auto"/>
            <w:vAlign w:val="bottom"/>
            <w:hideMark/>
          </w:tcPr>
          <w:p w14:paraId="6A475BCA"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695</w:t>
            </w:r>
          </w:p>
        </w:tc>
        <w:tc>
          <w:tcPr>
            <w:tcW w:w="0" w:type="auto"/>
            <w:tcBorders>
              <w:top w:val="nil"/>
              <w:left w:val="nil"/>
              <w:bottom w:val="single" w:sz="8" w:space="0" w:color="000000"/>
              <w:right w:val="single" w:sz="8" w:space="0" w:color="000000"/>
            </w:tcBorders>
            <w:shd w:val="clear" w:color="auto" w:fill="auto"/>
            <w:vAlign w:val="center"/>
            <w:hideMark/>
          </w:tcPr>
          <w:p w14:paraId="4E9938A3"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13</w:t>
            </w:r>
          </w:p>
        </w:tc>
      </w:tr>
      <w:tr w:rsidR="000E7491" w:rsidRPr="005C6F16" w14:paraId="6D1913B0" w14:textId="77777777" w:rsidTr="00060E78">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1CFC6B6F" w14:textId="77777777" w:rsidR="000E7491" w:rsidRPr="005C6F16" w:rsidRDefault="000E7491" w:rsidP="00060E78">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1AB236E7" w14:textId="77777777" w:rsidR="000E7491" w:rsidRPr="005C6F16" w:rsidRDefault="000E7491" w:rsidP="00060E78">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41F0EA86" w14:textId="77777777" w:rsidR="000E7491" w:rsidRPr="005C6F16" w:rsidRDefault="000E7491" w:rsidP="00060E78">
            <w:pPr>
              <w:spacing w:before="0" w:after="0"/>
              <w:jc w:val="left"/>
              <w:rPr>
                <w:rFonts w:cs="Arial"/>
                <w:sz w:val="20"/>
                <w:lang w:val="en-AU" w:eastAsia="en-AU"/>
              </w:rPr>
            </w:pPr>
          </w:p>
        </w:tc>
        <w:tc>
          <w:tcPr>
            <w:tcW w:w="0" w:type="auto"/>
            <w:tcBorders>
              <w:top w:val="nil"/>
              <w:left w:val="nil"/>
              <w:bottom w:val="single" w:sz="8" w:space="0" w:color="000000"/>
              <w:right w:val="single" w:sz="8" w:space="0" w:color="000000"/>
            </w:tcBorders>
            <w:shd w:val="clear" w:color="auto" w:fill="auto"/>
            <w:vAlign w:val="center"/>
            <w:hideMark/>
          </w:tcPr>
          <w:p w14:paraId="5261EFC5"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340</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12383149"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190</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bottom"/>
            <w:hideMark/>
          </w:tcPr>
          <w:p w14:paraId="10C77365"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53</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bottom"/>
            <w:hideMark/>
          </w:tcPr>
          <w:p w14:paraId="4EA2B42B"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114</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52E6C497"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697</w:t>
            </w:r>
            <w:r>
              <w:rPr>
                <w:rFonts w:cs="Arial"/>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7A10AF11"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11</w:t>
            </w:r>
            <w:r>
              <w:rPr>
                <w:rFonts w:cs="Arial"/>
                <w:sz w:val="20"/>
                <w:lang w:val="en-AU" w:eastAsia="en-AU"/>
              </w:rPr>
              <w:t>)</w:t>
            </w:r>
          </w:p>
        </w:tc>
      </w:tr>
      <w:tr w:rsidR="000E7491" w:rsidRPr="005C6F16" w14:paraId="221CE4AD" w14:textId="77777777" w:rsidTr="00060E78">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76153228" w14:textId="77777777" w:rsidR="000E7491" w:rsidRPr="005C6F16" w:rsidRDefault="000E7491" w:rsidP="00060E78">
            <w:pPr>
              <w:spacing w:before="0" w:after="0"/>
              <w:jc w:val="left"/>
              <w:rPr>
                <w:rFonts w:cs="Arial"/>
                <w:sz w:val="20"/>
                <w:lang w:val="en-AU" w:eastAsia="en-AU"/>
              </w:rPr>
            </w:pPr>
          </w:p>
        </w:tc>
        <w:tc>
          <w:tcPr>
            <w:tcW w:w="0" w:type="auto"/>
            <w:vMerge w:val="restart"/>
            <w:tcBorders>
              <w:top w:val="nil"/>
              <w:left w:val="single" w:sz="8" w:space="0" w:color="000000"/>
              <w:bottom w:val="single" w:sz="8" w:space="0" w:color="000000"/>
              <w:right w:val="single" w:sz="8" w:space="0" w:color="000000"/>
            </w:tcBorders>
            <w:shd w:val="clear" w:color="000000" w:fill="D9D9D9"/>
            <w:vAlign w:val="center"/>
            <w:hideMark/>
          </w:tcPr>
          <w:p w14:paraId="2632260A" w14:textId="77777777" w:rsidR="000E7491" w:rsidRPr="005C6F16" w:rsidRDefault="000E7491" w:rsidP="00060E78">
            <w:pPr>
              <w:spacing w:before="0" w:after="0"/>
              <w:jc w:val="center"/>
              <w:rPr>
                <w:rFonts w:cs="Arial"/>
                <w:i/>
                <w:iCs/>
                <w:sz w:val="20"/>
                <w:lang w:val="en-AU" w:eastAsia="en-AU"/>
              </w:rPr>
            </w:pPr>
            <w:r w:rsidRPr="005C6F16">
              <w:rPr>
                <w:rFonts w:cs="Arial"/>
                <w:i/>
                <w:iCs/>
                <w:sz w:val="20"/>
                <w:lang w:val="en-AU" w:eastAsia="en-AU"/>
              </w:rPr>
              <w:t>%</w:t>
            </w:r>
          </w:p>
        </w:tc>
        <w:tc>
          <w:tcPr>
            <w:tcW w:w="0" w:type="auto"/>
            <w:vMerge w:val="restart"/>
            <w:tcBorders>
              <w:top w:val="nil"/>
              <w:left w:val="single" w:sz="8" w:space="0" w:color="000000"/>
              <w:bottom w:val="single" w:sz="8" w:space="0" w:color="000000"/>
              <w:right w:val="single" w:sz="8" w:space="0" w:color="000000"/>
            </w:tcBorders>
            <w:shd w:val="clear" w:color="000000" w:fill="D9D9D9"/>
            <w:vAlign w:val="center"/>
            <w:hideMark/>
          </w:tcPr>
          <w:p w14:paraId="6CEA0AB2" w14:textId="77777777" w:rsidR="000E7491" w:rsidRPr="005C6F16" w:rsidRDefault="000E7491" w:rsidP="00060E78">
            <w:pPr>
              <w:spacing w:before="0" w:after="0"/>
              <w:jc w:val="center"/>
              <w:rPr>
                <w:rFonts w:cs="Arial"/>
                <w:i/>
                <w:iCs/>
                <w:sz w:val="20"/>
                <w:lang w:val="en-AU" w:eastAsia="en-AU"/>
              </w:rPr>
            </w:pPr>
            <w:r>
              <w:rPr>
                <w:rFonts w:cs="Arial"/>
                <w:i/>
                <w:iCs/>
                <w:sz w:val="20"/>
                <w:lang w:val="en-AU" w:eastAsia="en-AU"/>
              </w:rPr>
              <w:t>10</w:t>
            </w:r>
            <w:r w:rsidRPr="005C6F16">
              <w:rPr>
                <w:rFonts w:cs="Arial"/>
                <w:i/>
                <w:iCs/>
                <w:sz w:val="20"/>
                <w:lang w:val="en-AU" w:eastAsia="en-AU"/>
              </w:rPr>
              <w:t>0%</w:t>
            </w:r>
          </w:p>
        </w:tc>
        <w:tc>
          <w:tcPr>
            <w:tcW w:w="0" w:type="auto"/>
            <w:tcBorders>
              <w:top w:val="nil"/>
              <w:left w:val="nil"/>
              <w:bottom w:val="single" w:sz="8" w:space="0" w:color="000000"/>
              <w:right w:val="single" w:sz="8" w:space="0" w:color="000000"/>
            </w:tcBorders>
            <w:shd w:val="clear" w:color="000000" w:fill="D9D9D9"/>
            <w:vAlign w:val="center"/>
            <w:hideMark/>
          </w:tcPr>
          <w:p w14:paraId="69A9504A"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76%</w:t>
            </w:r>
          </w:p>
        </w:tc>
        <w:tc>
          <w:tcPr>
            <w:tcW w:w="0" w:type="auto"/>
            <w:tcBorders>
              <w:top w:val="nil"/>
              <w:left w:val="nil"/>
              <w:bottom w:val="single" w:sz="8" w:space="0" w:color="000000"/>
              <w:right w:val="single" w:sz="8" w:space="0" w:color="000000"/>
            </w:tcBorders>
            <w:shd w:val="clear" w:color="000000" w:fill="D9D9D9"/>
            <w:vAlign w:val="center"/>
            <w:hideMark/>
          </w:tcPr>
          <w:p w14:paraId="1F7A0A04"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12%</w:t>
            </w:r>
          </w:p>
        </w:tc>
        <w:tc>
          <w:tcPr>
            <w:tcW w:w="0" w:type="auto"/>
            <w:tcBorders>
              <w:top w:val="nil"/>
              <w:left w:val="nil"/>
              <w:bottom w:val="single" w:sz="8" w:space="0" w:color="000000"/>
              <w:right w:val="single" w:sz="8" w:space="0" w:color="000000"/>
            </w:tcBorders>
            <w:shd w:val="clear" w:color="000000" w:fill="D9D9D9"/>
            <w:vAlign w:val="center"/>
            <w:hideMark/>
          </w:tcPr>
          <w:p w14:paraId="27DEFAD8"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10%</w:t>
            </w:r>
          </w:p>
        </w:tc>
        <w:tc>
          <w:tcPr>
            <w:tcW w:w="0" w:type="auto"/>
            <w:tcBorders>
              <w:top w:val="nil"/>
              <w:left w:val="nil"/>
              <w:bottom w:val="single" w:sz="8" w:space="0" w:color="000000"/>
              <w:right w:val="single" w:sz="8" w:space="0" w:color="000000"/>
            </w:tcBorders>
            <w:shd w:val="clear" w:color="000000" w:fill="D9D9D9"/>
            <w:vAlign w:val="center"/>
            <w:hideMark/>
          </w:tcPr>
          <w:p w14:paraId="3049FD92" w14:textId="77777777" w:rsidR="000E7491" w:rsidRPr="005C6F16" w:rsidRDefault="000E7491" w:rsidP="00060E78">
            <w:pPr>
              <w:spacing w:before="0" w:after="0"/>
              <w:jc w:val="center"/>
              <w:rPr>
                <w:rFonts w:cs="Arial"/>
                <w:i/>
                <w:iCs/>
                <w:sz w:val="20"/>
                <w:lang w:val="en-AU" w:eastAsia="en-AU"/>
              </w:rPr>
            </w:pPr>
            <w:r w:rsidRPr="00A10227">
              <w:rPr>
                <w:rFonts w:cs="Arial"/>
                <w:i/>
                <w:sz w:val="20"/>
                <w:lang w:val="en-AU" w:eastAsia="en-AU"/>
              </w:rPr>
              <w:t>nil</w:t>
            </w:r>
          </w:p>
        </w:tc>
        <w:tc>
          <w:tcPr>
            <w:tcW w:w="0" w:type="auto"/>
            <w:tcBorders>
              <w:top w:val="nil"/>
              <w:left w:val="nil"/>
              <w:bottom w:val="single" w:sz="8" w:space="0" w:color="000000"/>
              <w:right w:val="single" w:sz="8" w:space="0" w:color="000000"/>
            </w:tcBorders>
            <w:shd w:val="clear" w:color="000000" w:fill="D9D9D9"/>
            <w:vAlign w:val="center"/>
            <w:hideMark/>
          </w:tcPr>
          <w:p w14:paraId="2191A05C"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98%</w:t>
            </w:r>
          </w:p>
        </w:tc>
        <w:tc>
          <w:tcPr>
            <w:tcW w:w="0" w:type="auto"/>
            <w:tcBorders>
              <w:top w:val="nil"/>
              <w:left w:val="nil"/>
              <w:bottom w:val="single" w:sz="8" w:space="0" w:color="000000"/>
              <w:right w:val="single" w:sz="8" w:space="0" w:color="000000"/>
            </w:tcBorders>
            <w:shd w:val="clear" w:color="000000" w:fill="D9D9D9"/>
            <w:vAlign w:val="center"/>
            <w:hideMark/>
          </w:tcPr>
          <w:p w14:paraId="6AC1A67C" w14:textId="77777777" w:rsidR="000E7491" w:rsidRPr="005C6F16" w:rsidRDefault="000E7491" w:rsidP="00060E78">
            <w:pPr>
              <w:spacing w:before="0" w:after="0"/>
              <w:jc w:val="center"/>
              <w:rPr>
                <w:rFonts w:cs="Arial"/>
                <w:sz w:val="20"/>
                <w:lang w:val="en-AU" w:eastAsia="en-AU"/>
              </w:rPr>
            </w:pPr>
            <w:r w:rsidRPr="005C6F16">
              <w:rPr>
                <w:rFonts w:cs="Arial"/>
                <w:sz w:val="20"/>
                <w:lang w:val="en-AU" w:eastAsia="en-AU"/>
              </w:rPr>
              <w:t>2%</w:t>
            </w:r>
          </w:p>
        </w:tc>
      </w:tr>
      <w:tr w:rsidR="000E7491" w:rsidRPr="005C6F16" w14:paraId="58169B5B" w14:textId="77777777" w:rsidTr="00060E78">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497D7D77" w14:textId="77777777" w:rsidR="000E7491" w:rsidRPr="005C6F16" w:rsidRDefault="000E7491" w:rsidP="00060E78">
            <w:pPr>
              <w:spacing w:before="0" w:after="0"/>
              <w:jc w:val="left"/>
              <w:rPr>
                <w:rFonts w:cs="Arial"/>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6E43160B" w14:textId="77777777" w:rsidR="000E7491" w:rsidRPr="005C6F16" w:rsidRDefault="000E7491" w:rsidP="00060E78">
            <w:pPr>
              <w:spacing w:before="0" w:after="0"/>
              <w:jc w:val="left"/>
              <w:rPr>
                <w:rFonts w:cs="Arial"/>
                <w:i/>
                <w:iCs/>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1EB19FB4" w14:textId="77777777" w:rsidR="000E7491" w:rsidRPr="005C6F16" w:rsidRDefault="000E7491" w:rsidP="00060E78">
            <w:pPr>
              <w:spacing w:before="0" w:after="0"/>
              <w:jc w:val="left"/>
              <w:rPr>
                <w:rFonts w:cs="Arial"/>
                <w:i/>
                <w:iCs/>
                <w:sz w:val="20"/>
                <w:lang w:val="en-AU" w:eastAsia="en-AU"/>
              </w:rPr>
            </w:pPr>
          </w:p>
        </w:tc>
        <w:tc>
          <w:tcPr>
            <w:tcW w:w="0" w:type="auto"/>
            <w:tcBorders>
              <w:top w:val="nil"/>
              <w:left w:val="nil"/>
              <w:bottom w:val="single" w:sz="8" w:space="0" w:color="000000"/>
              <w:right w:val="single" w:sz="8" w:space="0" w:color="000000"/>
            </w:tcBorders>
            <w:shd w:val="clear" w:color="000000" w:fill="D9D9D9"/>
            <w:vAlign w:val="center"/>
            <w:hideMark/>
          </w:tcPr>
          <w:p w14:paraId="1F489209"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48%</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3E172E59"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27%</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1A59E653"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7%</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05E5B767"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16%</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58B99533"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99%</w:t>
            </w:r>
            <w:r>
              <w:rPr>
                <w:rFonts w:cs="Arial"/>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629DBADD" w14:textId="77777777" w:rsidR="000E7491" w:rsidRPr="005C6F16" w:rsidRDefault="000E7491" w:rsidP="00060E78">
            <w:pPr>
              <w:spacing w:before="0" w:after="0"/>
              <w:jc w:val="center"/>
              <w:rPr>
                <w:rFonts w:cs="Arial"/>
                <w:sz w:val="20"/>
                <w:lang w:val="en-AU" w:eastAsia="en-AU"/>
              </w:rPr>
            </w:pPr>
            <w:r>
              <w:rPr>
                <w:rFonts w:cs="Arial"/>
                <w:sz w:val="20"/>
                <w:lang w:val="en-AU" w:eastAsia="en-AU"/>
              </w:rPr>
              <w:t>(</w:t>
            </w:r>
            <w:r w:rsidRPr="005C6F16">
              <w:rPr>
                <w:rFonts w:cs="Arial"/>
                <w:sz w:val="20"/>
                <w:lang w:val="en-AU" w:eastAsia="en-AU"/>
              </w:rPr>
              <w:t>1%</w:t>
            </w:r>
            <w:r>
              <w:rPr>
                <w:rFonts w:cs="Arial"/>
                <w:sz w:val="20"/>
                <w:lang w:val="en-AU" w:eastAsia="en-AU"/>
              </w:rPr>
              <w:t>)</w:t>
            </w:r>
          </w:p>
        </w:tc>
      </w:tr>
    </w:tbl>
    <w:p w14:paraId="64A3C2D9" w14:textId="2C8451FB" w:rsidR="000E7491" w:rsidRDefault="00637AB3" w:rsidP="000E7491">
      <w:pPr>
        <w:rPr>
          <w:rFonts w:cs="Arial"/>
          <w:szCs w:val="24"/>
          <w:lang w:val="en-AU" w:eastAsia="en-GB"/>
        </w:rPr>
      </w:pPr>
      <w:r w:rsidRPr="00D847C7">
        <w:rPr>
          <w:rFonts w:cs="Arial"/>
          <w:szCs w:val="24"/>
          <w:lang w:val="en-AU" w:eastAsia="en-GB"/>
        </w:rPr>
        <w:fldChar w:fldCharType="begin"/>
      </w:r>
      <w:r>
        <w:rPr>
          <w:rFonts w:cs="Arial"/>
          <w:szCs w:val="24"/>
          <w:lang w:val="en-AU" w:eastAsia="en-GB"/>
        </w:rPr>
        <w:instrText xml:space="preserve"> REF _Ref3540408 \h  \* MERGEFORMAT </w:instrText>
      </w:r>
      <w:r w:rsidRPr="00D847C7">
        <w:rPr>
          <w:rFonts w:cs="Arial"/>
          <w:szCs w:val="24"/>
          <w:lang w:val="en-AU" w:eastAsia="en-GB"/>
        </w:rPr>
      </w:r>
      <w:r w:rsidRPr="00D847C7">
        <w:rPr>
          <w:rFonts w:cs="Arial"/>
          <w:szCs w:val="24"/>
          <w:lang w:val="en-AU" w:eastAsia="en-GB"/>
        </w:rPr>
        <w:fldChar w:fldCharType="separate"/>
      </w:r>
      <w:r w:rsidR="00335316" w:rsidRPr="00335316">
        <w:rPr>
          <w:rFonts w:cs="Arial"/>
          <w:szCs w:val="24"/>
          <w:lang w:val="en-AU" w:eastAsia="en-GB"/>
        </w:rPr>
        <w:t>Figure 4</w:t>
      </w:r>
      <w:r w:rsidR="00335316" w:rsidRPr="00335316">
        <w:rPr>
          <w:rFonts w:cs="Arial"/>
          <w:szCs w:val="24"/>
          <w:lang w:val="en-AU" w:eastAsia="en-GB"/>
        </w:rPr>
        <w:noBreakHyphen/>
        <w:t>27</w:t>
      </w:r>
      <w:r w:rsidRPr="00D847C7">
        <w:rPr>
          <w:rFonts w:cs="Arial"/>
          <w:szCs w:val="24"/>
          <w:lang w:val="en-AU" w:eastAsia="en-GB"/>
        </w:rPr>
        <w:fldChar w:fldCharType="end"/>
      </w:r>
      <w:r w:rsidRPr="00D847C7">
        <w:rPr>
          <w:rFonts w:cs="Arial"/>
          <w:szCs w:val="24"/>
          <w:lang w:val="en-AU" w:eastAsia="en-GB"/>
        </w:rPr>
        <w:t xml:space="preserve"> and </w:t>
      </w:r>
      <w:r w:rsidRPr="00D847C7">
        <w:rPr>
          <w:rFonts w:cs="Arial"/>
          <w:szCs w:val="24"/>
          <w:lang w:val="en-AU" w:eastAsia="en-GB"/>
        </w:rPr>
        <w:fldChar w:fldCharType="begin"/>
      </w:r>
      <w:r w:rsidRPr="00D847C7">
        <w:rPr>
          <w:rFonts w:cs="Arial"/>
          <w:szCs w:val="24"/>
          <w:lang w:val="en-AU" w:eastAsia="en-GB"/>
        </w:rPr>
        <w:instrText xml:space="preserve"> REF _Ref3540412 \h </w:instrText>
      </w:r>
      <w:r>
        <w:rPr>
          <w:rFonts w:cs="Arial"/>
          <w:szCs w:val="24"/>
          <w:lang w:val="en-AU" w:eastAsia="en-GB"/>
        </w:rPr>
        <w:instrText xml:space="preserve"> \* MERGEFORMAT </w:instrText>
      </w:r>
      <w:r w:rsidRPr="00D847C7">
        <w:rPr>
          <w:rFonts w:cs="Arial"/>
          <w:szCs w:val="24"/>
          <w:lang w:val="en-AU" w:eastAsia="en-GB"/>
        </w:rPr>
      </w:r>
      <w:r w:rsidRPr="00D847C7">
        <w:rPr>
          <w:rFonts w:cs="Arial"/>
          <w:szCs w:val="24"/>
          <w:lang w:val="en-AU" w:eastAsia="en-GB"/>
        </w:rPr>
        <w:fldChar w:fldCharType="separate"/>
      </w:r>
      <w:r w:rsidR="00335316" w:rsidRPr="00335316">
        <w:rPr>
          <w:rFonts w:cs="Arial"/>
          <w:szCs w:val="24"/>
          <w:lang w:val="en-AU" w:eastAsia="en-GB"/>
        </w:rPr>
        <w:t>Figure 4</w:t>
      </w:r>
      <w:r w:rsidR="00335316" w:rsidRPr="00335316">
        <w:rPr>
          <w:rFonts w:cs="Arial"/>
          <w:szCs w:val="24"/>
          <w:lang w:val="en-AU" w:eastAsia="en-GB"/>
        </w:rPr>
        <w:noBreakHyphen/>
        <w:t>28</w:t>
      </w:r>
      <w:r w:rsidRPr="00D847C7">
        <w:rPr>
          <w:rFonts w:cs="Arial"/>
          <w:szCs w:val="24"/>
          <w:lang w:val="en-AU" w:eastAsia="en-GB"/>
        </w:rPr>
        <w:fldChar w:fldCharType="end"/>
      </w:r>
      <w:r w:rsidRPr="00D847C7">
        <w:rPr>
          <w:rFonts w:cs="Arial"/>
          <w:szCs w:val="24"/>
          <w:lang w:val="en-AU" w:eastAsia="en-GB"/>
        </w:rPr>
        <w:t xml:space="preserve"> </w:t>
      </w:r>
      <w:r w:rsidR="000E7491" w:rsidRPr="00D32921">
        <w:rPr>
          <w:rFonts w:cs="Arial"/>
          <w:szCs w:val="24"/>
          <w:lang w:val="en-AU" w:eastAsia="en-GB"/>
        </w:rPr>
        <w:t>illustrate the changes in water quality and environmental conditions in the Burdekin region and focus</w:t>
      </w:r>
      <w:r w:rsidR="000E7491">
        <w:rPr>
          <w:rFonts w:cs="Arial"/>
          <w:szCs w:val="24"/>
          <w:lang w:val="en-AU" w:eastAsia="en-GB"/>
        </w:rPr>
        <w:t xml:space="preserve"> area</w:t>
      </w:r>
      <w:r w:rsidR="000E7491" w:rsidRPr="00D32921">
        <w:rPr>
          <w:rFonts w:cs="Arial"/>
          <w:szCs w:val="24"/>
          <w:lang w:val="en-AU" w:eastAsia="en-GB"/>
        </w:rPr>
        <w:t xml:space="preserve"> </w:t>
      </w:r>
      <w:r w:rsidR="000E7491">
        <w:rPr>
          <w:rFonts w:cs="Arial"/>
          <w:szCs w:val="24"/>
          <w:lang w:val="en-AU" w:eastAsia="en-GB"/>
        </w:rPr>
        <w:t>with</w:t>
      </w:r>
      <w:r w:rsidR="000E7491" w:rsidRPr="00D32921">
        <w:rPr>
          <w:rFonts w:cs="Arial"/>
          <w:szCs w:val="24"/>
          <w:lang w:val="en-AU" w:eastAsia="en-GB"/>
        </w:rPr>
        <w:t xml:space="preserve"> </w:t>
      </w:r>
      <w:r w:rsidR="000E7491">
        <w:rPr>
          <w:rFonts w:cs="Arial"/>
          <w:szCs w:val="24"/>
          <w:lang w:val="en-AU" w:eastAsia="en-GB"/>
        </w:rPr>
        <w:t xml:space="preserve">surface </w:t>
      </w:r>
      <w:r w:rsidR="000E7491" w:rsidRPr="00D32921">
        <w:rPr>
          <w:rFonts w:cs="Arial"/>
          <w:szCs w:val="24"/>
          <w:lang w:val="en-AU" w:eastAsia="en-GB"/>
        </w:rPr>
        <w:t xml:space="preserve">data collected </w:t>
      </w:r>
      <w:r w:rsidR="000E7491">
        <w:rPr>
          <w:rFonts w:cs="Arial"/>
          <w:szCs w:val="24"/>
          <w:lang w:val="en-AU" w:eastAsia="en-GB"/>
        </w:rPr>
        <w:t>between December 2017 and April 2018</w:t>
      </w:r>
      <w:r w:rsidR="000E7491" w:rsidRPr="00D32921">
        <w:rPr>
          <w:rFonts w:cs="Arial"/>
          <w:szCs w:val="24"/>
          <w:lang w:val="en-AU" w:eastAsia="en-GB"/>
        </w:rPr>
        <w:t xml:space="preserve">. </w:t>
      </w:r>
      <w:r w:rsidR="000E7491" w:rsidRPr="002A0775">
        <w:rPr>
          <w:rFonts w:cs="Arial"/>
          <w:szCs w:val="24"/>
          <w:lang w:val="en-AU" w:eastAsia="en-GB"/>
        </w:rPr>
        <w:t xml:space="preserve">The Burdekin region </w:t>
      </w:r>
      <w:r w:rsidR="000E7491" w:rsidRPr="00A10227">
        <w:rPr>
          <w:rFonts w:cs="Arial"/>
          <w:szCs w:val="24"/>
          <w:lang w:val="en-AU" w:eastAsia="en-GB"/>
        </w:rPr>
        <w:t>experienced an average wet season in 2017</w:t>
      </w:r>
      <w:r w:rsidR="005045A0">
        <w:t>–</w:t>
      </w:r>
      <w:r w:rsidR="000E7491" w:rsidRPr="00A10227">
        <w:rPr>
          <w:rFonts w:cs="Arial"/>
          <w:szCs w:val="24"/>
          <w:lang w:val="en-AU" w:eastAsia="en-GB"/>
        </w:rPr>
        <w:t>18, with flooding occurring at the end of the Burdekin River in early March. The flow events were mainly derived from the upper Burdekin tributary</w:t>
      </w:r>
      <w:r w:rsidR="005045A0">
        <w:rPr>
          <w:rFonts w:cs="Arial"/>
          <w:szCs w:val="24"/>
          <w:lang w:val="en-AU" w:eastAsia="en-GB"/>
        </w:rPr>
        <w:t>,</w:t>
      </w:r>
      <w:r w:rsidR="000E7491" w:rsidRPr="00A10227">
        <w:rPr>
          <w:rFonts w:cs="Arial"/>
          <w:szCs w:val="24"/>
          <w:lang w:val="en-AU" w:eastAsia="en-GB"/>
        </w:rPr>
        <w:t xml:space="preserve"> which is one of the dominant contributors to sediment loads at the end of river (Bainbridge et al.</w:t>
      </w:r>
      <w:r w:rsidR="000E7491">
        <w:rPr>
          <w:rFonts w:cs="Arial"/>
          <w:szCs w:val="24"/>
          <w:lang w:val="en-AU" w:eastAsia="en-GB"/>
        </w:rPr>
        <w:t>,</w:t>
      </w:r>
      <w:r w:rsidR="000E7491" w:rsidRPr="00A10227">
        <w:rPr>
          <w:rFonts w:cs="Arial"/>
          <w:szCs w:val="24"/>
          <w:lang w:val="en-AU" w:eastAsia="en-GB"/>
        </w:rPr>
        <w:t xml:space="preserve"> 2014). In addition, it was one of only two large events </w:t>
      </w:r>
      <w:r w:rsidR="005045A0">
        <w:rPr>
          <w:rFonts w:cs="Arial"/>
          <w:szCs w:val="24"/>
          <w:lang w:val="en-AU" w:eastAsia="en-GB"/>
        </w:rPr>
        <w:t>that occurred</w:t>
      </w:r>
      <w:r w:rsidR="005045A0" w:rsidRPr="00A10227">
        <w:rPr>
          <w:rFonts w:cs="Arial"/>
          <w:szCs w:val="24"/>
          <w:lang w:val="en-AU" w:eastAsia="en-GB"/>
        </w:rPr>
        <w:t xml:space="preserve"> </w:t>
      </w:r>
      <w:r w:rsidR="000E7491" w:rsidRPr="00A10227">
        <w:rPr>
          <w:rFonts w:cs="Arial"/>
          <w:szCs w:val="24"/>
          <w:lang w:val="en-AU" w:eastAsia="en-GB"/>
        </w:rPr>
        <w:t xml:space="preserve">in the last three years in the Burdekin region, </w:t>
      </w:r>
      <w:r w:rsidR="005045A0">
        <w:rPr>
          <w:rFonts w:cs="Arial"/>
          <w:szCs w:val="24"/>
          <w:lang w:val="en-AU" w:eastAsia="en-GB"/>
        </w:rPr>
        <w:t>together</w:t>
      </w:r>
      <w:r w:rsidR="005045A0" w:rsidRPr="00A10227">
        <w:rPr>
          <w:rFonts w:cs="Arial"/>
          <w:szCs w:val="24"/>
          <w:lang w:val="en-AU" w:eastAsia="en-GB"/>
        </w:rPr>
        <w:t xml:space="preserve"> </w:t>
      </w:r>
      <w:r w:rsidR="000E7491" w:rsidRPr="00A10227">
        <w:rPr>
          <w:rFonts w:cs="Arial"/>
          <w:szCs w:val="24"/>
          <w:lang w:val="en-AU" w:eastAsia="en-GB"/>
        </w:rPr>
        <w:t xml:space="preserve">with </w:t>
      </w:r>
      <w:r w:rsidR="005045A0">
        <w:rPr>
          <w:rFonts w:cs="Arial"/>
          <w:szCs w:val="24"/>
          <w:lang w:val="en-AU" w:eastAsia="en-GB"/>
        </w:rPr>
        <w:t>t</w:t>
      </w:r>
      <w:r w:rsidR="005045A0" w:rsidRPr="00A10227">
        <w:rPr>
          <w:rFonts w:cs="Arial"/>
          <w:szCs w:val="24"/>
          <w:lang w:val="en-AU" w:eastAsia="en-GB"/>
        </w:rPr>
        <w:t xml:space="preserve">ropical </w:t>
      </w:r>
      <w:r w:rsidR="005045A0">
        <w:rPr>
          <w:rFonts w:cs="Arial"/>
          <w:szCs w:val="24"/>
          <w:lang w:val="en-AU" w:eastAsia="en-GB"/>
        </w:rPr>
        <w:t>c</w:t>
      </w:r>
      <w:r w:rsidR="005045A0" w:rsidRPr="00A10227">
        <w:rPr>
          <w:rFonts w:cs="Arial"/>
          <w:szCs w:val="24"/>
          <w:lang w:val="en-AU" w:eastAsia="en-GB"/>
        </w:rPr>
        <w:t xml:space="preserve">yclone </w:t>
      </w:r>
      <w:r w:rsidR="000E7491" w:rsidRPr="00A10227">
        <w:rPr>
          <w:rFonts w:cs="Arial"/>
          <w:szCs w:val="24"/>
          <w:lang w:val="en-AU" w:eastAsia="en-GB"/>
        </w:rPr>
        <w:t>Debbie in March and April 2017. Weekly river discharges during the 2017</w:t>
      </w:r>
      <w:r w:rsidR="000E7491" w:rsidRPr="00A10227">
        <w:rPr>
          <w:color w:val="000000" w:themeColor="text1"/>
          <w:szCs w:val="22"/>
          <w:lang w:val="en-AU"/>
        </w:rPr>
        <w:t>–</w:t>
      </w:r>
      <w:r w:rsidR="000E7491" w:rsidRPr="00A10227">
        <w:rPr>
          <w:rFonts w:cs="Arial"/>
          <w:szCs w:val="24"/>
          <w:lang w:val="en-AU" w:eastAsia="en-GB"/>
        </w:rPr>
        <w:t xml:space="preserve">18 sampling period were below the long-term mean weekly discharge value, except for weeks 13 to 16 and </w:t>
      </w:r>
      <w:r w:rsidR="005045A0">
        <w:rPr>
          <w:rFonts w:cs="Arial"/>
          <w:szCs w:val="24"/>
          <w:lang w:val="en-AU" w:eastAsia="en-GB"/>
        </w:rPr>
        <w:t xml:space="preserve">week </w:t>
      </w:r>
      <w:r w:rsidR="000E7491" w:rsidRPr="00A10227">
        <w:rPr>
          <w:rFonts w:cs="Arial"/>
          <w:szCs w:val="24"/>
          <w:lang w:val="en-AU" w:eastAsia="en-GB"/>
        </w:rPr>
        <w:t>18</w:t>
      </w:r>
      <w:r w:rsidR="009304C6">
        <w:rPr>
          <w:rFonts w:cs="Arial"/>
          <w:szCs w:val="24"/>
          <w:lang w:val="en-AU" w:eastAsia="en-GB"/>
        </w:rPr>
        <w:t>.</w:t>
      </w:r>
    </w:p>
    <w:p w14:paraId="7976FCEF" w14:textId="6B49C599" w:rsidR="000E7491" w:rsidRPr="008533DB" w:rsidRDefault="000E7491" w:rsidP="000E7491">
      <w:pPr>
        <w:rPr>
          <w:rFonts w:cs="Arial"/>
          <w:szCs w:val="24"/>
          <w:lang w:val="en-AU" w:eastAsia="en-GB"/>
        </w:rPr>
      </w:pPr>
      <w:r>
        <w:rPr>
          <w:rFonts w:cs="Arial"/>
          <w:szCs w:val="24"/>
          <w:lang w:val="en-AU" w:eastAsia="en-GB"/>
        </w:rPr>
        <w:t>W</w:t>
      </w:r>
      <w:r w:rsidRPr="008533DB">
        <w:rPr>
          <w:rFonts w:cs="Arial"/>
          <w:szCs w:val="24"/>
          <w:lang w:val="en-AU" w:eastAsia="en-GB"/>
        </w:rPr>
        <w:t xml:space="preserve">eekly composites of the Burdekin region showed </w:t>
      </w:r>
      <w:r w:rsidR="005045A0">
        <w:rPr>
          <w:rFonts w:cs="Arial"/>
          <w:szCs w:val="24"/>
          <w:lang w:val="en-AU" w:eastAsia="en-GB"/>
        </w:rPr>
        <w:t xml:space="preserve">that </w:t>
      </w:r>
      <w:r w:rsidRPr="008533DB">
        <w:rPr>
          <w:rFonts w:cs="Arial"/>
          <w:szCs w:val="24"/>
          <w:lang w:val="en-AU" w:eastAsia="en-GB"/>
        </w:rPr>
        <w:t xml:space="preserve">the extent of the turbid flood waters </w:t>
      </w:r>
      <w:r w:rsidR="005045A0">
        <w:rPr>
          <w:rFonts w:cs="Arial"/>
          <w:szCs w:val="24"/>
          <w:lang w:val="en-AU" w:eastAsia="en-GB"/>
        </w:rPr>
        <w:t xml:space="preserve">was </w:t>
      </w:r>
      <w:r w:rsidRPr="008533DB">
        <w:rPr>
          <w:rFonts w:cs="Arial"/>
          <w:szCs w:val="24"/>
          <w:lang w:val="en-AU" w:eastAsia="en-GB"/>
        </w:rPr>
        <w:t xml:space="preserve">mainly confined in the enclosed coastal region of the </w:t>
      </w:r>
      <w:r w:rsidR="003B155F">
        <w:rPr>
          <w:rFonts w:cs="Arial"/>
          <w:szCs w:val="24"/>
          <w:lang w:val="en-AU" w:eastAsia="en-GB"/>
        </w:rPr>
        <w:t>Reef</w:t>
      </w:r>
      <w:r w:rsidRPr="008533DB">
        <w:rPr>
          <w:rFonts w:cs="Arial"/>
          <w:szCs w:val="24"/>
          <w:lang w:val="en-AU" w:eastAsia="en-GB"/>
        </w:rPr>
        <w:t xml:space="preserve">. </w:t>
      </w:r>
      <w:r w:rsidR="001F214B">
        <w:rPr>
          <w:rFonts w:cs="Arial"/>
          <w:szCs w:val="24"/>
          <w:lang w:val="en-AU" w:eastAsia="en-GB"/>
        </w:rPr>
        <w:t>P</w:t>
      </w:r>
      <w:r w:rsidR="00404B3B">
        <w:rPr>
          <w:rFonts w:cs="Arial"/>
          <w:szCs w:val="24"/>
          <w:lang w:val="en-AU" w:eastAsia="en-GB"/>
        </w:rPr>
        <w:t>rimary</w:t>
      </w:r>
      <w:r w:rsidRPr="008533DB">
        <w:rPr>
          <w:rFonts w:cs="Arial"/>
          <w:szCs w:val="24"/>
          <w:lang w:val="en-AU" w:eastAsia="en-GB"/>
        </w:rPr>
        <w:t xml:space="preserve"> waters were confined next to the estuary mouth (Upstart Bay) during weeks 1 to 12 and </w:t>
      </w:r>
      <w:r>
        <w:rPr>
          <w:rFonts w:cs="Arial"/>
          <w:szCs w:val="24"/>
          <w:lang w:val="en-AU" w:eastAsia="en-GB"/>
        </w:rPr>
        <w:t>began</w:t>
      </w:r>
      <w:r w:rsidRPr="008533DB">
        <w:rPr>
          <w:rFonts w:cs="Arial"/>
          <w:szCs w:val="24"/>
          <w:lang w:val="en-AU" w:eastAsia="en-GB"/>
        </w:rPr>
        <w:t xml:space="preserve"> to extend into Bowling Green Bay after the main peak discharge (week</w:t>
      </w:r>
      <w:r>
        <w:rPr>
          <w:rFonts w:cs="Arial"/>
          <w:szCs w:val="24"/>
          <w:lang w:val="en-AU" w:eastAsia="en-GB"/>
        </w:rPr>
        <w:t xml:space="preserve"> 14</w:t>
      </w:r>
      <w:r w:rsidRPr="008533DB">
        <w:rPr>
          <w:rFonts w:cs="Arial"/>
          <w:szCs w:val="24"/>
          <w:lang w:val="en-AU" w:eastAsia="en-GB"/>
        </w:rPr>
        <w:t>). The next weekly composite</w:t>
      </w:r>
      <w:r>
        <w:rPr>
          <w:rFonts w:cs="Arial"/>
          <w:szCs w:val="24"/>
          <w:lang w:val="en-AU" w:eastAsia="en-GB"/>
        </w:rPr>
        <w:t>s</w:t>
      </w:r>
      <w:r w:rsidRPr="008533DB">
        <w:rPr>
          <w:rFonts w:cs="Arial"/>
          <w:szCs w:val="24"/>
          <w:lang w:val="en-AU" w:eastAsia="en-GB"/>
        </w:rPr>
        <w:t xml:space="preserve"> (week 1</w:t>
      </w:r>
      <w:r>
        <w:rPr>
          <w:rFonts w:cs="Arial"/>
          <w:szCs w:val="24"/>
          <w:lang w:val="en-AU" w:eastAsia="en-GB"/>
        </w:rPr>
        <w:t>5</w:t>
      </w:r>
      <w:r w:rsidRPr="008533DB">
        <w:rPr>
          <w:rFonts w:cs="Arial"/>
          <w:szCs w:val="24"/>
          <w:lang w:val="en-AU" w:eastAsia="en-GB"/>
        </w:rPr>
        <w:t xml:space="preserve">) showed the </w:t>
      </w:r>
      <w:r w:rsidR="009304C6">
        <w:rPr>
          <w:rFonts w:cs="Arial"/>
          <w:szCs w:val="24"/>
          <w:lang w:val="en-AU" w:eastAsia="en-GB"/>
        </w:rPr>
        <w:t>p</w:t>
      </w:r>
      <w:r w:rsidR="009304C6" w:rsidRPr="008533DB">
        <w:rPr>
          <w:rFonts w:cs="Arial"/>
          <w:szCs w:val="24"/>
          <w:lang w:val="en-AU" w:eastAsia="en-GB"/>
        </w:rPr>
        <w:t xml:space="preserve">rimary </w:t>
      </w:r>
      <w:r w:rsidRPr="008533DB">
        <w:rPr>
          <w:rFonts w:cs="Arial"/>
          <w:szCs w:val="24"/>
          <w:lang w:val="en-AU" w:eastAsia="en-GB"/>
        </w:rPr>
        <w:t xml:space="preserve">water type extending northwards past Magnetic Island. The secondary and </w:t>
      </w:r>
      <w:r w:rsidR="009304C6">
        <w:rPr>
          <w:rFonts w:cs="Arial"/>
          <w:szCs w:val="24"/>
          <w:lang w:val="en-AU" w:eastAsia="en-GB"/>
        </w:rPr>
        <w:t>t</w:t>
      </w:r>
      <w:r w:rsidR="009304C6" w:rsidRPr="008533DB">
        <w:rPr>
          <w:rFonts w:cs="Arial"/>
          <w:szCs w:val="24"/>
          <w:lang w:val="en-AU" w:eastAsia="en-GB"/>
        </w:rPr>
        <w:t xml:space="preserve">ertiary </w:t>
      </w:r>
      <w:r w:rsidRPr="008533DB">
        <w:rPr>
          <w:rFonts w:cs="Arial"/>
          <w:szCs w:val="24"/>
          <w:lang w:val="en-AU" w:eastAsia="en-GB"/>
        </w:rPr>
        <w:t>water types were largely confined in the open coastal and mid-shelf regions, respectively</w:t>
      </w:r>
      <w:r w:rsidR="00001CAE">
        <w:rPr>
          <w:rFonts w:cs="Arial"/>
          <w:szCs w:val="24"/>
          <w:lang w:val="en-AU" w:eastAsia="en-GB"/>
        </w:rPr>
        <w:t xml:space="preserve">; however, </w:t>
      </w:r>
      <w:r w:rsidRPr="008533DB">
        <w:rPr>
          <w:rFonts w:cs="Arial"/>
          <w:szCs w:val="24"/>
          <w:lang w:val="en-AU" w:eastAsia="en-GB"/>
        </w:rPr>
        <w:t>the tertiary waters reached the offshore coral reefs after the main flood event</w:t>
      </w:r>
      <w:r w:rsidRPr="00405335">
        <w:rPr>
          <w:rFonts w:cs="Arial"/>
          <w:szCs w:val="24"/>
          <w:lang w:val="en-AU" w:eastAsia="en-GB"/>
        </w:rPr>
        <w:t>.</w:t>
      </w:r>
    </w:p>
    <w:p w14:paraId="64D25190" w14:textId="6E32095C" w:rsidR="000E7491" w:rsidRDefault="000E7491" w:rsidP="000E7491">
      <w:pPr>
        <w:rPr>
          <w:rFonts w:cs="Arial"/>
          <w:szCs w:val="24"/>
          <w:lang w:val="en-AU" w:eastAsia="en-GB"/>
        </w:rPr>
      </w:pPr>
      <w:r>
        <w:rPr>
          <w:rFonts w:cs="Arial"/>
          <w:szCs w:val="24"/>
          <w:lang w:val="en-AU" w:eastAsia="en-GB"/>
        </w:rPr>
        <w:t>S</w:t>
      </w:r>
      <w:r w:rsidRPr="008533DB">
        <w:rPr>
          <w:rFonts w:cs="Arial"/>
          <w:szCs w:val="24"/>
          <w:lang w:val="en-AU" w:eastAsia="en-GB"/>
        </w:rPr>
        <w:t>ampling of t</w:t>
      </w:r>
      <w:r>
        <w:rPr>
          <w:rFonts w:cs="Arial"/>
          <w:szCs w:val="24"/>
          <w:lang w:val="en-AU" w:eastAsia="en-GB"/>
        </w:rPr>
        <w:t>he Burdekin flood plume a</w:t>
      </w:r>
      <w:r w:rsidRPr="008533DB">
        <w:rPr>
          <w:rFonts w:cs="Arial"/>
          <w:szCs w:val="24"/>
          <w:lang w:val="en-AU" w:eastAsia="en-GB"/>
        </w:rPr>
        <w:t>fter the main flood</w:t>
      </w:r>
      <w:r>
        <w:rPr>
          <w:rFonts w:cs="Arial"/>
          <w:szCs w:val="24"/>
          <w:lang w:val="en-AU" w:eastAsia="en-GB"/>
        </w:rPr>
        <w:t xml:space="preserve"> event</w:t>
      </w:r>
      <w:r w:rsidRPr="008533DB">
        <w:rPr>
          <w:rFonts w:cs="Arial"/>
          <w:szCs w:val="24"/>
          <w:lang w:val="en-AU" w:eastAsia="en-GB"/>
        </w:rPr>
        <w:t xml:space="preserve"> </w:t>
      </w:r>
      <w:r>
        <w:rPr>
          <w:rFonts w:cs="Arial"/>
          <w:szCs w:val="24"/>
          <w:lang w:val="en-AU" w:eastAsia="en-GB"/>
        </w:rPr>
        <w:t>was</w:t>
      </w:r>
      <w:r w:rsidRPr="008533DB">
        <w:rPr>
          <w:rFonts w:cs="Arial"/>
          <w:szCs w:val="24"/>
          <w:lang w:val="en-AU" w:eastAsia="en-GB"/>
        </w:rPr>
        <w:t xml:space="preserve"> restricted to short trips in Upstart Bay and off Magnetic Island (week</w:t>
      </w:r>
      <w:r w:rsidR="00001CAE">
        <w:rPr>
          <w:rFonts w:cs="Arial"/>
          <w:szCs w:val="24"/>
          <w:lang w:val="en-AU" w:eastAsia="en-GB"/>
        </w:rPr>
        <w:t>s</w:t>
      </w:r>
      <w:r w:rsidRPr="008533DB">
        <w:rPr>
          <w:rFonts w:cs="Arial"/>
          <w:szCs w:val="24"/>
          <w:lang w:val="en-AU" w:eastAsia="en-GB"/>
        </w:rPr>
        <w:t xml:space="preserve"> 14</w:t>
      </w:r>
      <w:r w:rsidR="00001CAE">
        <w:t>–</w:t>
      </w:r>
      <w:r w:rsidRPr="008533DB">
        <w:rPr>
          <w:rFonts w:cs="Arial"/>
          <w:szCs w:val="24"/>
          <w:lang w:val="en-AU" w:eastAsia="en-GB"/>
        </w:rPr>
        <w:t xml:space="preserve">17) due to poor weather </w:t>
      </w:r>
      <w:r>
        <w:rPr>
          <w:rFonts w:cs="Arial"/>
          <w:szCs w:val="24"/>
          <w:lang w:val="en-AU" w:eastAsia="en-GB"/>
        </w:rPr>
        <w:t>conditions</w:t>
      </w:r>
      <w:r w:rsidRPr="008533DB">
        <w:rPr>
          <w:rFonts w:cs="Arial"/>
          <w:szCs w:val="24"/>
          <w:lang w:val="en-AU" w:eastAsia="en-GB"/>
        </w:rPr>
        <w:t xml:space="preserve">. No week had </w:t>
      </w:r>
      <w:r w:rsidRPr="001F214B">
        <w:rPr>
          <w:rFonts w:cs="Arial"/>
          <w:i/>
          <w:szCs w:val="24"/>
          <w:lang w:val="en-AU" w:eastAsia="en-GB"/>
        </w:rPr>
        <w:t>in</w:t>
      </w:r>
      <w:r w:rsidR="002D5823">
        <w:rPr>
          <w:rFonts w:cs="Arial"/>
          <w:i/>
          <w:szCs w:val="24"/>
          <w:lang w:val="en-AU" w:eastAsia="en-GB"/>
        </w:rPr>
        <w:t>-</w:t>
      </w:r>
      <w:r w:rsidRPr="001F214B">
        <w:rPr>
          <w:rFonts w:cs="Arial"/>
          <w:i/>
          <w:szCs w:val="24"/>
          <w:lang w:val="en-AU" w:eastAsia="en-GB"/>
        </w:rPr>
        <w:t>situ</w:t>
      </w:r>
      <w:r w:rsidRPr="008533DB">
        <w:rPr>
          <w:rFonts w:cs="Arial"/>
          <w:szCs w:val="24"/>
          <w:lang w:val="en-AU" w:eastAsia="en-GB"/>
        </w:rPr>
        <w:t xml:space="preserve"> samples collected across all colour classes (1 to 6</w:t>
      </w:r>
      <w:r w:rsidR="00001CAE" w:rsidRPr="008533DB">
        <w:rPr>
          <w:rFonts w:cs="Arial"/>
          <w:szCs w:val="24"/>
          <w:lang w:val="en-AU" w:eastAsia="en-GB"/>
        </w:rPr>
        <w:t>)</w:t>
      </w:r>
      <w:r w:rsidR="00001CAE">
        <w:rPr>
          <w:rFonts w:cs="Arial"/>
          <w:szCs w:val="24"/>
          <w:lang w:val="en-AU" w:eastAsia="en-GB"/>
        </w:rPr>
        <w:t xml:space="preserve">; therefore, it was not possible to </w:t>
      </w:r>
      <w:r>
        <w:rPr>
          <w:rFonts w:cs="Arial"/>
          <w:szCs w:val="24"/>
          <w:lang w:val="en-AU" w:eastAsia="en-GB"/>
        </w:rPr>
        <w:t xml:space="preserve">fully </w:t>
      </w:r>
      <w:r w:rsidR="00001CAE" w:rsidRPr="008533DB">
        <w:rPr>
          <w:rFonts w:cs="Arial"/>
          <w:szCs w:val="24"/>
          <w:lang w:val="en-AU" w:eastAsia="en-GB"/>
        </w:rPr>
        <w:t>describ</w:t>
      </w:r>
      <w:r w:rsidR="00001CAE">
        <w:rPr>
          <w:rFonts w:cs="Arial"/>
          <w:szCs w:val="24"/>
          <w:lang w:val="en-AU" w:eastAsia="en-GB"/>
        </w:rPr>
        <w:t xml:space="preserve">e </w:t>
      </w:r>
      <w:r w:rsidRPr="008533DB">
        <w:rPr>
          <w:rFonts w:cs="Arial"/>
          <w:szCs w:val="24"/>
          <w:lang w:val="en-AU" w:eastAsia="en-GB"/>
        </w:rPr>
        <w:t>water quality changes across colour gradients.</w:t>
      </w:r>
      <w:r>
        <w:rPr>
          <w:rFonts w:cs="Arial"/>
          <w:szCs w:val="24"/>
          <w:lang w:val="en-AU" w:eastAsia="en-GB"/>
        </w:rPr>
        <w:t xml:space="preserve"> However, a</w:t>
      </w:r>
      <w:r w:rsidRPr="007443EE">
        <w:rPr>
          <w:rFonts w:cs="Arial"/>
          <w:szCs w:val="24"/>
          <w:lang w:val="en-AU" w:eastAsia="en-GB"/>
        </w:rPr>
        <w:t>n increase in water quality concentrations was observed following</w:t>
      </w:r>
      <w:r>
        <w:rPr>
          <w:rFonts w:cs="Arial"/>
          <w:szCs w:val="24"/>
          <w:lang w:val="en-AU" w:eastAsia="en-GB"/>
        </w:rPr>
        <w:t xml:space="preserve"> the</w:t>
      </w:r>
      <w:r w:rsidRPr="007443EE">
        <w:rPr>
          <w:rFonts w:cs="Arial"/>
          <w:szCs w:val="24"/>
          <w:lang w:val="en-AU" w:eastAsia="en-GB"/>
        </w:rPr>
        <w:t xml:space="preserve"> </w:t>
      </w:r>
      <w:r w:rsidRPr="002A0775">
        <w:rPr>
          <w:rFonts w:cs="Arial"/>
          <w:szCs w:val="24"/>
          <w:lang w:val="en-AU" w:eastAsia="en-GB"/>
        </w:rPr>
        <w:t>February/early March</w:t>
      </w:r>
      <w:r>
        <w:rPr>
          <w:rFonts w:cs="Arial"/>
          <w:szCs w:val="24"/>
          <w:lang w:val="en-AU" w:eastAsia="en-GB"/>
        </w:rPr>
        <w:t xml:space="preserve"> flood event. The </w:t>
      </w:r>
      <w:r w:rsidRPr="002A4F23">
        <w:rPr>
          <w:rFonts w:cs="Arial"/>
          <w:szCs w:val="24"/>
          <w:lang w:val="en-AU" w:eastAsia="en-GB"/>
        </w:rPr>
        <w:t xml:space="preserve">maximum </w:t>
      </w:r>
      <w:r>
        <w:rPr>
          <w:rFonts w:cs="Arial"/>
          <w:szCs w:val="24"/>
          <w:lang w:val="en-AU" w:eastAsia="en-GB"/>
        </w:rPr>
        <w:t xml:space="preserve">TSS </w:t>
      </w:r>
      <w:r w:rsidRPr="002A4F23">
        <w:rPr>
          <w:rFonts w:cs="Arial"/>
          <w:szCs w:val="24"/>
          <w:lang w:val="en-AU" w:eastAsia="en-GB"/>
        </w:rPr>
        <w:t xml:space="preserve">surface concentrations </w:t>
      </w:r>
      <w:r>
        <w:rPr>
          <w:rFonts w:cs="Arial"/>
          <w:szCs w:val="24"/>
          <w:lang w:val="en-AU" w:eastAsia="en-GB"/>
        </w:rPr>
        <w:t>(340 mg L</w:t>
      </w:r>
      <w:r w:rsidRPr="008533DB">
        <w:rPr>
          <w:rFonts w:cs="Arial"/>
          <w:szCs w:val="24"/>
          <w:vertAlign w:val="superscript"/>
          <w:lang w:val="en-AU" w:eastAsia="en-GB"/>
        </w:rPr>
        <w:t>-1</w:t>
      </w:r>
      <w:r>
        <w:rPr>
          <w:rFonts w:cs="Arial"/>
          <w:szCs w:val="24"/>
          <w:lang w:val="en-AU" w:eastAsia="en-GB"/>
        </w:rPr>
        <w:t xml:space="preserve">) and minimum </w:t>
      </w:r>
      <w:r w:rsidR="009378A5">
        <w:rPr>
          <w:rFonts w:cs="Arial"/>
          <w:szCs w:val="24"/>
          <w:lang w:val="en-AU" w:eastAsia="en-GB"/>
        </w:rPr>
        <w:t>Secchi depth</w:t>
      </w:r>
      <w:r>
        <w:rPr>
          <w:rFonts w:cs="Arial"/>
          <w:szCs w:val="24"/>
          <w:lang w:val="en-AU" w:eastAsia="en-GB"/>
        </w:rPr>
        <w:t xml:space="preserve"> (0.1 m) </w:t>
      </w:r>
      <w:r w:rsidRPr="002A4F23">
        <w:rPr>
          <w:rFonts w:cs="Arial"/>
          <w:szCs w:val="24"/>
          <w:lang w:val="en-AU" w:eastAsia="en-GB"/>
        </w:rPr>
        <w:t>w</w:t>
      </w:r>
      <w:r>
        <w:rPr>
          <w:rFonts w:cs="Arial"/>
          <w:szCs w:val="24"/>
          <w:lang w:val="en-AU" w:eastAsia="en-GB"/>
        </w:rPr>
        <w:t>ere</w:t>
      </w:r>
      <w:r w:rsidRPr="002A4F23">
        <w:rPr>
          <w:rFonts w:cs="Arial"/>
          <w:szCs w:val="24"/>
          <w:lang w:val="en-AU" w:eastAsia="en-GB"/>
        </w:rPr>
        <w:t xml:space="preserve"> measured during week </w:t>
      </w:r>
      <w:r>
        <w:rPr>
          <w:rFonts w:cs="Arial"/>
          <w:szCs w:val="24"/>
          <w:lang w:val="en-AU" w:eastAsia="en-GB"/>
        </w:rPr>
        <w:t>14</w:t>
      </w:r>
      <w:r w:rsidRPr="002A4F23">
        <w:rPr>
          <w:rFonts w:cs="Arial"/>
          <w:szCs w:val="24"/>
          <w:lang w:val="en-AU" w:eastAsia="en-GB"/>
        </w:rPr>
        <w:t xml:space="preserve"> (</w:t>
      </w:r>
      <w:r w:rsidR="00E00555">
        <w:rPr>
          <w:rFonts w:cs="Arial"/>
          <w:szCs w:val="24"/>
          <w:lang w:val="en-AU" w:eastAsia="en-GB"/>
        </w:rPr>
        <w:t>5 March 2018</w:t>
      </w:r>
      <w:r w:rsidR="00001CAE" w:rsidRPr="002A4F23">
        <w:rPr>
          <w:rFonts w:cs="Arial"/>
          <w:szCs w:val="24"/>
          <w:lang w:val="en-AU" w:eastAsia="en-GB"/>
        </w:rPr>
        <w:t>)</w:t>
      </w:r>
      <w:r w:rsidR="00001CAE">
        <w:rPr>
          <w:rFonts w:cs="Arial"/>
          <w:szCs w:val="24"/>
          <w:lang w:val="en-AU" w:eastAsia="en-GB"/>
        </w:rPr>
        <w:t>,</w:t>
      </w:r>
      <w:r w:rsidR="00001CAE" w:rsidRPr="002A4F23">
        <w:rPr>
          <w:rFonts w:cs="Arial"/>
          <w:szCs w:val="24"/>
          <w:lang w:val="en-AU" w:eastAsia="en-GB"/>
        </w:rPr>
        <w:t xml:space="preserve"> </w:t>
      </w:r>
      <w:r>
        <w:rPr>
          <w:rFonts w:cs="Arial"/>
          <w:szCs w:val="24"/>
          <w:lang w:val="en-AU" w:eastAsia="en-GB"/>
        </w:rPr>
        <w:t xml:space="preserve">and was classified as colour class 1 in the weekly colour class map for this week. The </w:t>
      </w:r>
      <w:r w:rsidRPr="0002317F">
        <w:rPr>
          <w:rFonts w:cs="Arial"/>
          <w:lang w:val="en-AU"/>
        </w:rPr>
        <w:t xml:space="preserve">highest </w:t>
      </w:r>
      <w:r>
        <w:rPr>
          <w:rFonts w:cs="Arial"/>
          <w:lang w:val="en-AU"/>
        </w:rPr>
        <w:t>weekly mean</w:t>
      </w:r>
      <w:r w:rsidRPr="00D32921">
        <w:rPr>
          <w:rFonts w:cs="Arial"/>
          <w:szCs w:val="24"/>
          <w:lang w:val="en-AU" w:eastAsia="en-GB"/>
        </w:rPr>
        <w:t xml:space="preserve"> TSS</w:t>
      </w:r>
      <w:r w:rsidR="00001CAE">
        <w:rPr>
          <w:rFonts w:cs="Arial"/>
          <w:szCs w:val="24"/>
          <w:lang w:val="en-AU" w:eastAsia="en-GB"/>
        </w:rPr>
        <w:t xml:space="preserve"> and</w:t>
      </w:r>
      <w:r w:rsidRPr="00D32921">
        <w:rPr>
          <w:rFonts w:cs="Arial"/>
          <w:szCs w:val="24"/>
          <w:lang w:val="en-AU" w:eastAsia="en-GB"/>
        </w:rPr>
        <w:t xml:space="preserve"> DIN values</w:t>
      </w:r>
      <w:r>
        <w:rPr>
          <w:rFonts w:cs="Arial"/>
          <w:szCs w:val="24"/>
          <w:lang w:val="en-AU" w:eastAsia="en-GB"/>
        </w:rPr>
        <w:t xml:space="preserve"> and </w:t>
      </w:r>
      <w:r w:rsidR="00001CAE">
        <w:rPr>
          <w:rFonts w:cs="Arial"/>
          <w:szCs w:val="24"/>
          <w:lang w:val="en-AU" w:eastAsia="en-GB"/>
        </w:rPr>
        <w:t xml:space="preserve">the </w:t>
      </w:r>
      <w:r>
        <w:rPr>
          <w:rFonts w:cs="Arial"/>
          <w:szCs w:val="24"/>
          <w:lang w:val="en-AU" w:eastAsia="en-GB"/>
        </w:rPr>
        <w:t xml:space="preserve">minimum </w:t>
      </w:r>
      <w:r w:rsidR="009378A5">
        <w:rPr>
          <w:rFonts w:cs="Arial"/>
          <w:szCs w:val="24"/>
          <w:lang w:val="en-AU" w:eastAsia="en-GB"/>
        </w:rPr>
        <w:t>Secchi depth</w:t>
      </w:r>
      <w:r w:rsidR="00637AB3">
        <w:rPr>
          <w:rFonts w:cs="Arial"/>
          <w:szCs w:val="24"/>
          <w:lang w:val="en-AU" w:eastAsia="en-GB"/>
        </w:rPr>
        <w:t xml:space="preserve"> </w:t>
      </w:r>
      <w:r w:rsidRPr="00D32921">
        <w:rPr>
          <w:rFonts w:cs="Arial"/>
          <w:szCs w:val="24"/>
          <w:lang w:val="en-AU" w:eastAsia="en-GB"/>
        </w:rPr>
        <w:t>were sampled during week 1</w:t>
      </w:r>
      <w:r>
        <w:rPr>
          <w:rFonts w:cs="Arial"/>
          <w:szCs w:val="24"/>
          <w:lang w:val="en-AU" w:eastAsia="en-GB"/>
        </w:rPr>
        <w:t>4</w:t>
      </w:r>
      <w:r w:rsidRPr="00D32921">
        <w:rPr>
          <w:rFonts w:cs="Arial"/>
          <w:szCs w:val="24"/>
          <w:lang w:val="en-AU" w:eastAsia="en-GB"/>
        </w:rPr>
        <w:t xml:space="preserve">, in the colour class </w:t>
      </w:r>
      <w:r>
        <w:rPr>
          <w:rFonts w:cs="Arial"/>
          <w:szCs w:val="24"/>
          <w:lang w:val="en-AU" w:eastAsia="en-GB"/>
        </w:rPr>
        <w:t>1</w:t>
      </w:r>
      <w:r w:rsidRPr="00D32921">
        <w:rPr>
          <w:rFonts w:cs="Arial"/>
          <w:szCs w:val="24"/>
          <w:lang w:val="en-AU" w:eastAsia="en-GB"/>
        </w:rPr>
        <w:t xml:space="preserve"> (</w:t>
      </w:r>
      <w:r>
        <w:rPr>
          <w:rFonts w:cs="Arial"/>
          <w:szCs w:val="24"/>
          <w:lang w:val="en-AU" w:eastAsia="en-GB"/>
        </w:rPr>
        <w:t>118.2</w:t>
      </w:r>
      <w:r w:rsidRPr="00D32921">
        <w:rPr>
          <w:rFonts w:cs="Arial"/>
          <w:szCs w:val="24"/>
          <w:lang w:val="en-AU" w:eastAsia="en-GB"/>
        </w:rPr>
        <w:t xml:space="preserve"> mg L</w:t>
      </w:r>
      <w:r w:rsidRPr="00D32921">
        <w:rPr>
          <w:rFonts w:cs="Arial"/>
          <w:szCs w:val="24"/>
          <w:vertAlign w:val="superscript"/>
          <w:lang w:val="en-AU" w:eastAsia="en-GB"/>
        </w:rPr>
        <w:t>-1</w:t>
      </w:r>
      <w:r w:rsidRPr="00D32921">
        <w:rPr>
          <w:rFonts w:cs="Arial"/>
          <w:szCs w:val="24"/>
          <w:lang w:val="en-AU" w:eastAsia="en-GB"/>
        </w:rPr>
        <w:t xml:space="preserve">, </w:t>
      </w:r>
      <w:r>
        <w:rPr>
          <w:rFonts w:cs="Arial"/>
          <w:szCs w:val="24"/>
          <w:lang w:val="en-AU" w:eastAsia="en-GB"/>
        </w:rPr>
        <w:t>66.6</w:t>
      </w:r>
      <w:r w:rsidRPr="00D32921">
        <w:rPr>
          <w:rFonts w:cs="Arial"/>
          <w:szCs w:val="24"/>
          <w:lang w:val="en-AU" w:eastAsia="en-GB"/>
        </w:rPr>
        <w:t xml:space="preserve"> </w:t>
      </w:r>
      <w:r w:rsidRPr="00D32921">
        <w:rPr>
          <w:rFonts w:ascii="Calibri" w:hAnsi="Calibri" w:cs="Arial"/>
          <w:szCs w:val="24"/>
          <w:lang w:val="en-AU" w:eastAsia="en-GB"/>
        </w:rPr>
        <w:t>µ</w:t>
      </w:r>
      <w:r w:rsidRPr="00D32921">
        <w:rPr>
          <w:rFonts w:cs="Arial"/>
          <w:szCs w:val="24"/>
          <w:lang w:val="en-AU" w:eastAsia="en-GB"/>
        </w:rPr>
        <w:t>g L</w:t>
      </w:r>
      <w:r w:rsidRPr="00D32921">
        <w:rPr>
          <w:rFonts w:cs="Arial"/>
          <w:szCs w:val="24"/>
          <w:vertAlign w:val="superscript"/>
          <w:lang w:val="en-AU" w:eastAsia="en-GB"/>
        </w:rPr>
        <w:t>-1</w:t>
      </w:r>
      <w:r>
        <w:rPr>
          <w:rFonts w:cs="Arial"/>
          <w:szCs w:val="24"/>
          <w:lang w:val="en-AU" w:eastAsia="en-GB"/>
        </w:rPr>
        <w:t xml:space="preserve"> and 0.4 m</w:t>
      </w:r>
      <w:r w:rsidRPr="007443EE">
        <w:rPr>
          <w:rFonts w:cs="Arial"/>
          <w:szCs w:val="24"/>
          <w:vertAlign w:val="superscript"/>
          <w:lang w:val="en-AU" w:eastAsia="en-GB"/>
        </w:rPr>
        <w:t>-1</w:t>
      </w:r>
      <w:r w:rsidR="00001CAE" w:rsidRPr="00D32921">
        <w:rPr>
          <w:rFonts w:cs="Arial"/>
          <w:szCs w:val="24"/>
          <w:lang w:val="en-AU" w:eastAsia="en-GB"/>
        </w:rPr>
        <w:t>,</w:t>
      </w:r>
      <w:r>
        <w:rPr>
          <w:rFonts w:cs="Arial"/>
          <w:szCs w:val="24"/>
          <w:vertAlign w:val="superscript"/>
          <w:lang w:val="en-AU" w:eastAsia="en-GB"/>
        </w:rPr>
        <w:t xml:space="preserve"> </w:t>
      </w:r>
      <w:r w:rsidRPr="00D32921">
        <w:rPr>
          <w:rFonts w:cs="Arial"/>
          <w:szCs w:val="24"/>
          <w:lang w:val="en-AU" w:eastAsia="en-GB"/>
        </w:rPr>
        <w:t>respectively)</w:t>
      </w:r>
      <w:r>
        <w:rPr>
          <w:rFonts w:cs="Arial"/>
          <w:szCs w:val="24"/>
          <w:lang w:val="en-AU" w:eastAsia="en-GB"/>
        </w:rPr>
        <w:t xml:space="preserve">. The </w:t>
      </w:r>
      <w:r w:rsidRPr="00C72084">
        <w:rPr>
          <w:rFonts w:cs="Arial"/>
          <w:szCs w:val="24"/>
          <w:lang w:val="en-AU" w:eastAsia="en-GB"/>
        </w:rPr>
        <w:t xml:space="preserve">highest weekly mean </w:t>
      </w:r>
      <w:r>
        <w:rPr>
          <w:rFonts w:cs="Arial"/>
          <w:szCs w:val="24"/>
          <w:lang w:val="en-AU" w:eastAsia="en-GB"/>
        </w:rPr>
        <w:t>Chl-</w:t>
      </w:r>
      <w:r w:rsidRPr="00153DA5">
        <w:rPr>
          <w:rFonts w:cs="Arial"/>
          <w:i/>
          <w:szCs w:val="24"/>
          <w:lang w:val="en-AU" w:eastAsia="en-GB"/>
        </w:rPr>
        <w:t>a</w:t>
      </w:r>
      <w:r w:rsidRPr="00C72084">
        <w:rPr>
          <w:rFonts w:cs="Arial"/>
          <w:szCs w:val="24"/>
          <w:lang w:val="en-AU" w:eastAsia="en-GB"/>
        </w:rPr>
        <w:t xml:space="preserve"> </w:t>
      </w:r>
      <w:r w:rsidR="00D847C7">
        <w:rPr>
          <w:rFonts w:cs="Arial"/>
          <w:szCs w:val="24"/>
          <w:lang w:val="en-AU" w:eastAsia="en-GB"/>
        </w:rPr>
        <w:t xml:space="preserve">was </w:t>
      </w:r>
      <w:r>
        <w:rPr>
          <w:rFonts w:cs="Arial"/>
          <w:szCs w:val="24"/>
          <w:lang w:val="en-AU" w:eastAsia="en-GB"/>
        </w:rPr>
        <w:t>measured in week</w:t>
      </w:r>
      <w:r w:rsidR="00001CAE">
        <w:rPr>
          <w:rFonts w:cs="Arial"/>
          <w:szCs w:val="24"/>
          <w:lang w:val="en-AU" w:eastAsia="en-GB"/>
        </w:rPr>
        <w:t>s</w:t>
      </w:r>
      <w:r>
        <w:rPr>
          <w:rFonts w:cs="Arial"/>
          <w:szCs w:val="24"/>
          <w:lang w:val="en-AU" w:eastAsia="en-GB"/>
        </w:rPr>
        <w:t xml:space="preserve"> 9, 14 and 16 in colour classes 4, 1 and 3</w:t>
      </w:r>
      <w:r w:rsidR="00001CAE">
        <w:rPr>
          <w:rFonts w:cs="Arial"/>
          <w:szCs w:val="24"/>
          <w:lang w:val="en-AU" w:eastAsia="en-GB"/>
        </w:rPr>
        <w:t>,</w:t>
      </w:r>
      <w:r>
        <w:rPr>
          <w:rFonts w:cs="Arial"/>
          <w:szCs w:val="24"/>
          <w:lang w:val="en-AU" w:eastAsia="en-GB"/>
        </w:rPr>
        <w:t xml:space="preserve"> respectively (1.5</w:t>
      </w:r>
      <w:r w:rsidRPr="00D32921">
        <w:rPr>
          <w:rFonts w:cs="Arial"/>
          <w:szCs w:val="24"/>
          <w:lang w:val="en-AU" w:eastAsia="en-GB"/>
        </w:rPr>
        <w:t xml:space="preserve"> </w:t>
      </w:r>
      <w:r w:rsidRPr="00D32921">
        <w:rPr>
          <w:rFonts w:ascii="Calibri" w:hAnsi="Calibri" w:cs="Arial"/>
          <w:szCs w:val="24"/>
          <w:lang w:val="en-AU" w:eastAsia="en-GB"/>
        </w:rPr>
        <w:t>µ</w:t>
      </w:r>
      <w:r w:rsidRPr="00D32921">
        <w:rPr>
          <w:rFonts w:cs="Arial"/>
          <w:szCs w:val="24"/>
          <w:lang w:val="en-AU" w:eastAsia="en-GB"/>
        </w:rPr>
        <w:t>g L</w:t>
      </w:r>
      <w:r w:rsidRPr="00D32921">
        <w:rPr>
          <w:rFonts w:cs="Arial"/>
          <w:szCs w:val="24"/>
          <w:vertAlign w:val="superscript"/>
          <w:lang w:val="en-AU" w:eastAsia="en-GB"/>
        </w:rPr>
        <w:t>-1</w:t>
      </w:r>
      <w:r>
        <w:rPr>
          <w:rFonts w:cs="Arial"/>
          <w:szCs w:val="24"/>
          <w:lang w:val="en-AU" w:eastAsia="en-GB"/>
        </w:rPr>
        <w:t>)</w:t>
      </w:r>
      <w:r w:rsidRPr="00D32921">
        <w:rPr>
          <w:rFonts w:cs="Arial"/>
          <w:szCs w:val="24"/>
          <w:lang w:val="en-AU" w:eastAsia="en-GB"/>
        </w:rPr>
        <w:t xml:space="preserve">. </w:t>
      </w:r>
      <w:r w:rsidRPr="007443EE">
        <w:rPr>
          <w:rFonts w:cs="Arial"/>
          <w:szCs w:val="24"/>
          <w:lang w:val="en-AU" w:eastAsia="en-GB"/>
        </w:rPr>
        <w:t>Th</w:t>
      </w:r>
      <w:r>
        <w:rPr>
          <w:rFonts w:cs="Arial"/>
          <w:szCs w:val="24"/>
          <w:lang w:val="en-AU" w:eastAsia="en-GB"/>
        </w:rPr>
        <w:t xml:space="preserve">is is approximately 49 and 2.4 </w:t>
      </w:r>
      <w:r w:rsidRPr="007443EE">
        <w:rPr>
          <w:rFonts w:cs="Arial"/>
          <w:szCs w:val="24"/>
          <w:lang w:val="en-AU" w:eastAsia="en-GB"/>
        </w:rPr>
        <w:t xml:space="preserve">times </w:t>
      </w:r>
      <w:r w:rsidR="00001CAE">
        <w:rPr>
          <w:rFonts w:cs="Arial"/>
          <w:szCs w:val="24"/>
          <w:lang w:val="en-AU" w:eastAsia="en-GB"/>
        </w:rPr>
        <w:t xml:space="preserve">that of </w:t>
      </w:r>
      <w:r w:rsidRPr="007443EE">
        <w:rPr>
          <w:rFonts w:cs="Arial"/>
          <w:szCs w:val="24"/>
          <w:lang w:val="en-AU" w:eastAsia="en-GB"/>
        </w:rPr>
        <w:t>the wet season TSS</w:t>
      </w:r>
      <w:r>
        <w:rPr>
          <w:rFonts w:cs="Arial"/>
          <w:szCs w:val="24"/>
          <w:lang w:val="en-AU" w:eastAsia="en-GB"/>
        </w:rPr>
        <w:t xml:space="preserve"> and Chl-</w:t>
      </w:r>
      <w:r w:rsidRPr="00153DA5">
        <w:rPr>
          <w:rFonts w:cs="Arial"/>
          <w:i/>
          <w:szCs w:val="24"/>
          <w:lang w:val="en-AU" w:eastAsia="en-GB"/>
        </w:rPr>
        <w:t>a</w:t>
      </w:r>
      <w:r w:rsidRPr="007443EE">
        <w:rPr>
          <w:rFonts w:cs="Arial"/>
          <w:szCs w:val="24"/>
          <w:lang w:val="en-AU" w:eastAsia="en-GB"/>
        </w:rPr>
        <w:t xml:space="preserve"> </w:t>
      </w:r>
      <w:r w:rsidR="00001CAE">
        <w:rPr>
          <w:rFonts w:cs="Arial"/>
          <w:szCs w:val="24"/>
          <w:lang w:val="en-AU" w:eastAsia="en-GB"/>
        </w:rPr>
        <w:t>GVs</w:t>
      </w:r>
      <w:r>
        <w:rPr>
          <w:rFonts w:cs="Arial"/>
          <w:szCs w:val="24"/>
          <w:lang w:val="en-AU" w:eastAsia="en-GB"/>
        </w:rPr>
        <w:t>, respectively,</w:t>
      </w:r>
      <w:r w:rsidRPr="007443EE">
        <w:rPr>
          <w:rFonts w:cs="Arial"/>
          <w:szCs w:val="24"/>
          <w:lang w:val="en-AU" w:eastAsia="en-GB"/>
        </w:rPr>
        <w:t xml:space="preserve"> for the open coastal and mid</w:t>
      </w:r>
      <w:r>
        <w:rPr>
          <w:rFonts w:cs="Arial"/>
          <w:szCs w:val="24"/>
          <w:lang w:val="en-AU" w:eastAsia="en-GB"/>
        </w:rPr>
        <w:t>-</w:t>
      </w:r>
      <w:r w:rsidRPr="007443EE">
        <w:rPr>
          <w:rFonts w:cs="Arial"/>
          <w:szCs w:val="24"/>
          <w:lang w:val="en-AU" w:eastAsia="en-GB"/>
        </w:rPr>
        <w:t xml:space="preserve">shelf waters. </w:t>
      </w:r>
    </w:p>
    <w:p w14:paraId="70D738D6" w14:textId="2CA5AE0A" w:rsidR="000E7491" w:rsidRDefault="000E7491" w:rsidP="000E7491">
      <w:pPr>
        <w:rPr>
          <w:lang w:val="en-AU"/>
        </w:rPr>
      </w:pPr>
      <w:r w:rsidRPr="0003756B">
        <w:rPr>
          <w:rFonts w:cs="Arial"/>
          <w:szCs w:val="24"/>
          <w:lang w:val="en-AU" w:eastAsia="en-GB"/>
        </w:rPr>
        <w:t>Using only sites with a satellite colour class category (i.e. no cloud),</w:t>
      </w:r>
      <w:r>
        <w:rPr>
          <w:rFonts w:cs="Arial"/>
          <w:szCs w:val="24"/>
          <w:lang w:val="en-AU" w:eastAsia="en-GB"/>
        </w:rPr>
        <w:t xml:space="preserve"> the mean seasonal TSS </w:t>
      </w:r>
      <w:r w:rsidRPr="00DB59AD">
        <w:rPr>
          <w:rFonts w:cs="Arial"/>
          <w:szCs w:val="24"/>
          <w:lang w:val="en-AU" w:eastAsia="en-GB"/>
        </w:rPr>
        <w:t>concentrations</w:t>
      </w:r>
      <w:r>
        <w:rPr>
          <w:rFonts w:cs="Arial"/>
          <w:szCs w:val="24"/>
          <w:lang w:val="en-AU" w:eastAsia="en-GB"/>
        </w:rPr>
        <w:t xml:space="preserve"> measured </w:t>
      </w:r>
      <w:r w:rsidRPr="00DB59AD">
        <w:rPr>
          <w:rFonts w:cs="Arial"/>
          <w:szCs w:val="24"/>
          <w:lang w:val="en-AU" w:eastAsia="en-GB"/>
        </w:rPr>
        <w:t xml:space="preserve">across the </w:t>
      </w:r>
      <w:r w:rsidR="00404B3B">
        <w:rPr>
          <w:rFonts w:cs="Arial"/>
          <w:szCs w:val="24"/>
          <w:lang w:val="en-AU" w:eastAsia="en-GB"/>
        </w:rPr>
        <w:t>primary</w:t>
      </w:r>
      <w:r>
        <w:rPr>
          <w:rFonts w:cs="Arial"/>
          <w:szCs w:val="24"/>
          <w:lang w:val="en-AU" w:eastAsia="en-GB"/>
        </w:rPr>
        <w:t xml:space="preserve">, </w:t>
      </w:r>
      <w:r w:rsidR="00404B3B">
        <w:rPr>
          <w:rFonts w:cs="Arial"/>
          <w:szCs w:val="24"/>
          <w:lang w:val="en-AU" w:eastAsia="en-GB"/>
        </w:rPr>
        <w:t>secondary</w:t>
      </w:r>
      <w:r>
        <w:rPr>
          <w:rFonts w:cs="Arial"/>
          <w:szCs w:val="24"/>
          <w:lang w:val="en-AU" w:eastAsia="en-GB"/>
        </w:rPr>
        <w:t xml:space="preserve"> and </w:t>
      </w:r>
      <w:r w:rsidR="00404B3B">
        <w:rPr>
          <w:rFonts w:cs="Arial"/>
          <w:szCs w:val="24"/>
          <w:lang w:val="en-AU" w:eastAsia="en-GB"/>
        </w:rPr>
        <w:t>tertiary</w:t>
      </w:r>
      <w:r>
        <w:rPr>
          <w:rFonts w:cs="Arial"/>
          <w:szCs w:val="24"/>
          <w:lang w:val="en-AU" w:eastAsia="en-GB"/>
        </w:rPr>
        <w:t xml:space="preserve"> water types were 42.2, 7.6 and 2.5 mg L</w:t>
      </w:r>
      <w:r w:rsidRPr="00DB59AD">
        <w:rPr>
          <w:rFonts w:cs="Arial"/>
          <w:szCs w:val="24"/>
          <w:vertAlign w:val="superscript"/>
          <w:lang w:val="en-AU" w:eastAsia="en-GB"/>
        </w:rPr>
        <w:t>-1</w:t>
      </w:r>
      <w:r>
        <w:rPr>
          <w:rFonts w:cs="Arial"/>
          <w:szCs w:val="24"/>
          <w:lang w:val="en-AU" w:eastAsia="en-GB"/>
        </w:rPr>
        <w:t xml:space="preserve">, </w:t>
      </w:r>
      <w:r w:rsidR="00001CAE">
        <w:rPr>
          <w:rFonts w:cs="Arial"/>
          <w:szCs w:val="24"/>
          <w:lang w:val="en-AU" w:eastAsia="en-GB"/>
        </w:rPr>
        <w:t xml:space="preserve">respectively, </w:t>
      </w:r>
      <w:r>
        <w:rPr>
          <w:rFonts w:cs="Arial"/>
          <w:szCs w:val="24"/>
          <w:lang w:val="en-AU" w:eastAsia="en-GB"/>
        </w:rPr>
        <w:t>i.e. approximately 18</w:t>
      </w:r>
      <w:r w:rsidRPr="00215334">
        <w:rPr>
          <w:rFonts w:cs="Arial"/>
          <w:szCs w:val="24"/>
          <w:lang w:val="en-AU" w:eastAsia="en-GB"/>
        </w:rPr>
        <w:t xml:space="preserve"> </w:t>
      </w:r>
      <w:r>
        <w:rPr>
          <w:rFonts w:cs="Arial"/>
          <w:szCs w:val="24"/>
          <w:lang w:val="en-AU" w:eastAsia="en-GB"/>
        </w:rPr>
        <w:t>times</w:t>
      </w:r>
      <w:r w:rsidR="00001CAE">
        <w:rPr>
          <w:rFonts w:cs="Arial"/>
          <w:szCs w:val="24"/>
          <w:lang w:val="en-AU" w:eastAsia="en-GB"/>
        </w:rPr>
        <w:t>,</w:t>
      </w:r>
      <w:r>
        <w:rPr>
          <w:rFonts w:cs="Arial"/>
          <w:szCs w:val="24"/>
          <w:lang w:val="en-AU" w:eastAsia="en-GB"/>
        </w:rPr>
        <w:t xml:space="preserve"> 3.2 times and just above the wet season TSS </w:t>
      </w:r>
      <w:r w:rsidR="00001CAE">
        <w:rPr>
          <w:rFonts w:cs="Arial"/>
          <w:szCs w:val="24"/>
          <w:lang w:val="en-AU" w:eastAsia="en-GB"/>
        </w:rPr>
        <w:t xml:space="preserve">GVs </w:t>
      </w:r>
      <w:r>
        <w:rPr>
          <w:rFonts w:cs="Arial"/>
          <w:szCs w:val="24"/>
          <w:lang w:val="en-AU" w:eastAsia="en-GB"/>
        </w:rPr>
        <w:t>of 2.4 mg L</w:t>
      </w:r>
      <w:r w:rsidRPr="000C65C7">
        <w:rPr>
          <w:rFonts w:cs="Arial"/>
          <w:szCs w:val="24"/>
          <w:vertAlign w:val="superscript"/>
          <w:lang w:val="en-AU" w:eastAsia="en-GB"/>
        </w:rPr>
        <w:t>-1</w:t>
      </w:r>
      <w:r>
        <w:rPr>
          <w:rFonts w:cs="Arial"/>
          <w:szCs w:val="24"/>
          <w:lang w:val="en-AU" w:eastAsia="en-GB"/>
        </w:rPr>
        <w:t>, respectively (</w:t>
      </w:r>
      <w:r>
        <w:t>Table E-8)</w:t>
      </w:r>
      <w:r>
        <w:rPr>
          <w:rFonts w:cs="Arial"/>
          <w:szCs w:val="24"/>
          <w:lang w:val="en-AU" w:eastAsia="en-GB"/>
        </w:rPr>
        <w:t xml:space="preserve">. </w:t>
      </w:r>
      <w:r w:rsidRPr="003D6AE6">
        <w:rPr>
          <w:rFonts w:cs="Arial"/>
          <w:szCs w:val="24"/>
          <w:lang w:val="en-AU" w:eastAsia="en-GB"/>
        </w:rPr>
        <w:t xml:space="preserve">The mean seasonal </w:t>
      </w:r>
      <w:r>
        <w:rPr>
          <w:rFonts w:cs="Arial"/>
          <w:szCs w:val="24"/>
          <w:lang w:val="en-AU" w:eastAsia="en-GB"/>
        </w:rPr>
        <w:t>Chl-</w:t>
      </w:r>
      <w:r w:rsidRPr="00153DA5">
        <w:rPr>
          <w:rFonts w:cs="Arial"/>
          <w:i/>
          <w:szCs w:val="24"/>
          <w:lang w:val="en-AU" w:eastAsia="en-GB"/>
        </w:rPr>
        <w:t>a</w:t>
      </w:r>
      <w:r w:rsidRPr="003D6AE6">
        <w:rPr>
          <w:rFonts w:cs="Arial"/>
          <w:szCs w:val="24"/>
          <w:lang w:val="en-AU" w:eastAsia="en-GB"/>
        </w:rPr>
        <w:t xml:space="preserve"> concentrations </w:t>
      </w:r>
      <w:r>
        <w:rPr>
          <w:rFonts w:cs="Arial"/>
          <w:szCs w:val="24"/>
          <w:lang w:val="en-AU" w:eastAsia="en-GB"/>
        </w:rPr>
        <w:t xml:space="preserve">in the </w:t>
      </w:r>
      <w:r w:rsidR="00404B3B">
        <w:rPr>
          <w:rFonts w:cs="Arial"/>
          <w:szCs w:val="24"/>
          <w:lang w:val="en-AU" w:eastAsia="en-GB"/>
        </w:rPr>
        <w:t>primary</w:t>
      </w:r>
      <w:r>
        <w:rPr>
          <w:rFonts w:cs="Arial"/>
          <w:szCs w:val="24"/>
          <w:lang w:val="en-AU" w:eastAsia="en-GB"/>
        </w:rPr>
        <w:t xml:space="preserve"> and </w:t>
      </w:r>
      <w:r w:rsidR="00404B3B">
        <w:rPr>
          <w:rFonts w:cs="Arial"/>
          <w:szCs w:val="24"/>
          <w:lang w:val="en-AU" w:eastAsia="en-GB"/>
        </w:rPr>
        <w:t>secondary</w:t>
      </w:r>
      <w:r w:rsidRPr="003D6AE6">
        <w:rPr>
          <w:rFonts w:cs="Arial"/>
          <w:szCs w:val="24"/>
          <w:lang w:val="en-AU" w:eastAsia="en-GB"/>
        </w:rPr>
        <w:t xml:space="preserve"> water type</w:t>
      </w:r>
      <w:r>
        <w:rPr>
          <w:rFonts w:cs="Arial"/>
          <w:szCs w:val="24"/>
          <w:lang w:val="en-AU" w:eastAsia="en-GB"/>
        </w:rPr>
        <w:t>s</w:t>
      </w:r>
      <w:r w:rsidRPr="003D6AE6">
        <w:rPr>
          <w:rFonts w:cs="Arial"/>
          <w:szCs w:val="24"/>
          <w:lang w:val="en-AU" w:eastAsia="en-GB"/>
        </w:rPr>
        <w:t xml:space="preserve"> w</w:t>
      </w:r>
      <w:r>
        <w:rPr>
          <w:rFonts w:cs="Arial"/>
          <w:szCs w:val="24"/>
          <w:lang w:val="en-AU" w:eastAsia="en-GB"/>
        </w:rPr>
        <w:t xml:space="preserve">as 1.2 and 0.66 </w:t>
      </w:r>
      <w:r w:rsidRPr="00F81655">
        <w:rPr>
          <w:rFonts w:cs="Arial"/>
          <w:szCs w:val="24"/>
          <w:lang w:val="en-AU" w:eastAsia="en-GB"/>
        </w:rPr>
        <w:t>μ</w:t>
      </w:r>
      <w:r>
        <w:rPr>
          <w:rFonts w:cs="Arial"/>
          <w:szCs w:val="24"/>
          <w:lang w:val="en-AU" w:eastAsia="en-GB"/>
        </w:rPr>
        <w:t>g L</w:t>
      </w:r>
      <w:r w:rsidRPr="000C65C7">
        <w:rPr>
          <w:rFonts w:cs="Arial"/>
          <w:szCs w:val="24"/>
          <w:vertAlign w:val="superscript"/>
          <w:lang w:val="en-AU" w:eastAsia="en-GB"/>
        </w:rPr>
        <w:t>-1</w:t>
      </w:r>
      <w:r w:rsidRPr="003D6AE6">
        <w:rPr>
          <w:rFonts w:cs="Arial"/>
          <w:szCs w:val="24"/>
          <w:lang w:val="en-AU" w:eastAsia="en-GB"/>
        </w:rPr>
        <w:t>,</w:t>
      </w:r>
      <w:r w:rsidR="00001CAE">
        <w:rPr>
          <w:rFonts w:cs="Arial"/>
          <w:szCs w:val="24"/>
          <w:lang w:val="en-AU" w:eastAsia="en-GB"/>
        </w:rPr>
        <w:t xml:space="preserve"> respectively,</w:t>
      </w:r>
      <w:r>
        <w:rPr>
          <w:rFonts w:cs="Arial"/>
          <w:szCs w:val="24"/>
          <w:lang w:val="en-AU" w:eastAsia="en-GB"/>
        </w:rPr>
        <w:t xml:space="preserve"> </w:t>
      </w:r>
      <w:r w:rsidRPr="003D6AE6">
        <w:rPr>
          <w:rFonts w:cs="Arial"/>
          <w:szCs w:val="24"/>
          <w:lang w:val="en-AU" w:eastAsia="en-GB"/>
        </w:rPr>
        <w:t xml:space="preserve">i.e. approximately </w:t>
      </w:r>
      <w:r>
        <w:rPr>
          <w:rFonts w:cs="Arial"/>
          <w:szCs w:val="24"/>
          <w:lang w:val="en-AU" w:eastAsia="en-GB"/>
        </w:rPr>
        <w:t>2</w:t>
      </w:r>
      <w:r w:rsidRPr="003D6AE6">
        <w:rPr>
          <w:rFonts w:cs="Arial"/>
          <w:szCs w:val="24"/>
          <w:lang w:val="en-AU" w:eastAsia="en-GB"/>
        </w:rPr>
        <w:t xml:space="preserve"> times </w:t>
      </w:r>
      <w:r>
        <w:rPr>
          <w:rFonts w:cs="Arial"/>
          <w:szCs w:val="24"/>
          <w:lang w:val="en-AU" w:eastAsia="en-GB"/>
        </w:rPr>
        <w:t xml:space="preserve">and just above </w:t>
      </w:r>
      <w:r w:rsidRPr="003D6AE6">
        <w:rPr>
          <w:rFonts w:cs="Arial"/>
          <w:szCs w:val="24"/>
          <w:lang w:val="en-AU" w:eastAsia="en-GB"/>
        </w:rPr>
        <w:t xml:space="preserve">the wet season </w:t>
      </w:r>
      <w:r>
        <w:rPr>
          <w:rFonts w:cs="Arial"/>
          <w:szCs w:val="24"/>
          <w:lang w:val="en-AU" w:eastAsia="en-GB"/>
        </w:rPr>
        <w:t>Chl-</w:t>
      </w:r>
      <w:r w:rsidRPr="00153DA5">
        <w:rPr>
          <w:rFonts w:cs="Arial"/>
          <w:i/>
          <w:szCs w:val="24"/>
          <w:lang w:val="en-AU" w:eastAsia="en-GB"/>
        </w:rPr>
        <w:t>a</w:t>
      </w:r>
      <w:r w:rsidRPr="003D6AE6">
        <w:rPr>
          <w:rFonts w:cs="Arial"/>
          <w:szCs w:val="24"/>
          <w:lang w:val="en-AU" w:eastAsia="en-GB"/>
        </w:rPr>
        <w:t xml:space="preserve"> </w:t>
      </w:r>
      <w:r w:rsidR="00001CAE">
        <w:rPr>
          <w:rFonts w:cs="Arial"/>
          <w:szCs w:val="24"/>
          <w:lang w:val="en-AU" w:eastAsia="en-GB"/>
        </w:rPr>
        <w:t xml:space="preserve">GVs </w:t>
      </w:r>
      <w:r>
        <w:rPr>
          <w:rFonts w:cs="Arial"/>
          <w:szCs w:val="24"/>
          <w:lang w:val="en-AU" w:eastAsia="en-GB"/>
        </w:rPr>
        <w:t xml:space="preserve">of 0.63 </w:t>
      </w:r>
      <w:r w:rsidRPr="00F81655">
        <w:rPr>
          <w:rFonts w:cs="Arial"/>
          <w:szCs w:val="24"/>
          <w:lang w:val="en-AU" w:eastAsia="en-GB"/>
        </w:rPr>
        <w:t>μ</w:t>
      </w:r>
      <w:r>
        <w:rPr>
          <w:rFonts w:cs="Arial"/>
          <w:szCs w:val="24"/>
          <w:lang w:val="en-AU" w:eastAsia="en-GB"/>
        </w:rPr>
        <w:t>g L</w:t>
      </w:r>
      <w:r w:rsidRPr="000C65C7">
        <w:rPr>
          <w:rFonts w:cs="Arial"/>
          <w:szCs w:val="24"/>
          <w:vertAlign w:val="superscript"/>
          <w:lang w:val="en-AU" w:eastAsia="en-GB"/>
        </w:rPr>
        <w:t>-1</w:t>
      </w:r>
      <w:r>
        <w:rPr>
          <w:rFonts w:cs="Arial"/>
          <w:szCs w:val="24"/>
          <w:lang w:val="en-AU" w:eastAsia="en-GB"/>
        </w:rPr>
        <w:t>. The mean seasonal PP and PN concentration</w:t>
      </w:r>
      <w:r w:rsidR="00001CAE">
        <w:rPr>
          <w:rFonts w:cs="Arial"/>
          <w:szCs w:val="24"/>
          <w:lang w:val="en-AU" w:eastAsia="en-GB"/>
        </w:rPr>
        <w:t>s</w:t>
      </w:r>
      <w:r>
        <w:rPr>
          <w:rFonts w:cs="Arial"/>
          <w:szCs w:val="24"/>
          <w:lang w:val="en-AU" w:eastAsia="en-GB"/>
        </w:rPr>
        <w:t xml:space="preserve"> in the </w:t>
      </w:r>
      <w:r w:rsidR="00404B3B">
        <w:rPr>
          <w:rFonts w:cs="Arial"/>
          <w:szCs w:val="24"/>
          <w:lang w:val="en-AU" w:eastAsia="en-GB"/>
        </w:rPr>
        <w:t>primary</w:t>
      </w:r>
      <w:r>
        <w:rPr>
          <w:rFonts w:cs="Arial"/>
          <w:szCs w:val="24"/>
          <w:lang w:val="en-AU" w:eastAsia="en-GB"/>
        </w:rPr>
        <w:t xml:space="preserve"> water type was 12.2 </w:t>
      </w:r>
      <w:r w:rsidRPr="00F81655">
        <w:rPr>
          <w:rFonts w:cs="Arial"/>
          <w:szCs w:val="24"/>
          <w:lang w:val="en-AU" w:eastAsia="en-GB"/>
        </w:rPr>
        <w:t>μ</w:t>
      </w:r>
      <w:r>
        <w:rPr>
          <w:rFonts w:cs="Arial"/>
          <w:szCs w:val="24"/>
          <w:lang w:val="en-AU" w:eastAsia="en-GB"/>
        </w:rPr>
        <w:t>g L</w:t>
      </w:r>
      <w:r w:rsidRPr="000C65C7">
        <w:rPr>
          <w:rFonts w:cs="Arial"/>
          <w:szCs w:val="24"/>
          <w:vertAlign w:val="superscript"/>
          <w:lang w:val="en-AU" w:eastAsia="en-GB"/>
        </w:rPr>
        <w:t>-1</w:t>
      </w:r>
      <w:r>
        <w:rPr>
          <w:rFonts w:cs="Arial"/>
          <w:szCs w:val="24"/>
          <w:lang w:val="en-AU" w:eastAsia="en-GB"/>
        </w:rPr>
        <w:t xml:space="preserve"> (3.7 times the 3.3 </w:t>
      </w:r>
      <w:r w:rsidRPr="00F81655">
        <w:rPr>
          <w:rFonts w:cs="Arial"/>
          <w:szCs w:val="24"/>
          <w:lang w:val="en-AU" w:eastAsia="en-GB"/>
        </w:rPr>
        <w:t>μ</w:t>
      </w:r>
      <w:r>
        <w:rPr>
          <w:rFonts w:cs="Arial"/>
          <w:szCs w:val="24"/>
          <w:lang w:val="en-AU" w:eastAsia="en-GB"/>
        </w:rPr>
        <w:t>g L</w:t>
      </w:r>
      <w:r w:rsidRPr="000C65C7">
        <w:rPr>
          <w:rFonts w:cs="Arial"/>
          <w:szCs w:val="24"/>
          <w:vertAlign w:val="superscript"/>
          <w:lang w:val="en-AU" w:eastAsia="en-GB"/>
        </w:rPr>
        <w:t>-1</w:t>
      </w:r>
      <w:r>
        <w:rPr>
          <w:rFonts w:cs="Arial"/>
          <w:szCs w:val="24"/>
          <w:lang w:val="en-AU" w:eastAsia="en-GB"/>
        </w:rPr>
        <w:t xml:space="preserve"> </w:t>
      </w:r>
      <w:r w:rsidR="00001CAE">
        <w:rPr>
          <w:rFonts w:cs="Arial"/>
          <w:szCs w:val="24"/>
          <w:lang w:val="en-AU" w:eastAsia="en-GB"/>
        </w:rPr>
        <w:t>GV)</w:t>
      </w:r>
      <w:r>
        <w:rPr>
          <w:rFonts w:cs="Arial"/>
          <w:szCs w:val="24"/>
          <w:lang w:val="en-AU" w:eastAsia="en-GB"/>
        </w:rPr>
        <w:t xml:space="preserve"> and 70.0 </w:t>
      </w:r>
      <w:r w:rsidRPr="00F81655">
        <w:rPr>
          <w:rFonts w:cs="Arial"/>
          <w:szCs w:val="24"/>
          <w:lang w:val="en-AU" w:eastAsia="en-GB"/>
        </w:rPr>
        <w:t>μ</w:t>
      </w:r>
      <w:r>
        <w:rPr>
          <w:rFonts w:cs="Arial"/>
          <w:szCs w:val="24"/>
          <w:lang w:val="en-AU" w:eastAsia="en-GB"/>
        </w:rPr>
        <w:t>g L</w:t>
      </w:r>
      <w:r w:rsidRPr="000C65C7">
        <w:rPr>
          <w:rFonts w:cs="Arial"/>
          <w:szCs w:val="24"/>
          <w:vertAlign w:val="superscript"/>
          <w:lang w:val="en-AU" w:eastAsia="en-GB"/>
        </w:rPr>
        <w:t>-1</w:t>
      </w:r>
      <w:r>
        <w:rPr>
          <w:rFonts w:cs="Arial"/>
          <w:szCs w:val="24"/>
          <w:lang w:val="en-AU" w:eastAsia="en-GB"/>
        </w:rPr>
        <w:t xml:space="preserve"> (2.8 times the 25 </w:t>
      </w:r>
      <w:r w:rsidRPr="00F81655">
        <w:rPr>
          <w:rFonts w:cs="Arial"/>
          <w:szCs w:val="24"/>
          <w:lang w:val="en-AU" w:eastAsia="en-GB"/>
        </w:rPr>
        <w:t>μ</w:t>
      </w:r>
      <w:r>
        <w:rPr>
          <w:rFonts w:cs="Arial"/>
          <w:szCs w:val="24"/>
          <w:lang w:val="en-AU" w:eastAsia="en-GB"/>
        </w:rPr>
        <w:t>g L</w:t>
      </w:r>
      <w:r w:rsidRPr="000C65C7">
        <w:rPr>
          <w:rFonts w:cs="Arial"/>
          <w:szCs w:val="24"/>
          <w:vertAlign w:val="superscript"/>
          <w:lang w:val="en-AU" w:eastAsia="en-GB"/>
        </w:rPr>
        <w:t>-1</w:t>
      </w:r>
      <w:r>
        <w:rPr>
          <w:rFonts w:cs="Arial"/>
          <w:szCs w:val="24"/>
          <w:lang w:val="en-AU" w:eastAsia="en-GB"/>
        </w:rPr>
        <w:t xml:space="preserve"> </w:t>
      </w:r>
      <w:r w:rsidR="00001CAE">
        <w:rPr>
          <w:rFonts w:cs="Arial"/>
          <w:szCs w:val="24"/>
          <w:lang w:val="en-AU" w:eastAsia="en-GB"/>
        </w:rPr>
        <w:t>GV</w:t>
      </w:r>
      <w:r>
        <w:rPr>
          <w:rFonts w:cs="Arial"/>
          <w:szCs w:val="24"/>
          <w:lang w:val="en-AU" w:eastAsia="en-GB"/>
        </w:rPr>
        <w:t xml:space="preserve">). Finally, the </w:t>
      </w:r>
      <w:r w:rsidRPr="003D6AE6">
        <w:rPr>
          <w:rFonts w:cs="Arial"/>
          <w:szCs w:val="24"/>
          <w:lang w:val="en-AU" w:eastAsia="en-GB"/>
        </w:rPr>
        <w:t>mean seasonal</w:t>
      </w:r>
      <w:r>
        <w:rPr>
          <w:rFonts w:cs="Arial"/>
          <w:szCs w:val="24"/>
          <w:lang w:val="en-AU" w:eastAsia="en-GB"/>
        </w:rPr>
        <w:t xml:space="preserve"> Chl-</w:t>
      </w:r>
      <w:r w:rsidRPr="00153DA5">
        <w:rPr>
          <w:rFonts w:cs="Arial"/>
          <w:i/>
          <w:szCs w:val="24"/>
          <w:lang w:val="en-AU" w:eastAsia="en-GB"/>
        </w:rPr>
        <w:t>a</w:t>
      </w:r>
      <w:r>
        <w:rPr>
          <w:rFonts w:cs="Arial"/>
          <w:szCs w:val="24"/>
          <w:lang w:val="en-AU" w:eastAsia="en-GB"/>
        </w:rPr>
        <w:t xml:space="preserve"> in the </w:t>
      </w:r>
      <w:r w:rsidR="00404B3B">
        <w:rPr>
          <w:rFonts w:cs="Arial"/>
          <w:szCs w:val="24"/>
          <w:lang w:val="en-AU" w:eastAsia="en-GB"/>
        </w:rPr>
        <w:t>tertiary</w:t>
      </w:r>
      <w:r>
        <w:rPr>
          <w:rFonts w:cs="Arial"/>
          <w:szCs w:val="24"/>
          <w:lang w:val="en-AU" w:eastAsia="en-GB"/>
        </w:rPr>
        <w:t xml:space="preserve"> water type and PP and PN concentration</w:t>
      </w:r>
      <w:r w:rsidR="00001CAE">
        <w:rPr>
          <w:rFonts w:cs="Arial"/>
          <w:szCs w:val="24"/>
          <w:lang w:val="en-AU" w:eastAsia="en-GB"/>
        </w:rPr>
        <w:t>s</w:t>
      </w:r>
      <w:r>
        <w:rPr>
          <w:rFonts w:cs="Arial"/>
          <w:szCs w:val="24"/>
          <w:lang w:val="en-AU" w:eastAsia="en-GB"/>
        </w:rPr>
        <w:t xml:space="preserve"> in the </w:t>
      </w:r>
      <w:r w:rsidR="00404B3B">
        <w:rPr>
          <w:rFonts w:cs="Arial"/>
          <w:szCs w:val="24"/>
          <w:lang w:val="en-AU" w:eastAsia="en-GB"/>
        </w:rPr>
        <w:t>secondary</w:t>
      </w:r>
      <w:r>
        <w:rPr>
          <w:rFonts w:cs="Arial"/>
          <w:szCs w:val="24"/>
          <w:lang w:val="en-AU" w:eastAsia="en-GB"/>
        </w:rPr>
        <w:t xml:space="preserve"> and </w:t>
      </w:r>
      <w:r w:rsidR="00404B3B">
        <w:rPr>
          <w:rFonts w:cs="Arial"/>
          <w:szCs w:val="24"/>
          <w:lang w:val="en-AU" w:eastAsia="en-GB"/>
        </w:rPr>
        <w:t>tertiary</w:t>
      </w:r>
      <w:r>
        <w:rPr>
          <w:rFonts w:cs="Arial"/>
          <w:szCs w:val="24"/>
          <w:lang w:val="en-AU" w:eastAsia="en-GB"/>
        </w:rPr>
        <w:t xml:space="preserve"> water types were all under their respective wet season</w:t>
      </w:r>
      <w:r w:rsidRPr="003D6AE6">
        <w:rPr>
          <w:rFonts w:cs="Arial"/>
          <w:szCs w:val="24"/>
          <w:lang w:val="en-AU" w:eastAsia="en-GB"/>
        </w:rPr>
        <w:t xml:space="preserve"> </w:t>
      </w:r>
      <w:r w:rsidR="00001CAE">
        <w:rPr>
          <w:rFonts w:cs="Arial"/>
          <w:szCs w:val="24"/>
          <w:lang w:val="en-AU" w:eastAsia="en-GB"/>
        </w:rPr>
        <w:t xml:space="preserve">GVs </w:t>
      </w:r>
      <w:r>
        <w:rPr>
          <w:rFonts w:cs="Arial"/>
          <w:szCs w:val="24"/>
          <w:lang w:val="en-AU" w:eastAsia="en-GB"/>
        </w:rPr>
        <w:t>(</w:t>
      </w:r>
      <w:r>
        <w:t>Table E-8)</w:t>
      </w:r>
      <w:r>
        <w:rPr>
          <w:rFonts w:cs="Arial"/>
          <w:szCs w:val="24"/>
          <w:lang w:val="en-AU" w:eastAsia="en-GB"/>
        </w:rPr>
        <w:t xml:space="preserve">. </w:t>
      </w:r>
    </w:p>
    <w:p w14:paraId="0BAC69A6" w14:textId="77777777" w:rsidR="000E7491" w:rsidRPr="00D32921" w:rsidRDefault="000E7491" w:rsidP="000E7491">
      <w:pPr>
        <w:rPr>
          <w:lang w:val="en-AU"/>
        </w:rPr>
        <w:sectPr w:rsidR="000E7491" w:rsidRPr="00D32921" w:rsidSect="00B52C78">
          <w:pgSz w:w="11907" w:h="16839" w:code="9"/>
          <w:pgMar w:top="1440" w:right="1440" w:bottom="1440" w:left="1440" w:header="708" w:footer="708" w:gutter="0"/>
          <w:cols w:space="708"/>
          <w:docGrid w:linePitch="272"/>
        </w:sectPr>
      </w:pPr>
    </w:p>
    <w:p w14:paraId="7F1B8326" w14:textId="77777777" w:rsidR="00A735FD" w:rsidRPr="0097272C" w:rsidRDefault="000E7491" w:rsidP="009D79EA">
      <w:pPr>
        <w:jc w:val="center"/>
        <w:rPr>
          <w:rFonts w:eastAsia="SimSun"/>
        </w:rPr>
      </w:pPr>
      <w:r>
        <w:rPr>
          <w:noProof/>
          <w:lang w:val="en-AU" w:eastAsia="en-AU"/>
        </w:rPr>
        <w:lastRenderedPageBreak/>
        <w:drawing>
          <wp:inline distT="0" distB="0" distL="0" distR="0" wp14:anchorId="65E8AB3C" wp14:editId="68E47F0D">
            <wp:extent cx="7629525" cy="4848017"/>
            <wp:effectExtent l="0" t="0" r="0" b="0"/>
            <wp:docPr id="7193" name="Picture 7193" descr="Panel of water quality and environmental characteristics in the Burdekin region throughout the 2017–18 wet season period: weeks 1 to 11. Details included in the panels include mean TSS (mg L-1), Secchi depth (SDD) (m), Chl-a (µg L-1) and DIN (µg L-1) within each colour class; weekly river discharge (ML/day) and rainfall (mm) (note different scales between regions); wind speed (m.s-1) and direction; and the wet season water type maps showing the six wet season colour classes as well as the location of the in-situ data collected by JCU and AIMS. The long-term mean weekly river discharge is indicated by a dotted blue line. " title="Weekly wet season water types for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Bu_WeeklyPanels_Wks1-11rev.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7638060" cy="4853440"/>
                    </a:xfrm>
                    <a:prstGeom prst="rect">
                      <a:avLst/>
                    </a:prstGeom>
                  </pic:spPr>
                </pic:pic>
              </a:graphicData>
            </a:graphic>
          </wp:inline>
        </w:drawing>
      </w:r>
    </w:p>
    <w:p w14:paraId="705DBB2D" w14:textId="6909F529" w:rsidR="000E7491" w:rsidRPr="004F0685" w:rsidRDefault="000E7491" w:rsidP="000E7491">
      <w:pPr>
        <w:rPr>
          <w:rStyle w:val="FigureChar"/>
          <w:rFonts w:eastAsia="SimSun"/>
          <w:vanish/>
          <w:specVanish/>
        </w:rPr>
      </w:pPr>
      <w:bookmarkStart w:id="1322" w:name="_Ref4163424"/>
      <w:bookmarkStart w:id="1323" w:name="_Ref3540408"/>
      <w:bookmarkStart w:id="1324" w:name="_Toc10536202"/>
      <w:r w:rsidRPr="000F06E6">
        <w:rPr>
          <w:rStyle w:val="FigureChar"/>
          <w:rFonts w:eastAsia="SimSun"/>
        </w:rPr>
        <w:t xml:space="preserve">Figure </w:t>
      </w:r>
      <w:r w:rsidR="00817A8B">
        <w:rPr>
          <w:rStyle w:val="FigureChar"/>
          <w:rFonts w:eastAsia="SimSun"/>
        </w:rPr>
        <w:fldChar w:fldCharType="begin"/>
      </w:r>
      <w:r w:rsidR="00817A8B">
        <w:rPr>
          <w:rStyle w:val="FigureChar"/>
          <w:rFonts w:eastAsia="SimSun"/>
        </w:rPr>
        <w:instrText xml:space="preserve"> STYLEREF 1 \s </w:instrText>
      </w:r>
      <w:r w:rsidR="00817A8B">
        <w:rPr>
          <w:rStyle w:val="FigureChar"/>
          <w:rFonts w:eastAsia="SimSun"/>
        </w:rPr>
        <w:fldChar w:fldCharType="separate"/>
      </w:r>
      <w:r w:rsidR="00335316">
        <w:rPr>
          <w:rStyle w:val="FigureChar"/>
          <w:rFonts w:eastAsia="SimSun"/>
          <w:noProof/>
        </w:rPr>
        <w:t>4</w:t>
      </w:r>
      <w:r w:rsidR="00817A8B">
        <w:rPr>
          <w:rStyle w:val="FigureChar"/>
          <w:rFonts w:eastAsia="SimSun"/>
        </w:rPr>
        <w:fldChar w:fldCharType="end"/>
      </w:r>
      <w:r w:rsidR="00817A8B">
        <w:rPr>
          <w:rStyle w:val="FigureChar"/>
          <w:rFonts w:eastAsia="SimSun"/>
        </w:rPr>
        <w:noBreakHyphen/>
      </w:r>
      <w:r w:rsidR="00817A8B">
        <w:rPr>
          <w:rStyle w:val="FigureChar"/>
          <w:rFonts w:eastAsia="SimSun"/>
        </w:rPr>
        <w:fldChar w:fldCharType="begin"/>
      </w:r>
      <w:r w:rsidR="00817A8B">
        <w:rPr>
          <w:rStyle w:val="FigureChar"/>
          <w:rFonts w:eastAsia="SimSun"/>
        </w:rPr>
        <w:instrText xml:space="preserve"> SEQ Figure \* ARABIC \s 1 </w:instrText>
      </w:r>
      <w:r w:rsidR="00817A8B">
        <w:rPr>
          <w:rStyle w:val="FigureChar"/>
          <w:rFonts w:eastAsia="SimSun"/>
        </w:rPr>
        <w:fldChar w:fldCharType="separate"/>
      </w:r>
      <w:r w:rsidR="00335316">
        <w:rPr>
          <w:rStyle w:val="FigureChar"/>
          <w:rFonts w:eastAsia="SimSun"/>
          <w:noProof/>
        </w:rPr>
        <w:t>27</w:t>
      </w:r>
      <w:r w:rsidR="00817A8B">
        <w:rPr>
          <w:rStyle w:val="FigureChar"/>
          <w:rFonts w:eastAsia="SimSun"/>
        </w:rPr>
        <w:fldChar w:fldCharType="end"/>
      </w:r>
      <w:bookmarkEnd w:id="1322"/>
      <w:bookmarkEnd w:id="1323"/>
      <w:r w:rsidRPr="000F06E6">
        <w:rPr>
          <w:rStyle w:val="FigureChar"/>
          <w:rFonts w:eastAsia="SimSun"/>
        </w:rPr>
        <w:t>: Panel of water quality and environmental characteristics in the Burdekin region throughout the 201</w:t>
      </w:r>
      <w:r>
        <w:rPr>
          <w:rStyle w:val="FigureChar"/>
          <w:rFonts w:eastAsia="SimSun"/>
        </w:rPr>
        <w:t>7</w:t>
      </w:r>
      <w:r>
        <w:rPr>
          <w:color w:val="000000" w:themeColor="text1"/>
          <w:lang w:val="en-AU"/>
        </w:rPr>
        <w:t>–</w:t>
      </w:r>
      <w:r w:rsidRPr="000F06E6">
        <w:rPr>
          <w:rStyle w:val="FigureChar"/>
          <w:rFonts w:eastAsia="SimSun"/>
        </w:rPr>
        <w:t>1</w:t>
      </w:r>
      <w:r>
        <w:rPr>
          <w:rStyle w:val="FigureChar"/>
          <w:rFonts w:eastAsia="SimSun"/>
        </w:rPr>
        <w:t>8</w:t>
      </w:r>
      <w:r w:rsidRPr="000F06E6">
        <w:rPr>
          <w:rStyle w:val="FigureChar"/>
          <w:rFonts w:eastAsia="SimSun"/>
        </w:rPr>
        <w:t xml:space="preserve"> we</w:t>
      </w:r>
      <w:r>
        <w:rPr>
          <w:rStyle w:val="FigureChar"/>
          <w:rFonts w:eastAsia="SimSun"/>
        </w:rPr>
        <w:t>t season period: weeks 1 to 11.</w:t>
      </w:r>
      <w:bookmarkEnd w:id="1324"/>
    </w:p>
    <w:p w14:paraId="56E29E30" w14:textId="53CFAFBA" w:rsidR="000E7491" w:rsidRDefault="000E7491" w:rsidP="000E7491">
      <w:pPr>
        <w:rPr>
          <w:rStyle w:val="FigureChar"/>
          <w:rFonts w:eastAsia="SimSun"/>
        </w:rPr>
      </w:pPr>
      <w:r>
        <w:rPr>
          <w:rStyle w:val="FigureChar"/>
          <w:rFonts w:eastAsia="SimSun"/>
        </w:rPr>
        <w:t xml:space="preserve"> </w:t>
      </w:r>
      <w:r w:rsidRPr="000F06E6">
        <w:rPr>
          <w:rStyle w:val="FigureChar"/>
          <w:rFonts w:eastAsia="SimSun"/>
        </w:rPr>
        <w:t>Details included in the panels include mean TSS (mg L</w:t>
      </w:r>
      <w:r w:rsidRPr="000F06E6">
        <w:rPr>
          <w:rStyle w:val="FigureChar"/>
          <w:rFonts w:eastAsia="SimSun"/>
          <w:vertAlign w:val="superscript"/>
        </w:rPr>
        <w:t>-1</w:t>
      </w:r>
      <w:r w:rsidRPr="000F06E6">
        <w:rPr>
          <w:rStyle w:val="FigureChar"/>
          <w:rFonts w:eastAsia="SimSun"/>
        </w:rPr>
        <w:t xml:space="preserve">), </w:t>
      </w:r>
      <w:r>
        <w:rPr>
          <w:rStyle w:val="FigureChar"/>
          <w:rFonts w:eastAsia="SimSun"/>
        </w:rPr>
        <w:t>Secchi depth (SDD)</w:t>
      </w:r>
      <w:r w:rsidRPr="000F06E6">
        <w:rPr>
          <w:rStyle w:val="FigureChar"/>
          <w:rFonts w:eastAsia="SimSun"/>
        </w:rPr>
        <w:t xml:space="preserve"> (m), Chl-</w:t>
      </w:r>
      <w:r w:rsidRPr="00153DA5">
        <w:rPr>
          <w:rStyle w:val="FigureChar"/>
          <w:rFonts w:eastAsia="SimSun"/>
          <w:i/>
        </w:rPr>
        <w:t>a</w:t>
      </w:r>
      <w:r w:rsidRPr="000F06E6">
        <w:rPr>
          <w:rStyle w:val="FigureChar"/>
          <w:rFonts w:eastAsia="SimSun"/>
        </w:rPr>
        <w:t xml:space="preserve"> (µg L</w:t>
      </w:r>
      <w:r w:rsidRPr="000F06E6">
        <w:rPr>
          <w:rStyle w:val="FigureChar"/>
          <w:rFonts w:eastAsia="SimSun"/>
          <w:vertAlign w:val="superscript"/>
        </w:rPr>
        <w:t>-1</w:t>
      </w:r>
      <w:r w:rsidRPr="000F06E6">
        <w:rPr>
          <w:rStyle w:val="FigureChar"/>
          <w:rFonts w:eastAsia="SimSun"/>
        </w:rPr>
        <w:t>) and DIN (µg L</w:t>
      </w:r>
      <w:r w:rsidRPr="000F06E6">
        <w:rPr>
          <w:rStyle w:val="FigureChar"/>
          <w:rFonts w:eastAsia="SimSun"/>
          <w:vertAlign w:val="superscript"/>
        </w:rPr>
        <w:t>-1</w:t>
      </w:r>
      <w:r w:rsidRPr="000F06E6">
        <w:rPr>
          <w:rStyle w:val="FigureChar"/>
          <w:rFonts w:eastAsia="SimSun"/>
        </w:rPr>
        <w:t>) within each colour class; weekly river discharge (ML/day) and rainfall (mm) (note different scales</w:t>
      </w:r>
      <w:r>
        <w:rPr>
          <w:rStyle w:val="FigureChar"/>
          <w:rFonts w:eastAsia="SimSun"/>
        </w:rPr>
        <w:t xml:space="preserve"> </w:t>
      </w:r>
      <w:r w:rsidRPr="000F06E6">
        <w:rPr>
          <w:rStyle w:val="FigureChar"/>
          <w:rFonts w:eastAsia="SimSun"/>
        </w:rPr>
        <w:t>between regions); wind speed (m.s</w:t>
      </w:r>
      <w:r w:rsidRPr="000F06E6">
        <w:rPr>
          <w:rStyle w:val="FigureChar"/>
          <w:rFonts w:eastAsia="SimSun"/>
          <w:vertAlign w:val="superscript"/>
        </w:rPr>
        <w:t>-1</w:t>
      </w:r>
      <w:r w:rsidRPr="000F06E6">
        <w:rPr>
          <w:rStyle w:val="FigureChar"/>
          <w:rFonts w:eastAsia="SimSun"/>
        </w:rPr>
        <w:t xml:space="preserve">) and direction; and the wet season water type maps showing the six wet season colour classes as well as the location of the </w:t>
      </w:r>
      <w:r w:rsidRPr="00395803">
        <w:rPr>
          <w:rStyle w:val="FigureChar"/>
          <w:rFonts w:eastAsia="SimSun"/>
          <w:i/>
        </w:rPr>
        <w:t>in-situ</w:t>
      </w:r>
      <w:r w:rsidRPr="000F06E6">
        <w:rPr>
          <w:rStyle w:val="FigureChar"/>
          <w:rFonts w:eastAsia="SimSun"/>
        </w:rPr>
        <w:t xml:space="preserve"> data collected by JCU</w:t>
      </w:r>
      <w:r>
        <w:rPr>
          <w:rStyle w:val="FigureChar"/>
          <w:rFonts w:eastAsia="SimSun"/>
        </w:rPr>
        <w:t xml:space="preserve"> and AIMS</w:t>
      </w:r>
      <w:r w:rsidRPr="000F06E6">
        <w:rPr>
          <w:rStyle w:val="FigureChar"/>
          <w:rFonts w:eastAsia="SimSun"/>
        </w:rPr>
        <w:t>. The long-term mean weekly river discharge is indicated by a dotted blue line</w:t>
      </w:r>
      <w:r w:rsidRPr="00BA1AFA">
        <w:t>.</w:t>
      </w:r>
      <w:r>
        <w:rPr>
          <w:rStyle w:val="FigureChar"/>
          <w:rFonts w:eastAsia="SimSun"/>
        </w:rPr>
        <w:t xml:space="preserve"> </w:t>
      </w:r>
      <w:r w:rsidRPr="000F06E6">
        <w:rPr>
          <w:rStyle w:val="FigureChar"/>
          <w:rFonts w:eastAsia="SimSun"/>
        </w:rPr>
        <w:t xml:space="preserve"> </w:t>
      </w:r>
      <w:r>
        <w:rPr>
          <w:rStyle w:val="FigureChar"/>
          <w:rFonts w:eastAsia="SimSun"/>
        </w:rPr>
        <w:br w:type="page"/>
      </w:r>
    </w:p>
    <w:p w14:paraId="20238F8D" w14:textId="77777777" w:rsidR="00A735FD" w:rsidRDefault="000E7491" w:rsidP="009D79EA">
      <w:pPr>
        <w:jc w:val="center"/>
        <w:rPr>
          <w:rStyle w:val="FigureChar"/>
        </w:rPr>
      </w:pPr>
      <w:r w:rsidRPr="00CC630B">
        <w:rPr>
          <w:rStyle w:val="FigureChar"/>
          <w:noProof/>
          <w:lang w:val="en-AU" w:eastAsia="en-AU"/>
        </w:rPr>
        <w:lastRenderedPageBreak/>
        <w:drawing>
          <wp:inline distT="0" distB="0" distL="0" distR="0" wp14:anchorId="243311B6" wp14:editId="5D513715">
            <wp:extent cx="7654290" cy="4854575"/>
            <wp:effectExtent l="0" t="0" r="3810" b="3175"/>
            <wp:docPr id="7194" name="Picture 7194" descr="Panel of water quality and environmental characteristics in the Burdekin region throughout the 2017–18 wet season period: weeks 12 to 22. Details included in the panels include mean TSS (mg L-1), Secchi depth (SDD) (m), Chl-a (µg L-1) and DIN (µg L-1) within each colour class; weekly river discharge (ML/day) and rainfall (mm) (note different scales between regions); wind speed (m.s-1) and direction; and the wet season water type maps showing the six colour wet season classes as well as the location of the in-situ data collected by JCU and AIMS. The long-term mean weekly river discharge is indicated by a dotted blue line. Note that week 14 has a different TSS axis. " title="Wet season water types and quality for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Bu_WeeklyPanels_Wks112-22rev.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7654290" cy="4854575"/>
                    </a:xfrm>
                    <a:prstGeom prst="rect">
                      <a:avLst/>
                    </a:prstGeom>
                  </pic:spPr>
                </pic:pic>
              </a:graphicData>
            </a:graphic>
          </wp:inline>
        </w:drawing>
      </w:r>
    </w:p>
    <w:p w14:paraId="4EDB868E" w14:textId="557B088A" w:rsidR="000E7491" w:rsidRPr="004F0685" w:rsidRDefault="000E7491" w:rsidP="000E7491">
      <w:pPr>
        <w:rPr>
          <w:vanish/>
          <w:specVanish/>
        </w:rPr>
      </w:pPr>
      <w:bookmarkStart w:id="1325" w:name="_Ref4163432"/>
      <w:bookmarkStart w:id="1326" w:name="_Ref3540412"/>
      <w:bookmarkStart w:id="1327" w:name="_Toc10536203"/>
      <w:r w:rsidRPr="00CC630B">
        <w:rPr>
          <w:rStyle w:val="FigureChar"/>
        </w:rPr>
        <w:t xml:space="preserve">Figure </w:t>
      </w:r>
      <w:r w:rsidR="00817A8B">
        <w:rPr>
          <w:rStyle w:val="FigureChar"/>
        </w:rPr>
        <w:fldChar w:fldCharType="begin"/>
      </w:r>
      <w:r w:rsidR="00817A8B">
        <w:rPr>
          <w:rStyle w:val="FigureChar"/>
        </w:rPr>
        <w:instrText xml:space="preserve"> STYLEREF 1 \s </w:instrText>
      </w:r>
      <w:r w:rsidR="00817A8B">
        <w:rPr>
          <w:rStyle w:val="FigureChar"/>
        </w:rPr>
        <w:fldChar w:fldCharType="separate"/>
      </w:r>
      <w:r w:rsidR="00335316">
        <w:rPr>
          <w:rStyle w:val="FigureChar"/>
          <w:noProof/>
        </w:rPr>
        <w:t>4</w:t>
      </w:r>
      <w:r w:rsidR="00817A8B">
        <w:rPr>
          <w:rStyle w:val="FigureChar"/>
        </w:rPr>
        <w:fldChar w:fldCharType="end"/>
      </w:r>
      <w:r w:rsidR="00817A8B">
        <w:rPr>
          <w:rStyle w:val="FigureChar"/>
        </w:rPr>
        <w:noBreakHyphen/>
      </w:r>
      <w:r w:rsidR="00817A8B">
        <w:rPr>
          <w:rStyle w:val="FigureChar"/>
        </w:rPr>
        <w:fldChar w:fldCharType="begin"/>
      </w:r>
      <w:r w:rsidR="00817A8B">
        <w:rPr>
          <w:rStyle w:val="FigureChar"/>
        </w:rPr>
        <w:instrText xml:space="preserve"> SEQ Figure \* ARABIC \s 1 </w:instrText>
      </w:r>
      <w:r w:rsidR="00817A8B">
        <w:rPr>
          <w:rStyle w:val="FigureChar"/>
        </w:rPr>
        <w:fldChar w:fldCharType="separate"/>
      </w:r>
      <w:r w:rsidR="00335316">
        <w:rPr>
          <w:rStyle w:val="FigureChar"/>
          <w:noProof/>
        </w:rPr>
        <w:t>28</w:t>
      </w:r>
      <w:r w:rsidR="00817A8B">
        <w:rPr>
          <w:rStyle w:val="FigureChar"/>
        </w:rPr>
        <w:fldChar w:fldCharType="end"/>
      </w:r>
      <w:bookmarkEnd w:id="1325"/>
      <w:bookmarkEnd w:id="1326"/>
      <w:r w:rsidRPr="00CC630B">
        <w:rPr>
          <w:rStyle w:val="FigureChar"/>
        </w:rPr>
        <w:t>: Panel of water quality and environmental characteristics in the Burdekin region throughout the 201</w:t>
      </w:r>
      <w:r>
        <w:rPr>
          <w:rStyle w:val="FigureChar"/>
        </w:rPr>
        <w:t>7</w:t>
      </w:r>
      <w:r w:rsidRPr="00CC630B">
        <w:rPr>
          <w:rStyle w:val="FigureChar"/>
        </w:rPr>
        <w:t>–1</w:t>
      </w:r>
      <w:r>
        <w:rPr>
          <w:rStyle w:val="FigureChar"/>
        </w:rPr>
        <w:t>8</w:t>
      </w:r>
      <w:r w:rsidRPr="00CC630B">
        <w:rPr>
          <w:rStyle w:val="FigureChar"/>
        </w:rPr>
        <w:t xml:space="preserve"> wet season period: weeks 12 to 22</w:t>
      </w:r>
      <w:r>
        <w:t>.</w:t>
      </w:r>
      <w:bookmarkEnd w:id="1327"/>
    </w:p>
    <w:p w14:paraId="56C5DDBC" w14:textId="4B2A2278" w:rsidR="000E7491" w:rsidRPr="009B59A2" w:rsidRDefault="000E7491" w:rsidP="00C83B6E">
      <w:pPr>
        <w:pStyle w:val="Caption"/>
        <w:sectPr w:rsidR="000E7491" w:rsidRPr="009B59A2" w:rsidSect="006548C7">
          <w:pgSz w:w="16839" w:h="11907" w:orient="landscape" w:code="9"/>
          <w:pgMar w:top="1440" w:right="1440" w:bottom="1440" w:left="1440" w:header="708" w:footer="708" w:gutter="0"/>
          <w:cols w:space="708"/>
          <w:docGrid w:linePitch="299"/>
        </w:sectPr>
      </w:pPr>
      <w:r>
        <w:t xml:space="preserve"> </w:t>
      </w:r>
      <w:r w:rsidRPr="0033756A">
        <w:t xml:space="preserve">Details included in the panels include </w:t>
      </w:r>
      <w:r>
        <w:t xml:space="preserve">mean </w:t>
      </w:r>
      <w:r w:rsidRPr="0033756A">
        <w:t>TSS</w:t>
      </w:r>
      <w:r>
        <w:t xml:space="preserve"> (</w:t>
      </w:r>
      <w:r w:rsidRPr="00BA1AFA">
        <w:t>mg L</w:t>
      </w:r>
      <w:r w:rsidRPr="00BB239A">
        <w:rPr>
          <w:vertAlign w:val="superscript"/>
        </w:rPr>
        <w:t>-1</w:t>
      </w:r>
      <w:r>
        <w:t>)</w:t>
      </w:r>
      <w:r w:rsidRPr="0033756A">
        <w:t xml:space="preserve">, </w:t>
      </w:r>
      <w:r>
        <w:t>Secchi depth (SDD) (</w:t>
      </w:r>
      <w:r w:rsidRPr="00BA1AFA">
        <w:t>m</w:t>
      </w:r>
      <w:r>
        <w:t>)</w:t>
      </w:r>
      <w:r w:rsidRPr="0033756A">
        <w:t>, Chl-</w:t>
      </w:r>
      <w:r w:rsidRPr="00153DA5">
        <w:rPr>
          <w:i/>
        </w:rPr>
        <w:t>a</w:t>
      </w:r>
      <w:r w:rsidRPr="0033756A">
        <w:t xml:space="preserve"> </w:t>
      </w:r>
      <w:r>
        <w:t>(µ</w:t>
      </w:r>
      <w:r w:rsidRPr="00BA1AFA">
        <w:t>g L</w:t>
      </w:r>
      <w:r w:rsidRPr="0038404C">
        <w:rPr>
          <w:vertAlign w:val="superscript"/>
        </w:rPr>
        <w:t>-1</w:t>
      </w:r>
      <w:r>
        <w:t xml:space="preserve">) </w:t>
      </w:r>
      <w:r w:rsidRPr="0033756A">
        <w:t xml:space="preserve">and DIN </w:t>
      </w:r>
      <w:r>
        <w:t>(µ</w:t>
      </w:r>
      <w:r w:rsidRPr="00BA1AFA">
        <w:t>g L</w:t>
      </w:r>
      <w:r w:rsidRPr="00BB239A">
        <w:rPr>
          <w:vertAlign w:val="superscript"/>
        </w:rPr>
        <w:t>-1</w:t>
      </w:r>
      <w:r>
        <w:t xml:space="preserve">) </w:t>
      </w:r>
      <w:r w:rsidRPr="0033756A">
        <w:t xml:space="preserve">within each colour class; weekly river discharge </w:t>
      </w:r>
      <w:r>
        <w:t xml:space="preserve">(ML/day) </w:t>
      </w:r>
      <w:r w:rsidRPr="0033756A">
        <w:t>and rainfall</w:t>
      </w:r>
      <w:r>
        <w:t xml:space="preserve"> (mm) (note different scales between regions)</w:t>
      </w:r>
      <w:r w:rsidRPr="0033756A">
        <w:t xml:space="preserve">; wind speed </w:t>
      </w:r>
      <w:r w:rsidRPr="00BA1AFA">
        <w:t>(m.s</w:t>
      </w:r>
      <w:r w:rsidRPr="00BA1AFA">
        <w:rPr>
          <w:vertAlign w:val="superscript"/>
        </w:rPr>
        <w:t>-1</w:t>
      </w:r>
      <w:r w:rsidRPr="00BA1AFA">
        <w:t>)</w:t>
      </w:r>
      <w:r>
        <w:t xml:space="preserve"> </w:t>
      </w:r>
      <w:r w:rsidRPr="0033756A">
        <w:t>and direction; and the</w:t>
      </w:r>
      <w:r>
        <w:t xml:space="preserve"> wet season</w:t>
      </w:r>
      <w:r w:rsidRPr="0033756A">
        <w:t xml:space="preserve"> water type maps showing the six colour </w:t>
      </w:r>
      <w:r>
        <w:t xml:space="preserve">wet season </w:t>
      </w:r>
      <w:r w:rsidRPr="0033756A">
        <w:t xml:space="preserve">classes as well as the location of the </w:t>
      </w:r>
      <w:r w:rsidRPr="001853EB">
        <w:rPr>
          <w:i/>
        </w:rPr>
        <w:t xml:space="preserve">in-situ </w:t>
      </w:r>
      <w:r w:rsidRPr="0033756A">
        <w:t>data collected by JCU</w:t>
      </w:r>
      <w:r>
        <w:t xml:space="preserve"> and AIMS</w:t>
      </w:r>
      <w:r w:rsidRPr="0033756A">
        <w:t>. The long</w:t>
      </w:r>
      <w:r>
        <w:t>-</w:t>
      </w:r>
      <w:r w:rsidRPr="0033756A">
        <w:t>term mean weekly river discharge is indicated by a dotted blue line.</w:t>
      </w:r>
      <w:r>
        <w:t xml:space="preserve"> Note that week 14 has a different TSS axis.</w:t>
      </w:r>
    </w:p>
    <w:p w14:paraId="7719BC45" w14:textId="5E604AE2" w:rsidR="000E7491" w:rsidRPr="00D7124A" w:rsidRDefault="000E7491" w:rsidP="00B828FF">
      <w:pPr>
        <w:pStyle w:val="Heading2"/>
      </w:pPr>
      <w:bookmarkStart w:id="1328" w:name="_Ref4160447"/>
      <w:bookmarkStart w:id="1329" w:name="_Toc11410767"/>
      <w:r>
        <w:lastRenderedPageBreak/>
        <w:t>Mackay Whitsunday</w:t>
      </w:r>
      <w:bookmarkEnd w:id="1328"/>
      <w:bookmarkEnd w:id="1329"/>
    </w:p>
    <w:p w14:paraId="6D5A9D66" w14:textId="7CC1F157" w:rsidR="00A84383" w:rsidRDefault="00907104" w:rsidP="000E7491">
      <w:r>
        <w:t>M</w:t>
      </w:r>
      <w:r w:rsidR="000E7491" w:rsidRPr="008442FD">
        <w:t xml:space="preserve">apping products </w:t>
      </w:r>
      <w:r>
        <w:t>we</w:t>
      </w:r>
      <w:r w:rsidR="000E7491" w:rsidRPr="008442FD">
        <w:t xml:space="preserve">re generated to represent wet season water quality conditions in the </w:t>
      </w:r>
      <w:r w:rsidR="00901DE2">
        <w:t xml:space="preserve">Mackay-Whitsunday </w:t>
      </w:r>
      <w:r w:rsidR="000E7491">
        <w:t>region</w:t>
      </w:r>
      <w:r w:rsidR="000E7491" w:rsidRPr="008442FD">
        <w:t xml:space="preserve">. The </w:t>
      </w:r>
      <w:r w:rsidR="000E7491" w:rsidRPr="001853EB">
        <w:rPr>
          <w:i/>
        </w:rPr>
        <w:t>in-situ</w:t>
      </w:r>
      <w:r w:rsidR="000E7491" w:rsidRPr="008442FD">
        <w:t xml:space="preserve"> data collected by JCU </w:t>
      </w:r>
      <w:r w:rsidR="000E7491">
        <w:t xml:space="preserve">and AIMS </w:t>
      </w:r>
      <w:r w:rsidR="000E7491" w:rsidRPr="008442FD">
        <w:t xml:space="preserve">during the wet season, including high flow periods, is used to characterise and validate these products. </w:t>
      </w:r>
      <w:r w:rsidR="000E7491">
        <w:t>These</w:t>
      </w:r>
      <w:r w:rsidR="000E7491" w:rsidRPr="008442FD">
        <w:t xml:space="preserve"> data </w:t>
      </w:r>
      <w:r w:rsidR="000E7491">
        <w:t>are</w:t>
      </w:r>
      <w:r w:rsidR="000E7491" w:rsidRPr="008442FD">
        <w:t xml:space="preserve"> </w:t>
      </w:r>
      <w:r w:rsidR="000E7491" w:rsidRPr="00B37E51">
        <w:t xml:space="preserve">presented in </w:t>
      </w:r>
      <w:r w:rsidR="00CE4F8F">
        <w:rPr>
          <w:b/>
          <w:bCs/>
        </w:rPr>
        <w:fldChar w:fldCharType="begin"/>
      </w:r>
      <w:r w:rsidR="00CE4F8F">
        <w:instrText xml:space="preserve"> REF _Ref3541297 \h </w:instrText>
      </w:r>
      <w:r w:rsidR="00CE4F8F">
        <w:rPr>
          <w:b/>
          <w:bCs/>
        </w:rPr>
      </w:r>
      <w:r w:rsidR="00CE4F8F">
        <w:rPr>
          <w:b/>
          <w:bCs/>
        </w:rPr>
        <w:fldChar w:fldCharType="separate"/>
      </w:r>
      <w:r w:rsidR="00335316" w:rsidRPr="005964EB">
        <w:t xml:space="preserve">Figure </w:t>
      </w:r>
      <w:r w:rsidR="00335316">
        <w:rPr>
          <w:noProof/>
        </w:rPr>
        <w:t>4</w:t>
      </w:r>
      <w:r w:rsidR="00335316">
        <w:noBreakHyphen/>
      </w:r>
      <w:r w:rsidR="00335316">
        <w:rPr>
          <w:noProof/>
        </w:rPr>
        <w:t>29</w:t>
      </w:r>
      <w:r w:rsidR="00CE4F8F">
        <w:rPr>
          <w:b/>
          <w:bCs/>
        </w:rPr>
        <w:fldChar w:fldCharType="end"/>
      </w:r>
      <w:r w:rsidR="00CE4F8F">
        <w:rPr>
          <w:b/>
          <w:bCs/>
        </w:rPr>
        <w:t xml:space="preserve"> </w:t>
      </w:r>
      <w:r w:rsidR="000E7491" w:rsidRPr="00B37E51">
        <w:t>and in</w:t>
      </w:r>
      <w:r w:rsidR="000E7491" w:rsidRPr="009B6084">
        <w:t xml:space="preserve"> a panel of weekly characteristics throughout the 22</w:t>
      </w:r>
      <w:r w:rsidR="00E1061F">
        <w:t>-</w:t>
      </w:r>
      <w:r w:rsidR="00E00555">
        <w:t>w</w:t>
      </w:r>
      <w:r w:rsidR="000E7491" w:rsidRPr="009B6084">
        <w:t xml:space="preserve">eek wet season period </w:t>
      </w:r>
      <w:r w:rsidR="000E7491">
        <w:t>(</w:t>
      </w:r>
      <w:r w:rsidR="00CE4F8F" w:rsidRPr="00D847C7">
        <w:fldChar w:fldCharType="begin"/>
      </w:r>
      <w:r w:rsidR="00CE4F8F">
        <w:instrText xml:space="preserve"> REF _Ref3541747 \h  \* MERGEFORMAT </w:instrText>
      </w:r>
      <w:r w:rsidR="00CE4F8F" w:rsidRPr="00D847C7">
        <w:fldChar w:fldCharType="separate"/>
      </w:r>
      <w:r w:rsidR="00335316" w:rsidRPr="00335316">
        <w:t>Figure 4</w:t>
      </w:r>
      <w:r w:rsidR="00335316" w:rsidRPr="00335316">
        <w:noBreakHyphen/>
        <w:t>30</w:t>
      </w:r>
      <w:r w:rsidR="00CE4F8F" w:rsidRPr="00D847C7">
        <w:fldChar w:fldCharType="end"/>
      </w:r>
      <w:r w:rsidR="00CE4F8F" w:rsidRPr="00D847C7">
        <w:t xml:space="preserve"> and </w:t>
      </w:r>
      <w:r w:rsidR="00CE4F8F" w:rsidRPr="00D847C7">
        <w:fldChar w:fldCharType="begin"/>
      </w:r>
      <w:r w:rsidR="00CE4F8F" w:rsidRPr="00D847C7">
        <w:instrText xml:space="preserve"> REF _Ref3541748 \h </w:instrText>
      </w:r>
      <w:r w:rsidR="00CE4F8F">
        <w:instrText xml:space="preserve"> \* MERGEFORMAT </w:instrText>
      </w:r>
      <w:r w:rsidR="00CE4F8F" w:rsidRPr="00D847C7">
        <w:fldChar w:fldCharType="separate"/>
      </w:r>
      <w:r w:rsidR="00335316" w:rsidRPr="00335316">
        <w:t>Figure 4</w:t>
      </w:r>
      <w:r w:rsidR="00335316" w:rsidRPr="00335316">
        <w:noBreakHyphen/>
        <w:t>31</w:t>
      </w:r>
      <w:r w:rsidR="00CE4F8F" w:rsidRPr="00D847C7">
        <w:fldChar w:fldCharType="end"/>
      </w:r>
      <w:r w:rsidR="000E7491">
        <w:t xml:space="preserve">). </w:t>
      </w:r>
    </w:p>
    <w:p w14:paraId="1764911B" w14:textId="77777777" w:rsidR="00A84383" w:rsidRPr="00A84383" w:rsidRDefault="00A84383" w:rsidP="00A84383">
      <w:r w:rsidRPr="00A84383">
        <w:t xml:space="preserve">Details in the panels include: </w:t>
      </w:r>
    </w:p>
    <w:p w14:paraId="3986F2D0" w14:textId="4591F03A" w:rsidR="00A84383" w:rsidRPr="007858F7" w:rsidRDefault="00A84383" w:rsidP="005537D6">
      <w:pPr>
        <w:numPr>
          <w:ilvl w:val="0"/>
          <w:numId w:val="27"/>
        </w:numPr>
        <w:spacing w:before="0" w:after="160" w:line="259" w:lineRule="auto"/>
        <w:ind w:left="851" w:hanging="284"/>
        <w:contextualSpacing/>
        <w:jc w:val="left"/>
        <w:rPr>
          <w:szCs w:val="24"/>
          <w:lang w:eastAsia="en-GB"/>
        </w:rPr>
      </w:pPr>
      <w:r w:rsidRPr="00A66478">
        <w:rPr>
          <w:i/>
          <w:szCs w:val="24"/>
          <w:lang w:eastAsia="en-GB"/>
        </w:rPr>
        <w:t>in</w:t>
      </w:r>
      <w:r w:rsidR="002D5823">
        <w:rPr>
          <w:i/>
          <w:szCs w:val="24"/>
          <w:lang w:eastAsia="en-GB"/>
        </w:rPr>
        <w:t>-</w:t>
      </w:r>
      <w:r w:rsidRPr="00A66478">
        <w:rPr>
          <w:i/>
          <w:szCs w:val="24"/>
          <w:lang w:eastAsia="en-GB"/>
        </w:rPr>
        <w:t>situ</w:t>
      </w:r>
      <w:r w:rsidRPr="007858F7">
        <w:rPr>
          <w:szCs w:val="24"/>
          <w:lang w:eastAsia="en-GB"/>
        </w:rPr>
        <w:t xml:space="preserve"> water quality characteristics including</w:t>
      </w:r>
      <w:r w:rsidR="007858F7" w:rsidRPr="007858F7">
        <w:rPr>
          <w:szCs w:val="24"/>
          <w:lang w:eastAsia="en-GB"/>
        </w:rPr>
        <w:t xml:space="preserve"> </w:t>
      </w:r>
      <w:r w:rsidRPr="007858F7">
        <w:rPr>
          <w:szCs w:val="24"/>
          <w:lang w:eastAsia="en-GB"/>
        </w:rPr>
        <w:t xml:space="preserve">TSS, </w:t>
      </w:r>
      <w:r w:rsidR="00B02B1B">
        <w:rPr>
          <w:szCs w:val="24"/>
          <w:lang w:eastAsia="en-GB"/>
        </w:rPr>
        <w:t>Secchi depth</w:t>
      </w:r>
      <w:r w:rsidRPr="007858F7">
        <w:rPr>
          <w:szCs w:val="24"/>
          <w:lang w:eastAsia="en-GB"/>
        </w:rPr>
        <w:t>, Chl-</w:t>
      </w:r>
      <w:r w:rsidRPr="009378A5">
        <w:rPr>
          <w:i/>
          <w:szCs w:val="24"/>
          <w:lang w:eastAsia="en-GB"/>
        </w:rPr>
        <w:t>a</w:t>
      </w:r>
      <w:r w:rsidRPr="007858F7">
        <w:rPr>
          <w:szCs w:val="24"/>
          <w:lang w:eastAsia="en-GB"/>
        </w:rPr>
        <w:t xml:space="preserve"> and DIN within each colour class </w:t>
      </w:r>
    </w:p>
    <w:p w14:paraId="091DDD93" w14:textId="77777777" w:rsidR="00A84383" w:rsidRPr="00A84383" w:rsidRDefault="00A84383" w:rsidP="005537D6">
      <w:pPr>
        <w:numPr>
          <w:ilvl w:val="0"/>
          <w:numId w:val="27"/>
        </w:numPr>
        <w:spacing w:before="0" w:after="160" w:line="259" w:lineRule="auto"/>
        <w:ind w:left="851" w:hanging="284"/>
        <w:contextualSpacing/>
        <w:jc w:val="left"/>
        <w:rPr>
          <w:szCs w:val="24"/>
          <w:lang w:eastAsia="en-GB"/>
        </w:rPr>
      </w:pPr>
      <w:r w:rsidRPr="00A84383">
        <w:rPr>
          <w:szCs w:val="24"/>
          <w:lang w:eastAsia="en-GB"/>
        </w:rPr>
        <w:t xml:space="preserve">weekly river discharge </w:t>
      </w:r>
    </w:p>
    <w:p w14:paraId="59C9F2DE" w14:textId="77777777" w:rsidR="00A84383" w:rsidRPr="00A84383" w:rsidRDefault="00A84383" w:rsidP="005537D6">
      <w:pPr>
        <w:numPr>
          <w:ilvl w:val="0"/>
          <w:numId w:val="27"/>
        </w:numPr>
        <w:spacing w:before="0" w:after="160" w:line="259" w:lineRule="auto"/>
        <w:ind w:left="851" w:hanging="284"/>
        <w:contextualSpacing/>
        <w:jc w:val="left"/>
        <w:rPr>
          <w:szCs w:val="24"/>
          <w:lang w:eastAsia="en-GB"/>
        </w:rPr>
      </w:pPr>
      <w:r w:rsidRPr="00A84383">
        <w:rPr>
          <w:szCs w:val="24"/>
          <w:lang w:eastAsia="en-GB"/>
        </w:rPr>
        <w:t>wind speed and direction</w:t>
      </w:r>
    </w:p>
    <w:p w14:paraId="33771DC5" w14:textId="7BBDD05A" w:rsidR="00A84383" w:rsidRDefault="00A84383" w:rsidP="005537D6">
      <w:pPr>
        <w:numPr>
          <w:ilvl w:val="0"/>
          <w:numId w:val="27"/>
        </w:numPr>
        <w:spacing w:before="0" w:after="160" w:line="259" w:lineRule="auto"/>
        <w:ind w:left="851" w:hanging="284"/>
        <w:contextualSpacing/>
        <w:jc w:val="left"/>
        <w:rPr>
          <w:szCs w:val="24"/>
          <w:lang w:eastAsia="en-GB"/>
        </w:rPr>
      </w:pPr>
      <w:r w:rsidRPr="00A84383">
        <w:rPr>
          <w:szCs w:val="24"/>
          <w:lang w:eastAsia="en-GB"/>
        </w:rPr>
        <w:t xml:space="preserve">weekly wet season water type maps showing the six wet season colour classes. </w:t>
      </w:r>
    </w:p>
    <w:p w14:paraId="3BEEF8F8" w14:textId="77777777" w:rsidR="00A84383" w:rsidRPr="00A84383" w:rsidRDefault="00A84383" w:rsidP="00D847C7">
      <w:pPr>
        <w:spacing w:before="0" w:after="160" w:line="259" w:lineRule="auto"/>
        <w:ind w:left="720"/>
        <w:contextualSpacing/>
        <w:jc w:val="left"/>
        <w:rPr>
          <w:szCs w:val="24"/>
          <w:lang w:eastAsia="en-GB"/>
        </w:rPr>
      </w:pPr>
    </w:p>
    <w:p w14:paraId="67ECD96F" w14:textId="37549F20" w:rsidR="000E7491" w:rsidRDefault="003B3E2D" w:rsidP="000E7491">
      <w:pPr>
        <w:rPr>
          <w:szCs w:val="22"/>
          <w:lang w:val="en-AU"/>
        </w:rPr>
      </w:pPr>
      <w:r>
        <w:rPr>
          <w:szCs w:val="22"/>
          <w:lang w:val="en-AU"/>
        </w:rPr>
        <w:fldChar w:fldCharType="begin"/>
      </w:r>
      <w:r>
        <w:rPr>
          <w:szCs w:val="22"/>
          <w:lang w:val="en-AU"/>
        </w:rPr>
        <w:instrText xml:space="preserve"> REF _Ref3541297 \h </w:instrText>
      </w:r>
      <w:r>
        <w:rPr>
          <w:szCs w:val="22"/>
          <w:lang w:val="en-AU"/>
        </w:rPr>
      </w:r>
      <w:r>
        <w:rPr>
          <w:szCs w:val="22"/>
          <w:lang w:val="en-AU"/>
        </w:rPr>
        <w:fldChar w:fldCharType="separate"/>
      </w:r>
      <w:r w:rsidR="00335316" w:rsidRPr="005964EB">
        <w:t xml:space="preserve">Figure </w:t>
      </w:r>
      <w:r w:rsidR="00335316">
        <w:rPr>
          <w:noProof/>
        </w:rPr>
        <w:t>4</w:t>
      </w:r>
      <w:r w:rsidR="00335316">
        <w:noBreakHyphen/>
      </w:r>
      <w:r w:rsidR="00335316">
        <w:rPr>
          <w:noProof/>
        </w:rPr>
        <w:t>29</w:t>
      </w:r>
      <w:r>
        <w:rPr>
          <w:szCs w:val="22"/>
          <w:lang w:val="en-AU"/>
        </w:rPr>
        <w:fldChar w:fldCharType="end"/>
      </w:r>
      <w:r w:rsidR="000E7491">
        <w:rPr>
          <w:szCs w:val="22"/>
          <w:lang w:val="en-AU"/>
        </w:rPr>
        <w:t xml:space="preserve"> </w:t>
      </w:r>
      <w:r w:rsidR="000E7491" w:rsidRPr="00560355">
        <w:rPr>
          <w:szCs w:val="22"/>
          <w:lang w:val="en-AU"/>
        </w:rPr>
        <w:t>(</w:t>
      </w:r>
      <w:r w:rsidR="000E7491">
        <w:rPr>
          <w:szCs w:val="22"/>
          <w:lang w:val="en-AU"/>
        </w:rPr>
        <w:t>t</w:t>
      </w:r>
      <w:r w:rsidR="000E7491" w:rsidRPr="00560355">
        <w:rPr>
          <w:szCs w:val="22"/>
          <w:lang w:val="en-AU"/>
        </w:rPr>
        <w:t xml:space="preserve">op) presents the frequency of </w:t>
      </w:r>
      <w:r w:rsidR="000E7491">
        <w:rPr>
          <w:szCs w:val="22"/>
          <w:lang w:val="en-AU"/>
        </w:rPr>
        <w:t xml:space="preserve">combined </w:t>
      </w:r>
      <w:r w:rsidR="000E7491" w:rsidRPr="00B643E0">
        <w:rPr>
          <w:rFonts w:cs="Arial"/>
          <w:lang w:val="en-AU"/>
        </w:rPr>
        <w:t>wet season water types</w:t>
      </w:r>
      <w:r w:rsidR="000E7491" w:rsidRPr="001B4C70">
        <w:rPr>
          <w:szCs w:val="22"/>
          <w:lang w:val="en-AU"/>
        </w:rPr>
        <w:t xml:space="preserve"> </w:t>
      </w:r>
      <w:r w:rsidR="000E7491" w:rsidRPr="00560355">
        <w:rPr>
          <w:szCs w:val="22"/>
          <w:lang w:val="en-AU"/>
        </w:rPr>
        <w:t>(</w:t>
      </w:r>
      <w:r w:rsidR="00404B3B">
        <w:rPr>
          <w:szCs w:val="22"/>
          <w:lang w:val="en-AU"/>
        </w:rPr>
        <w:t>primary</w:t>
      </w:r>
      <w:r w:rsidR="000E7491" w:rsidRPr="00560355">
        <w:rPr>
          <w:szCs w:val="22"/>
          <w:lang w:val="en-AU"/>
        </w:rPr>
        <w:t xml:space="preserve">, </w:t>
      </w:r>
      <w:r w:rsidR="00404B3B">
        <w:rPr>
          <w:szCs w:val="22"/>
          <w:lang w:val="en-AU"/>
        </w:rPr>
        <w:t>secondary</w:t>
      </w:r>
      <w:r w:rsidR="000E7491" w:rsidRPr="00560355">
        <w:rPr>
          <w:szCs w:val="22"/>
          <w:lang w:val="en-AU"/>
        </w:rPr>
        <w:t xml:space="preserve"> and </w:t>
      </w:r>
      <w:r w:rsidR="00404B3B">
        <w:rPr>
          <w:szCs w:val="22"/>
          <w:lang w:val="en-AU"/>
        </w:rPr>
        <w:t>tertiary</w:t>
      </w:r>
      <w:r w:rsidR="000E7491" w:rsidRPr="00560355">
        <w:rPr>
          <w:szCs w:val="22"/>
          <w:lang w:val="en-AU"/>
        </w:rPr>
        <w:t xml:space="preserve">), the frequency of </w:t>
      </w:r>
      <w:r w:rsidR="00404B3B">
        <w:rPr>
          <w:szCs w:val="22"/>
          <w:lang w:val="en-AU"/>
        </w:rPr>
        <w:t>primary</w:t>
      </w:r>
      <w:r w:rsidR="000E7491" w:rsidRPr="00560355">
        <w:rPr>
          <w:szCs w:val="22"/>
          <w:lang w:val="en-AU"/>
        </w:rPr>
        <w:t xml:space="preserve">, </w:t>
      </w:r>
      <w:r w:rsidR="00404B3B">
        <w:rPr>
          <w:szCs w:val="22"/>
          <w:lang w:val="en-AU"/>
        </w:rPr>
        <w:t>secondary</w:t>
      </w:r>
      <w:r w:rsidR="000E7491" w:rsidRPr="00560355">
        <w:rPr>
          <w:szCs w:val="22"/>
          <w:lang w:val="en-AU"/>
        </w:rPr>
        <w:t xml:space="preserve"> and </w:t>
      </w:r>
      <w:r w:rsidR="00404B3B">
        <w:rPr>
          <w:szCs w:val="22"/>
          <w:lang w:val="en-AU"/>
        </w:rPr>
        <w:t>tertiary</w:t>
      </w:r>
      <w:r w:rsidR="000E7491" w:rsidRPr="00560355">
        <w:rPr>
          <w:szCs w:val="22"/>
          <w:lang w:val="en-AU"/>
        </w:rPr>
        <w:t xml:space="preserve"> wet season water types </w:t>
      </w:r>
      <w:r w:rsidR="000E7491">
        <w:rPr>
          <w:szCs w:val="22"/>
          <w:lang w:val="en-AU"/>
        </w:rPr>
        <w:t xml:space="preserve">individually </w:t>
      </w:r>
      <w:r w:rsidR="000E7491" w:rsidRPr="00560355">
        <w:rPr>
          <w:szCs w:val="22"/>
          <w:lang w:val="en-AU"/>
        </w:rPr>
        <w:t xml:space="preserve">and the exposure map in the </w:t>
      </w:r>
      <w:r w:rsidR="000E7491" w:rsidRPr="00281E44">
        <w:rPr>
          <w:szCs w:val="22"/>
          <w:lang w:val="en-AU"/>
        </w:rPr>
        <w:t>201</w:t>
      </w:r>
      <w:r w:rsidR="000E7491">
        <w:rPr>
          <w:szCs w:val="22"/>
          <w:lang w:val="en-AU"/>
        </w:rPr>
        <w:t>7</w:t>
      </w:r>
      <w:r w:rsidR="000E7491" w:rsidRPr="005964EB">
        <w:rPr>
          <w:color w:val="000000" w:themeColor="text1"/>
          <w:szCs w:val="22"/>
          <w:lang w:val="en-AU"/>
        </w:rPr>
        <w:t>–</w:t>
      </w:r>
      <w:r w:rsidR="000E7491" w:rsidRPr="005964EB">
        <w:rPr>
          <w:szCs w:val="22"/>
          <w:lang w:val="en-AU"/>
        </w:rPr>
        <w:t>1</w:t>
      </w:r>
      <w:r w:rsidR="000E7491">
        <w:rPr>
          <w:szCs w:val="22"/>
          <w:lang w:val="en-AU"/>
        </w:rPr>
        <w:t>8</w:t>
      </w:r>
      <w:r w:rsidR="000E7491" w:rsidRPr="005964EB">
        <w:rPr>
          <w:szCs w:val="22"/>
          <w:lang w:val="en-AU"/>
        </w:rPr>
        <w:t xml:space="preserve"> wet season. </w:t>
      </w:r>
      <w:r>
        <w:rPr>
          <w:szCs w:val="22"/>
          <w:lang w:val="en-AU"/>
        </w:rPr>
        <w:fldChar w:fldCharType="begin"/>
      </w:r>
      <w:r>
        <w:rPr>
          <w:szCs w:val="22"/>
          <w:lang w:val="en-AU"/>
        </w:rPr>
        <w:instrText xml:space="preserve"> REF _Ref3541334 \h </w:instrText>
      </w:r>
      <w:r>
        <w:rPr>
          <w:szCs w:val="22"/>
          <w:lang w:val="en-AU"/>
        </w:rPr>
      </w:r>
      <w:r>
        <w:rPr>
          <w:szCs w:val="22"/>
          <w:lang w:val="en-AU"/>
        </w:rPr>
        <w:fldChar w:fldCharType="separate"/>
      </w:r>
      <w:r w:rsidR="00335316" w:rsidRPr="00281E44">
        <w:t xml:space="preserve">Table </w:t>
      </w:r>
      <w:r w:rsidR="00335316">
        <w:rPr>
          <w:noProof/>
        </w:rPr>
        <w:t>4</w:t>
      </w:r>
      <w:r w:rsidR="00335316">
        <w:noBreakHyphen/>
      </w:r>
      <w:r w:rsidR="00335316">
        <w:rPr>
          <w:noProof/>
        </w:rPr>
        <w:t>6</w:t>
      </w:r>
      <w:r>
        <w:rPr>
          <w:szCs w:val="22"/>
          <w:lang w:val="en-AU"/>
        </w:rPr>
        <w:fldChar w:fldCharType="end"/>
      </w:r>
      <w:r>
        <w:rPr>
          <w:szCs w:val="22"/>
          <w:lang w:val="en-AU"/>
        </w:rPr>
        <w:t xml:space="preserve"> </w:t>
      </w:r>
      <w:r w:rsidR="000E7491" w:rsidRPr="00560355">
        <w:rPr>
          <w:szCs w:val="22"/>
          <w:lang w:val="en-AU"/>
        </w:rPr>
        <w:t>presents the areas (km</w:t>
      </w:r>
      <w:r w:rsidR="000E7491" w:rsidRPr="005964EB">
        <w:rPr>
          <w:szCs w:val="22"/>
          <w:vertAlign w:val="superscript"/>
          <w:lang w:val="en-AU"/>
        </w:rPr>
        <w:t>2</w:t>
      </w:r>
      <w:r w:rsidR="000E7491" w:rsidRPr="005964EB">
        <w:rPr>
          <w:szCs w:val="22"/>
          <w:lang w:val="en-AU"/>
        </w:rPr>
        <w:t xml:space="preserve">) and percentage (%) of total area, coral reefs and seagrasses (surveyed) affected by different exposure categories corresponding to different potential risk for the seagrass and coral reef ecosystems within the </w:t>
      </w:r>
      <w:r w:rsidR="00901DE2">
        <w:rPr>
          <w:szCs w:val="22"/>
          <w:lang w:val="en-AU"/>
        </w:rPr>
        <w:t xml:space="preserve">Mackay-Whitsunday </w:t>
      </w:r>
      <w:r w:rsidR="000E7491" w:rsidRPr="005964EB">
        <w:rPr>
          <w:szCs w:val="22"/>
          <w:lang w:val="en-AU"/>
        </w:rPr>
        <w:t xml:space="preserve">region. The term ‘potential’ is used </w:t>
      </w:r>
      <w:r w:rsidR="00E1061F">
        <w:rPr>
          <w:szCs w:val="22"/>
          <w:lang w:val="en-AU"/>
        </w:rPr>
        <w:t>because</w:t>
      </w:r>
      <w:r w:rsidR="00E1061F" w:rsidRPr="005964EB">
        <w:rPr>
          <w:szCs w:val="22"/>
          <w:lang w:val="en-AU"/>
        </w:rPr>
        <w:t xml:space="preserve"> </w:t>
      </w:r>
      <w:r w:rsidR="000E7491" w:rsidRPr="005964EB">
        <w:rPr>
          <w:szCs w:val="22"/>
          <w:lang w:val="en-AU"/>
        </w:rPr>
        <w:t>the exposure maps have not been yet validated against ecological health data to confirm the ecological consequences of the risk. The maps, areas and percentage are presented in the context of the long-term exposure (2003</w:t>
      </w:r>
      <w:r w:rsidR="000E7491" w:rsidRPr="005964EB">
        <w:rPr>
          <w:color w:val="000000" w:themeColor="text1"/>
          <w:szCs w:val="22"/>
          <w:lang w:val="en-AU"/>
        </w:rPr>
        <w:t>–</w:t>
      </w:r>
      <w:r w:rsidR="000E7491" w:rsidRPr="005964EB">
        <w:rPr>
          <w:szCs w:val="22"/>
          <w:lang w:val="en-AU"/>
        </w:rPr>
        <w:t>1</w:t>
      </w:r>
      <w:r w:rsidR="000E7491">
        <w:rPr>
          <w:szCs w:val="22"/>
          <w:lang w:val="en-AU"/>
        </w:rPr>
        <w:t>8</w:t>
      </w:r>
      <w:r>
        <w:rPr>
          <w:szCs w:val="22"/>
          <w:lang w:val="en-AU"/>
        </w:rPr>
        <w:t xml:space="preserve">: </w:t>
      </w:r>
      <w:r>
        <w:rPr>
          <w:szCs w:val="22"/>
          <w:lang w:val="en-AU"/>
        </w:rPr>
        <w:fldChar w:fldCharType="begin"/>
      </w:r>
      <w:r>
        <w:rPr>
          <w:szCs w:val="22"/>
          <w:lang w:val="en-AU"/>
        </w:rPr>
        <w:instrText xml:space="preserve"> REF _Ref3541297 \h </w:instrText>
      </w:r>
      <w:r>
        <w:rPr>
          <w:szCs w:val="22"/>
          <w:lang w:val="en-AU"/>
        </w:rPr>
      </w:r>
      <w:r>
        <w:rPr>
          <w:szCs w:val="22"/>
          <w:lang w:val="en-AU"/>
        </w:rPr>
        <w:fldChar w:fldCharType="separate"/>
      </w:r>
      <w:r w:rsidR="00335316" w:rsidRPr="005964EB">
        <w:t xml:space="preserve">Figure </w:t>
      </w:r>
      <w:r w:rsidR="00335316">
        <w:rPr>
          <w:noProof/>
        </w:rPr>
        <w:t>4</w:t>
      </w:r>
      <w:r w:rsidR="00335316">
        <w:noBreakHyphen/>
      </w:r>
      <w:r w:rsidR="00335316">
        <w:rPr>
          <w:noProof/>
        </w:rPr>
        <w:t>29</w:t>
      </w:r>
      <w:r>
        <w:rPr>
          <w:szCs w:val="22"/>
          <w:lang w:val="en-AU"/>
        </w:rPr>
        <w:fldChar w:fldCharType="end"/>
      </w:r>
      <w:r w:rsidRPr="005964EB">
        <w:rPr>
          <w:szCs w:val="22"/>
          <w:lang w:val="en-AU"/>
        </w:rPr>
        <w:t xml:space="preserve"> </w:t>
      </w:r>
      <w:r w:rsidR="000E7491" w:rsidRPr="005964EB">
        <w:rPr>
          <w:szCs w:val="22"/>
          <w:lang w:val="en-AU"/>
        </w:rPr>
        <w:t>(</w:t>
      </w:r>
      <w:r w:rsidR="000E7491">
        <w:rPr>
          <w:szCs w:val="22"/>
          <w:lang w:val="en-AU"/>
        </w:rPr>
        <w:t>b</w:t>
      </w:r>
      <w:r w:rsidR="000E7491" w:rsidRPr="005964EB">
        <w:rPr>
          <w:szCs w:val="22"/>
          <w:lang w:val="en-AU"/>
        </w:rPr>
        <w:t>ottom) and</w:t>
      </w:r>
      <w:r>
        <w:rPr>
          <w:szCs w:val="22"/>
          <w:lang w:val="en-AU"/>
        </w:rPr>
        <w:t xml:space="preserve"> </w:t>
      </w:r>
      <w:r>
        <w:rPr>
          <w:szCs w:val="22"/>
          <w:lang w:val="en-AU"/>
        </w:rPr>
        <w:fldChar w:fldCharType="begin"/>
      </w:r>
      <w:r>
        <w:rPr>
          <w:szCs w:val="22"/>
          <w:lang w:val="en-AU"/>
        </w:rPr>
        <w:instrText xml:space="preserve"> REF _Ref3541334 \h </w:instrText>
      </w:r>
      <w:r>
        <w:rPr>
          <w:szCs w:val="22"/>
          <w:lang w:val="en-AU"/>
        </w:rPr>
      </w:r>
      <w:r>
        <w:rPr>
          <w:szCs w:val="22"/>
          <w:lang w:val="en-AU"/>
        </w:rPr>
        <w:fldChar w:fldCharType="separate"/>
      </w:r>
      <w:r w:rsidR="00335316" w:rsidRPr="00281E44">
        <w:t xml:space="preserve">Table </w:t>
      </w:r>
      <w:r w:rsidR="00335316">
        <w:rPr>
          <w:noProof/>
        </w:rPr>
        <w:t>4</w:t>
      </w:r>
      <w:r w:rsidR="00335316">
        <w:noBreakHyphen/>
      </w:r>
      <w:r w:rsidR="00335316">
        <w:rPr>
          <w:noProof/>
        </w:rPr>
        <w:t>6</w:t>
      </w:r>
      <w:r>
        <w:rPr>
          <w:szCs w:val="22"/>
          <w:lang w:val="en-AU"/>
        </w:rPr>
        <w:fldChar w:fldCharType="end"/>
      </w:r>
      <w:r w:rsidR="000E7491" w:rsidRPr="005964EB">
        <w:rPr>
          <w:szCs w:val="22"/>
          <w:lang w:val="en-AU"/>
        </w:rPr>
        <w:t xml:space="preserve"> (numbers in brackets</w:t>
      </w:r>
      <w:r w:rsidR="000E7491">
        <w:rPr>
          <w:szCs w:val="22"/>
          <w:lang w:val="en-AU"/>
        </w:rPr>
        <w:t>)</w:t>
      </w:r>
      <w:r w:rsidR="000E7491" w:rsidRPr="005964EB">
        <w:rPr>
          <w:szCs w:val="22"/>
          <w:lang w:val="en-AU"/>
        </w:rPr>
        <w:t xml:space="preserve">. </w:t>
      </w:r>
    </w:p>
    <w:p w14:paraId="045E5AAF" w14:textId="4BE67FEE" w:rsidR="000E7491" w:rsidRPr="00C06370" w:rsidRDefault="000E7491" w:rsidP="000E7491">
      <w:pPr>
        <w:rPr>
          <w:szCs w:val="22"/>
          <w:lang w:val="en-AU"/>
        </w:rPr>
      </w:pPr>
      <w:r w:rsidRPr="00A10227">
        <w:rPr>
          <w:szCs w:val="22"/>
          <w:lang w:val="en-AU"/>
        </w:rPr>
        <w:t xml:space="preserve">In 2017–18, the </w:t>
      </w:r>
      <w:r w:rsidR="00901DE2">
        <w:rPr>
          <w:szCs w:val="22"/>
          <w:lang w:val="en-AU"/>
        </w:rPr>
        <w:t xml:space="preserve">Mackay-Whitsunday </w:t>
      </w:r>
      <w:r w:rsidRPr="00A10227">
        <w:rPr>
          <w:szCs w:val="22"/>
          <w:lang w:val="en-AU"/>
        </w:rPr>
        <w:t xml:space="preserve">region was most affected by the lowest exposure category (category I), in agreement with the long-term trends. Approximately 24% of the total area of the </w:t>
      </w:r>
      <w:r w:rsidR="00901DE2">
        <w:rPr>
          <w:szCs w:val="22"/>
          <w:lang w:val="en-AU"/>
        </w:rPr>
        <w:t xml:space="preserve">Mackay-Whitsunday </w:t>
      </w:r>
      <w:r w:rsidR="00E1061F">
        <w:rPr>
          <w:szCs w:val="22"/>
          <w:lang w:val="en-AU"/>
        </w:rPr>
        <w:t>r</w:t>
      </w:r>
      <w:r w:rsidR="00E1061F" w:rsidRPr="00A10227">
        <w:rPr>
          <w:szCs w:val="22"/>
          <w:lang w:val="en-AU"/>
        </w:rPr>
        <w:t xml:space="preserve">egion </w:t>
      </w:r>
      <w:r w:rsidRPr="00A10227">
        <w:rPr>
          <w:szCs w:val="22"/>
          <w:lang w:val="en-AU"/>
        </w:rPr>
        <w:t xml:space="preserve">was exposed </w:t>
      </w:r>
      <w:r w:rsidRPr="00A10227">
        <w:rPr>
          <w:rFonts w:cs="Arial"/>
          <w:lang w:val="en-AU"/>
        </w:rPr>
        <w:t xml:space="preserve">to </w:t>
      </w:r>
      <w:r w:rsidRPr="00A10227">
        <w:rPr>
          <w:szCs w:val="22"/>
          <w:lang w:val="en-AU"/>
        </w:rPr>
        <w:t>a potential risk (</w:t>
      </w:r>
      <w:r w:rsidR="003B3E2D">
        <w:rPr>
          <w:szCs w:val="22"/>
          <w:lang w:val="en-AU"/>
        </w:rPr>
        <w:fldChar w:fldCharType="begin"/>
      </w:r>
      <w:r w:rsidR="003B3E2D">
        <w:rPr>
          <w:szCs w:val="22"/>
          <w:lang w:val="en-AU"/>
        </w:rPr>
        <w:instrText xml:space="preserve"> REF _Ref3541334 \h </w:instrText>
      </w:r>
      <w:r w:rsidR="003B3E2D">
        <w:rPr>
          <w:szCs w:val="22"/>
          <w:lang w:val="en-AU"/>
        </w:rPr>
      </w:r>
      <w:r w:rsidR="003B3E2D">
        <w:rPr>
          <w:szCs w:val="22"/>
          <w:lang w:val="en-AU"/>
        </w:rPr>
        <w:fldChar w:fldCharType="separate"/>
      </w:r>
      <w:r w:rsidR="00335316" w:rsidRPr="00281E44">
        <w:t xml:space="preserve">Table </w:t>
      </w:r>
      <w:r w:rsidR="00335316">
        <w:rPr>
          <w:noProof/>
        </w:rPr>
        <w:t>4</w:t>
      </w:r>
      <w:r w:rsidR="00335316">
        <w:noBreakHyphen/>
      </w:r>
      <w:r w:rsidR="00335316">
        <w:rPr>
          <w:noProof/>
        </w:rPr>
        <w:t>6</w:t>
      </w:r>
      <w:r w:rsidR="003B3E2D">
        <w:rPr>
          <w:szCs w:val="22"/>
          <w:lang w:val="en-AU"/>
        </w:rPr>
        <w:fldChar w:fldCharType="end"/>
      </w:r>
      <w:r>
        <w:rPr>
          <w:szCs w:val="22"/>
          <w:lang w:val="en-AU"/>
        </w:rPr>
        <w:t>)</w:t>
      </w:r>
      <w:r w:rsidRPr="00A10227">
        <w:rPr>
          <w:szCs w:val="22"/>
          <w:lang w:val="en-AU"/>
        </w:rPr>
        <w:t xml:space="preserve">. This area was smaller than the long-term area (85% exposed to wet season water </w:t>
      </w:r>
      <w:r w:rsidRPr="00C06370">
        <w:rPr>
          <w:szCs w:val="22"/>
          <w:lang w:val="en-AU"/>
        </w:rPr>
        <w:t xml:space="preserve">types) and </w:t>
      </w:r>
      <w:r w:rsidR="00E1061F">
        <w:rPr>
          <w:szCs w:val="22"/>
          <w:lang w:val="en-AU"/>
        </w:rPr>
        <w:t xml:space="preserve">was </w:t>
      </w:r>
      <w:r w:rsidRPr="00C06370">
        <w:rPr>
          <w:szCs w:val="22"/>
          <w:lang w:val="en-AU"/>
        </w:rPr>
        <w:t>due to a smaller total area exposed to the lower exposure category I (23% in 2017</w:t>
      </w:r>
      <w:r w:rsidR="00E1061F" w:rsidRPr="00A10227">
        <w:rPr>
          <w:szCs w:val="22"/>
          <w:lang w:val="en-AU"/>
        </w:rPr>
        <w:t>–</w:t>
      </w:r>
      <w:r w:rsidRPr="00C06370">
        <w:rPr>
          <w:szCs w:val="22"/>
          <w:lang w:val="en-AU"/>
        </w:rPr>
        <w:t>18 versus 83% in the long-term).</w:t>
      </w:r>
      <w:r w:rsidRPr="00C06370">
        <w:rPr>
          <w:rFonts w:cs="Arial"/>
          <w:lang w:val="en-AU"/>
        </w:rPr>
        <w:t xml:space="preserve"> </w:t>
      </w:r>
      <w:r w:rsidRPr="00C06370">
        <w:rPr>
          <w:szCs w:val="22"/>
          <w:lang w:val="en-AU"/>
        </w:rPr>
        <w:t xml:space="preserve">Only 0.3% of the </w:t>
      </w:r>
      <w:r w:rsidR="00901DE2">
        <w:rPr>
          <w:szCs w:val="22"/>
          <w:lang w:val="en-AU"/>
        </w:rPr>
        <w:t xml:space="preserve">Mackay-Whitsunday </w:t>
      </w:r>
      <w:r w:rsidRPr="00C06370">
        <w:rPr>
          <w:szCs w:val="22"/>
          <w:lang w:val="en-AU"/>
        </w:rPr>
        <w:t xml:space="preserve">region was exposed to exposure </w:t>
      </w:r>
      <w:r w:rsidR="00E1061F" w:rsidRPr="00C06370">
        <w:rPr>
          <w:szCs w:val="22"/>
          <w:lang w:val="en-AU"/>
        </w:rPr>
        <w:t>categor</w:t>
      </w:r>
      <w:r w:rsidR="00E1061F">
        <w:rPr>
          <w:szCs w:val="22"/>
          <w:lang w:val="en-AU"/>
        </w:rPr>
        <w:t>y</w:t>
      </w:r>
      <w:r w:rsidR="00E1061F" w:rsidRPr="00C06370">
        <w:rPr>
          <w:szCs w:val="22"/>
          <w:lang w:val="en-AU"/>
        </w:rPr>
        <w:t xml:space="preserve"> </w:t>
      </w:r>
      <w:r w:rsidRPr="00C06370">
        <w:rPr>
          <w:szCs w:val="22"/>
          <w:lang w:val="en-AU"/>
        </w:rPr>
        <w:t>III and no area was exposed to exposure category IV. These areas were</w:t>
      </w:r>
      <w:r w:rsidRPr="00C06370">
        <w:rPr>
          <w:rFonts w:cs="Arial"/>
          <w:lang w:val="en-AU"/>
        </w:rPr>
        <w:t xml:space="preserve"> slightly smaller </w:t>
      </w:r>
      <w:r w:rsidRPr="00C06370">
        <w:rPr>
          <w:szCs w:val="22"/>
          <w:lang w:val="en-AU"/>
        </w:rPr>
        <w:t xml:space="preserve">than long-term areas (0.5% exposed to category III and 1% to category IV). </w:t>
      </w:r>
      <w:r w:rsidRPr="00C06370">
        <w:rPr>
          <w:rFonts w:cs="Arial"/>
          <w:lang w:val="en-AU"/>
        </w:rPr>
        <w:t>In 2017</w:t>
      </w:r>
      <w:r w:rsidRPr="00C06370">
        <w:rPr>
          <w:szCs w:val="22"/>
          <w:lang w:val="en-AU"/>
        </w:rPr>
        <w:t>–</w:t>
      </w:r>
      <w:r w:rsidRPr="00C06370">
        <w:rPr>
          <w:rFonts w:cs="Arial"/>
          <w:lang w:val="en-AU"/>
        </w:rPr>
        <w:t>18, it was estimated that:</w:t>
      </w:r>
    </w:p>
    <w:p w14:paraId="15992DEE" w14:textId="36B647FF" w:rsidR="007B3F89" w:rsidRPr="007F232E" w:rsidRDefault="000E7491" w:rsidP="00F34575">
      <w:pPr>
        <w:pStyle w:val="ListParagraph"/>
        <w:numPr>
          <w:ilvl w:val="0"/>
          <w:numId w:val="53"/>
        </w:numPr>
        <w:rPr>
          <w:lang w:val="en-AU"/>
        </w:rPr>
      </w:pPr>
      <w:r w:rsidRPr="007F232E">
        <w:rPr>
          <w:rFonts w:cs="Arial"/>
        </w:rPr>
        <w:t xml:space="preserve">A total of 8% of the </w:t>
      </w:r>
      <w:r w:rsidR="00901DE2">
        <w:rPr>
          <w:szCs w:val="22"/>
          <w:lang w:val="en-AU"/>
        </w:rPr>
        <w:t xml:space="preserve">Mackay-Whitsunday </w:t>
      </w:r>
      <w:r w:rsidRPr="007F232E">
        <w:rPr>
          <w:rFonts w:cs="Arial"/>
        </w:rPr>
        <w:t>coral reefs were exposed to a potential risk. Only 0.02% of corals were in exposure category III and no reef</w:t>
      </w:r>
      <w:r w:rsidR="00E1061F">
        <w:rPr>
          <w:rFonts w:cs="Arial"/>
        </w:rPr>
        <w:t>s</w:t>
      </w:r>
      <w:r w:rsidRPr="007F232E">
        <w:rPr>
          <w:rFonts w:cs="Arial"/>
        </w:rPr>
        <w:t xml:space="preserve"> were in the highest exposure category IV.</w:t>
      </w:r>
      <w:r w:rsidR="00E1061F">
        <w:rPr>
          <w:rFonts w:cs="Arial"/>
        </w:rPr>
        <w:t xml:space="preserve"> </w:t>
      </w:r>
      <w:r w:rsidRPr="007F232E">
        <w:rPr>
          <w:rFonts w:cs="Arial"/>
        </w:rPr>
        <w:t xml:space="preserve">A total of 96% of the </w:t>
      </w:r>
      <w:r w:rsidR="00901DE2">
        <w:rPr>
          <w:szCs w:val="22"/>
          <w:lang w:val="en-AU"/>
        </w:rPr>
        <w:t xml:space="preserve">Mackay-Whitsunday </w:t>
      </w:r>
      <w:r w:rsidRPr="007F232E">
        <w:rPr>
          <w:rFonts w:cs="Arial"/>
        </w:rPr>
        <w:t xml:space="preserve">seagrasses were exposed to a potential risk. </w:t>
      </w:r>
      <w:r w:rsidR="00E1061F">
        <w:rPr>
          <w:rFonts w:cs="Arial"/>
        </w:rPr>
        <w:t xml:space="preserve">A total of </w:t>
      </w:r>
      <w:r w:rsidRPr="007F232E">
        <w:rPr>
          <w:rFonts w:cs="Arial"/>
        </w:rPr>
        <w:t xml:space="preserve">6% of seagrasses were in exposure category III and no </w:t>
      </w:r>
      <w:r w:rsidR="000265F1" w:rsidRPr="007F232E">
        <w:rPr>
          <w:rFonts w:cs="Arial"/>
          <w:lang w:val="en-AU"/>
        </w:rPr>
        <w:t xml:space="preserve">potential risk </w:t>
      </w:r>
      <w:r w:rsidR="00E1061F">
        <w:rPr>
          <w:rFonts w:cs="Arial"/>
          <w:lang w:val="en-AU"/>
        </w:rPr>
        <w:t>because</w:t>
      </w:r>
      <w:r w:rsidR="00E1061F" w:rsidRPr="007F232E">
        <w:rPr>
          <w:rFonts w:cs="Arial"/>
          <w:lang w:val="en-AU"/>
        </w:rPr>
        <w:t xml:space="preserve"> </w:t>
      </w:r>
      <w:r w:rsidR="000265F1" w:rsidRPr="007F232E">
        <w:rPr>
          <w:rFonts w:cs="Arial"/>
          <w:lang w:val="en-AU"/>
        </w:rPr>
        <w:t xml:space="preserve">the exposure maps have not </w:t>
      </w:r>
      <w:r w:rsidR="00E1061F">
        <w:rPr>
          <w:rFonts w:cs="Arial"/>
          <w:lang w:val="en-AU"/>
        </w:rPr>
        <w:t xml:space="preserve">yet </w:t>
      </w:r>
      <w:r w:rsidR="000265F1" w:rsidRPr="007F232E">
        <w:rPr>
          <w:rFonts w:cs="Arial"/>
          <w:lang w:val="en-AU"/>
        </w:rPr>
        <w:t>been validated against ecological health data to confirm the ecological consequences of the risk.</w:t>
      </w:r>
    </w:p>
    <w:p w14:paraId="48512619" w14:textId="52906046" w:rsidR="007B3F89" w:rsidRPr="007F232E" w:rsidRDefault="000265F1" w:rsidP="00F34575">
      <w:pPr>
        <w:pStyle w:val="ListParagraph"/>
        <w:numPr>
          <w:ilvl w:val="0"/>
          <w:numId w:val="53"/>
        </w:numPr>
        <w:rPr>
          <w:lang w:val="en-AU"/>
        </w:rPr>
      </w:pPr>
      <w:r w:rsidRPr="007F232E">
        <w:rPr>
          <w:rFonts w:cs="Arial"/>
          <w:lang w:val="en-AU"/>
        </w:rPr>
        <w:t>In 2017</w:t>
      </w:r>
      <w:r w:rsidRPr="007F232E">
        <w:rPr>
          <w:szCs w:val="22"/>
          <w:lang w:val="en-AU"/>
        </w:rPr>
        <w:t>–</w:t>
      </w:r>
      <w:r w:rsidRPr="007F232E">
        <w:rPr>
          <w:rFonts w:cs="Arial"/>
          <w:lang w:val="en-AU"/>
        </w:rPr>
        <w:t xml:space="preserve">18, the areas of coral reefs and seagrasses exposed to exposure </w:t>
      </w:r>
      <w:r w:rsidR="00E1061F" w:rsidRPr="007F232E">
        <w:rPr>
          <w:rFonts w:cs="Arial"/>
          <w:lang w:val="en-AU"/>
        </w:rPr>
        <w:t>categor</w:t>
      </w:r>
      <w:r w:rsidR="00E1061F">
        <w:rPr>
          <w:rFonts w:cs="Arial"/>
          <w:lang w:val="en-AU"/>
        </w:rPr>
        <w:t>ies</w:t>
      </w:r>
      <w:r w:rsidR="00E1061F" w:rsidRPr="007F232E">
        <w:rPr>
          <w:rFonts w:cs="Arial"/>
          <w:lang w:val="en-AU"/>
        </w:rPr>
        <w:t xml:space="preserve"> </w:t>
      </w:r>
      <w:r w:rsidRPr="007F232E">
        <w:rPr>
          <w:rFonts w:cs="Arial"/>
          <w:lang w:val="en-AU"/>
        </w:rPr>
        <w:t xml:space="preserve">III </w:t>
      </w:r>
      <w:r w:rsidR="00E1061F">
        <w:rPr>
          <w:rFonts w:cs="Arial"/>
          <w:lang w:val="en-AU"/>
        </w:rPr>
        <w:t xml:space="preserve">and IV </w:t>
      </w:r>
      <w:r w:rsidRPr="007F232E">
        <w:rPr>
          <w:rFonts w:cs="Arial"/>
          <w:lang w:val="en-AU"/>
        </w:rPr>
        <w:t>were similar under the long-term areas (0.1% and 0.04% of reefs and 14% and 15% of seagrasses exposed to categories III and IV, respectively). These results were logical with the characteristic of a below average wet season for this region.</w:t>
      </w:r>
    </w:p>
    <w:p w14:paraId="62E5A3C5" w14:textId="74B47C8F" w:rsidR="00DC4AB9" w:rsidRPr="007F232E" w:rsidRDefault="00E1061F" w:rsidP="00F34575">
      <w:pPr>
        <w:pStyle w:val="ListParagraph"/>
        <w:numPr>
          <w:ilvl w:val="0"/>
          <w:numId w:val="53"/>
        </w:numPr>
        <w:rPr>
          <w:szCs w:val="22"/>
          <w:lang w:val="en-AU"/>
        </w:rPr>
      </w:pPr>
      <w:r>
        <w:rPr>
          <w:lang w:val="en-AU"/>
        </w:rPr>
        <w:t>Tertiary</w:t>
      </w:r>
      <w:r w:rsidRPr="007F232E">
        <w:rPr>
          <w:lang w:val="en-AU"/>
        </w:rPr>
        <w:t xml:space="preserve"> </w:t>
      </w:r>
      <w:r w:rsidR="00DC4AB9" w:rsidRPr="007F232E">
        <w:rPr>
          <w:lang w:val="en-AU"/>
        </w:rPr>
        <w:t xml:space="preserve">water exposure, generally represented by category </w:t>
      </w:r>
      <w:r w:rsidR="005045A0">
        <w:rPr>
          <w:lang w:val="en-AU"/>
        </w:rPr>
        <w:t>I</w:t>
      </w:r>
      <w:r w:rsidR="00DC4AB9" w:rsidRPr="007F232E">
        <w:rPr>
          <w:lang w:val="en-AU"/>
        </w:rPr>
        <w:t>, is expected to have low or no detrimental ecological effects</w:t>
      </w:r>
      <w:r w:rsidR="007B3F89" w:rsidRPr="007F232E">
        <w:rPr>
          <w:lang w:val="en-AU"/>
        </w:rPr>
        <w:t xml:space="preserve">, assuming that </w:t>
      </w:r>
      <w:r w:rsidR="005045A0">
        <w:rPr>
          <w:lang w:val="en-AU"/>
        </w:rPr>
        <w:t xml:space="preserve">the </w:t>
      </w:r>
      <w:r w:rsidR="007B3F89" w:rsidRPr="007F232E">
        <w:rPr>
          <w:lang w:val="en-AU"/>
        </w:rPr>
        <w:t>duration of exposure is not long-term</w:t>
      </w:r>
      <w:r w:rsidR="00DC4AB9" w:rsidRPr="007F232E">
        <w:rPr>
          <w:lang w:val="en-AU"/>
        </w:rPr>
        <w:t>.</w:t>
      </w:r>
    </w:p>
    <w:p w14:paraId="1BE76B2D" w14:textId="1DE71DAC" w:rsidR="000E7491" w:rsidRPr="000265F1" w:rsidRDefault="000E7491" w:rsidP="000265F1">
      <w:pPr>
        <w:pStyle w:val="ListParagraph"/>
        <w:spacing w:before="0"/>
        <w:ind w:left="714"/>
        <w:contextualSpacing w:val="0"/>
        <w:rPr>
          <w:rFonts w:cs="Arial"/>
          <w:szCs w:val="22"/>
          <w:lang w:val="en-AU"/>
        </w:rPr>
      </w:pPr>
      <w:r>
        <w:rPr>
          <w:noProof/>
          <w:lang w:val="en-AU" w:eastAsia="en-AU"/>
        </w:rPr>
        <mc:AlternateContent>
          <mc:Choice Requires="wps">
            <w:drawing>
              <wp:anchor distT="0" distB="0" distL="114300" distR="114300" simplePos="0" relativeHeight="252010496" behindDoc="0" locked="0" layoutInCell="1" allowOverlap="1" wp14:anchorId="4E140371" wp14:editId="070ED8B6">
                <wp:simplePos x="0" y="0"/>
                <wp:positionH relativeFrom="column">
                  <wp:posOffset>452120</wp:posOffset>
                </wp:positionH>
                <wp:positionV relativeFrom="paragraph">
                  <wp:posOffset>0</wp:posOffset>
                </wp:positionV>
                <wp:extent cx="5734685" cy="5647055"/>
                <wp:effectExtent l="0" t="0" r="0" b="0"/>
                <wp:wrapTopAndBottom/>
                <wp:docPr id="7196" name="Text Box 7196"/>
                <wp:cNvGraphicFramePr/>
                <a:graphic xmlns:a="http://schemas.openxmlformats.org/drawingml/2006/main">
                  <a:graphicData uri="http://schemas.microsoft.com/office/word/2010/wordprocessingShape">
                    <wps:wsp>
                      <wps:cNvSpPr txBox="1"/>
                      <wps:spPr>
                        <a:xfrm>
                          <a:off x="0" y="0"/>
                          <a:ext cx="5734685" cy="56470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CAD020" w14:textId="77777777" w:rsidR="008A7E23" w:rsidRDefault="008A7E23" w:rsidP="009D79EA">
                            <w:pPr>
                              <w:jc w:val="center"/>
                            </w:pPr>
                            <w:r>
                              <w:rPr>
                                <w:noProof/>
                                <w:lang w:val="en-AU" w:eastAsia="en-AU"/>
                              </w:rPr>
                              <w:drawing>
                                <wp:inline distT="0" distB="0" distL="0" distR="0" wp14:anchorId="4987D465" wp14:editId="3774FBA8">
                                  <wp:extent cx="5544820" cy="5474335"/>
                                  <wp:effectExtent l="0" t="0" r="0" b="0"/>
                                  <wp:docPr id="45" name="Picture 45" descr="Maps showing the a) frequency of combined wet season water types (primary, secondary and tertiary), b) the frequency of primary, secondary and tertiary wet season water types and c) the exposure maps for the Mackay Whitsunday region in the long-term (bottom) and 2017–18 wet season (top)." title="Maps showing wet season water types for the Mackay Whitsunday"/>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544820" cy="54743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140371" id="Text Box 7196" o:spid="_x0000_s1037" type="#_x0000_t202" style="position:absolute;left:0;text-align:left;margin-left:35.6pt;margin-top:0;width:451.55pt;height:444.65pt;z-index:252010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" filled="f" stroked="f" strokeweight=".5pt">
                <v:textbox>
                  <w:txbxContent>
                    <w:p w14:paraId="1ACAD020" w14:textId="77777777" w:rsidR="008A7E23" w:rsidRDefault="008A7E23" w:rsidP="009D79EA">
                      <w:pPr>
                        <w:jc w:val="center"/>
                      </w:pPr>
                      <w:r>
                        <w:rPr>
                          <w:noProof/>
                          <w:lang w:val="en-AU" w:eastAsia="en-AU"/>
                        </w:rPr>
                        <w:drawing>
                          <wp:inline distT="0" distB="0" distL="0" distR="0" wp14:anchorId="4987D465" wp14:editId="3774FBA8">
                            <wp:extent cx="5544820" cy="5474335"/>
                            <wp:effectExtent l="0" t="0" r="0" b="0"/>
                            <wp:docPr id="45" name="Picture 45" descr="Maps showing the a) frequency of combined wet season water types (primary, secondary and tertiary), b) the frequency of primary, secondary and tertiary wet season water types and c) the exposure maps for the Mackay Whitsunday region in the long-term (bottom) and 2017–18 wet season (top)." title="Maps showing wet season water types for the Mackay Whitsunday"/>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544820" cy="5474335"/>
                                    </a:xfrm>
                                    <a:prstGeom prst="rect">
                                      <a:avLst/>
                                    </a:prstGeom>
                                  </pic:spPr>
                                </pic:pic>
                              </a:graphicData>
                            </a:graphic>
                          </wp:inline>
                        </w:drawing>
                      </w:r>
                    </w:p>
                  </w:txbxContent>
                </v:textbox>
                <w10:wrap type="topAndBottom"/>
              </v:shape>
            </w:pict>
          </mc:Fallback>
        </mc:AlternateContent>
      </w:r>
    </w:p>
    <w:p w14:paraId="66770AF7" w14:textId="4CA5B691" w:rsidR="003B3E2D" w:rsidRDefault="003B3E2D" w:rsidP="003B3E2D">
      <w:pPr>
        <w:pStyle w:val="Figure"/>
      </w:pPr>
      <w:bookmarkStart w:id="1330" w:name="_Ref3541297"/>
      <w:bookmarkStart w:id="1331" w:name="_Toc10536204"/>
      <w:r w:rsidRPr="005964EB">
        <w:t xml:space="preserve">Figure </w:t>
      </w:r>
      <w:r w:rsidR="00817A8B">
        <w:fldChar w:fldCharType="begin"/>
      </w:r>
      <w:r w:rsidR="00817A8B">
        <w:instrText xml:space="preserve"> STYLEREF 1 \s </w:instrText>
      </w:r>
      <w:r w:rsidR="00817A8B">
        <w:fldChar w:fldCharType="separate"/>
      </w:r>
      <w:r w:rsidR="00335316">
        <w:rPr>
          <w:noProof/>
        </w:rPr>
        <w:t>4</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29</w:t>
      </w:r>
      <w:r w:rsidR="00817A8B">
        <w:fldChar w:fldCharType="end"/>
      </w:r>
      <w:bookmarkEnd w:id="1330"/>
      <w:r w:rsidRPr="005964EB">
        <w:t xml:space="preserve">: Maps showing the a) frequency of </w:t>
      </w:r>
      <w:r>
        <w:t xml:space="preserve">combined </w:t>
      </w:r>
      <w:r w:rsidRPr="008B452D">
        <w:t xml:space="preserve">wet season water types </w:t>
      </w:r>
      <w:r w:rsidRPr="005964EB">
        <w:t>(</w:t>
      </w:r>
      <w:r w:rsidR="00404B3B">
        <w:t>primary</w:t>
      </w:r>
      <w:r w:rsidRPr="005964EB">
        <w:t xml:space="preserve">, </w:t>
      </w:r>
      <w:r w:rsidR="00404B3B">
        <w:t>secondary</w:t>
      </w:r>
      <w:r w:rsidRPr="005964EB">
        <w:t xml:space="preserve"> and </w:t>
      </w:r>
      <w:r w:rsidR="00404B3B">
        <w:t>tertiary</w:t>
      </w:r>
      <w:r w:rsidRPr="005964EB">
        <w:t xml:space="preserve">), b) the frequency of </w:t>
      </w:r>
      <w:r w:rsidR="00404B3B">
        <w:t>primary</w:t>
      </w:r>
      <w:r w:rsidRPr="005964EB">
        <w:t xml:space="preserve">, </w:t>
      </w:r>
      <w:r w:rsidR="00404B3B">
        <w:t>secondary</w:t>
      </w:r>
      <w:r w:rsidRPr="005964EB">
        <w:t xml:space="preserve"> and </w:t>
      </w:r>
      <w:r w:rsidR="00404B3B">
        <w:t>tertiary</w:t>
      </w:r>
      <w:r w:rsidRPr="005964EB">
        <w:t xml:space="preserve"> wet season water types</w:t>
      </w:r>
      <w:r>
        <w:t xml:space="preserve"> </w:t>
      </w:r>
      <w:r w:rsidRPr="005964EB">
        <w:t xml:space="preserve">and c) the exposure maps for the </w:t>
      </w:r>
      <w:r w:rsidR="00901DE2">
        <w:t xml:space="preserve">Mackay-Whitsunday </w:t>
      </w:r>
      <w:r w:rsidRPr="005964EB">
        <w:t>region in the long-term (bottom) and 201</w:t>
      </w:r>
      <w:r>
        <w:t>7</w:t>
      </w:r>
      <w:r w:rsidRPr="005964EB">
        <w:rPr>
          <w:lang w:val="en-AU"/>
        </w:rPr>
        <w:t>–</w:t>
      </w:r>
      <w:r w:rsidRPr="005964EB">
        <w:t>1</w:t>
      </w:r>
      <w:r>
        <w:t>8</w:t>
      </w:r>
      <w:r w:rsidRPr="005964EB">
        <w:t xml:space="preserve"> wet season (top).</w:t>
      </w:r>
      <w:bookmarkEnd w:id="1331"/>
    </w:p>
    <w:p w14:paraId="6CED37B0" w14:textId="77777777" w:rsidR="003B3E2D" w:rsidRPr="003B3E2D" w:rsidRDefault="003B3E2D" w:rsidP="00C83B6E">
      <w:pPr>
        <w:pStyle w:val="Caption"/>
      </w:pPr>
    </w:p>
    <w:p w14:paraId="2FA191F9" w14:textId="77777777" w:rsidR="003B3E2D" w:rsidRDefault="003B3E2D" w:rsidP="00C83B6E">
      <w:pPr>
        <w:pStyle w:val="Caption"/>
      </w:pPr>
    </w:p>
    <w:p w14:paraId="18074FED" w14:textId="0EDFE82A" w:rsidR="000E7491" w:rsidRPr="00281E44" w:rsidRDefault="000E7491" w:rsidP="00C83B6E">
      <w:pPr>
        <w:pStyle w:val="Caption"/>
        <w:rPr>
          <w:rStyle w:val="IntenseReference"/>
          <w:rFonts w:eastAsiaTheme="majorEastAsia"/>
          <w:bCs w:val="0"/>
          <w:color w:val="auto"/>
          <w:lang w:eastAsia="en-GB"/>
        </w:rPr>
      </w:pPr>
      <w:bookmarkStart w:id="1332" w:name="_Ref3541334"/>
      <w:bookmarkStart w:id="1333" w:name="_Toc10536277"/>
      <w:r w:rsidRPr="00281E44">
        <w:t xml:space="preserve">Table </w:t>
      </w:r>
      <w:r>
        <w:fldChar w:fldCharType="begin"/>
      </w:r>
      <w:r>
        <w:instrText xml:space="preserve"> STYLEREF 1 \s </w:instrText>
      </w:r>
      <w:r>
        <w:fldChar w:fldCharType="separate"/>
      </w:r>
      <w:r w:rsidR="00335316">
        <w:rPr>
          <w:noProof/>
        </w:rPr>
        <w:t>4</w:t>
      </w:r>
      <w:r>
        <w:rPr>
          <w:noProof/>
        </w:rPr>
        <w:fldChar w:fldCharType="end"/>
      </w:r>
      <w:r>
        <w:noBreakHyphen/>
      </w:r>
      <w:r>
        <w:fldChar w:fldCharType="begin"/>
      </w:r>
      <w:r>
        <w:instrText xml:space="preserve"> SEQ Table \* ARABIC \s 1 </w:instrText>
      </w:r>
      <w:r>
        <w:fldChar w:fldCharType="separate"/>
      </w:r>
      <w:r w:rsidR="00335316">
        <w:rPr>
          <w:noProof/>
        </w:rPr>
        <w:t>6</w:t>
      </w:r>
      <w:r>
        <w:rPr>
          <w:noProof/>
        </w:rPr>
        <w:fldChar w:fldCharType="end"/>
      </w:r>
      <w:bookmarkEnd w:id="1332"/>
      <w:r w:rsidRPr="00281E44">
        <w:t>: Areas (km</w:t>
      </w:r>
      <w:r w:rsidRPr="00281E44">
        <w:rPr>
          <w:vertAlign w:val="superscript"/>
        </w:rPr>
        <w:t>2</w:t>
      </w:r>
      <w:r w:rsidRPr="00281E44">
        <w:t xml:space="preserve">) and percentages (%) of the </w:t>
      </w:r>
      <w:r w:rsidR="00901DE2">
        <w:t xml:space="preserve">Mackay-Whitsunday </w:t>
      </w:r>
      <w:r w:rsidR="00E1061F">
        <w:t>r</w:t>
      </w:r>
      <w:r w:rsidR="00E1061F" w:rsidRPr="00281E44">
        <w:t xml:space="preserve">egion </w:t>
      </w:r>
      <w:r w:rsidRPr="00281E44">
        <w:t>affected by different categories of exposure during the 201</w:t>
      </w:r>
      <w:r>
        <w:t>7</w:t>
      </w:r>
      <w:r w:rsidRPr="00281E44">
        <w:rPr>
          <w:lang w:val="en-AU"/>
        </w:rPr>
        <w:t>–</w:t>
      </w:r>
      <w:r w:rsidRPr="00281E44">
        <w:t>1</w:t>
      </w:r>
      <w:r>
        <w:t>87</w:t>
      </w:r>
      <w:r w:rsidRPr="00281E44">
        <w:t xml:space="preserve"> wet season </w:t>
      </w:r>
      <w:r>
        <w:t>(</w:t>
      </w:r>
      <w:r w:rsidRPr="001853EB">
        <w:rPr>
          <w:i/>
        </w:rPr>
        <w:t>and long-term values in brackets</w:t>
      </w:r>
      <w:r w:rsidRPr="00281E44">
        <w:t>).</w:t>
      </w:r>
      <w:bookmarkEnd w:id="1333"/>
      <w:r w:rsidRPr="00281E44">
        <w:t xml:space="preserve"> </w:t>
      </w:r>
    </w:p>
    <w:tbl>
      <w:tblPr>
        <w:tblW w:w="0" w:type="auto"/>
        <w:tblLook w:val="04A0" w:firstRow="1" w:lastRow="0" w:firstColumn="1" w:lastColumn="0" w:noHBand="0" w:noVBand="1"/>
      </w:tblPr>
      <w:tblGrid>
        <w:gridCol w:w="1490"/>
        <w:gridCol w:w="617"/>
        <w:gridCol w:w="828"/>
        <w:gridCol w:w="961"/>
        <w:gridCol w:w="750"/>
        <w:gridCol w:w="806"/>
        <w:gridCol w:w="917"/>
        <w:gridCol w:w="1220"/>
        <w:gridCol w:w="1418"/>
      </w:tblGrid>
      <w:tr w:rsidR="000E7491" w:rsidRPr="00996619" w14:paraId="5627AB33" w14:textId="77777777" w:rsidTr="00060E78">
        <w:trPr>
          <w:cantSplit/>
          <w:trHeight w:val="300"/>
        </w:trPr>
        <w:tc>
          <w:tcPr>
            <w:tcW w:w="0" w:type="auto"/>
            <w:gridSpan w:val="2"/>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B9201E0"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NRM</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B5ED2DA"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Total</w:t>
            </w:r>
          </w:p>
        </w:tc>
        <w:tc>
          <w:tcPr>
            <w:tcW w:w="0" w:type="auto"/>
            <w:gridSpan w:val="4"/>
            <w:tcBorders>
              <w:top w:val="single" w:sz="8" w:space="0" w:color="000000"/>
              <w:left w:val="nil"/>
              <w:bottom w:val="nil"/>
              <w:right w:val="single" w:sz="8" w:space="0" w:color="000000"/>
            </w:tcBorders>
            <w:shd w:val="clear" w:color="auto" w:fill="auto"/>
            <w:vAlign w:val="center"/>
            <w:hideMark/>
          </w:tcPr>
          <w:p w14:paraId="5FCBE55D"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Potential Risk category</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C2AF767"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Total exposed</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762035D"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Total non-exposed</w:t>
            </w:r>
          </w:p>
        </w:tc>
      </w:tr>
      <w:tr w:rsidR="000E7491" w:rsidRPr="00996619" w14:paraId="64480600" w14:textId="77777777" w:rsidTr="00060E78">
        <w:trPr>
          <w:cantSplit/>
          <w:trHeight w:val="315"/>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4ADFA801" w14:textId="77777777" w:rsidR="000E7491" w:rsidRPr="00996619" w:rsidRDefault="000E7491" w:rsidP="00060E78">
            <w:pPr>
              <w:spacing w:before="0" w:after="0"/>
              <w:jc w:val="left"/>
              <w:rPr>
                <w:rFonts w:cs="Arial"/>
                <w:color w:val="000000"/>
                <w:sz w:val="20"/>
                <w:lang w:val="en-AU" w:eastAsia="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13D1E76" w14:textId="77777777" w:rsidR="000E7491" w:rsidRPr="00996619" w:rsidRDefault="000E7491" w:rsidP="00060E78">
            <w:pPr>
              <w:spacing w:before="0" w:after="0"/>
              <w:jc w:val="left"/>
              <w:rPr>
                <w:rFonts w:cs="Arial"/>
                <w:color w:val="000000"/>
                <w:sz w:val="20"/>
                <w:lang w:val="en-AU" w:eastAsia="en-AU"/>
              </w:rPr>
            </w:pPr>
          </w:p>
        </w:tc>
        <w:tc>
          <w:tcPr>
            <w:tcW w:w="0" w:type="auto"/>
            <w:gridSpan w:val="4"/>
            <w:tcBorders>
              <w:top w:val="nil"/>
              <w:left w:val="nil"/>
              <w:bottom w:val="single" w:sz="8" w:space="0" w:color="000000"/>
              <w:right w:val="single" w:sz="8" w:space="0" w:color="000000"/>
            </w:tcBorders>
            <w:shd w:val="clear" w:color="auto" w:fill="auto"/>
            <w:vAlign w:val="center"/>
            <w:hideMark/>
          </w:tcPr>
          <w:p w14:paraId="20C63E28" w14:textId="5F1EA325"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 xml:space="preserve">Lowest ------------------------ </w:t>
            </w:r>
            <w:r w:rsidR="00E1061F">
              <w:rPr>
                <w:rFonts w:cs="Arial"/>
                <w:color w:val="000000"/>
                <w:sz w:val="20"/>
                <w:lang w:val="en-AU" w:eastAsia="en-AU"/>
              </w:rPr>
              <w:t>H</w:t>
            </w:r>
            <w:r w:rsidR="00E1061F" w:rsidRPr="00996619">
              <w:rPr>
                <w:rFonts w:cs="Arial"/>
                <w:color w:val="000000"/>
                <w:sz w:val="20"/>
                <w:lang w:val="en-AU" w:eastAsia="en-AU"/>
              </w:rPr>
              <w:t>ighest</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04B3B3A" w14:textId="77777777" w:rsidR="000E7491" w:rsidRPr="00996619" w:rsidRDefault="000E7491" w:rsidP="00060E78">
            <w:pPr>
              <w:spacing w:before="0" w:after="0"/>
              <w:jc w:val="left"/>
              <w:rPr>
                <w:rFonts w:cs="Arial"/>
                <w:color w:val="000000"/>
                <w:sz w:val="20"/>
                <w:lang w:val="en-AU" w:eastAsia="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12C1C58" w14:textId="77777777" w:rsidR="000E7491" w:rsidRPr="00996619" w:rsidRDefault="000E7491" w:rsidP="00060E78">
            <w:pPr>
              <w:spacing w:before="0" w:after="0"/>
              <w:jc w:val="left"/>
              <w:rPr>
                <w:rFonts w:cs="Arial"/>
                <w:color w:val="000000"/>
                <w:sz w:val="20"/>
                <w:lang w:val="en-AU" w:eastAsia="en-AU"/>
              </w:rPr>
            </w:pPr>
          </w:p>
        </w:tc>
      </w:tr>
      <w:tr w:rsidR="000E7491" w:rsidRPr="00996619" w14:paraId="57F75554" w14:textId="77777777" w:rsidTr="00060E78">
        <w:trPr>
          <w:cantSplit/>
          <w:trHeight w:val="300"/>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3A1B2A62" w14:textId="77777777" w:rsidR="000E7491" w:rsidRPr="00996619" w:rsidRDefault="000E7491" w:rsidP="00060E78">
            <w:pPr>
              <w:spacing w:before="0" w:after="0"/>
              <w:jc w:val="left"/>
              <w:rPr>
                <w:rFonts w:cs="Arial"/>
                <w:color w:val="000000"/>
                <w:sz w:val="20"/>
                <w:lang w:val="en-AU" w:eastAsia="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35B929" w14:textId="77777777" w:rsidR="000E7491" w:rsidRPr="00996619" w:rsidRDefault="000E7491" w:rsidP="00060E78">
            <w:pPr>
              <w:spacing w:before="0" w:after="0"/>
              <w:jc w:val="left"/>
              <w:rPr>
                <w:rFonts w:cs="Arial"/>
                <w:color w:val="000000"/>
                <w:sz w:val="20"/>
                <w:lang w:val="en-AU" w:eastAsia="en-AU"/>
              </w:rPr>
            </w:pPr>
          </w:p>
        </w:tc>
        <w:tc>
          <w:tcPr>
            <w:tcW w:w="0" w:type="auto"/>
            <w:tcBorders>
              <w:top w:val="nil"/>
              <w:left w:val="nil"/>
              <w:bottom w:val="single" w:sz="8" w:space="0" w:color="000000"/>
              <w:right w:val="single" w:sz="8" w:space="0" w:color="000000"/>
            </w:tcBorders>
            <w:shd w:val="clear" w:color="auto" w:fill="auto"/>
            <w:vAlign w:val="center"/>
            <w:hideMark/>
          </w:tcPr>
          <w:p w14:paraId="0B0D1F48"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I</w:t>
            </w:r>
          </w:p>
        </w:tc>
        <w:tc>
          <w:tcPr>
            <w:tcW w:w="0" w:type="auto"/>
            <w:tcBorders>
              <w:top w:val="nil"/>
              <w:left w:val="nil"/>
              <w:bottom w:val="single" w:sz="8" w:space="0" w:color="000000"/>
              <w:right w:val="single" w:sz="8" w:space="0" w:color="000000"/>
            </w:tcBorders>
            <w:shd w:val="clear" w:color="auto" w:fill="auto"/>
            <w:vAlign w:val="center"/>
            <w:hideMark/>
          </w:tcPr>
          <w:p w14:paraId="1175C847"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II</w:t>
            </w:r>
          </w:p>
        </w:tc>
        <w:tc>
          <w:tcPr>
            <w:tcW w:w="0" w:type="auto"/>
            <w:tcBorders>
              <w:top w:val="nil"/>
              <w:left w:val="nil"/>
              <w:bottom w:val="single" w:sz="8" w:space="0" w:color="000000"/>
              <w:right w:val="single" w:sz="8" w:space="0" w:color="000000"/>
            </w:tcBorders>
            <w:shd w:val="clear" w:color="auto" w:fill="auto"/>
            <w:vAlign w:val="center"/>
            <w:hideMark/>
          </w:tcPr>
          <w:p w14:paraId="6E910B54"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III</w:t>
            </w:r>
          </w:p>
        </w:tc>
        <w:tc>
          <w:tcPr>
            <w:tcW w:w="0" w:type="auto"/>
            <w:tcBorders>
              <w:top w:val="nil"/>
              <w:left w:val="nil"/>
              <w:bottom w:val="single" w:sz="8" w:space="0" w:color="000000"/>
              <w:right w:val="single" w:sz="8" w:space="0" w:color="000000"/>
            </w:tcBorders>
            <w:shd w:val="clear" w:color="auto" w:fill="auto"/>
            <w:vAlign w:val="center"/>
            <w:hideMark/>
          </w:tcPr>
          <w:p w14:paraId="4D6C96EB"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IV</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9E68385" w14:textId="77777777" w:rsidR="000E7491" w:rsidRPr="00996619" w:rsidRDefault="000E7491" w:rsidP="00060E78">
            <w:pPr>
              <w:spacing w:before="0" w:after="0"/>
              <w:jc w:val="left"/>
              <w:rPr>
                <w:rFonts w:cs="Arial"/>
                <w:color w:val="000000"/>
                <w:sz w:val="20"/>
                <w:lang w:val="en-AU" w:eastAsia="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B507076" w14:textId="77777777" w:rsidR="000E7491" w:rsidRPr="00996619" w:rsidRDefault="000E7491" w:rsidP="00060E78">
            <w:pPr>
              <w:spacing w:before="0" w:after="0"/>
              <w:jc w:val="left"/>
              <w:rPr>
                <w:rFonts w:cs="Arial"/>
                <w:color w:val="000000"/>
                <w:sz w:val="20"/>
                <w:lang w:val="en-AU" w:eastAsia="en-AU"/>
              </w:rPr>
            </w:pPr>
          </w:p>
        </w:tc>
      </w:tr>
      <w:tr w:rsidR="000E7491" w:rsidRPr="00996619" w14:paraId="4CCFF8E5" w14:textId="77777777" w:rsidTr="00060E78">
        <w:trPr>
          <w:cantSplit/>
          <w:trHeight w:val="315"/>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6915819"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Surface area</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50ED9617"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area</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5A3D67C"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48,957</w:t>
            </w:r>
          </w:p>
        </w:tc>
        <w:tc>
          <w:tcPr>
            <w:tcW w:w="0" w:type="auto"/>
            <w:tcBorders>
              <w:top w:val="nil"/>
              <w:left w:val="nil"/>
              <w:bottom w:val="single" w:sz="8" w:space="0" w:color="000000"/>
              <w:right w:val="single" w:sz="8" w:space="0" w:color="000000"/>
            </w:tcBorders>
            <w:shd w:val="clear" w:color="auto" w:fill="auto"/>
            <w:vAlign w:val="bottom"/>
            <w:hideMark/>
          </w:tcPr>
          <w:p w14:paraId="39681CA1"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11,344</w:t>
            </w:r>
          </w:p>
        </w:tc>
        <w:tc>
          <w:tcPr>
            <w:tcW w:w="0" w:type="auto"/>
            <w:tcBorders>
              <w:top w:val="nil"/>
              <w:left w:val="nil"/>
              <w:bottom w:val="single" w:sz="8" w:space="0" w:color="000000"/>
              <w:right w:val="single" w:sz="8" w:space="0" w:color="000000"/>
            </w:tcBorders>
            <w:shd w:val="clear" w:color="auto" w:fill="auto"/>
            <w:vAlign w:val="bottom"/>
            <w:hideMark/>
          </w:tcPr>
          <w:p w14:paraId="6A1F0E33"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42</w:t>
            </w:r>
            <w:r>
              <w:rPr>
                <w:rFonts w:cs="Arial"/>
                <w:color w:val="000000"/>
                <w:sz w:val="20"/>
                <w:lang w:val="en-AU" w:eastAsia="en-AU"/>
              </w:rPr>
              <w:t>0</w:t>
            </w:r>
          </w:p>
        </w:tc>
        <w:tc>
          <w:tcPr>
            <w:tcW w:w="0" w:type="auto"/>
            <w:tcBorders>
              <w:top w:val="nil"/>
              <w:left w:val="nil"/>
              <w:bottom w:val="single" w:sz="8" w:space="0" w:color="000000"/>
              <w:right w:val="single" w:sz="8" w:space="0" w:color="000000"/>
            </w:tcBorders>
            <w:shd w:val="clear" w:color="auto" w:fill="auto"/>
            <w:vAlign w:val="bottom"/>
            <w:hideMark/>
          </w:tcPr>
          <w:p w14:paraId="44709FD5"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15</w:t>
            </w:r>
            <w:r>
              <w:rPr>
                <w:rFonts w:cs="Arial"/>
                <w:color w:val="000000"/>
                <w:sz w:val="20"/>
                <w:lang w:val="en-AU" w:eastAsia="en-AU"/>
              </w:rPr>
              <w:t>4</w:t>
            </w:r>
          </w:p>
        </w:tc>
        <w:tc>
          <w:tcPr>
            <w:tcW w:w="0" w:type="auto"/>
            <w:tcBorders>
              <w:top w:val="nil"/>
              <w:left w:val="nil"/>
              <w:bottom w:val="single" w:sz="8" w:space="0" w:color="000000"/>
              <w:right w:val="single" w:sz="8" w:space="0" w:color="000000"/>
            </w:tcBorders>
            <w:shd w:val="clear" w:color="auto" w:fill="auto"/>
            <w:vAlign w:val="bottom"/>
            <w:hideMark/>
          </w:tcPr>
          <w:p w14:paraId="2FB07809" w14:textId="1ADBA7C2" w:rsidR="000E7491" w:rsidRPr="00996619" w:rsidRDefault="000E7491" w:rsidP="008177F3">
            <w:pPr>
              <w:spacing w:before="0" w:after="0"/>
              <w:jc w:val="center"/>
              <w:rPr>
                <w:rFonts w:cs="Arial"/>
                <w:i/>
                <w:iCs/>
                <w:color w:val="000000"/>
                <w:sz w:val="20"/>
                <w:lang w:val="en-AU" w:eastAsia="en-AU"/>
              </w:rPr>
            </w:pPr>
            <w:r w:rsidRPr="00996619">
              <w:rPr>
                <w:rFonts w:cs="Arial"/>
                <w:i/>
                <w:iCs/>
                <w:color w:val="000000"/>
                <w:sz w:val="20"/>
                <w:lang w:val="en-AU" w:eastAsia="en-AU"/>
              </w:rPr>
              <w:t>n</w:t>
            </w:r>
            <w:r w:rsidR="008177F3">
              <w:rPr>
                <w:rFonts w:cs="Arial"/>
                <w:i/>
                <w:iCs/>
                <w:color w:val="000000"/>
                <w:sz w:val="20"/>
                <w:lang w:val="en-AU" w:eastAsia="en-AU"/>
              </w:rPr>
              <w:t>il</w:t>
            </w:r>
          </w:p>
        </w:tc>
        <w:tc>
          <w:tcPr>
            <w:tcW w:w="0" w:type="auto"/>
            <w:tcBorders>
              <w:top w:val="nil"/>
              <w:left w:val="nil"/>
              <w:bottom w:val="single" w:sz="8" w:space="0" w:color="000000"/>
              <w:right w:val="single" w:sz="8" w:space="0" w:color="000000"/>
            </w:tcBorders>
            <w:shd w:val="clear" w:color="auto" w:fill="auto"/>
            <w:vAlign w:val="bottom"/>
            <w:hideMark/>
          </w:tcPr>
          <w:p w14:paraId="1FF9B9F4"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11,918</w:t>
            </w:r>
          </w:p>
        </w:tc>
        <w:tc>
          <w:tcPr>
            <w:tcW w:w="0" w:type="auto"/>
            <w:tcBorders>
              <w:top w:val="nil"/>
              <w:left w:val="nil"/>
              <w:bottom w:val="single" w:sz="8" w:space="0" w:color="000000"/>
              <w:right w:val="single" w:sz="8" w:space="0" w:color="000000"/>
            </w:tcBorders>
            <w:shd w:val="clear" w:color="auto" w:fill="auto"/>
            <w:vAlign w:val="center"/>
            <w:hideMark/>
          </w:tcPr>
          <w:p w14:paraId="4A5F8076" w14:textId="77777777" w:rsidR="000E7491" w:rsidRPr="00996619" w:rsidRDefault="000E7491" w:rsidP="00060E78">
            <w:pPr>
              <w:spacing w:before="0" w:after="0"/>
              <w:jc w:val="center"/>
              <w:rPr>
                <w:rFonts w:cs="Arial"/>
                <w:color w:val="000000" w:themeColor="text1"/>
                <w:sz w:val="20"/>
                <w:lang w:val="en-AU" w:eastAsia="en-AU"/>
              </w:rPr>
            </w:pPr>
            <w:r w:rsidRPr="00996619">
              <w:rPr>
                <w:rFonts w:cs="Arial"/>
                <w:color w:val="000000" w:themeColor="text1"/>
                <w:sz w:val="20"/>
                <w:lang w:val="en-AU" w:eastAsia="en-AU"/>
              </w:rPr>
              <w:t>37,039</w:t>
            </w:r>
          </w:p>
        </w:tc>
      </w:tr>
      <w:tr w:rsidR="000E7491" w:rsidRPr="00996619" w14:paraId="22BFEFA6" w14:textId="77777777" w:rsidTr="00060E78">
        <w:trPr>
          <w:cantSplit/>
          <w:trHeight w:val="300"/>
        </w:trPr>
        <w:tc>
          <w:tcPr>
            <w:tcW w:w="0" w:type="auto"/>
            <w:vMerge/>
            <w:tcBorders>
              <w:top w:val="nil"/>
              <w:left w:val="single" w:sz="8" w:space="0" w:color="000000"/>
              <w:bottom w:val="single" w:sz="8" w:space="0" w:color="000000"/>
              <w:right w:val="single" w:sz="8" w:space="0" w:color="000000"/>
            </w:tcBorders>
            <w:vAlign w:val="center"/>
            <w:hideMark/>
          </w:tcPr>
          <w:p w14:paraId="618C54B6" w14:textId="77777777" w:rsidR="000E7491" w:rsidRPr="00996619" w:rsidRDefault="000E7491" w:rsidP="00060E78">
            <w:pPr>
              <w:spacing w:before="0" w:after="0"/>
              <w:jc w:val="left"/>
              <w:rPr>
                <w:rFonts w:cs="Arial"/>
                <w:color w:val="000000"/>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5F9ABD0E" w14:textId="77777777" w:rsidR="000E7491" w:rsidRPr="00996619" w:rsidRDefault="000E7491" w:rsidP="00060E78">
            <w:pPr>
              <w:spacing w:before="0" w:after="0"/>
              <w:jc w:val="left"/>
              <w:rPr>
                <w:rFonts w:cs="Arial"/>
                <w:color w:val="000000"/>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4E53B45A" w14:textId="77777777" w:rsidR="000E7491" w:rsidRPr="00996619" w:rsidRDefault="000E7491" w:rsidP="00060E78">
            <w:pPr>
              <w:spacing w:before="0" w:after="0"/>
              <w:jc w:val="left"/>
              <w:rPr>
                <w:rFonts w:cs="Arial"/>
                <w:color w:val="000000"/>
                <w:sz w:val="20"/>
                <w:lang w:val="en-AU" w:eastAsia="en-AU"/>
              </w:rPr>
            </w:pPr>
          </w:p>
        </w:tc>
        <w:tc>
          <w:tcPr>
            <w:tcW w:w="0" w:type="auto"/>
            <w:tcBorders>
              <w:top w:val="nil"/>
              <w:left w:val="nil"/>
              <w:bottom w:val="single" w:sz="8" w:space="0" w:color="000000"/>
              <w:right w:val="single" w:sz="8" w:space="0" w:color="000000"/>
            </w:tcBorders>
            <w:shd w:val="clear" w:color="auto" w:fill="auto"/>
            <w:vAlign w:val="center"/>
            <w:hideMark/>
          </w:tcPr>
          <w:p w14:paraId="7C3ABA9B"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40,797</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7415CB4F"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517</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auto" w:fill="auto"/>
            <w:vAlign w:val="bottom"/>
            <w:hideMark/>
          </w:tcPr>
          <w:p w14:paraId="03259169"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235</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auto" w:fill="auto"/>
            <w:vAlign w:val="bottom"/>
            <w:hideMark/>
          </w:tcPr>
          <w:p w14:paraId="5348186C"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290</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0FDDD8AE"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41,838</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4CCE55D7" w14:textId="1BE9332A" w:rsidR="000E7491" w:rsidRPr="00996619" w:rsidRDefault="000E7491" w:rsidP="00060E78">
            <w:pPr>
              <w:spacing w:before="0" w:after="0"/>
              <w:jc w:val="center"/>
              <w:rPr>
                <w:rFonts w:cs="Arial"/>
                <w:color w:val="000000" w:themeColor="text1"/>
                <w:sz w:val="20"/>
                <w:lang w:val="en-AU" w:eastAsia="en-AU"/>
              </w:rPr>
            </w:pPr>
            <w:r>
              <w:rPr>
                <w:rFonts w:cs="Arial"/>
                <w:color w:val="000000"/>
                <w:sz w:val="20"/>
                <w:lang w:val="en-AU" w:eastAsia="en-AU"/>
              </w:rPr>
              <w:t>(</w:t>
            </w:r>
            <w:r w:rsidRPr="00996619">
              <w:rPr>
                <w:rFonts w:cs="Arial"/>
                <w:color w:val="000000" w:themeColor="text1"/>
                <w:sz w:val="20"/>
                <w:lang w:val="en-AU" w:eastAsia="en-AU"/>
              </w:rPr>
              <w:t>7118</w:t>
            </w:r>
            <w:r>
              <w:rPr>
                <w:rFonts w:cs="Arial"/>
                <w:color w:val="000000"/>
                <w:sz w:val="20"/>
                <w:lang w:val="en-AU" w:eastAsia="en-AU"/>
              </w:rPr>
              <w:t>)</w:t>
            </w:r>
          </w:p>
        </w:tc>
      </w:tr>
      <w:tr w:rsidR="000E7491" w:rsidRPr="00996619" w14:paraId="088306A0" w14:textId="77777777" w:rsidTr="00060E78">
        <w:trPr>
          <w:cantSplit/>
          <w:trHeight w:val="300"/>
        </w:trPr>
        <w:tc>
          <w:tcPr>
            <w:tcW w:w="0" w:type="auto"/>
            <w:vMerge/>
            <w:tcBorders>
              <w:top w:val="nil"/>
              <w:left w:val="single" w:sz="8" w:space="0" w:color="000000"/>
              <w:bottom w:val="single" w:sz="8" w:space="0" w:color="000000"/>
              <w:right w:val="single" w:sz="8" w:space="0" w:color="000000"/>
            </w:tcBorders>
            <w:vAlign w:val="center"/>
            <w:hideMark/>
          </w:tcPr>
          <w:p w14:paraId="38598547" w14:textId="77777777" w:rsidR="000E7491" w:rsidRPr="00996619" w:rsidRDefault="000E7491" w:rsidP="00060E78">
            <w:pPr>
              <w:spacing w:before="0" w:after="0"/>
              <w:jc w:val="left"/>
              <w:rPr>
                <w:rFonts w:cs="Arial"/>
                <w:color w:val="000000"/>
                <w:sz w:val="20"/>
                <w:lang w:val="en-AU" w:eastAsia="en-AU"/>
              </w:rPr>
            </w:pPr>
          </w:p>
        </w:tc>
        <w:tc>
          <w:tcPr>
            <w:tcW w:w="0" w:type="auto"/>
            <w:vMerge w:val="restart"/>
            <w:tcBorders>
              <w:top w:val="nil"/>
              <w:left w:val="single" w:sz="8" w:space="0" w:color="000000"/>
              <w:bottom w:val="single" w:sz="8" w:space="0" w:color="000000"/>
              <w:right w:val="single" w:sz="8" w:space="0" w:color="000000"/>
            </w:tcBorders>
            <w:shd w:val="clear" w:color="000000" w:fill="D9D9D9"/>
            <w:vAlign w:val="center"/>
            <w:hideMark/>
          </w:tcPr>
          <w:p w14:paraId="5D5AC3B1" w14:textId="77777777" w:rsidR="000E7491" w:rsidRPr="00996619" w:rsidRDefault="000E7491" w:rsidP="00060E78">
            <w:pPr>
              <w:spacing w:before="0" w:after="0"/>
              <w:jc w:val="center"/>
              <w:rPr>
                <w:rFonts w:cs="Arial"/>
                <w:i/>
                <w:iCs/>
                <w:color w:val="000000"/>
                <w:sz w:val="20"/>
                <w:lang w:val="en-AU" w:eastAsia="en-AU"/>
              </w:rPr>
            </w:pPr>
            <w:r w:rsidRPr="00996619">
              <w:rPr>
                <w:rFonts w:cs="Arial"/>
                <w:i/>
                <w:iCs/>
                <w:color w:val="000000"/>
                <w:sz w:val="20"/>
                <w:lang w:val="en-AU" w:eastAsia="en-AU"/>
              </w:rPr>
              <w:t>%</w:t>
            </w:r>
          </w:p>
        </w:tc>
        <w:tc>
          <w:tcPr>
            <w:tcW w:w="0" w:type="auto"/>
            <w:vMerge w:val="restart"/>
            <w:tcBorders>
              <w:top w:val="nil"/>
              <w:left w:val="single" w:sz="8" w:space="0" w:color="000000"/>
              <w:bottom w:val="single" w:sz="8" w:space="0" w:color="000000"/>
              <w:right w:val="single" w:sz="8" w:space="0" w:color="000000"/>
            </w:tcBorders>
            <w:shd w:val="clear" w:color="000000" w:fill="D9D9D9"/>
            <w:vAlign w:val="center"/>
            <w:hideMark/>
          </w:tcPr>
          <w:p w14:paraId="7E124167" w14:textId="77777777" w:rsidR="000E7491" w:rsidRPr="00996619" w:rsidRDefault="000E7491" w:rsidP="00060E78">
            <w:pPr>
              <w:spacing w:before="0" w:after="0"/>
              <w:jc w:val="center"/>
              <w:rPr>
                <w:rFonts w:cs="Arial"/>
                <w:i/>
                <w:iCs/>
                <w:color w:val="000000"/>
                <w:sz w:val="20"/>
                <w:lang w:val="en-AU" w:eastAsia="en-AU"/>
              </w:rPr>
            </w:pPr>
            <w:r w:rsidRPr="00996619">
              <w:rPr>
                <w:rFonts w:cs="Arial"/>
                <w:i/>
                <w:iCs/>
                <w:color w:val="000000"/>
                <w:sz w:val="20"/>
                <w:lang w:val="en-AU" w:eastAsia="en-AU"/>
              </w:rPr>
              <w:t>100%</w:t>
            </w:r>
          </w:p>
        </w:tc>
        <w:tc>
          <w:tcPr>
            <w:tcW w:w="0" w:type="auto"/>
            <w:tcBorders>
              <w:top w:val="nil"/>
              <w:left w:val="nil"/>
              <w:bottom w:val="single" w:sz="8" w:space="0" w:color="000000"/>
              <w:right w:val="single" w:sz="8" w:space="0" w:color="000000"/>
            </w:tcBorders>
            <w:shd w:val="clear" w:color="000000" w:fill="D9D9D9"/>
            <w:vAlign w:val="center"/>
            <w:hideMark/>
          </w:tcPr>
          <w:p w14:paraId="1D640009"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23%</w:t>
            </w:r>
          </w:p>
        </w:tc>
        <w:tc>
          <w:tcPr>
            <w:tcW w:w="0" w:type="auto"/>
            <w:tcBorders>
              <w:top w:val="nil"/>
              <w:left w:val="nil"/>
              <w:bottom w:val="single" w:sz="8" w:space="0" w:color="000000"/>
              <w:right w:val="single" w:sz="8" w:space="0" w:color="000000"/>
            </w:tcBorders>
            <w:shd w:val="clear" w:color="000000" w:fill="D9D9D9"/>
            <w:vAlign w:val="center"/>
            <w:hideMark/>
          </w:tcPr>
          <w:p w14:paraId="2062173D"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1%</w:t>
            </w:r>
          </w:p>
        </w:tc>
        <w:tc>
          <w:tcPr>
            <w:tcW w:w="0" w:type="auto"/>
            <w:tcBorders>
              <w:top w:val="nil"/>
              <w:left w:val="nil"/>
              <w:bottom w:val="single" w:sz="8" w:space="0" w:color="000000"/>
              <w:right w:val="single" w:sz="8" w:space="0" w:color="000000"/>
            </w:tcBorders>
            <w:shd w:val="clear" w:color="000000" w:fill="D9D9D9"/>
            <w:vAlign w:val="center"/>
            <w:hideMark/>
          </w:tcPr>
          <w:p w14:paraId="6E223AF3"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0.3%</w:t>
            </w:r>
          </w:p>
        </w:tc>
        <w:tc>
          <w:tcPr>
            <w:tcW w:w="0" w:type="auto"/>
            <w:tcBorders>
              <w:top w:val="nil"/>
              <w:left w:val="nil"/>
              <w:bottom w:val="single" w:sz="8" w:space="0" w:color="000000"/>
              <w:right w:val="single" w:sz="8" w:space="0" w:color="000000"/>
            </w:tcBorders>
            <w:shd w:val="clear" w:color="000000" w:fill="D9D9D9"/>
            <w:vAlign w:val="center"/>
            <w:hideMark/>
          </w:tcPr>
          <w:p w14:paraId="323C7A88" w14:textId="566A677E" w:rsidR="000E7491" w:rsidRPr="00996619" w:rsidRDefault="000E7491" w:rsidP="008177F3">
            <w:pPr>
              <w:spacing w:before="0" w:after="0"/>
              <w:jc w:val="center"/>
              <w:rPr>
                <w:rFonts w:cs="Arial"/>
                <w:i/>
                <w:iCs/>
                <w:color w:val="000000"/>
                <w:sz w:val="20"/>
                <w:lang w:val="en-AU" w:eastAsia="en-AU"/>
              </w:rPr>
            </w:pPr>
            <w:r w:rsidRPr="00996619">
              <w:rPr>
                <w:rFonts w:cs="Arial"/>
                <w:i/>
                <w:iCs/>
                <w:color w:val="000000"/>
                <w:sz w:val="20"/>
                <w:lang w:val="en-AU" w:eastAsia="en-AU"/>
              </w:rPr>
              <w:t>n</w:t>
            </w:r>
            <w:r w:rsidR="008177F3">
              <w:rPr>
                <w:rFonts w:cs="Arial"/>
                <w:i/>
                <w:iCs/>
                <w:color w:val="000000"/>
                <w:sz w:val="20"/>
                <w:lang w:val="en-AU" w:eastAsia="en-AU"/>
              </w:rPr>
              <w:t>il</w:t>
            </w:r>
          </w:p>
        </w:tc>
        <w:tc>
          <w:tcPr>
            <w:tcW w:w="0" w:type="auto"/>
            <w:tcBorders>
              <w:top w:val="nil"/>
              <w:left w:val="nil"/>
              <w:bottom w:val="single" w:sz="8" w:space="0" w:color="000000"/>
              <w:right w:val="single" w:sz="8" w:space="0" w:color="000000"/>
            </w:tcBorders>
            <w:shd w:val="clear" w:color="000000" w:fill="D9D9D9"/>
            <w:vAlign w:val="center"/>
            <w:hideMark/>
          </w:tcPr>
          <w:p w14:paraId="55358FCB"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24%</w:t>
            </w:r>
          </w:p>
        </w:tc>
        <w:tc>
          <w:tcPr>
            <w:tcW w:w="0" w:type="auto"/>
            <w:tcBorders>
              <w:top w:val="nil"/>
              <w:left w:val="nil"/>
              <w:bottom w:val="single" w:sz="8" w:space="0" w:color="000000"/>
              <w:right w:val="single" w:sz="8" w:space="0" w:color="000000"/>
            </w:tcBorders>
            <w:shd w:val="clear" w:color="000000" w:fill="D9D9D9"/>
            <w:vAlign w:val="center"/>
            <w:hideMark/>
          </w:tcPr>
          <w:p w14:paraId="02DA372A" w14:textId="77777777" w:rsidR="000E7491" w:rsidRPr="00996619" w:rsidRDefault="000E7491" w:rsidP="00060E78">
            <w:pPr>
              <w:spacing w:before="0" w:after="0"/>
              <w:jc w:val="center"/>
              <w:rPr>
                <w:rFonts w:cs="Arial"/>
                <w:color w:val="000000" w:themeColor="text1"/>
                <w:sz w:val="20"/>
                <w:lang w:val="en-AU" w:eastAsia="en-AU"/>
              </w:rPr>
            </w:pPr>
            <w:r w:rsidRPr="00996619">
              <w:rPr>
                <w:rFonts w:cs="Arial"/>
                <w:color w:val="000000" w:themeColor="text1"/>
                <w:sz w:val="20"/>
                <w:lang w:val="en-AU" w:eastAsia="en-AU"/>
              </w:rPr>
              <w:t>76%</w:t>
            </w:r>
          </w:p>
        </w:tc>
      </w:tr>
      <w:tr w:rsidR="000E7491" w:rsidRPr="00996619" w14:paraId="7FBC86BF" w14:textId="77777777" w:rsidTr="00060E78">
        <w:trPr>
          <w:cantSplit/>
          <w:trHeight w:val="300"/>
        </w:trPr>
        <w:tc>
          <w:tcPr>
            <w:tcW w:w="0" w:type="auto"/>
            <w:vMerge/>
            <w:tcBorders>
              <w:top w:val="nil"/>
              <w:left w:val="single" w:sz="8" w:space="0" w:color="000000"/>
              <w:bottom w:val="single" w:sz="8" w:space="0" w:color="000000"/>
              <w:right w:val="single" w:sz="8" w:space="0" w:color="000000"/>
            </w:tcBorders>
            <w:vAlign w:val="center"/>
            <w:hideMark/>
          </w:tcPr>
          <w:p w14:paraId="25A1DCBB" w14:textId="77777777" w:rsidR="000E7491" w:rsidRPr="00996619" w:rsidRDefault="000E7491" w:rsidP="00060E78">
            <w:pPr>
              <w:spacing w:before="0" w:after="0"/>
              <w:jc w:val="left"/>
              <w:rPr>
                <w:rFonts w:cs="Arial"/>
                <w:color w:val="000000"/>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4D9DA9AC" w14:textId="77777777" w:rsidR="000E7491" w:rsidRPr="00996619" w:rsidRDefault="000E7491" w:rsidP="00060E78">
            <w:pPr>
              <w:spacing w:before="0" w:after="0"/>
              <w:jc w:val="left"/>
              <w:rPr>
                <w:rFonts w:cs="Arial"/>
                <w:i/>
                <w:iCs/>
                <w:color w:val="000000"/>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3482FB79" w14:textId="77777777" w:rsidR="000E7491" w:rsidRPr="00996619" w:rsidRDefault="000E7491" w:rsidP="00060E78">
            <w:pPr>
              <w:spacing w:before="0" w:after="0"/>
              <w:jc w:val="left"/>
              <w:rPr>
                <w:rFonts w:cs="Arial"/>
                <w:i/>
                <w:iCs/>
                <w:color w:val="000000"/>
                <w:sz w:val="20"/>
                <w:lang w:val="en-AU" w:eastAsia="en-AU"/>
              </w:rPr>
            </w:pPr>
          </w:p>
        </w:tc>
        <w:tc>
          <w:tcPr>
            <w:tcW w:w="0" w:type="auto"/>
            <w:tcBorders>
              <w:top w:val="nil"/>
              <w:left w:val="nil"/>
              <w:bottom w:val="single" w:sz="8" w:space="0" w:color="000000"/>
              <w:right w:val="single" w:sz="8" w:space="0" w:color="000000"/>
            </w:tcBorders>
            <w:shd w:val="clear" w:color="000000" w:fill="D9D9D9"/>
            <w:vAlign w:val="center"/>
            <w:hideMark/>
          </w:tcPr>
          <w:p w14:paraId="1FF613CC"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83%</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3E622D7C"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1%</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5777C69C"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0.5%</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290B4356"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1%</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30230CF7"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85%</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4BB52796" w14:textId="77777777" w:rsidR="000E7491" w:rsidRPr="00996619" w:rsidRDefault="000E7491" w:rsidP="00060E78">
            <w:pPr>
              <w:spacing w:before="0" w:after="0"/>
              <w:jc w:val="center"/>
              <w:rPr>
                <w:rFonts w:cs="Arial"/>
                <w:color w:val="000000" w:themeColor="text1"/>
                <w:sz w:val="20"/>
                <w:lang w:val="en-AU" w:eastAsia="en-AU"/>
              </w:rPr>
            </w:pPr>
            <w:r>
              <w:rPr>
                <w:rFonts w:cs="Arial"/>
                <w:color w:val="000000"/>
                <w:sz w:val="20"/>
                <w:lang w:val="en-AU" w:eastAsia="en-AU"/>
              </w:rPr>
              <w:t>(</w:t>
            </w:r>
            <w:r w:rsidRPr="00996619">
              <w:rPr>
                <w:rFonts w:cs="Arial"/>
                <w:color w:val="000000" w:themeColor="text1"/>
                <w:sz w:val="20"/>
                <w:lang w:val="en-AU" w:eastAsia="en-AU"/>
              </w:rPr>
              <w:t>15%</w:t>
            </w:r>
            <w:r>
              <w:rPr>
                <w:rFonts w:cs="Arial"/>
                <w:color w:val="000000"/>
                <w:sz w:val="20"/>
                <w:lang w:val="en-AU" w:eastAsia="en-AU"/>
              </w:rPr>
              <w:t>)</w:t>
            </w:r>
          </w:p>
        </w:tc>
      </w:tr>
      <w:tr w:rsidR="000E7491" w:rsidRPr="00996619" w14:paraId="17913208" w14:textId="77777777" w:rsidTr="00060E78">
        <w:trPr>
          <w:cantSplit/>
          <w:trHeight w:val="315"/>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7E8A44BE"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Coral reef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97C3ADE"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area</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DEB0447"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3,216</w:t>
            </w:r>
          </w:p>
        </w:tc>
        <w:tc>
          <w:tcPr>
            <w:tcW w:w="0" w:type="auto"/>
            <w:tcBorders>
              <w:top w:val="nil"/>
              <w:left w:val="nil"/>
              <w:bottom w:val="single" w:sz="8" w:space="0" w:color="000000"/>
              <w:right w:val="single" w:sz="8" w:space="0" w:color="000000"/>
            </w:tcBorders>
            <w:shd w:val="clear" w:color="auto" w:fill="auto"/>
            <w:vAlign w:val="bottom"/>
            <w:hideMark/>
          </w:tcPr>
          <w:p w14:paraId="4C100962"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240</w:t>
            </w:r>
          </w:p>
        </w:tc>
        <w:tc>
          <w:tcPr>
            <w:tcW w:w="0" w:type="auto"/>
            <w:tcBorders>
              <w:top w:val="nil"/>
              <w:left w:val="nil"/>
              <w:bottom w:val="single" w:sz="8" w:space="0" w:color="000000"/>
              <w:right w:val="single" w:sz="8" w:space="0" w:color="000000"/>
            </w:tcBorders>
            <w:shd w:val="clear" w:color="auto" w:fill="auto"/>
            <w:vAlign w:val="bottom"/>
            <w:hideMark/>
          </w:tcPr>
          <w:p w14:paraId="1E44DC88"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7</w:t>
            </w:r>
          </w:p>
        </w:tc>
        <w:tc>
          <w:tcPr>
            <w:tcW w:w="0" w:type="auto"/>
            <w:tcBorders>
              <w:top w:val="nil"/>
              <w:left w:val="nil"/>
              <w:bottom w:val="single" w:sz="8" w:space="0" w:color="000000"/>
              <w:right w:val="single" w:sz="8" w:space="0" w:color="000000"/>
            </w:tcBorders>
            <w:shd w:val="clear" w:color="auto" w:fill="auto"/>
            <w:vAlign w:val="bottom"/>
            <w:hideMark/>
          </w:tcPr>
          <w:p w14:paraId="52CCFE69"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1</w:t>
            </w:r>
          </w:p>
        </w:tc>
        <w:tc>
          <w:tcPr>
            <w:tcW w:w="0" w:type="auto"/>
            <w:tcBorders>
              <w:top w:val="nil"/>
              <w:left w:val="nil"/>
              <w:bottom w:val="single" w:sz="8" w:space="0" w:color="000000"/>
              <w:right w:val="single" w:sz="8" w:space="0" w:color="000000"/>
            </w:tcBorders>
            <w:shd w:val="clear" w:color="auto" w:fill="auto"/>
            <w:vAlign w:val="bottom"/>
            <w:hideMark/>
          </w:tcPr>
          <w:p w14:paraId="1D48D40B" w14:textId="275CBD8B" w:rsidR="000E7491" w:rsidRPr="00996619" w:rsidRDefault="000E7491" w:rsidP="008177F3">
            <w:pPr>
              <w:spacing w:before="0" w:after="0"/>
              <w:jc w:val="center"/>
              <w:rPr>
                <w:rFonts w:cs="Arial"/>
                <w:i/>
                <w:iCs/>
                <w:color w:val="000000"/>
                <w:sz w:val="20"/>
                <w:lang w:val="en-AU" w:eastAsia="en-AU"/>
              </w:rPr>
            </w:pPr>
            <w:r w:rsidRPr="00996619">
              <w:rPr>
                <w:rFonts w:cs="Arial"/>
                <w:i/>
                <w:iCs/>
                <w:color w:val="000000"/>
                <w:sz w:val="20"/>
                <w:lang w:val="en-AU" w:eastAsia="en-AU"/>
              </w:rPr>
              <w:t>n</w:t>
            </w:r>
            <w:r w:rsidR="008177F3">
              <w:rPr>
                <w:rFonts w:cs="Arial"/>
                <w:i/>
                <w:iCs/>
                <w:color w:val="000000"/>
                <w:sz w:val="20"/>
                <w:lang w:val="en-AU" w:eastAsia="en-AU"/>
              </w:rPr>
              <w:t>il</w:t>
            </w:r>
          </w:p>
        </w:tc>
        <w:tc>
          <w:tcPr>
            <w:tcW w:w="0" w:type="auto"/>
            <w:tcBorders>
              <w:top w:val="nil"/>
              <w:left w:val="nil"/>
              <w:bottom w:val="single" w:sz="8" w:space="0" w:color="000000"/>
              <w:right w:val="single" w:sz="8" w:space="0" w:color="000000"/>
            </w:tcBorders>
            <w:shd w:val="clear" w:color="auto" w:fill="auto"/>
            <w:vAlign w:val="bottom"/>
            <w:hideMark/>
          </w:tcPr>
          <w:p w14:paraId="0DFB71EE"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247</w:t>
            </w:r>
          </w:p>
        </w:tc>
        <w:tc>
          <w:tcPr>
            <w:tcW w:w="0" w:type="auto"/>
            <w:tcBorders>
              <w:top w:val="nil"/>
              <w:left w:val="nil"/>
              <w:bottom w:val="single" w:sz="8" w:space="0" w:color="000000"/>
              <w:right w:val="single" w:sz="8" w:space="0" w:color="000000"/>
            </w:tcBorders>
            <w:shd w:val="clear" w:color="auto" w:fill="auto"/>
            <w:vAlign w:val="center"/>
            <w:hideMark/>
          </w:tcPr>
          <w:p w14:paraId="024E7954" w14:textId="77777777" w:rsidR="000E7491" w:rsidRPr="00996619" w:rsidRDefault="000E7491" w:rsidP="00060E78">
            <w:pPr>
              <w:spacing w:before="0" w:after="0"/>
              <w:jc w:val="center"/>
              <w:rPr>
                <w:rFonts w:cs="Arial"/>
                <w:color w:val="000000" w:themeColor="text1"/>
                <w:sz w:val="20"/>
                <w:lang w:val="en-AU" w:eastAsia="en-AU"/>
              </w:rPr>
            </w:pPr>
            <w:r w:rsidRPr="00996619">
              <w:rPr>
                <w:rFonts w:cs="Arial"/>
                <w:color w:val="000000" w:themeColor="text1"/>
                <w:sz w:val="20"/>
                <w:lang w:val="en-AU" w:eastAsia="en-AU"/>
              </w:rPr>
              <w:t>2,969</w:t>
            </w:r>
          </w:p>
        </w:tc>
      </w:tr>
      <w:tr w:rsidR="000E7491" w:rsidRPr="00996619" w14:paraId="6B27E52A" w14:textId="77777777" w:rsidTr="00060E78">
        <w:trPr>
          <w:cantSplit/>
          <w:trHeight w:val="300"/>
        </w:trPr>
        <w:tc>
          <w:tcPr>
            <w:tcW w:w="0" w:type="auto"/>
            <w:vMerge/>
            <w:tcBorders>
              <w:top w:val="nil"/>
              <w:left w:val="single" w:sz="8" w:space="0" w:color="000000"/>
              <w:bottom w:val="single" w:sz="8" w:space="0" w:color="000000"/>
              <w:right w:val="single" w:sz="8" w:space="0" w:color="000000"/>
            </w:tcBorders>
            <w:vAlign w:val="center"/>
            <w:hideMark/>
          </w:tcPr>
          <w:p w14:paraId="38391E52" w14:textId="77777777" w:rsidR="000E7491" w:rsidRPr="00996619" w:rsidRDefault="000E7491" w:rsidP="00060E78">
            <w:pPr>
              <w:spacing w:before="0" w:after="0"/>
              <w:jc w:val="left"/>
              <w:rPr>
                <w:rFonts w:cs="Arial"/>
                <w:color w:val="000000"/>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024D103A" w14:textId="77777777" w:rsidR="000E7491" w:rsidRPr="00996619" w:rsidRDefault="000E7491" w:rsidP="00060E78">
            <w:pPr>
              <w:spacing w:before="0" w:after="0"/>
              <w:jc w:val="left"/>
              <w:rPr>
                <w:rFonts w:cs="Arial"/>
                <w:color w:val="000000"/>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61742BC7" w14:textId="77777777" w:rsidR="000E7491" w:rsidRPr="00996619" w:rsidRDefault="000E7491" w:rsidP="00060E78">
            <w:pPr>
              <w:spacing w:before="0" w:after="0"/>
              <w:jc w:val="left"/>
              <w:rPr>
                <w:rFonts w:cs="Arial"/>
                <w:color w:val="000000"/>
                <w:sz w:val="20"/>
                <w:lang w:val="en-AU" w:eastAsia="en-AU"/>
              </w:rPr>
            </w:pPr>
          </w:p>
        </w:tc>
        <w:tc>
          <w:tcPr>
            <w:tcW w:w="0" w:type="auto"/>
            <w:tcBorders>
              <w:top w:val="nil"/>
              <w:left w:val="nil"/>
              <w:bottom w:val="single" w:sz="8" w:space="0" w:color="000000"/>
              <w:right w:val="single" w:sz="8" w:space="0" w:color="000000"/>
            </w:tcBorders>
            <w:shd w:val="clear" w:color="auto" w:fill="auto"/>
            <w:vAlign w:val="center"/>
            <w:hideMark/>
          </w:tcPr>
          <w:p w14:paraId="40C05FAA" w14:textId="7EF79414"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3129</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2F22DC98"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18</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auto" w:fill="auto"/>
            <w:vAlign w:val="bottom"/>
            <w:hideMark/>
          </w:tcPr>
          <w:p w14:paraId="677572E8"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3</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auto" w:fill="auto"/>
            <w:vAlign w:val="bottom"/>
            <w:hideMark/>
          </w:tcPr>
          <w:p w14:paraId="1FC61742"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1</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0D7704D0"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3,151</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2A005E21" w14:textId="77777777" w:rsidR="000E7491" w:rsidRPr="00996619" w:rsidRDefault="000E7491" w:rsidP="00060E78">
            <w:pPr>
              <w:spacing w:before="0" w:after="0"/>
              <w:jc w:val="center"/>
              <w:rPr>
                <w:rFonts w:cs="Arial"/>
                <w:color w:val="000000" w:themeColor="text1"/>
                <w:sz w:val="20"/>
                <w:lang w:val="en-AU" w:eastAsia="en-AU"/>
              </w:rPr>
            </w:pPr>
            <w:r>
              <w:rPr>
                <w:rFonts w:cs="Arial"/>
                <w:color w:val="000000"/>
                <w:sz w:val="20"/>
                <w:lang w:val="en-AU" w:eastAsia="en-AU"/>
              </w:rPr>
              <w:t>(</w:t>
            </w:r>
            <w:r w:rsidRPr="00996619">
              <w:rPr>
                <w:rFonts w:cs="Arial"/>
                <w:color w:val="000000" w:themeColor="text1"/>
                <w:sz w:val="20"/>
                <w:lang w:val="en-AU" w:eastAsia="en-AU"/>
              </w:rPr>
              <w:t>65</w:t>
            </w:r>
            <w:r>
              <w:rPr>
                <w:rFonts w:cs="Arial"/>
                <w:color w:val="000000"/>
                <w:sz w:val="20"/>
                <w:lang w:val="en-AU" w:eastAsia="en-AU"/>
              </w:rPr>
              <w:t>)</w:t>
            </w:r>
          </w:p>
        </w:tc>
      </w:tr>
      <w:tr w:rsidR="000E7491" w:rsidRPr="00996619" w14:paraId="4D3EF15D" w14:textId="77777777" w:rsidTr="00060E78">
        <w:trPr>
          <w:cantSplit/>
          <w:trHeight w:val="300"/>
        </w:trPr>
        <w:tc>
          <w:tcPr>
            <w:tcW w:w="0" w:type="auto"/>
            <w:vMerge/>
            <w:tcBorders>
              <w:top w:val="nil"/>
              <w:left w:val="single" w:sz="8" w:space="0" w:color="000000"/>
              <w:bottom w:val="single" w:sz="8" w:space="0" w:color="000000"/>
              <w:right w:val="single" w:sz="8" w:space="0" w:color="000000"/>
            </w:tcBorders>
            <w:vAlign w:val="center"/>
            <w:hideMark/>
          </w:tcPr>
          <w:p w14:paraId="748F598A" w14:textId="77777777" w:rsidR="000E7491" w:rsidRPr="00996619" w:rsidRDefault="000E7491" w:rsidP="00060E78">
            <w:pPr>
              <w:spacing w:before="0" w:after="0"/>
              <w:jc w:val="left"/>
              <w:rPr>
                <w:rFonts w:cs="Arial"/>
                <w:color w:val="000000"/>
                <w:sz w:val="20"/>
                <w:lang w:val="en-AU" w:eastAsia="en-AU"/>
              </w:rPr>
            </w:pPr>
          </w:p>
        </w:tc>
        <w:tc>
          <w:tcPr>
            <w:tcW w:w="0" w:type="auto"/>
            <w:vMerge w:val="restart"/>
            <w:tcBorders>
              <w:top w:val="nil"/>
              <w:left w:val="single" w:sz="8" w:space="0" w:color="000000"/>
              <w:bottom w:val="single" w:sz="8" w:space="0" w:color="000000"/>
              <w:right w:val="single" w:sz="8" w:space="0" w:color="000000"/>
            </w:tcBorders>
            <w:shd w:val="clear" w:color="000000" w:fill="D9D9D9"/>
            <w:vAlign w:val="center"/>
            <w:hideMark/>
          </w:tcPr>
          <w:p w14:paraId="3A6B08E1" w14:textId="77777777" w:rsidR="000E7491" w:rsidRPr="00996619" w:rsidRDefault="000E7491" w:rsidP="00060E78">
            <w:pPr>
              <w:spacing w:before="0" w:after="0"/>
              <w:jc w:val="center"/>
              <w:rPr>
                <w:rFonts w:cs="Arial"/>
                <w:i/>
                <w:iCs/>
                <w:color w:val="000000"/>
                <w:sz w:val="20"/>
                <w:lang w:val="en-AU" w:eastAsia="en-AU"/>
              </w:rPr>
            </w:pPr>
            <w:r w:rsidRPr="00996619">
              <w:rPr>
                <w:rFonts w:cs="Arial"/>
                <w:i/>
                <w:iCs/>
                <w:color w:val="000000"/>
                <w:sz w:val="20"/>
                <w:lang w:val="en-AU" w:eastAsia="en-AU"/>
              </w:rPr>
              <w:t>%</w:t>
            </w:r>
          </w:p>
        </w:tc>
        <w:tc>
          <w:tcPr>
            <w:tcW w:w="0" w:type="auto"/>
            <w:vMerge w:val="restart"/>
            <w:tcBorders>
              <w:top w:val="nil"/>
              <w:left w:val="single" w:sz="8" w:space="0" w:color="000000"/>
              <w:bottom w:val="single" w:sz="8" w:space="0" w:color="000000"/>
              <w:right w:val="single" w:sz="8" w:space="0" w:color="000000"/>
            </w:tcBorders>
            <w:shd w:val="clear" w:color="000000" w:fill="D9D9D9"/>
            <w:vAlign w:val="center"/>
            <w:hideMark/>
          </w:tcPr>
          <w:p w14:paraId="3740826B" w14:textId="77777777" w:rsidR="000E7491" w:rsidRPr="00996619" w:rsidRDefault="000E7491" w:rsidP="00060E78">
            <w:pPr>
              <w:spacing w:before="0" w:after="0"/>
              <w:jc w:val="center"/>
              <w:rPr>
                <w:rFonts w:cs="Arial"/>
                <w:i/>
                <w:iCs/>
                <w:color w:val="000000"/>
                <w:sz w:val="20"/>
                <w:lang w:val="en-AU" w:eastAsia="en-AU"/>
              </w:rPr>
            </w:pPr>
            <w:r w:rsidRPr="00996619">
              <w:rPr>
                <w:rFonts w:cs="Arial"/>
                <w:i/>
                <w:iCs/>
                <w:color w:val="000000"/>
                <w:sz w:val="20"/>
                <w:lang w:val="en-AU" w:eastAsia="en-AU"/>
              </w:rPr>
              <w:t>100%</w:t>
            </w:r>
          </w:p>
        </w:tc>
        <w:tc>
          <w:tcPr>
            <w:tcW w:w="0" w:type="auto"/>
            <w:tcBorders>
              <w:top w:val="nil"/>
              <w:left w:val="nil"/>
              <w:bottom w:val="single" w:sz="8" w:space="0" w:color="000000"/>
              <w:right w:val="single" w:sz="8" w:space="0" w:color="000000"/>
            </w:tcBorders>
            <w:shd w:val="clear" w:color="000000" w:fill="D9D9D9"/>
            <w:vAlign w:val="center"/>
            <w:hideMark/>
          </w:tcPr>
          <w:p w14:paraId="40D8252D"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7%</w:t>
            </w:r>
          </w:p>
        </w:tc>
        <w:tc>
          <w:tcPr>
            <w:tcW w:w="0" w:type="auto"/>
            <w:tcBorders>
              <w:top w:val="nil"/>
              <w:left w:val="nil"/>
              <w:bottom w:val="single" w:sz="8" w:space="0" w:color="000000"/>
              <w:right w:val="single" w:sz="8" w:space="0" w:color="000000"/>
            </w:tcBorders>
            <w:shd w:val="clear" w:color="000000" w:fill="D9D9D9"/>
            <w:vAlign w:val="center"/>
            <w:hideMark/>
          </w:tcPr>
          <w:p w14:paraId="3F17152D"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0.2%</w:t>
            </w:r>
          </w:p>
        </w:tc>
        <w:tc>
          <w:tcPr>
            <w:tcW w:w="0" w:type="auto"/>
            <w:tcBorders>
              <w:top w:val="nil"/>
              <w:left w:val="nil"/>
              <w:bottom w:val="single" w:sz="8" w:space="0" w:color="000000"/>
              <w:right w:val="single" w:sz="8" w:space="0" w:color="000000"/>
            </w:tcBorders>
            <w:shd w:val="clear" w:color="000000" w:fill="D9D9D9"/>
            <w:vAlign w:val="center"/>
            <w:hideMark/>
          </w:tcPr>
          <w:p w14:paraId="7394336A"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0.0</w:t>
            </w:r>
            <w:r>
              <w:rPr>
                <w:rFonts w:cs="Arial"/>
                <w:color w:val="000000"/>
                <w:sz w:val="20"/>
                <w:lang w:val="en-AU" w:eastAsia="en-AU"/>
              </w:rPr>
              <w:t>2</w:t>
            </w:r>
            <w:r w:rsidRPr="00996619">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17856212" w14:textId="1E4509C9" w:rsidR="000E7491" w:rsidRPr="00996619" w:rsidRDefault="000E7491" w:rsidP="008177F3">
            <w:pPr>
              <w:spacing w:before="0" w:after="0"/>
              <w:jc w:val="center"/>
              <w:rPr>
                <w:rFonts w:cs="Arial"/>
                <w:i/>
                <w:iCs/>
                <w:color w:val="000000"/>
                <w:sz w:val="20"/>
                <w:lang w:val="en-AU" w:eastAsia="en-AU"/>
              </w:rPr>
            </w:pPr>
            <w:r w:rsidRPr="00996619">
              <w:rPr>
                <w:rFonts w:cs="Arial"/>
                <w:i/>
                <w:iCs/>
                <w:color w:val="000000"/>
                <w:sz w:val="20"/>
                <w:lang w:val="en-AU" w:eastAsia="en-AU"/>
              </w:rPr>
              <w:t>n</w:t>
            </w:r>
            <w:r w:rsidR="008177F3">
              <w:rPr>
                <w:rFonts w:cs="Arial"/>
                <w:i/>
                <w:iCs/>
                <w:color w:val="000000"/>
                <w:sz w:val="20"/>
                <w:lang w:val="en-AU" w:eastAsia="en-AU"/>
              </w:rPr>
              <w:t>il</w:t>
            </w:r>
          </w:p>
        </w:tc>
        <w:tc>
          <w:tcPr>
            <w:tcW w:w="0" w:type="auto"/>
            <w:tcBorders>
              <w:top w:val="nil"/>
              <w:left w:val="nil"/>
              <w:bottom w:val="single" w:sz="8" w:space="0" w:color="000000"/>
              <w:right w:val="single" w:sz="8" w:space="0" w:color="000000"/>
            </w:tcBorders>
            <w:shd w:val="clear" w:color="000000" w:fill="D9D9D9"/>
            <w:vAlign w:val="center"/>
            <w:hideMark/>
          </w:tcPr>
          <w:p w14:paraId="73100A0D"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8%</w:t>
            </w:r>
          </w:p>
        </w:tc>
        <w:tc>
          <w:tcPr>
            <w:tcW w:w="0" w:type="auto"/>
            <w:tcBorders>
              <w:top w:val="nil"/>
              <w:left w:val="nil"/>
              <w:bottom w:val="single" w:sz="8" w:space="0" w:color="000000"/>
              <w:right w:val="single" w:sz="8" w:space="0" w:color="000000"/>
            </w:tcBorders>
            <w:shd w:val="clear" w:color="000000" w:fill="D9D9D9"/>
            <w:vAlign w:val="center"/>
            <w:hideMark/>
          </w:tcPr>
          <w:p w14:paraId="495E99CC" w14:textId="77777777" w:rsidR="000E7491" w:rsidRPr="00996619" w:rsidRDefault="000E7491" w:rsidP="00060E78">
            <w:pPr>
              <w:spacing w:before="0" w:after="0"/>
              <w:jc w:val="center"/>
              <w:rPr>
                <w:rFonts w:cs="Arial"/>
                <w:color w:val="000000" w:themeColor="text1"/>
                <w:sz w:val="20"/>
                <w:lang w:val="en-AU" w:eastAsia="en-AU"/>
              </w:rPr>
            </w:pPr>
            <w:r w:rsidRPr="00996619">
              <w:rPr>
                <w:rFonts w:cs="Arial"/>
                <w:color w:val="000000" w:themeColor="text1"/>
                <w:sz w:val="20"/>
                <w:lang w:val="en-AU" w:eastAsia="en-AU"/>
              </w:rPr>
              <w:t>92%</w:t>
            </w:r>
          </w:p>
        </w:tc>
      </w:tr>
      <w:tr w:rsidR="000E7491" w:rsidRPr="00996619" w14:paraId="5ED93563" w14:textId="77777777" w:rsidTr="00060E78">
        <w:trPr>
          <w:cantSplit/>
          <w:trHeight w:val="300"/>
        </w:trPr>
        <w:tc>
          <w:tcPr>
            <w:tcW w:w="0" w:type="auto"/>
            <w:vMerge/>
            <w:tcBorders>
              <w:top w:val="nil"/>
              <w:left w:val="single" w:sz="8" w:space="0" w:color="000000"/>
              <w:bottom w:val="single" w:sz="8" w:space="0" w:color="000000"/>
              <w:right w:val="single" w:sz="8" w:space="0" w:color="000000"/>
            </w:tcBorders>
            <w:vAlign w:val="center"/>
            <w:hideMark/>
          </w:tcPr>
          <w:p w14:paraId="02BE56DA" w14:textId="77777777" w:rsidR="000E7491" w:rsidRPr="00996619" w:rsidRDefault="000E7491" w:rsidP="00060E78">
            <w:pPr>
              <w:spacing w:before="0" w:after="0"/>
              <w:jc w:val="left"/>
              <w:rPr>
                <w:rFonts w:cs="Arial"/>
                <w:color w:val="000000"/>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5B16A968" w14:textId="77777777" w:rsidR="000E7491" w:rsidRPr="00996619" w:rsidRDefault="000E7491" w:rsidP="00060E78">
            <w:pPr>
              <w:spacing w:before="0" w:after="0"/>
              <w:jc w:val="left"/>
              <w:rPr>
                <w:rFonts w:cs="Arial"/>
                <w:i/>
                <w:iCs/>
                <w:color w:val="000000"/>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0F6DEE2D" w14:textId="77777777" w:rsidR="000E7491" w:rsidRPr="00996619" w:rsidRDefault="000E7491" w:rsidP="00060E78">
            <w:pPr>
              <w:spacing w:before="0" w:after="0"/>
              <w:jc w:val="left"/>
              <w:rPr>
                <w:rFonts w:cs="Arial"/>
                <w:i/>
                <w:iCs/>
                <w:color w:val="000000"/>
                <w:sz w:val="20"/>
                <w:lang w:val="en-AU" w:eastAsia="en-AU"/>
              </w:rPr>
            </w:pPr>
          </w:p>
        </w:tc>
        <w:tc>
          <w:tcPr>
            <w:tcW w:w="0" w:type="auto"/>
            <w:tcBorders>
              <w:top w:val="nil"/>
              <w:left w:val="nil"/>
              <w:bottom w:val="single" w:sz="8" w:space="0" w:color="000000"/>
              <w:right w:val="single" w:sz="8" w:space="0" w:color="000000"/>
            </w:tcBorders>
            <w:shd w:val="clear" w:color="000000" w:fill="D9D9D9"/>
            <w:vAlign w:val="center"/>
            <w:hideMark/>
          </w:tcPr>
          <w:p w14:paraId="0756F457" w14:textId="59F1A650"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97%</w:t>
            </w:r>
            <w:r w:rsidR="008177F3">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2DE865BA"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1%</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47936C48"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0.1%</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7DADEC94"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0.04%</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1459F596"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98%</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5A2F2CDE" w14:textId="77777777" w:rsidR="000E7491" w:rsidRPr="00996619" w:rsidRDefault="000E7491" w:rsidP="00060E78">
            <w:pPr>
              <w:spacing w:before="0" w:after="0"/>
              <w:jc w:val="center"/>
              <w:rPr>
                <w:rFonts w:cs="Arial"/>
                <w:color w:val="000000" w:themeColor="text1"/>
                <w:sz w:val="20"/>
                <w:lang w:val="en-AU" w:eastAsia="en-AU"/>
              </w:rPr>
            </w:pPr>
            <w:r>
              <w:rPr>
                <w:rFonts w:cs="Arial"/>
                <w:color w:val="000000"/>
                <w:sz w:val="20"/>
                <w:lang w:val="en-AU" w:eastAsia="en-AU"/>
              </w:rPr>
              <w:t>(</w:t>
            </w:r>
            <w:r w:rsidRPr="00996619">
              <w:rPr>
                <w:rFonts w:cs="Arial"/>
                <w:color w:val="000000" w:themeColor="text1"/>
                <w:sz w:val="20"/>
                <w:lang w:val="en-AU" w:eastAsia="en-AU"/>
              </w:rPr>
              <w:t>2%</w:t>
            </w:r>
            <w:r>
              <w:rPr>
                <w:rFonts w:cs="Arial"/>
                <w:color w:val="000000"/>
                <w:sz w:val="20"/>
                <w:lang w:val="en-AU" w:eastAsia="en-AU"/>
              </w:rPr>
              <w:t>)</w:t>
            </w:r>
          </w:p>
        </w:tc>
      </w:tr>
      <w:tr w:rsidR="000E7491" w:rsidRPr="00996619" w14:paraId="6E640F33" w14:textId="77777777" w:rsidTr="00060E78">
        <w:trPr>
          <w:cantSplit/>
          <w:trHeight w:val="315"/>
        </w:trPr>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4DE1F0A7"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Surveyed seagras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6FDA20C4"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area</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14:paraId="1E27E0D6"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307</w:t>
            </w:r>
          </w:p>
        </w:tc>
        <w:tc>
          <w:tcPr>
            <w:tcW w:w="0" w:type="auto"/>
            <w:tcBorders>
              <w:top w:val="nil"/>
              <w:left w:val="nil"/>
              <w:bottom w:val="single" w:sz="8" w:space="0" w:color="000000"/>
              <w:right w:val="single" w:sz="8" w:space="0" w:color="000000"/>
            </w:tcBorders>
            <w:shd w:val="clear" w:color="auto" w:fill="auto"/>
            <w:vAlign w:val="bottom"/>
            <w:hideMark/>
          </w:tcPr>
          <w:p w14:paraId="7AE93F4A"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200</w:t>
            </w:r>
          </w:p>
        </w:tc>
        <w:tc>
          <w:tcPr>
            <w:tcW w:w="0" w:type="auto"/>
            <w:tcBorders>
              <w:top w:val="nil"/>
              <w:left w:val="nil"/>
              <w:bottom w:val="single" w:sz="8" w:space="0" w:color="000000"/>
              <w:right w:val="single" w:sz="8" w:space="0" w:color="000000"/>
            </w:tcBorders>
            <w:shd w:val="clear" w:color="auto" w:fill="auto"/>
            <w:vAlign w:val="bottom"/>
            <w:hideMark/>
          </w:tcPr>
          <w:p w14:paraId="612DFA02"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75</w:t>
            </w:r>
          </w:p>
        </w:tc>
        <w:tc>
          <w:tcPr>
            <w:tcW w:w="0" w:type="auto"/>
            <w:tcBorders>
              <w:top w:val="nil"/>
              <w:left w:val="nil"/>
              <w:bottom w:val="single" w:sz="8" w:space="0" w:color="000000"/>
              <w:right w:val="single" w:sz="8" w:space="0" w:color="000000"/>
            </w:tcBorders>
            <w:shd w:val="clear" w:color="auto" w:fill="auto"/>
            <w:vAlign w:val="bottom"/>
            <w:hideMark/>
          </w:tcPr>
          <w:p w14:paraId="3BDD0FF2"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19</w:t>
            </w:r>
          </w:p>
        </w:tc>
        <w:tc>
          <w:tcPr>
            <w:tcW w:w="0" w:type="auto"/>
            <w:tcBorders>
              <w:top w:val="nil"/>
              <w:left w:val="nil"/>
              <w:bottom w:val="single" w:sz="8" w:space="0" w:color="000000"/>
              <w:right w:val="single" w:sz="8" w:space="0" w:color="000000"/>
            </w:tcBorders>
            <w:shd w:val="clear" w:color="auto" w:fill="auto"/>
            <w:vAlign w:val="bottom"/>
            <w:hideMark/>
          </w:tcPr>
          <w:p w14:paraId="2AB97C00" w14:textId="7EE58B6B" w:rsidR="000E7491" w:rsidRPr="00996619" w:rsidRDefault="000E7491" w:rsidP="008177F3">
            <w:pPr>
              <w:spacing w:before="0" w:after="0"/>
              <w:jc w:val="center"/>
              <w:rPr>
                <w:rFonts w:cs="Arial"/>
                <w:i/>
                <w:iCs/>
                <w:color w:val="000000"/>
                <w:sz w:val="20"/>
                <w:lang w:val="en-AU" w:eastAsia="en-AU"/>
              </w:rPr>
            </w:pPr>
            <w:r w:rsidRPr="00996619">
              <w:rPr>
                <w:rFonts w:cs="Arial"/>
                <w:i/>
                <w:iCs/>
                <w:color w:val="000000"/>
                <w:sz w:val="20"/>
                <w:lang w:val="en-AU" w:eastAsia="en-AU"/>
              </w:rPr>
              <w:t>n</w:t>
            </w:r>
            <w:r w:rsidR="008177F3">
              <w:rPr>
                <w:rFonts w:cs="Arial"/>
                <w:i/>
                <w:iCs/>
                <w:color w:val="000000"/>
                <w:sz w:val="20"/>
                <w:lang w:val="en-AU" w:eastAsia="en-AU"/>
              </w:rPr>
              <w:t>il</w:t>
            </w:r>
          </w:p>
        </w:tc>
        <w:tc>
          <w:tcPr>
            <w:tcW w:w="0" w:type="auto"/>
            <w:tcBorders>
              <w:top w:val="nil"/>
              <w:left w:val="nil"/>
              <w:bottom w:val="single" w:sz="8" w:space="0" w:color="000000"/>
              <w:right w:val="single" w:sz="8" w:space="0" w:color="000000"/>
            </w:tcBorders>
            <w:shd w:val="clear" w:color="auto" w:fill="auto"/>
            <w:vAlign w:val="bottom"/>
            <w:hideMark/>
          </w:tcPr>
          <w:p w14:paraId="28D6D19C"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293</w:t>
            </w:r>
          </w:p>
        </w:tc>
        <w:tc>
          <w:tcPr>
            <w:tcW w:w="0" w:type="auto"/>
            <w:tcBorders>
              <w:top w:val="nil"/>
              <w:left w:val="nil"/>
              <w:bottom w:val="single" w:sz="8" w:space="0" w:color="000000"/>
              <w:right w:val="single" w:sz="8" w:space="0" w:color="000000"/>
            </w:tcBorders>
            <w:shd w:val="clear" w:color="auto" w:fill="auto"/>
            <w:vAlign w:val="center"/>
            <w:hideMark/>
          </w:tcPr>
          <w:p w14:paraId="54341DB2" w14:textId="77777777" w:rsidR="000E7491" w:rsidRPr="00996619" w:rsidRDefault="000E7491" w:rsidP="00060E78">
            <w:pPr>
              <w:spacing w:before="0" w:after="0"/>
              <w:jc w:val="center"/>
              <w:rPr>
                <w:rFonts w:cs="Arial"/>
                <w:color w:val="000000" w:themeColor="text1"/>
                <w:sz w:val="20"/>
                <w:lang w:val="en-AU" w:eastAsia="en-AU"/>
              </w:rPr>
            </w:pPr>
            <w:r w:rsidRPr="00996619">
              <w:rPr>
                <w:rFonts w:cs="Arial"/>
                <w:color w:val="000000" w:themeColor="text1"/>
                <w:sz w:val="20"/>
                <w:lang w:val="en-AU" w:eastAsia="en-AU"/>
              </w:rPr>
              <w:t>14</w:t>
            </w:r>
          </w:p>
        </w:tc>
      </w:tr>
      <w:tr w:rsidR="000E7491" w:rsidRPr="00996619" w14:paraId="664FC439" w14:textId="77777777" w:rsidTr="00060E78">
        <w:trPr>
          <w:cantSplit/>
          <w:trHeight w:val="300"/>
        </w:trPr>
        <w:tc>
          <w:tcPr>
            <w:tcW w:w="0" w:type="auto"/>
            <w:vMerge/>
            <w:tcBorders>
              <w:top w:val="nil"/>
              <w:left w:val="single" w:sz="8" w:space="0" w:color="000000"/>
              <w:bottom w:val="single" w:sz="8" w:space="0" w:color="000000"/>
              <w:right w:val="single" w:sz="8" w:space="0" w:color="000000"/>
            </w:tcBorders>
            <w:vAlign w:val="center"/>
            <w:hideMark/>
          </w:tcPr>
          <w:p w14:paraId="0FA81A0E" w14:textId="77777777" w:rsidR="000E7491" w:rsidRPr="00996619" w:rsidRDefault="000E7491" w:rsidP="00060E78">
            <w:pPr>
              <w:spacing w:before="0" w:after="0"/>
              <w:jc w:val="left"/>
              <w:rPr>
                <w:rFonts w:cs="Arial"/>
                <w:color w:val="000000"/>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3EFC4EBF" w14:textId="77777777" w:rsidR="000E7491" w:rsidRPr="00996619" w:rsidRDefault="000E7491" w:rsidP="00060E78">
            <w:pPr>
              <w:spacing w:before="0" w:after="0"/>
              <w:jc w:val="left"/>
              <w:rPr>
                <w:rFonts w:cs="Arial"/>
                <w:color w:val="000000"/>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7065D00C" w14:textId="77777777" w:rsidR="000E7491" w:rsidRPr="00996619" w:rsidRDefault="000E7491" w:rsidP="00060E78">
            <w:pPr>
              <w:spacing w:before="0" w:after="0"/>
              <w:jc w:val="left"/>
              <w:rPr>
                <w:rFonts w:cs="Arial"/>
                <w:color w:val="000000"/>
                <w:sz w:val="20"/>
                <w:lang w:val="en-AU" w:eastAsia="en-AU"/>
              </w:rPr>
            </w:pPr>
          </w:p>
        </w:tc>
        <w:tc>
          <w:tcPr>
            <w:tcW w:w="0" w:type="auto"/>
            <w:tcBorders>
              <w:top w:val="nil"/>
              <w:left w:val="nil"/>
              <w:bottom w:val="single" w:sz="8" w:space="0" w:color="000000"/>
              <w:right w:val="single" w:sz="8" w:space="0" w:color="000000"/>
            </w:tcBorders>
            <w:shd w:val="clear" w:color="auto" w:fill="auto"/>
            <w:vAlign w:val="center"/>
            <w:hideMark/>
          </w:tcPr>
          <w:p w14:paraId="0CEB5453"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174</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3B0EA049"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33</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auto" w:fill="auto"/>
            <w:vAlign w:val="bottom"/>
            <w:hideMark/>
          </w:tcPr>
          <w:p w14:paraId="3B27E9D6"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42</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auto" w:fill="auto"/>
            <w:vAlign w:val="bottom"/>
            <w:hideMark/>
          </w:tcPr>
          <w:p w14:paraId="05427E01"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46</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62E895DF"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294</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auto" w:fill="auto"/>
            <w:vAlign w:val="center"/>
            <w:hideMark/>
          </w:tcPr>
          <w:p w14:paraId="0FCA7DFB"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13</w:t>
            </w:r>
            <w:r>
              <w:rPr>
                <w:rFonts w:cs="Arial"/>
                <w:color w:val="000000"/>
                <w:sz w:val="20"/>
                <w:lang w:val="en-AU" w:eastAsia="en-AU"/>
              </w:rPr>
              <w:t>)</w:t>
            </w:r>
          </w:p>
        </w:tc>
      </w:tr>
      <w:tr w:rsidR="000E7491" w:rsidRPr="00996619" w14:paraId="2331E219" w14:textId="77777777" w:rsidTr="00060E78">
        <w:trPr>
          <w:cantSplit/>
          <w:trHeight w:val="300"/>
        </w:trPr>
        <w:tc>
          <w:tcPr>
            <w:tcW w:w="0" w:type="auto"/>
            <w:vMerge/>
            <w:tcBorders>
              <w:top w:val="nil"/>
              <w:left w:val="single" w:sz="8" w:space="0" w:color="000000"/>
              <w:bottom w:val="single" w:sz="8" w:space="0" w:color="000000"/>
              <w:right w:val="single" w:sz="8" w:space="0" w:color="000000"/>
            </w:tcBorders>
            <w:vAlign w:val="center"/>
            <w:hideMark/>
          </w:tcPr>
          <w:p w14:paraId="1D27A7D5" w14:textId="77777777" w:rsidR="000E7491" w:rsidRPr="00996619" w:rsidRDefault="000E7491" w:rsidP="00060E78">
            <w:pPr>
              <w:spacing w:before="0" w:after="0"/>
              <w:jc w:val="left"/>
              <w:rPr>
                <w:rFonts w:cs="Arial"/>
                <w:color w:val="000000"/>
                <w:sz w:val="20"/>
                <w:lang w:val="en-AU" w:eastAsia="en-AU"/>
              </w:rPr>
            </w:pPr>
          </w:p>
        </w:tc>
        <w:tc>
          <w:tcPr>
            <w:tcW w:w="0" w:type="auto"/>
            <w:vMerge w:val="restart"/>
            <w:tcBorders>
              <w:top w:val="nil"/>
              <w:left w:val="single" w:sz="8" w:space="0" w:color="000000"/>
              <w:bottom w:val="single" w:sz="8" w:space="0" w:color="000000"/>
              <w:right w:val="single" w:sz="8" w:space="0" w:color="000000"/>
            </w:tcBorders>
            <w:shd w:val="clear" w:color="000000" w:fill="D9D9D9"/>
            <w:vAlign w:val="center"/>
            <w:hideMark/>
          </w:tcPr>
          <w:p w14:paraId="155E6A27" w14:textId="77777777" w:rsidR="000E7491" w:rsidRPr="00996619" w:rsidRDefault="000E7491" w:rsidP="00060E78">
            <w:pPr>
              <w:spacing w:before="0" w:after="0"/>
              <w:jc w:val="center"/>
              <w:rPr>
                <w:rFonts w:cs="Arial"/>
                <w:i/>
                <w:iCs/>
                <w:color w:val="000000"/>
                <w:sz w:val="20"/>
                <w:lang w:val="en-AU" w:eastAsia="en-AU"/>
              </w:rPr>
            </w:pPr>
            <w:r w:rsidRPr="00996619">
              <w:rPr>
                <w:rFonts w:cs="Arial"/>
                <w:i/>
                <w:iCs/>
                <w:color w:val="000000"/>
                <w:sz w:val="20"/>
                <w:lang w:val="en-AU" w:eastAsia="en-AU"/>
              </w:rPr>
              <w:t>%</w:t>
            </w:r>
          </w:p>
        </w:tc>
        <w:tc>
          <w:tcPr>
            <w:tcW w:w="0" w:type="auto"/>
            <w:vMerge w:val="restart"/>
            <w:tcBorders>
              <w:top w:val="nil"/>
              <w:left w:val="single" w:sz="8" w:space="0" w:color="000000"/>
              <w:bottom w:val="single" w:sz="8" w:space="0" w:color="000000"/>
              <w:right w:val="single" w:sz="8" w:space="0" w:color="000000"/>
            </w:tcBorders>
            <w:shd w:val="clear" w:color="000000" w:fill="D9D9D9"/>
            <w:vAlign w:val="center"/>
            <w:hideMark/>
          </w:tcPr>
          <w:p w14:paraId="621B107D" w14:textId="77777777" w:rsidR="000E7491" w:rsidRPr="00996619" w:rsidRDefault="000E7491" w:rsidP="00060E78">
            <w:pPr>
              <w:spacing w:before="0" w:after="0"/>
              <w:jc w:val="center"/>
              <w:rPr>
                <w:rFonts w:cs="Arial"/>
                <w:i/>
                <w:iCs/>
                <w:color w:val="000000"/>
                <w:sz w:val="20"/>
                <w:lang w:val="en-AU" w:eastAsia="en-AU"/>
              </w:rPr>
            </w:pPr>
            <w:r w:rsidRPr="00996619">
              <w:rPr>
                <w:rFonts w:cs="Arial"/>
                <w:i/>
                <w:iCs/>
                <w:color w:val="000000"/>
                <w:sz w:val="20"/>
                <w:lang w:val="en-AU" w:eastAsia="en-AU"/>
              </w:rPr>
              <w:t>100%</w:t>
            </w:r>
          </w:p>
        </w:tc>
        <w:tc>
          <w:tcPr>
            <w:tcW w:w="0" w:type="auto"/>
            <w:tcBorders>
              <w:top w:val="nil"/>
              <w:left w:val="nil"/>
              <w:bottom w:val="single" w:sz="8" w:space="0" w:color="000000"/>
              <w:right w:val="single" w:sz="8" w:space="0" w:color="000000"/>
            </w:tcBorders>
            <w:shd w:val="clear" w:color="000000" w:fill="D9D9D9"/>
            <w:vAlign w:val="center"/>
            <w:hideMark/>
          </w:tcPr>
          <w:p w14:paraId="43547FB3"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65%</w:t>
            </w:r>
          </w:p>
        </w:tc>
        <w:tc>
          <w:tcPr>
            <w:tcW w:w="0" w:type="auto"/>
            <w:tcBorders>
              <w:top w:val="nil"/>
              <w:left w:val="nil"/>
              <w:bottom w:val="single" w:sz="8" w:space="0" w:color="000000"/>
              <w:right w:val="single" w:sz="8" w:space="0" w:color="000000"/>
            </w:tcBorders>
            <w:shd w:val="clear" w:color="000000" w:fill="D9D9D9"/>
            <w:vAlign w:val="center"/>
            <w:hideMark/>
          </w:tcPr>
          <w:p w14:paraId="1BB3CC46"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24%</w:t>
            </w:r>
          </w:p>
        </w:tc>
        <w:tc>
          <w:tcPr>
            <w:tcW w:w="0" w:type="auto"/>
            <w:tcBorders>
              <w:top w:val="nil"/>
              <w:left w:val="nil"/>
              <w:bottom w:val="single" w:sz="8" w:space="0" w:color="000000"/>
              <w:right w:val="single" w:sz="8" w:space="0" w:color="000000"/>
            </w:tcBorders>
            <w:shd w:val="clear" w:color="000000" w:fill="D9D9D9"/>
            <w:vAlign w:val="center"/>
            <w:hideMark/>
          </w:tcPr>
          <w:p w14:paraId="5BB04F87"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6%</w:t>
            </w:r>
          </w:p>
        </w:tc>
        <w:tc>
          <w:tcPr>
            <w:tcW w:w="0" w:type="auto"/>
            <w:tcBorders>
              <w:top w:val="nil"/>
              <w:left w:val="nil"/>
              <w:bottom w:val="single" w:sz="8" w:space="0" w:color="000000"/>
              <w:right w:val="single" w:sz="8" w:space="0" w:color="000000"/>
            </w:tcBorders>
            <w:shd w:val="clear" w:color="000000" w:fill="D9D9D9"/>
            <w:vAlign w:val="center"/>
            <w:hideMark/>
          </w:tcPr>
          <w:p w14:paraId="15E7CD6E" w14:textId="53E6065D" w:rsidR="000E7491" w:rsidRPr="00996619" w:rsidRDefault="000E7491" w:rsidP="008177F3">
            <w:pPr>
              <w:spacing w:before="0" w:after="0"/>
              <w:jc w:val="center"/>
              <w:rPr>
                <w:rFonts w:cs="Arial"/>
                <w:i/>
                <w:iCs/>
                <w:color w:val="000000"/>
                <w:sz w:val="20"/>
                <w:lang w:val="en-AU" w:eastAsia="en-AU"/>
              </w:rPr>
            </w:pPr>
            <w:r w:rsidRPr="00996619">
              <w:rPr>
                <w:rFonts w:cs="Arial"/>
                <w:i/>
                <w:iCs/>
                <w:color w:val="000000"/>
                <w:sz w:val="20"/>
                <w:lang w:val="en-AU" w:eastAsia="en-AU"/>
              </w:rPr>
              <w:t>n</w:t>
            </w:r>
            <w:r w:rsidR="008177F3">
              <w:rPr>
                <w:rFonts w:cs="Arial"/>
                <w:i/>
                <w:iCs/>
                <w:color w:val="000000"/>
                <w:sz w:val="20"/>
                <w:lang w:val="en-AU" w:eastAsia="en-AU"/>
              </w:rPr>
              <w:t>il</w:t>
            </w:r>
          </w:p>
        </w:tc>
        <w:tc>
          <w:tcPr>
            <w:tcW w:w="0" w:type="auto"/>
            <w:tcBorders>
              <w:top w:val="nil"/>
              <w:left w:val="nil"/>
              <w:bottom w:val="single" w:sz="8" w:space="0" w:color="000000"/>
              <w:right w:val="single" w:sz="8" w:space="0" w:color="000000"/>
            </w:tcBorders>
            <w:shd w:val="clear" w:color="000000" w:fill="D9D9D9"/>
            <w:vAlign w:val="center"/>
            <w:hideMark/>
          </w:tcPr>
          <w:p w14:paraId="78C0B133"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96%</w:t>
            </w:r>
          </w:p>
        </w:tc>
        <w:tc>
          <w:tcPr>
            <w:tcW w:w="0" w:type="auto"/>
            <w:tcBorders>
              <w:top w:val="nil"/>
              <w:left w:val="nil"/>
              <w:bottom w:val="single" w:sz="8" w:space="0" w:color="000000"/>
              <w:right w:val="single" w:sz="8" w:space="0" w:color="000000"/>
            </w:tcBorders>
            <w:shd w:val="clear" w:color="000000" w:fill="D9D9D9"/>
            <w:vAlign w:val="center"/>
            <w:hideMark/>
          </w:tcPr>
          <w:p w14:paraId="135AF33B" w14:textId="77777777" w:rsidR="000E7491" w:rsidRPr="00996619" w:rsidRDefault="000E7491" w:rsidP="00060E78">
            <w:pPr>
              <w:spacing w:before="0" w:after="0"/>
              <w:jc w:val="center"/>
              <w:rPr>
                <w:rFonts w:cs="Arial"/>
                <w:color w:val="000000"/>
                <w:sz w:val="20"/>
                <w:lang w:val="en-AU" w:eastAsia="en-AU"/>
              </w:rPr>
            </w:pPr>
            <w:r w:rsidRPr="00996619">
              <w:rPr>
                <w:rFonts w:cs="Arial"/>
                <w:color w:val="000000"/>
                <w:sz w:val="20"/>
                <w:lang w:val="en-AU" w:eastAsia="en-AU"/>
              </w:rPr>
              <w:t>4%</w:t>
            </w:r>
          </w:p>
        </w:tc>
      </w:tr>
      <w:tr w:rsidR="000E7491" w:rsidRPr="00996619" w14:paraId="5E49F7EE" w14:textId="77777777" w:rsidTr="00060E78">
        <w:trPr>
          <w:cantSplit/>
          <w:trHeight w:val="300"/>
        </w:trPr>
        <w:tc>
          <w:tcPr>
            <w:tcW w:w="0" w:type="auto"/>
            <w:vMerge/>
            <w:tcBorders>
              <w:top w:val="nil"/>
              <w:left w:val="single" w:sz="8" w:space="0" w:color="000000"/>
              <w:bottom w:val="single" w:sz="8" w:space="0" w:color="000000"/>
              <w:right w:val="single" w:sz="8" w:space="0" w:color="000000"/>
            </w:tcBorders>
            <w:vAlign w:val="center"/>
            <w:hideMark/>
          </w:tcPr>
          <w:p w14:paraId="4BBB8D62" w14:textId="77777777" w:rsidR="000E7491" w:rsidRPr="00996619" w:rsidRDefault="000E7491" w:rsidP="00060E78">
            <w:pPr>
              <w:spacing w:before="0" w:after="0"/>
              <w:jc w:val="left"/>
              <w:rPr>
                <w:rFonts w:cs="Arial"/>
                <w:color w:val="000000"/>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752BBA32" w14:textId="77777777" w:rsidR="000E7491" w:rsidRPr="00996619" w:rsidRDefault="000E7491" w:rsidP="00060E78">
            <w:pPr>
              <w:spacing w:before="0" w:after="0"/>
              <w:jc w:val="left"/>
              <w:rPr>
                <w:rFonts w:cs="Arial"/>
                <w:i/>
                <w:iCs/>
                <w:color w:val="000000"/>
                <w:sz w:val="20"/>
                <w:lang w:val="en-AU" w:eastAsia="en-AU"/>
              </w:rPr>
            </w:pPr>
          </w:p>
        </w:tc>
        <w:tc>
          <w:tcPr>
            <w:tcW w:w="0" w:type="auto"/>
            <w:vMerge/>
            <w:tcBorders>
              <w:top w:val="nil"/>
              <w:left w:val="single" w:sz="8" w:space="0" w:color="000000"/>
              <w:bottom w:val="single" w:sz="8" w:space="0" w:color="000000"/>
              <w:right w:val="single" w:sz="8" w:space="0" w:color="000000"/>
            </w:tcBorders>
            <w:vAlign w:val="center"/>
            <w:hideMark/>
          </w:tcPr>
          <w:p w14:paraId="299308F3" w14:textId="77777777" w:rsidR="000E7491" w:rsidRPr="00996619" w:rsidRDefault="000E7491" w:rsidP="00060E78">
            <w:pPr>
              <w:spacing w:before="0" w:after="0"/>
              <w:jc w:val="left"/>
              <w:rPr>
                <w:rFonts w:cs="Arial"/>
                <w:i/>
                <w:iCs/>
                <w:color w:val="000000"/>
                <w:sz w:val="20"/>
                <w:lang w:val="en-AU" w:eastAsia="en-AU"/>
              </w:rPr>
            </w:pPr>
          </w:p>
        </w:tc>
        <w:tc>
          <w:tcPr>
            <w:tcW w:w="0" w:type="auto"/>
            <w:tcBorders>
              <w:top w:val="nil"/>
              <w:left w:val="nil"/>
              <w:bottom w:val="single" w:sz="8" w:space="0" w:color="000000"/>
              <w:right w:val="single" w:sz="8" w:space="0" w:color="000000"/>
            </w:tcBorders>
            <w:shd w:val="clear" w:color="000000" w:fill="D9D9D9"/>
            <w:vAlign w:val="center"/>
            <w:hideMark/>
          </w:tcPr>
          <w:p w14:paraId="08CB24A1"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57%</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7448D980"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11%</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29CCF95D"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14%</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378733FC"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15%</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58E22429"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96%</w:t>
            </w:r>
            <w:r>
              <w:rPr>
                <w:rFonts w:cs="Arial"/>
                <w:color w:val="000000"/>
                <w:sz w:val="20"/>
                <w:lang w:val="en-AU" w:eastAsia="en-AU"/>
              </w:rPr>
              <w:t>)</w:t>
            </w:r>
          </w:p>
        </w:tc>
        <w:tc>
          <w:tcPr>
            <w:tcW w:w="0" w:type="auto"/>
            <w:tcBorders>
              <w:top w:val="nil"/>
              <w:left w:val="nil"/>
              <w:bottom w:val="single" w:sz="8" w:space="0" w:color="000000"/>
              <w:right w:val="single" w:sz="8" w:space="0" w:color="000000"/>
            </w:tcBorders>
            <w:shd w:val="clear" w:color="000000" w:fill="D9D9D9"/>
            <w:vAlign w:val="center"/>
            <w:hideMark/>
          </w:tcPr>
          <w:p w14:paraId="76921C06" w14:textId="77777777" w:rsidR="000E7491" w:rsidRPr="00996619" w:rsidRDefault="000E7491" w:rsidP="00060E78">
            <w:pPr>
              <w:spacing w:before="0" w:after="0"/>
              <w:jc w:val="center"/>
              <w:rPr>
                <w:rFonts w:cs="Arial"/>
                <w:color w:val="000000"/>
                <w:sz w:val="20"/>
                <w:lang w:val="en-AU" w:eastAsia="en-AU"/>
              </w:rPr>
            </w:pPr>
            <w:r>
              <w:rPr>
                <w:rFonts w:cs="Arial"/>
                <w:color w:val="000000"/>
                <w:sz w:val="20"/>
                <w:lang w:val="en-AU" w:eastAsia="en-AU"/>
              </w:rPr>
              <w:t>(</w:t>
            </w:r>
            <w:r w:rsidRPr="00996619">
              <w:rPr>
                <w:rFonts w:cs="Arial"/>
                <w:color w:val="000000"/>
                <w:sz w:val="20"/>
                <w:lang w:val="en-AU" w:eastAsia="en-AU"/>
              </w:rPr>
              <w:t>4%</w:t>
            </w:r>
            <w:r>
              <w:rPr>
                <w:rFonts w:cs="Arial"/>
                <w:color w:val="000000"/>
                <w:sz w:val="20"/>
                <w:lang w:val="en-AU" w:eastAsia="en-AU"/>
              </w:rPr>
              <w:t>)</w:t>
            </w:r>
          </w:p>
        </w:tc>
      </w:tr>
    </w:tbl>
    <w:p w14:paraId="319641D6" w14:textId="77777777" w:rsidR="006026A2" w:rsidRDefault="006026A2" w:rsidP="000E7491">
      <w:pPr>
        <w:rPr>
          <w:rFonts w:cs="Arial"/>
          <w:szCs w:val="24"/>
          <w:lang w:val="en-AU" w:eastAsia="en-GB"/>
        </w:rPr>
      </w:pPr>
    </w:p>
    <w:p w14:paraId="0B716E40" w14:textId="245ED360" w:rsidR="006026A2" w:rsidRPr="00DC4AB9" w:rsidRDefault="006026A2" w:rsidP="006026A2">
      <w:pPr>
        <w:spacing w:before="0"/>
        <w:rPr>
          <w:rFonts w:cs="Arial"/>
          <w:lang w:val="en-AU"/>
        </w:rPr>
      </w:pPr>
      <w:r w:rsidRPr="00615D56">
        <w:rPr>
          <w:rFonts w:cs="Arial"/>
          <w:lang w:val="en-AU"/>
        </w:rPr>
        <w:fldChar w:fldCharType="begin"/>
      </w:r>
      <w:r w:rsidRPr="001F214B">
        <w:rPr>
          <w:rFonts w:cs="Arial"/>
          <w:lang w:val="en-AU"/>
        </w:rPr>
        <w:instrText xml:space="preserve"> REF _Ref3541747 \h </w:instrText>
      </w:r>
      <w:r>
        <w:rPr>
          <w:rFonts w:cs="Arial"/>
          <w:lang w:val="en-AU"/>
        </w:rPr>
        <w:instrText xml:space="preserve"> \* MERGEFORMAT </w:instrText>
      </w:r>
      <w:r w:rsidRPr="00615D56">
        <w:rPr>
          <w:rFonts w:cs="Arial"/>
          <w:lang w:val="en-AU"/>
        </w:rPr>
      </w:r>
      <w:r w:rsidRPr="00615D56">
        <w:rPr>
          <w:rFonts w:cs="Arial"/>
          <w:lang w:val="en-AU"/>
        </w:rPr>
        <w:fldChar w:fldCharType="separate"/>
      </w:r>
      <w:r w:rsidR="00335316" w:rsidRPr="00335316">
        <w:rPr>
          <w:rFonts w:cs="Arial"/>
          <w:lang w:val="en-AU"/>
        </w:rPr>
        <w:t>Figure 4</w:t>
      </w:r>
      <w:r w:rsidR="00335316" w:rsidRPr="00335316">
        <w:rPr>
          <w:rFonts w:cs="Arial"/>
          <w:lang w:val="en-AU"/>
        </w:rPr>
        <w:noBreakHyphen/>
        <w:t>30</w:t>
      </w:r>
      <w:r w:rsidRPr="00615D56">
        <w:rPr>
          <w:rFonts w:cs="Arial"/>
          <w:lang w:val="en-AU"/>
        </w:rPr>
        <w:fldChar w:fldCharType="end"/>
      </w:r>
      <w:r w:rsidRPr="001F214B">
        <w:rPr>
          <w:rFonts w:cs="Arial"/>
          <w:lang w:val="en-AU"/>
        </w:rPr>
        <w:t xml:space="preserve"> and </w:t>
      </w:r>
      <w:r w:rsidRPr="001F214B">
        <w:rPr>
          <w:rFonts w:cs="Arial"/>
          <w:lang w:val="en-AU"/>
        </w:rPr>
        <w:fldChar w:fldCharType="begin"/>
      </w:r>
      <w:r w:rsidRPr="001F214B">
        <w:rPr>
          <w:rFonts w:cs="Arial"/>
          <w:lang w:val="en-AU"/>
        </w:rPr>
        <w:instrText xml:space="preserve"> REF _Ref3541748 \h </w:instrText>
      </w:r>
      <w:r>
        <w:rPr>
          <w:rFonts w:cs="Arial"/>
          <w:lang w:val="en-AU"/>
        </w:rPr>
        <w:instrText xml:space="preserve"> \* MERGEFORMAT </w:instrText>
      </w:r>
      <w:r w:rsidRPr="001F214B">
        <w:rPr>
          <w:rFonts w:cs="Arial"/>
          <w:lang w:val="en-AU"/>
        </w:rPr>
      </w:r>
      <w:r w:rsidRPr="001F214B">
        <w:rPr>
          <w:rFonts w:cs="Arial"/>
          <w:lang w:val="en-AU"/>
        </w:rPr>
        <w:fldChar w:fldCharType="separate"/>
      </w:r>
      <w:r w:rsidR="00335316" w:rsidRPr="00335316">
        <w:rPr>
          <w:rFonts w:cs="Arial"/>
          <w:lang w:val="en-AU"/>
        </w:rPr>
        <w:t>Figure 4</w:t>
      </w:r>
      <w:r w:rsidR="00335316" w:rsidRPr="00335316">
        <w:rPr>
          <w:rFonts w:cs="Arial"/>
          <w:lang w:val="en-AU"/>
        </w:rPr>
        <w:noBreakHyphen/>
        <w:t>31</w:t>
      </w:r>
      <w:r w:rsidRPr="001F214B">
        <w:rPr>
          <w:rFonts w:cs="Arial"/>
          <w:lang w:val="en-AU"/>
        </w:rPr>
        <w:fldChar w:fldCharType="end"/>
      </w:r>
      <w:r w:rsidRPr="001F214B">
        <w:rPr>
          <w:rFonts w:cs="Arial"/>
          <w:lang w:val="en-AU"/>
        </w:rPr>
        <w:t xml:space="preserve"> illustrate</w:t>
      </w:r>
      <w:r w:rsidRPr="00DC4AB9">
        <w:rPr>
          <w:rFonts w:cs="Arial"/>
          <w:lang w:val="en-AU"/>
        </w:rPr>
        <w:t xml:space="preserve"> the changes in water quality and environmental conditions in the </w:t>
      </w:r>
      <w:r w:rsidR="00901DE2">
        <w:rPr>
          <w:rFonts w:cs="Arial"/>
          <w:lang w:val="en-AU"/>
        </w:rPr>
        <w:t xml:space="preserve">Mackay-Whitsunday </w:t>
      </w:r>
      <w:r w:rsidRPr="00DC4AB9">
        <w:rPr>
          <w:rFonts w:cs="Arial"/>
          <w:lang w:val="en-AU"/>
        </w:rPr>
        <w:t>region and focus on surface data collected by JCU and AIMS between December 2017 and April 2018. The 2017</w:t>
      </w:r>
      <w:r w:rsidRPr="00DC4AB9">
        <w:rPr>
          <w:color w:val="000000" w:themeColor="text1"/>
          <w:szCs w:val="22"/>
          <w:lang w:val="en-AU"/>
        </w:rPr>
        <w:t>–</w:t>
      </w:r>
      <w:r w:rsidRPr="00DC4AB9">
        <w:rPr>
          <w:rFonts w:cs="Arial"/>
          <w:lang w:val="en-AU"/>
        </w:rPr>
        <w:t xml:space="preserve">18 wet season was characterised by below average rainfall in the </w:t>
      </w:r>
      <w:r w:rsidR="00901DE2">
        <w:rPr>
          <w:szCs w:val="22"/>
          <w:lang w:val="en-AU"/>
        </w:rPr>
        <w:t xml:space="preserve">Mackay-Whitsunday </w:t>
      </w:r>
      <w:r w:rsidRPr="00DC4AB9">
        <w:rPr>
          <w:rFonts w:cs="Arial"/>
          <w:lang w:val="en-AU"/>
        </w:rPr>
        <w:t xml:space="preserve">region and consequent river discharge, resulting in river plumes that were for most of the wet season not well developed and therefore the sampling sites received a moderate riverine influence. Weekly river discharges </w:t>
      </w:r>
      <w:r w:rsidR="00E1061F">
        <w:rPr>
          <w:rFonts w:cs="Arial"/>
          <w:lang w:val="en-AU"/>
        </w:rPr>
        <w:t>during</w:t>
      </w:r>
      <w:r w:rsidR="00E1061F" w:rsidRPr="00DC4AB9">
        <w:rPr>
          <w:rFonts w:cs="Arial"/>
          <w:lang w:val="en-AU"/>
        </w:rPr>
        <w:t xml:space="preserve"> </w:t>
      </w:r>
      <w:r w:rsidRPr="00DC4AB9">
        <w:rPr>
          <w:rFonts w:cs="Arial"/>
          <w:lang w:val="en-AU"/>
        </w:rPr>
        <w:t>the 2017</w:t>
      </w:r>
      <w:r w:rsidRPr="00DC4AB9">
        <w:rPr>
          <w:color w:val="000000" w:themeColor="text1"/>
          <w:szCs w:val="22"/>
          <w:lang w:val="en-AU"/>
        </w:rPr>
        <w:t>–</w:t>
      </w:r>
      <w:r w:rsidRPr="00DC4AB9">
        <w:rPr>
          <w:rFonts w:cs="Arial"/>
          <w:lang w:val="en-AU"/>
        </w:rPr>
        <w:t xml:space="preserve">18 sampling period were below the long-term mean weekly discharge value, except for week 18 (98,269 ML) that was above the long-term mean weekly discharge value (38,814 ML). </w:t>
      </w:r>
    </w:p>
    <w:p w14:paraId="1B1463B9" w14:textId="76E8B1EF" w:rsidR="000E7491" w:rsidRDefault="000E7491" w:rsidP="000E7491">
      <w:pPr>
        <w:rPr>
          <w:rFonts w:cs="Arial"/>
          <w:szCs w:val="24"/>
          <w:lang w:val="en-AU" w:eastAsia="en-GB"/>
        </w:rPr>
      </w:pPr>
      <w:r w:rsidRPr="00D90B80">
        <w:rPr>
          <w:rFonts w:cs="Arial"/>
          <w:szCs w:val="24"/>
          <w:lang w:val="en-AU" w:eastAsia="en-GB"/>
        </w:rPr>
        <w:t xml:space="preserve">Sampling of the </w:t>
      </w:r>
      <w:r w:rsidR="00901DE2">
        <w:rPr>
          <w:szCs w:val="22"/>
          <w:lang w:val="en-AU"/>
        </w:rPr>
        <w:t xml:space="preserve">Mackay-Whitsunday </w:t>
      </w:r>
      <w:r>
        <w:rPr>
          <w:rFonts w:cs="Arial"/>
          <w:szCs w:val="24"/>
          <w:lang w:val="en-AU" w:eastAsia="en-GB"/>
        </w:rPr>
        <w:t>region</w:t>
      </w:r>
      <w:r w:rsidRPr="00D90B80">
        <w:rPr>
          <w:rFonts w:cs="Arial"/>
          <w:szCs w:val="24"/>
          <w:lang w:val="en-AU" w:eastAsia="en-GB"/>
        </w:rPr>
        <w:t xml:space="preserve"> was </w:t>
      </w:r>
      <w:r>
        <w:rPr>
          <w:rFonts w:cs="Arial"/>
          <w:szCs w:val="24"/>
          <w:lang w:val="en-AU" w:eastAsia="en-GB"/>
        </w:rPr>
        <w:t>limited</w:t>
      </w:r>
      <w:r w:rsidRPr="00D90B80">
        <w:rPr>
          <w:rFonts w:cs="Arial"/>
          <w:szCs w:val="24"/>
          <w:lang w:val="en-AU" w:eastAsia="en-GB"/>
        </w:rPr>
        <w:t xml:space="preserve"> to </w:t>
      </w:r>
      <w:r>
        <w:rPr>
          <w:rFonts w:cs="Arial"/>
          <w:szCs w:val="24"/>
          <w:lang w:val="en-AU" w:eastAsia="en-GB"/>
        </w:rPr>
        <w:t>weeks 7, 12, and 21</w:t>
      </w:r>
      <w:r w:rsidRPr="00D90B80">
        <w:rPr>
          <w:rFonts w:cs="Arial"/>
          <w:szCs w:val="24"/>
          <w:lang w:val="en-AU" w:eastAsia="en-GB"/>
        </w:rPr>
        <w:t xml:space="preserve">. No week had </w:t>
      </w:r>
      <w:r w:rsidRPr="005537D6">
        <w:rPr>
          <w:rFonts w:cs="Arial"/>
          <w:i/>
          <w:szCs w:val="24"/>
          <w:lang w:val="en-AU" w:eastAsia="en-GB"/>
        </w:rPr>
        <w:t>in-situ</w:t>
      </w:r>
      <w:r w:rsidRPr="00D90B80">
        <w:rPr>
          <w:rFonts w:cs="Arial"/>
          <w:szCs w:val="24"/>
          <w:lang w:val="en-AU" w:eastAsia="en-GB"/>
        </w:rPr>
        <w:t xml:space="preserve"> samples collected across all colour classes (1 to 6), </w:t>
      </w:r>
      <w:r>
        <w:rPr>
          <w:rFonts w:cs="Arial"/>
          <w:szCs w:val="24"/>
          <w:lang w:val="en-AU" w:eastAsia="en-GB"/>
        </w:rPr>
        <w:t xml:space="preserve">and no water quality samples were collected in colour classes 1, 2, 3 or 4. </w:t>
      </w:r>
      <w:r w:rsidR="00E1061F">
        <w:rPr>
          <w:rFonts w:cs="Arial"/>
          <w:szCs w:val="24"/>
          <w:lang w:val="en-AU" w:eastAsia="en-GB"/>
        </w:rPr>
        <w:t>Therefore,</w:t>
      </w:r>
      <w:r w:rsidRPr="00D90B80">
        <w:rPr>
          <w:rFonts w:cs="Arial"/>
          <w:szCs w:val="24"/>
          <w:lang w:val="en-AU" w:eastAsia="en-GB"/>
        </w:rPr>
        <w:t xml:space="preserve"> </w:t>
      </w:r>
      <w:r>
        <w:rPr>
          <w:rFonts w:cs="Arial"/>
          <w:szCs w:val="24"/>
          <w:lang w:val="en-AU" w:eastAsia="en-GB"/>
        </w:rPr>
        <w:t>a full description of</w:t>
      </w:r>
      <w:r w:rsidRPr="00D90B80">
        <w:rPr>
          <w:rFonts w:cs="Arial"/>
          <w:szCs w:val="24"/>
          <w:lang w:val="en-AU" w:eastAsia="en-GB"/>
        </w:rPr>
        <w:t xml:space="preserve"> water quality changes across colour gradients</w:t>
      </w:r>
      <w:r w:rsidR="00E1061F">
        <w:rPr>
          <w:rFonts w:cs="Arial"/>
          <w:szCs w:val="24"/>
          <w:lang w:val="en-AU" w:eastAsia="en-GB"/>
        </w:rPr>
        <w:t xml:space="preserve"> was not possible</w:t>
      </w:r>
      <w:r w:rsidRPr="00D90B80">
        <w:rPr>
          <w:rFonts w:cs="Arial"/>
          <w:szCs w:val="24"/>
          <w:lang w:val="en-AU" w:eastAsia="en-GB"/>
        </w:rPr>
        <w:t>.</w:t>
      </w:r>
      <w:r>
        <w:rPr>
          <w:rFonts w:cs="Arial"/>
          <w:szCs w:val="24"/>
          <w:lang w:val="en-AU" w:eastAsia="en-GB"/>
        </w:rPr>
        <w:t xml:space="preserve"> </w:t>
      </w:r>
    </w:p>
    <w:p w14:paraId="784265DA" w14:textId="75128128" w:rsidR="000E7491" w:rsidRPr="001A4671" w:rsidRDefault="000E7491" w:rsidP="000E7491">
      <w:pPr>
        <w:rPr>
          <w:rFonts w:cs="Arial"/>
          <w:szCs w:val="24"/>
          <w:lang w:val="en-AU" w:eastAsia="en-GB"/>
        </w:rPr>
      </w:pPr>
      <w:r>
        <w:rPr>
          <w:rFonts w:cs="Arial"/>
          <w:szCs w:val="24"/>
          <w:lang w:val="en-AU" w:eastAsia="en-GB"/>
        </w:rPr>
        <w:t>M</w:t>
      </w:r>
      <w:r w:rsidRPr="001A4671">
        <w:rPr>
          <w:rFonts w:cs="Arial"/>
          <w:szCs w:val="24"/>
          <w:lang w:val="en-AU" w:eastAsia="en-GB"/>
        </w:rPr>
        <w:t xml:space="preserve">aximum TSS </w:t>
      </w:r>
      <w:r>
        <w:rPr>
          <w:rFonts w:cs="Arial"/>
          <w:szCs w:val="24"/>
          <w:lang w:val="en-AU" w:eastAsia="en-GB"/>
        </w:rPr>
        <w:t xml:space="preserve">and </w:t>
      </w:r>
      <w:r w:rsidRPr="001A4671">
        <w:rPr>
          <w:rFonts w:cs="Arial"/>
          <w:szCs w:val="24"/>
          <w:lang w:val="en-AU" w:eastAsia="en-GB"/>
        </w:rPr>
        <w:t xml:space="preserve">DIN </w:t>
      </w:r>
      <w:r>
        <w:rPr>
          <w:rFonts w:cs="Arial"/>
          <w:szCs w:val="24"/>
          <w:lang w:val="en-AU" w:eastAsia="en-GB"/>
        </w:rPr>
        <w:t>concentration</w:t>
      </w:r>
      <w:r w:rsidR="009378A5">
        <w:rPr>
          <w:rFonts w:cs="Arial"/>
          <w:szCs w:val="24"/>
          <w:lang w:val="en-AU" w:eastAsia="en-GB"/>
        </w:rPr>
        <w:t>s</w:t>
      </w:r>
      <w:r w:rsidRPr="001A4671">
        <w:rPr>
          <w:rFonts w:cs="Arial"/>
          <w:szCs w:val="24"/>
          <w:lang w:val="en-AU" w:eastAsia="en-GB"/>
        </w:rPr>
        <w:t xml:space="preserve"> </w:t>
      </w:r>
      <w:r w:rsidR="009378A5">
        <w:rPr>
          <w:rFonts w:cs="Arial"/>
          <w:szCs w:val="24"/>
          <w:lang w:val="en-AU" w:eastAsia="en-GB"/>
        </w:rPr>
        <w:t>(25</w:t>
      </w:r>
      <w:r w:rsidR="001F214B">
        <w:rPr>
          <w:rFonts w:cs="Arial"/>
          <w:szCs w:val="24"/>
          <w:lang w:val="en-AU" w:eastAsia="en-GB"/>
        </w:rPr>
        <w:t xml:space="preserve"> Apr</w:t>
      </w:r>
      <w:r w:rsidR="00E1061F">
        <w:rPr>
          <w:rFonts w:cs="Arial"/>
          <w:szCs w:val="24"/>
          <w:lang w:val="en-AU" w:eastAsia="en-GB"/>
        </w:rPr>
        <w:t>il</w:t>
      </w:r>
      <w:r w:rsidR="001F214B">
        <w:rPr>
          <w:rFonts w:cs="Arial"/>
          <w:szCs w:val="24"/>
          <w:lang w:val="en-AU" w:eastAsia="en-GB"/>
        </w:rPr>
        <w:t xml:space="preserve"> </w:t>
      </w:r>
      <w:r w:rsidR="009378A5">
        <w:rPr>
          <w:rFonts w:cs="Arial"/>
          <w:szCs w:val="24"/>
          <w:lang w:val="en-AU" w:eastAsia="en-GB"/>
        </w:rPr>
        <w:t>2018</w:t>
      </w:r>
      <w:r w:rsidR="00E1061F">
        <w:rPr>
          <w:rFonts w:cs="Arial"/>
          <w:szCs w:val="24"/>
          <w:lang w:val="en-AU" w:eastAsia="en-GB"/>
        </w:rPr>
        <w:t>;</w:t>
      </w:r>
      <w:r w:rsidR="009378A5">
        <w:rPr>
          <w:rFonts w:cs="Arial"/>
          <w:szCs w:val="24"/>
          <w:lang w:val="en-AU" w:eastAsia="en-GB"/>
        </w:rPr>
        <w:t xml:space="preserve"> 4.0 mg L</w:t>
      </w:r>
      <w:r w:rsidR="009378A5" w:rsidRPr="00F43110">
        <w:rPr>
          <w:rFonts w:cs="Arial"/>
          <w:szCs w:val="24"/>
          <w:vertAlign w:val="superscript"/>
          <w:lang w:val="en-AU" w:eastAsia="en-GB"/>
        </w:rPr>
        <w:t>-1</w:t>
      </w:r>
      <w:r w:rsidR="009378A5">
        <w:rPr>
          <w:rFonts w:cs="Arial"/>
          <w:szCs w:val="24"/>
          <w:lang w:val="en-AU" w:eastAsia="en-GB"/>
        </w:rPr>
        <w:t xml:space="preserve"> and 0.7 </w:t>
      </w:r>
      <w:r w:rsidR="009378A5" w:rsidRPr="001A4671">
        <w:rPr>
          <w:rFonts w:cs="Arial"/>
          <w:szCs w:val="24"/>
          <w:lang w:val="en-AU" w:eastAsia="en-GB"/>
        </w:rPr>
        <w:t>µg L</w:t>
      </w:r>
      <w:r w:rsidR="009378A5" w:rsidRPr="00F65DC0">
        <w:rPr>
          <w:rFonts w:cs="Arial"/>
          <w:szCs w:val="24"/>
          <w:vertAlign w:val="superscript"/>
          <w:lang w:val="en-AU" w:eastAsia="en-GB"/>
        </w:rPr>
        <w:t>-1</w:t>
      </w:r>
      <w:r w:rsidR="009378A5">
        <w:rPr>
          <w:rFonts w:cs="Arial"/>
          <w:szCs w:val="24"/>
          <w:lang w:val="en-AU" w:eastAsia="en-GB"/>
        </w:rPr>
        <w:t xml:space="preserve">, respectively) </w:t>
      </w:r>
      <w:r w:rsidRPr="001A4671">
        <w:rPr>
          <w:rFonts w:cs="Arial"/>
          <w:szCs w:val="24"/>
          <w:lang w:val="en-AU" w:eastAsia="en-GB"/>
        </w:rPr>
        <w:t xml:space="preserve">and minimum </w:t>
      </w:r>
      <w:r w:rsidR="009378A5">
        <w:rPr>
          <w:rFonts w:cs="Arial"/>
          <w:szCs w:val="24"/>
          <w:lang w:val="en-AU" w:eastAsia="en-GB"/>
        </w:rPr>
        <w:t>Secchi depth</w:t>
      </w:r>
      <w:r w:rsidR="009378A5" w:rsidRPr="001A4671">
        <w:rPr>
          <w:rFonts w:cs="Arial"/>
          <w:szCs w:val="24"/>
          <w:lang w:val="en-AU" w:eastAsia="en-GB"/>
        </w:rPr>
        <w:t xml:space="preserve"> </w:t>
      </w:r>
      <w:r>
        <w:rPr>
          <w:rFonts w:cs="Arial"/>
          <w:szCs w:val="24"/>
          <w:lang w:val="en-AU" w:eastAsia="en-GB"/>
        </w:rPr>
        <w:t xml:space="preserve">were measured during week 21 </w:t>
      </w:r>
      <w:r w:rsidRPr="001A4671">
        <w:rPr>
          <w:rFonts w:cs="Arial"/>
          <w:szCs w:val="24"/>
          <w:lang w:val="en-AU" w:eastAsia="en-GB"/>
        </w:rPr>
        <w:t xml:space="preserve">in colour class </w:t>
      </w:r>
      <w:r>
        <w:rPr>
          <w:rFonts w:cs="Arial"/>
          <w:szCs w:val="24"/>
          <w:lang w:val="en-AU" w:eastAsia="en-GB"/>
        </w:rPr>
        <w:t>5 (</w:t>
      </w:r>
      <w:r w:rsidR="00E1061F">
        <w:rPr>
          <w:rFonts w:cs="Arial"/>
          <w:szCs w:val="24"/>
          <w:lang w:val="en-AU" w:eastAsia="en-GB"/>
        </w:rPr>
        <w:t xml:space="preserve">no </w:t>
      </w:r>
      <w:r>
        <w:rPr>
          <w:rFonts w:cs="Arial"/>
          <w:szCs w:val="24"/>
          <w:lang w:val="en-AU" w:eastAsia="en-GB"/>
        </w:rPr>
        <w:t>Chl-</w:t>
      </w:r>
      <w:r w:rsidRPr="0091300B">
        <w:rPr>
          <w:rFonts w:cs="Arial"/>
          <w:i/>
          <w:szCs w:val="24"/>
          <w:lang w:val="en-AU" w:eastAsia="en-GB"/>
        </w:rPr>
        <w:t>a</w:t>
      </w:r>
      <w:r>
        <w:rPr>
          <w:rFonts w:cs="Arial"/>
          <w:szCs w:val="24"/>
          <w:lang w:val="en-AU" w:eastAsia="en-GB"/>
        </w:rPr>
        <w:t xml:space="preserve"> was measured during this week). The concentrations were similar across weeks in colour classes 5 and 6. The </w:t>
      </w:r>
      <w:r w:rsidRPr="0002317F">
        <w:rPr>
          <w:rFonts w:cs="Arial"/>
          <w:lang w:val="en-AU"/>
        </w:rPr>
        <w:t xml:space="preserve">highest </w:t>
      </w:r>
      <w:r>
        <w:rPr>
          <w:rFonts w:cs="Arial"/>
          <w:lang w:val="en-AU"/>
        </w:rPr>
        <w:t>weekly mean TSS</w:t>
      </w:r>
      <w:r w:rsidRPr="0002317F">
        <w:rPr>
          <w:rFonts w:cs="Arial"/>
          <w:lang w:val="en-AU"/>
        </w:rPr>
        <w:t xml:space="preserve"> concentrations </w:t>
      </w:r>
      <w:r w:rsidRPr="001A4671">
        <w:rPr>
          <w:rFonts w:cs="Arial"/>
          <w:szCs w:val="24"/>
          <w:lang w:val="en-AU" w:eastAsia="en-GB"/>
        </w:rPr>
        <w:t>were</w:t>
      </w:r>
      <w:r>
        <w:rPr>
          <w:rFonts w:cs="Arial"/>
          <w:szCs w:val="24"/>
          <w:lang w:val="en-AU" w:eastAsia="en-GB"/>
        </w:rPr>
        <w:t xml:space="preserve"> measured</w:t>
      </w:r>
      <w:r w:rsidRPr="001A4671">
        <w:rPr>
          <w:rFonts w:cs="Arial"/>
          <w:szCs w:val="24"/>
          <w:lang w:val="en-AU" w:eastAsia="en-GB"/>
        </w:rPr>
        <w:t xml:space="preserve"> during week</w:t>
      </w:r>
      <w:r>
        <w:rPr>
          <w:rFonts w:cs="Arial"/>
          <w:szCs w:val="24"/>
          <w:lang w:val="en-AU" w:eastAsia="en-GB"/>
        </w:rPr>
        <w:t xml:space="preserve">s 7 and 12 and were in colour class 5 </w:t>
      </w:r>
      <w:r w:rsidRPr="001A4671">
        <w:rPr>
          <w:rFonts w:cs="Arial"/>
          <w:szCs w:val="24"/>
          <w:lang w:val="en-AU" w:eastAsia="en-GB"/>
        </w:rPr>
        <w:t>(</w:t>
      </w:r>
      <w:r>
        <w:rPr>
          <w:rFonts w:cs="Arial"/>
          <w:szCs w:val="24"/>
          <w:lang w:val="en-AU" w:eastAsia="en-GB"/>
        </w:rPr>
        <w:t xml:space="preserve">2.6 </w:t>
      </w:r>
      <w:r w:rsidRPr="001A4671">
        <w:rPr>
          <w:rFonts w:cs="Arial"/>
          <w:szCs w:val="24"/>
          <w:lang w:val="en-AU" w:eastAsia="en-GB"/>
        </w:rPr>
        <w:t>mg L</w:t>
      </w:r>
      <w:r w:rsidRPr="00F65DC0">
        <w:rPr>
          <w:rFonts w:cs="Arial"/>
          <w:szCs w:val="24"/>
          <w:vertAlign w:val="superscript"/>
          <w:lang w:val="en-AU" w:eastAsia="en-GB"/>
        </w:rPr>
        <w:t>-1</w:t>
      </w:r>
      <w:r w:rsidRPr="001A4671">
        <w:rPr>
          <w:rFonts w:cs="Arial"/>
          <w:szCs w:val="24"/>
          <w:lang w:val="en-AU" w:eastAsia="en-GB"/>
        </w:rPr>
        <w:t xml:space="preserve">). </w:t>
      </w:r>
      <w:r>
        <w:rPr>
          <w:rFonts w:cs="Arial"/>
          <w:szCs w:val="24"/>
          <w:lang w:val="en-AU" w:eastAsia="en-GB"/>
        </w:rPr>
        <w:t xml:space="preserve">The </w:t>
      </w:r>
      <w:r w:rsidRPr="0002317F">
        <w:rPr>
          <w:rFonts w:cs="Arial"/>
          <w:lang w:val="en-AU"/>
        </w:rPr>
        <w:t xml:space="preserve">highest </w:t>
      </w:r>
      <w:r>
        <w:rPr>
          <w:rFonts w:cs="Arial"/>
          <w:lang w:val="en-AU"/>
        </w:rPr>
        <w:t>weekly mean Chl-</w:t>
      </w:r>
      <w:r w:rsidRPr="0091300B">
        <w:rPr>
          <w:rFonts w:cs="Arial"/>
          <w:i/>
          <w:lang w:val="en-AU"/>
        </w:rPr>
        <w:t>a</w:t>
      </w:r>
      <w:r w:rsidRPr="0002317F">
        <w:rPr>
          <w:rFonts w:cs="Arial"/>
          <w:lang w:val="en-AU"/>
        </w:rPr>
        <w:t xml:space="preserve"> concentrations</w:t>
      </w:r>
      <w:r>
        <w:rPr>
          <w:rFonts w:cs="Arial"/>
          <w:lang w:val="en-AU"/>
        </w:rPr>
        <w:t xml:space="preserve"> and minimum </w:t>
      </w:r>
      <w:r w:rsidR="009378A5">
        <w:rPr>
          <w:rFonts w:cs="Arial"/>
          <w:lang w:val="en-AU"/>
        </w:rPr>
        <w:t>Secchi depth</w:t>
      </w:r>
      <w:r w:rsidR="009378A5" w:rsidRPr="0002317F">
        <w:rPr>
          <w:rFonts w:cs="Arial"/>
          <w:lang w:val="en-AU"/>
        </w:rPr>
        <w:t xml:space="preserve"> </w:t>
      </w:r>
      <w:r w:rsidRPr="001A4671">
        <w:rPr>
          <w:rFonts w:cs="Arial"/>
          <w:szCs w:val="24"/>
          <w:lang w:val="en-AU" w:eastAsia="en-GB"/>
        </w:rPr>
        <w:t>were</w:t>
      </w:r>
      <w:r>
        <w:rPr>
          <w:rFonts w:cs="Arial"/>
          <w:szCs w:val="24"/>
          <w:lang w:val="en-AU" w:eastAsia="en-GB"/>
        </w:rPr>
        <w:t xml:space="preserve"> measured</w:t>
      </w:r>
      <w:r w:rsidRPr="001A4671">
        <w:rPr>
          <w:rFonts w:cs="Arial"/>
          <w:szCs w:val="24"/>
          <w:lang w:val="en-AU" w:eastAsia="en-GB"/>
        </w:rPr>
        <w:t xml:space="preserve"> during week</w:t>
      </w:r>
      <w:r>
        <w:rPr>
          <w:rFonts w:cs="Arial"/>
          <w:szCs w:val="24"/>
          <w:lang w:val="en-AU" w:eastAsia="en-GB"/>
        </w:rPr>
        <w:t xml:space="preserve"> 12 in colour class 5 (1.0</w:t>
      </w:r>
      <w:r w:rsidRPr="001A4671">
        <w:rPr>
          <w:rFonts w:cs="Arial"/>
          <w:szCs w:val="24"/>
          <w:lang w:val="en-AU" w:eastAsia="en-GB"/>
        </w:rPr>
        <w:t xml:space="preserve"> µg L</w:t>
      </w:r>
      <w:r w:rsidRPr="00F65DC0">
        <w:rPr>
          <w:rFonts w:cs="Arial"/>
          <w:szCs w:val="24"/>
          <w:vertAlign w:val="superscript"/>
          <w:lang w:val="en-AU" w:eastAsia="en-GB"/>
        </w:rPr>
        <w:t>-1</w:t>
      </w:r>
      <w:r w:rsidRPr="001A4671">
        <w:rPr>
          <w:rFonts w:cs="Arial"/>
          <w:szCs w:val="24"/>
          <w:lang w:val="en-AU" w:eastAsia="en-GB"/>
        </w:rPr>
        <w:t xml:space="preserve"> and </w:t>
      </w:r>
      <w:r>
        <w:rPr>
          <w:rFonts w:cs="Arial"/>
          <w:szCs w:val="24"/>
          <w:lang w:val="en-AU" w:eastAsia="en-GB"/>
        </w:rPr>
        <w:t>2.7</w:t>
      </w:r>
      <w:r w:rsidRPr="001A4671">
        <w:rPr>
          <w:rFonts w:cs="Arial"/>
          <w:szCs w:val="24"/>
          <w:lang w:val="en-AU" w:eastAsia="en-GB"/>
        </w:rPr>
        <w:t xml:space="preserve"> m, respectively</w:t>
      </w:r>
      <w:r>
        <w:rPr>
          <w:rFonts w:cs="Arial"/>
          <w:szCs w:val="24"/>
          <w:lang w:val="en-AU" w:eastAsia="en-GB"/>
        </w:rPr>
        <w:t xml:space="preserve">) and the </w:t>
      </w:r>
      <w:r w:rsidRPr="0002317F">
        <w:rPr>
          <w:rFonts w:cs="Arial"/>
          <w:lang w:val="en-AU"/>
        </w:rPr>
        <w:t xml:space="preserve">highest </w:t>
      </w:r>
      <w:r>
        <w:rPr>
          <w:rFonts w:cs="Arial"/>
          <w:lang w:val="en-AU"/>
        </w:rPr>
        <w:t>weekly mean DIN</w:t>
      </w:r>
      <w:r w:rsidRPr="0002317F">
        <w:rPr>
          <w:rFonts w:cs="Arial"/>
          <w:lang w:val="en-AU"/>
        </w:rPr>
        <w:t xml:space="preserve"> concentration</w:t>
      </w:r>
      <w:r>
        <w:rPr>
          <w:rFonts w:cs="Arial"/>
          <w:lang w:val="en-AU"/>
        </w:rPr>
        <w:t xml:space="preserve"> was</w:t>
      </w:r>
      <w:r>
        <w:rPr>
          <w:rFonts w:cs="Arial"/>
          <w:szCs w:val="24"/>
          <w:lang w:val="en-AU" w:eastAsia="en-GB"/>
        </w:rPr>
        <w:t xml:space="preserve"> measured</w:t>
      </w:r>
      <w:r w:rsidRPr="001A4671">
        <w:rPr>
          <w:rFonts w:cs="Arial"/>
          <w:szCs w:val="24"/>
          <w:lang w:val="en-AU" w:eastAsia="en-GB"/>
        </w:rPr>
        <w:t xml:space="preserve"> during week</w:t>
      </w:r>
      <w:r>
        <w:rPr>
          <w:rFonts w:cs="Arial"/>
          <w:szCs w:val="24"/>
          <w:lang w:val="en-AU" w:eastAsia="en-GB"/>
        </w:rPr>
        <w:t xml:space="preserve"> 21 in colour class 5 (0.4 </w:t>
      </w:r>
      <w:r w:rsidRPr="001A4671">
        <w:rPr>
          <w:rFonts w:cs="Arial"/>
          <w:szCs w:val="24"/>
          <w:lang w:val="en-AU" w:eastAsia="en-GB"/>
        </w:rPr>
        <w:t>µg L</w:t>
      </w:r>
      <w:r w:rsidRPr="00F65DC0">
        <w:rPr>
          <w:rFonts w:cs="Arial"/>
          <w:szCs w:val="24"/>
          <w:vertAlign w:val="superscript"/>
          <w:lang w:val="en-AU" w:eastAsia="en-GB"/>
        </w:rPr>
        <w:t>-1</w:t>
      </w:r>
      <w:r>
        <w:rPr>
          <w:rFonts w:cs="Arial"/>
          <w:szCs w:val="24"/>
          <w:lang w:val="en-AU" w:eastAsia="en-GB"/>
        </w:rPr>
        <w:t xml:space="preserve">). </w:t>
      </w:r>
      <w:r w:rsidRPr="001A4671">
        <w:rPr>
          <w:rFonts w:cs="Arial"/>
          <w:szCs w:val="24"/>
          <w:lang w:val="en-AU" w:eastAsia="en-GB"/>
        </w:rPr>
        <w:t xml:space="preserve">This is </w:t>
      </w:r>
      <w:r>
        <w:rPr>
          <w:rFonts w:cs="Arial"/>
          <w:szCs w:val="24"/>
          <w:lang w:val="en-AU" w:eastAsia="en-GB"/>
        </w:rPr>
        <w:t>approximately</w:t>
      </w:r>
      <w:r w:rsidRPr="001A4671">
        <w:rPr>
          <w:rFonts w:cs="Arial"/>
          <w:szCs w:val="24"/>
          <w:lang w:val="en-AU" w:eastAsia="en-GB"/>
        </w:rPr>
        <w:t xml:space="preserve"> </w:t>
      </w:r>
      <w:r>
        <w:rPr>
          <w:rFonts w:cs="Arial"/>
          <w:szCs w:val="24"/>
          <w:lang w:val="en-AU" w:eastAsia="en-GB"/>
        </w:rPr>
        <w:t xml:space="preserve">1.1 </w:t>
      </w:r>
      <w:r w:rsidRPr="001A4671">
        <w:rPr>
          <w:rFonts w:cs="Arial"/>
          <w:szCs w:val="24"/>
          <w:lang w:val="en-AU" w:eastAsia="en-GB"/>
        </w:rPr>
        <w:t xml:space="preserve">and </w:t>
      </w:r>
      <w:r>
        <w:rPr>
          <w:rFonts w:cs="Arial"/>
          <w:szCs w:val="24"/>
          <w:lang w:val="en-AU" w:eastAsia="en-GB"/>
        </w:rPr>
        <w:t>1.6</w:t>
      </w:r>
      <w:r w:rsidRPr="001A4671">
        <w:rPr>
          <w:rFonts w:cs="Arial"/>
          <w:szCs w:val="24"/>
          <w:lang w:val="en-AU" w:eastAsia="en-GB"/>
        </w:rPr>
        <w:t xml:space="preserve"> times </w:t>
      </w:r>
      <w:r w:rsidR="00E1061F">
        <w:rPr>
          <w:rFonts w:cs="Arial"/>
          <w:szCs w:val="24"/>
          <w:lang w:val="en-AU" w:eastAsia="en-GB"/>
        </w:rPr>
        <w:t xml:space="preserve">that of </w:t>
      </w:r>
      <w:r w:rsidRPr="001A4671">
        <w:rPr>
          <w:rFonts w:cs="Arial"/>
          <w:szCs w:val="24"/>
          <w:lang w:val="en-AU" w:eastAsia="en-GB"/>
        </w:rPr>
        <w:t>the wet season TSS and Chl-</w:t>
      </w:r>
      <w:r w:rsidRPr="0091300B">
        <w:rPr>
          <w:rFonts w:cs="Arial"/>
          <w:i/>
          <w:szCs w:val="24"/>
          <w:lang w:val="en-AU" w:eastAsia="en-GB"/>
        </w:rPr>
        <w:t>a</w:t>
      </w:r>
      <w:r w:rsidRPr="001A4671">
        <w:rPr>
          <w:rFonts w:cs="Arial"/>
          <w:szCs w:val="24"/>
          <w:lang w:val="en-AU" w:eastAsia="en-GB"/>
        </w:rPr>
        <w:t xml:space="preserve"> </w:t>
      </w:r>
      <w:r w:rsidR="00E1061F">
        <w:rPr>
          <w:rFonts w:cs="Arial"/>
          <w:szCs w:val="24"/>
          <w:lang w:val="en-AU" w:eastAsia="en-GB"/>
        </w:rPr>
        <w:t>GVs</w:t>
      </w:r>
      <w:r>
        <w:rPr>
          <w:rFonts w:cs="Arial"/>
          <w:szCs w:val="24"/>
          <w:lang w:val="en-AU" w:eastAsia="en-GB"/>
        </w:rPr>
        <w:t>, respectively,</w:t>
      </w:r>
      <w:r w:rsidRPr="001A4671">
        <w:rPr>
          <w:rFonts w:cs="Arial"/>
          <w:szCs w:val="24"/>
          <w:lang w:val="en-AU" w:eastAsia="en-GB"/>
        </w:rPr>
        <w:t xml:space="preserve"> for the open coastal and mid</w:t>
      </w:r>
      <w:r>
        <w:rPr>
          <w:rFonts w:cs="Arial"/>
          <w:szCs w:val="24"/>
          <w:lang w:val="en-AU" w:eastAsia="en-GB"/>
        </w:rPr>
        <w:t>-</w:t>
      </w:r>
      <w:r w:rsidRPr="001A4671">
        <w:rPr>
          <w:rFonts w:cs="Arial"/>
          <w:szCs w:val="24"/>
          <w:lang w:val="en-AU" w:eastAsia="en-GB"/>
        </w:rPr>
        <w:t xml:space="preserve">shelf waters. The </w:t>
      </w:r>
      <w:r w:rsidR="00E1061F">
        <w:rPr>
          <w:rFonts w:cs="Arial"/>
          <w:szCs w:val="24"/>
          <w:lang w:val="en-AU" w:eastAsia="en-GB"/>
        </w:rPr>
        <w:t>GVs</w:t>
      </w:r>
      <w:r>
        <w:rPr>
          <w:rFonts w:cs="Arial"/>
          <w:szCs w:val="24"/>
          <w:lang w:val="en-AU" w:eastAsia="en-GB"/>
        </w:rPr>
        <w:t>,</w:t>
      </w:r>
      <w:r w:rsidRPr="001A4671">
        <w:rPr>
          <w:rFonts w:cs="Arial"/>
          <w:szCs w:val="24"/>
          <w:lang w:val="en-AU" w:eastAsia="en-GB"/>
        </w:rPr>
        <w:t xml:space="preserve"> however, </w:t>
      </w:r>
      <w:r w:rsidR="00E1061F">
        <w:rPr>
          <w:rFonts w:cs="Arial"/>
          <w:szCs w:val="24"/>
          <w:lang w:val="en-AU" w:eastAsia="en-GB"/>
        </w:rPr>
        <w:t>are</w:t>
      </w:r>
      <w:r w:rsidR="00E1061F" w:rsidRPr="001A4671">
        <w:rPr>
          <w:rFonts w:cs="Arial"/>
          <w:szCs w:val="24"/>
          <w:lang w:val="en-AU" w:eastAsia="en-GB"/>
        </w:rPr>
        <w:t xml:space="preserve"> </w:t>
      </w:r>
      <w:r w:rsidRPr="001A4671">
        <w:rPr>
          <w:rFonts w:cs="Arial"/>
          <w:szCs w:val="24"/>
          <w:lang w:val="en-AU" w:eastAsia="en-GB"/>
        </w:rPr>
        <w:t>seasonal mean</w:t>
      </w:r>
      <w:r w:rsidR="00E1061F">
        <w:rPr>
          <w:rFonts w:cs="Arial"/>
          <w:szCs w:val="24"/>
          <w:lang w:val="en-AU" w:eastAsia="en-GB"/>
        </w:rPr>
        <w:t>s</w:t>
      </w:r>
      <w:r w:rsidRPr="001A4671">
        <w:rPr>
          <w:rFonts w:cs="Arial"/>
          <w:szCs w:val="24"/>
          <w:lang w:val="en-AU" w:eastAsia="en-GB"/>
        </w:rPr>
        <w:t xml:space="preserve"> and the ecological effect of the acute concentration peak is not known</w:t>
      </w:r>
      <w:r>
        <w:rPr>
          <w:rFonts w:cs="Arial"/>
          <w:szCs w:val="24"/>
          <w:lang w:val="en-AU" w:eastAsia="en-GB"/>
        </w:rPr>
        <w:t>.</w:t>
      </w:r>
      <w:r w:rsidRPr="001A4671">
        <w:rPr>
          <w:rFonts w:cs="Arial"/>
          <w:szCs w:val="24"/>
          <w:lang w:val="en-AU" w:eastAsia="en-GB"/>
        </w:rPr>
        <w:t xml:space="preserve"> </w:t>
      </w:r>
    </w:p>
    <w:p w14:paraId="264A5E7F" w14:textId="2A62021D" w:rsidR="000E7491" w:rsidRDefault="000E7491" w:rsidP="000E7491">
      <w:pPr>
        <w:rPr>
          <w:rFonts w:cs="Arial"/>
          <w:szCs w:val="24"/>
          <w:lang w:val="en-AU" w:eastAsia="en-GB"/>
        </w:rPr>
      </w:pPr>
      <w:r w:rsidRPr="001A4671">
        <w:rPr>
          <w:rFonts w:cs="Arial"/>
          <w:szCs w:val="24"/>
          <w:lang w:val="en-AU" w:eastAsia="en-GB"/>
        </w:rPr>
        <w:t xml:space="preserve">The mean seasonal TSS concentrations measured across the </w:t>
      </w:r>
      <w:r w:rsidR="00404B3B">
        <w:rPr>
          <w:rFonts w:cs="Arial"/>
          <w:szCs w:val="24"/>
          <w:lang w:val="en-AU" w:eastAsia="en-GB"/>
        </w:rPr>
        <w:t>secondary</w:t>
      </w:r>
      <w:r w:rsidRPr="001A4671">
        <w:rPr>
          <w:rFonts w:cs="Arial"/>
          <w:szCs w:val="24"/>
          <w:lang w:val="en-AU" w:eastAsia="en-GB"/>
        </w:rPr>
        <w:t xml:space="preserve"> water type w</w:t>
      </w:r>
      <w:r>
        <w:rPr>
          <w:rFonts w:cs="Arial"/>
          <w:szCs w:val="24"/>
          <w:lang w:val="en-AU" w:eastAsia="en-GB"/>
        </w:rPr>
        <w:t>as</w:t>
      </w:r>
      <w:r w:rsidRPr="001A4671">
        <w:rPr>
          <w:rFonts w:cs="Arial"/>
          <w:szCs w:val="24"/>
          <w:lang w:val="en-AU" w:eastAsia="en-GB"/>
        </w:rPr>
        <w:t xml:space="preserve"> </w:t>
      </w:r>
      <w:r>
        <w:rPr>
          <w:rFonts w:cs="Arial"/>
          <w:szCs w:val="24"/>
          <w:lang w:val="en-AU" w:eastAsia="en-GB"/>
        </w:rPr>
        <w:t>2.4</w:t>
      </w:r>
      <w:r w:rsidRPr="001A4671">
        <w:rPr>
          <w:rFonts w:cs="Arial"/>
          <w:szCs w:val="24"/>
          <w:lang w:val="en-AU" w:eastAsia="en-GB"/>
        </w:rPr>
        <w:t xml:space="preserve"> mg L</w:t>
      </w:r>
      <w:r w:rsidRPr="00C00C8C">
        <w:rPr>
          <w:rFonts w:cs="Arial"/>
          <w:szCs w:val="24"/>
          <w:vertAlign w:val="superscript"/>
          <w:lang w:val="en-AU" w:eastAsia="en-GB"/>
        </w:rPr>
        <w:t>-1</w:t>
      </w:r>
      <w:r w:rsidRPr="001A4671">
        <w:rPr>
          <w:rFonts w:cs="Arial"/>
          <w:szCs w:val="24"/>
          <w:lang w:val="en-AU" w:eastAsia="en-GB"/>
        </w:rPr>
        <w:t xml:space="preserve">, i.e. </w:t>
      </w:r>
      <w:r>
        <w:rPr>
          <w:rFonts w:cs="Arial"/>
          <w:szCs w:val="24"/>
          <w:lang w:val="en-AU" w:eastAsia="en-GB"/>
        </w:rPr>
        <w:t>equal to</w:t>
      </w:r>
      <w:r w:rsidRPr="001A4671">
        <w:rPr>
          <w:rFonts w:cs="Arial"/>
          <w:szCs w:val="24"/>
          <w:lang w:val="en-AU" w:eastAsia="en-GB"/>
        </w:rPr>
        <w:t xml:space="preserve"> the wet season TSS </w:t>
      </w:r>
      <w:r w:rsidR="00E1061F">
        <w:rPr>
          <w:rFonts w:cs="Arial"/>
          <w:szCs w:val="24"/>
          <w:lang w:val="en-AU" w:eastAsia="en-GB"/>
        </w:rPr>
        <w:t xml:space="preserve">GV </w:t>
      </w:r>
      <w:r w:rsidRPr="001A4671">
        <w:rPr>
          <w:rFonts w:cs="Arial"/>
          <w:szCs w:val="24"/>
          <w:lang w:val="en-AU" w:eastAsia="en-GB"/>
        </w:rPr>
        <w:t>of 2.4 mg L</w:t>
      </w:r>
      <w:r w:rsidRPr="00C00C8C">
        <w:rPr>
          <w:rFonts w:cs="Arial"/>
          <w:szCs w:val="24"/>
          <w:vertAlign w:val="superscript"/>
          <w:lang w:val="en-AU" w:eastAsia="en-GB"/>
        </w:rPr>
        <w:t>-1</w:t>
      </w:r>
      <w:r>
        <w:rPr>
          <w:rFonts w:cs="Arial"/>
          <w:szCs w:val="24"/>
          <w:lang w:val="en-AU" w:eastAsia="en-GB"/>
        </w:rPr>
        <w:t xml:space="preserve"> (</w:t>
      </w:r>
      <w:r>
        <w:rPr>
          <w:rFonts w:cs="Arial"/>
          <w:szCs w:val="24"/>
          <w:lang w:val="en-AU" w:eastAsia="en-GB"/>
        </w:rPr>
        <w:fldChar w:fldCharType="begin"/>
      </w:r>
      <w:r>
        <w:rPr>
          <w:rFonts w:cs="Arial"/>
          <w:szCs w:val="24"/>
          <w:lang w:val="en-AU" w:eastAsia="en-GB"/>
        </w:rPr>
        <w:instrText xml:space="preserve"> REF _Ref506454285 \h </w:instrText>
      </w:r>
      <w:r>
        <w:rPr>
          <w:rFonts w:cs="Arial"/>
          <w:szCs w:val="24"/>
          <w:lang w:val="en-AU" w:eastAsia="en-GB"/>
        </w:rPr>
      </w:r>
      <w:r>
        <w:rPr>
          <w:rFonts w:cs="Arial"/>
          <w:szCs w:val="24"/>
          <w:lang w:val="en-AU" w:eastAsia="en-GB"/>
        </w:rPr>
        <w:fldChar w:fldCharType="separate"/>
      </w:r>
      <w:r w:rsidR="00335316">
        <w:t>Table E-</w:t>
      </w:r>
      <w:r w:rsidR="00335316">
        <w:rPr>
          <w:noProof/>
        </w:rPr>
        <w:t>9</w:t>
      </w:r>
      <w:r>
        <w:rPr>
          <w:rFonts w:cs="Arial"/>
          <w:szCs w:val="24"/>
          <w:lang w:val="en-AU" w:eastAsia="en-GB"/>
        </w:rPr>
        <w:fldChar w:fldCharType="end"/>
      </w:r>
      <w:r>
        <w:rPr>
          <w:rFonts w:cs="Arial"/>
          <w:szCs w:val="24"/>
          <w:lang w:val="en-AU" w:eastAsia="en-GB"/>
        </w:rPr>
        <w:t>). The mean seasonal C</w:t>
      </w:r>
      <w:r w:rsidRPr="001A4671">
        <w:rPr>
          <w:rFonts w:cs="Arial"/>
          <w:szCs w:val="24"/>
          <w:lang w:val="en-AU" w:eastAsia="en-GB"/>
        </w:rPr>
        <w:t>hl-</w:t>
      </w:r>
      <w:r w:rsidRPr="0091300B">
        <w:rPr>
          <w:rFonts w:cs="Arial"/>
          <w:i/>
          <w:szCs w:val="24"/>
          <w:lang w:val="en-AU" w:eastAsia="en-GB"/>
        </w:rPr>
        <w:t>a</w:t>
      </w:r>
      <w:r w:rsidRPr="001A4671">
        <w:rPr>
          <w:rFonts w:cs="Arial"/>
          <w:szCs w:val="24"/>
          <w:lang w:val="en-AU" w:eastAsia="en-GB"/>
        </w:rPr>
        <w:t xml:space="preserve"> concentrations in the </w:t>
      </w:r>
      <w:r w:rsidR="00404B3B">
        <w:rPr>
          <w:rFonts w:cs="Arial"/>
          <w:szCs w:val="24"/>
          <w:lang w:val="en-AU" w:eastAsia="en-GB"/>
        </w:rPr>
        <w:t>secondary</w:t>
      </w:r>
      <w:r>
        <w:rPr>
          <w:rFonts w:cs="Arial"/>
          <w:szCs w:val="24"/>
          <w:lang w:val="en-AU" w:eastAsia="en-GB"/>
        </w:rPr>
        <w:t xml:space="preserve"> and </w:t>
      </w:r>
      <w:r w:rsidR="00404B3B">
        <w:rPr>
          <w:rFonts w:cs="Arial"/>
          <w:szCs w:val="24"/>
          <w:lang w:val="en-AU" w:eastAsia="en-GB"/>
        </w:rPr>
        <w:t>tertiary</w:t>
      </w:r>
      <w:r>
        <w:rPr>
          <w:rFonts w:cs="Arial"/>
          <w:szCs w:val="24"/>
          <w:lang w:val="en-AU" w:eastAsia="en-GB"/>
        </w:rPr>
        <w:t xml:space="preserve"> </w:t>
      </w:r>
      <w:r w:rsidRPr="001A4671">
        <w:rPr>
          <w:rFonts w:cs="Arial"/>
          <w:szCs w:val="24"/>
          <w:lang w:val="en-AU" w:eastAsia="en-GB"/>
        </w:rPr>
        <w:t>water type</w:t>
      </w:r>
      <w:r>
        <w:rPr>
          <w:rFonts w:cs="Arial"/>
          <w:szCs w:val="24"/>
          <w:lang w:val="en-AU" w:eastAsia="en-GB"/>
        </w:rPr>
        <w:t>s</w:t>
      </w:r>
      <w:r w:rsidRPr="001A4671">
        <w:rPr>
          <w:rFonts w:cs="Arial"/>
          <w:szCs w:val="24"/>
          <w:lang w:val="en-AU" w:eastAsia="en-GB"/>
        </w:rPr>
        <w:t xml:space="preserve"> w</w:t>
      </w:r>
      <w:r>
        <w:rPr>
          <w:rFonts w:cs="Arial"/>
          <w:szCs w:val="24"/>
          <w:lang w:val="en-AU" w:eastAsia="en-GB"/>
        </w:rPr>
        <w:t>ere</w:t>
      </w:r>
      <w:r w:rsidRPr="001A4671">
        <w:rPr>
          <w:rFonts w:cs="Arial"/>
          <w:szCs w:val="24"/>
          <w:lang w:val="en-AU" w:eastAsia="en-GB"/>
        </w:rPr>
        <w:t xml:space="preserve"> </w:t>
      </w:r>
      <w:r>
        <w:rPr>
          <w:rFonts w:cs="Arial"/>
          <w:szCs w:val="24"/>
          <w:lang w:val="en-AU" w:eastAsia="en-GB"/>
        </w:rPr>
        <w:t>0.9</w:t>
      </w:r>
      <w:r w:rsidRPr="001A4671">
        <w:rPr>
          <w:rFonts w:cs="Arial"/>
          <w:szCs w:val="24"/>
          <w:lang w:val="en-AU" w:eastAsia="en-GB"/>
        </w:rPr>
        <w:t xml:space="preserve"> </w:t>
      </w:r>
      <w:r>
        <w:rPr>
          <w:rFonts w:cs="Arial"/>
          <w:szCs w:val="24"/>
          <w:lang w:val="en-AU" w:eastAsia="en-GB"/>
        </w:rPr>
        <w:t xml:space="preserve">and 0.7 </w:t>
      </w:r>
      <w:r w:rsidRPr="001A4671">
        <w:rPr>
          <w:rFonts w:cs="Arial"/>
          <w:szCs w:val="24"/>
          <w:lang w:val="en-AU" w:eastAsia="en-GB"/>
        </w:rPr>
        <w:t>μg L</w:t>
      </w:r>
      <w:r w:rsidRPr="00BC7F54">
        <w:rPr>
          <w:rFonts w:cs="Arial"/>
          <w:szCs w:val="24"/>
          <w:vertAlign w:val="superscript"/>
          <w:lang w:val="en-AU" w:eastAsia="en-GB"/>
        </w:rPr>
        <w:t>-1</w:t>
      </w:r>
      <w:r w:rsidRPr="001A4671">
        <w:rPr>
          <w:rFonts w:cs="Arial"/>
          <w:szCs w:val="24"/>
          <w:lang w:val="en-AU" w:eastAsia="en-GB"/>
        </w:rPr>
        <w:t>,</w:t>
      </w:r>
      <w:r w:rsidR="00E1061F">
        <w:rPr>
          <w:rFonts w:cs="Arial"/>
          <w:szCs w:val="24"/>
          <w:lang w:val="en-AU" w:eastAsia="en-GB"/>
        </w:rPr>
        <w:t xml:space="preserve"> respectively,</w:t>
      </w:r>
      <w:r w:rsidRPr="001A4671">
        <w:rPr>
          <w:rFonts w:cs="Arial"/>
          <w:szCs w:val="24"/>
          <w:lang w:val="en-AU" w:eastAsia="en-GB"/>
        </w:rPr>
        <w:t xml:space="preserve"> i.e. approximately </w:t>
      </w:r>
      <w:r>
        <w:rPr>
          <w:rFonts w:cs="Arial"/>
          <w:szCs w:val="24"/>
          <w:lang w:val="en-AU" w:eastAsia="en-GB"/>
        </w:rPr>
        <w:t>1.4 and 1.1</w:t>
      </w:r>
      <w:r w:rsidRPr="001A4671">
        <w:rPr>
          <w:rFonts w:cs="Arial"/>
          <w:szCs w:val="24"/>
          <w:lang w:val="en-AU" w:eastAsia="en-GB"/>
        </w:rPr>
        <w:t xml:space="preserve"> times </w:t>
      </w:r>
      <w:r w:rsidR="00E1061F">
        <w:rPr>
          <w:rFonts w:cs="Arial"/>
          <w:szCs w:val="24"/>
          <w:lang w:val="en-AU" w:eastAsia="en-GB"/>
        </w:rPr>
        <w:t xml:space="preserve">that of the </w:t>
      </w:r>
      <w:r w:rsidRPr="001A4671">
        <w:rPr>
          <w:rFonts w:cs="Arial"/>
          <w:szCs w:val="24"/>
          <w:lang w:val="en-AU" w:eastAsia="en-GB"/>
        </w:rPr>
        <w:t>the wet season Chl-</w:t>
      </w:r>
      <w:r w:rsidRPr="0091300B">
        <w:rPr>
          <w:rFonts w:cs="Arial"/>
          <w:i/>
          <w:szCs w:val="24"/>
          <w:lang w:val="en-AU" w:eastAsia="en-GB"/>
        </w:rPr>
        <w:t>a</w:t>
      </w:r>
      <w:r w:rsidRPr="001A4671">
        <w:rPr>
          <w:rFonts w:cs="Arial"/>
          <w:szCs w:val="24"/>
          <w:lang w:val="en-AU" w:eastAsia="en-GB"/>
        </w:rPr>
        <w:t xml:space="preserve"> </w:t>
      </w:r>
      <w:r w:rsidR="00E1061F">
        <w:rPr>
          <w:rFonts w:cs="Arial"/>
          <w:szCs w:val="24"/>
          <w:lang w:val="en-AU" w:eastAsia="en-GB"/>
        </w:rPr>
        <w:t>GV</w:t>
      </w:r>
      <w:r w:rsidR="00E1061F" w:rsidRPr="001A4671">
        <w:rPr>
          <w:rFonts w:cs="Arial"/>
          <w:szCs w:val="24"/>
          <w:lang w:val="en-AU" w:eastAsia="en-GB"/>
        </w:rPr>
        <w:t xml:space="preserve"> </w:t>
      </w:r>
      <w:r w:rsidRPr="001A4671">
        <w:rPr>
          <w:rFonts w:cs="Arial"/>
          <w:szCs w:val="24"/>
          <w:lang w:val="en-AU" w:eastAsia="en-GB"/>
        </w:rPr>
        <w:t>of 0.63 μg L</w:t>
      </w:r>
      <w:r w:rsidRPr="00C06EA0">
        <w:rPr>
          <w:rFonts w:cs="Arial"/>
          <w:szCs w:val="24"/>
          <w:vertAlign w:val="superscript"/>
          <w:lang w:val="en-AU" w:eastAsia="en-GB"/>
        </w:rPr>
        <w:t>-1</w:t>
      </w:r>
      <w:r w:rsidRPr="001A4671">
        <w:rPr>
          <w:rFonts w:cs="Arial"/>
          <w:szCs w:val="24"/>
          <w:lang w:val="en-AU" w:eastAsia="en-GB"/>
        </w:rPr>
        <w:t>.</w:t>
      </w:r>
      <w:r>
        <w:rPr>
          <w:rFonts w:cs="Arial"/>
          <w:szCs w:val="24"/>
          <w:lang w:val="en-AU" w:eastAsia="en-GB"/>
        </w:rPr>
        <w:t xml:space="preserve"> </w:t>
      </w:r>
    </w:p>
    <w:p w14:paraId="0E18032F" w14:textId="53632841" w:rsidR="000E7491" w:rsidRPr="00BC7F54" w:rsidRDefault="000E7491" w:rsidP="000E7491">
      <w:pPr>
        <w:rPr>
          <w:rFonts w:cs="Arial"/>
          <w:szCs w:val="24"/>
          <w:lang w:val="en-AU" w:eastAsia="en-GB"/>
        </w:rPr>
      </w:pPr>
      <w:r w:rsidRPr="001A4671">
        <w:rPr>
          <w:rFonts w:cs="Arial"/>
          <w:szCs w:val="24"/>
          <w:lang w:val="en-AU" w:eastAsia="en-GB"/>
        </w:rPr>
        <w:t xml:space="preserve">Finally, the mean seasonal </w:t>
      </w:r>
      <w:r>
        <w:rPr>
          <w:rFonts w:cs="Arial"/>
          <w:szCs w:val="24"/>
          <w:lang w:val="en-AU" w:eastAsia="en-GB"/>
        </w:rPr>
        <w:t xml:space="preserve">TSS </w:t>
      </w:r>
      <w:r w:rsidRPr="001A4671">
        <w:rPr>
          <w:rFonts w:cs="Arial"/>
          <w:szCs w:val="24"/>
          <w:lang w:val="en-AU" w:eastAsia="en-GB"/>
        </w:rPr>
        <w:t>concentration</w:t>
      </w:r>
      <w:r>
        <w:rPr>
          <w:rFonts w:cs="Arial"/>
          <w:szCs w:val="24"/>
          <w:lang w:val="en-AU" w:eastAsia="en-GB"/>
        </w:rPr>
        <w:t xml:space="preserve"> in the </w:t>
      </w:r>
      <w:r w:rsidR="00404B3B">
        <w:rPr>
          <w:rFonts w:cs="Arial"/>
          <w:szCs w:val="24"/>
          <w:lang w:val="en-AU" w:eastAsia="en-GB"/>
        </w:rPr>
        <w:t>tertiary</w:t>
      </w:r>
      <w:r>
        <w:rPr>
          <w:rFonts w:cs="Arial"/>
          <w:szCs w:val="24"/>
          <w:lang w:val="en-AU" w:eastAsia="en-GB"/>
        </w:rPr>
        <w:t xml:space="preserve"> waters, and</w:t>
      </w:r>
      <w:r w:rsidRPr="001A4671">
        <w:rPr>
          <w:rFonts w:cs="Arial"/>
          <w:szCs w:val="24"/>
          <w:lang w:val="en-AU" w:eastAsia="en-GB"/>
        </w:rPr>
        <w:t xml:space="preserve"> PP </w:t>
      </w:r>
      <w:r>
        <w:rPr>
          <w:rFonts w:cs="Arial"/>
          <w:szCs w:val="24"/>
          <w:lang w:val="en-AU" w:eastAsia="en-GB"/>
        </w:rPr>
        <w:t xml:space="preserve">and PN </w:t>
      </w:r>
      <w:r w:rsidRPr="001A4671">
        <w:rPr>
          <w:rFonts w:cs="Arial"/>
          <w:szCs w:val="24"/>
          <w:lang w:val="en-AU" w:eastAsia="en-GB"/>
        </w:rPr>
        <w:t>concentration</w:t>
      </w:r>
      <w:r w:rsidR="00E1061F">
        <w:rPr>
          <w:rFonts w:cs="Arial"/>
          <w:szCs w:val="24"/>
          <w:lang w:val="en-AU" w:eastAsia="en-GB"/>
        </w:rPr>
        <w:t>s</w:t>
      </w:r>
      <w:r w:rsidRPr="001A4671">
        <w:rPr>
          <w:rFonts w:cs="Arial"/>
          <w:szCs w:val="24"/>
          <w:lang w:val="en-AU" w:eastAsia="en-GB"/>
        </w:rPr>
        <w:t xml:space="preserve"> in the </w:t>
      </w:r>
      <w:r w:rsidR="00404B3B">
        <w:rPr>
          <w:rFonts w:cs="Arial"/>
          <w:szCs w:val="24"/>
          <w:lang w:val="en-AU" w:eastAsia="en-GB"/>
        </w:rPr>
        <w:t>secondary</w:t>
      </w:r>
      <w:r w:rsidRPr="001A4671">
        <w:rPr>
          <w:rFonts w:cs="Arial"/>
          <w:szCs w:val="24"/>
          <w:lang w:val="en-AU" w:eastAsia="en-GB"/>
        </w:rPr>
        <w:t xml:space="preserve"> and </w:t>
      </w:r>
      <w:r w:rsidR="00404B3B">
        <w:rPr>
          <w:rFonts w:cs="Arial"/>
          <w:szCs w:val="24"/>
          <w:lang w:val="en-AU" w:eastAsia="en-GB"/>
        </w:rPr>
        <w:t>tertiary</w:t>
      </w:r>
      <w:r w:rsidRPr="001A4671">
        <w:rPr>
          <w:rFonts w:cs="Arial"/>
          <w:szCs w:val="24"/>
          <w:lang w:val="en-AU" w:eastAsia="en-GB"/>
        </w:rPr>
        <w:t xml:space="preserve"> water types </w:t>
      </w:r>
      <w:r w:rsidRPr="00452BBE">
        <w:rPr>
          <w:rFonts w:cs="Arial"/>
          <w:szCs w:val="24"/>
          <w:lang w:val="en-AU" w:eastAsia="en-GB"/>
        </w:rPr>
        <w:t xml:space="preserve">were all below their respective wet season </w:t>
      </w:r>
      <w:r w:rsidR="00E1061F">
        <w:rPr>
          <w:rFonts w:cs="Arial"/>
          <w:szCs w:val="24"/>
          <w:lang w:val="en-AU" w:eastAsia="en-GB"/>
        </w:rPr>
        <w:t>GVs</w:t>
      </w:r>
      <w:r w:rsidR="00E00555">
        <w:rPr>
          <w:rFonts w:cs="Arial"/>
          <w:szCs w:val="24"/>
          <w:lang w:val="en-AU" w:eastAsia="en-GB"/>
        </w:rPr>
        <w:t xml:space="preserve"> </w:t>
      </w:r>
      <w:r w:rsidRPr="00452BBE">
        <w:rPr>
          <w:rFonts w:cs="Arial"/>
          <w:szCs w:val="24"/>
          <w:lang w:val="en-AU" w:eastAsia="en-GB"/>
        </w:rPr>
        <w:t>(</w:t>
      </w:r>
      <w:r>
        <w:rPr>
          <w:rFonts w:cs="Arial"/>
          <w:szCs w:val="24"/>
          <w:lang w:val="en-AU" w:eastAsia="en-GB"/>
        </w:rPr>
        <w:fldChar w:fldCharType="begin"/>
      </w:r>
      <w:r>
        <w:rPr>
          <w:rFonts w:cs="Arial"/>
          <w:szCs w:val="24"/>
          <w:lang w:val="en-AU" w:eastAsia="en-GB"/>
        </w:rPr>
        <w:instrText xml:space="preserve"> REF _Ref506454285 \h </w:instrText>
      </w:r>
      <w:r>
        <w:rPr>
          <w:rFonts w:cs="Arial"/>
          <w:szCs w:val="24"/>
          <w:lang w:val="en-AU" w:eastAsia="en-GB"/>
        </w:rPr>
      </w:r>
      <w:r>
        <w:rPr>
          <w:rFonts w:cs="Arial"/>
          <w:szCs w:val="24"/>
          <w:lang w:val="en-AU" w:eastAsia="en-GB"/>
        </w:rPr>
        <w:fldChar w:fldCharType="separate"/>
      </w:r>
      <w:r w:rsidR="00335316">
        <w:t>Table E-</w:t>
      </w:r>
      <w:r w:rsidR="00335316">
        <w:rPr>
          <w:noProof/>
        </w:rPr>
        <w:t>9</w:t>
      </w:r>
      <w:r>
        <w:rPr>
          <w:rFonts w:cs="Arial"/>
          <w:szCs w:val="24"/>
          <w:lang w:val="en-AU" w:eastAsia="en-GB"/>
        </w:rPr>
        <w:fldChar w:fldCharType="end"/>
      </w:r>
      <w:r>
        <w:rPr>
          <w:rFonts w:cs="Arial"/>
          <w:szCs w:val="24"/>
          <w:lang w:val="en-AU" w:eastAsia="en-GB"/>
        </w:rPr>
        <w:t xml:space="preserve">). No data were available in the </w:t>
      </w:r>
      <w:r w:rsidR="00404B3B">
        <w:rPr>
          <w:rFonts w:cs="Arial"/>
          <w:szCs w:val="24"/>
          <w:lang w:val="en-AU" w:eastAsia="en-GB"/>
        </w:rPr>
        <w:t>primary</w:t>
      </w:r>
      <w:r>
        <w:rPr>
          <w:rFonts w:cs="Arial"/>
          <w:szCs w:val="24"/>
          <w:lang w:val="en-AU" w:eastAsia="en-GB"/>
        </w:rPr>
        <w:t xml:space="preserve"> water type.</w:t>
      </w:r>
    </w:p>
    <w:p w14:paraId="12F47C7D" w14:textId="77777777" w:rsidR="00AB49E7" w:rsidRDefault="00AB49E7" w:rsidP="00AB49E7"/>
    <w:p w14:paraId="48588560" w14:textId="77777777" w:rsidR="00AB49E7" w:rsidRDefault="00AB49E7" w:rsidP="00AB49E7">
      <w:pPr>
        <w:rPr>
          <w:highlight w:val="yellow"/>
          <w:lang w:val="en-AU"/>
        </w:rPr>
        <w:sectPr w:rsidR="00AB49E7" w:rsidSect="003A6C5A">
          <w:pgSz w:w="11907" w:h="16839" w:code="9"/>
          <w:pgMar w:top="1440" w:right="1440" w:bottom="1440" w:left="1440" w:header="708" w:footer="708" w:gutter="0"/>
          <w:cols w:space="708"/>
          <w:docGrid w:linePitch="299"/>
        </w:sectPr>
      </w:pPr>
    </w:p>
    <w:p w14:paraId="07019609" w14:textId="77777777" w:rsidR="00AB49E7" w:rsidRDefault="00AB49E7" w:rsidP="008A4CFA">
      <w:pPr>
        <w:jc w:val="center"/>
        <w:rPr>
          <w:rStyle w:val="FigureChar"/>
        </w:rPr>
      </w:pPr>
      <w:r w:rsidRPr="001C2D67">
        <w:rPr>
          <w:rStyle w:val="FigureChar"/>
          <w:noProof/>
          <w:lang w:val="en-AU" w:eastAsia="en-AU"/>
        </w:rPr>
        <w:lastRenderedPageBreak/>
        <w:drawing>
          <wp:inline distT="0" distB="0" distL="0" distR="0" wp14:anchorId="7AA514A9" wp14:editId="7125E7FB">
            <wp:extent cx="7688045" cy="4783550"/>
            <wp:effectExtent l="0" t="0" r="8255" b="0"/>
            <wp:docPr id="7197" name="Picture 7197" descr="Panel of water quality and environmental characteristics in the Mackay Whitsunday region throughout the 2017–18 wet season period: weeks 1 to 11. Details included in the panels: mean TSS (mg L-1), Secchi depth (SDD) (m), Chl-a (µg L-1) and DIN (µg L-1) within each colour class; weekly river discharge (ML/day) and rainfall (mm) (note different scales between regions); wind speed (m.s-1) and direction; and the wet season water type maps showing the six wet season colour classes as well as the location of the in-situ data collected by JCU and AIMS. The long-term mean weekly river discharge is indicated by a dotted blue line." title="Weekly wet season maps for Mackay Whitsun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58_weeklyMWa.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7712997" cy="4799075"/>
                    </a:xfrm>
                    <a:prstGeom prst="rect">
                      <a:avLst/>
                    </a:prstGeom>
                  </pic:spPr>
                </pic:pic>
              </a:graphicData>
            </a:graphic>
          </wp:inline>
        </w:drawing>
      </w:r>
    </w:p>
    <w:p w14:paraId="62E588CC" w14:textId="31A66EEB" w:rsidR="00AB49E7" w:rsidRPr="00E07D63" w:rsidRDefault="00AB49E7" w:rsidP="00C83B6E">
      <w:pPr>
        <w:pStyle w:val="Caption"/>
        <w:rPr>
          <w:vanish/>
          <w:specVanish/>
        </w:rPr>
      </w:pPr>
      <w:bookmarkStart w:id="1334" w:name="_Ref3541747"/>
      <w:bookmarkStart w:id="1335" w:name="_Toc10536205"/>
      <w:r w:rsidRPr="001C2D67">
        <w:rPr>
          <w:rStyle w:val="FigureChar"/>
          <w:rFonts w:eastAsia="SimSun"/>
        </w:rPr>
        <w:t xml:space="preserve">Figure </w:t>
      </w:r>
      <w:r w:rsidR="00817A8B">
        <w:rPr>
          <w:rStyle w:val="FigureChar"/>
          <w:rFonts w:eastAsia="SimSun"/>
        </w:rPr>
        <w:fldChar w:fldCharType="begin"/>
      </w:r>
      <w:r w:rsidR="00817A8B">
        <w:rPr>
          <w:rStyle w:val="FigureChar"/>
          <w:rFonts w:eastAsia="SimSun"/>
        </w:rPr>
        <w:instrText xml:space="preserve"> STYLEREF 1 \s </w:instrText>
      </w:r>
      <w:r w:rsidR="00817A8B">
        <w:rPr>
          <w:rStyle w:val="FigureChar"/>
          <w:rFonts w:eastAsia="SimSun"/>
        </w:rPr>
        <w:fldChar w:fldCharType="separate"/>
      </w:r>
      <w:r w:rsidR="00335316">
        <w:rPr>
          <w:rStyle w:val="FigureChar"/>
          <w:rFonts w:eastAsia="SimSun"/>
          <w:noProof/>
        </w:rPr>
        <w:t>4</w:t>
      </w:r>
      <w:r w:rsidR="00817A8B">
        <w:rPr>
          <w:rStyle w:val="FigureChar"/>
          <w:rFonts w:eastAsia="SimSun"/>
        </w:rPr>
        <w:fldChar w:fldCharType="end"/>
      </w:r>
      <w:r w:rsidR="00817A8B">
        <w:rPr>
          <w:rStyle w:val="FigureChar"/>
          <w:rFonts w:eastAsia="SimSun"/>
        </w:rPr>
        <w:noBreakHyphen/>
      </w:r>
      <w:r w:rsidR="00817A8B">
        <w:rPr>
          <w:rStyle w:val="FigureChar"/>
          <w:rFonts w:eastAsia="SimSun"/>
        </w:rPr>
        <w:fldChar w:fldCharType="begin"/>
      </w:r>
      <w:r w:rsidR="00817A8B">
        <w:rPr>
          <w:rStyle w:val="FigureChar"/>
          <w:rFonts w:eastAsia="SimSun"/>
        </w:rPr>
        <w:instrText xml:space="preserve"> SEQ Figure \* ARABIC \s 1 </w:instrText>
      </w:r>
      <w:r w:rsidR="00817A8B">
        <w:rPr>
          <w:rStyle w:val="FigureChar"/>
          <w:rFonts w:eastAsia="SimSun"/>
        </w:rPr>
        <w:fldChar w:fldCharType="separate"/>
      </w:r>
      <w:r w:rsidR="00335316">
        <w:rPr>
          <w:rStyle w:val="FigureChar"/>
          <w:rFonts w:eastAsia="SimSun"/>
          <w:noProof/>
        </w:rPr>
        <w:t>30</w:t>
      </w:r>
      <w:r w:rsidR="00817A8B">
        <w:rPr>
          <w:rStyle w:val="FigureChar"/>
          <w:rFonts w:eastAsia="SimSun"/>
        </w:rPr>
        <w:fldChar w:fldCharType="end"/>
      </w:r>
      <w:bookmarkEnd w:id="1334"/>
      <w:r w:rsidRPr="001C2D67">
        <w:rPr>
          <w:rStyle w:val="FigureChar"/>
          <w:rFonts w:eastAsia="SimSun"/>
        </w:rPr>
        <w:t xml:space="preserve">: Panel of water quality and environmental characteristics in the </w:t>
      </w:r>
      <w:r w:rsidR="00901DE2">
        <w:rPr>
          <w:rStyle w:val="FigureChar"/>
          <w:rFonts w:eastAsia="SimSun"/>
        </w:rPr>
        <w:t xml:space="preserve">Mackay-Whitsunday </w:t>
      </w:r>
      <w:r w:rsidRPr="001C2D67">
        <w:rPr>
          <w:rStyle w:val="FigureChar"/>
          <w:rFonts w:eastAsia="SimSun"/>
        </w:rPr>
        <w:t>region throughout the 201</w:t>
      </w:r>
      <w:r>
        <w:rPr>
          <w:rStyle w:val="FigureChar"/>
          <w:rFonts w:eastAsia="SimSun"/>
        </w:rPr>
        <w:t>7</w:t>
      </w:r>
      <w:r w:rsidRPr="001C2D67">
        <w:rPr>
          <w:rStyle w:val="FigureChar"/>
          <w:rFonts w:eastAsia="SimSun"/>
        </w:rPr>
        <w:t>–1</w:t>
      </w:r>
      <w:r>
        <w:rPr>
          <w:rStyle w:val="FigureChar"/>
          <w:rFonts w:eastAsia="SimSun"/>
        </w:rPr>
        <w:t>8</w:t>
      </w:r>
      <w:r w:rsidRPr="001C2D67">
        <w:rPr>
          <w:rStyle w:val="FigureChar"/>
          <w:rFonts w:eastAsia="SimSun"/>
        </w:rPr>
        <w:t xml:space="preserve"> wet season period: weeks 1 to 11</w:t>
      </w:r>
      <w:r>
        <w:t>.</w:t>
      </w:r>
      <w:bookmarkEnd w:id="1335"/>
    </w:p>
    <w:p w14:paraId="1ABDD66C" w14:textId="4165FB26" w:rsidR="00AB49E7" w:rsidRDefault="00AB49E7" w:rsidP="00C83B6E">
      <w:pPr>
        <w:pStyle w:val="Caption"/>
      </w:pPr>
      <w:r>
        <w:t xml:space="preserve"> </w:t>
      </w:r>
      <w:r w:rsidRPr="002E13A4">
        <w:t>Details included in the panels</w:t>
      </w:r>
      <w:r>
        <w:t xml:space="preserve">: </w:t>
      </w:r>
      <w:r w:rsidRPr="002E13A4">
        <w:t>mean TSS (mg L</w:t>
      </w:r>
      <w:r w:rsidRPr="002E13A4">
        <w:rPr>
          <w:vertAlign w:val="superscript"/>
        </w:rPr>
        <w:t>-1</w:t>
      </w:r>
      <w:r w:rsidRPr="002E13A4">
        <w:t xml:space="preserve">), </w:t>
      </w:r>
      <w:r>
        <w:t>Secchi depth (SDD)</w:t>
      </w:r>
      <w:r w:rsidRPr="002E13A4">
        <w:t xml:space="preserve"> (m), Chl-</w:t>
      </w:r>
      <w:r w:rsidRPr="0091300B">
        <w:rPr>
          <w:i/>
        </w:rPr>
        <w:t>a</w:t>
      </w:r>
      <w:r w:rsidRPr="002E13A4">
        <w:t xml:space="preserve"> (µg L</w:t>
      </w:r>
      <w:r w:rsidRPr="002E13A4">
        <w:rPr>
          <w:vertAlign w:val="superscript"/>
        </w:rPr>
        <w:t>-1</w:t>
      </w:r>
      <w:r w:rsidRPr="002E13A4">
        <w:t>) and DIN (µg L</w:t>
      </w:r>
      <w:r w:rsidRPr="002E13A4">
        <w:rPr>
          <w:vertAlign w:val="superscript"/>
        </w:rPr>
        <w:t>-1</w:t>
      </w:r>
      <w:r w:rsidRPr="002E13A4">
        <w:t>) within each colour class; weekly river discharge (ML/day) and rainfall (mm) (note different scales between regions); wind speed (m.s</w:t>
      </w:r>
      <w:r w:rsidRPr="002E13A4">
        <w:rPr>
          <w:vertAlign w:val="superscript"/>
        </w:rPr>
        <w:t>-1</w:t>
      </w:r>
      <w:r w:rsidRPr="002E13A4">
        <w:t>) and direction;</w:t>
      </w:r>
      <w:r w:rsidRPr="00F900AD">
        <w:t xml:space="preserve"> and the </w:t>
      </w:r>
      <w:r>
        <w:t xml:space="preserve">wet season </w:t>
      </w:r>
      <w:r w:rsidRPr="00F900AD">
        <w:t>water type maps showing the six</w:t>
      </w:r>
      <w:r>
        <w:t xml:space="preserve"> wet season </w:t>
      </w:r>
      <w:r w:rsidRPr="00F900AD">
        <w:t>colour classes as well as the location of the</w:t>
      </w:r>
      <w:r>
        <w:rPr>
          <w:i/>
        </w:rPr>
        <w:t xml:space="preserve"> in-situ </w:t>
      </w:r>
      <w:r w:rsidRPr="00F900AD">
        <w:t>data collected by JCU</w:t>
      </w:r>
      <w:r>
        <w:t xml:space="preserve"> and AIMS</w:t>
      </w:r>
      <w:r w:rsidRPr="00F900AD">
        <w:t>. The long</w:t>
      </w:r>
      <w:r>
        <w:t>-</w:t>
      </w:r>
      <w:r w:rsidRPr="00F900AD">
        <w:t>term mean weekly river discharge is indicated by a dotted blue line.</w:t>
      </w:r>
    </w:p>
    <w:p w14:paraId="7FD7BEAE" w14:textId="77777777" w:rsidR="00AB49E7" w:rsidRPr="005E22EC" w:rsidRDefault="00AB49E7" w:rsidP="00AB49E7">
      <w:pPr>
        <w:rPr>
          <w:highlight w:val="yellow"/>
          <w:lang w:val="en-AU"/>
        </w:rPr>
      </w:pPr>
    </w:p>
    <w:p w14:paraId="12BB0410" w14:textId="77777777" w:rsidR="00AB49E7" w:rsidRDefault="00AB49E7" w:rsidP="008A4CFA">
      <w:pPr>
        <w:jc w:val="center"/>
        <w:rPr>
          <w:rStyle w:val="FigureChar"/>
        </w:rPr>
      </w:pPr>
      <w:r>
        <w:rPr>
          <w:noProof/>
          <w:lang w:val="en-AU" w:eastAsia="en-AU"/>
        </w:rPr>
        <w:drawing>
          <wp:inline distT="0" distB="0" distL="0" distR="0" wp14:anchorId="3EB4667C" wp14:editId="08AFFEB8">
            <wp:extent cx="7886700" cy="4958748"/>
            <wp:effectExtent l="0" t="0" r="0" b="0"/>
            <wp:docPr id="7198" name="Picture 7198" descr="Panel of water quality and environmental characteristics in the Mackay Whitsunday region throughout the 2017–18 wet season period: weeks 12 to 22. Details included in the panels: mean TSS (mg L-1), Secchi depth (SDD) (m), Chl-a (µg L-1) and DIN (µg L-1) within each colour class; weekly river discharge (ML/day) and rainfall (mm) (note different scales between regions); wind speed (m.s-1) and direction; and the wet season water type maps showing the six wet season colour classes as well as the location of the in-situ data collected by JCU and AIMS. The long-term mean weekly river discharge is indicated by a dotted blue line." title="Weekly wet season water types for Mackay Whitsun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59_weeklyMWb.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7888779" cy="4960055"/>
                    </a:xfrm>
                    <a:prstGeom prst="rect">
                      <a:avLst/>
                    </a:prstGeom>
                  </pic:spPr>
                </pic:pic>
              </a:graphicData>
            </a:graphic>
          </wp:inline>
        </w:drawing>
      </w:r>
    </w:p>
    <w:p w14:paraId="2B978E30" w14:textId="5B0E9CEC" w:rsidR="00AB49E7" w:rsidRPr="00E07D63" w:rsidRDefault="00AB49E7" w:rsidP="00AB49E7">
      <w:pPr>
        <w:rPr>
          <w:rStyle w:val="FigureChar"/>
          <w:vanish/>
          <w:specVanish/>
        </w:rPr>
      </w:pPr>
      <w:bookmarkStart w:id="1336" w:name="_Ref3541748"/>
      <w:bookmarkStart w:id="1337" w:name="_Toc10536206"/>
      <w:r w:rsidRPr="00CE0DA6">
        <w:rPr>
          <w:rStyle w:val="FigureChar"/>
        </w:rPr>
        <w:t xml:space="preserve">Figure </w:t>
      </w:r>
      <w:r w:rsidR="00817A8B">
        <w:rPr>
          <w:rStyle w:val="FigureChar"/>
        </w:rPr>
        <w:fldChar w:fldCharType="begin"/>
      </w:r>
      <w:r w:rsidR="00817A8B">
        <w:rPr>
          <w:rStyle w:val="FigureChar"/>
        </w:rPr>
        <w:instrText xml:space="preserve"> STYLEREF 1 \s </w:instrText>
      </w:r>
      <w:r w:rsidR="00817A8B">
        <w:rPr>
          <w:rStyle w:val="FigureChar"/>
        </w:rPr>
        <w:fldChar w:fldCharType="separate"/>
      </w:r>
      <w:r w:rsidR="00335316">
        <w:rPr>
          <w:rStyle w:val="FigureChar"/>
          <w:noProof/>
        </w:rPr>
        <w:t>4</w:t>
      </w:r>
      <w:r w:rsidR="00817A8B">
        <w:rPr>
          <w:rStyle w:val="FigureChar"/>
        </w:rPr>
        <w:fldChar w:fldCharType="end"/>
      </w:r>
      <w:r w:rsidR="00817A8B">
        <w:rPr>
          <w:rStyle w:val="FigureChar"/>
        </w:rPr>
        <w:noBreakHyphen/>
      </w:r>
      <w:r w:rsidR="00817A8B">
        <w:rPr>
          <w:rStyle w:val="FigureChar"/>
        </w:rPr>
        <w:fldChar w:fldCharType="begin"/>
      </w:r>
      <w:r w:rsidR="00817A8B">
        <w:rPr>
          <w:rStyle w:val="FigureChar"/>
        </w:rPr>
        <w:instrText xml:space="preserve"> SEQ Figure \* ARABIC \s 1 </w:instrText>
      </w:r>
      <w:r w:rsidR="00817A8B">
        <w:rPr>
          <w:rStyle w:val="FigureChar"/>
        </w:rPr>
        <w:fldChar w:fldCharType="separate"/>
      </w:r>
      <w:r w:rsidR="00335316">
        <w:rPr>
          <w:rStyle w:val="FigureChar"/>
          <w:noProof/>
        </w:rPr>
        <w:t>31</w:t>
      </w:r>
      <w:r w:rsidR="00817A8B">
        <w:rPr>
          <w:rStyle w:val="FigureChar"/>
        </w:rPr>
        <w:fldChar w:fldCharType="end"/>
      </w:r>
      <w:bookmarkEnd w:id="1336"/>
      <w:r w:rsidRPr="00CE0DA6">
        <w:rPr>
          <w:rStyle w:val="FigureChar"/>
        </w:rPr>
        <w:t xml:space="preserve">: Panel of water quality and environmental characteristics in the </w:t>
      </w:r>
      <w:r w:rsidR="00901DE2">
        <w:rPr>
          <w:rStyle w:val="FigureChar"/>
        </w:rPr>
        <w:t xml:space="preserve">Mackay-Whitsunday </w:t>
      </w:r>
      <w:r w:rsidRPr="00CE0DA6">
        <w:rPr>
          <w:rStyle w:val="FigureChar"/>
        </w:rPr>
        <w:t>region throughout the 201</w:t>
      </w:r>
      <w:r>
        <w:rPr>
          <w:rStyle w:val="FigureChar"/>
        </w:rPr>
        <w:t>7</w:t>
      </w:r>
      <w:r>
        <w:rPr>
          <w:color w:val="000000" w:themeColor="text1"/>
          <w:szCs w:val="22"/>
          <w:lang w:val="en-AU"/>
        </w:rPr>
        <w:t>–</w:t>
      </w:r>
      <w:r w:rsidRPr="00CE0DA6">
        <w:rPr>
          <w:rStyle w:val="FigureChar"/>
        </w:rPr>
        <w:t>1</w:t>
      </w:r>
      <w:r>
        <w:rPr>
          <w:rStyle w:val="FigureChar"/>
        </w:rPr>
        <w:t>8</w:t>
      </w:r>
      <w:r w:rsidRPr="00CE0DA6">
        <w:rPr>
          <w:rStyle w:val="FigureChar"/>
        </w:rPr>
        <w:t xml:space="preserve"> wet season period: weeks </w:t>
      </w:r>
      <w:r>
        <w:rPr>
          <w:rStyle w:val="FigureChar"/>
        </w:rPr>
        <w:t>12</w:t>
      </w:r>
      <w:r w:rsidRPr="00CE0DA6">
        <w:rPr>
          <w:rStyle w:val="FigureChar"/>
        </w:rPr>
        <w:t xml:space="preserve"> to </w:t>
      </w:r>
      <w:r>
        <w:rPr>
          <w:rStyle w:val="FigureChar"/>
        </w:rPr>
        <w:t>22.</w:t>
      </w:r>
      <w:bookmarkEnd w:id="1337"/>
    </w:p>
    <w:p w14:paraId="650F23A0" w14:textId="29BB3068" w:rsidR="00AB49E7" w:rsidRDefault="00AB49E7" w:rsidP="00AB49E7">
      <w:pPr>
        <w:sectPr w:rsidR="00AB49E7" w:rsidSect="0097272C">
          <w:pgSz w:w="16839" w:h="11907" w:orient="landscape" w:code="9"/>
          <w:pgMar w:top="720" w:right="720" w:bottom="720" w:left="720" w:header="708" w:footer="708" w:gutter="0"/>
          <w:cols w:space="708"/>
          <w:docGrid w:linePitch="299"/>
        </w:sectPr>
      </w:pPr>
      <w:r>
        <w:rPr>
          <w:rStyle w:val="FigureChar"/>
          <w:rFonts w:eastAsia="SimSun"/>
        </w:rPr>
        <w:t xml:space="preserve"> </w:t>
      </w:r>
      <w:r w:rsidRPr="00CE0DA6">
        <w:rPr>
          <w:rStyle w:val="FigureChar"/>
          <w:rFonts w:eastAsia="SimSun"/>
        </w:rPr>
        <w:t>Details included in the panels</w:t>
      </w:r>
      <w:r>
        <w:rPr>
          <w:rStyle w:val="FigureChar"/>
          <w:rFonts w:eastAsia="SimSun"/>
        </w:rPr>
        <w:t xml:space="preserve">: </w:t>
      </w:r>
      <w:r w:rsidRPr="00CE0DA6">
        <w:rPr>
          <w:rStyle w:val="FigureChar"/>
          <w:rFonts w:eastAsia="SimSun"/>
        </w:rPr>
        <w:t>mean TSS (mg L</w:t>
      </w:r>
      <w:r w:rsidRPr="00CE0DA6">
        <w:rPr>
          <w:rStyle w:val="FigureChar"/>
          <w:rFonts w:eastAsia="SimSun"/>
          <w:vertAlign w:val="superscript"/>
        </w:rPr>
        <w:t>-1</w:t>
      </w:r>
      <w:r w:rsidRPr="00491D33">
        <w:rPr>
          <w:rStyle w:val="FigureChar"/>
          <w:rFonts w:eastAsia="SimSun"/>
        </w:rPr>
        <w:t>)</w:t>
      </w:r>
      <w:r w:rsidRPr="008B452D">
        <w:rPr>
          <w:rStyle w:val="FigureChar"/>
        </w:rPr>
        <w:t>, Secchi depth (</w:t>
      </w:r>
      <w:r>
        <w:rPr>
          <w:rStyle w:val="FigureChar"/>
          <w:rFonts w:eastAsia="SimSun"/>
        </w:rPr>
        <w:t>SDD)</w:t>
      </w:r>
      <w:r w:rsidRPr="00CE0DA6">
        <w:rPr>
          <w:rStyle w:val="FigureChar"/>
          <w:rFonts w:eastAsia="SimSun"/>
        </w:rPr>
        <w:t xml:space="preserve"> (m), Chl-</w:t>
      </w:r>
      <w:r w:rsidRPr="0091300B">
        <w:rPr>
          <w:rStyle w:val="FigureChar"/>
          <w:rFonts w:eastAsia="SimSun"/>
          <w:i/>
        </w:rPr>
        <w:t>a</w:t>
      </w:r>
      <w:r w:rsidRPr="00CE0DA6">
        <w:rPr>
          <w:rStyle w:val="FigureChar"/>
          <w:rFonts w:eastAsia="SimSun"/>
        </w:rPr>
        <w:t xml:space="preserve"> (µg L</w:t>
      </w:r>
      <w:r w:rsidRPr="00CE0DA6">
        <w:rPr>
          <w:rStyle w:val="FigureChar"/>
          <w:rFonts w:eastAsia="SimSun"/>
          <w:vertAlign w:val="superscript"/>
        </w:rPr>
        <w:t>-1</w:t>
      </w:r>
      <w:r w:rsidRPr="00CE0DA6">
        <w:rPr>
          <w:rStyle w:val="FigureChar"/>
          <w:rFonts w:eastAsia="SimSun"/>
        </w:rPr>
        <w:t>) and DIN (µg L</w:t>
      </w:r>
      <w:r w:rsidRPr="00CE0DA6">
        <w:rPr>
          <w:rStyle w:val="FigureChar"/>
          <w:rFonts w:eastAsia="SimSun"/>
          <w:vertAlign w:val="superscript"/>
        </w:rPr>
        <w:t>-1</w:t>
      </w:r>
      <w:r w:rsidRPr="00CE0DA6">
        <w:rPr>
          <w:rStyle w:val="FigureChar"/>
          <w:rFonts w:eastAsia="SimSun"/>
        </w:rPr>
        <w:t>) within each colour class; weekly river discharge (ML/day) and rainfall (mm) (note different scales between regions); wind speed (m.s</w:t>
      </w:r>
      <w:r w:rsidRPr="00CE0DA6">
        <w:rPr>
          <w:rStyle w:val="FigureChar"/>
          <w:rFonts w:eastAsia="SimSun"/>
          <w:vertAlign w:val="superscript"/>
        </w:rPr>
        <w:t>-1</w:t>
      </w:r>
      <w:r w:rsidRPr="00CE0DA6">
        <w:rPr>
          <w:rStyle w:val="FigureChar"/>
          <w:rFonts w:eastAsia="SimSun"/>
        </w:rPr>
        <w:t>) and direction</w:t>
      </w:r>
      <w:r w:rsidRPr="00CE0DA6">
        <w:rPr>
          <w:rStyle w:val="FigureChar"/>
        </w:rPr>
        <w:t>; and the wet season water type maps showing the six wet season colour classes as well as the location of the</w:t>
      </w:r>
      <w:r>
        <w:rPr>
          <w:rStyle w:val="FigureChar"/>
        </w:rPr>
        <w:t xml:space="preserve"> </w:t>
      </w:r>
      <w:r w:rsidRPr="00323B0A">
        <w:rPr>
          <w:rStyle w:val="FigureChar"/>
          <w:i/>
        </w:rPr>
        <w:t>in</w:t>
      </w:r>
      <w:r w:rsidR="002D5823">
        <w:rPr>
          <w:rStyle w:val="FigureChar"/>
          <w:i/>
        </w:rPr>
        <w:t>-</w:t>
      </w:r>
      <w:r w:rsidRPr="00323B0A">
        <w:rPr>
          <w:rStyle w:val="FigureChar"/>
          <w:i/>
        </w:rPr>
        <w:t>situ</w:t>
      </w:r>
      <w:r>
        <w:rPr>
          <w:rStyle w:val="FigureChar"/>
        </w:rPr>
        <w:t xml:space="preserve"> </w:t>
      </w:r>
      <w:r w:rsidRPr="00CE0DA6">
        <w:rPr>
          <w:rStyle w:val="FigureChar"/>
        </w:rPr>
        <w:t>data collected by JCU</w:t>
      </w:r>
      <w:r>
        <w:rPr>
          <w:rStyle w:val="FigureChar"/>
        </w:rPr>
        <w:t xml:space="preserve"> and AIMS</w:t>
      </w:r>
      <w:r w:rsidRPr="00CE0DA6">
        <w:rPr>
          <w:rStyle w:val="FigureChar"/>
        </w:rPr>
        <w:t>. The long</w:t>
      </w:r>
      <w:r>
        <w:rPr>
          <w:rStyle w:val="FigureChar"/>
        </w:rPr>
        <w:t>-</w:t>
      </w:r>
      <w:r w:rsidRPr="00CE0DA6">
        <w:rPr>
          <w:rStyle w:val="FigureChar"/>
        </w:rPr>
        <w:t>term mean weekly river discharge is indicated by a dotted blue line</w:t>
      </w:r>
      <w:r w:rsidRPr="00F900AD">
        <w:t>.</w:t>
      </w:r>
      <w:r w:rsidRPr="001D2C89">
        <w:t xml:space="preserve">  </w:t>
      </w:r>
    </w:p>
    <w:p w14:paraId="4D55E128" w14:textId="522FC58A" w:rsidR="00746EA1" w:rsidRPr="0097272C" w:rsidRDefault="00746EA1" w:rsidP="00B828FF">
      <w:pPr>
        <w:pStyle w:val="Heading2"/>
      </w:pPr>
      <w:bookmarkStart w:id="1338" w:name="_Toc11410768"/>
      <w:r w:rsidRPr="008A0755">
        <w:lastRenderedPageBreak/>
        <w:t xml:space="preserve">Modelling and mapping </w:t>
      </w:r>
      <w:r w:rsidRPr="0097272C">
        <w:t>summary</w:t>
      </w:r>
      <w:bookmarkEnd w:id="1338"/>
    </w:p>
    <w:p w14:paraId="6EEDDE04" w14:textId="0638411E" w:rsidR="00964A1E" w:rsidRDefault="0037455A" w:rsidP="00964A1E">
      <w:r>
        <w:rPr>
          <w:color w:val="000000" w:themeColor="text1"/>
        </w:rPr>
        <w:t>M</w:t>
      </w:r>
      <w:r w:rsidR="00913FF0">
        <w:rPr>
          <w:color w:val="000000" w:themeColor="text1"/>
        </w:rPr>
        <w:t xml:space="preserve">odelling and mapping </w:t>
      </w:r>
      <w:r w:rsidR="004908D1" w:rsidRPr="004908D1">
        <w:rPr>
          <w:color w:val="000000" w:themeColor="text1"/>
        </w:rPr>
        <w:t xml:space="preserve">products </w:t>
      </w:r>
      <w:r w:rsidR="00957264">
        <w:rPr>
          <w:color w:val="000000" w:themeColor="text1"/>
        </w:rPr>
        <w:t xml:space="preserve">were </w:t>
      </w:r>
      <w:r>
        <w:t xml:space="preserve">developed </w:t>
      </w:r>
      <w:r w:rsidR="004908D1" w:rsidRPr="004908D1">
        <w:rPr>
          <w:color w:val="000000" w:themeColor="text1"/>
        </w:rPr>
        <w:t xml:space="preserve">to report on wet season marine conditions, map the estimated influence of river </w:t>
      </w:r>
      <w:r>
        <w:rPr>
          <w:color w:val="000000" w:themeColor="text1"/>
        </w:rPr>
        <w:t>discharge</w:t>
      </w:r>
      <w:r w:rsidR="00913FF0">
        <w:rPr>
          <w:color w:val="000000" w:themeColor="text1"/>
        </w:rPr>
        <w:t xml:space="preserve"> and resuspension events</w:t>
      </w:r>
      <w:r w:rsidR="00E1061F">
        <w:rPr>
          <w:color w:val="000000" w:themeColor="text1"/>
        </w:rPr>
        <w:t>,</w:t>
      </w:r>
      <w:r w:rsidR="004908D1">
        <w:rPr>
          <w:color w:val="000000" w:themeColor="text1"/>
        </w:rPr>
        <w:t xml:space="preserve"> and identify which Reef regions</w:t>
      </w:r>
      <w:r w:rsidR="004908D1" w:rsidRPr="004908D1">
        <w:rPr>
          <w:color w:val="000000" w:themeColor="text1"/>
        </w:rPr>
        <w:t xml:space="preserve"> may be the most at risk from exposure to land-sourced pollutants</w:t>
      </w:r>
      <w:r w:rsidR="00964A1E">
        <w:t xml:space="preserve">. </w:t>
      </w:r>
    </w:p>
    <w:p w14:paraId="3D9802D2" w14:textId="77777777" w:rsidR="00964A1E" w:rsidRPr="001F214B" w:rsidRDefault="00964A1E" w:rsidP="00964A1E">
      <w:pPr>
        <w:rPr>
          <w:b/>
          <w:color w:val="000000" w:themeColor="text1"/>
        </w:rPr>
      </w:pPr>
      <w:r w:rsidRPr="001F214B">
        <w:rPr>
          <w:b/>
          <w:color w:val="000000" w:themeColor="text1"/>
        </w:rPr>
        <w:t>Main results:</w:t>
      </w:r>
    </w:p>
    <w:p w14:paraId="0635FEAC" w14:textId="1E10B5A5" w:rsidR="002B13BA" w:rsidRPr="004A4E9C" w:rsidRDefault="002B13BA" w:rsidP="00E00555">
      <w:pPr>
        <w:pStyle w:val="ListParagraph"/>
        <w:numPr>
          <w:ilvl w:val="0"/>
          <w:numId w:val="22"/>
        </w:numPr>
        <w:spacing w:before="0"/>
        <w:ind w:left="851" w:hanging="284"/>
        <w:contextualSpacing w:val="0"/>
        <w:rPr>
          <w:lang w:val="en-AU"/>
        </w:rPr>
      </w:pPr>
      <w:r w:rsidRPr="004A4E9C">
        <w:t>T</w:t>
      </w:r>
      <w:r w:rsidR="00C04C46" w:rsidRPr="004A4E9C">
        <w:t xml:space="preserve">racer simulations </w:t>
      </w:r>
      <w:r w:rsidR="00DD63CB" w:rsidRPr="004A4E9C">
        <w:t>(</w:t>
      </w:r>
      <w:r w:rsidR="00C04C46" w:rsidRPr="004A4E9C">
        <w:t>eReefs hydrodynamic model</w:t>
      </w:r>
      <w:r w:rsidR="00DD63CB" w:rsidRPr="004A4E9C">
        <w:t>)</w:t>
      </w:r>
      <w:r w:rsidRPr="004A4E9C">
        <w:t>:</w:t>
      </w:r>
    </w:p>
    <w:p w14:paraId="3C7BD3DC" w14:textId="77777777" w:rsidR="00E26DE6" w:rsidRDefault="00E26DE6" w:rsidP="00E0405A">
      <w:r>
        <w:t>T</w:t>
      </w:r>
      <w:r w:rsidRPr="007B7B9A">
        <w:t xml:space="preserve">racer simulations showed that sites in enclosed coastal waters had many days of exposure to river discharge, especially for the Normanby, Russell-Mulgrave, Tully, and Burdekin Rivers. </w:t>
      </w:r>
      <w:r>
        <w:t>O</w:t>
      </w:r>
      <w:r w:rsidRPr="007B7B9A">
        <w:t xml:space="preserve">pen coastal and mid-shelf waters </w:t>
      </w:r>
      <w:r>
        <w:t xml:space="preserve">were </w:t>
      </w:r>
      <w:r w:rsidRPr="007B7B9A">
        <w:t xml:space="preserve">also </w:t>
      </w:r>
      <w:r>
        <w:t>exposed</w:t>
      </w:r>
      <w:r w:rsidRPr="007B7B9A">
        <w:t xml:space="preserve"> to river plumes, especially in the Wet Tropics. In the Cape York region (Normanby River), plume exposure reached offshore waters</w:t>
      </w:r>
      <w:r>
        <w:t xml:space="preserve"> for short periods</w:t>
      </w:r>
      <w:r w:rsidRPr="007B7B9A">
        <w:t>.</w:t>
      </w:r>
    </w:p>
    <w:p w14:paraId="156537FF" w14:textId="7FC828A1" w:rsidR="008177F3" w:rsidRPr="002B13BA" w:rsidRDefault="00E0405A" w:rsidP="002B13BA">
      <w:pPr>
        <w:rPr>
          <w:lang w:val="en-AU"/>
        </w:rPr>
      </w:pPr>
      <w:r w:rsidRPr="007B7B9A">
        <w:t>River discharge predominantly travelled north along the coastline</w:t>
      </w:r>
      <w:r w:rsidR="00E1061F">
        <w:t>; however,</w:t>
      </w:r>
      <w:r w:rsidRPr="007B7B9A">
        <w:t xml:space="preserve"> plumes were sometimes transported in a southerly and easterly direction, which was observed in the Wet Tropics and Burdekin regions. River discharge could extend far from the source</w:t>
      </w:r>
      <w:r w:rsidR="00E26DE6">
        <w:t xml:space="preserve"> for short periods</w:t>
      </w:r>
      <w:r w:rsidRPr="007B7B9A">
        <w:t xml:space="preserve">, as was observed for the Russell-Mulgrave River, where discharge reached &gt;200 km north of the river mouth. </w:t>
      </w:r>
    </w:p>
    <w:p w14:paraId="09DDE19A" w14:textId="59ACC178" w:rsidR="00DD63CB" w:rsidRPr="004A4E9C" w:rsidRDefault="00DD63CB" w:rsidP="00E00555">
      <w:pPr>
        <w:pStyle w:val="ListParagraph"/>
        <w:numPr>
          <w:ilvl w:val="0"/>
          <w:numId w:val="22"/>
        </w:numPr>
        <w:spacing w:before="0"/>
        <w:ind w:left="851" w:hanging="284"/>
        <w:contextualSpacing w:val="0"/>
        <w:rPr>
          <w:lang w:val="en-AU"/>
        </w:rPr>
      </w:pPr>
      <w:r w:rsidRPr="001F214B">
        <w:rPr>
          <w:lang w:val="en-AU"/>
        </w:rPr>
        <w:t>Water type frequency m</w:t>
      </w:r>
      <w:r w:rsidR="002B13BA" w:rsidRPr="001F214B">
        <w:rPr>
          <w:lang w:val="en-AU"/>
        </w:rPr>
        <w:t>aps</w:t>
      </w:r>
      <w:r w:rsidRPr="001F214B">
        <w:rPr>
          <w:lang w:val="en-AU"/>
        </w:rPr>
        <w:t xml:space="preserve"> (MODIS data)</w:t>
      </w:r>
    </w:p>
    <w:p w14:paraId="3E10C248" w14:textId="16646727" w:rsidR="008177F3" w:rsidRPr="00DD63CB" w:rsidRDefault="00DD63CB" w:rsidP="0037455A">
      <w:pPr>
        <w:rPr>
          <w:lang w:val="en-AU"/>
        </w:rPr>
      </w:pPr>
      <w:r>
        <w:rPr>
          <w:lang w:val="en-AU"/>
        </w:rPr>
        <w:t>Maps</w:t>
      </w:r>
      <w:r w:rsidR="002B13BA" w:rsidRPr="00DD63CB">
        <w:rPr>
          <w:lang w:val="en-AU"/>
        </w:rPr>
        <w:t xml:space="preserve"> showed </w:t>
      </w:r>
      <w:r w:rsidR="00C04C46" w:rsidRPr="00DD63CB">
        <w:rPr>
          <w:lang w:val="en-AU"/>
        </w:rPr>
        <w:t xml:space="preserve">a well-documented inshore-to-offshore spatial pattern, with the highest frequency of the </w:t>
      </w:r>
      <w:r w:rsidR="00404B3B">
        <w:rPr>
          <w:lang w:val="en-AU"/>
        </w:rPr>
        <w:t>primary</w:t>
      </w:r>
      <w:r w:rsidR="00C04C46" w:rsidRPr="00DD63CB">
        <w:rPr>
          <w:lang w:val="en-AU"/>
        </w:rPr>
        <w:t xml:space="preserve"> water type</w:t>
      </w:r>
      <w:r w:rsidR="00DE474A" w:rsidRPr="00DD63CB">
        <w:rPr>
          <w:lang w:val="en-AU"/>
        </w:rPr>
        <w:t xml:space="preserve"> (typically enriched in sediment and dissolved organic matter, brownish turbid waters)</w:t>
      </w:r>
      <w:r w:rsidR="00C04C46" w:rsidRPr="00DD63CB">
        <w:rPr>
          <w:lang w:val="en-AU"/>
        </w:rPr>
        <w:t xml:space="preserve"> in the coastal areas and mid-shelf to offshore areas most frequently exposed only to the </w:t>
      </w:r>
      <w:r w:rsidR="00404B3B">
        <w:rPr>
          <w:lang w:val="en-AU"/>
        </w:rPr>
        <w:t>tertiary</w:t>
      </w:r>
      <w:r w:rsidR="00C04C46" w:rsidRPr="00DD63CB">
        <w:rPr>
          <w:lang w:val="en-AU"/>
        </w:rPr>
        <w:t xml:space="preserve"> water type</w:t>
      </w:r>
      <w:r w:rsidR="00DE474A" w:rsidRPr="00DD63CB">
        <w:rPr>
          <w:lang w:val="en-AU"/>
        </w:rPr>
        <w:t xml:space="preserve"> (typically detectable water quality concentations but with</w:t>
      </w:r>
      <w:r w:rsidR="00E1061F">
        <w:rPr>
          <w:lang w:val="en-AU"/>
        </w:rPr>
        <w:t xml:space="preserve"> a</w:t>
      </w:r>
      <w:r w:rsidR="00DE474A" w:rsidRPr="00DD63CB">
        <w:rPr>
          <w:lang w:val="en-AU"/>
        </w:rPr>
        <w:t xml:space="preserve"> low risk of </w:t>
      </w:r>
      <w:r w:rsidR="00E1061F">
        <w:rPr>
          <w:lang w:val="en-AU"/>
        </w:rPr>
        <w:t xml:space="preserve">any </w:t>
      </w:r>
      <w:r w:rsidR="00DE474A" w:rsidRPr="00DD63CB">
        <w:rPr>
          <w:lang w:val="en-AU"/>
        </w:rPr>
        <w:t>detrimental ecological effect)</w:t>
      </w:r>
      <w:r w:rsidR="00C04C46" w:rsidRPr="00DD63CB">
        <w:rPr>
          <w:lang w:val="en-AU"/>
        </w:rPr>
        <w:t>. The extent and frequency of the water types were variable across regions and across the shelf, reflecting the constituent concentrations, river discharge volumes and resuspension events.</w:t>
      </w:r>
    </w:p>
    <w:p w14:paraId="488EA2F9" w14:textId="5B4ED28B" w:rsidR="00DD63CB" w:rsidRPr="004A4E9C" w:rsidRDefault="00DD63CB" w:rsidP="00E00555">
      <w:pPr>
        <w:pStyle w:val="ListParagraph"/>
        <w:numPr>
          <w:ilvl w:val="0"/>
          <w:numId w:val="22"/>
        </w:numPr>
        <w:spacing w:before="0"/>
        <w:ind w:left="851" w:hanging="284"/>
        <w:contextualSpacing w:val="0"/>
        <w:rPr>
          <w:lang w:eastAsia="en-US"/>
        </w:rPr>
      </w:pPr>
      <w:r w:rsidRPr="004A4E9C">
        <w:rPr>
          <w:szCs w:val="20"/>
          <w:lang w:eastAsia="en-US"/>
        </w:rPr>
        <w:t>E</w:t>
      </w:r>
      <w:r w:rsidR="002B13BA" w:rsidRPr="004A4E9C">
        <w:rPr>
          <w:szCs w:val="20"/>
          <w:lang w:eastAsia="en-US"/>
        </w:rPr>
        <w:t xml:space="preserve">xposure maps </w:t>
      </w:r>
      <w:r w:rsidR="0037455A" w:rsidRPr="004A4E9C">
        <w:rPr>
          <w:lang w:val="en-AU" w:eastAsia="en-US"/>
        </w:rPr>
        <w:t>(MODIS</w:t>
      </w:r>
      <w:r w:rsidR="0037455A" w:rsidRPr="004A4E9C">
        <w:rPr>
          <w:lang w:eastAsia="en-US"/>
        </w:rPr>
        <w:t xml:space="preserve"> and field water quality</w:t>
      </w:r>
      <w:r w:rsidR="0037455A" w:rsidRPr="004A4E9C">
        <w:rPr>
          <w:lang w:val="en-AU" w:eastAsia="en-US"/>
        </w:rPr>
        <w:t xml:space="preserve"> data)</w:t>
      </w:r>
    </w:p>
    <w:p w14:paraId="1B0BE79E" w14:textId="32F6C6DC" w:rsidR="0037455A" w:rsidRPr="002B13BA" w:rsidRDefault="00E1061F" w:rsidP="0037455A">
      <w:pPr>
        <w:pStyle w:val="CommentText"/>
        <w:numPr>
          <w:ilvl w:val="0"/>
          <w:numId w:val="0"/>
        </w:numPr>
        <w:jc w:val="left"/>
        <w:rPr>
          <w:rFonts w:ascii="Arial" w:hAnsi="Arial"/>
          <w:sz w:val="22"/>
          <w:szCs w:val="24"/>
          <w:lang w:eastAsia="en-GB"/>
        </w:rPr>
      </w:pPr>
      <w:r>
        <w:rPr>
          <w:rFonts w:ascii="Arial" w:hAnsi="Arial"/>
          <w:sz w:val="22"/>
          <w:szCs w:val="24"/>
          <w:lang w:eastAsia="en-GB"/>
        </w:rPr>
        <w:t>Tertiary</w:t>
      </w:r>
      <w:r w:rsidRPr="002B13BA">
        <w:rPr>
          <w:rFonts w:ascii="Arial" w:hAnsi="Arial"/>
          <w:sz w:val="22"/>
          <w:szCs w:val="24"/>
          <w:lang w:eastAsia="en-GB"/>
        </w:rPr>
        <w:t xml:space="preserve"> </w:t>
      </w:r>
      <w:r w:rsidR="0037455A" w:rsidRPr="002B13BA">
        <w:rPr>
          <w:rFonts w:ascii="Arial" w:hAnsi="Arial"/>
          <w:sz w:val="22"/>
          <w:szCs w:val="24"/>
          <w:lang w:eastAsia="en-GB"/>
        </w:rPr>
        <w:t xml:space="preserve">water type concentrations were under the available wet season </w:t>
      </w:r>
      <w:r>
        <w:rPr>
          <w:rFonts w:ascii="Arial" w:hAnsi="Arial"/>
          <w:sz w:val="22"/>
          <w:szCs w:val="24"/>
          <w:lang w:eastAsia="en-GB"/>
        </w:rPr>
        <w:t>GVs</w:t>
      </w:r>
      <w:r w:rsidR="0037455A" w:rsidRPr="002B13BA">
        <w:rPr>
          <w:rFonts w:ascii="Arial" w:hAnsi="Arial"/>
          <w:sz w:val="22"/>
          <w:szCs w:val="24"/>
          <w:lang w:eastAsia="en-GB"/>
        </w:rPr>
        <w:t xml:space="preserve">, only </w:t>
      </w:r>
      <w:r>
        <w:rPr>
          <w:rFonts w:ascii="Arial" w:hAnsi="Arial"/>
          <w:sz w:val="22"/>
          <w:szCs w:val="24"/>
          <w:lang w:eastAsia="en-GB"/>
        </w:rPr>
        <w:t>TSS</w:t>
      </w:r>
      <w:r w:rsidR="00407645">
        <w:rPr>
          <w:rFonts w:ascii="Arial" w:hAnsi="Arial"/>
          <w:sz w:val="22"/>
          <w:szCs w:val="24"/>
          <w:lang w:eastAsia="en-GB"/>
        </w:rPr>
        <w:t xml:space="preserve"> concentration</w:t>
      </w:r>
      <w:r w:rsidR="0037455A" w:rsidRPr="002B13BA">
        <w:rPr>
          <w:rFonts w:ascii="Arial" w:hAnsi="Arial"/>
          <w:sz w:val="22"/>
          <w:szCs w:val="24"/>
          <w:lang w:eastAsia="en-GB"/>
        </w:rPr>
        <w:t xml:space="preserve">s </w:t>
      </w:r>
      <w:r w:rsidR="00407645">
        <w:rPr>
          <w:rFonts w:ascii="Arial" w:hAnsi="Arial"/>
          <w:sz w:val="22"/>
          <w:szCs w:val="24"/>
          <w:lang w:eastAsia="en-GB"/>
        </w:rPr>
        <w:t>were</w:t>
      </w:r>
      <w:r w:rsidR="0037455A" w:rsidRPr="002B13BA">
        <w:rPr>
          <w:rFonts w:ascii="Arial" w:hAnsi="Arial"/>
          <w:sz w:val="22"/>
          <w:szCs w:val="24"/>
          <w:lang w:eastAsia="en-GB"/>
        </w:rPr>
        <w:t xml:space="preserve"> above the wet season </w:t>
      </w:r>
      <w:r>
        <w:rPr>
          <w:rFonts w:ascii="Arial" w:hAnsi="Arial"/>
          <w:sz w:val="22"/>
          <w:szCs w:val="24"/>
          <w:lang w:eastAsia="en-GB"/>
        </w:rPr>
        <w:t>GVs</w:t>
      </w:r>
      <w:r w:rsidR="0037455A" w:rsidRPr="002B13BA">
        <w:rPr>
          <w:rFonts w:ascii="Arial" w:hAnsi="Arial"/>
          <w:sz w:val="22"/>
          <w:szCs w:val="24"/>
          <w:lang w:eastAsia="en-GB"/>
        </w:rPr>
        <w:t xml:space="preserve"> in the </w:t>
      </w:r>
      <w:r w:rsidR="00404B3B">
        <w:rPr>
          <w:rFonts w:ascii="Arial" w:hAnsi="Arial"/>
          <w:sz w:val="22"/>
          <w:szCs w:val="24"/>
          <w:lang w:eastAsia="en-GB"/>
        </w:rPr>
        <w:t>secondary</w:t>
      </w:r>
      <w:r w:rsidR="0037455A" w:rsidRPr="002B13BA">
        <w:rPr>
          <w:rFonts w:ascii="Arial" w:hAnsi="Arial"/>
          <w:sz w:val="22"/>
          <w:szCs w:val="24"/>
          <w:lang w:eastAsia="en-GB"/>
        </w:rPr>
        <w:t xml:space="preserve"> water type, and </w:t>
      </w:r>
      <w:r>
        <w:rPr>
          <w:rFonts w:ascii="Arial" w:hAnsi="Arial"/>
          <w:sz w:val="22"/>
          <w:szCs w:val="24"/>
          <w:lang w:eastAsia="en-GB"/>
        </w:rPr>
        <w:t>TSS</w:t>
      </w:r>
      <w:r w:rsidR="0037455A" w:rsidRPr="002B13BA">
        <w:rPr>
          <w:rFonts w:ascii="Arial" w:hAnsi="Arial"/>
          <w:sz w:val="22"/>
          <w:szCs w:val="24"/>
          <w:lang w:eastAsia="en-GB"/>
        </w:rPr>
        <w:t xml:space="preserve">, </w:t>
      </w:r>
      <w:r>
        <w:rPr>
          <w:rFonts w:ascii="Arial" w:hAnsi="Arial"/>
          <w:sz w:val="22"/>
          <w:szCs w:val="24"/>
          <w:lang w:eastAsia="en-GB"/>
        </w:rPr>
        <w:t>Chl-</w:t>
      </w:r>
      <w:r w:rsidR="0037455A" w:rsidRPr="001F214B">
        <w:rPr>
          <w:rFonts w:ascii="Arial" w:hAnsi="Arial"/>
          <w:i/>
          <w:sz w:val="22"/>
          <w:szCs w:val="24"/>
          <w:lang w:eastAsia="en-GB"/>
        </w:rPr>
        <w:t>a</w:t>
      </w:r>
      <w:r w:rsidR="0037455A" w:rsidRPr="002B13BA">
        <w:rPr>
          <w:rFonts w:ascii="Arial" w:hAnsi="Arial"/>
          <w:sz w:val="22"/>
          <w:szCs w:val="24"/>
          <w:lang w:eastAsia="en-GB"/>
        </w:rPr>
        <w:t xml:space="preserve">, </w:t>
      </w:r>
      <w:r>
        <w:rPr>
          <w:rFonts w:ascii="Arial" w:hAnsi="Arial"/>
          <w:sz w:val="22"/>
          <w:szCs w:val="24"/>
          <w:lang w:eastAsia="en-GB"/>
        </w:rPr>
        <w:t>PP</w:t>
      </w:r>
      <w:r w:rsidR="0037455A" w:rsidRPr="002B13BA">
        <w:rPr>
          <w:rFonts w:ascii="Arial" w:hAnsi="Arial"/>
          <w:sz w:val="22"/>
          <w:szCs w:val="24"/>
          <w:lang w:eastAsia="en-GB"/>
        </w:rPr>
        <w:t xml:space="preserve"> and </w:t>
      </w:r>
      <w:r>
        <w:rPr>
          <w:rFonts w:ascii="Arial" w:hAnsi="Arial"/>
          <w:sz w:val="22"/>
          <w:szCs w:val="24"/>
          <w:lang w:eastAsia="en-GB"/>
        </w:rPr>
        <w:t>PN</w:t>
      </w:r>
      <w:r w:rsidR="0037455A" w:rsidRPr="002B13BA">
        <w:rPr>
          <w:rFonts w:ascii="Arial" w:hAnsi="Arial"/>
          <w:sz w:val="22"/>
          <w:szCs w:val="24"/>
          <w:lang w:eastAsia="en-GB"/>
        </w:rPr>
        <w:t xml:space="preserve"> </w:t>
      </w:r>
      <w:r w:rsidR="00407645">
        <w:rPr>
          <w:rFonts w:ascii="Arial" w:hAnsi="Arial"/>
          <w:sz w:val="22"/>
          <w:szCs w:val="24"/>
          <w:lang w:eastAsia="en-GB"/>
        </w:rPr>
        <w:t xml:space="preserve">concentrations </w:t>
      </w:r>
      <w:r w:rsidR="0037455A" w:rsidRPr="002B13BA">
        <w:rPr>
          <w:rFonts w:ascii="Arial" w:hAnsi="Arial"/>
          <w:sz w:val="22"/>
          <w:szCs w:val="24"/>
          <w:lang w:eastAsia="en-GB"/>
        </w:rPr>
        <w:t xml:space="preserve">were above the wet season </w:t>
      </w:r>
      <w:r>
        <w:rPr>
          <w:rFonts w:ascii="Arial" w:hAnsi="Arial"/>
          <w:sz w:val="22"/>
          <w:szCs w:val="24"/>
          <w:lang w:eastAsia="en-GB"/>
        </w:rPr>
        <w:t>GVs</w:t>
      </w:r>
      <w:r w:rsidR="0037455A" w:rsidRPr="002B13BA">
        <w:rPr>
          <w:rFonts w:ascii="Arial" w:hAnsi="Arial"/>
          <w:sz w:val="22"/>
          <w:szCs w:val="24"/>
          <w:lang w:eastAsia="en-GB"/>
        </w:rPr>
        <w:t xml:space="preserve"> in the </w:t>
      </w:r>
      <w:r w:rsidR="00404B3B">
        <w:rPr>
          <w:rFonts w:ascii="Arial" w:hAnsi="Arial"/>
          <w:sz w:val="22"/>
          <w:szCs w:val="24"/>
          <w:lang w:eastAsia="en-GB"/>
        </w:rPr>
        <w:t>primary</w:t>
      </w:r>
      <w:r w:rsidR="0037455A" w:rsidRPr="002B13BA">
        <w:rPr>
          <w:rFonts w:ascii="Arial" w:hAnsi="Arial"/>
          <w:sz w:val="22"/>
          <w:szCs w:val="24"/>
          <w:lang w:eastAsia="en-GB"/>
        </w:rPr>
        <w:t xml:space="preserve"> water type.  </w:t>
      </w:r>
    </w:p>
    <w:p w14:paraId="580CB5F0" w14:textId="35E40C17" w:rsidR="00C52646" w:rsidRDefault="0037455A" w:rsidP="0037455A">
      <w:pPr>
        <w:pStyle w:val="CommentText"/>
        <w:numPr>
          <w:ilvl w:val="0"/>
          <w:numId w:val="0"/>
        </w:numPr>
        <w:jc w:val="left"/>
        <w:rPr>
          <w:rFonts w:ascii="Arial" w:hAnsi="Arial"/>
          <w:sz w:val="22"/>
          <w:szCs w:val="24"/>
          <w:lang w:eastAsia="en-GB"/>
        </w:rPr>
      </w:pPr>
      <w:r>
        <w:rPr>
          <w:rFonts w:ascii="Arial" w:hAnsi="Arial"/>
          <w:sz w:val="22"/>
          <w:szCs w:val="24"/>
          <w:lang w:eastAsia="en-GB"/>
        </w:rPr>
        <w:t>Exposure m</w:t>
      </w:r>
      <w:r w:rsidR="00DD63CB">
        <w:rPr>
          <w:rFonts w:ascii="Arial" w:hAnsi="Arial"/>
          <w:sz w:val="22"/>
          <w:szCs w:val="24"/>
          <w:lang w:eastAsia="en-GB"/>
        </w:rPr>
        <w:t xml:space="preserve">aps </w:t>
      </w:r>
      <w:r w:rsidR="002B13BA" w:rsidRPr="002B13BA">
        <w:rPr>
          <w:rFonts w:ascii="Arial" w:hAnsi="Arial"/>
          <w:sz w:val="22"/>
          <w:szCs w:val="24"/>
          <w:lang w:eastAsia="en-GB"/>
        </w:rPr>
        <w:t>showed that</w:t>
      </w:r>
      <w:r w:rsidR="00C04C46" w:rsidRPr="002B13BA">
        <w:rPr>
          <w:rFonts w:ascii="Arial" w:hAnsi="Arial"/>
          <w:sz w:val="22"/>
          <w:szCs w:val="24"/>
          <w:lang w:eastAsia="en-GB"/>
        </w:rPr>
        <w:t xml:space="preserve"> approximately 20</w:t>
      </w:r>
      <w:r w:rsidR="00E1061F">
        <w:rPr>
          <w:rFonts w:ascii="Arial" w:hAnsi="Arial"/>
          <w:sz w:val="22"/>
          <w:szCs w:val="24"/>
          <w:lang w:eastAsia="en-GB"/>
        </w:rPr>
        <w:t>%</w:t>
      </w:r>
      <w:r w:rsidR="00E00555">
        <w:rPr>
          <w:rFonts w:ascii="Arial" w:hAnsi="Arial"/>
          <w:sz w:val="22"/>
          <w:szCs w:val="24"/>
          <w:lang w:eastAsia="en-GB"/>
        </w:rPr>
        <w:t xml:space="preserve"> </w:t>
      </w:r>
      <w:r w:rsidR="00C04C46" w:rsidRPr="002B13BA">
        <w:rPr>
          <w:rFonts w:ascii="Arial" w:hAnsi="Arial"/>
          <w:sz w:val="22"/>
          <w:szCs w:val="24"/>
          <w:lang w:eastAsia="en-GB"/>
        </w:rPr>
        <w:t>of the total area of the Reef was exposed to a potential risk</w:t>
      </w:r>
      <w:r>
        <w:rPr>
          <w:rFonts w:ascii="Arial" w:hAnsi="Arial"/>
          <w:sz w:val="22"/>
          <w:szCs w:val="24"/>
          <w:lang w:eastAsia="en-GB"/>
        </w:rPr>
        <w:t xml:space="preserve"> in 2017</w:t>
      </w:r>
      <w:r w:rsidR="00E1061F" w:rsidRPr="00A10227">
        <w:rPr>
          <w:szCs w:val="22"/>
        </w:rPr>
        <w:t>–</w:t>
      </w:r>
      <w:r>
        <w:rPr>
          <w:rFonts w:ascii="Arial" w:hAnsi="Arial"/>
          <w:sz w:val="22"/>
          <w:szCs w:val="24"/>
          <w:lang w:eastAsia="en-GB"/>
        </w:rPr>
        <w:t>18</w:t>
      </w:r>
      <w:r w:rsidR="00C04C46" w:rsidRPr="002B13BA">
        <w:rPr>
          <w:rFonts w:ascii="Arial" w:hAnsi="Arial"/>
          <w:sz w:val="22"/>
          <w:szCs w:val="24"/>
          <w:lang w:eastAsia="en-GB"/>
        </w:rPr>
        <w:t>, which was much lower than the long-term average area</w:t>
      </w:r>
      <w:r w:rsidR="00D87667">
        <w:rPr>
          <w:rFonts w:ascii="Arial" w:hAnsi="Arial"/>
          <w:sz w:val="22"/>
          <w:szCs w:val="24"/>
          <w:lang w:eastAsia="en-GB"/>
        </w:rPr>
        <w:t xml:space="preserve"> for all regions</w:t>
      </w:r>
      <w:r w:rsidR="00C04C46" w:rsidRPr="002B13BA">
        <w:rPr>
          <w:rFonts w:ascii="Arial" w:hAnsi="Arial"/>
          <w:sz w:val="22"/>
          <w:szCs w:val="24"/>
          <w:lang w:eastAsia="en-GB"/>
        </w:rPr>
        <w:t xml:space="preserve">. </w:t>
      </w:r>
      <w:r w:rsidR="00C52646">
        <w:rPr>
          <w:rFonts w:ascii="Arial" w:hAnsi="Arial"/>
          <w:sz w:val="22"/>
          <w:szCs w:val="24"/>
          <w:lang w:eastAsia="en-GB"/>
        </w:rPr>
        <w:t>Regional exposure results were</w:t>
      </w:r>
      <w:r w:rsidR="00E2145E">
        <w:rPr>
          <w:rFonts w:ascii="Arial" w:hAnsi="Arial"/>
          <w:sz w:val="22"/>
          <w:szCs w:val="24"/>
          <w:lang w:eastAsia="en-GB"/>
        </w:rPr>
        <w:t xml:space="preserve"> as follow</w:t>
      </w:r>
      <w:r w:rsidR="00C52646">
        <w:rPr>
          <w:rFonts w:ascii="Arial" w:hAnsi="Arial"/>
          <w:sz w:val="22"/>
          <w:szCs w:val="24"/>
          <w:lang w:eastAsia="en-GB"/>
        </w:rPr>
        <w:t>:</w:t>
      </w:r>
    </w:p>
    <w:p w14:paraId="4AA27C77" w14:textId="001AE583" w:rsidR="00C52646" w:rsidRPr="008177F3" w:rsidRDefault="00C52646" w:rsidP="005537D6">
      <w:pPr>
        <w:pStyle w:val="CommentText"/>
        <w:numPr>
          <w:ilvl w:val="0"/>
          <w:numId w:val="90"/>
        </w:numPr>
        <w:ind w:left="851" w:hanging="284"/>
        <w:jc w:val="left"/>
        <w:rPr>
          <w:rFonts w:ascii="Arial" w:hAnsi="Arial"/>
          <w:sz w:val="22"/>
          <w:szCs w:val="22"/>
          <w:lang w:eastAsia="en-US"/>
        </w:rPr>
      </w:pPr>
      <w:r w:rsidRPr="008177F3">
        <w:rPr>
          <w:rFonts w:ascii="Arial" w:hAnsi="Arial"/>
          <w:sz w:val="22"/>
          <w:szCs w:val="22"/>
          <w:lang w:eastAsia="en-US"/>
        </w:rPr>
        <w:t xml:space="preserve">Cape York: </w:t>
      </w:r>
      <w:r w:rsidR="00C04C46" w:rsidRPr="008177F3">
        <w:rPr>
          <w:rFonts w:ascii="Arial" w:hAnsi="Arial"/>
          <w:sz w:val="22"/>
          <w:szCs w:val="22"/>
          <w:lang w:eastAsia="en-US"/>
        </w:rPr>
        <w:t>25% of the total area of the Cape York region</w:t>
      </w:r>
      <w:r w:rsidR="00E2145E" w:rsidRPr="008177F3">
        <w:rPr>
          <w:rFonts w:ascii="Arial" w:hAnsi="Arial"/>
          <w:sz w:val="22"/>
          <w:szCs w:val="22"/>
          <w:lang w:eastAsia="en-US"/>
        </w:rPr>
        <w:t xml:space="preserve">, 40% of </w:t>
      </w:r>
      <w:r w:rsidR="008C0A53">
        <w:rPr>
          <w:rFonts w:ascii="Arial" w:hAnsi="Arial"/>
          <w:sz w:val="22"/>
          <w:szCs w:val="22"/>
          <w:lang w:eastAsia="en-US"/>
        </w:rPr>
        <w:t xml:space="preserve">the </w:t>
      </w:r>
      <w:r w:rsidR="00E2145E" w:rsidRPr="008177F3">
        <w:rPr>
          <w:rFonts w:ascii="Arial" w:hAnsi="Arial"/>
          <w:sz w:val="22"/>
          <w:szCs w:val="22"/>
          <w:lang w:eastAsia="en-US"/>
        </w:rPr>
        <w:t>Cape York coral reefs and 94% of the Cape York seagrasses were exposed to a potential risk. The</w:t>
      </w:r>
      <w:r w:rsidR="006D0DE8" w:rsidRPr="008177F3">
        <w:rPr>
          <w:rFonts w:ascii="Arial" w:hAnsi="Arial"/>
          <w:sz w:val="22"/>
          <w:szCs w:val="22"/>
          <w:lang w:eastAsia="en-US"/>
        </w:rPr>
        <w:t xml:space="preserve"> region and reefs</w:t>
      </w:r>
      <w:r w:rsidR="00E2145E" w:rsidRPr="008177F3">
        <w:rPr>
          <w:rFonts w:ascii="Arial" w:hAnsi="Arial"/>
          <w:sz w:val="22"/>
          <w:szCs w:val="22"/>
          <w:lang w:eastAsia="en-US"/>
        </w:rPr>
        <w:t xml:space="preserve"> areas were lower than the long-term average areas.</w:t>
      </w:r>
      <w:r w:rsidR="002B13BA" w:rsidRPr="008177F3">
        <w:rPr>
          <w:rFonts w:ascii="Arial" w:hAnsi="Arial"/>
          <w:sz w:val="22"/>
          <w:szCs w:val="22"/>
          <w:lang w:eastAsia="en-US"/>
        </w:rPr>
        <w:t xml:space="preserve"> </w:t>
      </w:r>
    </w:p>
    <w:p w14:paraId="33BAACB9" w14:textId="76BE51BB" w:rsidR="00C52646" w:rsidRPr="008177F3" w:rsidRDefault="00C52646" w:rsidP="005537D6">
      <w:pPr>
        <w:pStyle w:val="CommentText"/>
        <w:numPr>
          <w:ilvl w:val="0"/>
          <w:numId w:val="90"/>
        </w:numPr>
        <w:ind w:left="851" w:hanging="284"/>
        <w:jc w:val="left"/>
        <w:rPr>
          <w:rFonts w:ascii="Arial" w:hAnsi="Arial"/>
          <w:sz w:val="22"/>
          <w:szCs w:val="22"/>
          <w:lang w:eastAsia="en-US"/>
        </w:rPr>
      </w:pPr>
      <w:r w:rsidRPr="008177F3">
        <w:rPr>
          <w:rFonts w:ascii="Arial" w:hAnsi="Arial"/>
          <w:sz w:val="22"/>
          <w:szCs w:val="22"/>
          <w:lang w:eastAsia="en-US"/>
        </w:rPr>
        <w:t xml:space="preserve">Wet Tropics: </w:t>
      </w:r>
      <w:r w:rsidR="00C04C46" w:rsidRPr="008177F3">
        <w:rPr>
          <w:rFonts w:ascii="Arial" w:hAnsi="Arial"/>
          <w:sz w:val="22"/>
          <w:szCs w:val="22"/>
          <w:lang w:eastAsia="en-US"/>
        </w:rPr>
        <w:t>37% of the total area of the Wet Tropics region</w:t>
      </w:r>
      <w:r w:rsidR="00E2145E" w:rsidRPr="008177F3">
        <w:rPr>
          <w:rFonts w:ascii="Arial" w:hAnsi="Arial"/>
          <w:sz w:val="22"/>
          <w:szCs w:val="22"/>
          <w:lang w:eastAsia="en-US"/>
        </w:rPr>
        <w:t>, 43% of the Wet Tropics coral reefs and 98% of the Wet Tropics seagrasses were exposed to a potential risk. The</w:t>
      </w:r>
      <w:r w:rsidR="006D0DE8" w:rsidRPr="008177F3">
        <w:rPr>
          <w:rFonts w:ascii="Arial" w:hAnsi="Arial"/>
          <w:sz w:val="22"/>
          <w:szCs w:val="22"/>
          <w:lang w:eastAsia="en-US"/>
        </w:rPr>
        <w:t xml:space="preserve"> region and reef</w:t>
      </w:r>
      <w:r w:rsidR="00E2145E" w:rsidRPr="008177F3">
        <w:rPr>
          <w:rFonts w:ascii="Arial" w:hAnsi="Arial"/>
          <w:sz w:val="22"/>
          <w:szCs w:val="22"/>
          <w:lang w:eastAsia="en-US"/>
        </w:rPr>
        <w:t xml:space="preserve"> areas were lower than the long-term average areas. </w:t>
      </w:r>
      <w:r w:rsidR="002B13BA" w:rsidRPr="008177F3">
        <w:rPr>
          <w:rFonts w:ascii="Arial" w:hAnsi="Arial"/>
          <w:sz w:val="22"/>
          <w:szCs w:val="22"/>
          <w:lang w:eastAsia="en-US"/>
        </w:rPr>
        <w:t xml:space="preserve"> </w:t>
      </w:r>
    </w:p>
    <w:p w14:paraId="6FD18A40" w14:textId="08B0A0C8" w:rsidR="006D0DE8" w:rsidRPr="008177F3" w:rsidRDefault="00C52646" w:rsidP="005537D6">
      <w:pPr>
        <w:pStyle w:val="CommentText"/>
        <w:numPr>
          <w:ilvl w:val="0"/>
          <w:numId w:val="90"/>
        </w:numPr>
        <w:ind w:left="851" w:hanging="284"/>
        <w:jc w:val="left"/>
        <w:rPr>
          <w:rFonts w:ascii="Arial" w:hAnsi="Arial"/>
          <w:sz w:val="22"/>
          <w:szCs w:val="22"/>
          <w:lang w:eastAsia="en-US"/>
        </w:rPr>
      </w:pPr>
      <w:r w:rsidRPr="008177F3">
        <w:rPr>
          <w:rFonts w:ascii="Arial" w:hAnsi="Arial"/>
          <w:sz w:val="22"/>
          <w:szCs w:val="22"/>
          <w:lang w:eastAsia="en-US"/>
        </w:rPr>
        <w:t xml:space="preserve">Burdekin: </w:t>
      </w:r>
      <w:r w:rsidR="00C04C46" w:rsidRPr="008177F3">
        <w:rPr>
          <w:rFonts w:ascii="Arial" w:hAnsi="Arial"/>
          <w:sz w:val="22"/>
          <w:szCs w:val="22"/>
          <w:lang w:eastAsia="en-US"/>
        </w:rPr>
        <w:t xml:space="preserve">16% of the total area of the Burdekin </w:t>
      </w:r>
      <w:r w:rsidR="008C0A53">
        <w:rPr>
          <w:rFonts w:ascii="Arial" w:hAnsi="Arial"/>
          <w:sz w:val="22"/>
          <w:szCs w:val="22"/>
          <w:lang w:eastAsia="en-US"/>
        </w:rPr>
        <w:t>r</w:t>
      </w:r>
      <w:r w:rsidR="008C0A53" w:rsidRPr="008177F3">
        <w:rPr>
          <w:rFonts w:ascii="Arial" w:hAnsi="Arial"/>
          <w:sz w:val="22"/>
          <w:szCs w:val="22"/>
          <w:lang w:eastAsia="en-US"/>
        </w:rPr>
        <w:t>egion</w:t>
      </w:r>
      <w:r w:rsidR="006D0DE8" w:rsidRPr="008177F3">
        <w:rPr>
          <w:rFonts w:ascii="Arial" w:hAnsi="Arial"/>
          <w:sz w:val="22"/>
          <w:szCs w:val="22"/>
          <w:lang w:eastAsia="en-US"/>
        </w:rPr>
        <w:t>, 2% of the Burdekin coral reefs</w:t>
      </w:r>
      <w:r w:rsidR="002B13BA" w:rsidRPr="008177F3">
        <w:rPr>
          <w:rFonts w:ascii="Arial" w:hAnsi="Arial"/>
          <w:sz w:val="22"/>
          <w:szCs w:val="22"/>
          <w:lang w:eastAsia="en-US"/>
        </w:rPr>
        <w:t xml:space="preserve"> and </w:t>
      </w:r>
      <w:r w:rsidR="006D0DE8" w:rsidRPr="008177F3">
        <w:rPr>
          <w:rFonts w:ascii="Arial" w:hAnsi="Arial"/>
          <w:sz w:val="22"/>
          <w:szCs w:val="22"/>
          <w:lang w:eastAsia="en-US"/>
        </w:rPr>
        <w:t xml:space="preserve">98% of the Burdekin seagrasses were exposed to a potential risk. The region and reef areas were much lower than the long-term average areas.  </w:t>
      </w:r>
    </w:p>
    <w:p w14:paraId="108DA538" w14:textId="1C013C78" w:rsidR="00C04C46" w:rsidRPr="008177F3" w:rsidRDefault="00C52646" w:rsidP="005537D6">
      <w:pPr>
        <w:pStyle w:val="CommentText"/>
        <w:numPr>
          <w:ilvl w:val="0"/>
          <w:numId w:val="90"/>
        </w:numPr>
        <w:ind w:left="851" w:hanging="284"/>
        <w:jc w:val="left"/>
        <w:rPr>
          <w:rFonts w:ascii="Arial" w:hAnsi="Arial"/>
          <w:sz w:val="22"/>
          <w:szCs w:val="22"/>
          <w:lang w:eastAsia="en-US"/>
        </w:rPr>
      </w:pPr>
      <w:r w:rsidRPr="008177F3">
        <w:rPr>
          <w:rFonts w:ascii="Arial" w:hAnsi="Arial"/>
          <w:sz w:val="22"/>
          <w:szCs w:val="22"/>
          <w:lang w:eastAsia="en-US"/>
        </w:rPr>
        <w:t xml:space="preserve">Mackay Whitsunday: </w:t>
      </w:r>
      <w:r w:rsidR="00C04C46" w:rsidRPr="008177F3">
        <w:rPr>
          <w:rFonts w:ascii="Arial" w:hAnsi="Arial"/>
          <w:sz w:val="22"/>
          <w:szCs w:val="22"/>
          <w:lang w:eastAsia="en-US"/>
        </w:rPr>
        <w:t xml:space="preserve">24% of the total area of the </w:t>
      </w:r>
      <w:r w:rsidR="00901DE2">
        <w:rPr>
          <w:rFonts w:ascii="Arial" w:hAnsi="Arial"/>
          <w:sz w:val="22"/>
          <w:szCs w:val="22"/>
          <w:lang w:eastAsia="en-US"/>
        </w:rPr>
        <w:t xml:space="preserve">Mackay-Whitsunday </w:t>
      </w:r>
      <w:r w:rsidR="008C0A53">
        <w:rPr>
          <w:rFonts w:ascii="Arial" w:hAnsi="Arial"/>
          <w:sz w:val="22"/>
          <w:szCs w:val="22"/>
          <w:lang w:eastAsia="en-US"/>
        </w:rPr>
        <w:t>r</w:t>
      </w:r>
      <w:r w:rsidR="008C0A53" w:rsidRPr="008177F3">
        <w:rPr>
          <w:rFonts w:ascii="Arial" w:hAnsi="Arial"/>
          <w:sz w:val="22"/>
          <w:szCs w:val="22"/>
          <w:lang w:eastAsia="en-US"/>
        </w:rPr>
        <w:t>egion</w:t>
      </w:r>
      <w:r w:rsidR="006D0DE8" w:rsidRPr="008177F3">
        <w:rPr>
          <w:rFonts w:ascii="Arial" w:hAnsi="Arial"/>
          <w:sz w:val="22"/>
          <w:szCs w:val="22"/>
          <w:lang w:eastAsia="en-US"/>
        </w:rPr>
        <w:t xml:space="preserve">, 8% of the </w:t>
      </w:r>
      <w:r w:rsidR="00901DE2">
        <w:rPr>
          <w:rFonts w:ascii="Arial" w:hAnsi="Arial"/>
          <w:sz w:val="22"/>
          <w:szCs w:val="22"/>
          <w:lang w:eastAsia="en-US"/>
        </w:rPr>
        <w:t xml:space="preserve">Mackay-Whitsunday </w:t>
      </w:r>
      <w:r w:rsidR="006D0DE8" w:rsidRPr="008177F3">
        <w:rPr>
          <w:rFonts w:ascii="Arial" w:hAnsi="Arial"/>
          <w:sz w:val="22"/>
          <w:szCs w:val="22"/>
          <w:lang w:eastAsia="en-US"/>
        </w:rPr>
        <w:t>coral reefs</w:t>
      </w:r>
      <w:r w:rsidR="002B13BA" w:rsidRPr="008177F3">
        <w:rPr>
          <w:rFonts w:ascii="Arial" w:hAnsi="Arial"/>
          <w:sz w:val="22"/>
          <w:szCs w:val="22"/>
          <w:lang w:eastAsia="en-US"/>
        </w:rPr>
        <w:t xml:space="preserve"> </w:t>
      </w:r>
      <w:r w:rsidR="006D0DE8" w:rsidRPr="008177F3">
        <w:rPr>
          <w:rFonts w:ascii="Arial" w:hAnsi="Arial"/>
          <w:sz w:val="22"/>
          <w:szCs w:val="22"/>
          <w:lang w:eastAsia="en-US"/>
        </w:rPr>
        <w:t xml:space="preserve">and 96% of the </w:t>
      </w:r>
      <w:r w:rsidR="00901DE2">
        <w:rPr>
          <w:rFonts w:ascii="Arial" w:hAnsi="Arial"/>
          <w:sz w:val="22"/>
          <w:szCs w:val="22"/>
          <w:lang w:eastAsia="en-US"/>
        </w:rPr>
        <w:t xml:space="preserve">Mackay-Whitsunday </w:t>
      </w:r>
      <w:r w:rsidR="006D0DE8" w:rsidRPr="008177F3">
        <w:rPr>
          <w:rFonts w:ascii="Arial" w:hAnsi="Arial"/>
          <w:sz w:val="22"/>
          <w:szCs w:val="22"/>
          <w:lang w:eastAsia="en-US"/>
        </w:rPr>
        <w:t xml:space="preserve">seagrasses </w:t>
      </w:r>
      <w:r w:rsidR="00C04C46" w:rsidRPr="008177F3">
        <w:rPr>
          <w:rFonts w:ascii="Arial" w:hAnsi="Arial"/>
          <w:sz w:val="22"/>
          <w:szCs w:val="22"/>
          <w:lang w:eastAsia="en-US"/>
        </w:rPr>
        <w:t>were exposed to a potential risk</w:t>
      </w:r>
      <w:r w:rsidR="006D0DE8" w:rsidRPr="008177F3">
        <w:rPr>
          <w:rFonts w:ascii="Arial" w:hAnsi="Arial"/>
          <w:sz w:val="22"/>
          <w:szCs w:val="22"/>
          <w:lang w:eastAsia="en-US"/>
        </w:rPr>
        <w:t xml:space="preserve">. The region and reef areas were much lower than the long-term average areas.  </w:t>
      </w:r>
      <w:r w:rsidR="00C04C46" w:rsidRPr="008177F3">
        <w:rPr>
          <w:rFonts w:ascii="Arial" w:hAnsi="Arial"/>
          <w:sz w:val="22"/>
          <w:szCs w:val="22"/>
          <w:lang w:eastAsia="en-US"/>
        </w:rPr>
        <w:t xml:space="preserve"> </w:t>
      </w:r>
    </w:p>
    <w:p w14:paraId="2508181C" w14:textId="17918011" w:rsidR="00C04C46" w:rsidRDefault="00C04C46" w:rsidP="0037455A">
      <w:pPr>
        <w:rPr>
          <w:rFonts w:cs="Arial"/>
          <w:szCs w:val="22"/>
          <w:lang w:val="en-AU"/>
        </w:rPr>
      </w:pPr>
      <w:r w:rsidRPr="0037455A">
        <w:rPr>
          <w:szCs w:val="22"/>
          <w:lang w:val="en-AU"/>
        </w:rPr>
        <w:t>Of the area exposed, the lowest exposure categories (categories I and II) were most prevalent, in agreement with long-term trends</w:t>
      </w:r>
      <w:r w:rsidRPr="003C1C81">
        <w:rPr>
          <w:rFonts w:cs="Arial"/>
          <w:szCs w:val="22"/>
          <w:lang w:val="en-AU"/>
        </w:rPr>
        <w:t xml:space="preserve">, but across </w:t>
      </w:r>
      <w:r w:rsidRPr="00964A1E">
        <w:rPr>
          <w:rFonts w:cs="Arial"/>
          <w:szCs w:val="22"/>
          <w:lang w:val="en-AU"/>
        </w:rPr>
        <w:t>smaller areas, more particularly for category I</w:t>
      </w:r>
      <w:r w:rsidRPr="00964A1E">
        <w:rPr>
          <w:rFonts w:cs="Arial"/>
          <w:szCs w:val="22"/>
          <w:lang w:val="en-AU" w:eastAsia="en-AU"/>
        </w:rPr>
        <w:t>.</w:t>
      </w:r>
      <w:r w:rsidRPr="00964A1E">
        <w:rPr>
          <w:rFonts w:cs="Arial"/>
          <w:szCs w:val="22"/>
          <w:lang w:val="en-AU"/>
        </w:rPr>
        <w:t xml:space="preserve"> This characteristic was related to the relatively low mean concentrations of many of the water quality parameters</w:t>
      </w:r>
      <w:r w:rsidR="008C0A53">
        <w:rPr>
          <w:rFonts w:cs="Arial"/>
          <w:szCs w:val="22"/>
          <w:lang w:val="en-AU"/>
        </w:rPr>
        <w:t>,</w:t>
      </w:r>
      <w:r w:rsidR="00407645">
        <w:rPr>
          <w:rFonts w:cs="Arial"/>
          <w:szCs w:val="22"/>
          <w:lang w:val="en-AU"/>
        </w:rPr>
        <w:t xml:space="preserve"> which may be linked to the below long-term median discharge</w:t>
      </w:r>
      <w:r w:rsidRPr="00964A1E">
        <w:rPr>
          <w:rFonts w:cs="Arial"/>
          <w:szCs w:val="22"/>
          <w:lang w:val="en-AU"/>
        </w:rPr>
        <w:t>. There were no areas in th</w:t>
      </w:r>
      <w:r w:rsidR="008177F3">
        <w:rPr>
          <w:rFonts w:cs="Arial"/>
          <w:szCs w:val="22"/>
          <w:lang w:val="en-AU"/>
        </w:rPr>
        <w:t>e</w:t>
      </w:r>
      <w:r w:rsidRPr="00964A1E">
        <w:rPr>
          <w:rFonts w:cs="Arial"/>
          <w:szCs w:val="22"/>
          <w:lang w:val="en-AU"/>
        </w:rPr>
        <w:t xml:space="preserve"> highest potential risk exposure category IV. </w:t>
      </w:r>
    </w:p>
    <w:p w14:paraId="2F3BCBC4" w14:textId="5AAD7AB7" w:rsidR="0037455A" w:rsidRPr="0097272C" w:rsidRDefault="0037455A" w:rsidP="0037455A">
      <w:pPr>
        <w:rPr>
          <w:color w:val="000000" w:themeColor="text1"/>
          <w:lang w:val="en-AU"/>
        </w:rPr>
      </w:pPr>
      <w:r w:rsidRPr="00397DA7">
        <w:rPr>
          <w:color w:val="000000" w:themeColor="text1"/>
          <w:lang w:val="en-AU"/>
        </w:rPr>
        <w:t xml:space="preserve">The panels showing the pressures combined with the wet season water types and frequency maps for each NRM region are an innovative way to visually assess the combined influence of several drivers on wet season conditions. </w:t>
      </w:r>
      <w:r>
        <w:rPr>
          <w:color w:val="000000" w:themeColor="text1"/>
          <w:lang w:val="en-AU"/>
        </w:rPr>
        <w:t>They</w:t>
      </w:r>
      <w:r w:rsidRPr="00397DA7">
        <w:rPr>
          <w:color w:val="000000" w:themeColor="text1"/>
          <w:lang w:val="en-AU"/>
        </w:rPr>
        <w:t xml:space="preserve"> highlight the need to distinguish the influence of river discharge, as opposed to other processes such as resuspension, in driving water quality as well as the need to keep integrating spatial and temporal information obtained from the wet season water type maps with the </w:t>
      </w:r>
      <w:r w:rsidRPr="00397DA7">
        <w:rPr>
          <w:i/>
          <w:color w:val="000000" w:themeColor="text1"/>
          <w:lang w:val="en-AU"/>
        </w:rPr>
        <w:t>in</w:t>
      </w:r>
      <w:r w:rsidR="002D5823">
        <w:rPr>
          <w:i/>
          <w:color w:val="000000" w:themeColor="text1"/>
          <w:lang w:val="en-AU"/>
        </w:rPr>
        <w:t>-</w:t>
      </w:r>
      <w:r w:rsidRPr="00397DA7">
        <w:rPr>
          <w:i/>
          <w:color w:val="000000" w:themeColor="text1"/>
          <w:lang w:val="en-AU"/>
        </w:rPr>
        <w:t>situ</w:t>
      </w:r>
      <w:r w:rsidRPr="00397DA7">
        <w:rPr>
          <w:color w:val="000000" w:themeColor="text1"/>
          <w:lang w:val="en-AU"/>
        </w:rPr>
        <w:t xml:space="preserve"> water quality measurements. This method will be explored further to establish a metric specific to river plumes, distinct from </w:t>
      </w:r>
      <w:r w:rsidRPr="008A0755">
        <w:rPr>
          <w:color w:val="000000" w:themeColor="text1"/>
          <w:lang w:val="en-AU"/>
        </w:rPr>
        <w:t>overall wet season conditions.</w:t>
      </w:r>
    </w:p>
    <w:p w14:paraId="72246BCB" w14:textId="67AF6704" w:rsidR="0037455A" w:rsidRPr="004A4E9C" w:rsidRDefault="0037455A" w:rsidP="00E00555">
      <w:pPr>
        <w:pStyle w:val="ListParagraph"/>
        <w:numPr>
          <w:ilvl w:val="0"/>
          <w:numId w:val="22"/>
        </w:numPr>
        <w:spacing w:before="0"/>
        <w:ind w:left="851" w:hanging="284"/>
        <w:contextualSpacing w:val="0"/>
        <w:rPr>
          <w:lang w:val="en-AU"/>
        </w:rPr>
      </w:pPr>
      <w:r w:rsidRPr="004A4E9C">
        <w:rPr>
          <w:lang w:val="en-AU"/>
        </w:rPr>
        <w:t>Load maps (MODIS</w:t>
      </w:r>
      <w:r w:rsidRPr="004A4E9C">
        <w:t>, field water quality</w:t>
      </w:r>
      <w:r w:rsidRPr="004A4E9C">
        <w:rPr>
          <w:lang w:val="en-AU"/>
        </w:rPr>
        <w:t xml:space="preserve"> and load data)</w:t>
      </w:r>
    </w:p>
    <w:p w14:paraId="4291A315" w14:textId="37B7648D" w:rsidR="00C04C46" w:rsidRDefault="008C0A53" w:rsidP="00C04C46">
      <w:r>
        <w:rPr>
          <w:lang w:val="en-AU"/>
        </w:rPr>
        <w:t>The dispersion of DIN</w:t>
      </w:r>
      <w:r w:rsidR="00C04C46">
        <w:t xml:space="preserve"> </w:t>
      </w:r>
      <w:r w:rsidR="00C04C46" w:rsidRPr="00815172">
        <w:t xml:space="preserve">and </w:t>
      </w:r>
      <w:r>
        <w:rPr>
          <w:lang w:val="en-AU"/>
        </w:rPr>
        <w:t>TSS</w:t>
      </w:r>
      <w:r w:rsidR="00C04C46" w:rsidRPr="00815172">
        <w:rPr>
          <w:lang w:val="en-AU"/>
        </w:rPr>
        <w:t xml:space="preserve"> </w:t>
      </w:r>
      <w:r w:rsidR="00C04C46" w:rsidRPr="00815172">
        <w:t xml:space="preserve">loads </w:t>
      </w:r>
      <w:r w:rsidR="00C04C46">
        <w:t xml:space="preserve">was modelled </w:t>
      </w:r>
      <w:r w:rsidR="00C04C46" w:rsidRPr="00815172">
        <w:t xml:space="preserve">to examine </w:t>
      </w:r>
      <w:r w:rsidR="00C04C46">
        <w:t xml:space="preserve">potential </w:t>
      </w:r>
      <w:r w:rsidR="00F80AF5">
        <w:t>distribution of the estimated end</w:t>
      </w:r>
      <w:r w:rsidR="00B9745F">
        <w:t>-</w:t>
      </w:r>
      <w:r w:rsidR="00F80AF5">
        <w:t>of</w:t>
      </w:r>
      <w:r w:rsidR="00B9745F">
        <w:t>-</w:t>
      </w:r>
      <w:r w:rsidR="00F80AF5">
        <w:t>catchment pollutant loads</w:t>
      </w:r>
      <w:r w:rsidR="00C04C46" w:rsidRPr="00815172">
        <w:t xml:space="preserve">across the </w:t>
      </w:r>
      <w:r w:rsidR="00C04C46">
        <w:t>Reef</w:t>
      </w:r>
      <w:r w:rsidR="00C04C46" w:rsidRPr="00815172">
        <w:t xml:space="preserve"> lagoon. The 201</w:t>
      </w:r>
      <w:r w:rsidR="00C04C46">
        <w:t>7</w:t>
      </w:r>
      <w:r w:rsidR="00C04C46" w:rsidRPr="00815172">
        <w:rPr>
          <w:rFonts w:eastAsia="SimSun"/>
          <w:lang w:val="en-US"/>
        </w:rPr>
        <w:t>–</w:t>
      </w:r>
      <w:r w:rsidR="00C04C46" w:rsidRPr="00815172">
        <w:t>1</w:t>
      </w:r>
      <w:r w:rsidR="00C04C46">
        <w:t>8</w:t>
      </w:r>
      <w:r w:rsidR="00C04C46" w:rsidRPr="00815172">
        <w:t xml:space="preserve"> outputs were similar to those for other </w:t>
      </w:r>
      <w:r w:rsidR="00C04C46">
        <w:t>near</w:t>
      </w:r>
      <w:r w:rsidR="00C04C46" w:rsidRPr="00815172">
        <w:t xml:space="preserve"> long-term median</w:t>
      </w:r>
      <w:r w:rsidR="00C04C46">
        <w:t xml:space="preserve"> discharge years</w:t>
      </w:r>
      <w:r w:rsidR="00C04C46" w:rsidRPr="00815172">
        <w:t xml:space="preserve">. </w:t>
      </w:r>
    </w:p>
    <w:p w14:paraId="02F14922" w14:textId="03DB3C27" w:rsidR="00BC0CE6" w:rsidRDefault="00BC0CE6" w:rsidP="00BC0CE6">
      <w:pPr>
        <w:rPr>
          <w:color w:val="000000" w:themeColor="text1"/>
          <w:lang w:val="en-AU"/>
        </w:rPr>
      </w:pPr>
      <w:r w:rsidRPr="00397DA7">
        <w:rPr>
          <w:color w:val="000000" w:themeColor="text1"/>
          <w:lang w:val="en-AU"/>
        </w:rPr>
        <w:t xml:space="preserve">The incorporation of the river-derived DIN and TSS loading contribution maps, and the assessment of the relative contribution from each river to the NRM regions, </w:t>
      </w:r>
      <w:r w:rsidR="00B10758" w:rsidRPr="00397DA7">
        <w:rPr>
          <w:color w:val="000000" w:themeColor="text1"/>
          <w:lang w:val="en-AU"/>
        </w:rPr>
        <w:t>provide</w:t>
      </w:r>
      <w:r w:rsidR="00B10758">
        <w:rPr>
          <w:color w:val="000000" w:themeColor="text1"/>
          <w:lang w:val="en-AU"/>
        </w:rPr>
        <w:t>d</w:t>
      </w:r>
      <w:r w:rsidR="00B10758" w:rsidRPr="00397DA7">
        <w:rPr>
          <w:color w:val="000000" w:themeColor="text1"/>
          <w:lang w:val="en-AU"/>
        </w:rPr>
        <w:t xml:space="preserve"> </w:t>
      </w:r>
      <w:r w:rsidRPr="00397DA7">
        <w:rPr>
          <w:color w:val="000000" w:themeColor="text1"/>
          <w:lang w:val="en-AU"/>
        </w:rPr>
        <w:t xml:space="preserve">insight to the extent of influence in relatively high and low discharge years. The outputs highlight many cross-regional influences in the large discharge events between adjoining NRM regions and the variation between years. </w:t>
      </w:r>
    </w:p>
    <w:p w14:paraId="7D8F4429" w14:textId="3CBA09D6" w:rsidR="00BC0CE6" w:rsidRDefault="00BC0CE6" w:rsidP="00BC0CE6">
      <w:pPr>
        <w:rPr>
          <w:color w:val="000000" w:themeColor="text1"/>
          <w:lang w:val="en-AU"/>
        </w:rPr>
      </w:pPr>
      <w:r>
        <w:rPr>
          <w:color w:val="000000" w:themeColor="text1"/>
          <w:lang w:val="en-AU"/>
        </w:rPr>
        <w:t>The cross-regional influences</w:t>
      </w:r>
      <w:r w:rsidRPr="00397DA7">
        <w:rPr>
          <w:color w:val="000000" w:themeColor="text1"/>
          <w:lang w:val="en-AU"/>
        </w:rPr>
        <w:t xml:space="preserve"> highlight the need to assess and define management priorities at a basin scale, and the importance of recognising </w:t>
      </w:r>
      <w:r>
        <w:rPr>
          <w:color w:val="000000" w:themeColor="text1"/>
          <w:lang w:val="en-AU"/>
        </w:rPr>
        <w:t xml:space="preserve">these </w:t>
      </w:r>
      <w:r w:rsidRPr="00397DA7">
        <w:rPr>
          <w:color w:val="000000" w:themeColor="text1"/>
          <w:lang w:val="en-AU"/>
        </w:rPr>
        <w:t>influences, outside of the admin</w:t>
      </w:r>
      <w:r>
        <w:rPr>
          <w:color w:val="000000" w:themeColor="text1"/>
          <w:lang w:val="en-AU"/>
        </w:rPr>
        <w:t>istrative marine NRM boundaries</w:t>
      </w:r>
      <w:r w:rsidRPr="00397DA7">
        <w:rPr>
          <w:color w:val="000000" w:themeColor="text1"/>
          <w:lang w:val="en-AU"/>
        </w:rPr>
        <w:t>.</w:t>
      </w:r>
    </w:p>
    <w:p w14:paraId="25B6BECD" w14:textId="715A1C0F" w:rsidR="0037455A" w:rsidRDefault="0037455A" w:rsidP="0037455A">
      <w:r>
        <w:t>Comparison to</w:t>
      </w:r>
      <w:r w:rsidRPr="00815172">
        <w:t xml:space="preserve"> estimated pre-development end-of-catchment load</w:t>
      </w:r>
      <w:r>
        <w:t>ing map</w:t>
      </w:r>
      <w:r w:rsidRPr="00815172">
        <w:t xml:space="preserve"> </w:t>
      </w:r>
      <w:r w:rsidR="00F80AF5">
        <w:t>i</w:t>
      </w:r>
      <w:r>
        <w:t>dentif</w:t>
      </w:r>
      <w:r w:rsidR="00F80AF5">
        <w:t>ied</w:t>
      </w:r>
      <w:r>
        <w:t xml:space="preserve"> t</w:t>
      </w:r>
      <w:r w:rsidRPr="00815172">
        <w:t xml:space="preserve">he Wet Tropics as the dominant area of anthropogenic influence </w:t>
      </w:r>
      <w:r>
        <w:t xml:space="preserve">for </w:t>
      </w:r>
      <w:r w:rsidR="008C0A53">
        <w:rPr>
          <w:lang w:val="en-AU"/>
        </w:rPr>
        <w:t>DIN</w:t>
      </w:r>
      <w:r>
        <w:rPr>
          <w:lang w:val="en-AU"/>
        </w:rPr>
        <w:t xml:space="preserve">, and the </w:t>
      </w:r>
      <w:r>
        <w:t xml:space="preserve">Burdekin </w:t>
      </w:r>
      <w:r w:rsidRPr="00695BBA">
        <w:t xml:space="preserve">region </w:t>
      </w:r>
      <w:r>
        <w:t>as</w:t>
      </w:r>
      <w:r w:rsidRPr="00695BBA">
        <w:t xml:space="preserve"> the dominant area of anthropogenic influence</w:t>
      </w:r>
      <w:r w:rsidRPr="00815172">
        <w:rPr>
          <w:lang w:val="en-AU"/>
        </w:rPr>
        <w:t xml:space="preserve"> </w:t>
      </w:r>
      <w:r>
        <w:rPr>
          <w:lang w:val="en-AU"/>
        </w:rPr>
        <w:t xml:space="preserve">for </w:t>
      </w:r>
      <w:r w:rsidR="008C0A53">
        <w:rPr>
          <w:lang w:val="en-AU"/>
        </w:rPr>
        <w:t>TSS</w:t>
      </w:r>
      <w:r w:rsidRPr="00695BBA">
        <w:t>.</w:t>
      </w:r>
      <w:r w:rsidRPr="00815172">
        <w:t xml:space="preserve"> </w:t>
      </w:r>
    </w:p>
    <w:p w14:paraId="4818256B" w14:textId="77777777" w:rsidR="0037455A" w:rsidRPr="0037455A" w:rsidRDefault="0037455A" w:rsidP="00BC0CE6">
      <w:pPr>
        <w:rPr>
          <w:color w:val="000000" w:themeColor="text1"/>
        </w:rPr>
      </w:pPr>
    </w:p>
    <w:p w14:paraId="15641D57" w14:textId="20F14584" w:rsidR="003C1C81" w:rsidRPr="00C52646" w:rsidRDefault="003C1C81" w:rsidP="00BC0CE6">
      <w:pPr>
        <w:rPr>
          <w:b/>
          <w:color w:val="000000" w:themeColor="text1"/>
          <w:lang w:val="en-AU"/>
        </w:rPr>
      </w:pPr>
      <w:r w:rsidRPr="00C52646">
        <w:rPr>
          <w:b/>
          <w:color w:val="000000" w:themeColor="text1"/>
          <w:lang w:val="en-AU"/>
        </w:rPr>
        <w:t xml:space="preserve">Caveats </w:t>
      </w:r>
    </w:p>
    <w:p w14:paraId="1213D2B4" w14:textId="6DAC5DF1" w:rsidR="00C52646" w:rsidRPr="00C52646" w:rsidRDefault="00C52646" w:rsidP="008177F3">
      <w:pPr>
        <w:rPr>
          <w:rFonts w:eastAsia="Calibri" w:cs="Arial"/>
          <w:lang w:val="en-AU"/>
        </w:rPr>
      </w:pPr>
      <w:r w:rsidRPr="00C52646">
        <w:t>It should be noted there are several caveats</w:t>
      </w:r>
      <w:r w:rsidRPr="00C52646">
        <w:rPr>
          <w:rFonts w:eastAsia="Calibri" w:cs="Arial"/>
          <w:lang w:val="en-AU"/>
        </w:rPr>
        <w:t xml:space="preserve"> to the modelling and mapping products</w:t>
      </w:r>
    </w:p>
    <w:p w14:paraId="578A232A" w14:textId="05161F23" w:rsidR="00C52646" w:rsidRPr="004A4E9C" w:rsidRDefault="00C52646" w:rsidP="00F34575">
      <w:pPr>
        <w:pStyle w:val="CommentText"/>
        <w:numPr>
          <w:ilvl w:val="0"/>
          <w:numId w:val="29"/>
        </w:numPr>
        <w:jc w:val="left"/>
        <w:rPr>
          <w:rFonts w:ascii="Arial" w:hAnsi="Arial"/>
          <w:sz w:val="22"/>
          <w:lang w:eastAsia="en-US"/>
        </w:rPr>
      </w:pPr>
      <w:r w:rsidRPr="004A4E9C">
        <w:rPr>
          <w:rFonts w:ascii="Arial" w:hAnsi="Arial"/>
          <w:sz w:val="22"/>
          <w:lang w:eastAsia="en-US"/>
        </w:rPr>
        <w:t xml:space="preserve">Exposure maps </w:t>
      </w:r>
    </w:p>
    <w:p w14:paraId="35570F5C" w14:textId="677BF7DF" w:rsidR="00C52646" w:rsidRPr="006F27F3" w:rsidRDefault="00C52646" w:rsidP="005537D6">
      <w:pPr>
        <w:pStyle w:val="ListParagraph"/>
        <w:numPr>
          <w:ilvl w:val="0"/>
          <w:numId w:val="91"/>
        </w:numPr>
        <w:ind w:left="851" w:hanging="284"/>
        <w:rPr>
          <w:rFonts w:eastAsia="Calibri" w:cs="Arial"/>
          <w:lang w:val="en-AU"/>
        </w:rPr>
      </w:pPr>
      <w:r w:rsidRPr="0097272C">
        <w:rPr>
          <w:rFonts w:eastAsia="Calibri" w:cs="Arial"/>
          <w:lang w:val="en-AU"/>
        </w:rPr>
        <w:t xml:space="preserve">The exposure categories are </w:t>
      </w:r>
      <w:r w:rsidRPr="0097272C">
        <w:rPr>
          <w:rFonts w:cs="Arial"/>
        </w:rPr>
        <w:t xml:space="preserve">not validated against ecological health data and represent at this stage </w:t>
      </w:r>
      <w:r w:rsidRPr="0097272C">
        <w:rPr>
          <w:rFonts w:cs="Arial"/>
          <w:u w:val="single"/>
        </w:rPr>
        <w:t>relative potential risk categories</w:t>
      </w:r>
      <w:r w:rsidRPr="0097272C">
        <w:rPr>
          <w:rFonts w:cs="Arial"/>
        </w:rPr>
        <w:t xml:space="preserve"> for seagrass and coral reef ecosystems. The lowest exposure categories (I and II) are characterised by low frequency of the </w:t>
      </w:r>
      <w:r w:rsidR="00404B3B">
        <w:rPr>
          <w:rFonts w:cs="Arial"/>
        </w:rPr>
        <w:t>primary</w:t>
      </w:r>
      <w:r w:rsidRPr="0097272C">
        <w:rPr>
          <w:rFonts w:cs="Arial"/>
        </w:rPr>
        <w:t xml:space="preserve"> and </w:t>
      </w:r>
      <w:r w:rsidR="00404B3B">
        <w:rPr>
          <w:rFonts w:cs="Arial"/>
        </w:rPr>
        <w:t>secondary</w:t>
      </w:r>
      <w:r w:rsidRPr="0097272C">
        <w:rPr>
          <w:rFonts w:cs="Arial"/>
        </w:rPr>
        <w:t xml:space="preserve"> water types, and the highest exposure categories (III and IV) are characterised by high frequency of </w:t>
      </w:r>
      <w:r w:rsidR="00404B3B">
        <w:rPr>
          <w:rFonts w:cs="Arial"/>
        </w:rPr>
        <w:t>primary</w:t>
      </w:r>
      <w:r w:rsidRPr="0097272C">
        <w:rPr>
          <w:rFonts w:cs="Arial"/>
        </w:rPr>
        <w:t xml:space="preserve"> and </w:t>
      </w:r>
      <w:r w:rsidR="00404B3B">
        <w:rPr>
          <w:rFonts w:cs="Arial"/>
        </w:rPr>
        <w:t>secondary</w:t>
      </w:r>
      <w:r w:rsidRPr="0097272C">
        <w:rPr>
          <w:rFonts w:cs="Arial"/>
        </w:rPr>
        <w:t xml:space="preserve"> water types.</w:t>
      </w:r>
      <w:r>
        <w:rPr>
          <w:rFonts w:cs="Arial"/>
        </w:rPr>
        <w:t xml:space="preserve"> </w:t>
      </w:r>
      <w:r w:rsidRPr="006F27F3">
        <w:rPr>
          <w:rFonts w:cs="Arial"/>
        </w:rPr>
        <w:t xml:space="preserve">Category </w:t>
      </w:r>
      <w:r w:rsidR="008C0A53">
        <w:rPr>
          <w:rFonts w:cs="Arial"/>
        </w:rPr>
        <w:t>I</w:t>
      </w:r>
      <w:r w:rsidR="008C0A53" w:rsidRPr="006F27F3">
        <w:rPr>
          <w:rFonts w:cs="Arial"/>
        </w:rPr>
        <w:t xml:space="preserve"> </w:t>
      </w:r>
      <w:r w:rsidRPr="006F27F3">
        <w:rPr>
          <w:rFonts w:cs="Arial"/>
        </w:rPr>
        <w:t>whilst evident by colour</w:t>
      </w:r>
      <w:r>
        <w:rPr>
          <w:rFonts w:cs="Arial"/>
        </w:rPr>
        <w:t xml:space="preserve"> on the exposure maps</w:t>
      </w:r>
      <w:r w:rsidRPr="006F27F3">
        <w:rPr>
          <w:rFonts w:cs="Arial"/>
        </w:rPr>
        <w:t xml:space="preserve"> is interpreted to pose little risk to ecosystem health.</w:t>
      </w:r>
    </w:p>
    <w:p w14:paraId="67F4FB6F" w14:textId="5A761E5D" w:rsidR="00C52646" w:rsidRPr="0097272C" w:rsidRDefault="00C52646" w:rsidP="005537D6">
      <w:pPr>
        <w:pStyle w:val="ListParagraph"/>
        <w:numPr>
          <w:ilvl w:val="0"/>
          <w:numId w:val="91"/>
        </w:numPr>
        <w:ind w:left="851" w:hanging="284"/>
      </w:pPr>
      <w:r w:rsidRPr="006F27F3">
        <w:rPr>
          <w:rFonts w:cs="Arial"/>
        </w:rPr>
        <w:t>O</w:t>
      </w:r>
      <w:r w:rsidRPr="0097272C">
        <w:t xml:space="preserve">nly surface areas inside the </w:t>
      </w:r>
      <w:r w:rsidR="003B155F">
        <w:t>Reef</w:t>
      </w:r>
      <w:r w:rsidRPr="0097272C">
        <w:t xml:space="preserve"> marine boundaries are reported. Surface exposure can affect ecosystem condition</w:t>
      </w:r>
      <w:r w:rsidR="008C0A53">
        <w:t>;</w:t>
      </w:r>
      <w:r w:rsidRPr="0097272C">
        <w:t xml:space="preserve"> however, plumes may not directly reach ecosystems that are at depth. </w:t>
      </w:r>
    </w:p>
    <w:p w14:paraId="3C5EC850" w14:textId="4C94E291" w:rsidR="00C52646" w:rsidRPr="0097272C" w:rsidRDefault="00C52646" w:rsidP="005537D6">
      <w:pPr>
        <w:pStyle w:val="ListParagraph"/>
        <w:numPr>
          <w:ilvl w:val="0"/>
          <w:numId w:val="91"/>
        </w:numPr>
        <w:ind w:left="851" w:hanging="284"/>
        <w:rPr>
          <w:lang w:val="en-AU"/>
        </w:rPr>
      </w:pPr>
      <w:r w:rsidRPr="0097272C">
        <w:rPr>
          <w:lang w:val="en-AU"/>
        </w:rPr>
        <w:t xml:space="preserve">This assessment does not take into account the current condition of </w:t>
      </w:r>
      <w:r w:rsidR="003B155F">
        <w:rPr>
          <w:lang w:val="en-AU"/>
        </w:rPr>
        <w:t>Reef</w:t>
      </w:r>
      <w:r w:rsidRPr="0097272C">
        <w:rPr>
          <w:lang w:val="en-AU"/>
        </w:rPr>
        <w:t xml:space="preserve"> ecosystems and long-term impacts on these communities. For example, it is recognised that inshore communities may be adapted to wet season water types and exposure history; therefore, the highest risk of an ecological response could be during large events when </w:t>
      </w:r>
      <w:r w:rsidR="00404B3B">
        <w:rPr>
          <w:lang w:val="en-AU"/>
        </w:rPr>
        <w:t>primary</w:t>
      </w:r>
      <w:r w:rsidRPr="0097272C">
        <w:rPr>
          <w:lang w:val="en-AU"/>
        </w:rPr>
        <w:t>/</w:t>
      </w:r>
      <w:r w:rsidR="00404B3B">
        <w:rPr>
          <w:lang w:val="en-AU"/>
        </w:rPr>
        <w:t>secondary</w:t>
      </w:r>
      <w:r w:rsidRPr="0097272C">
        <w:rPr>
          <w:lang w:val="en-AU"/>
        </w:rPr>
        <w:t xml:space="preserve"> water types extend into otherwise low exposure (more offshore) areas. </w:t>
      </w:r>
    </w:p>
    <w:p w14:paraId="1B3769A0" w14:textId="77777777" w:rsidR="00C52646" w:rsidRPr="0097272C" w:rsidRDefault="00C52646" w:rsidP="005537D6">
      <w:pPr>
        <w:pStyle w:val="ListParagraph"/>
        <w:numPr>
          <w:ilvl w:val="0"/>
          <w:numId w:val="91"/>
        </w:numPr>
        <w:ind w:left="851" w:hanging="284"/>
        <w:rPr>
          <w:lang w:val="en-AU"/>
        </w:rPr>
      </w:pPr>
      <w:r w:rsidRPr="0097272C">
        <w:rPr>
          <w:lang w:val="en-AU"/>
        </w:rPr>
        <w:t xml:space="preserve">Reporting the areas of coral reefs and seagrass in the highest potential exposure categories cannot be assessed in terms of ecological relevance at this stage and is included as a comparative measure between regions and between years. </w:t>
      </w:r>
    </w:p>
    <w:p w14:paraId="37DBDA52" w14:textId="77777777" w:rsidR="00C52646" w:rsidRDefault="00C52646" w:rsidP="005537D6">
      <w:pPr>
        <w:pStyle w:val="ListParagraph"/>
        <w:numPr>
          <w:ilvl w:val="0"/>
          <w:numId w:val="91"/>
        </w:numPr>
        <w:ind w:left="851" w:hanging="284"/>
        <w:rPr>
          <w:lang w:val="en-AU"/>
        </w:rPr>
      </w:pPr>
      <w:r w:rsidRPr="0097272C">
        <w:rPr>
          <w:lang w:val="en-AU"/>
        </w:rPr>
        <w:t>One-week exposures are reported for which the ecological consequence is not known.</w:t>
      </w:r>
    </w:p>
    <w:p w14:paraId="13D73D00" w14:textId="77777777" w:rsidR="00C52646" w:rsidRPr="00C52646" w:rsidRDefault="00C52646" w:rsidP="00BC0CE6">
      <w:pPr>
        <w:rPr>
          <w:lang w:val="en-AU"/>
        </w:rPr>
      </w:pPr>
    </w:p>
    <w:p w14:paraId="57944148" w14:textId="7DFAF043" w:rsidR="00964A1E" w:rsidRPr="00C52646" w:rsidRDefault="00964A1E" w:rsidP="00F34575">
      <w:pPr>
        <w:pStyle w:val="CommentText"/>
        <w:numPr>
          <w:ilvl w:val="0"/>
          <w:numId w:val="29"/>
        </w:numPr>
        <w:jc w:val="left"/>
        <w:rPr>
          <w:rFonts w:ascii="Arial" w:hAnsi="Arial"/>
          <w:sz w:val="22"/>
          <w:lang w:val="en-GB" w:eastAsia="en-US"/>
        </w:rPr>
      </w:pPr>
      <w:r w:rsidRPr="00C52646">
        <w:rPr>
          <w:rFonts w:ascii="Arial" w:hAnsi="Arial"/>
          <w:sz w:val="22"/>
          <w:lang w:val="en-GB" w:eastAsia="en-US"/>
        </w:rPr>
        <w:t>Load maps</w:t>
      </w:r>
    </w:p>
    <w:p w14:paraId="25ECF5D9" w14:textId="20C9F400" w:rsidR="00BC0CE6" w:rsidRPr="0097272C" w:rsidRDefault="00BC0CE6" w:rsidP="00BC0CE6">
      <w:r w:rsidRPr="0097272C">
        <w:lastRenderedPageBreak/>
        <w:t>The dispersion function in the model for TSS results in some uncertainty in the offshore areas, as seen in the 2008, 2009, 2011 and 2012 assessments (</w:t>
      </w:r>
      <w:r w:rsidRPr="0097272C">
        <w:fldChar w:fldCharType="begin"/>
      </w:r>
      <w:r w:rsidRPr="0097272C">
        <w:instrText xml:space="preserve"> REF _Ref536186964 \h  \* MERGEFORMAT </w:instrText>
      </w:r>
      <w:r w:rsidRPr="0097272C">
        <w:fldChar w:fldCharType="separate"/>
      </w:r>
      <w:r w:rsidR="00335316" w:rsidRPr="009D7F0A">
        <w:t xml:space="preserve">Figure </w:t>
      </w:r>
      <w:r w:rsidR="00335316">
        <w:rPr>
          <w:noProof/>
        </w:rPr>
        <w:t>4</w:t>
      </w:r>
      <w:r w:rsidR="00335316">
        <w:rPr>
          <w:noProof/>
        </w:rPr>
        <w:noBreakHyphen/>
        <w:t>14</w:t>
      </w:r>
      <w:r w:rsidRPr="0097272C">
        <w:fldChar w:fldCharType="end"/>
      </w:r>
      <w:r w:rsidRPr="0097272C">
        <w:t xml:space="preserve">). There has been no validation of </w:t>
      </w:r>
      <w:r w:rsidR="00183D67">
        <w:t>model</w:t>
      </w:r>
      <w:r w:rsidR="00183D67" w:rsidRPr="0097272C">
        <w:t xml:space="preserve"> </w:t>
      </w:r>
      <w:r w:rsidRPr="0097272C">
        <w:t xml:space="preserve">results </w:t>
      </w:r>
      <w:r w:rsidR="00183D67">
        <w:t xml:space="preserve">with empirical data </w:t>
      </w:r>
      <w:r w:rsidRPr="0097272C">
        <w:t xml:space="preserve">at the outer boundary of the </w:t>
      </w:r>
      <w:r w:rsidR="003B155F">
        <w:t>Reef</w:t>
      </w:r>
      <w:r w:rsidR="00183D67">
        <w:t>,</w:t>
      </w:r>
      <w:r w:rsidR="003B155F" w:rsidRPr="0097272C">
        <w:t xml:space="preserve"> </w:t>
      </w:r>
      <w:r w:rsidRPr="0097272C">
        <w:t>and it is</w:t>
      </w:r>
      <w:r w:rsidR="00D87667">
        <w:t xml:space="preserve"> </w:t>
      </w:r>
      <w:r w:rsidR="00183D67">
        <w:t xml:space="preserve">therefore </w:t>
      </w:r>
      <w:r w:rsidR="00D87667">
        <w:t xml:space="preserve">unknown </w:t>
      </w:r>
      <w:r w:rsidR="008C0A53">
        <w:t xml:space="preserve">whether </w:t>
      </w:r>
      <w:r w:rsidRPr="0097272C">
        <w:t xml:space="preserve">river-derived TSS would </w:t>
      </w:r>
      <w:r w:rsidR="00184B1E">
        <w:t xml:space="preserve">generally </w:t>
      </w:r>
      <w:r w:rsidRPr="0097272C">
        <w:t xml:space="preserve">be transported this far offshore. Recent research suggests that riverine flows (and associated TSS) could potentially influence certain parts of the outer </w:t>
      </w:r>
      <w:r w:rsidR="003B155F">
        <w:t>Reef</w:t>
      </w:r>
      <w:r w:rsidR="003B155F" w:rsidRPr="0097272C">
        <w:t xml:space="preserve"> </w:t>
      </w:r>
      <w:r w:rsidRPr="0097272C">
        <w:t>during high flow events (Fabricius et al., 2016), although it is unclear whether the influence is related to riverine-derived TSS or influenced by primary productivity (i.e. riverine nutrient influence causing phytoplankton blooms). The latest sediment modelling through the eReefs framework provides support that fine sediment particles have the capacity to influence the mid and outer-shelf of the Reef (Margvelashvili et al., 2018).</w:t>
      </w:r>
    </w:p>
    <w:p w14:paraId="0EA046B9" w14:textId="77777777" w:rsidR="00BC0CE6" w:rsidRDefault="00BC0CE6" w:rsidP="00BC0CE6">
      <w:r w:rsidRPr="0097272C">
        <w:t>The modelled dispersion is driven by average wind conditions that are typically represented in a south-easterly direction. The variation between the observed results in 2017 and the modelled outcome in 2017 highlighted this limitation, which is intended to be addressed through incorporation of the eReefs model applications over the next two years.</w:t>
      </w:r>
      <w:r>
        <w:t xml:space="preserve"> </w:t>
      </w:r>
    </w:p>
    <w:p w14:paraId="35C5E639" w14:textId="77777777" w:rsidR="00BC0CE6" w:rsidRPr="00397DA7" w:rsidRDefault="00BC0CE6" w:rsidP="00BC0CE6">
      <w:pPr>
        <w:rPr>
          <w:color w:val="000000" w:themeColor="text1"/>
          <w:lang w:val="en-AU"/>
        </w:rPr>
      </w:pPr>
    </w:p>
    <w:p w14:paraId="041DE955" w14:textId="5DE7715A" w:rsidR="00AB49E7" w:rsidRPr="001D2C89" w:rsidRDefault="00BC0CE6" w:rsidP="00B828FF">
      <w:pPr>
        <w:pStyle w:val="Heading2"/>
      </w:pPr>
      <w:r>
        <w:br w:type="page"/>
      </w:r>
    </w:p>
    <w:p w14:paraId="516C8BEE" w14:textId="177964D2" w:rsidR="000E7491" w:rsidRDefault="000E7491" w:rsidP="0097272C">
      <w:pPr>
        <w:sectPr w:rsidR="000E7491" w:rsidSect="00184B1E">
          <w:pgSz w:w="11907" w:h="16839" w:code="9"/>
          <w:pgMar w:top="1440" w:right="1440" w:bottom="1440" w:left="1440" w:header="708" w:footer="708" w:gutter="0"/>
          <w:cols w:space="708"/>
          <w:docGrid w:linePitch="299"/>
        </w:sectPr>
      </w:pPr>
    </w:p>
    <w:p w14:paraId="246BC125" w14:textId="0B50472B" w:rsidR="00803656" w:rsidRPr="001D2C89" w:rsidRDefault="00F67719" w:rsidP="006F4C41">
      <w:pPr>
        <w:pStyle w:val="Heading1"/>
      </w:pPr>
      <w:bookmarkStart w:id="1339" w:name="_Toc536527828"/>
      <w:bookmarkStart w:id="1340" w:name="_Toc536529853"/>
      <w:bookmarkStart w:id="1341" w:name="_Toc536530720"/>
      <w:bookmarkStart w:id="1342" w:name="_Toc536532864"/>
      <w:bookmarkStart w:id="1343" w:name="_Toc536527834"/>
      <w:bookmarkStart w:id="1344" w:name="_Toc536529859"/>
      <w:bookmarkStart w:id="1345" w:name="_Toc536530726"/>
      <w:bookmarkStart w:id="1346" w:name="_Toc536532870"/>
      <w:bookmarkStart w:id="1347" w:name="_Toc459158416"/>
      <w:bookmarkStart w:id="1348" w:name="_Toc459158689"/>
      <w:bookmarkStart w:id="1349" w:name="_Toc459158970"/>
      <w:bookmarkStart w:id="1350" w:name="_Toc459209969"/>
      <w:bookmarkStart w:id="1351" w:name="_Toc459329095"/>
      <w:bookmarkStart w:id="1352" w:name="_Toc459329454"/>
      <w:bookmarkStart w:id="1353" w:name="_Toc459329815"/>
      <w:bookmarkStart w:id="1354" w:name="_Toc459330175"/>
      <w:bookmarkStart w:id="1355" w:name="_Toc459330535"/>
      <w:bookmarkStart w:id="1356" w:name="_Toc459330895"/>
      <w:bookmarkStart w:id="1357" w:name="_Toc459331255"/>
      <w:bookmarkStart w:id="1358" w:name="_Toc459331615"/>
      <w:bookmarkStart w:id="1359" w:name="_Toc459331975"/>
      <w:bookmarkStart w:id="1360" w:name="_Ref536010123"/>
      <w:bookmarkStart w:id="1361" w:name="_Ref471486899"/>
      <w:bookmarkStart w:id="1362" w:name="_Toc11410769"/>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r>
        <w:lastRenderedPageBreak/>
        <w:t>Focus area</w:t>
      </w:r>
      <w:r w:rsidRPr="001D2C89">
        <w:t xml:space="preserve"> </w:t>
      </w:r>
      <w:r w:rsidR="0094329B" w:rsidRPr="001D2C89">
        <w:t xml:space="preserve">water quality </w:t>
      </w:r>
      <w:r w:rsidR="00565BCB">
        <w:t xml:space="preserve">and </w:t>
      </w:r>
      <w:r w:rsidRPr="001F214B">
        <w:t>W</w:t>
      </w:r>
      <w:r w:rsidR="00881412">
        <w:t xml:space="preserve">ater </w:t>
      </w:r>
      <w:r>
        <w:t xml:space="preserve">Quality </w:t>
      </w:r>
      <w:bookmarkEnd w:id="1360"/>
      <w:bookmarkEnd w:id="1361"/>
      <w:r>
        <w:t>Index</w:t>
      </w:r>
      <w:bookmarkEnd w:id="1362"/>
      <w:r w:rsidRPr="001D2C89">
        <w:t xml:space="preserve"> </w:t>
      </w:r>
    </w:p>
    <w:p w14:paraId="246BC127" w14:textId="49380EB7" w:rsidR="00803656" w:rsidRPr="00881B7D" w:rsidRDefault="00803656" w:rsidP="00734969">
      <w:pPr>
        <w:rPr>
          <w:lang w:val="en-AU"/>
        </w:rPr>
      </w:pPr>
      <w:r>
        <w:t xml:space="preserve">The following </w:t>
      </w:r>
      <w:r w:rsidRPr="00881B7D">
        <w:t>section</w:t>
      </w:r>
      <w:r>
        <w:t>s</w:t>
      </w:r>
      <w:r w:rsidRPr="00881B7D">
        <w:t xml:space="preserve"> provide detailed analysis of key water quality </w:t>
      </w:r>
      <w:r w:rsidR="00734969">
        <w:t>variables</w:t>
      </w:r>
      <w:r w:rsidR="00734969" w:rsidRPr="00881B7D">
        <w:t xml:space="preserve"> </w:t>
      </w:r>
      <w:r w:rsidR="00C45C71">
        <w:t xml:space="preserve">in focus areas </w:t>
      </w:r>
      <w:r w:rsidR="0094329B">
        <w:t xml:space="preserve">in the context of </w:t>
      </w:r>
      <w:r w:rsidR="00C45C71">
        <w:t xml:space="preserve">local </w:t>
      </w:r>
      <w:r w:rsidRPr="00881B7D">
        <w:t>environmental drivers</w:t>
      </w:r>
      <w:r w:rsidR="00734969">
        <w:t xml:space="preserve">, </w:t>
      </w:r>
      <w:r w:rsidR="00C62047">
        <w:t>specifically</w:t>
      </w:r>
      <w:r w:rsidR="00734969">
        <w:rPr>
          <w:lang w:val="en-AU"/>
        </w:rPr>
        <w:t xml:space="preserve"> focus</w:t>
      </w:r>
      <w:r w:rsidR="00280670">
        <w:rPr>
          <w:lang w:val="en-AU"/>
        </w:rPr>
        <w:t>ed</w:t>
      </w:r>
      <w:r w:rsidR="00734969">
        <w:rPr>
          <w:lang w:val="en-AU"/>
        </w:rPr>
        <w:t xml:space="preserve"> </w:t>
      </w:r>
      <w:r w:rsidRPr="00881B7D">
        <w:rPr>
          <w:lang w:val="en-AU"/>
        </w:rPr>
        <w:t xml:space="preserve">on identification and interpretation of </w:t>
      </w:r>
      <w:r w:rsidR="00C739E5">
        <w:rPr>
          <w:rFonts w:eastAsia="Calibri" w:cs="Arial"/>
        </w:rPr>
        <w:t>year-to-year</w:t>
      </w:r>
      <w:r>
        <w:rPr>
          <w:lang w:val="en-AU"/>
        </w:rPr>
        <w:t xml:space="preserve"> trends</w:t>
      </w:r>
      <w:r w:rsidRPr="00881B7D">
        <w:rPr>
          <w:lang w:val="en-AU"/>
        </w:rPr>
        <w:t>. For each</w:t>
      </w:r>
      <w:r w:rsidR="00DE5536">
        <w:rPr>
          <w:lang w:val="en-AU"/>
        </w:rPr>
        <w:t xml:space="preserve"> of the four focus</w:t>
      </w:r>
      <w:r w:rsidRPr="00881B7D">
        <w:rPr>
          <w:lang w:val="en-AU"/>
        </w:rPr>
        <w:t xml:space="preserve"> </w:t>
      </w:r>
      <w:r w:rsidR="00A41F81" w:rsidRPr="00881B7D">
        <w:rPr>
          <w:lang w:val="en-AU"/>
        </w:rPr>
        <w:t>region</w:t>
      </w:r>
      <w:r w:rsidR="00DE5536">
        <w:rPr>
          <w:lang w:val="en-AU"/>
        </w:rPr>
        <w:t>s</w:t>
      </w:r>
      <w:r w:rsidR="00A41F81" w:rsidRPr="00881B7D">
        <w:rPr>
          <w:lang w:val="en-AU"/>
        </w:rPr>
        <w:t>,</w:t>
      </w:r>
      <w:r w:rsidRPr="00881B7D">
        <w:rPr>
          <w:lang w:val="en-AU"/>
        </w:rPr>
        <w:t xml:space="preserve"> the following information is included and discussed</w:t>
      </w:r>
      <w:r w:rsidR="00734969">
        <w:rPr>
          <w:lang w:val="en-AU"/>
        </w:rPr>
        <w:t xml:space="preserve"> (with the exception of Cape York, where some data </w:t>
      </w:r>
      <w:r w:rsidR="00280670">
        <w:rPr>
          <w:lang w:val="en-AU"/>
        </w:rPr>
        <w:t>are</w:t>
      </w:r>
      <w:r w:rsidR="00734969">
        <w:rPr>
          <w:lang w:val="en-AU"/>
        </w:rPr>
        <w:t xml:space="preserve"> presented differently</w:t>
      </w:r>
      <w:r w:rsidR="00F61FBD">
        <w:rPr>
          <w:lang w:val="en-AU"/>
        </w:rPr>
        <w:t xml:space="preserve"> as this is </w:t>
      </w:r>
      <w:r w:rsidR="00F92954">
        <w:rPr>
          <w:lang w:val="en-AU"/>
        </w:rPr>
        <w:t xml:space="preserve">only </w:t>
      </w:r>
      <w:r w:rsidR="00F61FBD">
        <w:rPr>
          <w:lang w:val="en-AU"/>
        </w:rPr>
        <w:t>the second year of monitoring this region</w:t>
      </w:r>
      <w:r w:rsidR="00734969">
        <w:rPr>
          <w:lang w:val="en-AU"/>
        </w:rPr>
        <w:t>)</w:t>
      </w:r>
      <w:r w:rsidRPr="00881B7D">
        <w:rPr>
          <w:lang w:val="en-AU"/>
        </w:rPr>
        <w:t>:</w:t>
      </w:r>
    </w:p>
    <w:p w14:paraId="246BC128" w14:textId="71FEE70D" w:rsidR="00803656" w:rsidRPr="0020755C" w:rsidRDefault="00566A0C" w:rsidP="005537D6">
      <w:pPr>
        <w:pStyle w:val="ListParagraph"/>
        <w:numPr>
          <w:ilvl w:val="0"/>
          <w:numId w:val="12"/>
        </w:numPr>
        <w:spacing w:before="0"/>
        <w:ind w:left="851" w:hanging="284"/>
        <w:rPr>
          <w:lang w:val="en-AU"/>
        </w:rPr>
      </w:pPr>
      <w:r>
        <w:rPr>
          <w:lang w:val="en-AU"/>
        </w:rPr>
        <w:t>a</w:t>
      </w:r>
      <w:r w:rsidRPr="0020755C">
        <w:rPr>
          <w:lang w:val="en-AU"/>
        </w:rPr>
        <w:t xml:space="preserve"> </w:t>
      </w:r>
      <w:r w:rsidR="00803656" w:rsidRPr="0020755C">
        <w:rPr>
          <w:lang w:val="en-AU"/>
        </w:rPr>
        <w:t>map of monitoring locations</w:t>
      </w:r>
    </w:p>
    <w:p w14:paraId="246BC129" w14:textId="5AF2D109" w:rsidR="00803656" w:rsidRDefault="00566A0C" w:rsidP="005537D6">
      <w:pPr>
        <w:pStyle w:val="ListParagraph"/>
        <w:numPr>
          <w:ilvl w:val="0"/>
          <w:numId w:val="12"/>
        </w:numPr>
        <w:ind w:left="851" w:hanging="284"/>
        <w:rPr>
          <w:lang w:val="en-AU"/>
        </w:rPr>
      </w:pPr>
      <w:r>
        <w:rPr>
          <w:lang w:val="en-AU"/>
        </w:rPr>
        <w:t>t</w:t>
      </w:r>
      <w:r w:rsidRPr="0020755C">
        <w:rPr>
          <w:lang w:val="en-AU"/>
        </w:rPr>
        <w:t>ime</w:t>
      </w:r>
      <w:r w:rsidR="00803656" w:rsidRPr="0020755C">
        <w:rPr>
          <w:lang w:val="en-AU"/>
        </w:rPr>
        <w:t xml:space="preserve">-series of the </w:t>
      </w:r>
      <w:r w:rsidR="003B1FDF">
        <w:rPr>
          <w:lang w:val="en-AU"/>
        </w:rPr>
        <w:t xml:space="preserve">combined </w:t>
      </w:r>
      <w:r w:rsidR="00803656" w:rsidRPr="0020755C">
        <w:rPr>
          <w:lang w:val="en-AU"/>
        </w:rPr>
        <w:t>discharge from local rivers that influence the region</w:t>
      </w:r>
    </w:p>
    <w:p w14:paraId="3CEDB342" w14:textId="29E37FA2" w:rsidR="00734969" w:rsidRDefault="00566A0C" w:rsidP="005537D6">
      <w:pPr>
        <w:pStyle w:val="ListParagraph"/>
        <w:numPr>
          <w:ilvl w:val="0"/>
          <w:numId w:val="12"/>
        </w:numPr>
        <w:ind w:left="851" w:hanging="284"/>
        <w:rPr>
          <w:lang w:val="en-AU"/>
        </w:rPr>
      </w:pPr>
      <w:r>
        <w:rPr>
          <w:lang w:val="en-AU"/>
        </w:rPr>
        <w:t>r</w:t>
      </w:r>
      <w:r w:rsidRPr="0020755C">
        <w:rPr>
          <w:lang w:val="en-AU"/>
        </w:rPr>
        <w:t xml:space="preserve">egional </w:t>
      </w:r>
      <w:r w:rsidR="00803656" w:rsidRPr="0020755C">
        <w:rPr>
          <w:lang w:val="en-AU"/>
        </w:rPr>
        <w:t xml:space="preserve">trends in key water quality parameters </w:t>
      </w:r>
      <w:r w:rsidR="00734969">
        <w:rPr>
          <w:lang w:val="en-AU"/>
        </w:rPr>
        <w:t>from 2005</w:t>
      </w:r>
      <w:r w:rsidR="00121483">
        <w:rPr>
          <w:lang w:val="en-AU"/>
        </w:rPr>
        <w:t xml:space="preserve"> to </w:t>
      </w:r>
      <w:r w:rsidR="00734969">
        <w:rPr>
          <w:lang w:val="en-AU"/>
        </w:rPr>
        <w:t>2018</w:t>
      </w:r>
    </w:p>
    <w:p w14:paraId="246BC12A" w14:textId="3A65163B" w:rsidR="00803656" w:rsidRPr="0020755C" w:rsidRDefault="00AA3A04" w:rsidP="005537D6">
      <w:pPr>
        <w:pStyle w:val="ListParagraph"/>
        <w:numPr>
          <w:ilvl w:val="0"/>
          <w:numId w:val="12"/>
        </w:numPr>
        <w:ind w:left="851" w:hanging="284"/>
        <w:rPr>
          <w:lang w:val="en-AU"/>
        </w:rPr>
      </w:pPr>
      <w:r>
        <w:rPr>
          <w:lang w:val="en-AU"/>
        </w:rPr>
        <w:t>presentation of</w:t>
      </w:r>
      <w:r w:rsidR="00734969">
        <w:rPr>
          <w:lang w:val="en-AU"/>
        </w:rPr>
        <w:t xml:space="preserve"> </w:t>
      </w:r>
      <w:r>
        <w:rPr>
          <w:lang w:val="en-AU"/>
        </w:rPr>
        <w:t xml:space="preserve">the long-term trend and annual </w:t>
      </w:r>
      <w:r w:rsidR="0031075C">
        <w:rPr>
          <w:lang w:val="en-AU"/>
        </w:rPr>
        <w:t xml:space="preserve">condition of </w:t>
      </w:r>
      <w:r>
        <w:rPr>
          <w:lang w:val="en-AU"/>
        </w:rPr>
        <w:t>ambient water quality relative to GVs using the</w:t>
      </w:r>
      <w:r w:rsidR="00803656" w:rsidRPr="0020755C">
        <w:rPr>
          <w:lang w:val="en-AU"/>
        </w:rPr>
        <w:t xml:space="preserve"> </w:t>
      </w:r>
      <w:r w:rsidR="000E6291">
        <w:rPr>
          <w:lang w:val="en-AU"/>
        </w:rPr>
        <w:t>WQ</w:t>
      </w:r>
      <w:r w:rsidR="008E615C" w:rsidRPr="0020755C">
        <w:rPr>
          <w:lang w:val="en-AU"/>
        </w:rPr>
        <w:t xml:space="preserve"> </w:t>
      </w:r>
      <w:r w:rsidR="008E615C">
        <w:rPr>
          <w:lang w:val="en-AU"/>
        </w:rPr>
        <w:t>I</w:t>
      </w:r>
      <w:r w:rsidR="00803656" w:rsidRPr="0020755C">
        <w:rPr>
          <w:lang w:val="en-AU"/>
        </w:rPr>
        <w:t>ndex</w:t>
      </w:r>
      <w:r w:rsidR="00121483">
        <w:rPr>
          <w:lang w:val="en-AU"/>
        </w:rPr>
        <w:t>.</w:t>
      </w:r>
    </w:p>
    <w:p w14:paraId="246BC12D" w14:textId="5F82B85F" w:rsidR="00803656" w:rsidRPr="00881B7D" w:rsidRDefault="00803656">
      <w:pPr>
        <w:rPr>
          <w:color w:val="000000" w:themeColor="text1"/>
          <w:lang w:val="en-AU"/>
        </w:rPr>
      </w:pPr>
      <w:r w:rsidRPr="00881B7D">
        <w:rPr>
          <w:color w:val="000000" w:themeColor="text1"/>
          <w:lang w:val="en-AU"/>
        </w:rPr>
        <w:t xml:space="preserve">Site-specific data and additional information tables are presented in Appendix </w:t>
      </w:r>
      <w:r w:rsidR="00B52C41">
        <w:rPr>
          <w:color w:val="000000" w:themeColor="text1"/>
          <w:lang w:val="en-AU"/>
        </w:rPr>
        <w:t>E</w:t>
      </w:r>
      <w:r w:rsidRPr="00881B7D">
        <w:rPr>
          <w:color w:val="000000" w:themeColor="text1"/>
          <w:lang w:val="en-AU"/>
        </w:rPr>
        <w:t xml:space="preserve"> (referred to by Figure and Table numbers prefixed </w:t>
      </w:r>
      <w:r w:rsidR="005D6081">
        <w:rPr>
          <w:color w:val="000000" w:themeColor="text1"/>
          <w:lang w:val="en-AU"/>
        </w:rPr>
        <w:t>‘</w:t>
      </w:r>
      <w:r w:rsidR="00B52C41">
        <w:rPr>
          <w:color w:val="000000" w:themeColor="text1"/>
          <w:lang w:val="en-AU"/>
        </w:rPr>
        <w:t>E</w:t>
      </w:r>
      <w:r w:rsidR="005D6081">
        <w:rPr>
          <w:color w:val="000000" w:themeColor="text1"/>
          <w:lang w:val="en-AU"/>
        </w:rPr>
        <w:t>’</w:t>
      </w:r>
      <w:r w:rsidRPr="00881B7D">
        <w:rPr>
          <w:color w:val="000000" w:themeColor="text1"/>
          <w:lang w:val="en-AU"/>
        </w:rPr>
        <w:t xml:space="preserve">) and may be referred to </w:t>
      </w:r>
      <w:r w:rsidR="00C65BD6">
        <w:rPr>
          <w:color w:val="000000" w:themeColor="text1"/>
          <w:lang w:val="en-AU"/>
        </w:rPr>
        <w:t>for</w:t>
      </w:r>
      <w:r w:rsidR="00C65BD6" w:rsidRPr="00881B7D">
        <w:rPr>
          <w:color w:val="000000" w:themeColor="text1"/>
          <w:lang w:val="en-AU"/>
        </w:rPr>
        <w:t xml:space="preserve"> </w:t>
      </w:r>
      <w:r w:rsidRPr="00881B7D">
        <w:rPr>
          <w:color w:val="000000" w:themeColor="text1"/>
          <w:lang w:val="en-AU"/>
        </w:rPr>
        <w:t xml:space="preserve">detail. These </w:t>
      </w:r>
      <w:r w:rsidR="00C65BD6">
        <w:rPr>
          <w:color w:val="000000" w:themeColor="text1"/>
          <w:lang w:val="en-AU"/>
        </w:rPr>
        <w:t>appendices</w:t>
      </w:r>
      <w:r w:rsidRPr="00881B7D">
        <w:rPr>
          <w:color w:val="000000" w:themeColor="text1"/>
          <w:lang w:val="en-AU"/>
        </w:rPr>
        <w:t xml:space="preserve"> include:</w:t>
      </w:r>
    </w:p>
    <w:p w14:paraId="0410B80E" w14:textId="0B17ED6E" w:rsidR="001445A3" w:rsidRPr="00FF48BA" w:rsidRDefault="001445A3" w:rsidP="00FB2102">
      <w:pPr>
        <w:pStyle w:val="ListParagraph"/>
        <w:numPr>
          <w:ilvl w:val="0"/>
          <w:numId w:val="13"/>
        </w:numPr>
        <w:spacing w:before="0" w:after="0"/>
        <w:ind w:left="851" w:hanging="284"/>
        <w:rPr>
          <w:rFonts w:cs="Arial"/>
          <w:color w:val="000000" w:themeColor="text1"/>
          <w:szCs w:val="22"/>
          <w:lang w:val="en-AU"/>
        </w:rPr>
      </w:pPr>
      <w:bookmarkStart w:id="1363" w:name="_Hlk506365797"/>
      <w:r w:rsidRPr="00FF48BA">
        <w:rPr>
          <w:rFonts w:cs="Arial"/>
          <w:color w:val="000000" w:themeColor="text1"/>
          <w:szCs w:val="22"/>
          <w:lang w:val="en-AU"/>
        </w:rPr>
        <w:t>Figure E-1</w:t>
      </w:r>
      <w:r>
        <w:rPr>
          <w:rFonts w:cs="Arial"/>
          <w:color w:val="000000" w:themeColor="text1"/>
          <w:szCs w:val="22"/>
          <w:lang w:val="en-AU"/>
        </w:rPr>
        <w:t>: Time-series of chlorophyll and turbidity measured by moored FLNTUSB instruments</w:t>
      </w:r>
    </w:p>
    <w:p w14:paraId="10719BE0" w14:textId="130A5CEC" w:rsidR="001445A3" w:rsidRPr="00585391" w:rsidRDefault="00C0603F" w:rsidP="00FB2102">
      <w:pPr>
        <w:pStyle w:val="ListParagraph"/>
        <w:numPr>
          <w:ilvl w:val="0"/>
          <w:numId w:val="13"/>
        </w:numPr>
        <w:ind w:left="851" w:hanging="284"/>
        <w:rPr>
          <w:szCs w:val="22"/>
          <w:lang w:val="en-AU"/>
        </w:rPr>
      </w:pPr>
      <w:r>
        <w:rPr>
          <w:rFonts w:cs="Arial"/>
          <w:color w:val="000000" w:themeColor="text1"/>
          <w:szCs w:val="22"/>
          <w:lang w:val="en-AU"/>
        </w:rPr>
        <w:t>Figure E-2</w:t>
      </w:r>
      <w:r w:rsidR="001445A3">
        <w:rPr>
          <w:rFonts w:cs="Arial"/>
          <w:color w:val="000000" w:themeColor="text1"/>
          <w:szCs w:val="22"/>
          <w:lang w:val="en-AU"/>
        </w:rPr>
        <w:t>:</w:t>
      </w:r>
      <w:r w:rsidR="001445A3" w:rsidRPr="00FF48BA">
        <w:rPr>
          <w:rFonts w:cs="Arial"/>
          <w:color w:val="000000" w:themeColor="text1"/>
          <w:szCs w:val="22"/>
          <w:lang w:val="en-AU"/>
        </w:rPr>
        <w:t xml:space="preserve"> Time-series of temperature and salinity </w:t>
      </w:r>
      <w:r w:rsidR="001445A3">
        <w:rPr>
          <w:rFonts w:cs="Arial"/>
          <w:color w:val="000000" w:themeColor="text1"/>
          <w:szCs w:val="22"/>
          <w:lang w:val="en-AU"/>
        </w:rPr>
        <w:t>measured by moored</w:t>
      </w:r>
      <w:r w:rsidR="001445A3" w:rsidRPr="00FF48BA">
        <w:rPr>
          <w:rFonts w:cs="Arial"/>
          <w:color w:val="000000" w:themeColor="text1"/>
          <w:szCs w:val="22"/>
          <w:lang w:val="en-AU"/>
        </w:rPr>
        <w:t xml:space="preserve"> </w:t>
      </w:r>
      <w:r w:rsidR="001445A3" w:rsidRPr="00FF48BA">
        <w:rPr>
          <w:rFonts w:cs="Arial"/>
          <w:szCs w:val="22"/>
          <w:lang w:val="en-AU"/>
        </w:rPr>
        <w:t xml:space="preserve">Sea-Bird Electronics </w:t>
      </w:r>
      <w:r w:rsidR="001445A3">
        <w:rPr>
          <w:rFonts w:cs="Arial"/>
          <w:szCs w:val="22"/>
          <w:lang w:val="en-AU"/>
        </w:rPr>
        <w:t>instruments</w:t>
      </w:r>
    </w:p>
    <w:p w14:paraId="246BC12E" w14:textId="0F6ED44E" w:rsidR="00803656" w:rsidRDefault="006644F6" w:rsidP="00FB2102">
      <w:pPr>
        <w:pStyle w:val="ListParagraph"/>
        <w:numPr>
          <w:ilvl w:val="0"/>
          <w:numId w:val="13"/>
        </w:numPr>
        <w:spacing w:before="0" w:after="0"/>
        <w:ind w:left="851" w:hanging="284"/>
        <w:rPr>
          <w:rFonts w:cs="Arial"/>
          <w:color w:val="000000" w:themeColor="text1"/>
          <w:szCs w:val="22"/>
          <w:lang w:val="en-AU"/>
        </w:rPr>
      </w:pPr>
      <w:r>
        <w:rPr>
          <w:rFonts w:cs="Arial"/>
          <w:color w:val="000000" w:themeColor="text1"/>
          <w:szCs w:val="22"/>
          <w:lang w:val="en-AU"/>
        </w:rPr>
        <w:fldChar w:fldCharType="begin"/>
      </w:r>
      <w:r>
        <w:rPr>
          <w:rFonts w:cs="Arial"/>
          <w:color w:val="000000" w:themeColor="text1"/>
          <w:szCs w:val="22"/>
          <w:lang w:val="en-AU"/>
        </w:rPr>
        <w:instrText xml:space="preserve"> REF _Ref506365710 \h </w:instrText>
      </w:r>
      <w:r w:rsidR="00B659A9">
        <w:rPr>
          <w:rFonts w:cs="Arial"/>
          <w:color w:val="000000" w:themeColor="text1"/>
          <w:szCs w:val="22"/>
          <w:lang w:val="en-AU"/>
        </w:rPr>
        <w:instrText xml:space="preserve"> \* MERGEFORMAT </w:instrText>
      </w:r>
      <w:r>
        <w:rPr>
          <w:rFonts w:cs="Arial"/>
          <w:color w:val="000000" w:themeColor="text1"/>
          <w:szCs w:val="22"/>
          <w:lang w:val="en-AU"/>
        </w:rPr>
      </w:r>
      <w:r>
        <w:rPr>
          <w:rFonts w:cs="Arial"/>
          <w:color w:val="000000" w:themeColor="text1"/>
          <w:szCs w:val="22"/>
          <w:lang w:val="en-AU"/>
        </w:rPr>
        <w:fldChar w:fldCharType="separate"/>
      </w:r>
      <w:r w:rsidR="00335316">
        <w:t>Table E-1</w:t>
      </w:r>
      <w:r>
        <w:rPr>
          <w:rFonts w:cs="Arial"/>
          <w:color w:val="000000" w:themeColor="text1"/>
          <w:szCs w:val="22"/>
          <w:lang w:val="en-AU"/>
        </w:rPr>
        <w:fldChar w:fldCharType="end"/>
      </w:r>
      <w:r w:rsidR="005D6081">
        <w:rPr>
          <w:rFonts w:cs="Arial"/>
          <w:color w:val="000000" w:themeColor="text1"/>
          <w:szCs w:val="22"/>
          <w:lang w:val="en-AU"/>
        </w:rPr>
        <w:t xml:space="preserve">: </w:t>
      </w:r>
      <w:r w:rsidR="00803656" w:rsidRPr="008467AA">
        <w:rPr>
          <w:rFonts w:cs="Arial"/>
          <w:color w:val="000000" w:themeColor="text1"/>
          <w:szCs w:val="22"/>
          <w:lang w:val="en-AU"/>
        </w:rPr>
        <w:t xml:space="preserve">Summary </w:t>
      </w:r>
      <w:r w:rsidR="00803656">
        <w:rPr>
          <w:rFonts w:cs="Arial"/>
          <w:color w:val="000000" w:themeColor="text1"/>
          <w:szCs w:val="22"/>
          <w:lang w:val="en-AU"/>
        </w:rPr>
        <w:t>of the relative annual discharge for the major catchment river</w:t>
      </w:r>
      <w:r w:rsidR="001445A3">
        <w:rPr>
          <w:rFonts w:cs="Arial"/>
          <w:color w:val="000000" w:themeColor="text1"/>
          <w:szCs w:val="22"/>
          <w:lang w:val="en-AU"/>
        </w:rPr>
        <w:t>s</w:t>
      </w:r>
    </w:p>
    <w:p w14:paraId="606A4D55" w14:textId="77777777" w:rsidR="00335316" w:rsidRDefault="006644F6" w:rsidP="00335316">
      <w:pPr>
        <w:pStyle w:val="ListParagraph"/>
        <w:numPr>
          <w:ilvl w:val="0"/>
          <w:numId w:val="13"/>
        </w:numPr>
        <w:ind w:left="851" w:hanging="284"/>
      </w:pPr>
      <w:r>
        <w:rPr>
          <w:rFonts w:cs="Arial"/>
          <w:color w:val="000000" w:themeColor="text1"/>
          <w:szCs w:val="22"/>
          <w:lang w:val="en-AU"/>
        </w:rPr>
        <w:fldChar w:fldCharType="begin"/>
      </w:r>
      <w:r>
        <w:rPr>
          <w:rFonts w:cs="Arial"/>
          <w:color w:val="000000" w:themeColor="text1"/>
          <w:szCs w:val="22"/>
          <w:lang w:val="en-AU"/>
        </w:rPr>
        <w:instrText xml:space="preserve"> REF _Ref506365726 \h </w:instrText>
      </w:r>
      <w:r w:rsidR="00B659A9">
        <w:rPr>
          <w:rFonts w:cs="Arial"/>
          <w:color w:val="000000" w:themeColor="text1"/>
          <w:szCs w:val="22"/>
          <w:lang w:val="en-AU"/>
        </w:rPr>
        <w:instrText xml:space="preserve"> \* MERGEFORMAT </w:instrText>
      </w:r>
      <w:r>
        <w:rPr>
          <w:rFonts w:cs="Arial"/>
          <w:color w:val="000000" w:themeColor="text1"/>
          <w:szCs w:val="22"/>
          <w:lang w:val="en-AU"/>
        </w:rPr>
      </w:r>
      <w:r>
        <w:rPr>
          <w:rFonts w:cs="Arial"/>
          <w:color w:val="000000" w:themeColor="text1"/>
          <w:szCs w:val="22"/>
          <w:lang w:val="en-AU"/>
        </w:rPr>
        <w:fldChar w:fldCharType="separate"/>
      </w:r>
      <w:r w:rsidR="00335316">
        <w:t>Table E-2</w:t>
      </w:r>
      <w:r>
        <w:rPr>
          <w:rFonts w:cs="Arial"/>
          <w:color w:val="000000" w:themeColor="text1"/>
          <w:szCs w:val="22"/>
          <w:lang w:val="en-AU"/>
        </w:rPr>
        <w:fldChar w:fldCharType="end"/>
      </w:r>
      <w:r w:rsidR="005D6081">
        <w:rPr>
          <w:rFonts w:cs="Arial"/>
          <w:color w:val="000000" w:themeColor="text1"/>
          <w:szCs w:val="22"/>
          <w:lang w:val="en-AU"/>
        </w:rPr>
        <w:t xml:space="preserve"> </w:t>
      </w:r>
      <w:r w:rsidR="00F95F64">
        <w:rPr>
          <w:rFonts w:cs="Arial"/>
          <w:color w:val="000000" w:themeColor="text1"/>
          <w:szCs w:val="22"/>
          <w:lang w:val="en-AU"/>
        </w:rPr>
        <w:t>Cape York</w:t>
      </w:r>
      <w:r w:rsidR="00121483">
        <w:rPr>
          <w:rFonts w:cs="Arial"/>
          <w:color w:val="000000" w:themeColor="text1"/>
          <w:szCs w:val="22"/>
          <w:lang w:val="en-AU"/>
        </w:rPr>
        <w:t>:</w:t>
      </w:r>
      <w:r w:rsidR="00F95F64">
        <w:rPr>
          <w:rFonts w:cs="Arial"/>
          <w:color w:val="000000" w:themeColor="text1"/>
          <w:szCs w:val="22"/>
          <w:lang w:val="en-AU"/>
        </w:rPr>
        <w:t xml:space="preserve"> </w:t>
      </w:r>
      <w:r w:rsidR="00C65BD6" w:rsidRPr="00403971">
        <w:rPr>
          <w:rFonts w:cs="Arial"/>
          <w:color w:val="000000" w:themeColor="text1"/>
          <w:szCs w:val="22"/>
          <w:lang w:val="en-AU"/>
        </w:rPr>
        <w:t xml:space="preserve">Summary statistics for each water </w:t>
      </w:r>
      <w:r w:rsidR="00C65BD6">
        <w:rPr>
          <w:rFonts w:cs="Arial"/>
          <w:color w:val="000000" w:themeColor="text1"/>
          <w:szCs w:val="22"/>
          <w:lang w:val="en-AU"/>
        </w:rPr>
        <w:t>quality</w:t>
      </w:r>
      <w:r w:rsidR="00C65BD6" w:rsidRPr="00403971">
        <w:rPr>
          <w:rFonts w:cs="Arial"/>
          <w:color w:val="000000" w:themeColor="text1"/>
          <w:szCs w:val="22"/>
          <w:lang w:val="en-AU"/>
        </w:rPr>
        <w:t xml:space="preserve"> variable from each monitoring location</w:t>
      </w:r>
      <w:r w:rsidR="00C65BD6">
        <w:rPr>
          <w:rFonts w:cs="Arial"/>
          <w:color w:val="000000" w:themeColor="text1"/>
          <w:szCs w:val="22"/>
          <w:lang w:val="en-AU"/>
        </w:rPr>
        <w:t>, June 2017 to June 2018</w:t>
      </w:r>
      <w:r w:rsidR="005D6081">
        <w:rPr>
          <w:rFonts w:cs="Arial"/>
          <w:color w:val="000000" w:themeColor="text1"/>
          <w:szCs w:val="22"/>
          <w:lang w:val="en-AU"/>
        </w:rPr>
        <w:fldChar w:fldCharType="begin"/>
      </w:r>
      <w:r w:rsidR="005D6081">
        <w:rPr>
          <w:rFonts w:cs="Arial"/>
          <w:color w:val="000000" w:themeColor="text1"/>
          <w:szCs w:val="22"/>
          <w:lang w:val="en-AU"/>
        </w:rPr>
        <w:instrText xml:space="preserve"> REF _Ref506365940 \h </w:instrText>
      </w:r>
      <w:r w:rsidR="00B659A9">
        <w:rPr>
          <w:rFonts w:cs="Arial"/>
          <w:color w:val="000000" w:themeColor="text1"/>
          <w:szCs w:val="22"/>
          <w:lang w:val="en-AU"/>
        </w:rPr>
        <w:instrText xml:space="preserve"> \* MERGEFORMAT </w:instrText>
      </w:r>
      <w:r w:rsidR="005D6081">
        <w:rPr>
          <w:rFonts w:cs="Arial"/>
          <w:color w:val="000000" w:themeColor="text1"/>
          <w:szCs w:val="22"/>
          <w:lang w:val="en-AU"/>
        </w:rPr>
      </w:r>
      <w:r w:rsidR="005D6081">
        <w:rPr>
          <w:rFonts w:cs="Arial"/>
          <w:color w:val="000000" w:themeColor="text1"/>
          <w:szCs w:val="22"/>
          <w:lang w:val="en-AU"/>
        </w:rPr>
        <w:fldChar w:fldCharType="separate"/>
      </w:r>
    </w:p>
    <w:p w14:paraId="246BC130" w14:textId="5ABF0381" w:rsidR="00803656" w:rsidRPr="005128DC" w:rsidRDefault="00335316" w:rsidP="00FB2102">
      <w:pPr>
        <w:pStyle w:val="ListParagraph"/>
        <w:numPr>
          <w:ilvl w:val="0"/>
          <w:numId w:val="13"/>
        </w:numPr>
        <w:ind w:left="851" w:hanging="284"/>
        <w:rPr>
          <w:lang w:val="en-AU"/>
        </w:rPr>
      </w:pPr>
      <w:r>
        <w:t>Table E-3</w:t>
      </w:r>
      <w:r w:rsidR="005D6081">
        <w:rPr>
          <w:rFonts w:cs="Arial"/>
          <w:color w:val="000000" w:themeColor="text1"/>
          <w:szCs w:val="22"/>
          <w:lang w:val="en-AU"/>
        </w:rPr>
        <w:fldChar w:fldCharType="end"/>
      </w:r>
      <w:r w:rsidR="00F95F64">
        <w:rPr>
          <w:rFonts w:cs="Arial"/>
          <w:color w:val="000000" w:themeColor="text1"/>
          <w:szCs w:val="22"/>
          <w:lang w:val="en-AU"/>
        </w:rPr>
        <w:t xml:space="preserve"> Wet Tropics, Burdekin</w:t>
      </w:r>
      <w:r w:rsidR="001E47CB">
        <w:rPr>
          <w:rFonts w:cs="Arial"/>
          <w:color w:val="000000" w:themeColor="text1"/>
          <w:szCs w:val="22"/>
          <w:lang w:val="en-AU"/>
        </w:rPr>
        <w:t xml:space="preserve"> and</w:t>
      </w:r>
      <w:r w:rsidR="00F95F64">
        <w:rPr>
          <w:rFonts w:cs="Arial"/>
          <w:color w:val="000000" w:themeColor="text1"/>
          <w:szCs w:val="22"/>
          <w:lang w:val="en-AU"/>
        </w:rPr>
        <w:t xml:space="preserve"> Mackay Whitsunday</w:t>
      </w:r>
      <w:r w:rsidR="005D6081">
        <w:rPr>
          <w:rFonts w:cs="Arial"/>
          <w:color w:val="000000" w:themeColor="text1"/>
          <w:szCs w:val="22"/>
          <w:lang w:val="en-AU"/>
        </w:rPr>
        <w:t>:</w:t>
      </w:r>
      <w:r w:rsidR="00F95F64">
        <w:rPr>
          <w:rFonts w:cs="Arial"/>
          <w:color w:val="000000" w:themeColor="text1"/>
          <w:szCs w:val="22"/>
          <w:lang w:val="en-AU"/>
        </w:rPr>
        <w:t xml:space="preserve"> </w:t>
      </w:r>
      <w:r w:rsidR="00803656" w:rsidRPr="00403971">
        <w:rPr>
          <w:rFonts w:cs="Arial"/>
          <w:color w:val="000000" w:themeColor="text1"/>
          <w:szCs w:val="22"/>
          <w:lang w:val="en-AU"/>
        </w:rPr>
        <w:t xml:space="preserve">Summary statistics for each water </w:t>
      </w:r>
      <w:r w:rsidR="001445A3">
        <w:rPr>
          <w:rFonts w:cs="Arial"/>
          <w:color w:val="000000" w:themeColor="text1"/>
          <w:szCs w:val="22"/>
          <w:lang w:val="en-AU"/>
        </w:rPr>
        <w:t>quality</w:t>
      </w:r>
      <w:r w:rsidR="001445A3" w:rsidRPr="00403971">
        <w:rPr>
          <w:rFonts w:cs="Arial"/>
          <w:color w:val="000000" w:themeColor="text1"/>
          <w:szCs w:val="22"/>
          <w:lang w:val="en-AU"/>
        </w:rPr>
        <w:t xml:space="preserve"> </w:t>
      </w:r>
      <w:r w:rsidR="00803656" w:rsidRPr="00403971">
        <w:rPr>
          <w:rFonts w:cs="Arial"/>
          <w:color w:val="000000" w:themeColor="text1"/>
          <w:szCs w:val="22"/>
          <w:lang w:val="en-AU"/>
        </w:rPr>
        <w:t>variable from each monitoring location</w:t>
      </w:r>
      <w:r w:rsidR="00E809E9">
        <w:rPr>
          <w:rFonts w:cs="Arial"/>
          <w:color w:val="000000" w:themeColor="text1"/>
          <w:szCs w:val="22"/>
          <w:lang w:val="en-AU"/>
        </w:rPr>
        <w:t xml:space="preserve">, June </w:t>
      </w:r>
      <w:r w:rsidR="001445A3">
        <w:rPr>
          <w:rFonts w:cs="Arial"/>
          <w:color w:val="000000" w:themeColor="text1"/>
          <w:szCs w:val="22"/>
          <w:lang w:val="en-AU"/>
        </w:rPr>
        <w:t xml:space="preserve">2017 </w:t>
      </w:r>
      <w:r w:rsidR="00E809E9">
        <w:rPr>
          <w:rFonts w:cs="Arial"/>
          <w:color w:val="000000" w:themeColor="text1"/>
          <w:szCs w:val="22"/>
          <w:lang w:val="en-AU"/>
        </w:rPr>
        <w:t xml:space="preserve">to June </w:t>
      </w:r>
      <w:r w:rsidR="001445A3">
        <w:rPr>
          <w:rFonts w:cs="Arial"/>
          <w:color w:val="000000" w:themeColor="text1"/>
          <w:szCs w:val="22"/>
          <w:lang w:val="en-AU"/>
        </w:rPr>
        <w:t>2018</w:t>
      </w:r>
    </w:p>
    <w:p w14:paraId="10F249DD" w14:textId="6CF64C25" w:rsidR="001445A3" w:rsidRDefault="005D6081" w:rsidP="00FB2102">
      <w:pPr>
        <w:pStyle w:val="ListParagraph"/>
        <w:numPr>
          <w:ilvl w:val="0"/>
          <w:numId w:val="13"/>
        </w:numPr>
        <w:spacing w:before="0" w:after="0"/>
        <w:ind w:left="851" w:hanging="284"/>
        <w:rPr>
          <w:rFonts w:cs="Arial"/>
          <w:color w:val="000000" w:themeColor="text1"/>
          <w:szCs w:val="22"/>
          <w:lang w:val="en-AU"/>
        </w:rPr>
      </w:pPr>
      <w:r>
        <w:rPr>
          <w:rFonts w:cs="Arial"/>
          <w:color w:val="000000" w:themeColor="text1"/>
          <w:szCs w:val="22"/>
          <w:lang w:val="en-AU"/>
        </w:rPr>
        <w:fldChar w:fldCharType="begin"/>
      </w:r>
      <w:r>
        <w:rPr>
          <w:rFonts w:cs="Arial"/>
          <w:color w:val="000000" w:themeColor="text1"/>
          <w:szCs w:val="22"/>
          <w:lang w:val="en-AU"/>
        </w:rPr>
        <w:instrText xml:space="preserve"> REF _Ref506365952 \h </w:instrText>
      </w:r>
      <w:r w:rsidR="00B659A9">
        <w:rPr>
          <w:rFonts w:cs="Arial"/>
          <w:color w:val="000000" w:themeColor="text1"/>
          <w:szCs w:val="22"/>
          <w:lang w:val="en-AU"/>
        </w:rPr>
        <w:instrText xml:space="preserve"> \* MERGEFORMAT </w:instrText>
      </w:r>
      <w:r>
        <w:rPr>
          <w:rFonts w:cs="Arial"/>
          <w:color w:val="000000" w:themeColor="text1"/>
          <w:szCs w:val="22"/>
          <w:lang w:val="en-AU"/>
        </w:rPr>
      </w:r>
      <w:r>
        <w:rPr>
          <w:rFonts w:cs="Arial"/>
          <w:color w:val="000000" w:themeColor="text1"/>
          <w:szCs w:val="22"/>
          <w:lang w:val="en-AU"/>
        </w:rPr>
        <w:fldChar w:fldCharType="separate"/>
      </w:r>
      <w:r w:rsidR="00335316">
        <w:t>Table E-4</w:t>
      </w:r>
      <w:r>
        <w:rPr>
          <w:rFonts w:cs="Arial"/>
          <w:color w:val="000000" w:themeColor="text1"/>
          <w:szCs w:val="22"/>
          <w:lang w:val="en-AU"/>
        </w:rPr>
        <w:fldChar w:fldCharType="end"/>
      </w:r>
      <w:r>
        <w:rPr>
          <w:rFonts w:cs="Arial"/>
          <w:color w:val="000000" w:themeColor="text1"/>
          <w:szCs w:val="22"/>
          <w:lang w:val="en-AU"/>
        </w:rPr>
        <w:t xml:space="preserve">: </w:t>
      </w:r>
      <w:r w:rsidR="00803656" w:rsidRPr="005128DC">
        <w:rPr>
          <w:rFonts w:cs="Arial"/>
          <w:color w:val="000000" w:themeColor="text1"/>
          <w:szCs w:val="22"/>
          <w:lang w:val="en-AU"/>
        </w:rPr>
        <w:t xml:space="preserve">Annual summaries of </w:t>
      </w:r>
      <w:r w:rsidR="001445A3">
        <w:rPr>
          <w:rFonts w:cs="Arial"/>
          <w:color w:val="000000" w:themeColor="text1"/>
          <w:szCs w:val="22"/>
          <w:lang w:val="en-AU"/>
        </w:rPr>
        <w:t xml:space="preserve">moored </w:t>
      </w:r>
      <w:r w:rsidR="00803656">
        <w:rPr>
          <w:rFonts w:cs="Arial"/>
          <w:color w:val="000000" w:themeColor="text1"/>
          <w:szCs w:val="22"/>
          <w:lang w:val="en-AU"/>
        </w:rPr>
        <w:t xml:space="preserve">FLNTUSB </w:t>
      </w:r>
      <w:r w:rsidR="00803656" w:rsidRPr="005128DC">
        <w:rPr>
          <w:rFonts w:cs="Arial"/>
          <w:color w:val="000000" w:themeColor="text1"/>
          <w:szCs w:val="22"/>
          <w:lang w:val="en-AU"/>
        </w:rPr>
        <w:t xml:space="preserve">turbidity </w:t>
      </w:r>
      <w:r w:rsidR="001445A3">
        <w:rPr>
          <w:rFonts w:cs="Arial"/>
          <w:color w:val="000000" w:themeColor="text1"/>
          <w:szCs w:val="22"/>
          <w:lang w:val="en-AU"/>
        </w:rPr>
        <w:t xml:space="preserve">measurements </w:t>
      </w:r>
      <w:r w:rsidR="00803656" w:rsidRPr="005128DC">
        <w:rPr>
          <w:rFonts w:cs="Arial"/>
          <w:color w:val="000000" w:themeColor="text1"/>
          <w:szCs w:val="22"/>
          <w:lang w:val="en-AU"/>
        </w:rPr>
        <w:t>for each monitoring location</w:t>
      </w:r>
      <w:r w:rsidR="00F91DD2">
        <w:rPr>
          <w:rFonts w:cs="Arial"/>
          <w:color w:val="000000" w:themeColor="text1"/>
          <w:szCs w:val="22"/>
          <w:lang w:val="en-AU"/>
        </w:rPr>
        <w:t xml:space="preserve">, </w:t>
      </w:r>
      <w:r w:rsidR="001445A3">
        <w:rPr>
          <w:rFonts w:cs="Arial"/>
          <w:color w:val="000000" w:themeColor="text1"/>
          <w:szCs w:val="22"/>
          <w:lang w:val="en-AU"/>
        </w:rPr>
        <w:t>including percentage exceedances of GVs</w:t>
      </w:r>
      <w:r w:rsidR="00F91DD2" w:rsidRPr="00FF48BA">
        <w:rPr>
          <w:rFonts w:cs="Arial"/>
          <w:color w:val="000000" w:themeColor="text1"/>
          <w:szCs w:val="22"/>
          <w:lang w:val="en-AU"/>
        </w:rPr>
        <w:t xml:space="preserve"> </w:t>
      </w:r>
    </w:p>
    <w:p w14:paraId="6648C402" w14:textId="1CAF8F4D" w:rsidR="00E809E9" w:rsidRDefault="005D6081" w:rsidP="00FB2102">
      <w:pPr>
        <w:pStyle w:val="ListParagraph"/>
        <w:numPr>
          <w:ilvl w:val="0"/>
          <w:numId w:val="13"/>
        </w:numPr>
        <w:spacing w:before="0" w:after="0"/>
        <w:ind w:left="851" w:hanging="284"/>
        <w:rPr>
          <w:rFonts w:cs="Arial"/>
          <w:color w:val="000000" w:themeColor="text1"/>
          <w:szCs w:val="22"/>
          <w:lang w:val="en-AU"/>
        </w:rPr>
      </w:pPr>
      <w:r>
        <w:rPr>
          <w:rFonts w:cs="Arial"/>
          <w:color w:val="000000" w:themeColor="text1"/>
          <w:szCs w:val="22"/>
          <w:lang w:val="en-AU"/>
        </w:rPr>
        <w:fldChar w:fldCharType="begin"/>
      </w:r>
      <w:r>
        <w:rPr>
          <w:rFonts w:cs="Arial"/>
          <w:color w:val="000000" w:themeColor="text1"/>
          <w:szCs w:val="22"/>
          <w:lang w:val="en-AU"/>
        </w:rPr>
        <w:instrText xml:space="preserve"> REF _Ref506365965 \h </w:instrText>
      </w:r>
      <w:r w:rsidR="00B659A9">
        <w:rPr>
          <w:rFonts w:cs="Arial"/>
          <w:color w:val="000000" w:themeColor="text1"/>
          <w:szCs w:val="22"/>
          <w:lang w:val="en-AU"/>
        </w:rPr>
        <w:instrText xml:space="preserve"> \* MERGEFORMAT </w:instrText>
      </w:r>
      <w:r>
        <w:rPr>
          <w:rFonts w:cs="Arial"/>
          <w:color w:val="000000" w:themeColor="text1"/>
          <w:szCs w:val="22"/>
          <w:lang w:val="en-AU"/>
        </w:rPr>
      </w:r>
      <w:r>
        <w:rPr>
          <w:rFonts w:cs="Arial"/>
          <w:color w:val="000000" w:themeColor="text1"/>
          <w:szCs w:val="22"/>
          <w:lang w:val="en-AU"/>
        </w:rPr>
        <w:fldChar w:fldCharType="separate"/>
      </w:r>
      <w:r w:rsidR="00335316">
        <w:t>Table E-5</w:t>
      </w:r>
      <w:r>
        <w:rPr>
          <w:rFonts w:cs="Arial"/>
          <w:color w:val="000000" w:themeColor="text1"/>
          <w:szCs w:val="22"/>
          <w:lang w:val="en-AU"/>
        </w:rPr>
        <w:fldChar w:fldCharType="end"/>
      </w:r>
      <w:r>
        <w:rPr>
          <w:rFonts w:cs="Arial"/>
          <w:color w:val="000000" w:themeColor="text1"/>
          <w:szCs w:val="22"/>
          <w:lang w:val="en-AU"/>
        </w:rPr>
        <w:t xml:space="preserve"> </w:t>
      </w:r>
      <w:r w:rsidR="00E809E9">
        <w:rPr>
          <w:rFonts w:cs="Arial"/>
          <w:color w:val="000000" w:themeColor="text1"/>
          <w:szCs w:val="22"/>
          <w:lang w:val="en-AU"/>
        </w:rPr>
        <w:t xml:space="preserve">to </w:t>
      </w:r>
      <w:r w:rsidR="00F41B62">
        <w:rPr>
          <w:rFonts w:cs="Arial"/>
          <w:color w:val="000000" w:themeColor="text1"/>
          <w:szCs w:val="22"/>
          <w:lang w:val="en-AU"/>
        </w:rPr>
        <w:fldChar w:fldCharType="begin"/>
      </w:r>
      <w:r w:rsidR="00F41B62">
        <w:rPr>
          <w:rFonts w:cs="Arial"/>
          <w:color w:val="000000" w:themeColor="text1"/>
          <w:szCs w:val="22"/>
          <w:lang w:val="en-AU"/>
        </w:rPr>
        <w:instrText xml:space="preserve"> REF _Ref506454285 \h </w:instrText>
      </w:r>
      <w:r w:rsidR="00B659A9">
        <w:rPr>
          <w:rFonts w:cs="Arial"/>
          <w:color w:val="000000" w:themeColor="text1"/>
          <w:szCs w:val="22"/>
          <w:lang w:val="en-AU"/>
        </w:rPr>
        <w:instrText xml:space="preserve"> \* MERGEFORMAT </w:instrText>
      </w:r>
      <w:r w:rsidR="00F41B62">
        <w:rPr>
          <w:rFonts w:cs="Arial"/>
          <w:color w:val="000000" w:themeColor="text1"/>
          <w:szCs w:val="22"/>
          <w:lang w:val="en-AU"/>
        </w:rPr>
      </w:r>
      <w:r w:rsidR="00F41B62">
        <w:rPr>
          <w:rFonts w:cs="Arial"/>
          <w:color w:val="000000" w:themeColor="text1"/>
          <w:szCs w:val="22"/>
          <w:lang w:val="en-AU"/>
        </w:rPr>
        <w:fldChar w:fldCharType="separate"/>
      </w:r>
      <w:r w:rsidR="00335316">
        <w:t>Table E-9</w:t>
      </w:r>
      <w:r w:rsidR="00F41B62">
        <w:rPr>
          <w:rFonts w:cs="Arial"/>
          <w:color w:val="000000" w:themeColor="text1"/>
          <w:szCs w:val="22"/>
          <w:lang w:val="en-AU"/>
        </w:rPr>
        <w:fldChar w:fldCharType="end"/>
      </w:r>
      <w:r w:rsidR="001E47CB">
        <w:rPr>
          <w:rFonts w:cs="Arial"/>
          <w:color w:val="000000" w:themeColor="text1"/>
          <w:szCs w:val="22"/>
          <w:lang w:val="en-AU"/>
        </w:rPr>
        <w:t xml:space="preserve">: </w:t>
      </w:r>
      <w:r w:rsidR="00E809E9">
        <w:rPr>
          <w:rFonts w:cs="Arial"/>
          <w:color w:val="000000" w:themeColor="text1"/>
          <w:szCs w:val="22"/>
          <w:lang w:val="en-AU"/>
        </w:rPr>
        <w:t xml:space="preserve">Summary of water quality data (collected as part of the JCU </w:t>
      </w:r>
      <w:r w:rsidR="00F95F64">
        <w:rPr>
          <w:rFonts w:cs="Arial"/>
          <w:color w:val="000000" w:themeColor="text1"/>
          <w:szCs w:val="22"/>
          <w:lang w:val="en-AU"/>
        </w:rPr>
        <w:t>event</w:t>
      </w:r>
      <w:r w:rsidR="001445A3">
        <w:rPr>
          <w:rFonts w:cs="Arial"/>
          <w:color w:val="000000" w:themeColor="text1"/>
          <w:szCs w:val="22"/>
          <w:lang w:val="en-AU"/>
        </w:rPr>
        <w:t>-based</w:t>
      </w:r>
      <w:r w:rsidR="00E809E9">
        <w:rPr>
          <w:rFonts w:cs="Arial"/>
          <w:color w:val="000000" w:themeColor="text1"/>
          <w:szCs w:val="22"/>
          <w:lang w:val="en-AU"/>
        </w:rPr>
        <w:t xml:space="preserve"> sampling) across the wet season colour classes and water types for </w:t>
      </w:r>
      <w:r w:rsidR="002F556B">
        <w:rPr>
          <w:rFonts w:cs="Arial"/>
          <w:color w:val="000000" w:themeColor="text1"/>
          <w:szCs w:val="22"/>
          <w:lang w:val="en-AU"/>
        </w:rPr>
        <w:t>Reef</w:t>
      </w:r>
      <w:r w:rsidR="001E47CB">
        <w:rPr>
          <w:rFonts w:cs="Arial"/>
          <w:color w:val="000000" w:themeColor="text1"/>
          <w:szCs w:val="22"/>
          <w:lang w:val="en-AU"/>
        </w:rPr>
        <w:t>-</w:t>
      </w:r>
      <w:r w:rsidR="00E809E9">
        <w:rPr>
          <w:rFonts w:cs="Arial"/>
          <w:color w:val="000000" w:themeColor="text1"/>
          <w:szCs w:val="22"/>
          <w:lang w:val="en-AU"/>
        </w:rPr>
        <w:t>wide results and each focus area</w:t>
      </w:r>
      <w:r w:rsidR="00121483">
        <w:rPr>
          <w:rFonts w:cs="Arial"/>
          <w:color w:val="000000" w:themeColor="text1"/>
          <w:szCs w:val="22"/>
          <w:lang w:val="en-AU"/>
        </w:rPr>
        <w:t>.</w:t>
      </w:r>
    </w:p>
    <w:p w14:paraId="0FB27CDE" w14:textId="472DA0E4" w:rsidR="00B61F86" w:rsidRPr="00B828FF" w:rsidRDefault="00B61F86" w:rsidP="00B828FF">
      <w:pPr>
        <w:pStyle w:val="Heading2"/>
        <w:numPr>
          <w:ilvl w:val="1"/>
          <w:numId w:val="93"/>
        </w:numPr>
        <w:rPr>
          <w:rStyle w:val="Heading20"/>
          <w:lang w:val="en-US"/>
        </w:rPr>
      </w:pPr>
      <w:bookmarkStart w:id="1364" w:name="_Toc5451461"/>
      <w:bookmarkStart w:id="1365" w:name="_Toc5451545"/>
      <w:bookmarkStart w:id="1366" w:name="_Toc5451629"/>
      <w:bookmarkStart w:id="1367" w:name="_Toc5458755"/>
      <w:bookmarkStart w:id="1368" w:name="_Toc5458829"/>
      <w:bookmarkStart w:id="1369" w:name="_Toc5459066"/>
      <w:bookmarkStart w:id="1370" w:name="_Toc5459358"/>
      <w:bookmarkStart w:id="1371" w:name="_Toc11410770"/>
      <w:bookmarkEnd w:id="1363"/>
      <w:bookmarkEnd w:id="1364"/>
      <w:bookmarkEnd w:id="1365"/>
      <w:bookmarkEnd w:id="1366"/>
      <w:bookmarkEnd w:id="1367"/>
      <w:bookmarkEnd w:id="1368"/>
      <w:bookmarkEnd w:id="1369"/>
      <w:bookmarkEnd w:id="1370"/>
      <w:r w:rsidRPr="00B828FF">
        <w:rPr>
          <w:rStyle w:val="Heading20"/>
          <w:lang w:val="en-US"/>
        </w:rPr>
        <w:t xml:space="preserve">Cape York </w:t>
      </w:r>
      <w:r w:rsidR="00AF041F" w:rsidRPr="00B828FF">
        <w:rPr>
          <w:rStyle w:val="Heading20"/>
          <w:lang w:val="en-US"/>
        </w:rPr>
        <w:t>region</w:t>
      </w:r>
      <w:bookmarkEnd w:id="1371"/>
    </w:p>
    <w:p w14:paraId="419ECAA2" w14:textId="47BE2060" w:rsidR="00A17806" w:rsidDel="007165FC" w:rsidRDefault="00A17806" w:rsidP="00C56AFD">
      <w:pPr>
        <w:rPr>
          <w:rStyle w:val="Heading20"/>
          <w:rFonts w:eastAsia="SimSun"/>
        </w:rPr>
      </w:pPr>
      <w:r w:rsidRPr="00850D8E" w:rsidDel="007165FC">
        <w:rPr>
          <w:rStyle w:val="Heading20"/>
          <w:rFonts w:eastAsia="SimSun"/>
        </w:rPr>
        <w:t xml:space="preserve">The Cape York region is divided into four sub-regions: Endeavour Basin, Normanby Basin, Stewart River and Pascoe River. </w:t>
      </w:r>
      <w:r w:rsidR="00F676C1" w:rsidRPr="00850D8E">
        <w:rPr>
          <w:rStyle w:val="Heading20"/>
          <w:rFonts w:eastAsia="SimSun"/>
        </w:rPr>
        <w:t>T</w:t>
      </w:r>
      <w:r w:rsidRPr="00850D8E" w:rsidDel="007165FC">
        <w:rPr>
          <w:rStyle w:val="Heading20"/>
          <w:rFonts w:eastAsia="SimSun"/>
        </w:rPr>
        <w:t>he monitoring results are presented separately for each.</w:t>
      </w:r>
      <w:r w:rsidDel="007165FC">
        <w:rPr>
          <w:rStyle w:val="Heading20"/>
          <w:rFonts w:eastAsia="SimSun"/>
        </w:rPr>
        <w:t xml:space="preserve"> </w:t>
      </w:r>
    </w:p>
    <w:p w14:paraId="3583E3B8" w14:textId="20874BF8" w:rsidR="00C56AFD" w:rsidRDefault="00C56AFD">
      <w:pPr>
        <w:rPr>
          <w:lang w:val="en-AU"/>
        </w:rPr>
      </w:pPr>
      <w:r>
        <w:rPr>
          <w:lang w:val="en-AU"/>
        </w:rPr>
        <w:t xml:space="preserve">Regional water quality monitoring by the MMP commenced in the Cape York region in </w:t>
      </w:r>
      <w:r w:rsidR="000B0B6D">
        <w:rPr>
          <w:lang w:val="en-AU"/>
        </w:rPr>
        <w:t xml:space="preserve">January </w:t>
      </w:r>
      <w:r>
        <w:rPr>
          <w:lang w:val="en-AU"/>
        </w:rPr>
        <w:t>2017</w:t>
      </w:r>
      <w:r w:rsidR="000B0B6D">
        <w:rPr>
          <w:lang w:val="en-AU"/>
        </w:rPr>
        <w:t xml:space="preserve"> and continued </w:t>
      </w:r>
      <w:r w:rsidR="00121483">
        <w:rPr>
          <w:lang w:val="en-AU"/>
        </w:rPr>
        <w:t xml:space="preserve">during </w:t>
      </w:r>
      <w:r w:rsidR="000B0B6D">
        <w:rPr>
          <w:lang w:val="en-AU"/>
        </w:rPr>
        <w:t>the 2017</w:t>
      </w:r>
      <w:r w:rsidR="00121483">
        <w:rPr>
          <w:lang w:val="en-AU"/>
        </w:rPr>
        <w:t>–</w:t>
      </w:r>
      <w:r w:rsidR="000B0B6D">
        <w:rPr>
          <w:lang w:val="en-AU"/>
        </w:rPr>
        <w:t>18 water year</w:t>
      </w:r>
      <w:r>
        <w:rPr>
          <w:lang w:val="en-AU"/>
        </w:rPr>
        <w:t>. Twenty-nine primary sites throughout four sub-regions (</w:t>
      </w:r>
      <w:r w:rsidR="00817A8B">
        <w:rPr>
          <w:lang w:val="en-AU"/>
        </w:rPr>
        <w:fldChar w:fldCharType="begin"/>
      </w:r>
      <w:r w:rsidR="00817A8B">
        <w:rPr>
          <w:lang w:val="en-AU"/>
        </w:rPr>
        <w:instrText xml:space="preserve"> REF _Ref10534242 \h </w:instrText>
      </w:r>
      <w:r w:rsidR="00817A8B">
        <w:rPr>
          <w:lang w:val="en-AU"/>
        </w:rPr>
      </w:r>
      <w:r w:rsidR="00817A8B">
        <w:rPr>
          <w:lang w:val="en-AU"/>
        </w:rPr>
        <w:fldChar w:fldCharType="separate"/>
      </w:r>
      <w:r w:rsidR="00335316">
        <w:t xml:space="preserve">Figure </w:t>
      </w:r>
      <w:r w:rsidR="00335316">
        <w:rPr>
          <w:noProof/>
        </w:rPr>
        <w:t>5</w:t>
      </w:r>
      <w:r w:rsidR="00335316">
        <w:noBreakHyphen/>
      </w:r>
      <w:r w:rsidR="00335316">
        <w:rPr>
          <w:noProof/>
        </w:rPr>
        <w:t>1</w:t>
      </w:r>
      <w:r w:rsidR="00817A8B">
        <w:rPr>
          <w:lang w:val="en-AU"/>
        </w:rPr>
        <w:fldChar w:fldCharType="end"/>
      </w:r>
      <w:r>
        <w:rPr>
          <w:lang w:val="en-AU"/>
        </w:rPr>
        <w:t xml:space="preserve">) are sampled four to six times per year during ambient conditions. </w:t>
      </w:r>
      <w:r w:rsidR="00F4241C">
        <w:rPr>
          <w:lang w:val="en-AU"/>
        </w:rPr>
        <w:t xml:space="preserve">Up to 20 </w:t>
      </w:r>
      <w:r>
        <w:rPr>
          <w:lang w:val="en-AU"/>
        </w:rPr>
        <w:t xml:space="preserve">additional flood samples </w:t>
      </w:r>
      <w:r w:rsidR="008500CE">
        <w:rPr>
          <w:lang w:val="en-AU"/>
        </w:rPr>
        <w:t xml:space="preserve">may be </w:t>
      </w:r>
      <w:r>
        <w:rPr>
          <w:lang w:val="en-AU"/>
        </w:rPr>
        <w:t xml:space="preserve">collected each year. The timing of ambient sampling is influenced by seasonal winds. </w:t>
      </w:r>
      <w:r w:rsidR="00BC4437">
        <w:rPr>
          <w:lang w:val="en-AU"/>
        </w:rPr>
        <w:t>W</w:t>
      </w:r>
      <w:r>
        <w:rPr>
          <w:lang w:val="en-AU"/>
        </w:rPr>
        <w:t xml:space="preserve">ind strength from May to October </w:t>
      </w:r>
      <w:r w:rsidR="00BC4437">
        <w:rPr>
          <w:lang w:val="en-AU"/>
        </w:rPr>
        <w:t xml:space="preserve">regularly </w:t>
      </w:r>
      <w:r>
        <w:rPr>
          <w:lang w:val="en-AU"/>
        </w:rPr>
        <w:t xml:space="preserve">exceeds 25 km/hour, restricting safe access to sampling locations </w:t>
      </w:r>
      <w:r w:rsidRPr="00AA1339">
        <w:rPr>
          <w:lang w:val="en-AU"/>
        </w:rPr>
        <w:t>(</w:t>
      </w:r>
      <w:r w:rsidR="00121483">
        <w:rPr>
          <w:lang w:val="en-AU"/>
        </w:rPr>
        <w:t>BOM</w:t>
      </w:r>
      <w:r w:rsidRPr="00AA1339">
        <w:rPr>
          <w:lang w:val="en-AU"/>
        </w:rPr>
        <w:t xml:space="preserve">, 2011). </w:t>
      </w:r>
      <w:r>
        <w:rPr>
          <w:lang w:val="en-AU"/>
        </w:rPr>
        <w:t xml:space="preserve">Sampling for the </w:t>
      </w:r>
      <w:r>
        <w:t>2017</w:t>
      </w:r>
      <w:r>
        <w:rPr>
          <w:rFonts w:eastAsia="Calibri" w:cs="Calibri"/>
        </w:rPr>
        <w:t>–</w:t>
      </w:r>
      <w:r>
        <w:t>18</w:t>
      </w:r>
      <w:r>
        <w:rPr>
          <w:lang w:val="en-AU"/>
        </w:rPr>
        <w:t xml:space="preserve"> monitoring period began in October 2017 and ended in </w:t>
      </w:r>
      <w:r w:rsidR="00BC4437">
        <w:rPr>
          <w:lang w:val="en-AU"/>
        </w:rPr>
        <w:t>June</w:t>
      </w:r>
      <w:r w:rsidR="003E1696">
        <w:rPr>
          <w:lang w:val="en-AU"/>
        </w:rPr>
        <w:t xml:space="preserve"> 2018.</w:t>
      </w:r>
    </w:p>
    <w:p w14:paraId="1FC3DE71" w14:textId="52DD5311" w:rsidR="00C56AFD" w:rsidRDefault="00C56AFD" w:rsidP="00C56AFD">
      <w:pPr>
        <w:rPr>
          <w:rFonts w:cs="Arial"/>
          <w:color w:val="000000" w:themeColor="text1"/>
          <w:szCs w:val="22"/>
          <w:lang w:val="en-AU"/>
        </w:rPr>
      </w:pPr>
      <w:r>
        <w:rPr>
          <w:rFonts w:cs="Arial"/>
          <w:color w:val="000000" w:themeColor="text1"/>
          <w:szCs w:val="22"/>
          <w:lang w:val="en-AU"/>
        </w:rPr>
        <w:t xml:space="preserve">As the </w:t>
      </w:r>
      <w:r>
        <w:t>2017</w:t>
      </w:r>
      <w:r>
        <w:rPr>
          <w:rFonts w:eastAsia="Calibri" w:cs="Calibri"/>
        </w:rPr>
        <w:t>–</w:t>
      </w:r>
      <w:r>
        <w:t xml:space="preserve">18 </w:t>
      </w:r>
      <w:r>
        <w:rPr>
          <w:rFonts w:cs="Arial"/>
          <w:color w:val="000000" w:themeColor="text1"/>
          <w:szCs w:val="22"/>
          <w:lang w:val="en-AU"/>
        </w:rPr>
        <w:t xml:space="preserve">water year is </w:t>
      </w:r>
      <w:r w:rsidR="00F4241C">
        <w:rPr>
          <w:rFonts w:cs="Arial"/>
          <w:color w:val="000000" w:themeColor="text1"/>
          <w:szCs w:val="22"/>
          <w:lang w:val="en-AU"/>
        </w:rPr>
        <w:t xml:space="preserve">only </w:t>
      </w:r>
      <w:r>
        <w:rPr>
          <w:rFonts w:cs="Arial"/>
          <w:color w:val="000000" w:themeColor="text1"/>
          <w:szCs w:val="22"/>
          <w:lang w:val="en-AU"/>
        </w:rPr>
        <w:t xml:space="preserve">the second year of sampling for the Cape York </w:t>
      </w:r>
      <w:r w:rsidR="00850D8E">
        <w:rPr>
          <w:rFonts w:cs="Arial"/>
          <w:color w:val="000000" w:themeColor="text1"/>
          <w:szCs w:val="22"/>
          <w:lang w:val="en-AU"/>
        </w:rPr>
        <w:t>r</w:t>
      </w:r>
      <w:r>
        <w:rPr>
          <w:rFonts w:cs="Arial"/>
          <w:color w:val="000000" w:themeColor="text1"/>
          <w:szCs w:val="22"/>
          <w:lang w:val="en-AU"/>
        </w:rPr>
        <w:t>egion, long-term trends have not been analysed. Water quality results within each sub-region have been assessed relative to distance from river mouths (ambient</w:t>
      </w:r>
      <w:r w:rsidR="00BC4437">
        <w:rPr>
          <w:rFonts w:cs="Arial"/>
          <w:color w:val="000000" w:themeColor="text1"/>
          <w:szCs w:val="22"/>
          <w:lang w:val="en-AU"/>
        </w:rPr>
        <w:t xml:space="preserve"> conditions</w:t>
      </w:r>
      <w:r>
        <w:rPr>
          <w:rFonts w:cs="Arial"/>
          <w:color w:val="000000" w:themeColor="text1"/>
          <w:szCs w:val="22"/>
          <w:lang w:val="en-AU"/>
        </w:rPr>
        <w:t xml:space="preserve">) and salinity (event) and compared against the draft Eastern Cape York Water Quality Guidelines for the enclosed coastal, open coastal, mid-shelf and offshore zones </w:t>
      </w:r>
      <w:r w:rsidRPr="00AA1339">
        <w:rPr>
          <w:rFonts w:cs="Arial"/>
          <w:color w:val="000000" w:themeColor="text1"/>
          <w:szCs w:val="22"/>
          <w:lang w:val="en-AU"/>
        </w:rPr>
        <w:t>(Honchin</w:t>
      </w:r>
      <w:r>
        <w:rPr>
          <w:rFonts w:cs="Arial"/>
          <w:color w:val="000000" w:themeColor="text1"/>
          <w:szCs w:val="22"/>
          <w:lang w:val="en-AU"/>
        </w:rPr>
        <w:t xml:space="preserve"> </w:t>
      </w:r>
      <w:r w:rsidRPr="00CD759D">
        <w:rPr>
          <w:rFonts w:cs="Arial"/>
          <w:color w:val="000000" w:themeColor="text1"/>
          <w:szCs w:val="22"/>
          <w:lang w:val="en-AU"/>
        </w:rPr>
        <w:t>et al</w:t>
      </w:r>
      <w:r w:rsidRPr="00FC66EE">
        <w:rPr>
          <w:rFonts w:cs="Arial"/>
          <w:color w:val="000000" w:themeColor="text1"/>
          <w:szCs w:val="22"/>
          <w:lang w:val="en-AU"/>
        </w:rPr>
        <w:t>.</w:t>
      </w:r>
      <w:r>
        <w:rPr>
          <w:rFonts w:cs="Arial"/>
          <w:color w:val="000000" w:themeColor="text1"/>
          <w:szCs w:val="22"/>
          <w:lang w:val="en-AU"/>
        </w:rPr>
        <w:t>,</w:t>
      </w:r>
      <w:r w:rsidRPr="00AA1339">
        <w:rPr>
          <w:rFonts w:cs="Arial"/>
          <w:color w:val="000000" w:themeColor="text1"/>
          <w:szCs w:val="22"/>
          <w:lang w:val="en-AU"/>
        </w:rPr>
        <w:t xml:space="preserve"> 2017).</w:t>
      </w:r>
      <w:r>
        <w:rPr>
          <w:rFonts w:cs="Arial"/>
          <w:color w:val="000000" w:themeColor="text1"/>
          <w:szCs w:val="22"/>
          <w:lang w:val="en-AU"/>
        </w:rPr>
        <w:t xml:space="preserve"> </w:t>
      </w:r>
    </w:p>
    <w:p w14:paraId="59BA8702" w14:textId="1DE3FDC6" w:rsidR="008158F9" w:rsidRPr="00A03137" w:rsidRDefault="008158F9" w:rsidP="008158F9">
      <w:pPr>
        <w:rPr>
          <w:lang w:val="en-AU"/>
        </w:rPr>
      </w:pPr>
    </w:p>
    <w:p w14:paraId="40A27B49" w14:textId="77777777" w:rsidR="00817A8B" w:rsidRDefault="00121483" w:rsidP="00817A8B">
      <w:pPr>
        <w:rPr>
          <w:rStyle w:val="FigureChar"/>
        </w:rPr>
      </w:pPr>
      <w:bookmarkStart w:id="1372" w:name="_Hlk530657876"/>
      <w:r>
        <w:rPr>
          <w:noProof/>
          <w:lang w:val="en-AU" w:eastAsia="en-AU"/>
        </w:rPr>
        <w:lastRenderedPageBreak/>
        <w:drawing>
          <wp:inline distT="0" distB="0" distL="0" distR="0" wp14:anchorId="470D2AF6" wp14:editId="3263FB0A">
            <wp:extent cx="5641426" cy="8162925"/>
            <wp:effectExtent l="0" t="0" r="0" b="0"/>
            <wp:docPr id="244" name="Picture 244" descr="Map showing MMP water quality sampling sites in the Cape York region shown with water body boundaries. " title="MMP water quality sampling sites in the Cape York region shown with water body boundar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cape_york_sites_2017-01.jp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642605" cy="8164631"/>
                    </a:xfrm>
                    <a:prstGeom prst="rect">
                      <a:avLst/>
                    </a:prstGeom>
                  </pic:spPr>
                </pic:pic>
              </a:graphicData>
            </a:graphic>
          </wp:inline>
        </w:drawing>
      </w:r>
    </w:p>
    <w:p w14:paraId="63DA3A1B" w14:textId="2F50092C" w:rsidR="008158F9" w:rsidRDefault="00817A8B" w:rsidP="00817A8B">
      <w:pPr>
        <w:pStyle w:val="Caption"/>
      </w:pPr>
      <w:bookmarkStart w:id="1373" w:name="_Ref10534242"/>
      <w:bookmarkStart w:id="1374" w:name="_Toc10536207"/>
      <w:r>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1</w:t>
      </w:r>
      <w:r>
        <w:fldChar w:fldCharType="end"/>
      </w:r>
      <w:bookmarkEnd w:id="1373"/>
      <w:r>
        <w:t xml:space="preserve">: </w:t>
      </w:r>
      <w:r w:rsidR="00121483" w:rsidRPr="00375EC0">
        <w:rPr>
          <w:rStyle w:val="FigureChar"/>
          <w:rFonts w:eastAsia="SimSun"/>
        </w:rPr>
        <w:t>Water quality sampling sites in the Cape York region shown with water body boundaries</w:t>
      </w:r>
      <w:r w:rsidR="00121483" w:rsidRPr="00202A68">
        <w:t>.</w:t>
      </w:r>
      <w:bookmarkEnd w:id="1374"/>
    </w:p>
    <w:p w14:paraId="194CED4F" w14:textId="77777777" w:rsidR="00817A8B" w:rsidRPr="00817A8B" w:rsidRDefault="00817A8B" w:rsidP="00817A8B">
      <w:pPr>
        <w:rPr>
          <w:lang w:val="en-US"/>
        </w:rPr>
      </w:pPr>
    </w:p>
    <w:p w14:paraId="48BDD6E5" w14:textId="2CEE6E52" w:rsidR="00C45C71" w:rsidRDefault="00C45C71" w:rsidP="00C45C71">
      <w:pPr>
        <w:rPr>
          <w:lang w:val="en-AU"/>
        </w:rPr>
      </w:pPr>
      <w:bookmarkStart w:id="1375" w:name="_Toc532824652"/>
      <w:bookmarkStart w:id="1376" w:name="_Toc532824653"/>
      <w:bookmarkEnd w:id="1375"/>
      <w:bookmarkEnd w:id="1376"/>
      <w:r>
        <w:rPr>
          <w:lang w:val="en-AU"/>
        </w:rPr>
        <w:t>The distinction between flood and ambient conditions during the wet season (for reporting purposes and comparison with baseflow annual guidelines) is complicated by the fact that minor floods noticeably affect water quality at the enclosed coastal zone sites while other sites further along the same transect remain unaffected. For this report, water quality results have been categorised as ambient wet, dry or event, based on an evaluation of the river hydrograph at the time of sampling, antecedent rainfall, salinity measurements at sample locations and field observations; however</w:t>
      </w:r>
      <w:r w:rsidR="00121483">
        <w:rPr>
          <w:lang w:val="en-AU"/>
        </w:rPr>
        <w:t>,</w:t>
      </w:r>
      <w:r>
        <w:rPr>
          <w:lang w:val="en-AU"/>
        </w:rPr>
        <w:t xml:space="preserve"> there remains some grey area between these categories as discussed in the following sections. </w:t>
      </w:r>
    </w:p>
    <w:p w14:paraId="10E1BE68" w14:textId="24E47A15" w:rsidR="008500CE" w:rsidDel="008500CE" w:rsidRDefault="008500CE" w:rsidP="008500CE">
      <w:pPr>
        <w:rPr>
          <w:lang w:val="en-AU"/>
        </w:rPr>
      </w:pPr>
      <w:r w:rsidDel="008500CE">
        <w:rPr>
          <w:lang w:val="en-AU"/>
        </w:rPr>
        <w:t>Multiple events of different magnitude influenced Cape York marine waters during the 2017</w:t>
      </w:r>
      <w:r w:rsidR="00121483">
        <w:rPr>
          <w:rFonts w:eastAsia="Calibri" w:cs="Calibri"/>
        </w:rPr>
        <w:t>–</w:t>
      </w:r>
      <w:r w:rsidDel="008500CE">
        <w:rPr>
          <w:lang w:val="en-AU"/>
        </w:rPr>
        <w:t xml:space="preserve">18 wet season. In particular, the Pascoe River and Annan-Endeavour transects were regularly influenced by floodwater, resulting in a higher number of </w:t>
      </w:r>
      <w:r w:rsidR="004448A3">
        <w:rPr>
          <w:lang w:val="en-AU"/>
        </w:rPr>
        <w:t>‘</w:t>
      </w:r>
      <w:r w:rsidDel="008500CE">
        <w:rPr>
          <w:lang w:val="en-AU"/>
        </w:rPr>
        <w:t>event</w:t>
      </w:r>
      <w:r w:rsidR="004448A3">
        <w:rPr>
          <w:lang w:val="en-AU"/>
        </w:rPr>
        <w:t>’</w:t>
      </w:r>
      <w:r w:rsidDel="008500CE">
        <w:rPr>
          <w:lang w:val="en-AU"/>
        </w:rPr>
        <w:t xml:space="preserve"> samples and less </w:t>
      </w:r>
      <w:r w:rsidR="004448A3">
        <w:rPr>
          <w:lang w:val="en-AU"/>
        </w:rPr>
        <w:t>‘</w:t>
      </w:r>
      <w:r w:rsidDel="008500CE">
        <w:rPr>
          <w:lang w:val="en-AU"/>
        </w:rPr>
        <w:t>ambient</w:t>
      </w:r>
      <w:r w:rsidR="004448A3">
        <w:rPr>
          <w:lang w:val="en-AU"/>
        </w:rPr>
        <w:t>’</w:t>
      </w:r>
      <w:r w:rsidDel="008500CE">
        <w:rPr>
          <w:lang w:val="en-AU"/>
        </w:rPr>
        <w:t xml:space="preserve"> samples than planned. </w:t>
      </w:r>
    </w:p>
    <w:p w14:paraId="33D7E768" w14:textId="464282CF" w:rsidR="00FD3D71" w:rsidRPr="006D1E3A" w:rsidRDefault="00FD3D71" w:rsidP="00EF43EF">
      <w:pPr>
        <w:pStyle w:val="Heading3"/>
        <w:rPr>
          <w:rStyle w:val="Heading20"/>
          <w:rFonts w:cs="Times New Roman"/>
          <w:b w:val="0"/>
          <w:szCs w:val="20"/>
        </w:rPr>
      </w:pPr>
      <w:bookmarkStart w:id="1377" w:name="_Toc11410771"/>
      <w:r w:rsidRPr="00377A8B">
        <w:rPr>
          <w:rStyle w:val="Heading20"/>
        </w:rPr>
        <w:t xml:space="preserve">Cape York </w:t>
      </w:r>
      <w:r w:rsidR="00AF041F" w:rsidRPr="00377A8B">
        <w:rPr>
          <w:rStyle w:val="Heading20"/>
        </w:rPr>
        <w:t>region–</w:t>
      </w:r>
      <w:r w:rsidR="002D4AA3" w:rsidRPr="00377A8B">
        <w:rPr>
          <w:rStyle w:val="Heading20"/>
        </w:rPr>
        <w:t>Endeavour Basin</w:t>
      </w:r>
      <w:bookmarkEnd w:id="1377"/>
    </w:p>
    <w:p w14:paraId="5B05E912" w14:textId="71823412" w:rsidR="00580CEF" w:rsidRPr="005F503C" w:rsidRDefault="00580CEF" w:rsidP="00C91269">
      <w:pPr>
        <w:rPr>
          <w:highlight w:val="yellow"/>
          <w:lang w:val="en-AU"/>
        </w:rPr>
      </w:pPr>
      <w:r>
        <w:rPr>
          <w:lang w:val="en-AU"/>
        </w:rPr>
        <w:t>The Endeavour Basin</w:t>
      </w:r>
      <w:r w:rsidR="008500CE">
        <w:rPr>
          <w:lang w:val="en-AU"/>
        </w:rPr>
        <w:t xml:space="preserve"> co</w:t>
      </w:r>
      <w:r w:rsidR="00246A42">
        <w:rPr>
          <w:lang w:val="en-AU"/>
        </w:rPr>
        <w:t>a</w:t>
      </w:r>
      <w:r w:rsidR="008500CE">
        <w:rPr>
          <w:lang w:val="en-AU"/>
        </w:rPr>
        <w:t xml:space="preserve">stal region </w:t>
      </w:r>
      <w:r>
        <w:rPr>
          <w:lang w:val="en-AU"/>
        </w:rPr>
        <w:t xml:space="preserve">is influenced by discharge from the Endeavour and Annan Rivers. </w:t>
      </w:r>
      <w:r w:rsidRPr="002F09EF">
        <w:rPr>
          <w:lang w:val="en-AU"/>
        </w:rPr>
        <w:t>Seven sampling stations for the Endeavour and Annan River</w:t>
      </w:r>
      <w:r w:rsidR="004448A3">
        <w:rPr>
          <w:lang w:val="en-AU"/>
        </w:rPr>
        <w:t>s</w:t>
      </w:r>
      <w:r w:rsidRPr="002F09EF">
        <w:rPr>
          <w:lang w:val="en-AU"/>
        </w:rPr>
        <w:t xml:space="preserve"> are located along a transect from the river mouths to open coastal waters, representing a gradient in water quality (</w:t>
      </w:r>
      <w:r w:rsidRPr="002F09EF">
        <w:rPr>
          <w:lang w:val="en-AU"/>
        </w:rPr>
        <w:fldChar w:fldCharType="begin"/>
      </w:r>
      <w:r w:rsidRPr="002F09EF">
        <w:rPr>
          <w:lang w:val="en-AU"/>
        </w:rPr>
        <w:instrText xml:space="preserve"> REF _Ref504054122 \h  \* MERGEFORMAT </w:instrText>
      </w:r>
      <w:r w:rsidRPr="002F09EF">
        <w:rPr>
          <w:lang w:val="en-AU"/>
        </w:rPr>
      </w:r>
      <w:r w:rsidRPr="002F09EF">
        <w:rPr>
          <w:lang w:val="en-AU"/>
        </w:rPr>
        <w:fldChar w:fldCharType="separate"/>
      </w:r>
      <w:r w:rsidR="00335316">
        <w:t xml:space="preserve">Figure </w:t>
      </w:r>
      <w:r w:rsidR="00335316">
        <w:rPr>
          <w:noProof/>
        </w:rPr>
        <w:t>5</w:t>
      </w:r>
      <w:r w:rsidR="00335316">
        <w:rPr>
          <w:noProof/>
        </w:rPr>
        <w:noBreakHyphen/>
        <w:t>2</w:t>
      </w:r>
      <w:r w:rsidRPr="002F09EF">
        <w:rPr>
          <w:lang w:val="en-AU"/>
        </w:rPr>
        <w:fldChar w:fldCharType="end"/>
      </w:r>
      <w:r w:rsidRPr="002F09EF">
        <w:rPr>
          <w:lang w:val="en-AU"/>
        </w:rPr>
        <w:t xml:space="preserve">). </w:t>
      </w:r>
      <w:r w:rsidRPr="005F503C">
        <w:rPr>
          <w:lang w:val="en-AU"/>
        </w:rPr>
        <w:t>During the 2017–18 wet season, a total of 28 surface and subsurface samples were collected from the Annan and Endeavour transect over 3 days during ambient conditions</w:t>
      </w:r>
      <w:r>
        <w:rPr>
          <w:lang w:val="en-AU"/>
        </w:rPr>
        <w:t xml:space="preserve"> (Nov</w:t>
      </w:r>
      <w:r w:rsidR="004448A3">
        <w:rPr>
          <w:lang w:val="en-AU"/>
        </w:rPr>
        <w:t>ember</w:t>
      </w:r>
      <w:r>
        <w:rPr>
          <w:lang w:val="en-AU"/>
        </w:rPr>
        <w:t xml:space="preserve"> and Dec</w:t>
      </w:r>
      <w:r w:rsidR="004448A3">
        <w:rPr>
          <w:lang w:val="en-AU"/>
        </w:rPr>
        <w:t>ember</w:t>
      </w:r>
      <w:r>
        <w:rPr>
          <w:lang w:val="en-AU"/>
        </w:rPr>
        <w:t xml:space="preserve"> 2017 and June 2018)</w:t>
      </w:r>
      <w:r w:rsidRPr="005F503C">
        <w:rPr>
          <w:lang w:val="en-AU"/>
        </w:rPr>
        <w:t xml:space="preserve">. An additional 34 samples were collected over 7 days </w:t>
      </w:r>
      <w:r>
        <w:rPr>
          <w:lang w:val="en-AU"/>
        </w:rPr>
        <w:t xml:space="preserve">in January and March 2018 </w:t>
      </w:r>
      <w:r w:rsidRPr="005F503C">
        <w:rPr>
          <w:lang w:val="en-AU"/>
        </w:rPr>
        <w:t xml:space="preserve">under conditions that were influenced by freshwater flood events </w:t>
      </w:r>
      <w:r>
        <w:rPr>
          <w:lang w:val="en-AU"/>
        </w:rPr>
        <w:t xml:space="preserve">at one or both rivers </w:t>
      </w:r>
      <w:r w:rsidRPr="005F503C">
        <w:rPr>
          <w:lang w:val="en-AU"/>
        </w:rPr>
        <w:t>(</w:t>
      </w:r>
      <w:r w:rsidRPr="005F503C">
        <w:rPr>
          <w:lang w:val="en-AU"/>
        </w:rPr>
        <w:fldChar w:fldCharType="begin"/>
      </w:r>
      <w:r w:rsidRPr="005F503C">
        <w:rPr>
          <w:lang w:val="en-AU"/>
        </w:rPr>
        <w:instrText xml:space="preserve"> REF _Ref505337576 \h  \* MERGEFORMAT </w:instrText>
      </w:r>
      <w:r w:rsidRPr="005F503C">
        <w:rPr>
          <w:lang w:val="en-AU"/>
        </w:rPr>
      </w:r>
      <w:r w:rsidRPr="005F503C">
        <w:rPr>
          <w:lang w:val="en-AU"/>
        </w:rPr>
        <w:fldChar w:fldCharType="separate"/>
      </w:r>
      <w:r w:rsidR="00335316" w:rsidRPr="0097272C">
        <w:t xml:space="preserve">Figure </w:t>
      </w:r>
      <w:r w:rsidR="00335316">
        <w:rPr>
          <w:noProof/>
        </w:rPr>
        <w:t>5</w:t>
      </w:r>
      <w:r w:rsidR="00335316">
        <w:rPr>
          <w:noProof/>
        </w:rPr>
        <w:noBreakHyphen/>
        <w:t>3</w:t>
      </w:r>
      <w:r w:rsidRPr="005F503C">
        <w:rPr>
          <w:lang w:val="en-AU"/>
        </w:rPr>
        <w:fldChar w:fldCharType="end"/>
      </w:r>
      <w:r w:rsidRPr="005F503C">
        <w:rPr>
          <w:lang w:val="en-AU"/>
        </w:rPr>
        <w:t xml:space="preserve">). </w:t>
      </w:r>
    </w:p>
    <w:p w14:paraId="44D90B5D" w14:textId="0D10DFB0" w:rsidR="00493B19" w:rsidRDefault="00493B19" w:rsidP="00240B13">
      <w:pPr>
        <w:rPr>
          <w:lang w:val="en-AU"/>
        </w:rPr>
      </w:pPr>
    </w:p>
    <w:p w14:paraId="4AC0DE96" w14:textId="3D81940C" w:rsidR="002D4AA3" w:rsidRPr="00283C3E" w:rsidRDefault="00A569A2" w:rsidP="003E1696">
      <w:pPr>
        <w:jc w:val="center"/>
        <w:rPr>
          <w:rFonts w:eastAsiaTheme="majorEastAsia"/>
          <w:lang w:val="en-US"/>
        </w:rPr>
      </w:pPr>
      <w:r>
        <w:rPr>
          <w:rFonts w:eastAsiaTheme="majorEastAsia"/>
          <w:noProof/>
          <w:lang w:val="en-AU" w:eastAsia="en-AU"/>
        </w:rPr>
        <w:lastRenderedPageBreak/>
        <w:drawing>
          <wp:inline distT="0" distB="0" distL="0" distR="0" wp14:anchorId="2F1952E6" wp14:editId="766E10F4">
            <wp:extent cx="4495800" cy="3663443"/>
            <wp:effectExtent l="0" t="0" r="0" b="0"/>
            <wp:docPr id="27" name="Picture 27" descr="Water sampling sites in the Endeavour Basin focus area with water body boundaries." title="Map showing sampling locations in the Endeavour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E transect map.jpg"/>
                    <pic:cNvPicPr/>
                  </pic:nvPicPr>
                  <pic:blipFill rotWithShape="1">
                    <a:blip r:embed="rId111" cstate="print">
                      <a:extLst>
                        <a:ext uri="{28A0092B-C50C-407E-A947-70E740481C1C}">
                          <a14:useLocalDpi xmlns:a14="http://schemas.microsoft.com/office/drawing/2010/main" val="0"/>
                        </a:ext>
                      </a:extLst>
                    </a:blip>
                    <a:srcRect/>
                    <a:stretch/>
                  </pic:blipFill>
                  <pic:spPr bwMode="auto">
                    <a:xfrm>
                      <a:off x="0" y="0"/>
                      <a:ext cx="4505521" cy="3671364"/>
                    </a:xfrm>
                    <a:prstGeom prst="rect">
                      <a:avLst/>
                    </a:prstGeom>
                    <a:ln>
                      <a:noFill/>
                    </a:ln>
                    <a:extLst>
                      <a:ext uri="{53640926-AAD7-44D8-BBD7-CCE9431645EC}">
                        <a14:shadowObscured xmlns:a14="http://schemas.microsoft.com/office/drawing/2010/main"/>
                      </a:ext>
                    </a:extLst>
                  </pic:spPr>
                </pic:pic>
              </a:graphicData>
            </a:graphic>
          </wp:inline>
        </w:drawing>
      </w:r>
    </w:p>
    <w:p w14:paraId="40C0DD8B" w14:textId="17BF4F7B" w:rsidR="0083657B" w:rsidRPr="00202A68" w:rsidRDefault="00281344" w:rsidP="00C83B6E">
      <w:pPr>
        <w:pStyle w:val="Caption"/>
        <w:rPr>
          <w:rStyle w:val="IntenseReference"/>
          <w:rFonts w:eastAsiaTheme="majorEastAsia"/>
        </w:rPr>
      </w:pPr>
      <w:bookmarkStart w:id="1378" w:name="_Ref504054122"/>
      <w:bookmarkStart w:id="1379" w:name="_Ref530929934"/>
      <w:bookmarkStart w:id="1380" w:name="_Toc10536208"/>
      <w:r>
        <w:t xml:space="preserve">Figure </w:t>
      </w:r>
      <w:r w:rsidR="00817A8B">
        <w:fldChar w:fldCharType="begin"/>
      </w:r>
      <w:r w:rsidR="00817A8B">
        <w:instrText xml:space="preserve"> STYLEREF 1 \s </w:instrText>
      </w:r>
      <w:r w:rsidR="00817A8B">
        <w:fldChar w:fldCharType="separate"/>
      </w:r>
      <w:r w:rsidR="00335316">
        <w:rPr>
          <w:noProof/>
        </w:rPr>
        <w:t>5</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2</w:t>
      </w:r>
      <w:r w:rsidR="00817A8B">
        <w:fldChar w:fldCharType="end"/>
      </w:r>
      <w:bookmarkEnd w:id="1378"/>
      <w:r w:rsidR="0083657B" w:rsidRPr="00202A68">
        <w:t xml:space="preserve">: </w:t>
      </w:r>
      <w:r w:rsidR="009C7361">
        <w:t xml:space="preserve">Water </w:t>
      </w:r>
      <w:r w:rsidR="0083657B">
        <w:t>sampling sites in the Endeavour Basin focus area with water body boundaries</w:t>
      </w:r>
      <w:r w:rsidR="00FC66EE">
        <w:t>.</w:t>
      </w:r>
      <w:bookmarkEnd w:id="1379"/>
      <w:bookmarkEnd w:id="1380"/>
      <w:r w:rsidR="005F7707">
        <w:t xml:space="preserve"> </w:t>
      </w:r>
    </w:p>
    <w:bookmarkEnd w:id="1372"/>
    <w:p w14:paraId="4D776C14" w14:textId="685F4903" w:rsidR="00580CEF" w:rsidRPr="00AD6AE2" w:rsidRDefault="00580CEF" w:rsidP="00C91269">
      <w:pPr>
        <w:rPr>
          <w:lang w:val="en-AU"/>
        </w:rPr>
      </w:pPr>
      <w:r w:rsidRPr="00AD6AE2">
        <w:rPr>
          <w:rFonts w:eastAsiaTheme="majorEastAsia"/>
          <w:lang w:val="en-US"/>
        </w:rPr>
        <w:t xml:space="preserve">The total discharge from the Endeavour Basin for the </w:t>
      </w:r>
      <w:r w:rsidRPr="00AD6AE2">
        <w:t>201</w:t>
      </w:r>
      <w:r w:rsidR="00451DEC">
        <w:t>7</w:t>
      </w:r>
      <w:r w:rsidRPr="00AD6AE2">
        <w:rPr>
          <w:rFonts w:eastAsia="Calibri" w:cs="Calibri"/>
        </w:rPr>
        <w:t>–</w:t>
      </w:r>
      <w:r w:rsidRPr="00AD6AE2">
        <w:t>1</w:t>
      </w:r>
      <w:r w:rsidR="00451DEC">
        <w:t>8</w:t>
      </w:r>
      <w:r w:rsidRPr="00AD6AE2">
        <w:t xml:space="preserve"> </w:t>
      </w:r>
      <w:r w:rsidRPr="00AD6AE2">
        <w:rPr>
          <w:rFonts w:eastAsiaTheme="majorEastAsia"/>
          <w:lang w:val="en-US"/>
        </w:rPr>
        <w:t>water year was slightly above the long-term median discharge (</w:t>
      </w:r>
      <w:r w:rsidRPr="00A569A2">
        <w:rPr>
          <w:rFonts w:eastAsiaTheme="majorEastAsia"/>
          <w:lang w:val="en-US"/>
        </w:rPr>
        <w:fldChar w:fldCharType="begin"/>
      </w:r>
      <w:r w:rsidRPr="00A569A2">
        <w:rPr>
          <w:rFonts w:eastAsiaTheme="majorEastAsia"/>
          <w:lang w:val="en-US"/>
        </w:rPr>
        <w:instrText xml:space="preserve"> REF _Ref497381424 \h  \* MERGEFORMAT </w:instrText>
      </w:r>
      <w:r w:rsidRPr="00A569A2">
        <w:rPr>
          <w:rFonts w:eastAsiaTheme="majorEastAsia"/>
          <w:lang w:val="en-US"/>
        </w:rPr>
      </w:r>
      <w:r w:rsidRPr="00A569A2">
        <w:rPr>
          <w:rFonts w:eastAsiaTheme="majorEastAsia"/>
          <w:lang w:val="en-US"/>
        </w:rPr>
        <w:fldChar w:fldCharType="separate"/>
      </w:r>
      <w:r w:rsidR="00335316" w:rsidRPr="007E6664">
        <w:t xml:space="preserve">Table </w:t>
      </w:r>
      <w:r w:rsidR="00335316">
        <w:rPr>
          <w:noProof/>
        </w:rPr>
        <w:t>3</w:t>
      </w:r>
      <w:r w:rsidR="00335316" w:rsidRPr="007E6664">
        <w:rPr>
          <w:noProof/>
        </w:rPr>
        <w:noBreakHyphen/>
      </w:r>
      <w:r w:rsidR="00335316">
        <w:rPr>
          <w:noProof/>
        </w:rPr>
        <w:t>1</w:t>
      </w:r>
      <w:r w:rsidRPr="00A569A2">
        <w:rPr>
          <w:rFonts w:eastAsiaTheme="majorEastAsia"/>
          <w:lang w:val="en-US"/>
        </w:rPr>
        <w:fldChar w:fldCharType="end"/>
      </w:r>
      <w:r w:rsidRPr="00A569A2">
        <w:rPr>
          <w:rFonts w:eastAsiaTheme="majorEastAsia"/>
          <w:lang w:val="en-US"/>
        </w:rPr>
        <w:t xml:space="preserve">, </w:t>
      </w:r>
      <w:r w:rsidR="00456FC0" w:rsidRPr="00456FC0">
        <w:rPr>
          <w:rFonts w:eastAsiaTheme="majorEastAsia"/>
          <w:lang w:val="en-US"/>
        </w:rPr>
        <w:fldChar w:fldCharType="begin"/>
      </w:r>
      <w:r w:rsidR="00456FC0" w:rsidRPr="00456FC0">
        <w:rPr>
          <w:rFonts w:eastAsiaTheme="majorEastAsia"/>
          <w:lang w:val="en-US"/>
        </w:rPr>
        <w:instrText xml:space="preserve"> REF _Ref505337398 \h </w:instrText>
      </w:r>
      <w:r w:rsidR="00456FC0">
        <w:rPr>
          <w:rFonts w:eastAsiaTheme="majorEastAsia"/>
          <w:lang w:val="en-US"/>
        </w:rPr>
        <w:instrText xml:space="preserve"> \* MERGEFORMAT </w:instrText>
      </w:r>
      <w:r w:rsidR="00456FC0" w:rsidRPr="00456FC0">
        <w:rPr>
          <w:rFonts w:eastAsiaTheme="majorEastAsia"/>
          <w:lang w:val="en-US"/>
        </w:rPr>
      </w:r>
      <w:r w:rsidR="00456FC0" w:rsidRPr="00456FC0">
        <w:rPr>
          <w:rFonts w:eastAsiaTheme="majorEastAsia"/>
          <w:lang w:val="en-US"/>
        </w:rPr>
        <w:fldChar w:fldCharType="separate"/>
      </w:r>
      <w:r w:rsidR="00335316" w:rsidRPr="00EB32ED">
        <w:t xml:space="preserve">Figure </w:t>
      </w:r>
      <w:r w:rsidR="00335316">
        <w:rPr>
          <w:noProof/>
        </w:rPr>
        <w:t>5</w:t>
      </w:r>
      <w:r w:rsidR="00335316">
        <w:rPr>
          <w:noProof/>
        </w:rPr>
        <w:noBreakHyphen/>
        <w:t>4</w:t>
      </w:r>
      <w:r w:rsidR="00456FC0" w:rsidRPr="00456FC0">
        <w:rPr>
          <w:rFonts w:eastAsiaTheme="majorEastAsia"/>
          <w:lang w:val="en-US"/>
        </w:rPr>
        <w:fldChar w:fldCharType="end"/>
      </w:r>
      <w:r w:rsidR="00456FC0" w:rsidRPr="00456FC0">
        <w:rPr>
          <w:rFonts w:eastAsiaTheme="majorEastAsia"/>
          <w:lang w:val="en-US"/>
        </w:rPr>
        <w:t xml:space="preserve"> and </w:t>
      </w:r>
      <w:r w:rsidR="00456FC0" w:rsidRPr="00456FC0">
        <w:rPr>
          <w:rFonts w:eastAsiaTheme="majorEastAsia"/>
          <w:lang w:val="en-US"/>
        </w:rPr>
        <w:fldChar w:fldCharType="begin"/>
      </w:r>
      <w:r w:rsidR="00456FC0" w:rsidRPr="00456FC0">
        <w:rPr>
          <w:rFonts w:eastAsiaTheme="majorEastAsia"/>
          <w:lang w:val="en-US"/>
        </w:rPr>
        <w:instrText xml:space="preserve"> REF _Ref530121235 \h </w:instrText>
      </w:r>
      <w:r w:rsidR="00456FC0">
        <w:rPr>
          <w:rFonts w:eastAsiaTheme="majorEastAsia"/>
          <w:lang w:val="en-US"/>
        </w:rPr>
        <w:instrText xml:space="preserve"> \* MERGEFORMAT </w:instrText>
      </w:r>
      <w:r w:rsidR="00456FC0" w:rsidRPr="00456FC0">
        <w:rPr>
          <w:rFonts w:eastAsiaTheme="majorEastAsia"/>
          <w:lang w:val="en-US"/>
        </w:rPr>
      </w:r>
      <w:r w:rsidR="00456FC0" w:rsidRPr="00456FC0">
        <w:rPr>
          <w:rFonts w:eastAsiaTheme="majorEastAsia"/>
          <w:lang w:val="en-US"/>
        </w:rPr>
        <w:fldChar w:fldCharType="separate"/>
      </w:r>
      <w:r w:rsidR="00335316" w:rsidRPr="00EB32ED">
        <w:t>Figure</w:t>
      </w:r>
      <w:r w:rsidR="00335316" w:rsidRPr="00EB32ED">
        <w:rPr>
          <w:noProof/>
        </w:rPr>
        <w:t xml:space="preserve"> </w:t>
      </w:r>
      <w:r w:rsidR="00335316">
        <w:rPr>
          <w:noProof/>
        </w:rPr>
        <w:t>5</w:t>
      </w:r>
      <w:r w:rsidR="00335316">
        <w:rPr>
          <w:noProof/>
        </w:rPr>
        <w:noBreakHyphen/>
        <w:t>5</w:t>
      </w:r>
      <w:r w:rsidR="00456FC0" w:rsidRPr="00456FC0">
        <w:rPr>
          <w:rFonts w:eastAsiaTheme="majorEastAsia"/>
          <w:lang w:val="en-US"/>
        </w:rPr>
        <w:fldChar w:fldCharType="end"/>
      </w:r>
      <w:r w:rsidRPr="00AD6AE2">
        <w:rPr>
          <w:rFonts w:eastAsiaTheme="majorEastAsia"/>
          <w:lang w:val="en-US"/>
        </w:rPr>
        <w:t xml:space="preserve">). Total discharge measured at the Annan </w:t>
      </w:r>
      <w:r w:rsidR="00BC4437">
        <w:rPr>
          <w:rFonts w:eastAsiaTheme="majorEastAsia"/>
          <w:lang w:val="en-US"/>
        </w:rPr>
        <w:t>R</w:t>
      </w:r>
      <w:r w:rsidRPr="00AD6AE2">
        <w:rPr>
          <w:rFonts w:eastAsiaTheme="majorEastAsia"/>
          <w:lang w:val="en-US"/>
        </w:rPr>
        <w:t>iver Beesbike gauge 107003A was 31</w:t>
      </w:r>
      <w:r w:rsidR="00850D8E">
        <w:rPr>
          <w:rFonts w:eastAsiaTheme="majorEastAsia"/>
          <w:lang w:val="en-US"/>
        </w:rPr>
        <w:t>4</w:t>
      </w:r>
      <w:r w:rsidRPr="00AD6AE2">
        <w:rPr>
          <w:rFonts w:eastAsiaTheme="majorEastAsia"/>
          <w:lang w:val="en-US"/>
        </w:rPr>
        <w:t xml:space="preserve"> </w:t>
      </w:r>
      <w:r w:rsidR="00850D8E">
        <w:rPr>
          <w:rFonts w:eastAsiaTheme="majorEastAsia"/>
          <w:lang w:val="en-US"/>
        </w:rPr>
        <w:t>G</w:t>
      </w:r>
      <w:r w:rsidRPr="00AD6AE2">
        <w:rPr>
          <w:rFonts w:eastAsiaTheme="majorEastAsia"/>
          <w:lang w:val="en-US"/>
        </w:rPr>
        <w:t xml:space="preserve">L for the water year, while 172 </w:t>
      </w:r>
      <w:r w:rsidR="00850D8E">
        <w:rPr>
          <w:rFonts w:eastAsiaTheme="majorEastAsia"/>
          <w:lang w:val="en-US"/>
        </w:rPr>
        <w:t>G</w:t>
      </w:r>
      <w:r w:rsidRPr="00AD6AE2">
        <w:rPr>
          <w:rFonts w:eastAsiaTheme="majorEastAsia"/>
          <w:lang w:val="en-US"/>
        </w:rPr>
        <w:t xml:space="preserve">L was recorded at the Endeavour River Flaggy gauge (107001B) </w:t>
      </w:r>
      <w:r w:rsidRPr="00AD6AE2">
        <w:rPr>
          <w:lang w:val="en-AU"/>
        </w:rPr>
        <w:t>(https://water-monitoring.information.qld.gov.au/host.htm)</w:t>
      </w:r>
      <w:r w:rsidRPr="00AD6AE2">
        <w:rPr>
          <w:rFonts w:eastAsiaTheme="majorEastAsia"/>
          <w:lang w:val="en-US"/>
        </w:rPr>
        <w:t xml:space="preserve">. </w:t>
      </w:r>
      <w:r w:rsidRPr="00AD6AE2">
        <w:rPr>
          <w:rFonts w:eastAsiaTheme="majorEastAsia"/>
          <w:szCs w:val="22"/>
          <w:lang w:val="en-US"/>
        </w:rPr>
        <w:t xml:space="preserve">Estimated total Endeavour Basin discharge corrected for the catchment area is </w:t>
      </w:r>
      <w:r w:rsidRPr="00AD6AE2">
        <w:rPr>
          <w:rFonts w:cs="Arial"/>
          <w:szCs w:val="22"/>
        </w:rPr>
        <w:t>111</w:t>
      </w:r>
      <w:r w:rsidR="00850D8E">
        <w:rPr>
          <w:rFonts w:cs="Arial"/>
          <w:szCs w:val="22"/>
        </w:rPr>
        <w:t>9</w:t>
      </w:r>
      <w:r w:rsidRPr="00AD6AE2">
        <w:rPr>
          <w:rFonts w:cs="Arial"/>
          <w:szCs w:val="22"/>
        </w:rPr>
        <w:t xml:space="preserve"> </w:t>
      </w:r>
      <w:r w:rsidR="00850D8E">
        <w:rPr>
          <w:rFonts w:cs="Arial"/>
          <w:szCs w:val="22"/>
        </w:rPr>
        <w:t>G</w:t>
      </w:r>
      <w:r w:rsidRPr="00AD6AE2">
        <w:rPr>
          <w:rFonts w:cs="Arial"/>
          <w:szCs w:val="22"/>
        </w:rPr>
        <w:t>L for the water year</w:t>
      </w:r>
      <w:r w:rsidR="008500CE">
        <w:rPr>
          <w:rFonts w:cs="Arial"/>
          <w:szCs w:val="22"/>
        </w:rPr>
        <w:t xml:space="preserve"> (</w:t>
      </w:r>
      <w:r w:rsidR="003D7A60">
        <w:rPr>
          <w:rFonts w:cs="Arial"/>
          <w:szCs w:val="22"/>
        </w:rPr>
        <w:fldChar w:fldCharType="begin"/>
      </w:r>
      <w:r w:rsidR="003D7A60">
        <w:rPr>
          <w:rFonts w:cs="Arial"/>
          <w:szCs w:val="22"/>
        </w:rPr>
        <w:instrText xml:space="preserve"> REF _Ref497381424 \h </w:instrText>
      </w:r>
      <w:r w:rsidR="003D7A60">
        <w:rPr>
          <w:rFonts w:cs="Arial"/>
          <w:szCs w:val="22"/>
        </w:rPr>
      </w:r>
      <w:r w:rsidR="003D7A60">
        <w:rPr>
          <w:rFonts w:cs="Arial"/>
          <w:szCs w:val="22"/>
        </w:rPr>
        <w:fldChar w:fldCharType="separate"/>
      </w:r>
      <w:r w:rsidR="00335316" w:rsidRPr="007E6664">
        <w:t xml:space="preserve">Table </w:t>
      </w:r>
      <w:r w:rsidR="00335316">
        <w:rPr>
          <w:noProof/>
        </w:rPr>
        <w:t>3</w:t>
      </w:r>
      <w:r w:rsidR="00335316" w:rsidRPr="007E6664">
        <w:noBreakHyphen/>
      </w:r>
      <w:r w:rsidR="00335316">
        <w:rPr>
          <w:noProof/>
        </w:rPr>
        <w:t>1</w:t>
      </w:r>
      <w:r w:rsidR="003D7A60">
        <w:rPr>
          <w:rFonts w:cs="Arial"/>
          <w:szCs w:val="22"/>
        </w:rPr>
        <w:fldChar w:fldCharType="end"/>
      </w:r>
      <w:r w:rsidR="003D7A60">
        <w:rPr>
          <w:rFonts w:cs="Arial"/>
          <w:szCs w:val="22"/>
        </w:rPr>
        <w:t>)</w:t>
      </w:r>
      <w:r w:rsidRPr="00AD6AE2">
        <w:rPr>
          <w:rFonts w:cs="Arial"/>
          <w:szCs w:val="22"/>
        </w:rPr>
        <w:t>.</w:t>
      </w:r>
      <w:r w:rsidRPr="00AD6AE2">
        <w:rPr>
          <w:rFonts w:cs="Arial"/>
          <w:sz w:val="20"/>
        </w:rPr>
        <w:t xml:space="preserve"> </w:t>
      </w:r>
    </w:p>
    <w:p w14:paraId="72378A42" w14:textId="3EAF3DFF" w:rsidR="00580CEF" w:rsidRDefault="00204AAE" w:rsidP="00204AAE">
      <w:bookmarkStart w:id="1381" w:name="_Toc506502892"/>
      <w:r w:rsidRPr="00204AAE">
        <w:rPr>
          <w:noProof/>
          <w:lang w:val="en-AU" w:eastAsia="en-AU"/>
        </w:rPr>
        <w:drawing>
          <wp:inline distT="0" distB="0" distL="0" distR="0" wp14:anchorId="664C061B" wp14:editId="47DAB34C">
            <wp:extent cx="5732145" cy="2151732"/>
            <wp:effectExtent l="0" t="0" r="1905" b="1270"/>
            <wp:docPr id="7" name="Picture 7" descr="Daily discharge for the Annan River (gauge 107003A) for the 2017–18 wet season. Red dots represent sampling dates." title="Daily discharge for the Annan River with sampling d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732145" cy="2151732"/>
                    </a:xfrm>
                    <a:prstGeom prst="rect">
                      <a:avLst/>
                    </a:prstGeom>
                    <a:noFill/>
                    <a:ln>
                      <a:noFill/>
                    </a:ln>
                  </pic:spPr>
                </pic:pic>
              </a:graphicData>
            </a:graphic>
          </wp:inline>
        </w:drawing>
      </w:r>
    </w:p>
    <w:p w14:paraId="7D919BF7" w14:textId="27E24EF0" w:rsidR="00580CEF" w:rsidRPr="00573E85" w:rsidRDefault="000D6A4F" w:rsidP="00C83B6E">
      <w:pPr>
        <w:pStyle w:val="Caption"/>
        <w:rPr>
          <w:rStyle w:val="FigureChar"/>
          <w:rFonts w:eastAsia="SimSun"/>
          <w:vanish/>
          <w:specVanish/>
        </w:rPr>
      </w:pPr>
      <w:bookmarkStart w:id="1382" w:name="_Ref504054158"/>
      <w:bookmarkStart w:id="1383" w:name="_Ref505337576"/>
      <w:bookmarkStart w:id="1384" w:name="_Toc10536209"/>
      <w:bookmarkStart w:id="1385" w:name="_Hlk504054480"/>
      <w:bookmarkEnd w:id="1381"/>
      <w:r w:rsidRPr="0097272C">
        <w:t xml:space="preserve">Figure </w:t>
      </w:r>
      <w:r w:rsidR="00817A8B">
        <w:fldChar w:fldCharType="begin"/>
      </w:r>
      <w:r w:rsidR="00817A8B">
        <w:instrText xml:space="preserve"> STYLEREF 1 \s </w:instrText>
      </w:r>
      <w:r w:rsidR="00817A8B">
        <w:fldChar w:fldCharType="separate"/>
      </w:r>
      <w:r w:rsidR="00335316">
        <w:rPr>
          <w:noProof/>
        </w:rPr>
        <w:t>5</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3</w:t>
      </w:r>
      <w:r w:rsidR="00817A8B">
        <w:fldChar w:fldCharType="end"/>
      </w:r>
      <w:bookmarkEnd w:id="1382"/>
      <w:bookmarkEnd w:id="1383"/>
      <w:r w:rsidR="00162710" w:rsidRPr="00573E85">
        <w:rPr>
          <w:rStyle w:val="FigureChar"/>
          <w:rFonts w:eastAsia="SimSun"/>
        </w:rPr>
        <w:t xml:space="preserve">: </w:t>
      </w:r>
      <w:r w:rsidR="00580CEF" w:rsidRPr="00E02C3B">
        <w:rPr>
          <w:rStyle w:val="FigureChar"/>
          <w:rFonts w:eastAsia="SimSun"/>
        </w:rPr>
        <w:t>Daily discharge for the Annan River (gauge 107003A) for the 201</w:t>
      </w:r>
      <w:r w:rsidR="00A569A2" w:rsidRPr="0054607B">
        <w:rPr>
          <w:rStyle w:val="FigureChar"/>
          <w:rFonts w:eastAsia="SimSun"/>
        </w:rPr>
        <w:t>7</w:t>
      </w:r>
      <w:r w:rsidR="004448A3">
        <w:rPr>
          <w:rStyle w:val="FigureChar"/>
          <w:rFonts w:eastAsia="SimSun"/>
        </w:rPr>
        <w:t>–</w:t>
      </w:r>
      <w:r w:rsidR="00A569A2" w:rsidRPr="0054607B">
        <w:rPr>
          <w:rStyle w:val="FigureChar"/>
          <w:rFonts w:eastAsia="SimSun"/>
        </w:rPr>
        <w:t>18</w:t>
      </w:r>
      <w:r w:rsidR="00580CEF" w:rsidRPr="0054607B">
        <w:rPr>
          <w:rStyle w:val="FigureChar"/>
          <w:rFonts w:eastAsia="SimSun"/>
        </w:rPr>
        <w:t xml:space="preserve"> wet season.</w:t>
      </w:r>
      <w:bookmarkEnd w:id="1384"/>
      <w:r w:rsidR="00580CEF" w:rsidRPr="0054607B">
        <w:rPr>
          <w:rStyle w:val="FigureChar"/>
          <w:rFonts w:eastAsia="SimSun"/>
        </w:rPr>
        <w:t xml:space="preserve"> </w:t>
      </w:r>
    </w:p>
    <w:p w14:paraId="561945BF" w14:textId="77777777" w:rsidR="00580CEF" w:rsidRDefault="00580CEF" w:rsidP="00C83B6E">
      <w:pPr>
        <w:pStyle w:val="Caption"/>
        <w:rPr>
          <w:rStyle w:val="FigureChar"/>
          <w:rFonts w:eastAsia="SimSun"/>
        </w:rPr>
      </w:pPr>
      <w:r w:rsidRPr="00573E85">
        <w:rPr>
          <w:rStyle w:val="FigureChar"/>
          <w:rFonts w:eastAsia="SimSun"/>
        </w:rPr>
        <w:t>Red dots represent sampling dates.</w:t>
      </w:r>
      <w:r>
        <w:rPr>
          <w:rStyle w:val="FigureChar"/>
          <w:rFonts w:eastAsia="SimSun"/>
        </w:rPr>
        <w:t xml:space="preserve"> </w:t>
      </w:r>
    </w:p>
    <w:p w14:paraId="7E44CFB9" w14:textId="77777777" w:rsidR="00C45C71" w:rsidRPr="00C45C71" w:rsidRDefault="00C45C71" w:rsidP="00C45C71">
      <w:pPr>
        <w:rPr>
          <w:rFonts w:eastAsia="SimSun"/>
        </w:rPr>
      </w:pPr>
    </w:p>
    <w:p w14:paraId="417AF727" w14:textId="0B5A844D" w:rsidR="00BB347C" w:rsidRDefault="00C91269" w:rsidP="008A4CFA">
      <w:pPr>
        <w:rPr>
          <w:lang w:val="en-AU"/>
        </w:rPr>
      </w:pPr>
      <w:r>
        <w:rPr>
          <w:noProof/>
          <w:lang w:val="en-AU" w:eastAsia="en-AU"/>
        </w:rPr>
        <w:drawing>
          <wp:inline distT="0" distB="0" distL="0" distR="0" wp14:anchorId="3FEE4F3E" wp14:editId="18193EFE">
            <wp:extent cx="4572000" cy="2743200"/>
            <wp:effectExtent l="0" t="0" r="0" b="0"/>
            <wp:docPr id="19" name="Chart 19" descr="Long-term daily discharge for the Annan River (gauge 107003A)." title="Graph of daily discharge for the Annan River since 2007">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785308C-26BA-4A7E-BE7E-776675B479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14:paraId="4FFA4103" w14:textId="2224F346" w:rsidR="008158F9" w:rsidRPr="004F0685" w:rsidRDefault="00FB6B14" w:rsidP="009B59A2">
      <w:pPr>
        <w:pStyle w:val="Figure"/>
        <w:rPr>
          <w:vanish/>
          <w:specVanish/>
        </w:rPr>
      </w:pPr>
      <w:bookmarkStart w:id="1386" w:name="_Ref505337398"/>
      <w:bookmarkStart w:id="1387" w:name="_Toc10536210"/>
      <w:bookmarkEnd w:id="1385"/>
      <w:r w:rsidRPr="00EB32ED">
        <w:t xml:space="preserve">Figure </w:t>
      </w:r>
      <w:r w:rsidR="00817A8B">
        <w:fldChar w:fldCharType="begin"/>
      </w:r>
      <w:r w:rsidR="00817A8B">
        <w:instrText xml:space="preserve"> STYLEREF 1 \s </w:instrText>
      </w:r>
      <w:r w:rsidR="00817A8B">
        <w:fldChar w:fldCharType="separate"/>
      </w:r>
      <w:r w:rsidR="00335316">
        <w:rPr>
          <w:noProof/>
        </w:rPr>
        <w:t>5</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4</w:t>
      </w:r>
      <w:r w:rsidR="00817A8B">
        <w:fldChar w:fldCharType="end"/>
      </w:r>
      <w:bookmarkEnd w:id="1386"/>
      <w:r w:rsidR="008158F9" w:rsidRPr="00EB32ED">
        <w:t xml:space="preserve">: </w:t>
      </w:r>
      <w:r w:rsidR="00CD759D" w:rsidRPr="00EB32ED">
        <w:t>Long</w:t>
      </w:r>
      <w:r w:rsidR="005926A4" w:rsidRPr="00EB32ED">
        <w:t>-</w:t>
      </w:r>
      <w:r w:rsidR="00CD759D" w:rsidRPr="00EB32ED">
        <w:t>term</w:t>
      </w:r>
      <w:r w:rsidR="00F207EA" w:rsidRPr="00EB32ED">
        <w:t xml:space="preserve"> daily</w:t>
      </w:r>
      <w:r w:rsidR="00CD759D" w:rsidRPr="00EB32ED">
        <w:t xml:space="preserve"> d</w:t>
      </w:r>
      <w:r w:rsidR="008158F9" w:rsidRPr="00EB32ED">
        <w:t xml:space="preserve">ischarge for the </w:t>
      </w:r>
      <w:r w:rsidR="00CD759D" w:rsidRPr="00EB32ED">
        <w:rPr>
          <w:rStyle w:val="FigureChar"/>
          <w:rFonts w:eastAsia="SimSun"/>
        </w:rPr>
        <w:t>Annan River (gauge 107003A)</w:t>
      </w:r>
      <w:r w:rsidR="008158F9" w:rsidRPr="00EB32ED">
        <w:t>.</w:t>
      </w:r>
      <w:bookmarkEnd w:id="1387"/>
    </w:p>
    <w:p w14:paraId="4E9CFE89" w14:textId="0F51D3F7" w:rsidR="008158F9" w:rsidRDefault="008158F9" w:rsidP="008158F9">
      <w:pPr>
        <w:pStyle w:val="Figure"/>
        <w:rPr>
          <w:rStyle w:val="IntenseReference"/>
          <w:rFonts w:eastAsiaTheme="majorEastAsia"/>
        </w:rPr>
      </w:pPr>
      <w:r>
        <w:rPr>
          <w:rStyle w:val="IntenseReference"/>
          <w:rFonts w:eastAsiaTheme="majorEastAsia"/>
        </w:rPr>
        <w:t xml:space="preserve"> </w:t>
      </w:r>
    </w:p>
    <w:p w14:paraId="76388945" w14:textId="77777777" w:rsidR="00580CEF" w:rsidRDefault="00580CEF" w:rsidP="00580CEF">
      <w:pPr>
        <w:pStyle w:val="Figure"/>
        <w:rPr>
          <w:rStyle w:val="IntenseReference"/>
          <w:rFonts w:eastAsiaTheme="majorEastAsia"/>
        </w:rPr>
      </w:pPr>
      <w:r>
        <w:rPr>
          <w:noProof/>
          <w:lang w:val="en-AU" w:eastAsia="en-AU"/>
        </w:rPr>
        <w:drawing>
          <wp:inline distT="0" distB="0" distL="0" distR="0" wp14:anchorId="2B24BE2A" wp14:editId="310E63BE">
            <wp:extent cx="4572000" cy="2743200"/>
            <wp:effectExtent l="0" t="0" r="0" b="0"/>
            <wp:docPr id="21" name="Chart 21" descr=" Long-term daily discharge for the Endeavour River (gauge 107001B). Note there were large gaps in discharge data for the 2017–18 wet season." title="Daily discharge from the Endeavour River since 2007">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130B018F-4A2E-4855-8558-9C1EEDD7CC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14:paraId="71F709D5" w14:textId="24E53F66" w:rsidR="00580CEF" w:rsidRPr="00EB32ED" w:rsidRDefault="00456FC0" w:rsidP="00580CEF">
      <w:pPr>
        <w:pStyle w:val="Figure"/>
        <w:rPr>
          <w:vanish/>
          <w:specVanish/>
        </w:rPr>
      </w:pPr>
      <w:bookmarkStart w:id="1388" w:name="_Ref530121235"/>
      <w:bookmarkStart w:id="1389" w:name="_Toc10536211"/>
      <w:r w:rsidRPr="00EB32ED">
        <w:t xml:space="preserve">Figure </w:t>
      </w:r>
      <w:r w:rsidR="00817A8B">
        <w:fldChar w:fldCharType="begin"/>
      </w:r>
      <w:r w:rsidR="00817A8B">
        <w:instrText xml:space="preserve"> STYLEREF 1 \s </w:instrText>
      </w:r>
      <w:r w:rsidR="00817A8B">
        <w:fldChar w:fldCharType="separate"/>
      </w:r>
      <w:r w:rsidR="00335316">
        <w:rPr>
          <w:noProof/>
        </w:rPr>
        <w:t>5</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5</w:t>
      </w:r>
      <w:r w:rsidR="00817A8B">
        <w:fldChar w:fldCharType="end"/>
      </w:r>
      <w:bookmarkEnd w:id="1388"/>
      <w:r w:rsidR="00580CEF" w:rsidRPr="00EB32ED">
        <w:t xml:space="preserve">: Long-term daily discharge for the </w:t>
      </w:r>
      <w:r w:rsidR="00580CEF" w:rsidRPr="00EB32ED">
        <w:rPr>
          <w:rStyle w:val="FigureChar"/>
          <w:rFonts w:eastAsia="SimSun"/>
        </w:rPr>
        <w:t>Endeavour River (gauge 107001B)</w:t>
      </w:r>
      <w:r w:rsidR="00580CEF" w:rsidRPr="00EB32ED">
        <w:t>.</w:t>
      </w:r>
      <w:bookmarkEnd w:id="1389"/>
    </w:p>
    <w:p w14:paraId="2D4134A1" w14:textId="6271F797" w:rsidR="00580CEF" w:rsidRDefault="00580CEF" w:rsidP="00580CEF">
      <w:pPr>
        <w:pStyle w:val="Figure"/>
        <w:rPr>
          <w:rStyle w:val="IntenseReference"/>
          <w:rFonts w:eastAsiaTheme="majorEastAsia"/>
        </w:rPr>
      </w:pPr>
      <w:r w:rsidRPr="00EB32ED">
        <w:rPr>
          <w:rStyle w:val="IntenseReference"/>
          <w:rFonts w:eastAsiaTheme="majorEastAsia"/>
        </w:rPr>
        <w:t xml:space="preserve"> Note there were large gaps in discharge data for </w:t>
      </w:r>
      <w:r w:rsidR="004448A3">
        <w:rPr>
          <w:rStyle w:val="IntenseReference"/>
          <w:rFonts w:eastAsiaTheme="majorEastAsia"/>
        </w:rPr>
        <w:t xml:space="preserve">the </w:t>
      </w:r>
      <w:r w:rsidRPr="00EB32ED">
        <w:rPr>
          <w:rStyle w:val="IntenseReference"/>
          <w:rFonts w:eastAsiaTheme="majorEastAsia"/>
        </w:rPr>
        <w:t>2017</w:t>
      </w:r>
      <w:r w:rsidR="004448A3">
        <w:rPr>
          <w:rStyle w:val="IntenseReference"/>
          <w:rFonts w:eastAsiaTheme="majorEastAsia"/>
        </w:rPr>
        <w:t>–</w:t>
      </w:r>
      <w:r w:rsidRPr="00EB32ED">
        <w:rPr>
          <w:rStyle w:val="IntenseReference"/>
          <w:rFonts w:eastAsiaTheme="majorEastAsia"/>
        </w:rPr>
        <w:t>18 wet season.</w:t>
      </w:r>
      <w:r>
        <w:rPr>
          <w:rStyle w:val="IntenseReference"/>
          <w:rFonts w:eastAsiaTheme="majorEastAsia"/>
        </w:rPr>
        <w:t xml:space="preserve"> </w:t>
      </w:r>
    </w:p>
    <w:p w14:paraId="05ED1D62" w14:textId="65422E21" w:rsidR="008E45C1" w:rsidRDefault="008E45C1" w:rsidP="00580CEF">
      <w:pPr>
        <w:pStyle w:val="Figure"/>
        <w:rPr>
          <w:rStyle w:val="IntenseReference"/>
          <w:rFonts w:eastAsiaTheme="majorEastAsia"/>
        </w:rPr>
      </w:pPr>
    </w:p>
    <w:p w14:paraId="2C2AF1F9" w14:textId="670B9470" w:rsidR="00B43A86" w:rsidRDefault="008E45C1" w:rsidP="008E45C1">
      <w:r w:rsidRPr="00C06370">
        <w:rPr>
          <w:lang w:val="en-AU"/>
        </w:rPr>
        <w:t xml:space="preserve">The combined discharge and loads </w:t>
      </w:r>
      <w:r>
        <w:rPr>
          <w:lang w:val="en-AU"/>
        </w:rPr>
        <w:t>estimated</w:t>
      </w:r>
      <w:r w:rsidRPr="00C91269">
        <w:rPr>
          <w:lang w:val="en-AU"/>
        </w:rPr>
        <w:t xml:space="preserve"> for the 2017–18 water year from the Endeavour Basin are shown in</w:t>
      </w:r>
      <w:r>
        <w:rPr>
          <w:lang w:val="en-AU"/>
        </w:rPr>
        <w:t xml:space="preserve"> </w:t>
      </w:r>
      <w:r>
        <w:rPr>
          <w:lang w:val="en-AU"/>
        </w:rPr>
        <w:fldChar w:fldCharType="begin"/>
      </w:r>
      <w:r>
        <w:rPr>
          <w:lang w:val="en-AU"/>
        </w:rPr>
        <w:instrText xml:space="preserve"> REF _Ref530658175 \h </w:instrText>
      </w:r>
      <w:r>
        <w:rPr>
          <w:lang w:val="en-AU"/>
        </w:rPr>
      </w:r>
      <w:r>
        <w:rPr>
          <w:lang w:val="en-AU"/>
        </w:rPr>
        <w:fldChar w:fldCharType="separate"/>
      </w:r>
      <w:r w:rsidR="00335316" w:rsidRPr="00C91269">
        <w:t xml:space="preserve">Figure </w:t>
      </w:r>
      <w:r w:rsidR="00335316">
        <w:rPr>
          <w:noProof/>
        </w:rPr>
        <w:t>5</w:t>
      </w:r>
      <w:r w:rsidR="00335316">
        <w:noBreakHyphen/>
      </w:r>
      <w:r w:rsidR="00335316">
        <w:rPr>
          <w:noProof/>
        </w:rPr>
        <w:t>6</w:t>
      </w:r>
      <w:r>
        <w:rPr>
          <w:lang w:val="en-AU"/>
        </w:rPr>
        <w:fldChar w:fldCharType="end"/>
      </w:r>
      <w:r w:rsidRPr="00C91269">
        <w:rPr>
          <w:lang w:val="en-AU"/>
        </w:rPr>
        <w:t xml:space="preserve"> </w:t>
      </w:r>
      <w:r>
        <w:rPr>
          <w:lang w:val="en-AU"/>
        </w:rPr>
        <w:t>and</w:t>
      </w:r>
      <w:r w:rsidRPr="00C91269">
        <w:rPr>
          <w:lang w:val="en-AU"/>
        </w:rPr>
        <w:t xml:space="preserve"> </w:t>
      </w:r>
      <w:r w:rsidRPr="00C91269">
        <w:t>were in the average range recorded over the previous 10 years (</w:t>
      </w:r>
      <w:r w:rsidRPr="00C91269">
        <w:rPr>
          <w:rFonts w:eastAsiaTheme="majorEastAsia"/>
          <w:lang w:val="en-US"/>
        </w:rPr>
        <w:fldChar w:fldCharType="begin"/>
      </w:r>
      <w:r w:rsidRPr="00C91269">
        <w:rPr>
          <w:rFonts w:eastAsiaTheme="majorEastAsia"/>
          <w:lang w:val="en-US"/>
        </w:rPr>
        <w:instrText xml:space="preserve"> REF _Ref497381424 \h  \* MERGEFORMAT </w:instrText>
      </w:r>
      <w:r w:rsidRPr="00C91269">
        <w:rPr>
          <w:rFonts w:eastAsiaTheme="majorEastAsia"/>
          <w:lang w:val="en-US"/>
        </w:rPr>
      </w:r>
      <w:r w:rsidRPr="00C91269">
        <w:rPr>
          <w:rFonts w:eastAsiaTheme="majorEastAsia"/>
          <w:lang w:val="en-US"/>
        </w:rPr>
        <w:fldChar w:fldCharType="separate"/>
      </w:r>
      <w:r w:rsidR="00335316" w:rsidRPr="007E6664">
        <w:t xml:space="preserve">Table </w:t>
      </w:r>
      <w:r w:rsidR="00335316">
        <w:rPr>
          <w:noProof/>
        </w:rPr>
        <w:t>3</w:t>
      </w:r>
      <w:r w:rsidR="00335316" w:rsidRPr="007E6664">
        <w:rPr>
          <w:noProof/>
        </w:rPr>
        <w:noBreakHyphen/>
      </w:r>
      <w:r w:rsidR="00335316">
        <w:rPr>
          <w:noProof/>
        </w:rPr>
        <w:t>1</w:t>
      </w:r>
      <w:r w:rsidRPr="00C91269">
        <w:rPr>
          <w:rFonts w:eastAsiaTheme="majorEastAsia"/>
          <w:lang w:val="en-US"/>
        </w:rPr>
        <w:fldChar w:fldCharType="end"/>
      </w:r>
      <w:r w:rsidRPr="00C91269">
        <w:rPr>
          <w:rFonts w:eastAsiaTheme="majorEastAsia"/>
          <w:lang w:val="en-US"/>
        </w:rPr>
        <w:t xml:space="preserve">, </w:t>
      </w:r>
      <w:r w:rsidRPr="00C91269">
        <w:fldChar w:fldCharType="begin"/>
      </w:r>
      <w:r w:rsidRPr="00C91269">
        <w:instrText xml:space="preserve"> REF _Ref505337398 \h  \* MERGEFORMAT </w:instrText>
      </w:r>
      <w:r w:rsidRPr="00C91269">
        <w:fldChar w:fldCharType="separate"/>
      </w:r>
      <w:r w:rsidR="00335316" w:rsidRPr="00EB32ED">
        <w:t xml:space="preserve">Figure </w:t>
      </w:r>
      <w:r w:rsidR="00335316">
        <w:rPr>
          <w:noProof/>
        </w:rPr>
        <w:t>5</w:t>
      </w:r>
      <w:r w:rsidR="00335316">
        <w:rPr>
          <w:noProof/>
        </w:rPr>
        <w:noBreakHyphen/>
        <w:t>4</w:t>
      </w:r>
      <w:r w:rsidRPr="00C91269">
        <w:fldChar w:fldCharType="end"/>
      </w:r>
      <w:r w:rsidRPr="00C91269">
        <w:t>). Over the 1</w:t>
      </w:r>
      <w:r>
        <w:t>2</w:t>
      </w:r>
      <w:r w:rsidRPr="00C91269">
        <w:t>-year period from 2006</w:t>
      </w:r>
      <w:r w:rsidR="00B43A86">
        <w:t>:</w:t>
      </w:r>
    </w:p>
    <w:p w14:paraId="684EB0CD" w14:textId="567ACF27" w:rsidR="00B43A86" w:rsidRDefault="008E45C1" w:rsidP="00375EC0">
      <w:pPr>
        <w:pStyle w:val="ListParagraph"/>
        <w:numPr>
          <w:ilvl w:val="0"/>
          <w:numId w:val="34"/>
        </w:numPr>
        <w:ind w:left="851" w:hanging="284"/>
      </w:pPr>
      <w:r w:rsidRPr="00C91269">
        <w:lastRenderedPageBreak/>
        <w:t xml:space="preserve">discharge has varied from 452 </w:t>
      </w:r>
      <w:r w:rsidR="00850D8E">
        <w:t>G</w:t>
      </w:r>
      <w:r w:rsidRPr="00C91269">
        <w:t>L (2012</w:t>
      </w:r>
      <w:r w:rsidRPr="00FC18AD">
        <w:rPr>
          <w:color w:val="000000" w:themeColor="text1"/>
        </w:rPr>
        <w:t>–</w:t>
      </w:r>
      <w:r w:rsidRPr="00C91269">
        <w:t xml:space="preserve">13) to 1836 </w:t>
      </w:r>
      <w:r w:rsidR="00850D8E">
        <w:t>G</w:t>
      </w:r>
      <w:r w:rsidRPr="00C91269">
        <w:t>L (2010</w:t>
      </w:r>
      <w:r w:rsidRPr="00FC18AD">
        <w:rPr>
          <w:color w:val="000000" w:themeColor="text1"/>
        </w:rPr>
        <w:t>–</w:t>
      </w:r>
      <w:r w:rsidRPr="00C91269">
        <w:t xml:space="preserve">11) </w:t>
      </w:r>
    </w:p>
    <w:p w14:paraId="425645F2" w14:textId="7131DE6D" w:rsidR="00B43A86" w:rsidRDefault="008E45C1" w:rsidP="00375EC0">
      <w:pPr>
        <w:pStyle w:val="ListParagraph"/>
        <w:numPr>
          <w:ilvl w:val="0"/>
          <w:numId w:val="34"/>
        </w:numPr>
        <w:ind w:left="851" w:hanging="284"/>
      </w:pPr>
      <w:r w:rsidRPr="00C91269">
        <w:t xml:space="preserve">TSS loads have ranged from 23 kt (2012–13) to 92 kt (2010–11) </w:t>
      </w:r>
    </w:p>
    <w:p w14:paraId="08838DB6" w14:textId="02EAC26A" w:rsidR="00B43A86" w:rsidRPr="001D2C89" w:rsidRDefault="008E45C1" w:rsidP="00375EC0">
      <w:pPr>
        <w:pStyle w:val="ListParagraph"/>
        <w:numPr>
          <w:ilvl w:val="0"/>
          <w:numId w:val="34"/>
        </w:numPr>
        <w:ind w:left="851" w:hanging="284"/>
        <w:rPr>
          <w:szCs w:val="22"/>
        </w:rPr>
      </w:pPr>
      <w:r w:rsidRPr="00C91269">
        <w:t xml:space="preserve">DIN loads </w:t>
      </w:r>
      <w:r w:rsidRPr="00FC18AD">
        <w:rPr>
          <w:szCs w:val="22"/>
        </w:rPr>
        <w:t xml:space="preserve">from 23 t </w:t>
      </w:r>
      <w:r w:rsidR="00B43A86" w:rsidRPr="00587B21">
        <w:rPr>
          <w:szCs w:val="22"/>
        </w:rPr>
        <w:t xml:space="preserve">(2012–13) to 92 t (2010–11) </w:t>
      </w:r>
    </w:p>
    <w:p w14:paraId="68A8BDE4" w14:textId="58363CEF" w:rsidR="00B43A86" w:rsidRPr="00FC18AD" w:rsidRDefault="008E45C1" w:rsidP="00375EC0">
      <w:pPr>
        <w:pStyle w:val="ListParagraph"/>
        <w:numPr>
          <w:ilvl w:val="0"/>
          <w:numId w:val="34"/>
        </w:numPr>
        <w:ind w:left="851" w:hanging="284"/>
        <w:rPr>
          <w:szCs w:val="22"/>
        </w:rPr>
      </w:pPr>
      <w:r w:rsidRPr="001D2C89">
        <w:rPr>
          <w:szCs w:val="22"/>
        </w:rPr>
        <w:t>PN loads from 36</w:t>
      </w:r>
      <w:r w:rsidR="00B43A86" w:rsidRPr="001D2C89">
        <w:rPr>
          <w:szCs w:val="22"/>
        </w:rPr>
        <w:t xml:space="preserve"> t (2012–13) to 147 t (2010–11)</w:t>
      </w:r>
      <w:r w:rsidR="004448A3">
        <w:rPr>
          <w:szCs w:val="22"/>
        </w:rPr>
        <w:t>.</w:t>
      </w:r>
      <w:r w:rsidRPr="001D2C89">
        <w:rPr>
          <w:szCs w:val="22"/>
        </w:rPr>
        <w:t xml:space="preserve"> </w:t>
      </w:r>
    </w:p>
    <w:p w14:paraId="2FD59A4F" w14:textId="6287FC49" w:rsidR="008E45C1" w:rsidRPr="00C91269" w:rsidRDefault="008E45C1" w:rsidP="008E45C1">
      <w:pPr>
        <w:rPr>
          <w:szCs w:val="22"/>
        </w:rPr>
      </w:pPr>
      <w:r w:rsidRPr="00C91269">
        <w:rPr>
          <w:szCs w:val="22"/>
        </w:rPr>
        <w:t xml:space="preserve">These load calculations, derived from the Source Catchments model, may underestimate total Endeavour Basin loads when compared with empirical load calculations </w:t>
      </w:r>
      <w:r>
        <w:rPr>
          <w:szCs w:val="22"/>
        </w:rPr>
        <w:t xml:space="preserve">because </w:t>
      </w:r>
      <w:r w:rsidR="003D7A60">
        <w:rPr>
          <w:szCs w:val="22"/>
        </w:rPr>
        <w:t>the model does not</w:t>
      </w:r>
      <w:r w:rsidR="00F676C1">
        <w:rPr>
          <w:szCs w:val="22"/>
        </w:rPr>
        <w:t xml:space="preserve"> accurately</w:t>
      </w:r>
      <w:r w:rsidR="003D7A60">
        <w:rPr>
          <w:szCs w:val="22"/>
        </w:rPr>
        <w:t xml:space="preserve"> incorporate loads from Oaky Creek, which is a significant anthropogenic sediment source</w:t>
      </w:r>
      <w:r w:rsidR="00FA1F2A">
        <w:rPr>
          <w:szCs w:val="22"/>
        </w:rPr>
        <w:t xml:space="preserve"> to the Annan River and coastal zone</w:t>
      </w:r>
      <w:r w:rsidR="003D7A60">
        <w:rPr>
          <w:szCs w:val="22"/>
        </w:rPr>
        <w:t xml:space="preserve"> </w:t>
      </w:r>
      <w:r w:rsidRPr="00C91269">
        <w:rPr>
          <w:szCs w:val="22"/>
        </w:rPr>
        <w:t>(Howley</w:t>
      </w:r>
      <w:r w:rsidR="000E5500">
        <w:rPr>
          <w:szCs w:val="22"/>
        </w:rPr>
        <w:t>,</w:t>
      </w:r>
      <w:r w:rsidRPr="00C91269">
        <w:rPr>
          <w:szCs w:val="22"/>
        </w:rPr>
        <w:t xml:space="preserve"> 2016</w:t>
      </w:r>
      <w:r w:rsidR="000E5500">
        <w:rPr>
          <w:szCs w:val="22"/>
        </w:rPr>
        <w:t xml:space="preserve">; </w:t>
      </w:r>
      <w:r w:rsidR="003D7A60">
        <w:rPr>
          <w:szCs w:val="22"/>
        </w:rPr>
        <w:t>J. Shellberg unpublished data</w:t>
      </w:r>
      <w:r w:rsidRPr="00C91269">
        <w:rPr>
          <w:szCs w:val="22"/>
        </w:rPr>
        <w:t>).</w:t>
      </w:r>
    </w:p>
    <w:p w14:paraId="308D9E7E" w14:textId="77777777" w:rsidR="008E45C1" w:rsidRPr="00C91269" w:rsidRDefault="008E45C1" w:rsidP="008E45C1">
      <w:pPr>
        <w:rPr>
          <w:szCs w:val="22"/>
          <w:lang w:val="en-AU"/>
        </w:rPr>
      </w:pPr>
      <w:r w:rsidRPr="00C91269">
        <w:rPr>
          <w:szCs w:val="22"/>
          <w:lang w:val="en-AU"/>
        </w:rPr>
        <w:t xml:space="preserve">The estimated area of influence for the Endeavour Basin has not been mapped using the hydrodynamic model. </w:t>
      </w:r>
    </w:p>
    <w:p w14:paraId="6EAC5B94" w14:textId="77777777" w:rsidR="008E45C1" w:rsidRDefault="008E45C1" w:rsidP="00580CEF">
      <w:pPr>
        <w:pStyle w:val="Figure"/>
        <w:rPr>
          <w:rStyle w:val="IntenseReference"/>
          <w:rFonts w:eastAsiaTheme="majorEastAsia"/>
        </w:rPr>
      </w:pPr>
    </w:p>
    <w:p w14:paraId="425F35B2" w14:textId="689DB069" w:rsidR="003C176E" w:rsidRDefault="007973F9" w:rsidP="00C91269">
      <w:pPr>
        <w:rPr>
          <w:noProof/>
          <w:highlight w:val="yellow"/>
          <w:lang w:val="en-AU" w:eastAsia="en-AU"/>
        </w:rPr>
      </w:pPr>
      <w:bookmarkStart w:id="1390" w:name="_Ref505337966"/>
      <w:r>
        <w:rPr>
          <w:noProof/>
          <w:lang w:val="en-AU" w:eastAsia="en-AU"/>
        </w:rPr>
        <w:drawing>
          <wp:inline distT="0" distB="0" distL="0" distR="0" wp14:anchorId="2DEFCF3C" wp14:editId="61D370DD">
            <wp:extent cx="5732145" cy="6891655"/>
            <wp:effectExtent l="0" t="0" r="1905" b="4445"/>
            <wp:docPr id="49" name="Picture 49" descr="Loads of (A) total suspended solids (TSS), (B) dissolved inorganic (DIN) and particulate nitrogen (PN), and (C) discharge for the Endeavour Basin from 2006 to 2018. The loads reported here are based on the annual mean concentration reported in the Source Catchments modelling data and applied to each water year. Dotted line represents the long-term median for basin discharge." title="Discharge and loading from the Endeavour Basin since 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Endeavour Basin.JP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732145" cy="6891655"/>
                    </a:xfrm>
                    <a:prstGeom prst="rect">
                      <a:avLst/>
                    </a:prstGeom>
                  </pic:spPr>
                </pic:pic>
              </a:graphicData>
            </a:graphic>
          </wp:inline>
        </w:drawing>
      </w:r>
    </w:p>
    <w:p w14:paraId="4C636590" w14:textId="53B57AC4" w:rsidR="008158F9" w:rsidRPr="00C91269" w:rsidRDefault="008158F9" w:rsidP="009B59A2">
      <w:pPr>
        <w:pStyle w:val="Figure"/>
        <w:rPr>
          <w:vanish/>
          <w:specVanish/>
        </w:rPr>
      </w:pPr>
      <w:bookmarkStart w:id="1391" w:name="_Ref530658175"/>
      <w:bookmarkStart w:id="1392" w:name="_Toc10536212"/>
      <w:r w:rsidRPr="00C91269">
        <w:t xml:space="preserve">Figure </w:t>
      </w:r>
      <w:r w:rsidR="00817A8B">
        <w:fldChar w:fldCharType="begin"/>
      </w:r>
      <w:r w:rsidR="00817A8B">
        <w:instrText xml:space="preserve"> STYLEREF 1 \s </w:instrText>
      </w:r>
      <w:r w:rsidR="00817A8B">
        <w:fldChar w:fldCharType="separate"/>
      </w:r>
      <w:r w:rsidR="00335316">
        <w:rPr>
          <w:noProof/>
        </w:rPr>
        <w:t>5</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6</w:t>
      </w:r>
      <w:r w:rsidR="00817A8B">
        <w:fldChar w:fldCharType="end"/>
      </w:r>
      <w:bookmarkEnd w:id="1390"/>
      <w:bookmarkEnd w:id="1391"/>
      <w:r w:rsidRPr="00C91269">
        <w:t xml:space="preserve">. </w:t>
      </w:r>
      <w:r w:rsidR="00603BB5">
        <w:t xml:space="preserve">Loads of </w:t>
      </w:r>
      <w:r w:rsidRPr="00C91269">
        <w:t xml:space="preserve">(A) </w:t>
      </w:r>
      <w:r w:rsidR="00603BB5">
        <w:t>total suspended solids (TSS)</w:t>
      </w:r>
      <w:r w:rsidRPr="00C91269">
        <w:t xml:space="preserve">, (B) </w:t>
      </w:r>
      <w:r w:rsidR="00603BB5">
        <w:t xml:space="preserve">dissolved inorganic (DIN) </w:t>
      </w:r>
      <w:r w:rsidR="00945D39" w:rsidRPr="00C91269">
        <w:t xml:space="preserve">and </w:t>
      </w:r>
      <w:r w:rsidR="00603BB5">
        <w:t xml:space="preserve">particulate nitrogen (PN), </w:t>
      </w:r>
      <w:r w:rsidRPr="00C91269">
        <w:t xml:space="preserve">and (C) </w:t>
      </w:r>
      <w:r w:rsidR="00945D39" w:rsidRPr="00C91269">
        <w:t>discharge</w:t>
      </w:r>
      <w:r w:rsidRPr="00C91269">
        <w:t xml:space="preserve"> for the </w:t>
      </w:r>
      <w:r w:rsidR="00854360" w:rsidRPr="00C91269">
        <w:t>Endeavour</w:t>
      </w:r>
      <w:r w:rsidRPr="00C91269">
        <w:t xml:space="preserve"> Basin from 2006</w:t>
      </w:r>
      <w:r w:rsidR="004448A3">
        <w:t xml:space="preserve"> to </w:t>
      </w:r>
      <w:r w:rsidR="00451DEC">
        <w:t>20</w:t>
      </w:r>
      <w:r w:rsidRPr="00C91269">
        <w:t>1</w:t>
      </w:r>
      <w:r w:rsidR="00945D39" w:rsidRPr="00C91269">
        <w:t>8</w:t>
      </w:r>
      <w:r w:rsidRPr="00C91269">
        <w:t>.</w:t>
      </w:r>
      <w:bookmarkEnd w:id="1392"/>
    </w:p>
    <w:p w14:paraId="10E867B4" w14:textId="75D3D9F9" w:rsidR="00E97BF1" w:rsidRDefault="008158F9" w:rsidP="00E97BF1">
      <w:pPr>
        <w:pStyle w:val="Figure"/>
      </w:pPr>
      <w:r w:rsidRPr="00C91269">
        <w:t xml:space="preserve"> </w:t>
      </w:r>
      <w:r w:rsidR="00E97BF1" w:rsidRPr="00C91269">
        <w:t xml:space="preserve">The loads reported here are based on the annual mean concentration reported in the Source Catchments modelling data and applied to each water year. </w:t>
      </w:r>
      <w:r w:rsidR="008F23FB" w:rsidRPr="00C91269">
        <w:t>Dotted line represents the long-term median for basin discharge.</w:t>
      </w:r>
    </w:p>
    <w:p w14:paraId="52AFDC5C" w14:textId="2C42EC4E" w:rsidR="003D7A60" w:rsidRPr="00246A42" w:rsidRDefault="00FA4E0D">
      <w:pPr>
        <w:rPr>
          <w:rFonts w:cs="Arial"/>
          <w:szCs w:val="22"/>
        </w:rPr>
      </w:pPr>
      <w:bookmarkStart w:id="1393" w:name="_Hlk505938559"/>
      <w:r w:rsidRPr="001F214B">
        <w:rPr>
          <w:rFonts w:eastAsia="SimSun" w:cs="Arial"/>
          <w:color w:val="000000" w:themeColor="text1"/>
          <w:szCs w:val="18"/>
          <w:lang w:val="en-US"/>
        </w:rPr>
        <w:t xml:space="preserve">The loading maps presented in Section </w:t>
      </w:r>
      <w:r w:rsidRPr="001F214B">
        <w:rPr>
          <w:rFonts w:eastAsia="SimSun" w:cs="Arial"/>
          <w:color w:val="000000" w:themeColor="text1"/>
          <w:szCs w:val="18"/>
          <w:lang w:val="en-US"/>
        </w:rPr>
        <w:fldChar w:fldCharType="begin"/>
      </w:r>
      <w:r w:rsidRPr="001F214B">
        <w:rPr>
          <w:rFonts w:eastAsia="SimSun" w:cs="Arial"/>
          <w:color w:val="000000" w:themeColor="text1"/>
          <w:szCs w:val="18"/>
          <w:lang w:val="en-US"/>
        </w:rPr>
        <w:instrText xml:space="preserve"> REF _Ref471488478 \r \h </w:instrText>
      </w:r>
      <w:r w:rsidR="009216FB" w:rsidRPr="001F214B">
        <w:rPr>
          <w:rFonts w:eastAsia="SimSun" w:cs="Arial"/>
          <w:color w:val="000000" w:themeColor="text1"/>
          <w:szCs w:val="18"/>
          <w:lang w:val="en-US"/>
        </w:rPr>
        <w:instrText xml:space="preserve"> \* MERGEFORMAT </w:instrText>
      </w:r>
      <w:r w:rsidRPr="001F214B">
        <w:rPr>
          <w:rFonts w:eastAsia="SimSun" w:cs="Arial"/>
          <w:color w:val="000000" w:themeColor="text1"/>
          <w:szCs w:val="18"/>
          <w:lang w:val="en-US"/>
        </w:rPr>
      </w:r>
      <w:r w:rsidRPr="001F214B">
        <w:rPr>
          <w:rFonts w:eastAsia="SimSun" w:cs="Arial"/>
          <w:color w:val="000000" w:themeColor="text1"/>
          <w:szCs w:val="18"/>
          <w:lang w:val="en-US"/>
        </w:rPr>
        <w:fldChar w:fldCharType="separate"/>
      </w:r>
      <w:r w:rsidR="00335316" w:rsidRPr="00335316">
        <w:t>4</w:t>
      </w:r>
      <w:r w:rsidRPr="001F214B">
        <w:rPr>
          <w:rFonts w:eastAsia="SimSun" w:cs="Arial"/>
          <w:color w:val="000000" w:themeColor="text1"/>
          <w:szCs w:val="18"/>
          <w:lang w:val="en-US"/>
        </w:rPr>
        <w:fldChar w:fldCharType="end"/>
      </w:r>
      <w:r w:rsidRPr="001F214B">
        <w:rPr>
          <w:rFonts w:eastAsia="SimSun" w:cs="Arial"/>
          <w:color w:val="000000" w:themeColor="text1"/>
          <w:szCs w:val="18"/>
          <w:lang w:val="en-US"/>
        </w:rPr>
        <w:t xml:space="preserve"> assessed the relative contribution of loads from each river to the Cape York NRM region</w:t>
      </w:r>
      <w:r w:rsidRPr="00F67719">
        <w:rPr>
          <w:rFonts w:eastAsia="SimSun" w:cs="Arial"/>
          <w:color w:val="000000" w:themeColor="text1"/>
          <w:szCs w:val="18"/>
          <w:lang w:val="en-US"/>
        </w:rPr>
        <w:t xml:space="preserve">. </w:t>
      </w:r>
      <w:r w:rsidR="00246A42">
        <w:rPr>
          <w:rFonts w:eastAsia="SimSun" w:cs="Arial"/>
          <w:color w:val="000000" w:themeColor="text1"/>
          <w:szCs w:val="18"/>
          <w:lang w:val="en-US"/>
        </w:rPr>
        <w:fldChar w:fldCharType="begin"/>
      </w:r>
      <w:r w:rsidR="00246A42">
        <w:rPr>
          <w:rFonts w:eastAsia="SimSun" w:cs="Arial"/>
          <w:color w:val="000000" w:themeColor="text1"/>
          <w:szCs w:val="18"/>
          <w:lang w:val="en-US"/>
        </w:rPr>
        <w:instrText xml:space="preserve"> REF _Ref4162144 \h </w:instrText>
      </w:r>
      <w:r w:rsidR="00246A42">
        <w:rPr>
          <w:rFonts w:eastAsia="SimSun" w:cs="Arial"/>
          <w:color w:val="000000" w:themeColor="text1"/>
          <w:szCs w:val="18"/>
          <w:lang w:val="en-US"/>
        </w:rPr>
      </w:r>
      <w:r w:rsidR="00246A42">
        <w:rPr>
          <w:rFonts w:eastAsia="SimSun" w:cs="Arial"/>
          <w:color w:val="000000" w:themeColor="text1"/>
          <w:szCs w:val="18"/>
          <w:lang w:val="en-US"/>
        </w:rPr>
        <w:fldChar w:fldCharType="separate"/>
      </w:r>
      <w:r w:rsidR="00335316" w:rsidRPr="00931640">
        <w:t xml:space="preserve">Figure </w:t>
      </w:r>
      <w:r w:rsidR="00335316">
        <w:rPr>
          <w:noProof/>
        </w:rPr>
        <w:t>4</w:t>
      </w:r>
      <w:r w:rsidR="00335316">
        <w:noBreakHyphen/>
      </w:r>
      <w:r w:rsidR="00335316">
        <w:rPr>
          <w:noProof/>
        </w:rPr>
        <w:t>7</w:t>
      </w:r>
      <w:r w:rsidR="00246A42">
        <w:rPr>
          <w:rFonts w:eastAsia="SimSun" w:cs="Arial"/>
          <w:color w:val="000000" w:themeColor="text1"/>
          <w:szCs w:val="18"/>
          <w:lang w:val="en-US"/>
        </w:rPr>
        <w:fldChar w:fldCharType="end"/>
      </w:r>
      <w:r w:rsidR="00246A42">
        <w:rPr>
          <w:rFonts w:eastAsia="SimSun" w:cs="Arial"/>
          <w:color w:val="000000" w:themeColor="text1"/>
          <w:szCs w:val="18"/>
          <w:lang w:val="en-US"/>
        </w:rPr>
        <w:t xml:space="preserve"> and </w:t>
      </w:r>
      <w:r w:rsidR="00246A42">
        <w:rPr>
          <w:rFonts w:eastAsia="SimSun" w:cs="Arial"/>
          <w:color w:val="000000" w:themeColor="text1"/>
          <w:szCs w:val="18"/>
          <w:lang w:val="en-US"/>
        </w:rPr>
        <w:fldChar w:fldCharType="begin"/>
      </w:r>
      <w:r w:rsidR="00246A42">
        <w:rPr>
          <w:rFonts w:eastAsia="SimSun" w:cs="Arial"/>
          <w:color w:val="000000" w:themeColor="text1"/>
          <w:szCs w:val="18"/>
          <w:lang w:val="en-US"/>
        </w:rPr>
        <w:instrText xml:space="preserve"> REF _Ref4162188 \h </w:instrText>
      </w:r>
      <w:r w:rsidR="00246A42">
        <w:rPr>
          <w:rFonts w:eastAsia="SimSun" w:cs="Arial"/>
          <w:color w:val="000000" w:themeColor="text1"/>
          <w:szCs w:val="18"/>
          <w:lang w:val="en-US"/>
        </w:rPr>
      </w:r>
      <w:r w:rsidR="00246A42">
        <w:rPr>
          <w:rFonts w:eastAsia="SimSun" w:cs="Arial"/>
          <w:color w:val="000000" w:themeColor="text1"/>
          <w:szCs w:val="18"/>
          <w:lang w:val="en-US"/>
        </w:rPr>
        <w:fldChar w:fldCharType="separate"/>
      </w:r>
      <w:r w:rsidR="00335316" w:rsidRPr="00E02C3B">
        <w:t>F</w:t>
      </w:r>
      <w:r w:rsidR="00335316" w:rsidRPr="0054607B">
        <w:t xml:space="preserve">igure </w:t>
      </w:r>
      <w:r w:rsidR="00335316">
        <w:rPr>
          <w:noProof/>
        </w:rPr>
        <w:t>4</w:t>
      </w:r>
      <w:r w:rsidR="00335316">
        <w:noBreakHyphen/>
      </w:r>
      <w:r w:rsidR="00335316">
        <w:rPr>
          <w:noProof/>
        </w:rPr>
        <w:t>11</w:t>
      </w:r>
      <w:r w:rsidR="00246A42">
        <w:rPr>
          <w:rFonts w:eastAsia="SimSun" w:cs="Arial"/>
          <w:color w:val="000000" w:themeColor="text1"/>
          <w:szCs w:val="18"/>
          <w:lang w:val="en-US"/>
        </w:rPr>
        <w:fldChar w:fldCharType="end"/>
      </w:r>
      <w:r w:rsidRPr="00F67719">
        <w:rPr>
          <w:rFonts w:eastAsia="SimSun" w:cs="Arial"/>
          <w:color w:val="000000" w:themeColor="text1"/>
          <w:szCs w:val="18"/>
          <w:lang w:val="en-US"/>
        </w:rPr>
        <w:t xml:space="preserve"> show the estimated DIN and TSS contributions for the Cape York region</w:t>
      </w:r>
      <w:r w:rsidR="0076204A" w:rsidRPr="00F67719">
        <w:rPr>
          <w:rFonts w:eastAsia="SimSun" w:cs="Arial"/>
          <w:color w:val="000000" w:themeColor="text1"/>
          <w:szCs w:val="18"/>
          <w:lang w:val="en-US"/>
        </w:rPr>
        <w:t xml:space="preserve">. </w:t>
      </w:r>
      <w:r w:rsidR="0076204A" w:rsidRPr="00F67719">
        <w:rPr>
          <w:rFonts w:eastAsia="SimSun" w:cs="Arial"/>
          <w:color w:val="000000" w:themeColor="text1"/>
          <w:szCs w:val="22"/>
          <w:lang w:val="en-US"/>
        </w:rPr>
        <w:t>The largest contributions to the DIN and TSS loadings in 2017</w:t>
      </w:r>
      <w:r w:rsidR="0076204A" w:rsidRPr="00F67719">
        <w:rPr>
          <w:rFonts w:eastAsia="SimSun" w:cs="Arial"/>
          <w:color w:val="000000"/>
          <w:szCs w:val="22"/>
          <w:lang w:val="en-AU"/>
        </w:rPr>
        <w:t>–</w:t>
      </w:r>
      <w:r w:rsidR="0076204A" w:rsidRPr="00F67719">
        <w:rPr>
          <w:rFonts w:eastAsia="SimSun" w:cs="Arial"/>
          <w:color w:val="000000" w:themeColor="text1"/>
          <w:szCs w:val="22"/>
          <w:lang w:val="en-US"/>
        </w:rPr>
        <w:t xml:space="preserve">18 were from the Normanby River (33% and 49%, respectively). The Pascoe River contributed ~20% to the regional DIN loading and the Pascoe and Endeavour Rivers also contributed ~12% each to the regional TSS loading. </w:t>
      </w:r>
      <w:r w:rsidR="0076204A" w:rsidRPr="00F67719">
        <w:rPr>
          <w:rFonts w:eastAsia="SimSun" w:cs="Arial"/>
          <w:color w:val="000000" w:themeColor="text1"/>
          <w:szCs w:val="18"/>
          <w:lang w:val="en-US"/>
        </w:rPr>
        <w:t>T</w:t>
      </w:r>
      <w:r w:rsidRPr="00F67719">
        <w:rPr>
          <w:rFonts w:eastAsia="SimSun" w:cs="Arial"/>
          <w:color w:val="000000" w:themeColor="text1"/>
          <w:szCs w:val="22"/>
          <w:lang w:val="en-US"/>
        </w:rPr>
        <w:t xml:space="preserve">he Wet Tropics rivers </w:t>
      </w:r>
      <w:r w:rsidRPr="00F67719">
        <w:rPr>
          <w:rFonts w:eastAsia="SimSun" w:cs="Arial"/>
          <w:color w:val="000000" w:themeColor="text1"/>
          <w:szCs w:val="18"/>
          <w:lang w:val="en-US"/>
        </w:rPr>
        <w:t>contributions from the Daintree, Mossman and Russell</w:t>
      </w:r>
      <w:r w:rsidR="00514329" w:rsidRPr="00F67719">
        <w:rPr>
          <w:rFonts w:eastAsia="SimSun" w:cs="Arial"/>
          <w:color w:val="000000" w:themeColor="text1"/>
          <w:szCs w:val="18"/>
          <w:lang w:val="en-US"/>
        </w:rPr>
        <w:t>-</w:t>
      </w:r>
      <w:r w:rsidRPr="00F67719">
        <w:rPr>
          <w:rFonts w:eastAsia="SimSun" w:cs="Arial"/>
          <w:color w:val="000000" w:themeColor="text1"/>
          <w:szCs w:val="18"/>
          <w:lang w:val="en-US"/>
        </w:rPr>
        <w:t xml:space="preserve">Mulgrave Rivers </w:t>
      </w:r>
      <w:r w:rsidR="0076204A" w:rsidRPr="00F67719">
        <w:rPr>
          <w:rFonts w:eastAsia="SimSun" w:cs="Arial"/>
          <w:color w:val="000000" w:themeColor="text1"/>
          <w:szCs w:val="18"/>
          <w:lang w:val="en-US"/>
        </w:rPr>
        <w:t xml:space="preserve">were small (~8% in total) but </w:t>
      </w:r>
      <w:r w:rsidRPr="00F67719">
        <w:rPr>
          <w:rFonts w:eastAsia="SimSun" w:cs="Arial"/>
          <w:color w:val="000000" w:themeColor="text1"/>
          <w:szCs w:val="18"/>
          <w:lang w:val="en-US"/>
        </w:rPr>
        <w:t xml:space="preserve">still evident in the </w:t>
      </w:r>
      <w:r w:rsidRPr="00F67719">
        <w:rPr>
          <w:rFonts w:eastAsia="SimSun" w:cs="Arial"/>
          <w:color w:val="000000" w:themeColor="text1"/>
          <w:szCs w:val="22"/>
          <w:lang w:val="en-US"/>
        </w:rPr>
        <w:t xml:space="preserve">comparably </w:t>
      </w:r>
      <w:r w:rsidRPr="00F67719">
        <w:rPr>
          <w:rFonts w:eastAsia="SimSun" w:cs="Arial"/>
          <w:color w:val="000000" w:themeColor="text1"/>
          <w:szCs w:val="18"/>
          <w:lang w:val="en-US"/>
        </w:rPr>
        <w:t>low discharge year of 2017</w:t>
      </w:r>
      <w:r w:rsidRPr="00F67719">
        <w:rPr>
          <w:rFonts w:eastAsia="SimSun" w:cs="Arial"/>
          <w:color w:val="000000"/>
          <w:szCs w:val="22"/>
          <w:lang w:val="en-AU"/>
        </w:rPr>
        <w:t>–</w:t>
      </w:r>
      <w:r w:rsidRPr="00F67719">
        <w:rPr>
          <w:rFonts w:eastAsia="SimSun" w:cs="Arial"/>
          <w:color w:val="000000" w:themeColor="text1"/>
          <w:szCs w:val="18"/>
          <w:lang w:val="en-US"/>
        </w:rPr>
        <w:t>18</w:t>
      </w:r>
      <w:r w:rsidRPr="00F67719">
        <w:rPr>
          <w:rFonts w:eastAsia="SimSun" w:cs="Arial"/>
          <w:color w:val="000000" w:themeColor="text1"/>
          <w:szCs w:val="22"/>
          <w:lang w:val="en-US"/>
        </w:rPr>
        <w:t>.</w:t>
      </w:r>
      <w:r w:rsidRPr="00246A42">
        <w:rPr>
          <w:szCs w:val="22"/>
        </w:rPr>
        <w:t xml:space="preserve"> </w:t>
      </w:r>
    </w:p>
    <w:p w14:paraId="1270BB4F" w14:textId="77777777" w:rsidR="00AC0967" w:rsidRPr="00375EC0" w:rsidRDefault="00AC0967" w:rsidP="00E82386">
      <w:pPr>
        <w:rPr>
          <w:i/>
        </w:rPr>
      </w:pPr>
      <w:r w:rsidRPr="00375EC0">
        <w:rPr>
          <w:i/>
        </w:rPr>
        <w:t>Event water quality</w:t>
      </w:r>
    </w:p>
    <w:p w14:paraId="09CE8278" w14:textId="27782F64" w:rsidR="00AC0967" w:rsidRDefault="00AC0967" w:rsidP="00AC0967">
      <w:pPr>
        <w:rPr>
          <w:lang w:val="en-AU"/>
        </w:rPr>
      </w:pPr>
      <w:r w:rsidRPr="003E1696">
        <w:t>Moderate</w:t>
      </w:r>
      <w:r>
        <w:t>-</w:t>
      </w:r>
      <w:r w:rsidRPr="003E1696">
        <w:t>sized flood events occurred in January, February and March (</w:t>
      </w:r>
      <w:r w:rsidRPr="003E1696">
        <w:fldChar w:fldCharType="begin"/>
      </w:r>
      <w:r w:rsidRPr="003E1696">
        <w:instrText xml:space="preserve"> REF _Ref504054158 \h </w:instrText>
      </w:r>
      <w:r>
        <w:instrText xml:space="preserve"> \* MERGEFORMAT </w:instrText>
      </w:r>
      <w:r w:rsidRPr="003E1696">
        <w:fldChar w:fldCharType="separate"/>
      </w:r>
      <w:r w:rsidR="00335316" w:rsidRPr="0097272C">
        <w:t xml:space="preserve">Figure </w:t>
      </w:r>
      <w:r w:rsidR="00335316">
        <w:t>5</w:t>
      </w:r>
      <w:r w:rsidR="00335316">
        <w:noBreakHyphen/>
        <w:t>3</w:t>
      </w:r>
      <w:r w:rsidRPr="003E1696">
        <w:fldChar w:fldCharType="end"/>
      </w:r>
      <w:r w:rsidRPr="003E1696">
        <w:t>). An additional 34 flood event samples were collected from select sites over 8 days (</w:t>
      </w:r>
      <w:r w:rsidRPr="003E1696">
        <w:fldChar w:fldCharType="begin"/>
      </w:r>
      <w:r w:rsidRPr="003E1696">
        <w:instrText xml:space="preserve"> REF _Ref505337576 \h  \* MERGEFORMAT </w:instrText>
      </w:r>
      <w:r w:rsidRPr="003E1696">
        <w:fldChar w:fldCharType="separate"/>
      </w:r>
      <w:r w:rsidR="00335316" w:rsidRPr="0097272C">
        <w:t xml:space="preserve">Figure </w:t>
      </w:r>
      <w:r w:rsidR="00335316">
        <w:t>5</w:t>
      </w:r>
      <w:r w:rsidR="00335316">
        <w:noBreakHyphen/>
        <w:t>3</w:t>
      </w:r>
      <w:r w:rsidRPr="003E1696">
        <w:fldChar w:fldCharType="end"/>
      </w:r>
      <w:r w:rsidRPr="003E1696">
        <w:t>) including 4 days during the peak and falling limb of the first event of the wet season (19, 23, 24 and 30 January), and during 2 larger events on 9 and 27 March. Samples were also</w:t>
      </w:r>
      <w:r>
        <w:rPr>
          <w:lang w:val="en-AU"/>
        </w:rPr>
        <w:t xml:space="preserve"> collected from the Endeavour transect sites (ER01,</w:t>
      </w:r>
      <w:r w:rsidR="003D7AD2">
        <w:rPr>
          <w:lang w:val="en-AU"/>
        </w:rPr>
        <w:t xml:space="preserve"> </w:t>
      </w:r>
      <w:r>
        <w:rPr>
          <w:lang w:val="en-AU"/>
        </w:rPr>
        <w:t>ER02, ER03 and AE04) on the 17</w:t>
      </w:r>
      <w:r w:rsidRPr="003551F6">
        <w:rPr>
          <w:lang w:val="en-AU"/>
        </w:rPr>
        <w:t>th</w:t>
      </w:r>
      <w:r>
        <w:rPr>
          <w:lang w:val="en-AU"/>
        </w:rPr>
        <w:t xml:space="preserve"> March while the Endeavour </w:t>
      </w:r>
      <w:r w:rsidR="003D7A60">
        <w:rPr>
          <w:lang w:val="en-AU"/>
        </w:rPr>
        <w:t>R</w:t>
      </w:r>
      <w:r>
        <w:rPr>
          <w:lang w:val="en-AU"/>
        </w:rPr>
        <w:t xml:space="preserve">iver was in flood. </w:t>
      </w:r>
    </w:p>
    <w:p w14:paraId="526FF4FB" w14:textId="5BD705D5" w:rsidR="00AC0967" w:rsidRDefault="00AC0967" w:rsidP="00AC0967">
      <w:pPr>
        <w:rPr>
          <w:highlight w:val="yellow"/>
        </w:rPr>
      </w:pPr>
      <w:r>
        <w:t>A maximum 2017</w:t>
      </w:r>
      <w:r w:rsidR="002B581A">
        <w:t>–</w:t>
      </w:r>
      <w:r>
        <w:t xml:space="preserve">18 </w:t>
      </w:r>
      <w:r w:rsidR="003D7A60">
        <w:t xml:space="preserve">TSS </w:t>
      </w:r>
      <w:r>
        <w:t>concentration of 370 mg</w:t>
      </w:r>
      <w:r w:rsidR="005B02C2">
        <w:t xml:space="preserve"> </w:t>
      </w:r>
      <w:r>
        <w:t>L</w:t>
      </w:r>
      <w:r w:rsidR="005B02C2" w:rsidRPr="00F67719">
        <w:rPr>
          <w:vertAlign w:val="superscript"/>
        </w:rPr>
        <w:t>-1</w:t>
      </w:r>
      <w:r>
        <w:t xml:space="preserve"> was measured at ER01 (near the mouth of the Endeavour River) at the peak of the </w:t>
      </w:r>
      <w:r w:rsidR="002B581A">
        <w:t>‘</w:t>
      </w:r>
      <w:r>
        <w:t>first flush</w:t>
      </w:r>
      <w:r w:rsidR="002B581A">
        <w:t>’</w:t>
      </w:r>
      <w:r>
        <w:t xml:space="preserve"> event on 19 January. This corresponded with PP (50 m</w:t>
      </w:r>
      <w:r w:rsidR="005B02C2">
        <w:t>g L</w:t>
      </w:r>
      <w:r w:rsidR="005B02C2" w:rsidRPr="0044689A">
        <w:rPr>
          <w:vertAlign w:val="superscript"/>
        </w:rPr>
        <w:t>-1</w:t>
      </w:r>
      <w:r>
        <w:t>) and PN (450 m</w:t>
      </w:r>
      <w:r w:rsidR="005B02C2">
        <w:t>g L</w:t>
      </w:r>
      <w:r w:rsidR="005B02C2" w:rsidRPr="0044689A">
        <w:rPr>
          <w:vertAlign w:val="superscript"/>
        </w:rPr>
        <w:t>-1</w:t>
      </w:r>
      <w:r>
        <w:t xml:space="preserve">) concentrations at ER-01 approximately </w:t>
      </w:r>
      <w:r w:rsidR="004C6479">
        <w:t>50- and 90-times</w:t>
      </w:r>
      <w:r>
        <w:t xml:space="preserve"> above concentrations measured outside the plume. The NOx concentration at ER01 (69 </w:t>
      </w:r>
      <w:r>
        <w:rPr>
          <w:rFonts w:cs="Arial"/>
        </w:rPr>
        <w:t>µ</w:t>
      </w:r>
      <w:r w:rsidR="005B02C2">
        <w:t>g L</w:t>
      </w:r>
      <w:r w:rsidR="005B02C2" w:rsidRPr="0044689A">
        <w:rPr>
          <w:vertAlign w:val="superscript"/>
        </w:rPr>
        <w:t>-1</w:t>
      </w:r>
      <w:r>
        <w:t xml:space="preserve">) was approximately 18 times </w:t>
      </w:r>
      <w:r w:rsidR="002B581A">
        <w:t xml:space="preserve">that of </w:t>
      </w:r>
      <w:r>
        <w:t>ambient concentrations. DON and NH</w:t>
      </w:r>
      <w:r w:rsidRPr="00A745AE">
        <w:rPr>
          <w:vertAlign w:val="subscript"/>
        </w:rPr>
        <w:t>3</w:t>
      </w:r>
      <w:r>
        <w:t xml:space="preserve"> in the plume sample were over 1.5 times </w:t>
      </w:r>
      <w:r w:rsidR="002B581A">
        <w:t xml:space="preserve">that of </w:t>
      </w:r>
      <w:r>
        <w:t xml:space="preserve">ambient concentrations, while </w:t>
      </w:r>
      <w:r w:rsidR="00DB1350">
        <w:t>PO</w:t>
      </w:r>
      <w:r w:rsidR="00DB1350" w:rsidRPr="00A56E85">
        <w:rPr>
          <w:vertAlign w:val="subscript"/>
        </w:rPr>
        <w:t>4</w:t>
      </w:r>
      <w:r>
        <w:t xml:space="preserve"> and DOP did not change. At the time of sampling, ER-02 and other transect sites to the east were not inundated by floodwaters due to strong south easterly winds pushing the plume north along the coast (</w:t>
      </w:r>
      <w:r w:rsidR="00F31517" w:rsidRPr="002B581A">
        <w:rPr>
          <w:szCs w:val="22"/>
        </w:rPr>
        <w:fldChar w:fldCharType="begin"/>
      </w:r>
      <w:r w:rsidR="00F31517" w:rsidRPr="00B8041A">
        <w:rPr>
          <w:szCs w:val="22"/>
        </w:rPr>
        <w:instrText xml:space="preserve"> REF _Ref536191419 \h </w:instrText>
      </w:r>
      <w:r w:rsidR="002B581A" w:rsidRPr="00B8041A">
        <w:rPr>
          <w:szCs w:val="22"/>
        </w:rPr>
        <w:instrText xml:space="preserve"> \* MERGEFORMAT </w:instrText>
      </w:r>
      <w:r w:rsidR="00F31517" w:rsidRPr="002B581A">
        <w:rPr>
          <w:szCs w:val="22"/>
        </w:rPr>
      </w:r>
      <w:r w:rsidR="00F31517" w:rsidRPr="002B581A">
        <w:rPr>
          <w:szCs w:val="22"/>
        </w:rPr>
        <w:fldChar w:fldCharType="separate"/>
      </w:r>
      <w:r w:rsidR="00335316" w:rsidRPr="00335316">
        <w:rPr>
          <w:szCs w:val="22"/>
        </w:rPr>
        <w:t xml:space="preserve">Figure </w:t>
      </w:r>
      <w:r w:rsidR="00335316" w:rsidRPr="00335316">
        <w:rPr>
          <w:noProof/>
          <w:szCs w:val="22"/>
        </w:rPr>
        <w:t>5</w:t>
      </w:r>
      <w:r w:rsidR="00335316" w:rsidRPr="00335316">
        <w:rPr>
          <w:noProof/>
          <w:szCs w:val="22"/>
        </w:rPr>
        <w:noBreakHyphen/>
        <w:t>7</w:t>
      </w:r>
      <w:r w:rsidR="00F31517" w:rsidRPr="002B581A">
        <w:rPr>
          <w:szCs w:val="22"/>
        </w:rPr>
        <w:fldChar w:fldCharType="end"/>
      </w:r>
      <w:r w:rsidRPr="00DC3889">
        <w:t>).</w:t>
      </w:r>
    </w:p>
    <w:p w14:paraId="2C1634A6" w14:textId="77777777" w:rsidR="00AC0967" w:rsidRDefault="00AC0967" w:rsidP="00AC0967"/>
    <w:p w14:paraId="63079E3C" w14:textId="3009352A" w:rsidR="00817A8B" w:rsidRDefault="00817A8B" w:rsidP="00AC0967">
      <w:r>
        <w:rPr>
          <w:noProof/>
          <w:lang w:val="en-AU" w:eastAsia="en-AU"/>
        </w:rPr>
        <w:lastRenderedPageBreak/>
        <w:drawing>
          <wp:inline distT="0" distB="0" distL="0" distR="0" wp14:anchorId="6C494833" wp14:editId="5263B25B">
            <wp:extent cx="4356100" cy="1850081"/>
            <wp:effectExtent l="0" t="0" r="6350" b="0"/>
            <wp:docPr id="2086" name="Picture 2086" descr="Endeavour river flood plume heading north along the coast on 19 January 2018. TSS 320 mg L-1 was recorded at site ER01 on this date." title="Picture of flood plume from the Endeavour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1190084.JPG"/>
                    <pic:cNvPicPr/>
                  </pic:nvPicPr>
                  <pic:blipFill rotWithShape="1">
                    <a:blip r:embed="rId116" cstate="print">
                      <a:extLst>
                        <a:ext uri="{28A0092B-C50C-407E-A947-70E740481C1C}">
                          <a14:useLocalDpi xmlns:a14="http://schemas.microsoft.com/office/drawing/2010/main" val="0"/>
                        </a:ext>
                      </a:extLst>
                    </a:blip>
                    <a:srcRect/>
                    <a:stretch/>
                  </pic:blipFill>
                  <pic:spPr bwMode="auto">
                    <a:xfrm>
                      <a:off x="0" y="0"/>
                      <a:ext cx="4356100" cy="1850081"/>
                    </a:xfrm>
                    <a:prstGeom prst="rect">
                      <a:avLst/>
                    </a:prstGeom>
                    <a:ln>
                      <a:noFill/>
                    </a:ln>
                    <a:extLst>
                      <a:ext uri="{53640926-AAD7-44D8-BBD7-CCE9431645EC}">
                        <a14:shadowObscured xmlns:a14="http://schemas.microsoft.com/office/drawing/2010/main"/>
                      </a:ext>
                    </a:extLst>
                  </pic:spPr>
                </pic:pic>
              </a:graphicData>
            </a:graphic>
          </wp:inline>
        </w:drawing>
      </w:r>
    </w:p>
    <w:p w14:paraId="6AEE9A9F" w14:textId="23B61F31" w:rsidR="00AC0967" w:rsidRPr="00A745AE" w:rsidRDefault="00AC0967" w:rsidP="00375EC0">
      <w:pPr>
        <w:pStyle w:val="Figure"/>
      </w:pPr>
      <w:bookmarkStart w:id="1394" w:name="_Ref536191419"/>
      <w:bookmarkStart w:id="1395" w:name="_Toc10536213"/>
      <w:r w:rsidRPr="00A745AE">
        <w:t xml:space="preserve">Figure </w:t>
      </w:r>
      <w:r w:rsidR="00817A8B">
        <w:fldChar w:fldCharType="begin"/>
      </w:r>
      <w:r w:rsidR="00817A8B">
        <w:instrText xml:space="preserve"> STYLEREF 1 \s </w:instrText>
      </w:r>
      <w:r w:rsidR="00817A8B">
        <w:fldChar w:fldCharType="separate"/>
      </w:r>
      <w:r w:rsidR="00335316">
        <w:rPr>
          <w:noProof/>
        </w:rPr>
        <w:t>5</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7</w:t>
      </w:r>
      <w:r w:rsidR="00817A8B">
        <w:fldChar w:fldCharType="end"/>
      </w:r>
      <w:bookmarkEnd w:id="1394"/>
      <w:r w:rsidRPr="00A745AE">
        <w:t xml:space="preserve">: Endeavour river flood plume heading north along the coast on </w:t>
      </w:r>
      <w:r>
        <w:t>19 January 2018</w:t>
      </w:r>
      <w:r w:rsidRPr="00A745AE">
        <w:t>. TSS 320 mg</w:t>
      </w:r>
      <w:r w:rsidR="005B02C2">
        <w:t xml:space="preserve"> </w:t>
      </w:r>
      <w:r w:rsidRPr="00A745AE">
        <w:t>L</w:t>
      </w:r>
      <w:r w:rsidR="005B02C2" w:rsidRPr="00F67719">
        <w:rPr>
          <w:vertAlign w:val="superscript"/>
        </w:rPr>
        <w:t>-1</w:t>
      </w:r>
      <w:r w:rsidRPr="00A745AE">
        <w:t xml:space="preserve"> was recorded at site ER01 on this date.</w:t>
      </w:r>
      <w:bookmarkEnd w:id="1395"/>
      <w:r w:rsidRPr="00A745AE">
        <w:t xml:space="preserve"> </w:t>
      </w:r>
    </w:p>
    <w:p w14:paraId="017A1B60" w14:textId="77777777" w:rsidR="00817A8B" w:rsidRDefault="00817A8B" w:rsidP="00AC0967"/>
    <w:p w14:paraId="5EAEA931" w14:textId="3847BDDE" w:rsidR="00AC0967" w:rsidRDefault="00AC0967" w:rsidP="00AC0967">
      <w:r>
        <w:t>On the receding limb of this first flush event, TSS concentrations at ER01 dropped to 35 m</w:t>
      </w:r>
      <w:r w:rsidR="005B02C2">
        <w:t>g L</w:t>
      </w:r>
      <w:r w:rsidR="005B02C2" w:rsidRPr="0044689A">
        <w:rPr>
          <w:vertAlign w:val="superscript"/>
        </w:rPr>
        <w:t>-1</w:t>
      </w:r>
      <w:r>
        <w:t xml:space="preserve"> (23</w:t>
      </w:r>
      <w:r w:rsidR="001F214B">
        <w:t xml:space="preserve"> January</w:t>
      </w:r>
      <w:r w:rsidR="003D7AD2">
        <w:t xml:space="preserve"> 20</w:t>
      </w:r>
      <w:r>
        <w:t>18) and 7 m</w:t>
      </w:r>
      <w:r w:rsidR="005B02C2">
        <w:t>g L</w:t>
      </w:r>
      <w:r w:rsidR="005B02C2" w:rsidRPr="0044689A">
        <w:rPr>
          <w:vertAlign w:val="superscript"/>
        </w:rPr>
        <w:t>-1</w:t>
      </w:r>
      <w:r>
        <w:t xml:space="preserve"> (24</w:t>
      </w:r>
      <w:r w:rsidR="003D7AD2">
        <w:t xml:space="preserve"> January 20</w:t>
      </w:r>
      <w:r>
        <w:t>18) and then rose to 77 mg</w:t>
      </w:r>
      <w:r w:rsidR="005B02C2">
        <w:t xml:space="preserve"> </w:t>
      </w:r>
      <w:r>
        <w:t>L</w:t>
      </w:r>
      <w:r w:rsidR="005B02C2" w:rsidRPr="00F67719">
        <w:rPr>
          <w:vertAlign w:val="superscript"/>
        </w:rPr>
        <w:t>-1</w:t>
      </w:r>
      <w:r>
        <w:t xml:space="preserve"> on 30</w:t>
      </w:r>
      <w:r w:rsidR="003D7AD2">
        <w:t xml:space="preserve"> January 20</w:t>
      </w:r>
      <w:r>
        <w:t xml:space="preserve">18 after another minor flood pulse. </w:t>
      </w:r>
      <w:r w:rsidR="00817A8B">
        <w:fldChar w:fldCharType="begin"/>
      </w:r>
      <w:r w:rsidR="00817A8B">
        <w:instrText xml:space="preserve"> REF _Ref10534401 \h </w:instrText>
      </w:r>
      <w:r w:rsidR="00817A8B">
        <w:fldChar w:fldCharType="separate"/>
      </w:r>
      <w:r w:rsidR="00335316" w:rsidRPr="00C91269">
        <w:t xml:space="preserve">Figure </w:t>
      </w:r>
      <w:r w:rsidR="00335316">
        <w:rPr>
          <w:noProof/>
        </w:rPr>
        <w:t>5</w:t>
      </w:r>
      <w:r w:rsidR="00335316">
        <w:noBreakHyphen/>
      </w:r>
      <w:r w:rsidR="00335316">
        <w:rPr>
          <w:noProof/>
        </w:rPr>
        <w:t>8</w:t>
      </w:r>
      <w:r w:rsidR="00817A8B">
        <w:fldChar w:fldCharType="end"/>
      </w:r>
      <w:r w:rsidR="00817A8B">
        <w:t xml:space="preserve"> </w:t>
      </w:r>
      <w:r w:rsidRPr="00CD0D7D">
        <w:t>shows</w:t>
      </w:r>
      <w:r>
        <w:t xml:space="preserve"> the visible extent of the plume reaching mid-shelf reefs on </w:t>
      </w:r>
      <w:r w:rsidR="003D7AD2">
        <w:t xml:space="preserve">31 </w:t>
      </w:r>
      <w:r w:rsidR="00E04764">
        <w:t>January</w:t>
      </w:r>
      <w:r w:rsidR="003D7AD2">
        <w:t xml:space="preserve"> 2018</w:t>
      </w:r>
      <w:r>
        <w:t>. Flood water from rivers such as the Bloomfield and Daintree are also likely to have contributed to this plume.</w:t>
      </w:r>
      <w:r w:rsidR="00260BD2">
        <w:t xml:space="preserve"> Dispersal models estimate that Wet Tropics rivers contributed 8% of the total Cape York TSS and DIN loads </w:t>
      </w:r>
      <w:r w:rsidR="002B581A">
        <w:t xml:space="preserve">during </w:t>
      </w:r>
      <w:r w:rsidR="00260BD2">
        <w:t>the 2017</w:t>
      </w:r>
      <w:r w:rsidR="002B581A">
        <w:t>–</w:t>
      </w:r>
      <w:r w:rsidR="00260BD2">
        <w:t xml:space="preserve">18 wet season. </w:t>
      </w:r>
    </w:p>
    <w:p w14:paraId="6D9D9823" w14:textId="77777777" w:rsidR="00AC0967" w:rsidRDefault="00AC0967" w:rsidP="00817A8B">
      <w:pPr>
        <w:jc w:val="center"/>
      </w:pPr>
      <w:r>
        <w:rPr>
          <w:noProof/>
          <w:lang w:val="en-AU" w:eastAsia="en-AU"/>
        </w:rPr>
        <w:drawing>
          <wp:inline distT="0" distB="0" distL="0" distR="0" wp14:anchorId="03FE8D49" wp14:editId="65C777C2">
            <wp:extent cx="3606800" cy="5101543"/>
            <wp:effectExtent l="0" t="0" r="0" b="4445"/>
            <wp:docPr id="2087" name="Picture 2087" descr="Annan and Endeavour River flood plumes extending out to mid-shelf reefs on 31 January 2018. Red line depicts approximate visible plume extent, not differentiating between primary, secondary or tertiary waters (Source: NASA MODIS image)" title="Satellite image of flood plumes from Endeavour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nnan_Endeavour_Flood_Plumes_ALL_2018_Map4_Jan_31.jp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3606800" cy="5101543"/>
                    </a:xfrm>
                    <a:prstGeom prst="rect">
                      <a:avLst/>
                    </a:prstGeom>
                  </pic:spPr>
                </pic:pic>
              </a:graphicData>
            </a:graphic>
          </wp:inline>
        </w:drawing>
      </w:r>
    </w:p>
    <w:p w14:paraId="55BE2134" w14:textId="77777777" w:rsidR="00817A8B" w:rsidRDefault="00817A8B" w:rsidP="00817A8B"/>
    <w:p w14:paraId="51E260AA" w14:textId="496D0408" w:rsidR="00AC0967" w:rsidRPr="00BA1D5C" w:rsidRDefault="00AC0967" w:rsidP="00C83B6E">
      <w:pPr>
        <w:pStyle w:val="Caption"/>
      </w:pPr>
      <w:bookmarkStart w:id="1396" w:name="_Ref3920957"/>
      <w:bookmarkStart w:id="1397" w:name="_Ref10534401"/>
      <w:bookmarkStart w:id="1398" w:name="_Ref3920952"/>
      <w:bookmarkStart w:id="1399" w:name="_Toc10536214"/>
      <w:r w:rsidRPr="00C91269">
        <w:t xml:space="preserve">Figure </w:t>
      </w:r>
      <w:r w:rsidR="00817A8B">
        <w:fldChar w:fldCharType="begin"/>
      </w:r>
      <w:r w:rsidR="00817A8B">
        <w:instrText xml:space="preserve"> STYLEREF 1 \s </w:instrText>
      </w:r>
      <w:r w:rsidR="00817A8B">
        <w:fldChar w:fldCharType="separate"/>
      </w:r>
      <w:r w:rsidR="00335316">
        <w:rPr>
          <w:noProof/>
        </w:rPr>
        <w:t>5</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8</w:t>
      </w:r>
      <w:r w:rsidR="00817A8B">
        <w:fldChar w:fldCharType="end"/>
      </w:r>
      <w:bookmarkEnd w:id="1396"/>
      <w:bookmarkEnd w:id="1397"/>
      <w:r w:rsidRPr="00C91269">
        <w:t xml:space="preserve">: </w:t>
      </w:r>
      <w:r>
        <w:t xml:space="preserve">Annan and </w:t>
      </w:r>
      <w:r w:rsidRPr="00BA1D5C">
        <w:t xml:space="preserve">Endeavour </w:t>
      </w:r>
      <w:r>
        <w:t>R</w:t>
      </w:r>
      <w:r w:rsidRPr="00BA1D5C">
        <w:t>iver flood plume</w:t>
      </w:r>
      <w:r>
        <w:t>s</w:t>
      </w:r>
      <w:r w:rsidRPr="00BA1D5C">
        <w:t xml:space="preserve"> </w:t>
      </w:r>
      <w:r>
        <w:t>extending out to mid-shelf reefs on 31 January 2018. Red line depicts approximate visible plume extent, not differentiating between primary, secondary or tertiary waters (Source: NASA MODIS image)</w:t>
      </w:r>
      <w:bookmarkEnd w:id="1398"/>
      <w:bookmarkEnd w:id="1399"/>
    </w:p>
    <w:p w14:paraId="74A32D9A" w14:textId="23344A1E" w:rsidR="00AC0967" w:rsidRDefault="00AC0967" w:rsidP="00AC0967">
      <w:r>
        <w:t xml:space="preserve">During March 2018 both the Endeavour and Annan River were frequently turbid with regular rainfall and rapidly rising and falling floodwaters. Samples collected on the 9, 17 and 27 </w:t>
      </w:r>
      <w:r w:rsidR="003D7AD2">
        <w:t xml:space="preserve">March 2018 </w:t>
      </w:r>
      <w:r>
        <w:t>contained TSS concentrations ranging from 13 to 24 mg</w:t>
      </w:r>
      <w:r w:rsidR="005B02C2">
        <w:t xml:space="preserve"> </w:t>
      </w:r>
      <w:r>
        <w:t>L</w:t>
      </w:r>
      <w:r w:rsidR="005B02C2" w:rsidRPr="00F67719">
        <w:rPr>
          <w:vertAlign w:val="superscript"/>
        </w:rPr>
        <w:t>-1</w:t>
      </w:r>
      <w:r>
        <w:t xml:space="preserve"> at AR01 and 29 to 88 </w:t>
      </w:r>
      <w:r w:rsidR="005B02C2">
        <w:t>mg L</w:t>
      </w:r>
      <w:r w:rsidR="005B02C2" w:rsidRPr="0044689A">
        <w:rPr>
          <w:vertAlign w:val="superscript"/>
        </w:rPr>
        <w:t>-1</w:t>
      </w:r>
      <w:r>
        <w:t xml:space="preserve"> at ER01. Plume waters containing TSS concentrations as high as 57 </w:t>
      </w:r>
      <w:r w:rsidR="005B02C2">
        <w:t>mg L</w:t>
      </w:r>
      <w:r w:rsidR="005B02C2" w:rsidRPr="0044689A">
        <w:rPr>
          <w:vertAlign w:val="superscript"/>
        </w:rPr>
        <w:t>-1</w:t>
      </w:r>
      <w:r>
        <w:t xml:space="preserve"> inundated coral and seagrass meadows around Draper Patch reef located 3 km southeast from the Annan River mouth (salinity 16.7 PSU; 27</w:t>
      </w:r>
      <w:r w:rsidR="003D7AD2">
        <w:t xml:space="preserve"> March 20</w:t>
      </w:r>
      <w:r>
        <w:t xml:space="preserve">18). The freshwater influence did not reach beyond the open coastal zone and surface samples collected outside the visible plume boundary ranged from 2 to 4.7 </w:t>
      </w:r>
      <w:r w:rsidR="005B02C2">
        <w:t>mg L</w:t>
      </w:r>
      <w:r w:rsidR="005B02C2" w:rsidRPr="0044689A">
        <w:rPr>
          <w:vertAlign w:val="superscript"/>
        </w:rPr>
        <w:t>-1</w:t>
      </w:r>
      <w:r>
        <w:t xml:space="preserve">. </w:t>
      </w:r>
    </w:p>
    <w:p w14:paraId="3319509A" w14:textId="70071835" w:rsidR="00AC0967" w:rsidRDefault="00AC0967" w:rsidP="00AC0967">
      <w:r>
        <w:t xml:space="preserve">Similar to TSS, elevated nutrient concentrations were measured in the </w:t>
      </w:r>
      <w:r w:rsidR="00E04764">
        <w:t xml:space="preserve">enclosed coastal </w:t>
      </w:r>
      <w:r>
        <w:t xml:space="preserve">zone and into the </w:t>
      </w:r>
      <w:r w:rsidR="00E04764">
        <w:t xml:space="preserve">open coastal </w:t>
      </w:r>
      <w:r>
        <w:t xml:space="preserve">zone during the March flood events, with concentrations around half of that measured at the peak of the first flush event in January. </w:t>
      </w:r>
      <w:r w:rsidR="00E04764">
        <w:t>However</w:t>
      </w:r>
      <w:r>
        <w:t>, the maximum 2017</w:t>
      </w:r>
      <w:r w:rsidR="002B581A">
        <w:t>–</w:t>
      </w:r>
      <w:r>
        <w:t xml:space="preserve">18 event </w:t>
      </w:r>
      <w:r w:rsidR="00B02B1B">
        <w:t>Chl</w:t>
      </w:r>
      <w:r>
        <w:t>-</w:t>
      </w:r>
      <w:r w:rsidRPr="00F67719">
        <w:rPr>
          <w:i/>
        </w:rPr>
        <w:t>a</w:t>
      </w:r>
      <w:r>
        <w:t xml:space="preserve"> concentration (1.47 </w:t>
      </w:r>
      <w:r w:rsidR="005B02C2">
        <w:rPr>
          <w:rFonts w:cs="Arial"/>
        </w:rPr>
        <w:t>µ</w:t>
      </w:r>
      <w:r w:rsidR="005B02C2">
        <w:t>g L</w:t>
      </w:r>
      <w:r w:rsidR="005B02C2" w:rsidRPr="0044689A">
        <w:rPr>
          <w:vertAlign w:val="superscript"/>
        </w:rPr>
        <w:t>-1</w:t>
      </w:r>
      <w:r>
        <w:t>) was detected at ER01 on 17</w:t>
      </w:r>
      <w:r w:rsidR="003D7AD2">
        <w:t xml:space="preserve"> March 20</w:t>
      </w:r>
      <w:r>
        <w:t>18 (salinity 29.1</w:t>
      </w:r>
      <w:r w:rsidRPr="00153835">
        <w:t xml:space="preserve"> </w:t>
      </w:r>
      <w:r>
        <w:t>PSU) following the largest magnitude flood of the wet season. On the same day</w:t>
      </w:r>
      <w:r w:rsidR="002B581A">
        <w:t>,</w:t>
      </w:r>
      <w:r>
        <w:t xml:space="preserve"> Chl-</w:t>
      </w:r>
      <w:r w:rsidRPr="002728DC">
        <w:rPr>
          <w:i/>
        </w:rPr>
        <w:t>a</w:t>
      </w:r>
      <w:r>
        <w:t xml:space="preserve"> concentrations were 0.52 and 0.56 </w:t>
      </w:r>
      <w:r w:rsidR="005B02C2">
        <w:rPr>
          <w:rFonts w:cs="Arial"/>
        </w:rPr>
        <w:t>µ</w:t>
      </w:r>
      <w:r w:rsidR="005B02C2">
        <w:t>g L</w:t>
      </w:r>
      <w:r w:rsidR="005B02C2" w:rsidRPr="0044689A">
        <w:rPr>
          <w:vertAlign w:val="superscript"/>
        </w:rPr>
        <w:t>-1</w:t>
      </w:r>
      <w:r>
        <w:t xml:space="preserve"> in the </w:t>
      </w:r>
      <w:r w:rsidR="00E04764">
        <w:t xml:space="preserve">open coastal </w:t>
      </w:r>
      <w:r>
        <w:t>zone (ER02 and ER03</w:t>
      </w:r>
      <w:r w:rsidR="002B581A">
        <w:t>, respectively</w:t>
      </w:r>
      <w:r>
        <w:t xml:space="preserve">) and &lt;0.2 </w:t>
      </w:r>
      <w:r>
        <w:rPr>
          <w:rFonts w:cs="Arial"/>
        </w:rPr>
        <w:t>µ</w:t>
      </w:r>
      <w:r>
        <w:t>g</w:t>
      </w:r>
      <w:r w:rsidR="005B02C2">
        <w:t xml:space="preserve"> </w:t>
      </w:r>
      <w:r>
        <w:t>L</w:t>
      </w:r>
      <w:r w:rsidR="005B02C2" w:rsidRPr="00F67719">
        <w:rPr>
          <w:vertAlign w:val="superscript"/>
        </w:rPr>
        <w:t>-1</w:t>
      </w:r>
      <w:r>
        <w:t xml:space="preserve"> at AE-04 near </w:t>
      </w:r>
      <w:r w:rsidR="002B581A">
        <w:t xml:space="preserve">the </w:t>
      </w:r>
      <w:r>
        <w:t xml:space="preserve">reefs in the </w:t>
      </w:r>
      <w:r w:rsidR="00E04764">
        <w:t xml:space="preserve">mid-shelf </w:t>
      </w:r>
      <w:r>
        <w:t>zone.</w:t>
      </w:r>
    </w:p>
    <w:p w14:paraId="208B0443" w14:textId="5FB0273C" w:rsidR="0076204A" w:rsidRPr="00E00555" w:rsidRDefault="00AC0967">
      <w:r w:rsidRPr="007E6664">
        <w:t>Event TSS concentrations generally decreased along the salinity gradient; with</w:t>
      </w:r>
      <w:r>
        <w:t xml:space="preserve"> the exception of a concentration of 77 </w:t>
      </w:r>
      <w:r w:rsidR="005B02C2">
        <w:t>mg L</w:t>
      </w:r>
      <w:r w:rsidR="005B02C2" w:rsidRPr="0044689A">
        <w:rPr>
          <w:vertAlign w:val="superscript"/>
        </w:rPr>
        <w:t>-1</w:t>
      </w:r>
      <w:r>
        <w:t xml:space="preserve"> at the Endeavour River boat ramp (approx. 0.5 km upstream from ER01) on 17</w:t>
      </w:r>
      <w:r w:rsidR="003D7AD2">
        <w:t xml:space="preserve"> March 20</w:t>
      </w:r>
      <w:r>
        <w:t>18 (salinity 30</w:t>
      </w:r>
      <w:r w:rsidRPr="00153835">
        <w:t xml:space="preserve"> </w:t>
      </w:r>
      <w:r>
        <w:t>PSU) and a subsurface ER02 sample on 24</w:t>
      </w:r>
      <w:r w:rsidR="003D7AD2">
        <w:t xml:space="preserve"> January 20</w:t>
      </w:r>
      <w:r>
        <w:t xml:space="preserve">18 (TSS 120 </w:t>
      </w:r>
      <w:r w:rsidR="005B02C2">
        <w:t>mg L</w:t>
      </w:r>
      <w:r w:rsidR="005B02C2" w:rsidRPr="0044689A">
        <w:rPr>
          <w:vertAlign w:val="superscript"/>
        </w:rPr>
        <w:t>-1</w:t>
      </w:r>
      <w:r>
        <w:t>, salinity 32 PSU).</w:t>
      </w:r>
    </w:p>
    <w:bookmarkEnd w:id="1393"/>
    <w:p w14:paraId="415149F5" w14:textId="031A9FD3" w:rsidR="008158F9" w:rsidRPr="00375EC0" w:rsidRDefault="008158F9" w:rsidP="00375EC0">
      <w:pPr>
        <w:rPr>
          <w:i/>
        </w:rPr>
      </w:pPr>
      <w:r w:rsidRPr="00375EC0">
        <w:rPr>
          <w:i/>
        </w:rPr>
        <w:t>Ambient water quality</w:t>
      </w:r>
    </w:p>
    <w:p w14:paraId="59F79EFD" w14:textId="086C09DB" w:rsidR="00D24002" w:rsidRDefault="00580CEF" w:rsidP="00580CEF">
      <w:pPr>
        <w:rPr>
          <w:rFonts w:cs="Arial"/>
          <w:color w:val="000000" w:themeColor="text1"/>
          <w:szCs w:val="22"/>
          <w:lang w:val="en-AU"/>
        </w:rPr>
      </w:pPr>
      <w:bookmarkStart w:id="1400" w:name="_Ref504054670"/>
      <w:bookmarkStart w:id="1401" w:name="_Hlk505339982"/>
      <w:r w:rsidRPr="002E274E">
        <w:rPr>
          <w:rFonts w:cs="Arial"/>
          <w:color w:val="000000" w:themeColor="text1"/>
          <w:szCs w:val="22"/>
          <w:lang w:val="en-AU"/>
        </w:rPr>
        <w:t xml:space="preserve">Ambient water quality results were plotted against distance from the </w:t>
      </w:r>
      <w:r w:rsidR="00A27E77">
        <w:rPr>
          <w:rFonts w:cs="Arial"/>
          <w:color w:val="000000" w:themeColor="text1"/>
          <w:szCs w:val="22"/>
          <w:lang w:val="en-AU"/>
        </w:rPr>
        <w:t xml:space="preserve">mouths of the </w:t>
      </w:r>
      <w:r w:rsidRPr="002E274E">
        <w:rPr>
          <w:rFonts w:cs="Arial"/>
          <w:color w:val="000000" w:themeColor="text1"/>
          <w:szCs w:val="22"/>
          <w:lang w:val="en-AU"/>
        </w:rPr>
        <w:t xml:space="preserve">Annan or Endeavour </w:t>
      </w:r>
      <w:r w:rsidR="00A27E77">
        <w:rPr>
          <w:rFonts w:cs="Arial"/>
          <w:color w:val="000000" w:themeColor="text1"/>
          <w:szCs w:val="22"/>
          <w:lang w:val="en-AU"/>
        </w:rPr>
        <w:t>Ri</w:t>
      </w:r>
      <w:r w:rsidR="00A27E77" w:rsidRPr="002E274E">
        <w:rPr>
          <w:rFonts w:cs="Arial"/>
          <w:color w:val="000000" w:themeColor="text1"/>
          <w:szCs w:val="22"/>
          <w:lang w:val="en-AU"/>
        </w:rPr>
        <w:t>ver</w:t>
      </w:r>
      <w:r w:rsidR="00A27E77">
        <w:rPr>
          <w:rFonts w:cs="Arial"/>
          <w:color w:val="000000" w:themeColor="text1"/>
          <w:szCs w:val="22"/>
          <w:lang w:val="en-AU"/>
        </w:rPr>
        <w:t>s</w:t>
      </w:r>
      <w:r w:rsidRPr="002E274E">
        <w:rPr>
          <w:rFonts w:cs="Arial"/>
          <w:color w:val="000000" w:themeColor="text1"/>
          <w:szCs w:val="22"/>
          <w:lang w:val="en-AU"/>
        </w:rPr>
        <w:t xml:space="preserve"> (</w:t>
      </w:r>
      <w:r w:rsidR="00DC3889" w:rsidRPr="00BC4437">
        <w:rPr>
          <w:rFonts w:cs="Arial"/>
          <w:color w:val="000000" w:themeColor="text1"/>
          <w:szCs w:val="22"/>
          <w:lang w:val="en-AU"/>
        </w:rPr>
        <w:fldChar w:fldCharType="begin"/>
      </w:r>
      <w:r w:rsidR="00DC3889" w:rsidRPr="00BC4437">
        <w:rPr>
          <w:rFonts w:cs="Arial"/>
          <w:color w:val="000000" w:themeColor="text1"/>
          <w:szCs w:val="22"/>
          <w:lang w:val="en-AU"/>
        </w:rPr>
        <w:instrText xml:space="preserve"> REF _Ref511853367 \h </w:instrText>
      </w:r>
      <w:r w:rsidR="00BC4437">
        <w:rPr>
          <w:rFonts w:cs="Arial"/>
          <w:color w:val="000000" w:themeColor="text1"/>
          <w:szCs w:val="22"/>
          <w:lang w:val="en-AU"/>
        </w:rPr>
        <w:instrText xml:space="preserve"> \* MERGEFORMAT </w:instrText>
      </w:r>
      <w:r w:rsidR="00DC3889" w:rsidRPr="00BC4437">
        <w:rPr>
          <w:rFonts w:cs="Arial"/>
          <w:color w:val="000000" w:themeColor="text1"/>
          <w:szCs w:val="22"/>
          <w:lang w:val="en-AU"/>
        </w:rPr>
      </w:r>
      <w:r w:rsidR="00DC3889" w:rsidRPr="00BC4437">
        <w:rPr>
          <w:rFonts w:cs="Arial"/>
          <w:color w:val="000000" w:themeColor="text1"/>
          <w:szCs w:val="22"/>
          <w:lang w:val="en-AU"/>
        </w:rPr>
        <w:fldChar w:fldCharType="separate"/>
      </w:r>
      <w:r w:rsidR="00335316" w:rsidRPr="00335316">
        <w:rPr>
          <w:rStyle w:val="FigureChar"/>
          <w:rFonts w:eastAsia="SimSun"/>
          <w:sz w:val="22"/>
          <w:szCs w:val="22"/>
        </w:rPr>
        <w:t xml:space="preserve">Figure </w:t>
      </w:r>
      <w:r w:rsidR="00335316" w:rsidRPr="00335316">
        <w:rPr>
          <w:rStyle w:val="FigureChar"/>
          <w:rFonts w:eastAsia="SimSun"/>
          <w:noProof/>
          <w:sz w:val="22"/>
          <w:szCs w:val="22"/>
        </w:rPr>
        <w:t>5</w:t>
      </w:r>
      <w:r w:rsidR="00335316" w:rsidRPr="00335316">
        <w:rPr>
          <w:rStyle w:val="FigureChar"/>
          <w:rFonts w:eastAsia="SimSun"/>
          <w:noProof/>
          <w:sz w:val="22"/>
          <w:szCs w:val="22"/>
        </w:rPr>
        <w:noBreakHyphen/>
        <w:t>9</w:t>
      </w:r>
      <w:r w:rsidR="00DC3889" w:rsidRPr="00BC4437">
        <w:rPr>
          <w:rFonts w:cs="Arial"/>
          <w:color w:val="000000" w:themeColor="text1"/>
          <w:szCs w:val="22"/>
          <w:lang w:val="en-AU"/>
        </w:rPr>
        <w:fldChar w:fldCharType="end"/>
      </w:r>
      <w:r w:rsidRPr="00BC4437">
        <w:rPr>
          <w:rFonts w:cs="Arial"/>
          <w:color w:val="000000" w:themeColor="text1"/>
          <w:szCs w:val="22"/>
          <w:lang w:val="en-AU"/>
        </w:rPr>
        <w:t>)</w:t>
      </w:r>
      <w:r w:rsidR="00B370A1">
        <w:rPr>
          <w:rFonts w:cs="Arial"/>
          <w:color w:val="000000" w:themeColor="text1"/>
          <w:szCs w:val="22"/>
          <w:lang w:val="en-AU"/>
        </w:rPr>
        <w:t xml:space="preserve"> and salinity gradients (</w:t>
      </w:r>
      <w:r w:rsidR="00B370A1">
        <w:rPr>
          <w:rFonts w:cs="Arial"/>
          <w:color w:val="000000" w:themeColor="text1"/>
          <w:szCs w:val="22"/>
          <w:lang w:val="en-AU"/>
        </w:rPr>
        <w:fldChar w:fldCharType="begin"/>
      </w:r>
      <w:r w:rsidR="00B370A1">
        <w:rPr>
          <w:rFonts w:cs="Arial"/>
          <w:color w:val="000000" w:themeColor="text1"/>
          <w:szCs w:val="22"/>
          <w:lang w:val="en-AU"/>
        </w:rPr>
        <w:instrText xml:space="preserve"> REF _Ref505338597 \h </w:instrText>
      </w:r>
      <w:r w:rsidR="00B370A1">
        <w:rPr>
          <w:rFonts w:cs="Arial"/>
          <w:color w:val="000000" w:themeColor="text1"/>
          <w:szCs w:val="22"/>
          <w:lang w:val="en-AU"/>
        </w:rPr>
      </w:r>
      <w:r w:rsidR="00B370A1">
        <w:rPr>
          <w:rFonts w:cs="Arial"/>
          <w:color w:val="000000" w:themeColor="text1"/>
          <w:szCs w:val="22"/>
          <w:lang w:val="en-AU"/>
        </w:rPr>
        <w:fldChar w:fldCharType="separate"/>
      </w:r>
      <w:r w:rsidR="00335316" w:rsidRPr="00EB32ED">
        <w:t xml:space="preserve">Figure </w:t>
      </w:r>
      <w:r w:rsidR="00335316">
        <w:rPr>
          <w:noProof/>
        </w:rPr>
        <w:t>5</w:t>
      </w:r>
      <w:r w:rsidR="00335316">
        <w:noBreakHyphen/>
      </w:r>
      <w:r w:rsidR="00335316">
        <w:rPr>
          <w:noProof/>
        </w:rPr>
        <w:t>10</w:t>
      </w:r>
      <w:r w:rsidR="00B370A1">
        <w:rPr>
          <w:rFonts w:cs="Arial"/>
          <w:color w:val="000000" w:themeColor="text1"/>
          <w:szCs w:val="22"/>
          <w:lang w:val="en-AU"/>
        </w:rPr>
        <w:fldChar w:fldCharType="end"/>
      </w:r>
      <w:r w:rsidR="00B370A1">
        <w:rPr>
          <w:rFonts w:cs="Arial"/>
          <w:color w:val="000000" w:themeColor="text1"/>
          <w:szCs w:val="22"/>
          <w:lang w:val="en-AU"/>
        </w:rPr>
        <w:t>)</w:t>
      </w:r>
      <w:r w:rsidRPr="00BC4437">
        <w:rPr>
          <w:rFonts w:cs="Arial"/>
          <w:color w:val="000000" w:themeColor="text1"/>
          <w:szCs w:val="22"/>
          <w:lang w:val="en-AU"/>
        </w:rPr>
        <w:t xml:space="preserve">. </w:t>
      </w:r>
      <w:r>
        <w:rPr>
          <w:rFonts w:cs="Arial"/>
          <w:color w:val="000000" w:themeColor="text1"/>
          <w:szCs w:val="22"/>
          <w:lang w:val="en-AU"/>
        </w:rPr>
        <w:t>T</w:t>
      </w:r>
      <w:r w:rsidRPr="002E274E">
        <w:rPr>
          <w:rFonts w:cs="Arial"/>
          <w:color w:val="000000" w:themeColor="text1"/>
          <w:szCs w:val="22"/>
          <w:lang w:val="en-AU"/>
        </w:rPr>
        <w:t xml:space="preserve">here were no clear trends in TSS concentrations </w:t>
      </w:r>
      <w:r w:rsidR="00D24002">
        <w:rPr>
          <w:rFonts w:cs="Arial"/>
          <w:color w:val="000000" w:themeColor="text1"/>
          <w:szCs w:val="22"/>
          <w:lang w:val="en-AU"/>
        </w:rPr>
        <w:t>with</w:t>
      </w:r>
      <w:r w:rsidR="00D24002" w:rsidRPr="002E274E">
        <w:rPr>
          <w:rFonts w:cs="Arial"/>
          <w:color w:val="000000" w:themeColor="text1"/>
          <w:szCs w:val="22"/>
          <w:lang w:val="en-AU"/>
        </w:rPr>
        <w:t xml:space="preserve"> </w:t>
      </w:r>
      <w:r w:rsidRPr="002E274E">
        <w:rPr>
          <w:rFonts w:cs="Arial"/>
          <w:color w:val="000000" w:themeColor="text1"/>
          <w:szCs w:val="22"/>
          <w:lang w:val="en-AU"/>
        </w:rPr>
        <w:t xml:space="preserve">distance, </w:t>
      </w:r>
      <w:r>
        <w:rPr>
          <w:rFonts w:cs="Arial"/>
          <w:color w:val="000000" w:themeColor="text1"/>
          <w:szCs w:val="22"/>
          <w:lang w:val="en-AU"/>
        </w:rPr>
        <w:t xml:space="preserve">but </w:t>
      </w:r>
      <w:r w:rsidR="00C62047" w:rsidRPr="002E274E">
        <w:rPr>
          <w:rFonts w:cs="Arial"/>
          <w:color w:val="000000" w:themeColor="text1"/>
          <w:szCs w:val="22"/>
          <w:lang w:val="en-AU"/>
        </w:rPr>
        <w:t>Secchi</w:t>
      </w:r>
      <w:r w:rsidRPr="002E274E">
        <w:rPr>
          <w:rFonts w:cs="Arial"/>
          <w:color w:val="000000" w:themeColor="text1"/>
          <w:szCs w:val="22"/>
          <w:lang w:val="en-AU"/>
        </w:rPr>
        <w:t xml:space="preserve"> depth increased with distance from the mouth. </w:t>
      </w:r>
      <w:r w:rsidR="00FD11F8">
        <w:rPr>
          <w:rFonts w:cs="Arial"/>
          <w:color w:val="000000" w:themeColor="text1"/>
          <w:szCs w:val="22"/>
          <w:lang w:val="en-AU"/>
        </w:rPr>
        <w:t xml:space="preserve">Concentrations of </w:t>
      </w:r>
      <w:r>
        <w:rPr>
          <w:rFonts w:cs="Arial"/>
          <w:color w:val="000000" w:themeColor="text1"/>
          <w:szCs w:val="22"/>
          <w:lang w:val="en-AU"/>
        </w:rPr>
        <w:t xml:space="preserve">DON, DOP, PN and PP stayed relatively constant across the sites. </w:t>
      </w:r>
      <w:r w:rsidR="00AC0967">
        <w:rPr>
          <w:rFonts w:cs="Arial"/>
          <w:color w:val="000000" w:themeColor="text1"/>
          <w:szCs w:val="22"/>
          <w:lang w:val="en-AU"/>
        </w:rPr>
        <w:t>Note that:</w:t>
      </w:r>
    </w:p>
    <w:p w14:paraId="227130A6" w14:textId="741B3F91" w:rsidR="00AC0967" w:rsidRPr="0097272C" w:rsidRDefault="00514329" w:rsidP="00375EC0">
      <w:pPr>
        <w:pStyle w:val="ListParagraph"/>
        <w:numPr>
          <w:ilvl w:val="0"/>
          <w:numId w:val="35"/>
        </w:numPr>
        <w:ind w:left="851" w:hanging="284"/>
        <w:rPr>
          <w:rFonts w:cs="Arial"/>
          <w:color w:val="000000" w:themeColor="text1"/>
          <w:szCs w:val="22"/>
          <w:lang w:val="en-AU"/>
        </w:rPr>
      </w:pPr>
      <w:r w:rsidRPr="0097272C">
        <w:rPr>
          <w:rFonts w:cs="Arial"/>
          <w:color w:val="000000" w:themeColor="text1"/>
          <w:szCs w:val="22"/>
          <w:lang w:val="en-AU"/>
        </w:rPr>
        <w:t>M</w:t>
      </w:r>
      <w:r w:rsidR="00580CEF" w:rsidRPr="0097272C">
        <w:rPr>
          <w:rFonts w:cs="Arial"/>
          <w:color w:val="000000" w:themeColor="text1"/>
          <w:szCs w:val="22"/>
          <w:lang w:val="en-AU"/>
        </w:rPr>
        <w:t xml:space="preserve">aximum ambient </w:t>
      </w:r>
      <w:r w:rsidR="000C018A" w:rsidRPr="0097272C">
        <w:rPr>
          <w:rFonts w:cs="Arial"/>
          <w:color w:val="000000" w:themeColor="text1"/>
          <w:szCs w:val="22"/>
          <w:lang w:val="en-AU"/>
        </w:rPr>
        <w:t xml:space="preserve">concentrations </w:t>
      </w:r>
      <w:r w:rsidR="00580CEF" w:rsidRPr="0097272C">
        <w:rPr>
          <w:rFonts w:cs="Arial"/>
          <w:color w:val="000000" w:themeColor="text1"/>
          <w:szCs w:val="22"/>
          <w:lang w:val="en-AU"/>
        </w:rPr>
        <w:t>of NO</w:t>
      </w:r>
      <w:r w:rsidR="00580CEF" w:rsidRPr="0097272C">
        <w:rPr>
          <w:rFonts w:cs="Arial"/>
          <w:color w:val="000000" w:themeColor="text1"/>
          <w:szCs w:val="22"/>
          <w:vertAlign w:val="subscript"/>
          <w:lang w:val="en-AU"/>
        </w:rPr>
        <w:t>x</w:t>
      </w:r>
      <w:r w:rsidR="00580CEF" w:rsidRPr="0097272C">
        <w:rPr>
          <w:rFonts w:cs="Arial"/>
          <w:color w:val="000000" w:themeColor="text1"/>
          <w:szCs w:val="22"/>
          <w:lang w:val="en-AU"/>
        </w:rPr>
        <w:t xml:space="preserve"> (19</w:t>
      </w:r>
      <w:r w:rsidR="005B02C2">
        <w:rPr>
          <w:rFonts w:cs="Arial"/>
          <w:color w:val="000000" w:themeColor="text1"/>
          <w:szCs w:val="22"/>
          <w:lang w:val="en-AU"/>
        </w:rPr>
        <w:t>.</w:t>
      </w:r>
      <w:r w:rsidR="00580CEF" w:rsidRPr="0097272C">
        <w:rPr>
          <w:rFonts w:cs="Arial"/>
          <w:color w:val="000000" w:themeColor="text1"/>
          <w:szCs w:val="22"/>
          <w:lang w:val="en-AU"/>
        </w:rPr>
        <w:t xml:space="preserve">5 </w:t>
      </w:r>
      <w:r w:rsidR="005B02C2">
        <w:rPr>
          <w:rFonts w:cs="Arial"/>
        </w:rPr>
        <w:t>µ</w:t>
      </w:r>
      <w:r w:rsidR="005B02C2">
        <w:t>g L</w:t>
      </w:r>
      <w:r w:rsidR="005B02C2" w:rsidRPr="0044689A">
        <w:rPr>
          <w:vertAlign w:val="superscript"/>
        </w:rPr>
        <w:t>-1</w:t>
      </w:r>
      <w:r w:rsidR="00580CEF" w:rsidRPr="0097272C">
        <w:rPr>
          <w:rFonts w:cs="Arial"/>
          <w:color w:val="000000" w:themeColor="text1"/>
          <w:szCs w:val="22"/>
          <w:lang w:val="en-AU"/>
        </w:rPr>
        <w:t>), NH</w:t>
      </w:r>
      <w:r w:rsidR="00580CEF" w:rsidRPr="0097272C">
        <w:rPr>
          <w:rFonts w:cs="Arial"/>
          <w:color w:val="000000" w:themeColor="text1"/>
          <w:szCs w:val="22"/>
          <w:vertAlign w:val="subscript"/>
          <w:lang w:val="en-AU"/>
        </w:rPr>
        <w:t>3</w:t>
      </w:r>
      <w:r w:rsidR="00580CEF" w:rsidRPr="0097272C">
        <w:rPr>
          <w:rFonts w:cs="Arial"/>
          <w:color w:val="000000" w:themeColor="text1"/>
          <w:szCs w:val="22"/>
          <w:lang w:val="en-AU"/>
        </w:rPr>
        <w:t xml:space="preserve"> (12.0 </w:t>
      </w:r>
      <w:r w:rsidR="005B02C2">
        <w:rPr>
          <w:rFonts w:cs="Arial"/>
        </w:rPr>
        <w:t>µ</w:t>
      </w:r>
      <w:r w:rsidR="005B02C2">
        <w:t>g L</w:t>
      </w:r>
      <w:r w:rsidR="005B02C2" w:rsidRPr="0044689A">
        <w:rPr>
          <w:vertAlign w:val="superscript"/>
        </w:rPr>
        <w:t>-1</w:t>
      </w:r>
      <w:r w:rsidR="00580CEF" w:rsidRPr="0097272C">
        <w:rPr>
          <w:rFonts w:cs="Arial"/>
          <w:color w:val="000000" w:themeColor="text1"/>
          <w:szCs w:val="22"/>
          <w:lang w:val="en-AU"/>
        </w:rPr>
        <w:t>)</w:t>
      </w:r>
      <w:r w:rsidR="000C018A" w:rsidRPr="0097272C">
        <w:rPr>
          <w:rFonts w:cs="Arial"/>
          <w:color w:val="000000" w:themeColor="text1"/>
          <w:szCs w:val="22"/>
          <w:lang w:val="en-AU"/>
        </w:rPr>
        <w:t>,</w:t>
      </w:r>
      <w:r w:rsidR="00580CEF" w:rsidRPr="0097272C">
        <w:rPr>
          <w:rFonts w:cs="Arial"/>
          <w:color w:val="000000" w:themeColor="text1"/>
          <w:szCs w:val="22"/>
          <w:lang w:val="en-AU"/>
        </w:rPr>
        <w:t xml:space="preserve"> </w:t>
      </w:r>
      <w:r w:rsidR="00DB1350">
        <w:t>PO</w:t>
      </w:r>
      <w:r w:rsidR="00DB1350" w:rsidRPr="00A56E85">
        <w:rPr>
          <w:vertAlign w:val="subscript"/>
        </w:rPr>
        <w:t>4</w:t>
      </w:r>
      <w:r w:rsidR="00580CEF" w:rsidRPr="0097272C">
        <w:rPr>
          <w:rFonts w:cs="Arial"/>
          <w:color w:val="000000" w:themeColor="text1"/>
          <w:szCs w:val="22"/>
          <w:lang w:val="en-AU"/>
        </w:rPr>
        <w:t xml:space="preserve"> (3.9 </w:t>
      </w:r>
      <w:r w:rsidR="005B02C2">
        <w:rPr>
          <w:rFonts w:cs="Arial"/>
        </w:rPr>
        <w:t>µ</w:t>
      </w:r>
      <w:r w:rsidR="005B02C2">
        <w:t>g L</w:t>
      </w:r>
      <w:r w:rsidR="005B02C2" w:rsidRPr="0044689A">
        <w:rPr>
          <w:vertAlign w:val="superscript"/>
        </w:rPr>
        <w:t>-1</w:t>
      </w:r>
      <w:r w:rsidR="00580CEF" w:rsidRPr="0097272C">
        <w:rPr>
          <w:rFonts w:cs="Arial"/>
          <w:color w:val="000000" w:themeColor="text1"/>
          <w:szCs w:val="22"/>
          <w:lang w:val="en-AU"/>
        </w:rPr>
        <w:t xml:space="preserve">) </w:t>
      </w:r>
      <w:r w:rsidR="000C018A" w:rsidRPr="0097272C">
        <w:rPr>
          <w:rFonts w:cs="Arial"/>
          <w:color w:val="000000" w:themeColor="text1"/>
          <w:szCs w:val="22"/>
          <w:lang w:val="en-AU"/>
        </w:rPr>
        <w:t>and</w:t>
      </w:r>
      <w:r w:rsidR="00580CEF" w:rsidRPr="0097272C">
        <w:rPr>
          <w:rFonts w:cs="Arial"/>
          <w:color w:val="000000" w:themeColor="text1"/>
          <w:szCs w:val="22"/>
          <w:lang w:val="en-AU"/>
        </w:rPr>
        <w:t xml:space="preserve"> </w:t>
      </w:r>
      <w:r w:rsidR="00603127" w:rsidRPr="0097272C">
        <w:rPr>
          <w:rFonts w:cs="Arial"/>
          <w:color w:val="000000" w:themeColor="text1"/>
          <w:szCs w:val="22"/>
          <w:lang w:val="en-AU"/>
        </w:rPr>
        <w:t>C</w:t>
      </w:r>
      <w:r w:rsidR="00580CEF" w:rsidRPr="0097272C">
        <w:rPr>
          <w:rFonts w:cs="Arial"/>
          <w:color w:val="000000" w:themeColor="text1"/>
          <w:szCs w:val="22"/>
          <w:lang w:val="en-AU"/>
        </w:rPr>
        <w:t>hl-</w:t>
      </w:r>
      <w:r w:rsidR="00580CEF" w:rsidRPr="0097272C">
        <w:rPr>
          <w:rFonts w:cs="Arial"/>
          <w:i/>
          <w:color w:val="000000" w:themeColor="text1"/>
          <w:szCs w:val="22"/>
          <w:lang w:val="en-AU"/>
        </w:rPr>
        <w:t>a</w:t>
      </w:r>
      <w:r w:rsidR="00580CEF" w:rsidRPr="0097272C">
        <w:rPr>
          <w:rFonts w:cs="Arial"/>
          <w:color w:val="000000" w:themeColor="text1"/>
          <w:szCs w:val="22"/>
          <w:lang w:val="en-AU"/>
        </w:rPr>
        <w:t xml:space="preserve"> (1.4 </w:t>
      </w:r>
      <w:r w:rsidR="005B02C2">
        <w:rPr>
          <w:rFonts w:cs="Arial"/>
        </w:rPr>
        <w:t>µ</w:t>
      </w:r>
      <w:r w:rsidR="005B02C2">
        <w:t>g L</w:t>
      </w:r>
      <w:r w:rsidR="005B02C2" w:rsidRPr="0044689A">
        <w:rPr>
          <w:vertAlign w:val="superscript"/>
        </w:rPr>
        <w:t>-1</w:t>
      </w:r>
      <w:r w:rsidR="00580CEF" w:rsidRPr="0097272C">
        <w:rPr>
          <w:rFonts w:cs="Arial"/>
          <w:color w:val="000000" w:themeColor="text1"/>
          <w:szCs w:val="22"/>
          <w:lang w:val="en-AU"/>
        </w:rPr>
        <w:t xml:space="preserve">) were recorded in the </w:t>
      </w:r>
      <w:r w:rsidR="00D24002" w:rsidRPr="0097272C">
        <w:rPr>
          <w:rFonts w:cs="Arial"/>
          <w:color w:val="000000" w:themeColor="text1"/>
          <w:szCs w:val="22"/>
          <w:lang w:val="en-AU"/>
        </w:rPr>
        <w:t xml:space="preserve">open coastal </w:t>
      </w:r>
      <w:r w:rsidR="00580CEF" w:rsidRPr="0097272C">
        <w:rPr>
          <w:rFonts w:cs="Arial"/>
          <w:color w:val="000000" w:themeColor="text1"/>
          <w:szCs w:val="22"/>
          <w:lang w:val="en-AU"/>
        </w:rPr>
        <w:t>zone (sites AR02, AR03, ER02 and ER03</w:t>
      </w:r>
      <w:r w:rsidR="00A27E77">
        <w:rPr>
          <w:rFonts w:cs="Arial"/>
          <w:color w:val="000000" w:themeColor="text1"/>
          <w:szCs w:val="22"/>
          <w:lang w:val="en-AU"/>
        </w:rPr>
        <w:t>,</w:t>
      </w:r>
      <w:r w:rsidR="00D24002" w:rsidRPr="0097272C">
        <w:rPr>
          <w:rFonts w:cs="Arial"/>
          <w:color w:val="000000" w:themeColor="text1"/>
          <w:szCs w:val="22"/>
          <w:lang w:val="en-AU"/>
        </w:rPr>
        <w:t xml:space="preserve"> respectively</w:t>
      </w:r>
      <w:r w:rsidR="00580CEF" w:rsidRPr="0097272C">
        <w:rPr>
          <w:rFonts w:cs="Arial"/>
          <w:color w:val="000000" w:themeColor="text1"/>
          <w:szCs w:val="22"/>
          <w:lang w:val="en-AU"/>
        </w:rPr>
        <w:t xml:space="preserve">) </w:t>
      </w:r>
    </w:p>
    <w:p w14:paraId="6650CBA1" w14:textId="1D97FF13" w:rsidR="00AC0967" w:rsidRPr="0097272C" w:rsidRDefault="00580CEF" w:rsidP="00375EC0">
      <w:pPr>
        <w:pStyle w:val="ListParagraph"/>
        <w:numPr>
          <w:ilvl w:val="0"/>
          <w:numId w:val="35"/>
        </w:numPr>
        <w:ind w:left="851" w:hanging="284"/>
        <w:rPr>
          <w:rFonts w:cs="Arial"/>
          <w:color w:val="000000" w:themeColor="text1"/>
          <w:szCs w:val="22"/>
          <w:lang w:val="en-AU"/>
        </w:rPr>
      </w:pPr>
      <w:r w:rsidRPr="0097272C">
        <w:rPr>
          <w:rFonts w:cs="Arial"/>
          <w:color w:val="000000" w:themeColor="text1"/>
          <w:szCs w:val="22"/>
          <w:lang w:val="en-AU"/>
        </w:rPr>
        <w:t xml:space="preserve">Maximum concentrations of PN (72 and 70 </w:t>
      </w:r>
      <w:r w:rsidR="005B02C2">
        <w:rPr>
          <w:rFonts w:cs="Arial"/>
        </w:rPr>
        <w:t>µ</w:t>
      </w:r>
      <w:r w:rsidR="005B02C2">
        <w:t>g L</w:t>
      </w:r>
      <w:r w:rsidR="005B02C2" w:rsidRPr="0044689A">
        <w:rPr>
          <w:vertAlign w:val="superscript"/>
        </w:rPr>
        <w:t>-1</w:t>
      </w:r>
      <w:r w:rsidRPr="0097272C">
        <w:rPr>
          <w:rFonts w:cs="Arial"/>
          <w:color w:val="000000" w:themeColor="text1"/>
          <w:szCs w:val="22"/>
          <w:lang w:val="en-AU"/>
        </w:rPr>
        <w:t xml:space="preserve">) and PP (22 </w:t>
      </w:r>
      <w:r w:rsidR="005B02C2">
        <w:rPr>
          <w:rFonts w:cs="Arial"/>
        </w:rPr>
        <w:t>µ</w:t>
      </w:r>
      <w:r w:rsidR="005B02C2">
        <w:t>g L</w:t>
      </w:r>
      <w:r w:rsidR="005B02C2" w:rsidRPr="0044689A">
        <w:rPr>
          <w:vertAlign w:val="superscript"/>
        </w:rPr>
        <w:t>-1</w:t>
      </w:r>
      <w:r w:rsidRPr="0097272C">
        <w:rPr>
          <w:rFonts w:cs="Arial"/>
          <w:color w:val="000000" w:themeColor="text1"/>
          <w:szCs w:val="22"/>
          <w:lang w:val="en-AU"/>
        </w:rPr>
        <w:t xml:space="preserve">) were detected in the </w:t>
      </w:r>
      <w:r w:rsidR="006A068C">
        <w:rPr>
          <w:rFonts w:cs="Arial"/>
          <w:color w:val="000000" w:themeColor="text1"/>
          <w:szCs w:val="22"/>
          <w:lang w:val="en-AU"/>
        </w:rPr>
        <w:t>open coastal</w:t>
      </w:r>
      <w:r w:rsidRPr="0097272C">
        <w:rPr>
          <w:rFonts w:cs="Arial"/>
          <w:color w:val="000000" w:themeColor="text1"/>
          <w:szCs w:val="22"/>
          <w:lang w:val="en-AU"/>
        </w:rPr>
        <w:t xml:space="preserve"> and </w:t>
      </w:r>
      <w:r w:rsidR="006A068C">
        <w:rPr>
          <w:rFonts w:cs="Arial"/>
          <w:color w:val="000000" w:themeColor="text1"/>
          <w:szCs w:val="22"/>
          <w:lang w:val="en-AU"/>
        </w:rPr>
        <w:t>midshelf</w:t>
      </w:r>
      <w:r w:rsidRPr="0097272C">
        <w:rPr>
          <w:rFonts w:cs="Arial"/>
          <w:color w:val="000000" w:themeColor="text1"/>
          <w:szCs w:val="22"/>
          <w:lang w:val="en-AU"/>
        </w:rPr>
        <w:t xml:space="preserve"> zone on </w:t>
      </w:r>
      <w:r w:rsidR="00F974FA">
        <w:rPr>
          <w:rFonts w:cs="Arial"/>
          <w:color w:val="000000" w:themeColor="text1"/>
          <w:szCs w:val="22"/>
          <w:lang w:val="en-AU"/>
        </w:rPr>
        <w:t>27</w:t>
      </w:r>
      <w:r w:rsidR="00F974FA">
        <w:rPr>
          <w:rFonts w:cs="Arial"/>
          <w:color w:val="000000" w:themeColor="text1"/>
          <w:szCs w:val="22"/>
          <w:vertAlign w:val="superscript"/>
          <w:lang w:val="en-AU"/>
        </w:rPr>
        <w:t xml:space="preserve"> </w:t>
      </w:r>
      <w:r w:rsidR="00F974FA">
        <w:rPr>
          <w:rFonts w:cs="Arial"/>
          <w:color w:val="000000" w:themeColor="text1"/>
          <w:szCs w:val="22"/>
          <w:lang w:val="en-AU"/>
        </w:rPr>
        <w:t>October 20</w:t>
      </w:r>
      <w:r w:rsidRPr="0097272C">
        <w:rPr>
          <w:rFonts w:cs="Arial"/>
          <w:color w:val="000000" w:themeColor="text1"/>
          <w:szCs w:val="22"/>
          <w:lang w:val="en-AU"/>
        </w:rPr>
        <w:t>17 and may be related to wind resuspension of sediments</w:t>
      </w:r>
      <w:r w:rsidR="00514329" w:rsidRPr="0097272C">
        <w:rPr>
          <w:rFonts w:cs="Arial"/>
          <w:color w:val="000000" w:themeColor="text1"/>
          <w:szCs w:val="22"/>
          <w:lang w:val="en-AU"/>
        </w:rPr>
        <w:t xml:space="preserve"> </w:t>
      </w:r>
    </w:p>
    <w:p w14:paraId="69340C2C" w14:textId="47142D3E" w:rsidR="00AC0967" w:rsidRPr="0097272C" w:rsidRDefault="00580CEF" w:rsidP="00375EC0">
      <w:pPr>
        <w:pStyle w:val="ListParagraph"/>
        <w:numPr>
          <w:ilvl w:val="0"/>
          <w:numId w:val="35"/>
        </w:numPr>
        <w:ind w:left="851" w:hanging="284"/>
        <w:rPr>
          <w:rFonts w:cs="Arial"/>
          <w:color w:val="000000" w:themeColor="text1"/>
          <w:szCs w:val="22"/>
          <w:lang w:val="en-AU"/>
        </w:rPr>
      </w:pPr>
      <w:r w:rsidRPr="0097272C">
        <w:rPr>
          <w:rFonts w:cs="Arial"/>
          <w:color w:val="000000" w:themeColor="text1"/>
          <w:szCs w:val="22"/>
          <w:lang w:val="en-AU"/>
        </w:rPr>
        <w:t>Ambient concentrations of TSS for 2017</w:t>
      </w:r>
      <w:r w:rsidR="00A27E77">
        <w:rPr>
          <w:rFonts w:cs="Arial"/>
          <w:color w:val="000000" w:themeColor="text1"/>
          <w:szCs w:val="22"/>
          <w:lang w:val="en-AU"/>
        </w:rPr>
        <w:t>–</w:t>
      </w:r>
      <w:r w:rsidRPr="0097272C">
        <w:rPr>
          <w:rFonts w:cs="Arial"/>
          <w:color w:val="000000" w:themeColor="text1"/>
          <w:szCs w:val="22"/>
          <w:lang w:val="en-AU"/>
        </w:rPr>
        <w:t>18 ranged from 1.7</w:t>
      </w:r>
      <w:r w:rsidR="00A27E77">
        <w:rPr>
          <w:rFonts w:cs="Arial"/>
          <w:color w:val="000000" w:themeColor="text1"/>
          <w:szCs w:val="22"/>
          <w:lang w:val="en-AU"/>
        </w:rPr>
        <w:t xml:space="preserve"> to </w:t>
      </w:r>
      <w:r w:rsidRPr="0097272C">
        <w:rPr>
          <w:rFonts w:cs="Arial"/>
          <w:color w:val="000000" w:themeColor="text1"/>
          <w:szCs w:val="22"/>
          <w:lang w:val="en-AU"/>
        </w:rPr>
        <w:t>29 mg</w:t>
      </w:r>
      <w:r w:rsidR="005B02C2">
        <w:rPr>
          <w:rFonts w:cs="Arial"/>
          <w:color w:val="000000" w:themeColor="text1"/>
          <w:szCs w:val="22"/>
          <w:lang w:val="en-AU"/>
        </w:rPr>
        <w:t xml:space="preserve"> </w:t>
      </w:r>
      <w:r w:rsidRPr="0097272C">
        <w:rPr>
          <w:rFonts w:cs="Arial"/>
          <w:color w:val="000000" w:themeColor="text1"/>
          <w:szCs w:val="22"/>
          <w:lang w:val="en-AU"/>
        </w:rPr>
        <w:t>L</w:t>
      </w:r>
      <w:r w:rsidR="005B02C2" w:rsidRPr="00F67719">
        <w:rPr>
          <w:rFonts w:cs="Arial"/>
          <w:color w:val="000000" w:themeColor="text1"/>
          <w:szCs w:val="22"/>
          <w:vertAlign w:val="superscript"/>
          <w:lang w:val="en-AU"/>
        </w:rPr>
        <w:t>-1</w:t>
      </w:r>
      <w:r w:rsidRPr="0097272C">
        <w:rPr>
          <w:rFonts w:cs="Arial"/>
          <w:color w:val="000000" w:themeColor="text1"/>
          <w:szCs w:val="22"/>
          <w:lang w:val="en-AU"/>
        </w:rPr>
        <w:t xml:space="preserve"> with a mean of 4.4 </w:t>
      </w:r>
      <w:r w:rsidR="005B02C2" w:rsidRPr="0097272C">
        <w:rPr>
          <w:rFonts w:cs="Arial"/>
          <w:color w:val="000000" w:themeColor="text1"/>
          <w:szCs w:val="22"/>
          <w:lang w:val="en-AU"/>
        </w:rPr>
        <w:t>mg</w:t>
      </w:r>
      <w:r w:rsidR="005B02C2">
        <w:rPr>
          <w:rFonts w:cs="Arial"/>
          <w:color w:val="000000" w:themeColor="text1"/>
          <w:szCs w:val="22"/>
          <w:lang w:val="en-AU"/>
        </w:rPr>
        <w:t xml:space="preserve"> </w:t>
      </w:r>
      <w:r w:rsidR="005B02C2" w:rsidRPr="0097272C">
        <w:rPr>
          <w:rFonts w:cs="Arial"/>
          <w:color w:val="000000" w:themeColor="text1"/>
          <w:szCs w:val="22"/>
          <w:lang w:val="en-AU"/>
        </w:rPr>
        <w:t>L</w:t>
      </w:r>
      <w:r w:rsidR="005B02C2" w:rsidRPr="0044689A">
        <w:rPr>
          <w:rFonts w:cs="Arial"/>
          <w:color w:val="000000" w:themeColor="text1"/>
          <w:szCs w:val="22"/>
          <w:vertAlign w:val="superscript"/>
          <w:lang w:val="en-AU"/>
        </w:rPr>
        <w:t>-1</w:t>
      </w:r>
      <w:r w:rsidRPr="0097272C">
        <w:rPr>
          <w:rFonts w:cs="Arial"/>
          <w:color w:val="000000" w:themeColor="text1"/>
          <w:szCs w:val="22"/>
          <w:lang w:val="en-AU"/>
        </w:rPr>
        <w:t>. TN ranged from 81</w:t>
      </w:r>
      <w:r w:rsidR="00A27E77">
        <w:rPr>
          <w:rFonts w:cs="Arial"/>
        </w:rPr>
        <w:t xml:space="preserve"> to </w:t>
      </w:r>
      <w:r w:rsidRPr="0097272C">
        <w:rPr>
          <w:rFonts w:cs="Arial"/>
          <w:color w:val="000000" w:themeColor="text1"/>
          <w:szCs w:val="22"/>
          <w:lang w:val="en-AU"/>
        </w:rPr>
        <w:t xml:space="preserve">157 </w:t>
      </w:r>
      <w:r w:rsidR="005B02C2">
        <w:rPr>
          <w:rFonts w:cs="Arial"/>
        </w:rPr>
        <w:t>µ</w:t>
      </w:r>
      <w:r w:rsidR="005B02C2">
        <w:t>g L</w:t>
      </w:r>
      <w:r w:rsidR="005B02C2" w:rsidRPr="0044689A">
        <w:rPr>
          <w:vertAlign w:val="superscript"/>
        </w:rPr>
        <w:t>-1</w:t>
      </w:r>
      <w:r w:rsidRPr="0097272C">
        <w:rPr>
          <w:rFonts w:cs="Arial"/>
          <w:color w:val="000000" w:themeColor="text1"/>
          <w:szCs w:val="22"/>
          <w:lang w:val="en-AU"/>
        </w:rPr>
        <w:t xml:space="preserve"> (mean 100 </w:t>
      </w:r>
      <w:r w:rsidR="005B02C2">
        <w:rPr>
          <w:rFonts w:cs="Arial"/>
        </w:rPr>
        <w:t>µ</w:t>
      </w:r>
      <w:r w:rsidR="005B02C2">
        <w:t>g L</w:t>
      </w:r>
      <w:r w:rsidR="005B02C2" w:rsidRPr="0044689A">
        <w:rPr>
          <w:vertAlign w:val="superscript"/>
        </w:rPr>
        <w:t>-1</w:t>
      </w:r>
      <w:r w:rsidRPr="0097272C">
        <w:rPr>
          <w:rFonts w:cs="Arial"/>
          <w:color w:val="000000" w:themeColor="text1"/>
          <w:szCs w:val="22"/>
          <w:lang w:val="en-AU"/>
        </w:rPr>
        <w:t xml:space="preserve">) and was comprised on average of 82% DON and 11% PN. </w:t>
      </w:r>
    </w:p>
    <w:p w14:paraId="4E693DDE" w14:textId="6DBD1B10" w:rsidR="00580CEF" w:rsidRPr="0097272C" w:rsidRDefault="00580CEF" w:rsidP="00375EC0">
      <w:pPr>
        <w:pStyle w:val="ListParagraph"/>
        <w:numPr>
          <w:ilvl w:val="0"/>
          <w:numId w:val="35"/>
        </w:numPr>
        <w:ind w:left="851" w:hanging="284"/>
        <w:rPr>
          <w:rFonts w:cs="Arial"/>
          <w:color w:val="000000" w:themeColor="text1"/>
          <w:szCs w:val="22"/>
          <w:lang w:val="en-AU"/>
        </w:rPr>
      </w:pPr>
      <w:r w:rsidRPr="0097272C">
        <w:rPr>
          <w:rFonts w:cs="Arial"/>
          <w:color w:val="000000" w:themeColor="text1"/>
          <w:szCs w:val="22"/>
          <w:lang w:val="en-AU"/>
        </w:rPr>
        <w:t>TP concentrations ranged from 4</w:t>
      </w:r>
      <w:r w:rsidR="00A27E77">
        <w:rPr>
          <w:rFonts w:cs="Arial"/>
          <w:color w:val="000000" w:themeColor="text1"/>
          <w:szCs w:val="22"/>
          <w:lang w:val="en-AU"/>
        </w:rPr>
        <w:t xml:space="preserve"> to </w:t>
      </w:r>
      <w:r w:rsidRPr="0097272C">
        <w:rPr>
          <w:rFonts w:cs="Arial"/>
          <w:color w:val="000000" w:themeColor="text1"/>
          <w:szCs w:val="22"/>
          <w:lang w:val="en-AU"/>
        </w:rPr>
        <w:t xml:space="preserve">31 </w:t>
      </w:r>
      <w:r w:rsidR="005B02C2">
        <w:rPr>
          <w:rFonts w:cs="Arial"/>
        </w:rPr>
        <w:t>µ</w:t>
      </w:r>
      <w:r w:rsidR="005B02C2">
        <w:t>g L</w:t>
      </w:r>
      <w:r w:rsidR="005B02C2" w:rsidRPr="0044689A">
        <w:rPr>
          <w:vertAlign w:val="superscript"/>
        </w:rPr>
        <w:t>-1</w:t>
      </w:r>
      <w:r w:rsidRPr="0097272C">
        <w:rPr>
          <w:rFonts w:cs="Arial"/>
          <w:color w:val="000000" w:themeColor="text1"/>
          <w:szCs w:val="22"/>
          <w:lang w:val="en-AU"/>
        </w:rPr>
        <w:t xml:space="preserve"> (mean 8.1 </w:t>
      </w:r>
      <w:r w:rsidR="005B02C2">
        <w:rPr>
          <w:rFonts w:cs="Arial"/>
        </w:rPr>
        <w:t>µ</w:t>
      </w:r>
      <w:r w:rsidR="005B02C2">
        <w:t>g L</w:t>
      </w:r>
      <w:r w:rsidR="005B02C2" w:rsidRPr="0044689A">
        <w:rPr>
          <w:vertAlign w:val="superscript"/>
        </w:rPr>
        <w:t>-1</w:t>
      </w:r>
      <w:r w:rsidRPr="0097272C">
        <w:rPr>
          <w:rFonts w:cs="Arial"/>
          <w:color w:val="000000" w:themeColor="text1"/>
          <w:szCs w:val="22"/>
          <w:lang w:val="en-AU"/>
        </w:rPr>
        <w:t xml:space="preserve">) and was comprised of 51% </w:t>
      </w:r>
      <w:r w:rsidR="00DB1350">
        <w:t>PO</w:t>
      </w:r>
      <w:r w:rsidR="00DB1350" w:rsidRPr="00A56E85">
        <w:rPr>
          <w:vertAlign w:val="subscript"/>
        </w:rPr>
        <w:t>4</w:t>
      </w:r>
      <w:r w:rsidRPr="0097272C">
        <w:rPr>
          <w:rFonts w:cs="Arial"/>
          <w:color w:val="000000" w:themeColor="text1"/>
          <w:szCs w:val="22"/>
          <w:lang w:val="en-AU"/>
        </w:rPr>
        <w:t xml:space="preserve">, 34% DOP and 15% PP on average. </w:t>
      </w:r>
    </w:p>
    <w:p w14:paraId="230BBABA" w14:textId="7D3C36A3" w:rsidR="003C2F21" w:rsidRDefault="00580CEF" w:rsidP="00580CEF">
      <w:pPr>
        <w:rPr>
          <w:rFonts w:cs="Arial"/>
          <w:color w:val="000000" w:themeColor="text1"/>
          <w:szCs w:val="22"/>
          <w:lang w:val="en-AU"/>
        </w:rPr>
      </w:pPr>
      <w:r w:rsidRPr="00717BA3">
        <w:rPr>
          <w:rFonts w:cs="Arial"/>
          <w:color w:val="000000" w:themeColor="text1"/>
          <w:szCs w:val="22"/>
          <w:lang w:val="en-AU"/>
        </w:rPr>
        <w:t>Analyses of ambient sampling results against</w:t>
      </w:r>
      <w:r>
        <w:rPr>
          <w:rFonts w:cs="Arial"/>
          <w:color w:val="000000" w:themeColor="text1"/>
          <w:szCs w:val="22"/>
          <w:lang w:val="en-AU"/>
        </w:rPr>
        <w:t xml:space="preserve"> the draft</w:t>
      </w:r>
      <w:r w:rsidRPr="00717BA3">
        <w:rPr>
          <w:rFonts w:cs="Arial"/>
          <w:color w:val="000000" w:themeColor="text1"/>
          <w:szCs w:val="22"/>
          <w:lang w:val="en-AU"/>
        </w:rPr>
        <w:t xml:space="preserve"> East</w:t>
      </w:r>
      <w:r>
        <w:rPr>
          <w:rFonts w:cs="Arial"/>
          <w:color w:val="000000" w:themeColor="text1"/>
          <w:szCs w:val="22"/>
          <w:lang w:val="en-AU"/>
        </w:rPr>
        <w:t>ern</w:t>
      </w:r>
      <w:r w:rsidRPr="00717BA3">
        <w:rPr>
          <w:rFonts w:cs="Arial"/>
          <w:color w:val="000000" w:themeColor="text1"/>
          <w:szCs w:val="22"/>
          <w:lang w:val="en-AU"/>
        </w:rPr>
        <w:t xml:space="preserve"> Cape York regional guidelines (</w:t>
      </w:r>
      <w:r w:rsidRPr="00717BA3">
        <w:rPr>
          <w:rFonts w:cs="Arial"/>
          <w:color w:val="000000" w:themeColor="text1"/>
          <w:szCs w:val="22"/>
          <w:lang w:val="en-AU"/>
        </w:rPr>
        <w:fldChar w:fldCharType="begin"/>
      </w:r>
      <w:r w:rsidRPr="00717BA3">
        <w:rPr>
          <w:rFonts w:cs="Arial"/>
          <w:color w:val="000000" w:themeColor="text1"/>
          <w:szCs w:val="22"/>
          <w:lang w:val="en-AU"/>
        </w:rPr>
        <w:instrText xml:space="preserve"> REF _Ref506365726 \h  \* MERGEFORMAT </w:instrText>
      </w:r>
      <w:r w:rsidRPr="00717BA3">
        <w:rPr>
          <w:rFonts w:cs="Arial"/>
          <w:color w:val="000000" w:themeColor="text1"/>
          <w:szCs w:val="22"/>
          <w:lang w:val="en-AU"/>
        </w:rPr>
      </w:r>
      <w:r w:rsidRPr="00717BA3">
        <w:rPr>
          <w:rFonts w:cs="Arial"/>
          <w:color w:val="000000" w:themeColor="text1"/>
          <w:szCs w:val="22"/>
          <w:lang w:val="en-AU"/>
        </w:rPr>
        <w:fldChar w:fldCharType="separate"/>
      </w:r>
      <w:r w:rsidR="00335316">
        <w:t>Table E-2</w:t>
      </w:r>
      <w:r w:rsidRPr="00717BA3">
        <w:rPr>
          <w:rFonts w:cs="Arial"/>
          <w:color w:val="000000" w:themeColor="text1"/>
          <w:szCs w:val="22"/>
          <w:lang w:val="en-AU"/>
        </w:rPr>
        <w:fldChar w:fldCharType="end"/>
      </w:r>
      <w:r w:rsidRPr="00717BA3">
        <w:rPr>
          <w:rFonts w:cs="Arial"/>
          <w:color w:val="000000" w:themeColor="text1"/>
          <w:szCs w:val="22"/>
          <w:lang w:val="en-AU"/>
        </w:rPr>
        <w:t>) show median concentrations of NO</w:t>
      </w:r>
      <w:r w:rsidRPr="00717BA3">
        <w:rPr>
          <w:rFonts w:cs="Arial"/>
          <w:color w:val="000000" w:themeColor="text1"/>
          <w:szCs w:val="22"/>
          <w:vertAlign w:val="subscript"/>
          <w:lang w:val="en-AU"/>
        </w:rPr>
        <w:t>x</w:t>
      </w:r>
      <w:r w:rsidRPr="00717BA3">
        <w:rPr>
          <w:rFonts w:cs="Arial"/>
          <w:color w:val="000000" w:themeColor="text1"/>
          <w:szCs w:val="22"/>
          <w:lang w:val="en-AU"/>
        </w:rPr>
        <w:t xml:space="preserve"> and </w:t>
      </w:r>
      <w:r w:rsidR="00DB1350">
        <w:t>PO</w:t>
      </w:r>
      <w:r w:rsidR="00DB1350" w:rsidRPr="00A56E85">
        <w:rPr>
          <w:vertAlign w:val="subscript"/>
        </w:rPr>
        <w:t>4</w:t>
      </w:r>
      <w:r w:rsidRPr="00717BA3">
        <w:rPr>
          <w:rFonts w:cs="Arial"/>
          <w:color w:val="000000" w:themeColor="text1"/>
          <w:szCs w:val="22"/>
          <w:lang w:val="en-AU"/>
        </w:rPr>
        <w:t xml:space="preserve"> in enclosed coastal waters exceed the </w:t>
      </w:r>
      <w:r>
        <w:rPr>
          <w:rFonts w:cs="Arial"/>
          <w:color w:val="000000" w:themeColor="text1"/>
          <w:szCs w:val="22"/>
          <w:lang w:val="en-AU"/>
        </w:rPr>
        <w:t xml:space="preserve">guidelines for </w:t>
      </w:r>
      <w:r w:rsidRPr="00717BA3">
        <w:rPr>
          <w:rFonts w:cs="Arial"/>
          <w:color w:val="000000" w:themeColor="text1"/>
          <w:szCs w:val="22"/>
          <w:lang w:val="en-AU"/>
        </w:rPr>
        <w:t>base flow (annual)</w:t>
      </w:r>
      <w:r>
        <w:rPr>
          <w:rFonts w:cs="Arial"/>
          <w:color w:val="000000" w:themeColor="text1"/>
          <w:szCs w:val="22"/>
          <w:lang w:val="en-AU"/>
        </w:rPr>
        <w:t xml:space="preserve"> conditions.</w:t>
      </w:r>
      <w:r w:rsidRPr="00717BA3">
        <w:rPr>
          <w:rFonts w:cs="Arial"/>
          <w:color w:val="000000" w:themeColor="text1"/>
          <w:szCs w:val="22"/>
          <w:lang w:val="en-AU"/>
        </w:rPr>
        <w:t xml:space="preserve"> In the open coastal zone, ambient 20-50-80</w:t>
      </w:r>
      <w:r w:rsidRPr="00717BA3">
        <w:rPr>
          <w:rFonts w:cs="Arial"/>
          <w:color w:val="000000" w:themeColor="text1"/>
          <w:szCs w:val="22"/>
          <w:vertAlign w:val="superscript"/>
          <w:lang w:val="en-AU"/>
        </w:rPr>
        <w:t>th</w:t>
      </w:r>
      <w:r w:rsidRPr="00717BA3">
        <w:rPr>
          <w:rFonts w:cs="Arial"/>
          <w:color w:val="000000" w:themeColor="text1"/>
          <w:szCs w:val="22"/>
          <w:lang w:val="en-AU"/>
        </w:rPr>
        <w:t xml:space="preserve"> percentile concentrations of NH</w:t>
      </w:r>
      <w:r w:rsidRPr="00717BA3">
        <w:rPr>
          <w:rFonts w:cs="Arial"/>
          <w:color w:val="000000" w:themeColor="text1"/>
          <w:szCs w:val="22"/>
          <w:vertAlign w:val="subscript"/>
          <w:lang w:val="en-AU"/>
        </w:rPr>
        <w:t>3</w:t>
      </w:r>
      <w:r w:rsidRPr="00717BA3">
        <w:rPr>
          <w:rFonts w:cs="Arial"/>
          <w:color w:val="000000" w:themeColor="text1"/>
          <w:szCs w:val="22"/>
          <w:lang w:val="en-AU"/>
        </w:rPr>
        <w:t xml:space="preserve"> exceed the annual </w:t>
      </w:r>
      <w:r w:rsidR="00A27E77">
        <w:rPr>
          <w:rFonts w:cs="Arial"/>
          <w:color w:val="000000" w:themeColor="text1"/>
          <w:szCs w:val="22"/>
          <w:lang w:val="en-AU"/>
        </w:rPr>
        <w:t xml:space="preserve">GVs </w:t>
      </w:r>
      <w:r w:rsidRPr="00717BA3">
        <w:rPr>
          <w:rFonts w:cs="Arial"/>
          <w:color w:val="000000" w:themeColor="text1"/>
          <w:szCs w:val="22"/>
          <w:lang w:val="en-AU"/>
        </w:rPr>
        <w:t xml:space="preserve">and mean </w:t>
      </w:r>
      <w:r w:rsidR="00C62047" w:rsidRPr="00717BA3">
        <w:rPr>
          <w:rFonts w:cs="Arial"/>
          <w:color w:val="000000" w:themeColor="text1"/>
          <w:szCs w:val="22"/>
          <w:lang w:val="en-AU"/>
        </w:rPr>
        <w:t>Secchi</w:t>
      </w:r>
      <w:r w:rsidRPr="00717BA3">
        <w:rPr>
          <w:rFonts w:cs="Arial"/>
          <w:color w:val="000000" w:themeColor="text1"/>
          <w:szCs w:val="22"/>
          <w:lang w:val="en-AU"/>
        </w:rPr>
        <w:t xml:space="preserve"> depth (8.4</w:t>
      </w:r>
      <w:r w:rsidR="005B02C2">
        <w:rPr>
          <w:rFonts w:cs="Arial"/>
          <w:color w:val="000000" w:themeColor="text1"/>
          <w:szCs w:val="22"/>
          <w:lang w:val="en-AU"/>
        </w:rPr>
        <w:t xml:space="preserve"> </w:t>
      </w:r>
      <w:r w:rsidRPr="00717BA3">
        <w:rPr>
          <w:rFonts w:cs="Arial"/>
          <w:color w:val="000000" w:themeColor="text1"/>
          <w:szCs w:val="22"/>
          <w:lang w:val="en-AU"/>
        </w:rPr>
        <w:t xml:space="preserve">m) is less than the annual mean </w:t>
      </w:r>
      <w:r w:rsidR="00511BC0">
        <w:rPr>
          <w:rFonts w:cs="Arial"/>
          <w:color w:val="000000" w:themeColor="text1"/>
          <w:szCs w:val="22"/>
          <w:lang w:val="en-AU"/>
        </w:rPr>
        <w:t>GV</w:t>
      </w:r>
      <w:r w:rsidR="00511BC0" w:rsidRPr="00717BA3">
        <w:rPr>
          <w:rFonts w:cs="Arial"/>
          <w:color w:val="000000" w:themeColor="text1"/>
          <w:szCs w:val="22"/>
          <w:lang w:val="en-AU"/>
        </w:rPr>
        <w:t xml:space="preserve"> </w:t>
      </w:r>
      <w:r w:rsidRPr="00717BA3">
        <w:rPr>
          <w:rFonts w:cs="Arial"/>
          <w:color w:val="000000" w:themeColor="text1"/>
          <w:szCs w:val="22"/>
          <w:lang w:val="en-AU"/>
        </w:rPr>
        <w:t>(≥10</w:t>
      </w:r>
      <w:r w:rsidR="005B02C2">
        <w:rPr>
          <w:rFonts w:cs="Arial"/>
          <w:color w:val="000000" w:themeColor="text1"/>
          <w:szCs w:val="22"/>
          <w:lang w:val="en-AU"/>
        </w:rPr>
        <w:t xml:space="preserve"> </w:t>
      </w:r>
      <w:r w:rsidRPr="00717BA3">
        <w:rPr>
          <w:rFonts w:cs="Arial"/>
          <w:color w:val="000000" w:themeColor="text1"/>
          <w:szCs w:val="22"/>
          <w:lang w:val="en-AU"/>
        </w:rPr>
        <w:t xml:space="preserve">m). </w:t>
      </w:r>
      <w:r>
        <w:rPr>
          <w:rFonts w:cs="Arial"/>
          <w:color w:val="000000" w:themeColor="text1"/>
          <w:szCs w:val="22"/>
          <w:lang w:val="en-AU"/>
        </w:rPr>
        <w:lastRenderedPageBreak/>
        <w:t>For the dry season sample results, median TDN, NO</w:t>
      </w:r>
      <w:r w:rsidRPr="003E1696">
        <w:rPr>
          <w:rFonts w:cs="Arial"/>
          <w:color w:val="000000" w:themeColor="text1"/>
          <w:szCs w:val="22"/>
          <w:vertAlign w:val="subscript"/>
          <w:lang w:val="en-AU"/>
        </w:rPr>
        <w:t>x</w:t>
      </w:r>
      <w:r>
        <w:rPr>
          <w:rFonts w:cs="Arial"/>
          <w:color w:val="000000" w:themeColor="text1"/>
          <w:szCs w:val="22"/>
          <w:lang w:val="en-AU"/>
        </w:rPr>
        <w:t xml:space="preserve"> and </w:t>
      </w:r>
      <w:r w:rsidR="00DB1350">
        <w:t>PO</w:t>
      </w:r>
      <w:r w:rsidR="00DB1350" w:rsidRPr="00A56E85">
        <w:rPr>
          <w:vertAlign w:val="subscript"/>
        </w:rPr>
        <w:t>4</w:t>
      </w:r>
      <w:r>
        <w:rPr>
          <w:rFonts w:cs="Arial"/>
          <w:color w:val="000000" w:themeColor="text1"/>
          <w:szCs w:val="22"/>
          <w:lang w:val="en-AU"/>
        </w:rPr>
        <w:t xml:space="preserve">, and mean TSS and PN for </w:t>
      </w:r>
      <w:r w:rsidR="00F974FA" w:rsidRPr="00717BA3">
        <w:rPr>
          <w:rFonts w:cs="Arial"/>
          <w:color w:val="000000" w:themeColor="text1"/>
          <w:szCs w:val="22"/>
          <w:lang w:val="en-AU"/>
        </w:rPr>
        <w:t>open coastal</w:t>
      </w:r>
      <w:r>
        <w:rPr>
          <w:rFonts w:cs="Arial"/>
          <w:color w:val="000000" w:themeColor="text1"/>
          <w:szCs w:val="22"/>
          <w:lang w:val="en-AU"/>
        </w:rPr>
        <w:t xml:space="preserve"> zone samples exceeded the relevant dry season </w:t>
      </w:r>
      <w:r w:rsidR="00511BC0">
        <w:rPr>
          <w:rFonts w:cs="Arial"/>
          <w:color w:val="000000" w:themeColor="text1"/>
          <w:szCs w:val="22"/>
          <w:lang w:val="en-AU"/>
        </w:rPr>
        <w:t>GVs</w:t>
      </w:r>
      <w:r>
        <w:rPr>
          <w:rFonts w:cs="Arial"/>
          <w:color w:val="000000" w:themeColor="text1"/>
          <w:szCs w:val="22"/>
          <w:lang w:val="en-AU"/>
        </w:rPr>
        <w:t xml:space="preserve">. For wet season </w:t>
      </w:r>
      <w:r w:rsidR="00F974FA" w:rsidRPr="00717BA3">
        <w:rPr>
          <w:rFonts w:cs="Arial"/>
          <w:color w:val="000000" w:themeColor="text1"/>
          <w:szCs w:val="22"/>
          <w:lang w:val="en-AU"/>
        </w:rPr>
        <w:t>open coastal</w:t>
      </w:r>
      <w:r>
        <w:rPr>
          <w:rFonts w:cs="Arial"/>
          <w:color w:val="000000" w:themeColor="text1"/>
          <w:szCs w:val="22"/>
          <w:lang w:val="en-AU"/>
        </w:rPr>
        <w:t xml:space="preserve"> samples, median TSS, TDN, </w:t>
      </w:r>
      <w:r w:rsidR="000C018A">
        <w:rPr>
          <w:rFonts w:cs="Arial"/>
          <w:color w:val="000000" w:themeColor="text1"/>
          <w:szCs w:val="22"/>
          <w:lang w:val="en-AU"/>
        </w:rPr>
        <w:t>NO</w:t>
      </w:r>
      <w:r w:rsidR="000C018A">
        <w:rPr>
          <w:rFonts w:cs="Arial"/>
          <w:color w:val="000000" w:themeColor="text1"/>
          <w:szCs w:val="22"/>
          <w:vertAlign w:val="subscript"/>
          <w:lang w:val="en-AU"/>
        </w:rPr>
        <w:t>x</w:t>
      </w:r>
      <w:r w:rsidR="000C018A">
        <w:rPr>
          <w:rFonts w:cs="Arial"/>
          <w:color w:val="000000" w:themeColor="text1"/>
          <w:szCs w:val="22"/>
          <w:lang w:val="en-AU"/>
        </w:rPr>
        <w:t xml:space="preserve"> </w:t>
      </w:r>
      <w:r>
        <w:rPr>
          <w:rFonts w:cs="Arial"/>
          <w:color w:val="000000" w:themeColor="text1"/>
          <w:szCs w:val="22"/>
          <w:lang w:val="en-AU"/>
        </w:rPr>
        <w:t xml:space="preserve">and </w:t>
      </w:r>
      <w:r w:rsidR="00DB1350">
        <w:t>PO</w:t>
      </w:r>
      <w:r w:rsidR="00DB1350" w:rsidRPr="00A56E85">
        <w:rPr>
          <w:vertAlign w:val="subscript"/>
        </w:rPr>
        <w:t>4</w:t>
      </w:r>
      <w:r>
        <w:rPr>
          <w:rFonts w:cs="Arial"/>
          <w:color w:val="000000" w:themeColor="text1"/>
          <w:szCs w:val="22"/>
          <w:lang w:val="en-AU"/>
        </w:rPr>
        <w:t xml:space="preserve"> also exceeded the </w:t>
      </w:r>
      <w:r w:rsidR="00511BC0">
        <w:rPr>
          <w:rFonts w:cs="Arial"/>
          <w:color w:val="000000" w:themeColor="text1"/>
          <w:szCs w:val="22"/>
          <w:lang w:val="en-AU"/>
        </w:rPr>
        <w:t>GVs</w:t>
      </w:r>
      <w:r>
        <w:rPr>
          <w:rFonts w:cs="Arial"/>
          <w:color w:val="000000" w:themeColor="text1"/>
          <w:szCs w:val="22"/>
          <w:lang w:val="en-AU"/>
        </w:rPr>
        <w:t xml:space="preserve">. </w:t>
      </w:r>
      <w:r w:rsidRPr="00FA301C">
        <w:rPr>
          <w:rFonts w:cs="Arial"/>
          <w:color w:val="000000" w:themeColor="text1"/>
          <w:szCs w:val="22"/>
          <w:lang w:val="en-AU"/>
        </w:rPr>
        <w:t xml:space="preserve">In the mid-shelf region, median ambient (wet and dry season </w:t>
      </w:r>
      <w:r w:rsidR="00C62047" w:rsidRPr="00FA301C">
        <w:rPr>
          <w:rFonts w:cs="Arial"/>
          <w:color w:val="000000" w:themeColor="text1"/>
          <w:szCs w:val="22"/>
          <w:lang w:val="en-AU"/>
        </w:rPr>
        <w:t>combined</w:t>
      </w:r>
      <w:r w:rsidRPr="00FA301C">
        <w:rPr>
          <w:rFonts w:cs="Arial"/>
          <w:color w:val="000000" w:themeColor="text1"/>
          <w:szCs w:val="22"/>
          <w:lang w:val="en-AU"/>
        </w:rPr>
        <w:t>) concentrations of TSS, TDN, NH</w:t>
      </w:r>
      <w:r w:rsidRPr="00FA301C">
        <w:rPr>
          <w:rFonts w:cs="Arial"/>
          <w:color w:val="000000" w:themeColor="text1"/>
          <w:szCs w:val="22"/>
          <w:vertAlign w:val="subscript"/>
          <w:lang w:val="en-AU"/>
        </w:rPr>
        <w:t>3</w:t>
      </w:r>
      <w:r w:rsidRPr="00FA301C">
        <w:rPr>
          <w:rFonts w:cs="Arial"/>
          <w:color w:val="000000" w:themeColor="text1"/>
          <w:szCs w:val="22"/>
          <w:lang w:val="en-AU"/>
        </w:rPr>
        <w:t>, NO</w:t>
      </w:r>
      <w:r w:rsidRPr="00FA301C">
        <w:rPr>
          <w:rFonts w:cs="Arial"/>
          <w:color w:val="000000" w:themeColor="text1"/>
          <w:szCs w:val="22"/>
          <w:vertAlign w:val="subscript"/>
          <w:lang w:val="en-AU"/>
        </w:rPr>
        <w:t>x</w:t>
      </w:r>
      <w:r w:rsidRPr="00FA301C">
        <w:rPr>
          <w:rFonts w:cs="Arial"/>
          <w:color w:val="000000" w:themeColor="text1"/>
          <w:szCs w:val="22"/>
          <w:lang w:val="en-AU"/>
        </w:rPr>
        <w:t xml:space="preserve"> and </w:t>
      </w:r>
      <w:r w:rsidR="00DB1350">
        <w:t>PO</w:t>
      </w:r>
      <w:r w:rsidR="00DB1350" w:rsidRPr="00A56E85">
        <w:rPr>
          <w:vertAlign w:val="subscript"/>
        </w:rPr>
        <w:t>4</w:t>
      </w:r>
      <w:r w:rsidRPr="00FA301C">
        <w:rPr>
          <w:rFonts w:cs="Arial"/>
          <w:color w:val="000000" w:themeColor="text1"/>
          <w:szCs w:val="22"/>
          <w:lang w:val="en-AU"/>
        </w:rPr>
        <w:t xml:space="preserve"> exceeded the annual </w:t>
      </w:r>
      <w:r w:rsidR="00511BC0">
        <w:rPr>
          <w:rFonts w:cs="Arial"/>
          <w:color w:val="000000" w:themeColor="text1"/>
          <w:szCs w:val="22"/>
          <w:lang w:val="en-AU"/>
        </w:rPr>
        <w:t>GVs</w:t>
      </w:r>
      <w:r w:rsidRPr="00FA301C">
        <w:rPr>
          <w:rFonts w:cs="Arial"/>
          <w:color w:val="000000" w:themeColor="text1"/>
          <w:szCs w:val="22"/>
          <w:lang w:val="en-AU"/>
        </w:rPr>
        <w:t xml:space="preserve">. </w:t>
      </w:r>
      <w:r w:rsidR="00C62047" w:rsidRPr="00FA301C">
        <w:rPr>
          <w:rFonts w:cs="Arial"/>
          <w:color w:val="000000" w:themeColor="text1"/>
          <w:szCs w:val="22"/>
          <w:lang w:val="en-AU"/>
        </w:rPr>
        <w:t>Exceedances</w:t>
      </w:r>
      <w:r w:rsidRPr="00FA301C">
        <w:rPr>
          <w:rFonts w:cs="Arial"/>
          <w:color w:val="000000" w:themeColor="text1"/>
          <w:szCs w:val="22"/>
          <w:lang w:val="en-AU"/>
        </w:rPr>
        <w:t xml:space="preserve"> in this zone (and others) are only indicative due to the small ambient sample dataset</w:t>
      </w:r>
      <w:r w:rsidR="00637309">
        <w:rPr>
          <w:rFonts w:cs="Arial"/>
          <w:color w:val="000000" w:themeColor="text1"/>
          <w:szCs w:val="22"/>
          <w:lang w:val="en-AU"/>
        </w:rPr>
        <w:t xml:space="preserve"> and draft status of GVs</w:t>
      </w:r>
      <w:r w:rsidRPr="00FA301C">
        <w:rPr>
          <w:rFonts w:cs="Arial"/>
          <w:color w:val="000000" w:themeColor="text1"/>
          <w:szCs w:val="22"/>
          <w:lang w:val="en-AU"/>
        </w:rPr>
        <w:t xml:space="preserve">. </w:t>
      </w:r>
    </w:p>
    <w:p w14:paraId="14074305" w14:textId="77777777" w:rsidR="003C2F21" w:rsidRDefault="003C2F21" w:rsidP="003C2F21">
      <w:pPr>
        <w:jc w:val="center"/>
        <w:rPr>
          <w:rFonts w:asciiTheme="minorHAnsi" w:hAnsiTheme="minorHAnsi"/>
          <w:noProof/>
          <w:sz w:val="18"/>
          <w:szCs w:val="18"/>
          <w:lang w:val="en-AU"/>
        </w:rPr>
      </w:pPr>
      <w:r>
        <w:rPr>
          <w:noProof/>
          <w:sz w:val="18"/>
          <w:szCs w:val="18"/>
          <w:lang w:val="en-AU" w:eastAsia="en-AU"/>
        </w:rPr>
        <w:drawing>
          <wp:inline distT="0" distB="0" distL="0" distR="0" wp14:anchorId="03C3F391" wp14:editId="4F5F0A2C">
            <wp:extent cx="5308600" cy="4737100"/>
            <wp:effectExtent l="0" t="0" r="6350" b="6350"/>
            <wp:docPr id="25" name="Picture 25" descr="Water quality concentrations (surface and subsurface samples) and Secchi depth over distance from river mouth (km) for the Endeavour Basin sub-region during ambient conditions (2017–18 water year)." title="Figure showing water quality from Endeav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8" cstate="print">
                      <a:extLst>
                        <a:ext uri="{28A0092B-C50C-407E-A947-70E740481C1C}">
                          <a14:useLocalDpi xmlns:a14="http://schemas.microsoft.com/office/drawing/2010/main" val="0"/>
                        </a:ext>
                      </a:extLst>
                    </a:blip>
                    <a:srcRect t="3539" b="2348"/>
                    <a:stretch>
                      <a:fillRect/>
                    </a:stretch>
                  </pic:blipFill>
                  <pic:spPr bwMode="auto">
                    <a:xfrm>
                      <a:off x="0" y="0"/>
                      <a:ext cx="5308600" cy="4737100"/>
                    </a:xfrm>
                    <a:prstGeom prst="rect">
                      <a:avLst/>
                    </a:prstGeom>
                    <a:noFill/>
                    <a:ln>
                      <a:noFill/>
                    </a:ln>
                  </pic:spPr>
                </pic:pic>
              </a:graphicData>
            </a:graphic>
          </wp:inline>
        </w:drawing>
      </w:r>
    </w:p>
    <w:p w14:paraId="75A2DB4C" w14:textId="77777777" w:rsidR="003C2F21" w:rsidRDefault="003C2F21" w:rsidP="003C2F21">
      <w:pPr>
        <w:jc w:val="center"/>
        <w:rPr>
          <w:noProof/>
          <w:sz w:val="18"/>
          <w:szCs w:val="18"/>
        </w:rPr>
      </w:pPr>
      <w:r>
        <w:rPr>
          <w:noProof/>
          <w:sz w:val="18"/>
          <w:szCs w:val="18"/>
          <w:lang w:val="en-AU" w:eastAsia="en-AU"/>
        </w:rPr>
        <w:drawing>
          <wp:inline distT="0" distB="0" distL="0" distR="0" wp14:anchorId="7CE4C4F6" wp14:editId="3A5D6D6C">
            <wp:extent cx="5308600" cy="3244850"/>
            <wp:effectExtent l="0" t="0" r="6350" b="0"/>
            <wp:docPr id="26" name="Picture 26" descr="Water quality concentrations (surface and subsurface samples) and Secchi depth over distance from river mouth (km) for the Endeavour Basin sub-region during ambient conditions (2017–18 water year)." title="Figure showing water quality from Endeav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cstate="print">
                      <a:extLst>
                        <a:ext uri="{28A0092B-C50C-407E-A947-70E740481C1C}">
                          <a14:useLocalDpi xmlns:a14="http://schemas.microsoft.com/office/drawing/2010/main" val="0"/>
                        </a:ext>
                      </a:extLst>
                    </a:blip>
                    <a:srcRect t="3302" b="32307"/>
                    <a:stretch>
                      <a:fillRect/>
                    </a:stretch>
                  </pic:blipFill>
                  <pic:spPr bwMode="auto">
                    <a:xfrm>
                      <a:off x="0" y="0"/>
                      <a:ext cx="5308600" cy="3244850"/>
                    </a:xfrm>
                    <a:prstGeom prst="rect">
                      <a:avLst/>
                    </a:prstGeom>
                    <a:noFill/>
                    <a:ln>
                      <a:noFill/>
                    </a:ln>
                  </pic:spPr>
                </pic:pic>
              </a:graphicData>
            </a:graphic>
          </wp:inline>
        </w:drawing>
      </w:r>
    </w:p>
    <w:p w14:paraId="2EC5C3AC" w14:textId="2A12156F" w:rsidR="0066363F" w:rsidRDefault="00FB6B14" w:rsidP="003C2F21">
      <w:pPr>
        <w:rPr>
          <w:sz w:val="18"/>
          <w:szCs w:val="18"/>
        </w:rPr>
      </w:pPr>
      <w:bookmarkStart w:id="1402" w:name="_Ref511853367"/>
      <w:bookmarkStart w:id="1403" w:name="_Toc10536215"/>
      <w:r w:rsidRPr="00EB32ED">
        <w:rPr>
          <w:rStyle w:val="FigureChar"/>
          <w:rFonts w:eastAsia="SimSun"/>
        </w:rPr>
        <w:t xml:space="preserve">Figure </w:t>
      </w:r>
      <w:r w:rsidR="00817A8B">
        <w:rPr>
          <w:rStyle w:val="FigureChar"/>
          <w:rFonts w:eastAsia="SimSun"/>
        </w:rPr>
        <w:fldChar w:fldCharType="begin"/>
      </w:r>
      <w:r w:rsidR="00817A8B">
        <w:rPr>
          <w:rStyle w:val="FigureChar"/>
          <w:rFonts w:eastAsia="SimSun"/>
        </w:rPr>
        <w:instrText xml:space="preserve"> STYLEREF 1 \s </w:instrText>
      </w:r>
      <w:r w:rsidR="00817A8B">
        <w:rPr>
          <w:rStyle w:val="FigureChar"/>
          <w:rFonts w:eastAsia="SimSun"/>
        </w:rPr>
        <w:fldChar w:fldCharType="separate"/>
      </w:r>
      <w:r w:rsidR="00335316">
        <w:rPr>
          <w:rStyle w:val="FigureChar"/>
          <w:rFonts w:eastAsia="SimSun"/>
          <w:noProof/>
        </w:rPr>
        <w:t>5</w:t>
      </w:r>
      <w:r w:rsidR="00817A8B">
        <w:rPr>
          <w:rStyle w:val="FigureChar"/>
          <w:rFonts w:eastAsia="SimSun"/>
        </w:rPr>
        <w:fldChar w:fldCharType="end"/>
      </w:r>
      <w:r w:rsidR="00817A8B">
        <w:rPr>
          <w:rStyle w:val="FigureChar"/>
          <w:rFonts w:eastAsia="SimSun"/>
        </w:rPr>
        <w:noBreakHyphen/>
      </w:r>
      <w:r w:rsidR="00817A8B">
        <w:rPr>
          <w:rStyle w:val="FigureChar"/>
          <w:rFonts w:eastAsia="SimSun"/>
        </w:rPr>
        <w:fldChar w:fldCharType="begin"/>
      </w:r>
      <w:r w:rsidR="00817A8B">
        <w:rPr>
          <w:rStyle w:val="FigureChar"/>
          <w:rFonts w:eastAsia="SimSun"/>
        </w:rPr>
        <w:instrText xml:space="preserve"> SEQ Figure \* ARABIC \s 1 </w:instrText>
      </w:r>
      <w:r w:rsidR="00817A8B">
        <w:rPr>
          <w:rStyle w:val="FigureChar"/>
          <w:rFonts w:eastAsia="SimSun"/>
        </w:rPr>
        <w:fldChar w:fldCharType="separate"/>
      </w:r>
      <w:r w:rsidR="00335316">
        <w:rPr>
          <w:rStyle w:val="FigureChar"/>
          <w:rFonts w:eastAsia="SimSun"/>
          <w:noProof/>
        </w:rPr>
        <w:t>9</w:t>
      </w:r>
      <w:r w:rsidR="00817A8B">
        <w:rPr>
          <w:rStyle w:val="FigureChar"/>
          <w:rFonts w:eastAsia="SimSun"/>
        </w:rPr>
        <w:fldChar w:fldCharType="end"/>
      </w:r>
      <w:bookmarkEnd w:id="1400"/>
      <w:bookmarkEnd w:id="1402"/>
      <w:r w:rsidR="008158F9" w:rsidRPr="00EB32ED">
        <w:rPr>
          <w:rStyle w:val="FigureChar"/>
          <w:rFonts w:eastAsia="SimSun"/>
        </w:rPr>
        <w:t xml:space="preserve">: </w:t>
      </w:r>
      <w:r w:rsidR="003C2F21" w:rsidRPr="00EB32ED">
        <w:rPr>
          <w:sz w:val="18"/>
          <w:szCs w:val="18"/>
        </w:rPr>
        <w:t>Water quality concentrations (surface and subsurface samples) and Secchi depth over distance from river mouth (km) for the Endeavour Basin sub-region during ambient conditions</w:t>
      </w:r>
      <w:r w:rsidR="00A569A2" w:rsidRPr="00EB32ED">
        <w:rPr>
          <w:sz w:val="18"/>
          <w:szCs w:val="18"/>
        </w:rPr>
        <w:t xml:space="preserve"> (2017</w:t>
      </w:r>
      <w:r w:rsidR="00A27E77">
        <w:rPr>
          <w:sz w:val="18"/>
          <w:szCs w:val="18"/>
        </w:rPr>
        <w:t>–</w:t>
      </w:r>
      <w:r w:rsidR="00A569A2" w:rsidRPr="00EB32ED">
        <w:rPr>
          <w:sz w:val="18"/>
          <w:szCs w:val="18"/>
        </w:rPr>
        <w:t>18 water year)</w:t>
      </w:r>
      <w:r w:rsidR="003C2F21" w:rsidRPr="00EB32ED">
        <w:rPr>
          <w:sz w:val="18"/>
          <w:szCs w:val="18"/>
        </w:rPr>
        <w:t>.</w:t>
      </w:r>
      <w:bookmarkEnd w:id="1403"/>
      <w:r w:rsidR="003C2F21">
        <w:rPr>
          <w:sz w:val="18"/>
          <w:szCs w:val="18"/>
        </w:rPr>
        <w:t xml:space="preserve"> </w:t>
      </w:r>
    </w:p>
    <w:p w14:paraId="69389303" w14:textId="3A6CC636" w:rsidR="00A569A2" w:rsidRDefault="00A569A2" w:rsidP="00CD0D7D">
      <w:pPr>
        <w:rPr>
          <w:lang w:val="en-AU"/>
        </w:rPr>
      </w:pPr>
      <w:r>
        <w:rPr>
          <w:noProof/>
          <w:lang w:val="en-AU" w:eastAsia="en-AU"/>
        </w:rPr>
        <w:drawing>
          <wp:inline distT="0" distB="0" distL="0" distR="0" wp14:anchorId="79FCE393" wp14:editId="5D02BC1F">
            <wp:extent cx="5302250" cy="4826000"/>
            <wp:effectExtent l="0" t="0" r="0" b="0"/>
            <wp:docPr id="39" name="Picture 39" descr="TSS, nutrient and Chl-a concentrations over the salinity gradient for the combined Annan-Endeavour flood events (19, 23 and 24 January, and 9, 17 and 27 March 2018)." title="Figure showing water quality over salinity gradi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t="3409" b="630"/>
                    <a:stretch/>
                  </pic:blipFill>
                  <pic:spPr bwMode="auto">
                    <a:xfrm>
                      <a:off x="0" y="0"/>
                      <a:ext cx="5302250" cy="4826000"/>
                    </a:xfrm>
                    <a:prstGeom prst="rect">
                      <a:avLst/>
                    </a:prstGeom>
                    <a:noFill/>
                    <a:ln>
                      <a:noFill/>
                    </a:ln>
                    <a:extLst>
                      <a:ext uri="{53640926-AAD7-44D8-BBD7-CCE9431645EC}">
                        <a14:shadowObscured xmlns:a14="http://schemas.microsoft.com/office/drawing/2010/main"/>
                      </a:ext>
                    </a:extLst>
                  </pic:spPr>
                </pic:pic>
              </a:graphicData>
            </a:graphic>
          </wp:inline>
        </w:drawing>
      </w:r>
    </w:p>
    <w:p w14:paraId="402A6F82" w14:textId="7C77F0F0" w:rsidR="00CD0D7D" w:rsidRDefault="00FB3E8E" w:rsidP="00CD0D7D">
      <w:pPr>
        <w:rPr>
          <w:lang w:val="en-AU"/>
        </w:rPr>
      </w:pPr>
      <w:r>
        <w:rPr>
          <w:noProof/>
          <w:lang w:val="en-AU" w:eastAsia="en-AU"/>
        </w:rPr>
        <w:lastRenderedPageBreak/>
        <w:drawing>
          <wp:inline distT="0" distB="0" distL="0" distR="0" wp14:anchorId="64085AE2" wp14:editId="76EDF9C9">
            <wp:extent cx="5133975" cy="3307877"/>
            <wp:effectExtent l="0" t="0" r="0" b="6985"/>
            <wp:docPr id="6" name="Picture 6" descr="TSS, nutrient and Chl-a concentrations over the salinity gradient for the combined Annan-Endeavour flood events (19, 23 and 24 January, and 9, 17 and 27 March 2018)." title="Figure showing water quality over salinity gradi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b="32071"/>
                    <a:stretch/>
                  </pic:blipFill>
                  <pic:spPr bwMode="auto">
                    <a:xfrm>
                      <a:off x="0" y="0"/>
                      <a:ext cx="5139634" cy="3311523"/>
                    </a:xfrm>
                    <a:prstGeom prst="rect">
                      <a:avLst/>
                    </a:prstGeom>
                    <a:noFill/>
                    <a:ln>
                      <a:noFill/>
                    </a:ln>
                    <a:extLst>
                      <a:ext uri="{53640926-AAD7-44D8-BBD7-CCE9431645EC}">
                        <a14:shadowObscured xmlns:a14="http://schemas.microsoft.com/office/drawing/2010/main"/>
                      </a:ext>
                    </a:extLst>
                  </pic:spPr>
                </pic:pic>
              </a:graphicData>
            </a:graphic>
          </wp:inline>
        </w:drawing>
      </w:r>
    </w:p>
    <w:p w14:paraId="4AC0C912" w14:textId="5A5E2FA9" w:rsidR="00CD0D7D" w:rsidRPr="00CD0D7D" w:rsidRDefault="00CD0D7D" w:rsidP="00CD0D7D">
      <w:pPr>
        <w:pStyle w:val="Figure"/>
        <w:rPr>
          <w:rFonts w:eastAsia="Calibri"/>
          <w:szCs w:val="18"/>
        </w:rPr>
      </w:pPr>
      <w:bookmarkStart w:id="1404" w:name="_Ref505338597"/>
      <w:bookmarkStart w:id="1405" w:name="_Toc10536216"/>
      <w:r w:rsidRPr="00EB32ED">
        <w:t xml:space="preserve">Figure </w:t>
      </w:r>
      <w:r w:rsidR="00817A8B">
        <w:fldChar w:fldCharType="begin"/>
      </w:r>
      <w:r w:rsidR="00817A8B">
        <w:instrText xml:space="preserve"> STYLEREF 1 \s </w:instrText>
      </w:r>
      <w:r w:rsidR="00817A8B">
        <w:fldChar w:fldCharType="separate"/>
      </w:r>
      <w:r w:rsidR="00335316">
        <w:rPr>
          <w:noProof/>
        </w:rPr>
        <w:t>5</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10</w:t>
      </w:r>
      <w:r w:rsidR="00817A8B">
        <w:fldChar w:fldCharType="end"/>
      </w:r>
      <w:bookmarkEnd w:id="1404"/>
      <w:r w:rsidRPr="00EB32ED">
        <w:t>: TSS, nutrient and Chl-</w:t>
      </w:r>
      <w:r w:rsidRPr="00F67719">
        <w:rPr>
          <w:i/>
        </w:rPr>
        <w:t>a</w:t>
      </w:r>
      <w:r w:rsidRPr="00EB32ED">
        <w:t xml:space="preserve"> concentrations </w:t>
      </w:r>
      <w:r w:rsidRPr="00EB32ED">
        <w:rPr>
          <w:rStyle w:val="FigureChar"/>
          <w:rFonts w:eastAsia="Calibri"/>
          <w:szCs w:val="18"/>
        </w:rPr>
        <w:t>over the salinity gradient for the combined Annan-Endeavour flood events (19, 23 and 24 January, and 9, 17 and 27 March 2018).</w:t>
      </w:r>
      <w:bookmarkEnd w:id="1405"/>
    </w:p>
    <w:p w14:paraId="5796675C" w14:textId="03C5DC25" w:rsidR="00390938" w:rsidRPr="00873A6D" w:rsidRDefault="00390938" w:rsidP="00EF43EF">
      <w:pPr>
        <w:pStyle w:val="Heading3"/>
        <w:rPr>
          <w:rStyle w:val="Heading20"/>
          <w:rFonts w:cs="Times New Roman"/>
          <w:b w:val="0"/>
          <w:sz w:val="18"/>
          <w:szCs w:val="20"/>
        </w:rPr>
      </w:pPr>
      <w:bookmarkStart w:id="1406" w:name="_Toc536529864"/>
      <w:bookmarkStart w:id="1407" w:name="_Toc536530731"/>
      <w:bookmarkStart w:id="1408" w:name="_Toc536532875"/>
      <w:bookmarkStart w:id="1409" w:name="_Toc536604555"/>
      <w:bookmarkStart w:id="1410" w:name="_Toc536529865"/>
      <w:bookmarkStart w:id="1411" w:name="_Toc536530732"/>
      <w:bookmarkStart w:id="1412" w:name="_Toc536532876"/>
      <w:bookmarkStart w:id="1413" w:name="_Toc536604556"/>
      <w:bookmarkStart w:id="1414" w:name="_Toc536529866"/>
      <w:bookmarkStart w:id="1415" w:name="_Toc536530733"/>
      <w:bookmarkStart w:id="1416" w:name="_Toc536532877"/>
      <w:bookmarkStart w:id="1417" w:name="_Toc536604557"/>
      <w:bookmarkStart w:id="1418" w:name="_Toc536529869"/>
      <w:bookmarkStart w:id="1419" w:name="_Toc536530736"/>
      <w:bookmarkStart w:id="1420" w:name="_Toc536532880"/>
      <w:bookmarkStart w:id="1421" w:name="_Toc536604560"/>
      <w:bookmarkStart w:id="1422" w:name="_Toc536529870"/>
      <w:bookmarkStart w:id="1423" w:name="_Toc536530737"/>
      <w:bookmarkStart w:id="1424" w:name="_Toc536532881"/>
      <w:bookmarkStart w:id="1425" w:name="_Toc536604561"/>
      <w:bookmarkStart w:id="1426" w:name="_Toc11410772"/>
      <w:bookmarkEnd w:id="1401"/>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r w:rsidRPr="00873A6D">
        <w:rPr>
          <w:rStyle w:val="Heading20"/>
        </w:rPr>
        <w:t>Cape York Region</w:t>
      </w:r>
      <w:r w:rsidR="00C858ED" w:rsidRPr="00873A6D">
        <w:rPr>
          <w:rStyle w:val="Heading20"/>
        </w:rPr>
        <w:t>–</w:t>
      </w:r>
      <w:r w:rsidRPr="00873A6D">
        <w:rPr>
          <w:rStyle w:val="Heading20"/>
        </w:rPr>
        <w:t>Normanby Basin</w:t>
      </w:r>
      <w:bookmarkEnd w:id="1426"/>
    </w:p>
    <w:p w14:paraId="506AFD6B" w14:textId="00536D0B" w:rsidR="00FB7485" w:rsidRDefault="003A0F0E" w:rsidP="0097272C">
      <w:pPr>
        <w:autoSpaceDE w:val="0"/>
        <w:autoSpaceDN w:val="0"/>
        <w:adjustRightInd w:val="0"/>
        <w:rPr>
          <w:lang w:val="en-AU"/>
        </w:rPr>
      </w:pPr>
      <w:r>
        <w:rPr>
          <w:lang w:val="en-AU"/>
        </w:rPr>
        <w:t xml:space="preserve">The Normanby Basin </w:t>
      </w:r>
      <w:r>
        <w:rPr>
          <w:rFonts w:eastAsia="TimesNewRoman"/>
          <w:lang w:val="en-AU"/>
        </w:rPr>
        <w:t xml:space="preserve">is influenced by discharge from the Normanby, Laura, Kennedy, Hann, Mossman, Morehead and Annie Rivers, plus three </w:t>
      </w:r>
      <w:r w:rsidRPr="004069AD">
        <w:rPr>
          <w:rFonts w:eastAsia="TimesNewRoman"/>
          <w:lang w:val="en-AU"/>
        </w:rPr>
        <w:t>tributaries</w:t>
      </w:r>
      <w:r>
        <w:rPr>
          <w:rFonts w:eastAsia="TimesNewRoman"/>
          <w:lang w:val="en-AU"/>
        </w:rPr>
        <w:t>—the North Kennedy, Normanby and Bizant</w:t>
      </w:r>
      <w:r>
        <w:rPr>
          <w:lang w:val="en-AU"/>
        </w:rPr>
        <w:t xml:space="preserve">. </w:t>
      </w:r>
    </w:p>
    <w:p w14:paraId="72ADA3F2" w14:textId="5200A0B2" w:rsidR="00EA3C79" w:rsidRDefault="003A0F0E" w:rsidP="00FB7485">
      <w:pPr>
        <w:autoSpaceDE w:val="0"/>
        <w:autoSpaceDN w:val="0"/>
        <w:adjustRightInd w:val="0"/>
        <w:rPr>
          <w:lang w:val="en-AU"/>
        </w:rPr>
      </w:pPr>
      <w:r>
        <w:rPr>
          <w:lang w:val="en-AU"/>
        </w:rPr>
        <w:t xml:space="preserve">Six of ten sampling stations for the Normanby Basin are located along a transect from the Normanby </w:t>
      </w:r>
      <w:r w:rsidR="00A27E77">
        <w:rPr>
          <w:lang w:val="en-AU"/>
        </w:rPr>
        <w:t xml:space="preserve">River </w:t>
      </w:r>
      <w:r>
        <w:rPr>
          <w:lang w:val="en-AU"/>
        </w:rPr>
        <w:t>mouth to open coastal waters and Corbett Reef (</w:t>
      </w:r>
      <w:r>
        <w:rPr>
          <w:lang w:val="en-AU"/>
        </w:rPr>
        <w:fldChar w:fldCharType="begin"/>
      </w:r>
      <w:r>
        <w:rPr>
          <w:lang w:val="en-AU"/>
        </w:rPr>
        <w:instrText xml:space="preserve"> REF _Ref504054733 \h </w:instrText>
      </w:r>
      <w:r>
        <w:rPr>
          <w:lang w:val="en-AU"/>
        </w:rPr>
      </w:r>
      <w:r>
        <w:rPr>
          <w:lang w:val="en-AU"/>
        </w:rPr>
        <w:fldChar w:fldCharType="separate"/>
      </w:r>
      <w:r w:rsidR="00335316" w:rsidRPr="00F27E1A">
        <w:t xml:space="preserve">Figure </w:t>
      </w:r>
      <w:r w:rsidR="00335316">
        <w:rPr>
          <w:noProof/>
        </w:rPr>
        <w:t>5</w:t>
      </w:r>
      <w:r w:rsidR="00335316">
        <w:noBreakHyphen/>
      </w:r>
      <w:r w:rsidR="00335316">
        <w:rPr>
          <w:noProof/>
        </w:rPr>
        <w:t>11</w:t>
      </w:r>
      <w:r>
        <w:rPr>
          <w:lang w:val="en-AU"/>
        </w:rPr>
        <w:fldChar w:fldCharType="end"/>
      </w:r>
      <w:r>
        <w:rPr>
          <w:lang w:val="en-AU"/>
        </w:rPr>
        <w:t>). Two additional sample sites are located near the Kennedy River and one near the Bizant River mouth in the enclosed coastal zone. An additional site (CI01) is located near the Cliff Isles (</w:t>
      </w:r>
      <w:r w:rsidR="00A27E77">
        <w:rPr>
          <w:lang w:val="en-AU"/>
        </w:rPr>
        <w:t>‘</w:t>
      </w:r>
      <w:r>
        <w:rPr>
          <w:lang w:val="en-AU"/>
        </w:rPr>
        <w:t>Marrpa</w:t>
      </w:r>
      <w:r w:rsidR="00A27E77">
        <w:rPr>
          <w:lang w:val="en-AU"/>
        </w:rPr>
        <w:t>’</w:t>
      </w:r>
      <w:r>
        <w:rPr>
          <w:lang w:val="en-AU"/>
        </w:rPr>
        <w:t xml:space="preserve"> in traditional Lama Lama language). Due to the distances covered by these sample locations, as well as tidal restrictions getting into and out of local rivers to access the sites, it is not possible to sample all sites in any one day. </w:t>
      </w:r>
      <w:r w:rsidR="00A27E77">
        <w:rPr>
          <w:lang w:val="en-AU"/>
        </w:rPr>
        <w:t>Therefore</w:t>
      </w:r>
      <w:r>
        <w:rPr>
          <w:lang w:val="en-AU"/>
        </w:rPr>
        <w:t xml:space="preserve">, some sites have been sampled more frequently than others. </w:t>
      </w:r>
    </w:p>
    <w:p w14:paraId="16803CEF" w14:textId="77777777" w:rsidR="00FB7485" w:rsidRDefault="00FB7485" w:rsidP="00FB7485">
      <w:pPr>
        <w:autoSpaceDE w:val="0"/>
        <w:autoSpaceDN w:val="0"/>
        <w:adjustRightInd w:val="0"/>
        <w:rPr>
          <w:lang w:val="en-AU"/>
        </w:rPr>
      </w:pPr>
    </w:p>
    <w:p w14:paraId="7CD0B9AC" w14:textId="7D54A328" w:rsidR="003A0F0E" w:rsidRDefault="00FB7485" w:rsidP="009D0D7E">
      <w:pPr>
        <w:jc w:val="center"/>
        <w:rPr>
          <w:noProof/>
        </w:rPr>
      </w:pPr>
      <w:r>
        <w:rPr>
          <w:noProof/>
          <w:lang w:val="en-AU" w:eastAsia="en-AU"/>
        </w:rPr>
        <w:drawing>
          <wp:inline distT="0" distB="0" distL="0" distR="0" wp14:anchorId="33044385" wp14:editId="2513238C">
            <wp:extent cx="4235708" cy="2990850"/>
            <wp:effectExtent l="0" t="0" r="0" b="0"/>
            <wp:docPr id="60" name="Picture 60" descr="Water quality sampling sites in the Normanby Basin focus area with water body boundaries." title="Map of site locations for Normanb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R transect map.jp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4235708" cy="2990850"/>
                    </a:xfrm>
                    <a:prstGeom prst="rect">
                      <a:avLst/>
                    </a:prstGeom>
                  </pic:spPr>
                </pic:pic>
              </a:graphicData>
            </a:graphic>
          </wp:inline>
        </w:drawing>
      </w:r>
    </w:p>
    <w:p w14:paraId="7F426699" w14:textId="212D117A" w:rsidR="00F27E1A" w:rsidRPr="00250F44" w:rsidRDefault="00FB6B14" w:rsidP="00C83B6E">
      <w:pPr>
        <w:pStyle w:val="Caption"/>
      </w:pPr>
      <w:bookmarkStart w:id="1427" w:name="_Ref504054733"/>
      <w:bookmarkStart w:id="1428" w:name="_Toc10536217"/>
      <w:r w:rsidRPr="00F27E1A">
        <w:t xml:space="preserve">Figure </w:t>
      </w:r>
      <w:r w:rsidR="00817A8B">
        <w:fldChar w:fldCharType="begin"/>
      </w:r>
      <w:r w:rsidR="00817A8B">
        <w:instrText xml:space="preserve"> STYLEREF 1 \s </w:instrText>
      </w:r>
      <w:r w:rsidR="00817A8B">
        <w:fldChar w:fldCharType="separate"/>
      </w:r>
      <w:r w:rsidR="00335316">
        <w:rPr>
          <w:noProof/>
        </w:rPr>
        <w:t>5</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11</w:t>
      </w:r>
      <w:r w:rsidR="00817A8B">
        <w:fldChar w:fldCharType="end"/>
      </w:r>
      <w:bookmarkEnd w:id="1427"/>
      <w:r w:rsidR="00390938" w:rsidRPr="00F27E1A">
        <w:t xml:space="preserve">: </w:t>
      </w:r>
      <w:r w:rsidR="009C7361">
        <w:t>W</w:t>
      </w:r>
      <w:r w:rsidR="009C7361" w:rsidRPr="00F27E1A">
        <w:t xml:space="preserve">ater </w:t>
      </w:r>
      <w:r w:rsidR="00EA3C79" w:rsidRPr="00F27E1A">
        <w:t>quality</w:t>
      </w:r>
      <w:r w:rsidR="00390938" w:rsidRPr="00F27E1A">
        <w:t xml:space="preserve"> sampling sites in the </w:t>
      </w:r>
      <w:r w:rsidR="00EA3C79" w:rsidRPr="00F27E1A">
        <w:t>Normanby</w:t>
      </w:r>
      <w:r w:rsidR="00390938" w:rsidRPr="00F27E1A">
        <w:t xml:space="preserve"> Basin focus area with water body boundaries</w:t>
      </w:r>
      <w:r w:rsidR="00390938" w:rsidRPr="0083657B">
        <w:t>.</w:t>
      </w:r>
      <w:bookmarkEnd w:id="1428"/>
    </w:p>
    <w:p w14:paraId="1829F470" w14:textId="77777777" w:rsidR="00FB7485" w:rsidRDefault="00FB7485" w:rsidP="00DA1B5C">
      <w:pPr>
        <w:rPr>
          <w:lang w:val="en-AU"/>
        </w:rPr>
      </w:pPr>
    </w:p>
    <w:p w14:paraId="5DAFCC0A" w14:textId="5A6A68A8" w:rsidR="001B1520" w:rsidRDefault="00FB7485" w:rsidP="00DA1B5C">
      <w:pPr>
        <w:rPr>
          <w:lang w:val="en-AU"/>
        </w:rPr>
      </w:pPr>
      <w:r>
        <w:rPr>
          <w:lang w:val="en-AU"/>
        </w:rPr>
        <w:t xml:space="preserve">A total of 49 samples were collected over eight days (including consecutive days) from November 2017 to April 2018 </w:t>
      </w:r>
      <w:r w:rsidRPr="00494C4E">
        <w:rPr>
          <w:lang w:val="en-AU"/>
        </w:rPr>
        <w:t>(</w:t>
      </w:r>
      <w:r w:rsidRPr="00494C4E">
        <w:rPr>
          <w:lang w:val="en-AU"/>
        </w:rPr>
        <w:fldChar w:fldCharType="begin"/>
      </w:r>
      <w:r w:rsidRPr="00494C4E">
        <w:rPr>
          <w:lang w:val="en-AU"/>
        </w:rPr>
        <w:instrText xml:space="preserve"> REF _Ref504055257 \h </w:instrText>
      </w:r>
      <w:r w:rsidR="00494C4E">
        <w:rPr>
          <w:lang w:val="en-AU"/>
        </w:rPr>
        <w:instrText xml:space="preserve"> \* MERGEFORMAT </w:instrText>
      </w:r>
      <w:r w:rsidRPr="00494C4E">
        <w:rPr>
          <w:lang w:val="en-AU"/>
        </w:rPr>
      </w:r>
      <w:r w:rsidRPr="00494C4E">
        <w:rPr>
          <w:lang w:val="en-AU"/>
        </w:rPr>
        <w:fldChar w:fldCharType="separate"/>
      </w:r>
      <w:r w:rsidR="00335316" w:rsidRPr="00494C4E">
        <w:t xml:space="preserve">Figure </w:t>
      </w:r>
      <w:r w:rsidR="00335316">
        <w:rPr>
          <w:noProof/>
        </w:rPr>
        <w:t>5</w:t>
      </w:r>
      <w:r w:rsidR="00335316">
        <w:rPr>
          <w:noProof/>
        </w:rPr>
        <w:noBreakHyphen/>
        <w:t>12</w:t>
      </w:r>
      <w:r w:rsidRPr="00494C4E">
        <w:rPr>
          <w:lang w:val="en-AU"/>
        </w:rPr>
        <w:fldChar w:fldCharType="end"/>
      </w:r>
      <w:r>
        <w:rPr>
          <w:lang w:val="en-AU"/>
        </w:rPr>
        <w:t xml:space="preserve">). CL01 and NR01 were each sampled </w:t>
      </w:r>
      <w:r w:rsidR="00A27E77">
        <w:rPr>
          <w:lang w:val="en-AU"/>
        </w:rPr>
        <w:t xml:space="preserve">four </w:t>
      </w:r>
      <w:r>
        <w:rPr>
          <w:lang w:val="en-AU"/>
        </w:rPr>
        <w:t xml:space="preserve">times, NR-06 and KR-02 were sampled twice, and all other sites were sampled </w:t>
      </w:r>
      <w:r w:rsidR="00A27E77">
        <w:rPr>
          <w:lang w:val="en-AU"/>
        </w:rPr>
        <w:t xml:space="preserve">three </w:t>
      </w:r>
      <w:r>
        <w:rPr>
          <w:lang w:val="en-AU"/>
        </w:rPr>
        <w:t xml:space="preserve">times. Both surface and subsurface samples were collected at all sites except for the river mouths </w:t>
      </w:r>
      <w:r w:rsidR="00A27E77">
        <w:rPr>
          <w:lang w:val="en-AU"/>
        </w:rPr>
        <w:t xml:space="preserve">where </w:t>
      </w:r>
      <w:r>
        <w:rPr>
          <w:lang w:val="en-AU"/>
        </w:rPr>
        <w:t>water depth was less than 3</w:t>
      </w:r>
      <w:r w:rsidR="00A27E77">
        <w:rPr>
          <w:lang w:val="en-AU"/>
        </w:rPr>
        <w:t xml:space="preserve"> </w:t>
      </w:r>
      <w:r>
        <w:rPr>
          <w:lang w:val="en-AU"/>
        </w:rPr>
        <w:t>m.</w:t>
      </w:r>
    </w:p>
    <w:p w14:paraId="1FA73646" w14:textId="77777777" w:rsidR="00456FC0" w:rsidRDefault="00456FC0" w:rsidP="00456FC0">
      <w:pPr>
        <w:rPr>
          <w:lang w:val="en-AU"/>
        </w:rPr>
      </w:pPr>
      <w:bookmarkStart w:id="1429" w:name="_Ref505340352"/>
      <w:r>
        <w:rPr>
          <w:noProof/>
          <w:lang w:val="en-AU" w:eastAsia="en-AU"/>
        </w:rPr>
        <w:drawing>
          <wp:inline distT="0" distB="0" distL="0" distR="0" wp14:anchorId="00192FF3" wp14:editId="3FF80639">
            <wp:extent cx="5346700" cy="2178050"/>
            <wp:effectExtent l="0" t="0" r="6350" b="0"/>
            <wp:docPr id="77" name="Picture 77" descr="Daily discharge for the Normanby River (gauge 105107A) for the 2017–18 water year. Red dots represent sampling dates." title="Discharge for Normanby River"/>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23" cstate="print">
                      <a:extLst>
                        <a:ext uri="{28A0092B-C50C-407E-A947-70E740481C1C}">
                          <a14:useLocalDpi xmlns:a14="http://schemas.microsoft.com/office/drawing/2010/main" val="0"/>
                        </a:ext>
                      </a:extLst>
                    </a:blip>
                    <a:srcRect l="5040" r="11870" b="16031"/>
                    <a:stretch/>
                  </pic:blipFill>
                  <pic:spPr bwMode="auto">
                    <a:xfrm>
                      <a:off x="0" y="0"/>
                      <a:ext cx="5346700" cy="2178050"/>
                    </a:xfrm>
                    <a:prstGeom prst="rect">
                      <a:avLst/>
                    </a:prstGeom>
                    <a:noFill/>
                    <a:ln>
                      <a:noFill/>
                    </a:ln>
                    <a:extLst>
                      <a:ext uri="{53640926-AAD7-44D8-BBD7-CCE9431645EC}">
                        <a14:shadowObscured xmlns:a14="http://schemas.microsoft.com/office/drawing/2010/main"/>
                      </a:ext>
                    </a:extLst>
                  </pic:spPr>
                </pic:pic>
              </a:graphicData>
            </a:graphic>
          </wp:inline>
        </w:drawing>
      </w:r>
    </w:p>
    <w:p w14:paraId="6CD9F1AB" w14:textId="358DE2EF" w:rsidR="00456FC0" w:rsidRDefault="00456FC0" w:rsidP="00C83B6E">
      <w:pPr>
        <w:pStyle w:val="Caption"/>
      </w:pPr>
      <w:bookmarkStart w:id="1430" w:name="_Ref504055257"/>
      <w:bookmarkStart w:id="1431" w:name="_Toc10536218"/>
      <w:r w:rsidRPr="00494C4E">
        <w:t xml:space="preserve">Figure </w:t>
      </w:r>
      <w:r w:rsidR="00817A8B">
        <w:fldChar w:fldCharType="begin"/>
      </w:r>
      <w:r w:rsidR="00817A8B">
        <w:instrText xml:space="preserve"> STYLEREF 1 \s </w:instrText>
      </w:r>
      <w:r w:rsidR="00817A8B">
        <w:fldChar w:fldCharType="separate"/>
      </w:r>
      <w:r w:rsidR="00335316">
        <w:rPr>
          <w:noProof/>
        </w:rPr>
        <w:t>5</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12</w:t>
      </w:r>
      <w:r w:rsidR="00817A8B">
        <w:fldChar w:fldCharType="end"/>
      </w:r>
      <w:bookmarkEnd w:id="1430"/>
      <w:r w:rsidRPr="00494C4E">
        <w:t>: Daily discharge for the Normanby River (gauge 105107A) for the 2017–18 water year. Red dots represent sampling dates.</w:t>
      </w:r>
      <w:bookmarkEnd w:id="1431"/>
    </w:p>
    <w:p w14:paraId="31E6F742" w14:textId="6EDB2F77" w:rsidR="003A0F0E" w:rsidRDefault="003A0F0E" w:rsidP="003A0F0E">
      <w:pPr>
        <w:rPr>
          <w:lang w:val="en-AU"/>
        </w:rPr>
      </w:pPr>
      <w:r>
        <w:rPr>
          <w:lang w:val="en-AU"/>
        </w:rPr>
        <w:t>Discharge from the Normanby River for the 2017</w:t>
      </w:r>
      <w:r w:rsidR="00A27E77">
        <w:rPr>
          <w:sz w:val="18"/>
          <w:szCs w:val="18"/>
        </w:rPr>
        <w:t>–</w:t>
      </w:r>
      <w:r>
        <w:rPr>
          <w:lang w:val="en-AU"/>
        </w:rPr>
        <w:t xml:space="preserve">18 water year </w:t>
      </w:r>
      <w:r w:rsidR="007B7B9A" w:rsidRPr="007E6664">
        <w:rPr>
          <w:lang w:val="en-AU"/>
        </w:rPr>
        <w:t>(</w:t>
      </w:r>
      <w:r w:rsidR="007B7B9A" w:rsidRPr="007E6664">
        <w:rPr>
          <w:lang w:val="en-AU"/>
        </w:rPr>
        <w:fldChar w:fldCharType="begin"/>
      </w:r>
      <w:r w:rsidR="007B7B9A" w:rsidRPr="007E6664">
        <w:rPr>
          <w:lang w:val="en-AU"/>
        </w:rPr>
        <w:instrText xml:space="preserve"> REF _Ref530120950 \h </w:instrText>
      </w:r>
      <w:r w:rsidR="007B7B9A">
        <w:rPr>
          <w:lang w:val="en-AU"/>
        </w:rPr>
        <w:instrText xml:space="preserve"> \* MERGEFORMAT </w:instrText>
      </w:r>
      <w:r w:rsidR="007B7B9A" w:rsidRPr="007E6664">
        <w:rPr>
          <w:lang w:val="en-AU"/>
        </w:rPr>
      </w:r>
      <w:r w:rsidR="007B7B9A" w:rsidRPr="007E6664">
        <w:rPr>
          <w:lang w:val="en-AU"/>
        </w:rPr>
        <w:fldChar w:fldCharType="separate"/>
      </w:r>
      <w:r w:rsidR="00335316" w:rsidRPr="00FF61E6">
        <w:t xml:space="preserve">Figure </w:t>
      </w:r>
      <w:r w:rsidR="00335316">
        <w:rPr>
          <w:noProof/>
        </w:rPr>
        <w:t>5</w:t>
      </w:r>
      <w:r w:rsidR="00335316">
        <w:rPr>
          <w:noProof/>
        </w:rPr>
        <w:noBreakHyphen/>
        <w:t>13</w:t>
      </w:r>
      <w:r w:rsidR="007B7B9A" w:rsidRPr="007E6664">
        <w:rPr>
          <w:lang w:val="en-AU"/>
        </w:rPr>
        <w:fldChar w:fldCharType="end"/>
      </w:r>
      <w:r w:rsidR="007B7B9A" w:rsidRPr="007E6664">
        <w:rPr>
          <w:lang w:val="en-AU"/>
        </w:rPr>
        <w:t>)</w:t>
      </w:r>
      <w:r w:rsidR="007B7B9A">
        <w:rPr>
          <w:lang w:val="en-AU"/>
        </w:rPr>
        <w:t xml:space="preserve"> </w:t>
      </w:r>
      <w:r>
        <w:rPr>
          <w:lang w:val="en-AU"/>
        </w:rPr>
        <w:t>was slightly above the long-</w:t>
      </w:r>
      <w:r w:rsidRPr="007E6664">
        <w:rPr>
          <w:lang w:val="en-AU"/>
        </w:rPr>
        <w:t>term median</w:t>
      </w:r>
      <w:r w:rsidR="007B7B9A">
        <w:rPr>
          <w:lang w:val="en-AU"/>
        </w:rPr>
        <w:t xml:space="preserve"> (</w:t>
      </w:r>
      <w:r w:rsidR="007B7B9A">
        <w:rPr>
          <w:lang w:val="en-AU"/>
        </w:rPr>
        <w:fldChar w:fldCharType="begin"/>
      </w:r>
      <w:r w:rsidR="007B7B9A">
        <w:rPr>
          <w:lang w:val="en-AU"/>
        </w:rPr>
        <w:instrText xml:space="preserve"> REF _Ref497381424 \h </w:instrText>
      </w:r>
      <w:r w:rsidR="007B7B9A">
        <w:rPr>
          <w:lang w:val="en-AU"/>
        </w:rPr>
      </w:r>
      <w:r w:rsidR="007B7B9A">
        <w:rPr>
          <w:lang w:val="en-AU"/>
        </w:rPr>
        <w:fldChar w:fldCharType="separate"/>
      </w:r>
      <w:r w:rsidR="00335316" w:rsidRPr="007E6664">
        <w:t xml:space="preserve">Table </w:t>
      </w:r>
      <w:r w:rsidR="00335316">
        <w:rPr>
          <w:noProof/>
        </w:rPr>
        <w:t>3</w:t>
      </w:r>
      <w:r w:rsidR="00335316" w:rsidRPr="007E6664">
        <w:noBreakHyphen/>
      </w:r>
      <w:r w:rsidR="00335316">
        <w:rPr>
          <w:noProof/>
        </w:rPr>
        <w:t>1</w:t>
      </w:r>
      <w:r w:rsidR="007B7B9A">
        <w:rPr>
          <w:lang w:val="en-AU"/>
        </w:rPr>
        <w:fldChar w:fldCharType="end"/>
      </w:r>
      <w:r w:rsidR="007B7B9A">
        <w:rPr>
          <w:lang w:val="en-AU"/>
        </w:rPr>
        <w:t>)</w:t>
      </w:r>
      <w:r w:rsidRPr="007E6664">
        <w:rPr>
          <w:lang w:val="en-AU"/>
        </w:rPr>
        <w:t>. Total discharge measured at gauge 105107A (located</w:t>
      </w:r>
      <w:r w:rsidRPr="00F9319E">
        <w:rPr>
          <w:lang w:val="en-AU"/>
        </w:rPr>
        <w:t xml:space="preserve"> approximately 70 km upstream from the Normanby River mouth at Kalpowar Crossing) was approximately 2281 GL with 98% of discharge between the months of January and April (</w:t>
      </w:r>
      <w:r w:rsidRPr="00F9319E">
        <w:rPr>
          <w:lang w:val="en-AU"/>
        </w:rPr>
        <w:fldChar w:fldCharType="begin"/>
      </w:r>
      <w:r w:rsidRPr="00F9319E">
        <w:rPr>
          <w:lang w:val="en-AU"/>
        </w:rPr>
        <w:instrText xml:space="preserve"> REF _Ref504055257 \h  \* MERGEFORMAT </w:instrText>
      </w:r>
      <w:r w:rsidRPr="00F9319E">
        <w:rPr>
          <w:lang w:val="en-AU"/>
        </w:rPr>
      </w:r>
      <w:r w:rsidRPr="00F9319E">
        <w:rPr>
          <w:lang w:val="en-AU"/>
        </w:rPr>
        <w:fldChar w:fldCharType="separate"/>
      </w:r>
      <w:r w:rsidR="00335316" w:rsidRPr="00494C4E">
        <w:t xml:space="preserve">Figure </w:t>
      </w:r>
      <w:r w:rsidR="00335316">
        <w:rPr>
          <w:noProof/>
        </w:rPr>
        <w:t>5</w:t>
      </w:r>
      <w:r w:rsidR="00335316">
        <w:rPr>
          <w:noProof/>
        </w:rPr>
        <w:noBreakHyphen/>
        <w:t>12</w:t>
      </w:r>
      <w:r w:rsidRPr="00F9319E">
        <w:rPr>
          <w:lang w:val="en-AU"/>
        </w:rPr>
        <w:fldChar w:fldCharType="end"/>
      </w:r>
      <w:r w:rsidRPr="00F9319E">
        <w:rPr>
          <w:lang w:val="en-AU"/>
        </w:rPr>
        <w:t xml:space="preserve">; </w:t>
      </w:r>
      <w:r w:rsidRPr="00F9319E">
        <w:t>DNRME Water Monitoring Information Portal</w:t>
      </w:r>
      <w:r w:rsidR="00A27E77">
        <w:t>,</w:t>
      </w:r>
      <w:r w:rsidRPr="00F9319E">
        <w:t xml:space="preserve"> https://water-monitoring.information.qld.gov.au/host.htm</w:t>
      </w:r>
      <w:r w:rsidRPr="00F9319E">
        <w:rPr>
          <w:lang w:val="en-AU"/>
        </w:rPr>
        <w:t>).</w:t>
      </w:r>
      <w:r w:rsidRPr="00297998">
        <w:rPr>
          <w:lang w:val="en-AU"/>
        </w:rPr>
        <w:t xml:space="preserve"> </w:t>
      </w:r>
      <w:r>
        <w:rPr>
          <w:lang w:val="en-AU"/>
        </w:rPr>
        <w:t xml:space="preserve">Total discharge for the whole of the Normanby Basin cannot be accurately calculated as there is no gauge on the Kennedy River or at the mouth of any of the three Normanby Basin distributaries. </w:t>
      </w:r>
      <w:r w:rsidR="00E52BF9">
        <w:rPr>
          <w:lang w:val="en-AU"/>
        </w:rPr>
        <w:t>A</w:t>
      </w:r>
      <w:r>
        <w:rPr>
          <w:lang w:val="en-AU"/>
        </w:rPr>
        <w:t xml:space="preserve"> </w:t>
      </w:r>
      <w:r w:rsidR="00A27E77">
        <w:rPr>
          <w:lang w:val="en-AU"/>
        </w:rPr>
        <w:t>‘</w:t>
      </w:r>
      <w:r>
        <w:rPr>
          <w:lang w:val="en-AU"/>
        </w:rPr>
        <w:t>whole of Basin</w:t>
      </w:r>
      <w:r w:rsidR="00A27E77">
        <w:rPr>
          <w:lang w:val="en-AU"/>
        </w:rPr>
        <w:t>’</w:t>
      </w:r>
      <w:r>
        <w:rPr>
          <w:lang w:val="en-AU"/>
        </w:rPr>
        <w:t xml:space="preserve"> discharge volume of 4333 GL has been estimated for the 2017</w:t>
      </w:r>
      <w:r w:rsidR="00A27E77">
        <w:rPr>
          <w:sz w:val="18"/>
          <w:szCs w:val="18"/>
        </w:rPr>
        <w:t>–</w:t>
      </w:r>
      <w:r>
        <w:rPr>
          <w:lang w:val="en-AU"/>
        </w:rPr>
        <w:t xml:space="preserve">18 water year based on discharge measured at the Kalpowar gauge upscaled to the entire </w:t>
      </w:r>
      <w:r w:rsidR="003D7AD2">
        <w:rPr>
          <w:lang w:val="en-AU"/>
        </w:rPr>
        <w:t xml:space="preserve">basin </w:t>
      </w:r>
      <w:r>
        <w:rPr>
          <w:lang w:val="en-AU"/>
        </w:rPr>
        <w:t>area.</w:t>
      </w:r>
    </w:p>
    <w:p w14:paraId="5417D01A" w14:textId="35B5FDF4" w:rsidR="004C47E5" w:rsidRDefault="00C91269" w:rsidP="003A0F0E">
      <w:pPr>
        <w:rPr>
          <w:lang w:val="en-AU"/>
        </w:rPr>
      </w:pPr>
      <w:r>
        <w:rPr>
          <w:noProof/>
          <w:lang w:val="en-AU" w:eastAsia="en-AU"/>
        </w:rPr>
        <w:lastRenderedPageBreak/>
        <w:drawing>
          <wp:anchor distT="0" distB="0" distL="114300" distR="114300" simplePos="0" relativeHeight="251390976" behindDoc="0" locked="0" layoutInCell="1" allowOverlap="1" wp14:anchorId="1155AC88" wp14:editId="3446C710">
            <wp:simplePos x="0" y="0"/>
            <wp:positionH relativeFrom="column">
              <wp:posOffset>190500</wp:posOffset>
            </wp:positionH>
            <wp:positionV relativeFrom="paragraph">
              <wp:posOffset>232410</wp:posOffset>
            </wp:positionV>
            <wp:extent cx="4959350" cy="2590800"/>
            <wp:effectExtent l="0" t="0" r="0" b="0"/>
            <wp:wrapTopAndBottom/>
            <wp:docPr id="95" name="Chart 95" descr="Daily discharge for the Normanby River (Kalpowar gauge 105107A)." title="Daily discharge from Normanby River">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68AC694E-F51C-4E13-B8C0-B4F0E4F4E0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14:sizeRelH relativeFrom="page">
              <wp14:pctWidth>0</wp14:pctWidth>
            </wp14:sizeRelH>
            <wp14:sizeRelV relativeFrom="page">
              <wp14:pctHeight>0</wp14:pctHeight>
            </wp14:sizeRelV>
          </wp:anchor>
        </w:drawing>
      </w:r>
    </w:p>
    <w:p w14:paraId="228CD2DF" w14:textId="623C131C" w:rsidR="00456FC0" w:rsidRDefault="00456FC0" w:rsidP="00C83B6E">
      <w:pPr>
        <w:pStyle w:val="Caption"/>
      </w:pPr>
    </w:p>
    <w:p w14:paraId="76117FA9" w14:textId="380152F0" w:rsidR="00A50677" w:rsidRDefault="00A50677" w:rsidP="00C83B6E">
      <w:pPr>
        <w:pStyle w:val="Caption"/>
      </w:pPr>
      <w:bookmarkStart w:id="1432" w:name="_Ref530120950"/>
      <w:bookmarkStart w:id="1433" w:name="_Toc10536219"/>
      <w:r w:rsidRPr="00FF61E6">
        <w:t xml:space="preserve">Figure </w:t>
      </w:r>
      <w:r w:rsidR="00817A8B">
        <w:fldChar w:fldCharType="begin"/>
      </w:r>
      <w:r w:rsidR="00817A8B">
        <w:instrText xml:space="preserve"> STYLEREF 1 \s </w:instrText>
      </w:r>
      <w:r w:rsidR="00817A8B">
        <w:fldChar w:fldCharType="separate"/>
      </w:r>
      <w:r w:rsidR="00335316">
        <w:rPr>
          <w:noProof/>
        </w:rPr>
        <w:t>5</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13</w:t>
      </w:r>
      <w:r w:rsidR="00817A8B">
        <w:fldChar w:fldCharType="end"/>
      </w:r>
      <w:bookmarkEnd w:id="1429"/>
      <w:bookmarkEnd w:id="1432"/>
      <w:r w:rsidRPr="00FF61E6">
        <w:t xml:space="preserve">: </w:t>
      </w:r>
      <w:r w:rsidR="00A71EF8" w:rsidRPr="00FF61E6">
        <w:t>D</w:t>
      </w:r>
      <w:r w:rsidR="00297998" w:rsidRPr="00FF61E6">
        <w:t xml:space="preserve">aily </w:t>
      </w:r>
      <w:r w:rsidRPr="00FF61E6">
        <w:t>discharge for the Normanby River (</w:t>
      </w:r>
      <w:r w:rsidR="00222822" w:rsidRPr="00FF61E6">
        <w:t xml:space="preserve">Kalpowar </w:t>
      </w:r>
      <w:r w:rsidRPr="00FF61E6">
        <w:t>gauge 105107A).</w:t>
      </w:r>
      <w:bookmarkEnd w:id="1433"/>
    </w:p>
    <w:p w14:paraId="5138AC97" w14:textId="03275380" w:rsidR="003D7AD2" w:rsidRDefault="00760A15" w:rsidP="00DA1B5C">
      <w:r w:rsidRPr="00C91269">
        <w:rPr>
          <w:lang w:val="en-AU"/>
        </w:rPr>
        <w:t xml:space="preserve">The combined discharge and loads </w:t>
      </w:r>
      <w:r w:rsidR="00E124FC">
        <w:rPr>
          <w:lang w:val="en-AU"/>
        </w:rPr>
        <w:t>estimated</w:t>
      </w:r>
      <w:r w:rsidRPr="00C91269">
        <w:rPr>
          <w:lang w:val="en-AU"/>
        </w:rPr>
        <w:t xml:space="preserve"> for the 201</w:t>
      </w:r>
      <w:r w:rsidR="00945D39" w:rsidRPr="00C91269">
        <w:rPr>
          <w:lang w:val="en-AU"/>
        </w:rPr>
        <w:t>7</w:t>
      </w:r>
      <w:r w:rsidRPr="00C91269">
        <w:rPr>
          <w:lang w:val="en-AU"/>
        </w:rPr>
        <w:t>–1</w:t>
      </w:r>
      <w:r w:rsidR="00945D39" w:rsidRPr="00C91269">
        <w:rPr>
          <w:lang w:val="en-AU"/>
        </w:rPr>
        <w:t>8</w:t>
      </w:r>
      <w:r w:rsidRPr="00C91269">
        <w:rPr>
          <w:lang w:val="en-AU"/>
        </w:rPr>
        <w:t xml:space="preserve"> water year from the Normanby Basin are shown in</w:t>
      </w:r>
      <w:r w:rsidR="00356EF3" w:rsidRPr="00C91269">
        <w:rPr>
          <w:lang w:val="en-AU"/>
        </w:rPr>
        <w:t xml:space="preserve"> </w:t>
      </w:r>
      <w:r w:rsidR="00621CC6">
        <w:rPr>
          <w:lang w:val="en-AU"/>
        </w:rPr>
        <w:fldChar w:fldCharType="begin"/>
      </w:r>
      <w:r w:rsidR="00621CC6">
        <w:rPr>
          <w:lang w:val="en-AU"/>
        </w:rPr>
        <w:instrText xml:space="preserve"> REF _Ref532547937 \h </w:instrText>
      </w:r>
      <w:r w:rsidR="00621CC6">
        <w:rPr>
          <w:lang w:val="en-AU"/>
        </w:rPr>
      </w:r>
      <w:r w:rsidR="00621CC6">
        <w:rPr>
          <w:lang w:val="en-AU"/>
        </w:rPr>
        <w:fldChar w:fldCharType="separate"/>
      </w:r>
      <w:r w:rsidR="00335316" w:rsidRPr="00B76190">
        <w:t xml:space="preserve">Figure </w:t>
      </w:r>
      <w:r w:rsidR="00335316">
        <w:rPr>
          <w:noProof/>
        </w:rPr>
        <w:t>5</w:t>
      </w:r>
      <w:r w:rsidR="00335316">
        <w:noBreakHyphen/>
      </w:r>
      <w:r w:rsidR="00335316">
        <w:rPr>
          <w:noProof/>
        </w:rPr>
        <w:t>14</w:t>
      </w:r>
      <w:r w:rsidR="00621CC6">
        <w:rPr>
          <w:lang w:val="en-AU"/>
        </w:rPr>
        <w:fldChar w:fldCharType="end"/>
      </w:r>
      <w:r w:rsidRPr="00C91269">
        <w:rPr>
          <w:lang w:val="en-AU"/>
        </w:rPr>
        <w:t xml:space="preserve">. </w:t>
      </w:r>
      <w:r w:rsidRPr="00C91269">
        <w:t xml:space="preserve">The combined discharge and loads </w:t>
      </w:r>
      <w:r w:rsidR="00E124FC">
        <w:t>estimates</w:t>
      </w:r>
      <w:r w:rsidRPr="00C91269">
        <w:t xml:space="preserve"> for the 201</w:t>
      </w:r>
      <w:r w:rsidR="00945D39" w:rsidRPr="00C91269">
        <w:t>7</w:t>
      </w:r>
      <w:r w:rsidRPr="00C91269">
        <w:t>–1</w:t>
      </w:r>
      <w:r w:rsidR="00945D39" w:rsidRPr="00C91269">
        <w:t>8</w:t>
      </w:r>
      <w:r w:rsidRPr="00C91269">
        <w:t xml:space="preserve"> water year from the Normanby Basin were </w:t>
      </w:r>
      <w:r w:rsidR="00945D39">
        <w:t>around the average</w:t>
      </w:r>
      <w:r w:rsidRPr="00C91269">
        <w:t xml:space="preserve"> recorded over the past 10 years. Over the 1</w:t>
      </w:r>
      <w:r w:rsidR="006E36E3">
        <w:t>2</w:t>
      </w:r>
      <w:r w:rsidR="008E615C" w:rsidRPr="00C91269">
        <w:t>-</w:t>
      </w:r>
      <w:r w:rsidRPr="00C91269">
        <w:t>year period from 2006</w:t>
      </w:r>
      <w:r w:rsidR="003D7AD2">
        <w:t>:</w:t>
      </w:r>
    </w:p>
    <w:p w14:paraId="34B5305D" w14:textId="1D1CF807" w:rsidR="003D7AD2" w:rsidRDefault="00760A15" w:rsidP="00F34575">
      <w:pPr>
        <w:pStyle w:val="ListParagraph"/>
        <w:numPr>
          <w:ilvl w:val="0"/>
          <w:numId w:val="40"/>
        </w:numPr>
      </w:pPr>
      <w:r w:rsidRPr="00C91269">
        <w:t xml:space="preserve">discharge has varied from 2182 </w:t>
      </w:r>
      <w:r w:rsidR="00A53602">
        <w:t>G</w:t>
      </w:r>
      <w:r w:rsidR="00A53602" w:rsidRPr="00C91269">
        <w:t xml:space="preserve">L </w:t>
      </w:r>
      <w:r w:rsidRPr="00C91269">
        <w:t>(2011</w:t>
      </w:r>
      <w:r w:rsidRPr="00A60B17">
        <w:rPr>
          <w:color w:val="000000" w:themeColor="text1"/>
        </w:rPr>
        <w:t>–</w:t>
      </w:r>
      <w:r w:rsidRPr="00C91269">
        <w:t xml:space="preserve">12) to 11,333 </w:t>
      </w:r>
      <w:r w:rsidR="00A53602">
        <w:t>G</w:t>
      </w:r>
      <w:r w:rsidR="00A53602" w:rsidRPr="00C91269">
        <w:t xml:space="preserve">L </w:t>
      </w:r>
      <w:r w:rsidRPr="00C91269">
        <w:t>(2010</w:t>
      </w:r>
      <w:r w:rsidRPr="00A60B17">
        <w:rPr>
          <w:color w:val="000000" w:themeColor="text1"/>
        </w:rPr>
        <w:t>–</w:t>
      </w:r>
      <w:r w:rsidRPr="00C91269">
        <w:t>11)</w:t>
      </w:r>
    </w:p>
    <w:p w14:paraId="6EDC60D5" w14:textId="0677CE37" w:rsidR="003D7AD2" w:rsidRDefault="00760A15" w:rsidP="00F34575">
      <w:pPr>
        <w:pStyle w:val="ListParagraph"/>
        <w:numPr>
          <w:ilvl w:val="0"/>
          <w:numId w:val="40"/>
        </w:numPr>
      </w:pPr>
      <w:r w:rsidRPr="00C91269">
        <w:t xml:space="preserve">TSS loads </w:t>
      </w:r>
      <w:r w:rsidR="00E124FC">
        <w:t xml:space="preserve">are estimated to </w:t>
      </w:r>
      <w:r w:rsidRPr="00C91269">
        <w:t>have ranged from 55 kt (2014–15) to 509 kt (2010–11)</w:t>
      </w:r>
    </w:p>
    <w:p w14:paraId="3ECA8FF5" w14:textId="3233555B" w:rsidR="003D7AD2" w:rsidRDefault="00760A15" w:rsidP="00F34575">
      <w:pPr>
        <w:pStyle w:val="ListParagraph"/>
        <w:numPr>
          <w:ilvl w:val="0"/>
          <w:numId w:val="40"/>
        </w:numPr>
      </w:pPr>
      <w:r w:rsidRPr="00C91269">
        <w:t xml:space="preserve">DIN loads </w:t>
      </w:r>
      <w:r w:rsidR="003D7AD2">
        <w:t xml:space="preserve">ranged </w:t>
      </w:r>
      <w:r w:rsidRPr="00C91269">
        <w:t xml:space="preserve">from 42 t (2011–12) to 270 t (2010–11) </w:t>
      </w:r>
    </w:p>
    <w:p w14:paraId="2E4B3DC3" w14:textId="75C4E929" w:rsidR="00760A15" w:rsidRPr="00C91269" w:rsidRDefault="00760A15" w:rsidP="00F34575">
      <w:pPr>
        <w:pStyle w:val="ListParagraph"/>
        <w:numPr>
          <w:ilvl w:val="0"/>
          <w:numId w:val="40"/>
        </w:numPr>
      </w:pPr>
      <w:r w:rsidRPr="00C91269">
        <w:t xml:space="preserve">PN loads </w:t>
      </w:r>
      <w:r w:rsidR="003D7AD2">
        <w:t xml:space="preserve">ranged </w:t>
      </w:r>
      <w:r w:rsidRPr="00C91269">
        <w:t xml:space="preserve">from 124 t (2009–10) to 1184 t (2013–14). </w:t>
      </w:r>
    </w:p>
    <w:bookmarkStart w:id="1434" w:name="_Hlk505938548"/>
    <w:p w14:paraId="565E0813" w14:textId="5864F04A" w:rsidR="00E124FC" w:rsidRDefault="007541C3" w:rsidP="004B0D3F">
      <w:r>
        <w:fldChar w:fldCharType="begin"/>
      </w:r>
      <w:r>
        <w:instrText xml:space="preserve"> REF _Ref530056568 \h </w:instrText>
      </w:r>
      <w:r>
        <w:fldChar w:fldCharType="separate"/>
      </w:r>
      <w:r w:rsidR="00335316" w:rsidRPr="00EB32ED">
        <w:t xml:space="preserve">Figure </w:t>
      </w:r>
      <w:r w:rsidR="00335316">
        <w:rPr>
          <w:noProof/>
        </w:rPr>
        <w:t>4</w:t>
      </w:r>
      <w:r w:rsidR="00335316">
        <w:noBreakHyphen/>
      </w:r>
      <w:r w:rsidR="00335316">
        <w:rPr>
          <w:noProof/>
        </w:rPr>
        <w:t>8</w:t>
      </w:r>
      <w:r>
        <w:fldChar w:fldCharType="end"/>
      </w:r>
      <w:r>
        <w:t xml:space="preserve"> and </w:t>
      </w:r>
      <w:r>
        <w:fldChar w:fldCharType="begin"/>
      </w:r>
      <w:r>
        <w:instrText xml:space="preserve"> REF _Ref530057430 \h </w:instrText>
      </w:r>
      <w:r>
        <w:fldChar w:fldCharType="separate"/>
      </w:r>
      <w:r w:rsidR="00335316" w:rsidRPr="00E02C3B">
        <w:t xml:space="preserve">Figure </w:t>
      </w:r>
      <w:r w:rsidR="00335316">
        <w:rPr>
          <w:noProof/>
        </w:rPr>
        <w:t>4</w:t>
      </w:r>
      <w:r w:rsidR="00335316">
        <w:noBreakHyphen/>
      </w:r>
      <w:r w:rsidR="00335316">
        <w:rPr>
          <w:noProof/>
        </w:rPr>
        <w:t>12</w:t>
      </w:r>
      <w:r>
        <w:fldChar w:fldCharType="end"/>
      </w:r>
      <w:r>
        <w:t xml:space="preserve"> </w:t>
      </w:r>
      <w:r w:rsidRPr="00456FC0">
        <w:t>show that the Normanby River was the greatest contributor to the river-derived DIN and TSS loading in the Cape York region in 2017–18. This is the case in all years modelled and correlates with regional assessments of end-of-catchment river loads (e.g. Howley et al., 2016; Waterhouse et al., 2016).</w:t>
      </w:r>
      <w:bookmarkEnd w:id="1434"/>
    </w:p>
    <w:p w14:paraId="44555B50" w14:textId="242263DE" w:rsidR="001D6ABA" w:rsidRPr="00E82386" w:rsidRDefault="001D6ABA" w:rsidP="00E82386">
      <w:pPr>
        <w:jc w:val="left"/>
        <w:rPr>
          <w:i/>
        </w:rPr>
      </w:pPr>
      <w:r w:rsidRPr="00E82386">
        <w:rPr>
          <w:i/>
        </w:rPr>
        <w:t>Ambient water quality</w:t>
      </w:r>
    </w:p>
    <w:p w14:paraId="5AB41DC6" w14:textId="5747167F" w:rsidR="00637309" w:rsidRPr="00DF3373" w:rsidRDefault="004C47E5" w:rsidP="00C91269">
      <w:pPr>
        <w:rPr>
          <w:lang w:val="en-AU"/>
        </w:rPr>
      </w:pPr>
      <w:r w:rsidRPr="00DF3373">
        <w:rPr>
          <w:lang w:val="en-AU"/>
        </w:rPr>
        <w:t xml:space="preserve">The Normanby results represent one sampling event during the dry season and three surveys during the wet season. Freshwater discharge influenced samples close to the </w:t>
      </w:r>
      <w:r w:rsidR="000A3CA5">
        <w:rPr>
          <w:lang w:val="en-AU"/>
        </w:rPr>
        <w:t xml:space="preserve">mouths of the </w:t>
      </w:r>
      <w:r w:rsidRPr="00DF3373">
        <w:rPr>
          <w:lang w:val="en-AU"/>
        </w:rPr>
        <w:t xml:space="preserve">Normanby and Kennedy </w:t>
      </w:r>
      <w:r w:rsidR="00DF17C8">
        <w:rPr>
          <w:lang w:val="en-AU"/>
        </w:rPr>
        <w:t>R</w:t>
      </w:r>
      <w:r w:rsidRPr="00DF3373">
        <w:rPr>
          <w:lang w:val="en-AU"/>
        </w:rPr>
        <w:t>iver</w:t>
      </w:r>
      <w:r w:rsidR="000A3CA5">
        <w:rPr>
          <w:lang w:val="en-AU"/>
        </w:rPr>
        <w:t xml:space="preserve">s </w:t>
      </w:r>
      <w:r w:rsidRPr="00DF3373">
        <w:rPr>
          <w:lang w:val="en-AU"/>
        </w:rPr>
        <w:t xml:space="preserve">during the wet season monitoring trips on 14 February 2018 (salinity of 9 </w:t>
      </w:r>
      <w:r w:rsidR="00E52BF9">
        <w:rPr>
          <w:lang w:val="en-AU"/>
        </w:rPr>
        <w:t xml:space="preserve">PSU </w:t>
      </w:r>
      <w:r w:rsidRPr="00DF3373">
        <w:rPr>
          <w:lang w:val="en-AU"/>
        </w:rPr>
        <w:t>at NR01) and 7</w:t>
      </w:r>
      <w:r w:rsidR="00870639">
        <w:rPr>
          <w:lang w:val="en-AU"/>
        </w:rPr>
        <w:t xml:space="preserve"> and </w:t>
      </w:r>
      <w:r w:rsidRPr="00DF3373">
        <w:rPr>
          <w:lang w:val="en-AU"/>
        </w:rPr>
        <w:t>8April (10</w:t>
      </w:r>
      <w:r w:rsidR="00266CE0">
        <w:rPr>
          <w:lang w:val="en-AU"/>
        </w:rPr>
        <w:t>–</w:t>
      </w:r>
      <w:r w:rsidRPr="00DF3373">
        <w:rPr>
          <w:lang w:val="en-AU"/>
        </w:rPr>
        <w:t xml:space="preserve">12 PSU at KR01 and NR01). </w:t>
      </w:r>
      <w:r w:rsidR="000D060F" w:rsidRPr="000D060F">
        <w:rPr>
          <w:lang w:val="en-AU"/>
        </w:rPr>
        <w:fldChar w:fldCharType="begin"/>
      </w:r>
      <w:r w:rsidR="000D060F" w:rsidRPr="000D060F">
        <w:rPr>
          <w:lang w:val="en-AU"/>
        </w:rPr>
        <w:instrText xml:space="preserve"> REF _Ref530124821 \h  \* MERGEFORMAT </w:instrText>
      </w:r>
      <w:r w:rsidR="000D060F" w:rsidRPr="000D060F">
        <w:rPr>
          <w:lang w:val="en-AU"/>
        </w:rPr>
      </w:r>
      <w:r w:rsidR="000D060F" w:rsidRPr="000D060F">
        <w:rPr>
          <w:lang w:val="en-AU"/>
        </w:rPr>
        <w:fldChar w:fldCharType="separate"/>
      </w:r>
      <w:r w:rsidR="00335316" w:rsidRPr="00335316">
        <w:rPr>
          <w:rStyle w:val="FigureChar"/>
          <w:rFonts w:cs="Arial"/>
          <w:sz w:val="22"/>
          <w:szCs w:val="22"/>
        </w:rPr>
        <w:t xml:space="preserve">Figure </w:t>
      </w:r>
      <w:r w:rsidR="00335316" w:rsidRPr="00335316">
        <w:rPr>
          <w:rStyle w:val="FigureChar"/>
          <w:rFonts w:cs="Arial"/>
          <w:noProof/>
          <w:sz w:val="22"/>
          <w:szCs w:val="22"/>
        </w:rPr>
        <w:t>5</w:t>
      </w:r>
      <w:r w:rsidR="00335316" w:rsidRPr="00335316">
        <w:rPr>
          <w:rStyle w:val="FigureChar"/>
          <w:rFonts w:cs="Arial"/>
          <w:noProof/>
          <w:sz w:val="22"/>
          <w:szCs w:val="22"/>
        </w:rPr>
        <w:noBreakHyphen/>
        <w:t>15</w:t>
      </w:r>
      <w:r w:rsidR="000D060F" w:rsidRPr="000D060F">
        <w:rPr>
          <w:lang w:val="en-AU"/>
        </w:rPr>
        <w:fldChar w:fldCharType="end"/>
      </w:r>
      <w:r w:rsidR="000D060F" w:rsidRPr="000D060F">
        <w:rPr>
          <w:lang w:val="en-AU"/>
        </w:rPr>
        <w:t xml:space="preserve"> </w:t>
      </w:r>
      <w:r w:rsidRPr="00DF3373">
        <w:rPr>
          <w:lang w:val="en-AU"/>
        </w:rPr>
        <w:t>shows the decline of NH</w:t>
      </w:r>
      <w:r w:rsidRPr="00D03639">
        <w:rPr>
          <w:vertAlign w:val="subscript"/>
          <w:lang w:val="en-AU"/>
        </w:rPr>
        <w:t>3</w:t>
      </w:r>
      <w:r w:rsidRPr="00DF3373">
        <w:rPr>
          <w:lang w:val="en-AU"/>
        </w:rPr>
        <w:t xml:space="preserve">, DON, DOP, PN, PP and reactive silica concentrations and increasing </w:t>
      </w:r>
      <w:r w:rsidR="002728DC" w:rsidRPr="00DF3373">
        <w:rPr>
          <w:lang w:val="en-AU"/>
        </w:rPr>
        <w:t>Secchi</w:t>
      </w:r>
      <w:r w:rsidRPr="00DF3373">
        <w:rPr>
          <w:lang w:val="en-AU"/>
        </w:rPr>
        <w:t xml:space="preserve"> depth</w:t>
      </w:r>
      <w:r w:rsidR="0001789B">
        <w:rPr>
          <w:lang w:val="en-AU"/>
        </w:rPr>
        <w:t xml:space="preserve"> </w:t>
      </w:r>
      <w:r w:rsidRPr="00DF3373">
        <w:rPr>
          <w:lang w:val="en-AU"/>
        </w:rPr>
        <w:t xml:space="preserve">over distance from the river mouths, reflecting the freshwater influence in the shallow </w:t>
      </w:r>
      <w:r w:rsidR="006A068C">
        <w:rPr>
          <w:lang w:val="en-AU"/>
        </w:rPr>
        <w:t>e</w:t>
      </w:r>
      <w:r w:rsidR="0001789B">
        <w:rPr>
          <w:lang w:val="en-AU"/>
        </w:rPr>
        <w:t xml:space="preserve">nclosed </w:t>
      </w:r>
      <w:r w:rsidR="006A068C">
        <w:rPr>
          <w:lang w:val="en-AU"/>
        </w:rPr>
        <w:t>c</w:t>
      </w:r>
      <w:r w:rsidR="0001789B">
        <w:rPr>
          <w:lang w:val="en-AU"/>
        </w:rPr>
        <w:t>oastal</w:t>
      </w:r>
      <w:r w:rsidR="0001789B" w:rsidRPr="00DF3373">
        <w:rPr>
          <w:lang w:val="en-AU"/>
        </w:rPr>
        <w:t xml:space="preserve"> </w:t>
      </w:r>
      <w:r w:rsidRPr="00DF3373">
        <w:rPr>
          <w:lang w:val="en-AU"/>
        </w:rPr>
        <w:t>zone.</w:t>
      </w:r>
    </w:p>
    <w:p w14:paraId="59A531D2" w14:textId="104E6E7C" w:rsidR="004C47E5" w:rsidRDefault="004C47E5" w:rsidP="00C91269">
      <w:pPr>
        <w:rPr>
          <w:lang w:val="en-AU"/>
        </w:rPr>
      </w:pPr>
      <w:r>
        <w:rPr>
          <w:lang w:val="en-AU"/>
        </w:rPr>
        <w:t>TSS concentrations also declined with distance from the river mouth</w:t>
      </w:r>
      <w:r w:rsidRPr="004D674B">
        <w:rPr>
          <w:szCs w:val="22"/>
          <w:lang w:val="en-AU"/>
        </w:rPr>
        <w:t>s (</w:t>
      </w:r>
      <w:r w:rsidR="000D060F" w:rsidRPr="007569F7">
        <w:rPr>
          <w:szCs w:val="22"/>
          <w:lang w:val="en-AU"/>
        </w:rPr>
        <w:fldChar w:fldCharType="begin"/>
      </w:r>
      <w:r w:rsidR="000D060F" w:rsidRPr="00B23B73">
        <w:rPr>
          <w:szCs w:val="22"/>
          <w:lang w:val="en-AU"/>
        </w:rPr>
        <w:instrText xml:space="preserve"> REF _Ref530124821 \h </w:instrText>
      </w:r>
      <w:r w:rsidR="00C91269" w:rsidRPr="00B23B73">
        <w:rPr>
          <w:szCs w:val="22"/>
          <w:lang w:val="en-AU"/>
        </w:rPr>
        <w:instrText xml:space="preserve"> \* MERGEFORMAT </w:instrText>
      </w:r>
      <w:r w:rsidR="000D060F" w:rsidRPr="007569F7">
        <w:rPr>
          <w:szCs w:val="22"/>
          <w:lang w:val="en-AU"/>
        </w:rPr>
      </w:r>
      <w:r w:rsidR="000D060F" w:rsidRPr="007569F7">
        <w:rPr>
          <w:szCs w:val="22"/>
          <w:lang w:val="en-AU"/>
        </w:rPr>
        <w:fldChar w:fldCharType="separate"/>
      </w:r>
      <w:r w:rsidR="00335316" w:rsidRPr="00335316">
        <w:rPr>
          <w:rStyle w:val="FigureChar"/>
          <w:sz w:val="22"/>
          <w:szCs w:val="22"/>
        </w:rPr>
        <w:t xml:space="preserve">Figure </w:t>
      </w:r>
      <w:r w:rsidR="00335316" w:rsidRPr="00335316">
        <w:rPr>
          <w:rStyle w:val="FigureChar"/>
          <w:noProof/>
          <w:sz w:val="22"/>
          <w:szCs w:val="22"/>
        </w:rPr>
        <w:t>5</w:t>
      </w:r>
      <w:r w:rsidR="00335316" w:rsidRPr="00335316">
        <w:rPr>
          <w:rStyle w:val="FigureChar"/>
          <w:noProof/>
          <w:sz w:val="22"/>
          <w:szCs w:val="22"/>
        </w:rPr>
        <w:noBreakHyphen/>
        <w:t>15</w:t>
      </w:r>
      <w:r w:rsidR="000D060F" w:rsidRPr="007569F7">
        <w:rPr>
          <w:szCs w:val="22"/>
          <w:lang w:val="en-AU"/>
        </w:rPr>
        <w:fldChar w:fldCharType="end"/>
      </w:r>
      <w:r w:rsidRPr="004D674B">
        <w:rPr>
          <w:szCs w:val="22"/>
          <w:lang w:val="en-AU"/>
        </w:rPr>
        <w:t>)</w:t>
      </w:r>
      <w:r w:rsidR="000D060F" w:rsidRPr="007569F7">
        <w:rPr>
          <w:szCs w:val="22"/>
          <w:lang w:val="en-AU"/>
        </w:rPr>
        <w:t>. T</w:t>
      </w:r>
      <w:r w:rsidRPr="00E2118B">
        <w:rPr>
          <w:szCs w:val="22"/>
          <w:lang w:val="en-AU"/>
        </w:rPr>
        <w:t>his</w:t>
      </w:r>
      <w:r>
        <w:rPr>
          <w:lang w:val="en-AU"/>
        </w:rPr>
        <w:t xml:space="preserve"> was due to both freshwater discharge and sediment re-suspension. The maximum 2017</w:t>
      </w:r>
      <w:r w:rsidR="00266CE0">
        <w:rPr>
          <w:sz w:val="18"/>
          <w:szCs w:val="18"/>
        </w:rPr>
        <w:t>–</w:t>
      </w:r>
      <w:r>
        <w:rPr>
          <w:lang w:val="en-AU"/>
        </w:rPr>
        <w:t>18 TSS concentration (</w:t>
      </w:r>
      <w:r w:rsidRPr="00A364AB">
        <w:rPr>
          <w:lang w:val="en-AU"/>
        </w:rPr>
        <w:t>24 mg</w:t>
      </w:r>
      <w:r w:rsidR="005B02C2">
        <w:rPr>
          <w:lang w:val="en-AU"/>
        </w:rPr>
        <w:t xml:space="preserve"> </w:t>
      </w:r>
      <w:r w:rsidRPr="00A364AB">
        <w:rPr>
          <w:lang w:val="en-AU"/>
        </w:rPr>
        <w:t>L</w:t>
      </w:r>
      <w:r w:rsidR="005B02C2" w:rsidRPr="007869FF">
        <w:rPr>
          <w:vertAlign w:val="superscript"/>
          <w:lang w:val="en-AU"/>
        </w:rPr>
        <w:t>-1</w:t>
      </w:r>
      <w:r>
        <w:rPr>
          <w:lang w:val="en-AU"/>
        </w:rPr>
        <w:t>)</w:t>
      </w:r>
      <w:r w:rsidRPr="00A364AB">
        <w:rPr>
          <w:lang w:val="en-AU"/>
        </w:rPr>
        <w:t xml:space="preserve"> was measured during the dry season (9</w:t>
      </w:r>
      <w:r w:rsidR="00DF17C8">
        <w:rPr>
          <w:lang w:val="en-AU"/>
        </w:rPr>
        <w:t xml:space="preserve"> November 20</w:t>
      </w:r>
      <w:r w:rsidRPr="00A364AB">
        <w:rPr>
          <w:lang w:val="en-AU"/>
        </w:rPr>
        <w:t>17) at KR01</w:t>
      </w:r>
      <w:r>
        <w:rPr>
          <w:lang w:val="en-AU"/>
        </w:rPr>
        <w:t xml:space="preserve">, most likely due to the </w:t>
      </w:r>
      <w:r w:rsidRPr="00A364AB">
        <w:rPr>
          <w:lang w:val="en-AU"/>
        </w:rPr>
        <w:t>wind</w:t>
      </w:r>
      <w:r w:rsidR="00117145">
        <w:rPr>
          <w:lang w:val="en-AU"/>
        </w:rPr>
        <w:t>-driven</w:t>
      </w:r>
      <w:r w:rsidRPr="00A364AB">
        <w:rPr>
          <w:lang w:val="en-AU"/>
        </w:rPr>
        <w:t xml:space="preserve"> re-suspension of </w:t>
      </w:r>
      <w:r>
        <w:rPr>
          <w:lang w:val="en-AU"/>
        </w:rPr>
        <w:t xml:space="preserve">shallow </w:t>
      </w:r>
      <w:r w:rsidR="00DF17C8">
        <w:rPr>
          <w:lang w:val="en-AU"/>
        </w:rPr>
        <w:t>Princess Charlotte Bay</w:t>
      </w:r>
      <w:r w:rsidR="00DF17C8" w:rsidRPr="00A364AB">
        <w:rPr>
          <w:lang w:val="en-AU"/>
        </w:rPr>
        <w:t xml:space="preserve"> </w:t>
      </w:r>
      <w:r w:rsidRPr="00A364AB">
        <w:rPr>
          <w:lang w:val="en-AU"/>
        </w:rPr>
        <w:t>sediments</w:t>
      </w:r>
      <w:r>
        <w:rPr>
          <w:lang w:val="en-AU"/>
        </w:rPr>
        <w:t xml:space="preserve">. </w:t>
      </w:r>
      <w:r w:rsidR="00117145">
        <w:rPr>
          <w:lang w:val="en-AU"/>
        </w:rPr>
        <w:t>T</w:t>
      </w:r>
      <w:r w:rsidRPr="00A364AB">
        <w:rPr>
          <w:lang w:val="en-AU"/>
        </w:rPr>
        <w:t>idal</w:t>
      </w:r>
      <w:r w:rsidR="00117145">
        <w:rPr>
          <w:lang w:val="en-AU"/>
        </w:rPr>
        <w:t>ly-forced resusp</w:t>
      </w:r>
      <w:r w:rsidR="002728DC">
        <w:rPr>
          <w:lang w:val="en-AU"/>
        </w:rPr>
        <w:t>en</w:t>
      </w:r>
      <w:r w:rsidR="00117145">
        <w:rPr>
          <w:lang w:val="en-AU"/>
        </w:rPr>
        <w:t xml:space="preserve">sion also </w:t>
      </w:r>
      <w:r>
        <w:rPr>
          <w:lang w:val="en-AU"/>
        </w:rPr>
        <w:t>ha</w:t>
      </w:r>
      <w:r w:rsidR="00117145">
        <w:rPr>
          <w:lang w:val="en-AU"/>
        </w:rPr>
        <w:t>s</w:t>
      </w:r>
      <w:r>
        <w:rPr>
          <w:lang w:val="en-AU"/>
        </w:rPr>
        <w:t xml:space="preserve"> a major </w:t>
      </w:r>
      <w:r w:rsidRPr="00A364AB">
        <w:rPr>
          <w:lang w:val="en-AU"/>
        </w:rPr>
        <w:t>influence on estuary turbidity</w:t>
      </w:r>
      <w:r>
        <w:rPr>
          <w:lang w:val="en-AU"/>
        </w:rPr>
        <w:t xml:space="preserve"> and the creation of in-shore turbid plumes at Princess Charlotte Bay.</w:t>
      </w:r>
      <w:r w:rsidRPr="00A364AB">
        <w:rPr>
          <w:lang w:val="en-AU"/>
        </w:rPr>
        <w:t xml:space="preserve"> </w:t>
      </w:r>
      <w:r>
        <w:rPr>
          <w:lang w:val="en-AU"/>
        </w:rPr>
        <w:t>T</w:t>
      </w:r>
      <w:r w:rsidRPr="00A364AB">
        <w:rPr>
          <w:lang w:val="en-AU"/>
        </w:rPr>
        <w:t>urbidity dataloggers installed in the Normanby, Bizant</w:t>
      </w:r>
      <w:r w:rsidR="00117145">
        <w:rPr>
          <w:lang w:val="en-AU"/>
        </w:rPr>
        <w:t>,</w:t>
      </w:r>
      <w:r w:rsidRPr="00A364AB">
        <w:rPr>
          <w:lang w:val="en-AU"/>
        </w:rPr>
        <w:t xml:space="preserve"> and Kennedy estuaries</w:t>
      </w:r>
      <w:r>
        <w:rPr>
          <w:lang w:val="en-AU"/>
        </w:rPr>
        <w:t xml:space="preserve"> have recorded</w:t>
      </w:r>
      <w:r w:rsidRPr="00A364AB">
        <w:rPr>
          <w:lang w:val="en-AU"/>
        </w:rPr>
        <w:t xml:space="preserve"> turbidity values between 300 to 500 NTU on outgoing spring tides during ambient conditions </w:t>
      </w:r>
      <w:r w:rsidRPr="00F11BDD">
        <w:rPr>
          <w:lang w:val="en-AU"/>
        </w:rPr>
        <w:t>(Howley and Shellberg</w:t>
      </w:r>
      <w:r w:rsidR="00266CE0">
        <w:rPr>
          <w:lang w:val="en-AU"/>
        </w:rPr>
        <w:t>,</w:t>
      </w:r>
      <w:r w:rsidR="0001789B">
        <w:rPr>
          <w:lang w:val="en-AU"/>
        </w:rPr>
        <w:t xml:space="preserve"> unpublished data</w:t>
      </w:r>
      <w:r w:rsidRPr="00F11BDD">
        <w:rPr>
          <w:lang w:val="en-AU"/>
        </w:rPr>
        <w:t>).</w:t>
      </w:r>
      <w:r w:rsidRPr="00A364AB">
        <w:rPr>
          <w:lang w:val="en-AU"/>
        </w:rPr>
        <w:t xml:space="preserve">  </w:t>
      </w:r>
    </w:p>
    <w:p w14:paraId="74B0ECBC" w14:textId="63962E37" w:rsidR="004C47E5" w:rsidRPr="00841144" w:rsidRDefault="004C47E5" w:rsidP="00C91269">
      <w:pPr>
        <w:rPr>
          <w:lang w:val="en-AU"/>
        </w:rPr>
      </w:pPr>
      <w:r>
        <w:rPr>
          <w:lang w:val="en-AU"/>
        </w:rPr>
        <w:t>The mean TSS concentration for the 2017</w:t>
      </w:r>
      <w:r w:rsidR="00266CE0">
        <w:rPr>
          <w:sz w:val="18"/>
          <w:szCs w:val="18"/>
        </w:rPr>
        <w:t>–</w:t>
      </w:r>
      <w:r>
        <w:rPr>
          <w:lang w:val="en-AU"/>
        </w:rPr>
        <w:t>18 Normanby transect was 4.9 mg</w:t>
      </w:r>
      <w:r w:rsidR="005B02C2">
        <w:rPr>
          <w:lang w:val="en-AU"/>
        </w:rPr>
        <w:t xml:space="preserve"> </w:t>
      </w:r>
      <w:r>
        <w:rPr>
          <w:lang w:val="en-AU"/>
        </w:rPr>
        <w:t>L</w:t>
      </w:r>
      <w:r w:rsidR="005B02C2" w:rsidRPr="007869FF">
        <w:rPr>
          <w:vertAlign w:val="superscript"/>
          <w:lang w:val="en-AU"/>
        </w:rPr>
        <w:t>-1</w:t>
      </w:r>
      <w:r>
        <w:rPr>
          <w:lang w:val="en-AU"/>
        </w:rPr>
        <w:t xml:space="preserve">. </w:t>
      </w:r>
      <w:r w:rsidRPr="00841144">
        <w:rPr>
          <w:lang w:val="en-AU"/>
        </w:rPr>
        <w:t>Under ambient conditions (salinity &gt;30</w:t>
      </w:r>
      <w:r w:rsidR="009F6F99">
        <w:rPr>
          <w:lang w:val="en-AU"/>
        </w:rPr>
        <w:t xml:space="preserve"> PSU</w:t>
      </w:r>
      <w:r w:rsidRPr="00841144">
        <w:rPr>
          <w:lang w:val="en-AU"/>
        </w:rPr>
        <w:t>), the mean TN concentration was 117 µg</w:t>
      </w:r>
      <w:r w:rsidR="005B02C2">
        <w:rPr>
          <w:lang w:val="en-AU"/>
        </w:rPr>
        <w:t xml:space="preserve"> </w:t>
      </w:r>
      <w:r w:rsidRPr="00841144">
        <w:rPr>
          <w:lang w:val="en-AU"/>
        </w:rPr>
        <w:t>L</w:t>
      </w:r>
      <w:r w:rsidR="005B02C2" w:rsidRPr="007869FF">
        <w:rPr>
          <w:vertAlign w:val="superscript"/>
          <w:lang w:val="en-AU"/>
        </w:rPr>
        <w:t>-1</w:t>
      </w:r>
      <w:r w:rsidRPr="00841144">
        <w:rPr>
          <w:lang w:val="en-AU"/>
        </w:rPr>
        <w:t xml:space="preserve"> comprised on average of 82% DON and 10% PN. TP </w:t>
      </w:r>
      <w:r>
        <w:rPr>
          <w:lang w:val="en-AU"/>
        </w:rPr>
        <w:t xml:space="preserve">(mean 7.5 </w:t>
      </w:r>
      <w:r w:rsidR="005B02C2" w:rsidRPr="00841144">
        <w:rPr>
          <w:lang w:val="en-AU"/>
        </w:rPr>
        <w:t>µg</w:t>
      </w:r>
      <w:r w:rsidR="005B02C2">
        <w:rPr>
          <w:lang w:val="en-AU"/>
        </w:rPr>
        <w:t xml:space="preserve"> </w:t>
      </w:r>
      <w:r w:rsidR="005B02C2" w:rsidRPr="00841144">
        <w:rPr>
          <w:lang w:val="en-AU"/>
        </w:rPr>
        <w:t>L</w:t>
      </w:r>
      <w:r w:rsidR="005B02C2" w:rsidRPr="0044689A">
        <w:rPr>
          <w:vertAlign w:val="superscript"/>
          <w:lang w:val="en-AU"/>
        </w:rPr>
        <w:t>-1</w:t>
      </w:r>
      <w:r>
        <w:rPr>
          <w:lang w:val="en-AU"/>
        </w:rPr>
        <w:t>)</w:t>
      </w:r>
      <w:r w:rsidRPr="00841144">
        <w:rPr>
          <w:lang w:val="en-AU"/>
        </w:rPr>
        <w:t xml:space="preserve"> was comprised of 49% DOP, 17% PP and 33% </w:t>
      </w:r>
      <w:r w:rsidR="00DB1350">
        <w:t>PO</w:t>
      </w:r>
      <w:r w:rsidR="00DB1350" w:rsidRPr="00A56E85">
        <w:rPr>
          <w:vertAlign w:val="subscript"/>
        </w:rPr>
        <w:t>4</w:t>
      </w:r>
      <w:r>
        <w:rPr>
          <w:lang w:val="en-AU"/>
        </w:rPr>
        <w:t xml:space="preserve"> on average</w:t>
      </w:r>
      <w:r w:rsidRPr="00841144">
        <w:rPr>
          <w:lang w:val="en-AU"/>
        </w:rPr>
        <w:t xml:space="preserve">.  </w:t>
      </w:r>
    </w:p>
    <w:p w14:paraId="66F8E5DD" w14:textId="7BA32375" w:rsidR="004C47E5" w:rsidRPr="00A364AB" w:rsidRDefault="004C47E5" w:rsidP="00C91269">
      <w:r>
        <w:rPr>
          <w:lang w:val="en-AU"/>
        </w:rPr>
        <w:t>C</w:t>
      </w:r>
      <w:r w:rsidRPr="00A364AB">
        <w:rPr>
          <w:lang w:val="en-AU"/>
        </w:rPr>
        <w:t>hl-</w:t>
      </w:r>
      <w:r w:rsidRPr="00B23B73">
        <w:rPr>
          <w:i/>
          <w:lang w:val="en-AU"/>
        </w:rPr>
        <w:t>a</w:t>
      </w:r>
      <w:r w:rsidRPr="00A364AB">
        <w:rPr>
          <w:lang w:val="en-AU"/>
        </w:rPr>
        <w:t xml:space="preserve"> concentration</w:t>
      </w:r>
      <w:r>
        <w:rPr>
          <w:lang w:val="en-AU"/>
        </w:rPr>
        <w:t>s for 2017</w:t>
      </w:r>
      <w:r w:rsidR="00266CE0">
        <w:rPr>
          <w:sz w:val="18"/>
          <w:szCs w:val="18"/>
        </w:rPr>
        <w:t>–</w:t>
      </w:r>
      <w:r>
        <w:rPr>
          <w:lang w:val="en-AU"/>
        </w:rPr>
        <w:t>18</w:t>
      </w:r>
      <w:r w:rsidRPr="00A364AB">
        <w:rPr>
          <w:lang w:val="en-AU"/>
        </w:rPr>
        <w:t xml:space="preserve"> </w:t>
      </w:r>
      <w:r>
        <w:rPr>
          <w:lang w:val="en-AU"/>
        </w:rPr>
        <w:t>ranged from &lt;0.2 to</w:t>
      </w:r>
      <w:r w:rsidRPr="00A364AB">
        <w:rPr>
          <w:lang w:val="en-AU"/>
        </w:rPr>
        <w:t xml:space="preserve"> 2.0 </w:t>
      </w:r>
      <w:r w:rsidR="005B02C2" w:rsidRPr="00841144">
        <w:rPr>
          <w:lang w:val="en-AU"/>
        </w:rPr>
        <w:t>µg</w:t>
      </w:r>
      <w:r w:rsidR="005B02C2">
        <w:rPr>
          <w:lang w:val="en-AU"/>
        </w:rPr>
        <w:t xml:space="preserve"> </w:t>
      </w:r>
      <w:r w:rsidR="005B02C2" w:rsidRPr="00841144">
        <w:rPr>
          <w:lang w:val="en-AU"/>
        </w:rPr>
        <w:t>L</w:t>
      </w:r>
      <w:r w:rsidR="005B02C2" w:rsidRPr="0044689A">
        <w:rPr>
          <w:vertAlign w:val="superscript"/>
          <w:lang w:val="en-AU"/>
        </w:rPr>
        <w:t>-1</w:t>
      </w:r>
      <w:r w:rsidRPr="00A364AB">
        <w:rPr>
          <w:lang w:val="en-AU"/>
        </w:rPr>
        <w:t xml:space="preserve"> </w:t>
      </w:r>
      <w:r>
        <w:rPr>
          <w:lang w:val="en-AU"/>
        </w:rPr>
        <w:t xml:space="preserve">with the maximum concentration detected during the dry season at NR03. </w:t>
      </w:r>
      <w:r w:rsidR="00F11BDD">
        <w:rPr>
          <w:lang w:val="en-AU"/>
        </w:rPr>
        <w:t>The m</w:t>
      </w:r>
      <w:r>
        <w:rPr>
          <w:lang w:val="en-AU"/>
        </w:rPr>
        <w:t xml:space="preserve">ean dry season concentration was 0.50 </w:t>
      </w:r>
      <w:r w:rsidR="005B02C2" w:rsidRPr="00841144">
        <w:rPr>
          <w:lang w:val="en-AU"/>
        </w:rPr>
        <w:t>µg</w:t>
      </w:r>
      <w:r w:rsidR="005B02C2">
        <w:rPr>
          <w:lang w:val="en-AU"/>
        </w:rPr>
        <w:t xml:space="preserve"> </w:t>
      </w:r>
      <w:r w:rsidR="005B02C2" w:rsidRPr="00841144">
        <w:rPr>
          <w:lang w:val="en-AU"/>
        </w:rPr>
        <w:t>L</w:t>
      </w:r>
      <w:r w:rsidR="005B02C2" w:rsidRPr="0044689A">
        <w:rPr>
          <w:vertAlign w:val="superscript"/>
          <w:lang w:val="en-AU"/>
        </w:rPr>
        <w:t>-1</w:t>
      </w:r>
      <w:r w:rsidRPr="00A364AB">
        <w:rPr>
          <w:lang w:val="en-AU"/>
        </w:rPr>
        <w:t xml:space="preserve"> </w:t>
      </w:r>
      <w:r>
        <w:rPr>
          <w:lang w:val="en-AU"/>
        </w:rPr>
        <w:t xml:space="preserve">compared to a mean wet season concentration of 0.62 </w:t>
      </w:r>
      <w:r w:rsidR="005B02C2" w:rsidRPr="00841144">
        <w:rPr>
          <w:lang w:val="en-AU"/>
        </w:rPr>
        <w:t>µg</w:t>
      </w:r>
      <w:r w:rsidR="005B02C2">
        <w:rPr>
          <w:lang w:val="en-AU"/>
        </w:rPr>
        <w:t xml:space="preserve"> </w:t>
      </w:r>
      <w:r w:rsidR="005B02C2" w:rsidRPr="00841144">
        <w:rPr>
          <w:lang w:val="en-AU"/>
        </w:rPr>
        <w:t>L</w:t>
      </w:r>
      <w:r w:rsidR="005B02C2" w:rsidRPr="0044689A">
        <w:rPr>
          <w:vertAlign w:val="superscript"/>
          <w:lang w:val="en-AU"/>
        </w:rPr>
        <w:t>-1</w:t>
      </w:r>
      <w:r w:rsidRPr="00A364AB">
        <w:rPr>
          <w:lang w:val="en-AU"/>
        </w:rPr>
        <w:t xml:space="preserve"> </w:t>
      </w:r>
      <w:r>
        <w:rPr>
          <w:lang w:val="en-AU"/>
        </w:rPr>
        <w:t xml:space="preserve">across all sites.  </w:t>
      </w:r>
    </w:p>
    <w:p w14:paraId="3CD31C92" w14:textId="3C944913" w:rsidR="00160E63" w:rsidRDefault="004C47E5" w:rsidP="00C91269">
      <w:pPr>
        <w:rPr>
          <w:lang w:val="en-AU"/>
        </w:rPr>
      </w:pPr>
      <w:r w:rsidRPr="0061027B">
        <w:rPr>
          <w:color w:val="000000" w:themeColor="text1"/>
          <w:lang w:val="en-AU"/>
        </w:rPr>
        <w:t>I</w:t>
      </w:r>
      <w:r>
        <w:rPr>
          <w:color w:val="000000" w:themeColor="text1"/>
          <w:lang w:val="en-AU"/>
        </w:rPr>
        <w:t>n</w:t>
      </w:r>
      <w:r w:rsidRPr="0061027B">
        <w:rPr>
          <w:color w:val="000000" w:themeColor="text1"/>
          <w:lang w:val="en-AU"/>
        </w:rPr>
        <w:t xml:space="preserve"> the </w:t>
      </w:r>
      <w:r w:rsidR="006A068C">
        <w:rPr>
          <w:lang w:val="en-AU"/>
        </w:rPr>
        <w:t>e</w:t>
      </w:r>
      <w:r w:rsidR="0001789B">
        <w:rPr>
          <w:lang w:val="en-AU"/>
        </w:rPr>
        <w:t xml:space="preserve">nclosed </w:t>
      </w:r>
      <w:r w:rsidR="006A068C">
        <w:rPr>
          <w:lang w:val="en-AU"/>
        </w:rPr>
        <w:t>c</w:t>
      </w:r>
      <w:r w:rsidR="0001789B">
        <w:rPr>
          <w:lang w:val="en-AU"/>
        </w:rPr>
        <w:t>oastal</w:t>
      </w:r>
      <w:r>
        <w:rPr>
          <w:color w:val="000000" w:themeColor="text1"/>
          <w:lang w:val="en-AU"/>
        </w:rPr>
        <w:t xml:space="preserve"> zone, median</w:t>
      </w:r>
      <w:r w:rsidR="00DB1350" w:rsidRPr="00DB1350">
        <w:t xml:space="preserve"> </w:t>
      </w:r>
      <w:r w:rsidR="00DB1350">
        <w:t>PO</w:t>
      </w:r>
      <w:r w:rsidR="00DB1350" w:rsidRPr="00A56E85">
        <w:rPr>
          <w:vertAlign w:val="subscript"/>
        </w:rPr>
        <w:t>4</w:t>
      </w:r>
      <w:r>
        <w:rPr>
          <w:color w:val="000000" w:themeColor="text1"/>
          <w:lang w:val="en-AU"/>
        </w:rPr>
        <w:t xml:space="preserve"> concentrations (ambient wet and dry season results combined) exceeded the annual 50</w:t>
      </w:r>
      <w:r w:rsidRPr="0061027B">
        <w:rPr>
          <w:color w:val="000000" w:themeColor="text1"/>
          <w:vertAlign w:val="superscript"/>
          <w:lang w:val="en-AU"/>
        </w:rPr>
        <w:t>th</w:t>
      </w:r>
      <w:r>
        <w:rPr>
          <w:color w:val="000000" w:themeColor="text1"/>
          <w:lang w:val="en-AU"/>
        </w:rPr>
        <w:t xml:space="preserve"> percentile </w:t>
      </w:r>
      <w:r w:rsidR="00A34683">
        <w:rPr>
          <w:lang w:val="en-AU"/>
        </w:rPr>
        <w:t>guideline</w:t>
      </w:r>
      <w:r w:rsidR="003B7E4B">
        <w:rPr>
          <w:lang w:val="en-AU"/>
        </w:rPr>
        <w:t xml:space="preserve"> </w:t>
      </w:r>
      <w:r w:rsidRPr="00323FDC">
        <w:rPr>
          <w:lang w:val="en-AU"/>
        </w:rPr>
        <w:t xml:space="preserve">for the Normanby Basin </w:t>
      </w:r>
      <w:r w:rsidR="006A068C">
        <w:rPr>
          <w:lang w:val="en-AU"/>
        </w:rPr>
        <w:t>e</w:t>
      </w:r>
      <w:r w:rsidR="0001789B">
        <w:rPr>
          <w:lang w:val="en-AU"/>
        </w:rPr>
        <w:t xml:space="preserve">nclosed </w:t>
      </w:r>
      <w:r w:rsidR="006A068C">
        <w:rPr>
          <w:lang w:val="en-AU"/>
        </w:rPr>
        <w:t>c</w:t>
      </w:r>
      <w:r w:rsidR="0001789B">
        <w:rPr>
          <w:lang w:val="en-AU"/>
        </w:rPr>
        <w:t>oastal</w:t>
      </w:r>
      <w:r w:rsidR="0001789B" w:rsidRPr="00323FDC">
        <w:rPr>
          <w:lang w:val="en-AU"/>
        </w:rPr>
        <w:t xml:space="preserve"> </w:t>
      </w:r>
      <w:r w:rsidRPr="00323FDC">
        <w:rPr>
          <w:lang w:val="en-AU"/>
        </w:rPr>
        <w:t xml:space="preserve">zone. This may be partially due to the receding flood influence in the </w:t>
      </w:r>
      <w:r w:rsidR="006A068C">
        <w:rPr>
          <w:lang w:val="en-AU"/>
        </w:rPr>
        <w:t>e</w:t>
      </w:r>
      <w:r w:rsidR="0001789B">
        <w:rPr>
          <w:lang w:val="en-AU"/>
        </w:rPr>
        <w:t xml:space="preserve">nclosed </w:t>
      </w:r>
      <w:r w:rsidR="006A068C">
        <w:rPr>
          <w:lang w:val="en-AU"/>
        </w:rPr>
        <w:t>c</w:t>
      </w:r>
      <w:r w:rsidR="0001789B">
        <w:rPr>
          <w:lang w:val="en-AU"/>
        </w:rPr>
        <w:t>oastal</w:t>
      </w:r>
      <w:r w:rsidRPr="00323FDC">
        <w:rPr>
          <w:lang w:val="en-AU"/>
        </w:rPr>
        <w:t xml:space="preserve"> zone on two occasions. The Normanby Basin </w:t>
      </w:r>
      <w:r w:rsidR="006A068C">
        <w:rPr>
          <w:lang w:val="en-AU"/>
        </w:rPr>
        <w:t>e</w:t>
      </w:r>
      <w:r w:rsidR="0001789B">
        <w:rPr>
          <w:lang w:val="en-AU"/>
        </w:rPr>
        <w:t xml:space="preserve">nclosed </w:t>
      </w:r>
      <w:r w:rsidR="006A068C">
        <w:rPr>
          <w:lang w:val="en-AU"/>
        </w:rPr>
        <w:t>c</w:t>
      </w:r>
      <w:r w:rsidR="0001789B">
        <w:rPr>
          <w:lang w:val="en-AU"/>
        </w:rPr>
        <w:t>oastal</w:t>
      </w:r>
      <w:r w:rsidRPr="00323FDC">
        <w:rPr>
          <w:lang w:val="en-AU"/>
        </w:rPr>
        <w:t xml:space="preserve"> </w:t>
      </w:r>
      <w:r w:rsidR="00A34683">
        <w:rPr>
          <w:lang w:val="en-AU"/>
        </w:rPr>
        <w:t>guidelines</w:t>
      </w:r>
      <w:r w:rsidRPr="00323FDC">
        <w:rPr>
          <w:lang w:val="en-AU"/>
        </w:rPr>
        <w:t xml:space="preserve"> are based on </w:t>
      </w:r>
      <w:r w:rsidR="00A34683">
        <w:rPr>
          <w:lang w:val="en-AU"/>
        </w:rPr>
        <w:t>targets</w:t>
      </w:r>
      <w:r w:rsidRPr="00323FDC">
        <w:rPr>
          <w:lang w:val="en-AU"/>
        </w:rPr>
        <w:t xml:space="preserve"> for a 10% reduction of current conditions. </w:t>
      </w:r>
      <w:r>
        <w:rPr>
          <w:lang w:val="en-AU"/>
        </w:rPr>
        <w:t>There are n</w:t>
      </w:r>
      <w:r w:rsidRPr="00323FDC">
        <w:rPr>
          <w:lang w:val="en-AU"/>
        </w:rPr>
        <w:t xml:space="preserve">o guidelines for </w:t>
      </w:r>
      <w:r w:rsidR="002728DC" w:rsidRPr="00323FDC">
        <w:rPr>
          <w:lang w:val="en-AU"/>
        </w:rPr>
        <w:t>Secchi</w:t>
      </w:r>
      <w:r w:rsidRPr="00323FDC">
        <w:rPr>
          <w:lang w:val="en-AU"/>
        </w:rPr>
        <w:t xml:space="preserve"> depth or TSS in the </w:t>
      </w:r>
      <w:r w:rsidR="006A068C">
        <w:rPr>
          <w:lang w:val="en-AU"/>
        </w:rPr>
        <w:t>e</w:t>
      </w:r>
      <w:r w:rsidR="0001789B">
        <w:rPr>
          <w:lang w:val="en-AU"/>
        </w:rPr>
        <w:t xml:space="preserve">nclosed </w:t>
      </w:r>
      <w:r w:rsidR="006A068C">
        <w:rPr>
          <w:lang w:val="en-AU"/>
        </w:rPr>
        <w:t>c</w:t>
      </w:r>
      <w:r w:rsidR="0001789B">
        <w:rPr>
          <w:lang w:val="en-AU"/>
        </w:rPr>
        <w:t>oastal</w:t>
      </w:r>
      <w:r w:rsidRPr="00323FDC">
        <w:rPr>
          <w:lang w:val="en-AU"/>
        </w:rPr>
        <w:t xml:space="preserve"> zone. </w:t>
      </w:r>
    </w:p>
    <w:p w14:paraId="75973509" w14:textId="40A74D98" w:rsidR="004C47E5" w:rsidRPr="00323FDC" w:rsidRDefault="004C47E5" w:rsidP="00C91269">
      <w:pPr>
        <w:rPr>
          <w:highlight w:val="yellow"/>
          <w:lang w:val="en-AU"/>
        </w:rPr>
      </w:pPr>
      <w:r>
        <w:rPr>
          <w:lang w:val="en-AU"/>
        </w:rPr>
        <w:t xml:space="preserve">In the </w:t>
      </w:r>
      <w:r w:rsidR="006A068C">
        <w:rPr>
          <w:lang w:val="en-AU"/>
        </w:rPr>
        <w:t>o</w:t>
      </w:r>
      <w:r w:rsidR="0001789B">
        <w:rPr>
          <w:lang w:val="en-AU"/>
        </w:rPr>
        <w:t xml:space="preserve">pen </w:t>
      </w:r>
      <w:r w:rsidR="006A068C">
        <w:rPr>
          <w:lang w:val="en-AU"/>
        </w:rPr>
        <w:t>c</w:t>
      </w:r>
      <w:r w:rsidR="0001789B">
        <w:rPr>
          <w:lang w:val="en-AU"/>
        </w:rPr>
        <w:t xml:space="preserve">oastal </w:t>
      </w:r>
      <w:r>
        <w:rPr>
          <w:lang w:val="en-AU"/>
        </w:rPr>
        <w:t xml:space="preserve">zone, mean </w:t>
      </w:r>
      <w:r w:rsidR="002728DC">
        <w:rPr>
          <w:lang w:val="en-AU"/>
        </w:rPr>
        <w:t>Secchi</w:t>
      </w:r>
      <w:r>
        <w:rPr>
          <w:lang w:val="en-AU"/>
        </w:rPr>
        <w:t xml:space="preserve"> depth (5.3 m) was less than the annual </w:t>
      </w:r>
      <w:r w:rsidR="00A34683">
        <w:rPr>
          <w:lang w:val="en-AU"/>
        </w:rPr>
        <w:t>guideline</w:t>
      </w:r>
      <w:r>
        <w:rPr>
          <w:lang w:val="en-AU"/>
        </w:rPr>
        <w:t xml:space="preserve"> (≥10 m) and the 20-50-80</w:t>
      </w:r>
      <w:r w:rsidRPr="00323FDC">
        <w:rPr>
          <w:vertAlign w:val="superscript"/>
          <w:lang w:val="en-AU"/>
        </w:rPr>
        <w:t>th</w:t>
      </w:r>
      <w:r>
        <w:rPr>
          <w:lang w:val="en-AU"/>
        </w:rPr>
        <w:t xml:space="preserve"> percentiles for NH</w:t>
      </w:r>
      <w:r w:rsidRPr="003B7E4B">
        <w:rPr>
          <w:vertAlign w:val="subscript"/>
          <w:lang w:val="en-AU"/>
        </w:rPr>
        <w:t>3</w:t>
      </w:r>
      <w:r>
        <w:rPr>
          <w:lang w:val="en-AU"/>
        </w:rPr>
        <w:t xml:space="preserve"> exceeded the relevant </w:t>
      </w:r>
      <w:r w:rsidR="00266CE0">
        <w:rPr>
          <w:lang w:val="en-AU"/>
        </w:rPr>
        <w:t>GVs</w:t>
      </w:r>
      <w:r>
        <w:rPr>
          <w:lang w:val="en-AU"/>
        </w:rPr>
        <w:t xml:space="preserve">. In the analysis of </w:t>
      </w:r>
      <w:r w:rsidR="006A068C">
        <w:rPr>
          <w:lang w:val="en-AU"/>
        </w:rPr>
        <w:t>o</w:t>
      </w:r>
      <w:r w:rsidR="0001789B">
        <w:rPr>
          <w:lang w:val="en-AU"/>
        </w:rPr>
        <w:t xml:space="preserve">pen </w:t>
      </w:r>
      <w:r w:rsidR="006A068C">
        <w:rPr>
          <w:lang w:val="en-AU"/>
        </w:rPr>
        <w:t>c</w:t>
      </w:r>
      <w:r w:rsidR="0001789B">
        <w:rPr>
          <w:lang w:val="en-AU"/>
        </w:rPr>
        <w:t>oastal</w:t>
      </w:r>
      <w:r>
        <w:rPr>
          <w:lang w:val="en-AU"/>
        </w:rPr>
        <w:t xml:space="preserve"> wet season results alone, TSS, TN, TDN and NO</w:t>
      </w:r>
      <w:r w:rsidRPr="00B23B73">
        <w:rPr>
          <w:vertAlign w:val="subscript"/>
          <w:lang w:val="en-AU"/>
        </w:rPr>
        <w:t>x</w:t>
      </w:r>
      <w:r>
        <w:rPr>
          <w:lang w:val="en-AU"/>
        </w:rPr>
        <w:t>,</w:t>
      </w:r>
      <w:r w:rsidR="00DB1350" w:rsidRPr="00DB1350">
        <w:t xml:space="preserve"> </w:t>
      </w:r>
      <w:r w:rsidR="00DB1350">
        <w:t>PO</w:t>
      </w:r>
      <w:r w:rsidR="00DB1350" w:rsidRPr="00A56E85">
        <w:rPr>
          <w:vertAlign w:val="subscript"/>
        </w:rPr>
        <w:t>4</w:t>
      </w:r>
      <w:r>
        <w:rPr>
          <w:lang w:val="en-AU"/>
        </w:rPr>
        <w:t xml:space="preserve"> and PP all exceeded the 20-50-80</w:t>
      </w:r>
      <w:r w:rsidRPr="00EA19AD">
        <w:rPr>
          <w:vertAlign w:val="superscript"/>
          <w:lang w:val="en-AU"/>
        </w:rPr>
        <w:t>th</w:t>
      </w:r>
      <w:r>
        <w:rPr>
          <w:lang w:val="en-AU"/>
        </w:rPr>
        <w:t xml:space="preserve"> percentile wet season </w:t>
      </w:r>
      <w:r w:rsidR="00266CE0">
        <w:rPr>
          <w:lang w:val="en-AU"/>
        </w:rPr>
        <w:t>GVs</w:t>
      </w:r>
      <w:r>
        <w:rPr>
          <w:lang w:val="en-AU"/>
        </w:rPr>
        <w:t xml:space="preserve">. The relatively small number of wet season samples may not be representative of ambient wet season conditions, or the </w:t>
      </w:r>
      <w:r w:rsidR="006A068C">
        <w:rPr>
          <w:lang w:val="en-AU"/>
        </w:rPr>
        <w:t>o</w:t>
      </w:r>
      <w:r w:rsidR="0001789B">
        <w:rPr>
          <w:lang w:val="en-AU"/>
        </w:rPr>
        <w:t xml:space="preserve">pen </w:t>
      </w:r>
      <w:r w:rsidR="006A068C">
        <w:rPr>
          <w:lang w:val="en-AU"/>
        </w:rPr>
        <w:t>c</w:t>
      </w:r>
      <w:r w:rsidR="0001789B">
        <w:rPr>
          <w:lang w:val="en-AU"/>
        </w:rPr>
        <w:t>oastal</w:t>
      </w:r>
      <w:r>
        <w:rPr>
          <w:lang w:val="en-AU"/>
        </w:rPr>
        <w:t xml:space="preserve"> </w:t>
      </w:r>
      <w:r w:rsidR="00266CE0">
        <w:rPr>
          <w:lang w:val="en-AU"/>
        </w:rPr>
        <w:t xml:space="preserve">GVs </w:t>
      </w:r>
      <w:r>
        <w:rPr>
          <w:lang w:val="en-AU"/>
        </w:rPr>
        <w:t xml:space="preserve">for Cape York may not be applicable in Princess Charlotte Bay. For the dry season </w:t>
      </w:r>
      <w:r w:rsidR="006A068C">
        <w:rPr>
          <w:lang w:val="en-AU"/>
        </w:rPr>
        <w:t>o</w:t>
      </w:r>
      <w:r w:rsidR="0001789B">
        <w:rPr>
          <w:lang w:val="en-AU"/>
        </w:rPr>
        <w:t xml:space="preserve">pen </w:t>
      </w:r>
      <w:r w:rsidR="006A068C">
        <w:rPr>
          <w:lang w:val="en-AU"/>
        </w:rPr>
        <w:t>c</w:t>
      </w:r>
      <w:r w:rsidR="0001789B">
        <w:rPr>
          <w:lang w:val="en-AU"/>
        </w:rPr>
        <w:t>oastal</w:t>
      </w:r>
      <w:r>
        <w:rPr>
          <w:lang w:val="en-AU"/>
        </w:rPr>
        <w:t xml:space="preserve"> zone samples (November 2017) median concentrations of TDN, NO</w:t>
      </w:r>
      <w:r w:rsidRPr="00B23B73">
        <w:rPr>
          <w:vertAlign w:val="subscript"/>
          <w:lang w:val="en-AU"/>
        </w:rPr>
        <w:t>x</w:t>
      </w:r>
      <w:r>
        <w:rPr>
          <w:lang w:val="en-AU"/>
        </w:rPr>
        <w:t xml:space="preserve"> and </w:t>
      </w:r>
      <w:r w:rsidR="003073C0">
        <w:rPr>
          <w:lang w:val="en-AU"/>
        </w:rPr>
        <w:t>Chl</w:t>
      </w:r>
      <w:r>
        <w:rPr>
          <w:lang w:val="en-AU"/>
        </w:rPr>
        <w:t>-</w:t>
      </w:r>
      <w:r w:rsidRPr="00B23B73">
        <w:rPr>
          <w:i/>
          <w:lang w:val="en-AU"/>
        </w:rPr>
        <w:t>a</w:t>
      </w:r>
      <w:r>
        <w:rPr>
          <w:lang w:val="en-AU"/>
        </w:rPr>
        <w:t xml:space="preserve"> exceeded the 50</w:t>
      </w:r>
      <w:r w:rsidRPr="00A21474">
        <w:rPr>
          <w:vertAlign w:val="superscript"/>
          <w:lang w:val="en-AU"/>
        </w:rPr>
        <w:t>th</w:t>
      </w:r>
      <w:r>
        <w:rPr>
          <w:lang w:val="en-AU"/>
        </w:rPr>
        <w:t xml:space="preserve"> percentile </w:t>
      </w:r>
      <w:r w:rsidR="0001789B">
        <w:rPr>
          <w:lang w:val="en-AU"/>
        </w:rPr>
        <w:t>water quality objectives</w:t>
      </w:r>
      <w:r>
        <w:rPr>
          <w:lang w:val="en-AU"/>
        </w:rPr>
        <w:t>.</w:t>
      </w:r>
    </w:p>
    <w:p w14:paraId="44DA8DBC" w14:textId="783B243A" w:rsidR="004C47E5" w:rsidRDefault="004C47E5" w:rsidP="00C91269">
      <w:pPr>
        <w:rPr>
          <w:lang w:val="en-AU"/>
        </w:rPr>
      </w:pPr>
      <w:r w:rsidRPr="009E14EA">
        <w:rPr>
          <w:lang w:val="en-AU"/>
        </w:rPr>
        <w:t xml:space="preserve">For the </w:t>
      </w:r>
      <w:r w:rsidR="006A068C">
        <w:rPr>
          <w:lang w:val="en-AU"/>
        </w:rPr>
        <w:t>m</w:t>
      </w:r>
      <w:r w:rsidRPr="009E14EA">
        <w:rPr>
          <w:lang w:val="en-AU"/>
        </w:rPr>
        <w:t>id-</w:t>
      </w:r>
      <w:r w:rsidR="006A068C">
        <w:rPr>
          <w:lang w:val="en-AU"/>
        </w:rPr>
        <w:t>s</w:t>
      </w:r>
      <w:r w:rsidRPr="009E14EA">
        <w:rPr>
          <w:lang w:val="en-AU"/>
        </w:rPr>
        <w:t xml:space="preserve">helf </w:t>
      </w:r>
      <w:r w:rsidR="00160E63">
        <w:rPr>
          <w:lang w:val="en-AU"/>
        </w:rPr>
        <w:t>water body</w:t>
      </w:r>
      <w:r w:rsidR="00160E63" w:rsidRPr="009E14EA">
        <w:rPr>
          <w:lang w:val="en-AU"/>
        </w:rPr>
        <w:t xml:space="preserve"> </w:t>
      </w:r>
      <w:r w:rsidRPr="009E14EA">
        <w:rPr>
          <w:lang w:val="en-AU"/>
        </w:rPr>
        <w:t>samples, median values of TSS, TDN, NH</w:t>
      </w:r>
      <w:r w:rsidRPr="003B7E4B">
        <w:rPr>
          <w:vertAlign w:val="subscript"/>
          <w:lang w:val="en-AU"/>
        </w:rPr>
        <w:t>3</w:t>
      </w:r>
      <w:r w:rsidRPr="009E14EA">
        <w:rPr>
          <w:lang w:val="en-AU"/>
        </w:rPr>
        <w:t>, NO</w:t>
      </w:r>
      <w:r w:rsidRPr="00B23B73">
        <w:rPr>
          <w:vertAlign w:val="subscript"/>
          <w:lang w:val="en-AU"/>
        </w:rPr>
        <w:t>x</w:t>
      </w:r>
      <w:r w:rsidRPr="009E14EA">
        <w:rPr>
          <w:lang w:val="en-AU"/>
        </w:rPr>
        <w:t xml:space="preserve">, and </w:t>
      </w:r>
      <w:r w:rsidR="00DB1350">
        <w:t>PO</w:t>
      </w:r>
      <w:r w:rsidR="00DB1350" w:rsidRPr="00A56E85">
        <w:rPr>
          <w:vertAlign w:val="subscript"/>
        </w:rPr>
        <w:t>4</w:t>
      </w:r>
      <w:r w:rsidRPr="009E14EA">
        <w:rPr>
          <w:lang w:val="en-AU"/>
        </w:rPr>
        <w:t xml:space="preserve"> exceeded the annual </w:t>
      </w:r>
      <w:r w:rsidR="00A34683" w:rsidRPr="009E14EA">
        <w:rPr>
          <w:lang w:val="en-AU"/>
        </w:rPr>
        <w:t xml:space="preserve">water quality </w:t>
      </w:r>
      <w:r w:rsidR="00266CE0">
        <w:rPr>
          <w:lang w:val="en-AU"/>
        </w:rPr>
        <w:t>GVs</w:t>
      </w:r>
      <w:r w:rsidRPr="009E14EA">
        <w:rPr>
          <w:lang w:val="en-AU"/>
        </w:rPr>
        <w:t xml:space="preserve">. In the </w:t>
      </w:r>
      <w:r w:rsidR="00160E63">
        <w:rPr>
          <w:lang w:val="en-AU"/>
        </w:rPr>
        <w:t>o</w:t>
      </w:r>
      <w:r w:rsidR="00160E63" w:rsidRPr="009E14EA">
        <w:rPr>
          <w:lang w:val="en-AU"/>
        </w:rPr>
        <w:t xml:space="preserve">ffshore </w:t>
      </w:r>
      <w:r w:rsidR="00160E63">
        <w:rPr>
          <w:lang w:val="en-AU"/>
        </w:rPr>
        <w:t>water body</w:t>
      </w:r>
      <w:r w:rsidRPr="009E14EA">
        <w:rPr>
          <w:lang w:val="en-AU"/>
        </w:rPr>
        <w:t xml:space="preserve">, site NR06 was only sampled twice in the wet season (surface and subsurface). Not surprisingly, the comparison of these wet season results against the annual </w:t>
      </w:r>
      <w:r w:rsidR="00511BC0">
        <w:rPr>
          <w:lang w:val="en-AU"/>
        </w:rPr>
        <w:t>GVs</w:t>
      </w:r>
      <w:r w:rsidR="00511BC0" w:rsidRPr="009E14EA">
        <w:rPr>
          <w:lang w:val="en-AU"/>
        </w:rPr>
        <w:t xml:space="preserve"> </w:t>
      </w:r>
      <w:r w:rsidRPr="009E14EA">
        <w:rPr>
          <w:lang w:val="en-AU"/>
        </w:rPr>
        <w:t xml:space="preserve">show multiple </w:t>
      </w:r>
      <w:r w:rsidR="002728DC" w:rsidRPr="009E14EA">
        <w:rPr>
          <w:lang w:val="en-AU"/>
        </w:rPr>
        <w:t>exceedances</w:t>
      </w:r>
      <w:r w:rsidRPr="009E14EA">
        <w:rPr>
          <w:lang w:val="en-AU"/>
        </w:rPr>
        <w:t xml:space="preserve"> </w:t>
      </w:r>
      <w:r w:rsidRPr="00F11BDD">
        <w:rPr>
          <w:lang w:val="en-AU"/>
        </w:rPr>
        <w:t>(Table E-2)</w:t>
      </w:r>
      <w:r w:rsidR="00F11BDD">
        <w:rPr>
          <w:lang w:val="en-AU"/>
        </w:rPr>
        <w:t>.</w:t>
      </w:r>
      <w:r>
        <w:rPr>
          <w:lang w:val="en-AU"/>
        </w:rPr>
        <w:t xml:space="preserve"> </w:t>
      </w:r>
    </w:p>
    <w:p w14:paraId="2C0AB956" w14:textId="04A9E021" w:rsidR="004C47E5" w:rsidRPr="009E4F1E" w:rsidRDefault="004B6DC8" w:rsidP="009E4F1E">
      <w:r>
        <w:rPr>
          <w:noProof/>
          <w:lang w:val="en-AU" w:eastAsia="en-AU"/>
        </w:rPr>
        <w:lastRenderedPageBreak/>
        <mc:AlternateContent>
          <mc:Choice Requires="wps">
            <w:drawing>
              <wp:anchor distT="0" distB="0" distL="114300" distR="114300" simplePos="0" relativeHeight="251999232" behindDoc="0" locked="0" layoutInCell="1" allowOverlap="1" wp14:anchorId="550E9A09" wp14:editId="7CAEF147">
                <wp:simplePos x="0" y="0"/>
                <wp:positionH relativeFrom="margin">
                  <wp:posOffset>-635</wp:posOffset>
                </wp:positionH>
                <wp:positionV relativeFrom="paragraph">
                  <wp:posOffset>2540</wp:posOffset>
                </wp:positionV>
                <wp:extent cx="5885815" cy="7734300"/>
                <wp:effectExtent l="0" t="0" r="0" b="0"/>
                <wp:wrapTopAndBottom/>
                <wp:docPr id="239" name="Text Box 239"/>
                <wp:cNvGraphicFramePr/>
                <a:graphic xmlns:a="http://schemas.openxmlformats.org/drawingml/2006/main">
                  <a:graphicData uri="http://schemas.microsoft.com/office/word/2010/wordprocessingShape">
                    <wps:wsp>
                      <wps:cNvSpPr txBox="1"/>
                      <wps:spPr>
                        <a:xfrm>
                          <a:off x="0" y="0"/>
                          <a:ext cx="5885815" cy="7734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63A7E69" w14:textId="1674767F" w:rsidR="008A7E23" w:rsidRDefault="008A7E23">
                            <w:r>
                              <w:rPr>
                                <w:noProof/>
                                <w:lang w:val="en-AU" w:eastAsia="en-AU"/>
                              </w:rPr>
                              <w:drawing>
                                <wp:inline distT="0" distB="0" distL="0" distR="0" wp14:anchorId="0CF299D7" wp14:editId="1B56F0AF">
                                  <wp:extent cx="5697220" cy="6871335"/>
                                  <wp:effectExtent l="0" t="0" r="0" b="5715"/>
                                  <wp:docPr id="46" name="Picture 46" descr="(A) TSS loads, (B) DIN and PN loads and (C) discharge for the Normanby Basin from 2006 to 18. The loads reported here are a combination of ‘best estimates’ based on ‘up-scaled’ discharge and monitoring data from the Normanby River at Kalpower gauging station (covers ~50% of the basin area). The dotted line represents the long-term median for basin discharge." title="Loading from Normanby River"/>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697220" cy="6871335"/>
                                          </a:xfrm>
                                          <a:prstGeom prst="rect">
                                            <a:avLst/>
                                          </a:prstGeom>
                                        </pic:spPr>
                                      </pic:pic>
                                    </a:graphicData>
                                  </a:graphic>
                                </wp:inline>
                              </w:drawing>
                            </w:r>
                          </w:p>
                          <w:p w14:paraId="71E5D4E7" w14:textId="4CF96EAC" w:rsidR="008A7E23" w:rsidRPr="00B76190" w:rsidRDefault="008A7E23" w:rsidP="00C83B6E">
                            <w:pPr>
                              <w:pStyle w:val="Caption"/>
                              <w:rPr>
                                <w:vanish/>
                                <w:specVanish/>
                              </w:rPr>
                            </w:pPr>
                            <w:bookmarkStart w:id="1435" w:name="_Ref532547937"/>
                            <w:bookmarkStart w:id="1436" w:name="_Toc10536220"/>
                            <w:r w:rsidRPr="00B76190">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14</w:t>
                            </w:r>
                            <w:r>
                              <w:fldChar w:fldCharType="end"/>
                            </w:r>
                            <w:bookmarkEnd w:id="1435"/>
                            <w:r w:rsidRPr="00B76190">
                              <w:t xml:space="preserve">: (A) </w:t>
                            </w:r>
                            <w:r w:rsidRPr="00945D39">
                              <w:t>TSS</w:t>
                            </w:r>
                            <w:r w:rsidRPr="006E36E3">
                              <w:t xml:space="preserve"> loads, (B) DIN and PN loads and (C) discharge </w:t>
                            </w:r>
                            <w:r w:rsidRPr="00B76190">
                              <w:t>for the Normanby Basin from 2006</w:t>
                            </w:r>
                            <w:r>
                              <w:t xml:space="preserve"> to </w:t>
                            </w:r>
                            <w:r w:rsidRPr="00B76190">
                              <w:t>18.</w:t>
                            </w:r>
                            <w:bookmarkEnd w:id="1436"/>
                          </w:p>
                          <w:p w14:paraId="192583B4" w14:textId="22D4CF26" w:rsidR="008A7E23" w:rsidRPr="003A249B" w:rsidRDefault="008A7E23" w:rsidP="00C83B6E">
                            <w:pPr>
                              <w:pStyle w:val="Caption"/>
                            </w:pPr>
                            <w:r w:rsidRPr="00B76190">
                              <w:t xml:space="preserve"> The loads reported here are a combination of ‘best estimates’ based on ‘up-scaled’ discharge and</w:t>
                            </w:r>
                            <w:r>
                              <w:t xml:space="preserve"> </w:t>
                            </w:r>
                            <w:r w:rsidRPr="00B76190">
                              <w:t xml:space="preserve">monitoring data from the Normanby River at Kalpower gauging station (covers ~50% of the basin area). </w:t>
                            </w:r>
                            <w:r>
                              <w:t>The d</w:t>
                            </w:r>
                            <w:r w:rsidRPr="00B76190">
                              <w:t>otted line represents the long-term median for basin discharge.</w:t>
                            </w:r>
                            <w:r>
                              <w:t xml:space="preserve"> </w:t>
                            </w:r>
                          </w:p>
                          <w:p w14:paraId="2A950A78" w14:textId="77777777" w:rsidR="008A7E23" w:rsidRDefault="008A7E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50E9A09" id="Text Box 239" o:spid="_x0000_s1038" type="#_x0000_t202" style="position:absolute;left:0;text-align:left;margin-left:-.05pt;margin-top:.2pt;width:463.45pt;height:609pt;z-index:251999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" filled="f" stroked="f" strokeweight=".5pt">
                <v:textbox>
                  <w:txbxContent>
                    <w:p w14:paraId="163A7E69" w14:textId="1674767F" w:rsidR="008A7E23" w:rsidRDefault="008A7E23">
                      <w:r>
                        <w:rPr>
                          <w:noProof/>
                          <w:lang w:val="en-AU" w:eastAsia="en-AU"/>
                        </w:rPr>
                        <w:drawing>
                          <wp:inline distT="0" distB="0" distL="0" distR="0" wp14:anchorId="0CF299D7" wp14:editId="1B56F0AF">
                            <wp:extent cx="5697220" cy="6871335"/>
                            <wp:effectExtent l="0" t="0" r="0" b="5715"/>
                            <wp:docPr id="46" name="Picture 46" descr="(A) TSS loads, (B) DIN and PN loads and (C) discharge for the Normanby Basin from 2006 to 18. The loads reported here are a combination of ‘best estimates’ based on ‘up-scaled’ discharge and monitoring data from the Normanby River at Kalpower gauging station (covers ~50% of the basin area). The dotted line represents the long-term median for basin discharge." title="Loading from Normanby River"/>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697220" cy="6871335"/>
                                    </a:xfrm>
                                    <a:prstGeom prst="rect">
                                      <a:avLst/>
                                    </a:prstGeom>
                                  </pic:spPr>
                                </pic:pic>
                              </a:graphicData>
                            </a:graphic>
                          </wp:inline>
                        </w:drawing>
                      </w:r>
                    </w:p>
                    <w:p w14:paraId="71E5D4E7" w14:textId="4CF96EAC" w:rsidR="008A7E23" w:rsidRPr="00B76190" w:rsidRDefault="008A7E23" w:rsidP="00C83B6E">
                      <w:pPr>
                        <w:pStyle w:val="Caption"/>
                        <w:rPr>
                          <w:vanish/>
                          <w:specVanish/>
                        </w:rPr>
                      </w:pPr>
                      <w:bookmarkStart w:id="1437" w:name="_Ref532547937"/>
                      <w:bookmarkStart w:id="1438" w:name="_Toc10536220"/>
                      <w:r w:rsidRPr="00B76190">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14</w:t>
                      </w:r>
                      <w:r>
                        <w:fldChar w:fldCharType="end"/>
                      </w:r>
                      <w:bookmarkEnd w:id="1437"/>
                      <w:r w:rsidRPr="00B76190">
                        <w:t xml:space="preserve">: (A) </w:t>
                      </w:r>
                      <w:r w:rsidRPr="00945D39">
                        <w:t>TSS</w:t>
                      </w:r>
                      <w:r w:rsidRPr="006E36E3">
                        <w:t xml:space="preserve"> loads, (B) DIN and PN loads and (C) discharge </w:t>
                      </w:r>
                      <w:r w:rsidRPr="00B76190">
                        <w:t>for the Normanby Basin from 2006</w:t>
                      </w:r>
                      <w:r>
                        <w:t xml:space="preserve"> to </w:t>
                      </w:r>
                      <w:r w:rsidRPr="00B76190">
                        <w:t>18.</w:t>
                      </w:r>
                      <w:bookmarkEnd w:id="1438"/>
                    </w:p>
                    <w:p w14:paraId="192583B4" w14:textId="22D4CF26" w:rsidR="008A7E23" w:rsidRPr="003A249B" w:rsidRDefault="008A7E23" w:rsidP="00C83B6E">
                      <w:pPr>
                        <w:pStyle w:val="Caption"/>
                      </w:pPr>
                      <w:r w:rsidRPr="00B76190">
                        <w:t xml:space="preserve"> The loads reported here are a combination of ‘best estimates’ based on ‘up-scaled’ discharge and</w:t>
                      </w:r>
                      <w:r>
                        <w:t xml:space="preserve"> </w:t>
                      </w:r>
                      <w:r w:rsidRPr="00B76190">
                        <w:t xml:space="preserve">monitoring data from the Normanby River at Kalpower gauging station (covers ~50% of the basin area). </w:t>
                      </w:r>
                      <w:r>
                        <w:t>The d</w:t>
                      </w:r>
                      <w:r w:rsidRPr="00B76190">
                        <w:t>otted line represents the long-term median for basin discharge.</w:t>
                      </w:r>
                      <w:r>
                        <w:t xml:space="preserve"> </w:t>
                      </w:r>
                    </w:p>
                    <w:p w14:paraId="2A950A78" w14:textId="77777777" w:rsidR="008A7E23" w:rsidRDefault="008A7E23"/>
                  </w:txbxContent>
                </v:textbox>
                <w10:wrap type="topAndBottom" anchorx="margin"/>
              </v:shape>
            </w:pict>
          </mc:Fallback>
        </mc:AlternateContent>
      </w:r>
      <w:r w:rsidR="004C47E5" w:rsidRPr="009E4F1E">
        <w:rPr>
          <w:i/>
        </w:rPr>
        <w:t>Event water quality</w:t>
      </w:r>
    </w:p>
    <w:p w14:paraId="0095DFD7" w14:textId="5E9AB904" w:rsidR="00DF17C8" w:rsidRDefault="004C47E5" w:rsidP="004C47E5">
      <w:pPr>
        <w:rPr>
          <w:rFonts w:cs="Arial"/>
          <w:szCs w:val="22"/>
          <w:lang w:val="en-AU"/>
        </w:rPr>
      </w:pPr>
      <w:r>
        <w:rPr>
          <w:lang w:val="en-AU"/>
        </w:rPr>
        <w:t>As discussed above, relatively small events (approximately 577 GL and 634 GL total event discharge</w:t>
      </w:r>
      <w:r w:rsidR="00266CE0">
        <w:rPr>
          <w:rFonts w:cs="Arial"/>
          <w:lang w:val="en-AU"/>
        </w:rPr>
        <w:t>—</w:t>
      </w:r>
      <w:r>
        <w:rPr>
          <w:lang w:val="en-AU"/>
        </w:rPr>
        <w:t>below average for a Normanby flood event) preceded sampling on 14 February</w:t>
      </w:r>
      <w:r w:rsidR="0001789B">
        <w:rPr>
          <w:lang w:val="en-AU"/>
        </w:rPr>
        <w:t xml:space="preserve"> 2018</w:t>
      </w:r>
      <w:r>
        <w:rPr>
          <w:lang w:val="en-AU"/>
        </w:rPr>
        <w:t xml:space="preserve"> and 7 and 8 April 2018</w:t>
      </w:r>
      <w:r w:rsidRPr="00A364AB">
        <w:rPr>
          <w:rFonts w:cs="Arial"/>
          <w:szCs w:val="22"/>
          <w:lang w:val="en-AU"/>
        </w:rPr>
        <w:t xml:space="preserve">. </w:t>
      </w:r>
      <w:r w:rsidR="0001789B">
        <w:rPr>
          <w:rFonts w:cs="Arial"/>
          <w:szCs w:val="22"/>
          <w:lang w:val="en-AU"/>
        </w:rPr>
        <w:t xml:space="preserve">In </w:t>
      </w:r>
      <w:r>
        <w:rPr>
          <w:rFonts w:cs="Arial"/>
          <w:szCs w:val="22"/>
          <w:lang w:val="en-AU"/>
        </w:rPr>
        <w:t>April, the freshwater plume reached as far as NR03 (salinity 25.4</w:t>
      </w:r>
      <w:r w:rsidR="00160E63">
        <w:rPr>
          <w:rFonts w:cs="Arial"/>
          <w:szCs w:val="22"/>
          <w:lang w:val="en-AU"/>
        </w:rPr>
        <w:t xml:space="preserve"> PSU</w:t>
      </w:r>
      <w:r>
        <w:rPr>
          <w:rFonts w:cs="Arial"/>
          <w:szCs w:val="22"/>
          <w:lang w:val="en-AU"/>
        </w:rPr>
        <w:t>) and CI01 (salinity 19</w:t>
      </w:r>
      <w:r w:rsidR="0001789B">
        <w:rPr>
          <w:rFonts w:cs="Arial"/>
          <w:szCs w:val="22"/>
          <w:lang w:val="en-AU"/>
        </w:rPr>
        <w:t xml:space="preserve"> PSU</w:t>
      </w:r>
      <w:r>
        <w:rPr>
          <w:rFonts w:cs="Arial"/>
          <w:szCs w:val="22"/>
          <w:lang w:val="en-AU"/>
        </w:rPr>
        <w:t>). This freshwater discharge contained elevated (above ambient) concentrations of nutrients, particularly</w:t>
      </w:r>
      <w:r w:rsidR="00266CE0">
        <w:rPr>
          <w:rFonts w:cs="Arial"/>
          <w:szCs w:val="22"/>
          <w:lang w:val="en-AU"/>
        </w:rPr>
        <w:t xml:space="preserve"> for</w:t>
      </w:r>
      <w:r w:rsidR="00DF17C8">
        <w:rPr>
          <w:rFonts w:cs="Arial"/>
          <w:szCs w:val="22"/>
          <w:lang w:val="en-AU"/>
        </w:rPr>
        <w:t>:</w:t>
      </w:r>
    </w:p>
    <w:p w14:paraId="1CFA21F3" w14:textId="1FD49367" w:rsidR="00DF17C8" w:rsidRPr="00A60B17" w:rsidRDefault="004C47E5" w:rsidP="00F34575">
      <w:pPr>
        <w:pStyle w:val="ListParagraph"/>
        <w:numPr>
          <w:ilvl w:val="0"/>
          <w:numId w:val="41"/>
        </w:numPr>
        <w:rPr>
          <w:rFonts w:cs="Arial"/>
          <w:szCs w:val="22"/>
          <w:lang w:val="en-AU"/>
        </w:rPr>
      </w:pPr>
      <w:r w:rsidRPr="00A60B17">
        <w:rPr>
          <w:rFonts w:cs="Arial"/>
          <w:szCs w:val="22"/>
          <w:lang w:val="en-AU"/>
        </w:rPr>
        <w:t>NH</w:t>
      </w:r>
      <w:r w:rsidRPr="00A60B17">
        <w:rPr>
          <w:rFonts w:cs="Arial"/>
          <w:szCs w:val="22"/>
          <w:vertAlign w:val="subscript"/>
          <w:lang w:val="en-AU"/>
        </w:rPr>
        <w:t>3</w:t>
      </w:r>
      <w:r w:rsidRPr="001C4B2A">
        <w:rPr>
          <w:rFonts w:cs="Arial"/>
          <w:szCs w:val="22"/>
          <w:lang w:val="en-AU"/>
        </w:rPr>
        <w:t xml:space="preserve"> (2.3 times higher than ambient means)</w:t>
      </w:r>
    </w:p>
    <w:p w14:paraId="54A0AB37" w14:textId="3DC7DD85" w:rsidR="00DF17C8" w:rsidRPr="00A60B17" w:rsidRDefault="004C47E5" w:rsidP="00F34575">
      <w:pPr>
        <w:pStyle w:val="ListParagraph"/>
        <w:numPr>
          <w:ilvl w:val="0"/>
          <w:numId w:val="41"/>
        </w:numPr>
        <w:rPr>
          <w:rFonts w:cs="Arial"/>
          <w:szCs w:val="22"/>
          <w:lang w:val="en-AU"/>
        </w:rPr>
      </w:pPr>
      <w:r w:rsidRPr="00A60B17">
        <w:rPr>
          <w:rFonts w:cs="Arial"/>
          <w:szCs w:val="22"/>
          <w:lang w:val="en-AU"/>
        </w:rPr>
        <w:t xml:space="preserve">PN (3.9 </w:t>
      </w:r>
      <w:r w:rsidR="00266CE0">
        <w:rPr>
          <w:rFonts w:cs="Arial"/>
          <w:szCs w:val="22"/>
          <w:lang w:val="en-AU"/>
        </w:rPr>
        <w:t xml:space="preserve">times higher than </w:t>
      </w:r>
      <w:r w:rsidRPr="00A60B17">
        <w:rPr>
          <w:rFonts w:cs="Arial"/>
          <w:szCs w:val="22"/>
          <w:lang w:val="en-AU"/>
        </w:rPr>
        <w:t>ambient)</w:t>
      </w:r>
    </w:p>
    <w:p w14:paraId="379F53BB" w14:textId="6B7A532C" w:rsidR="00DF17C8" w:rsidRPr="00A60B17" w:rsidRDefault="004C47E5" w:rsidP="00F34575">
      <w:pPr>
        <w:pStyle w:val="ListParagraph"/>
        <w:numPr>
          <w:ilvl w:val="0"/>
          <w:numId w:val="41"/>
        </w:numPr>
        <w:rPr>
          <w:rFonts w:cs="Arial"/>
          <w:szCs w:val="22"/>
          <w:lang w:val="en-AU"/>
        </w:rPr>
      </w:pPr>
      <w:r w:rsidRPr="00A60B17">
        <w:rPr>
          <w:rFonts w:cs="Arial"/>
          <w:szCs w:val="22"/>
          <w:lang w:val="en-AU"/>
        </w:rPr>
        <w:t xml:space="preserve">PP (2.3 </w:t>
      </w:r>
      <w:r w:rsidR="00266CE0">
        <w:rPr>
          <w:rFonts w:cs="Arial"/>
          <w:szCs w:val="22"/>
          <w:lang w:val="en-AU"/>
        </w:rPr>
        <w:t xml:space="preserve">times higher than </w:t>
      </w:r>
      <w:r w:rsidR="00DF17C8" w:rsidRPr="00923345">
        <w:rPr>
          <w:rFonts w:cs="Arial"/>
          <w:szCs w:val="22"/>
          <w:lang w:val="en-AU"/>
        </w:rPr>
        <w:t>ambient</w:t>
      </w:r>
      <w:r w:rsidRPr="00A60B17">
        <w:rPr>
          <w:rFonts w:cs="Arial"/>
          <w:szCs w:val="22"/>
          <w:lang w:val="en-AU"/>
        </w:rPr>
        <w:t>)</w:t>
      </w:r>
      <w:r w:rsidR="000D060F" w:rsidRPr="00A60B17">
        <w:rPr>
          <w:rFonts w:cs="Arial"/>
          <w:szCs w:val="22"/>
          <w:lang w:val="en-AU"/>
        </w:rPr>
        <w:t xml:space="preserve"> </w:t>
      </w:r>
    </w:p>
    <w:p w14:paraId="0187FFA5" w14:textId="772E9C1D" w:rsidR="00DF17C8" w:rsidRPr="00940EC4" w:rsidRDefault="000D060F" w:rsidP="00F34575">
      <w:pPr>
        <w:pStyle w:val="ListParagraph"/>
        <w:numPr>
          <w:ilvl w:val="0"/>
          <w:numId w:val="41"/>
        </w:numPr>
        <w:rPr>
          <w:rFonts w:cs="Arial"/>
          <w:szCs w:val="22"/>
          <w:lang w:val="en-AU"/>
        </w:rPr>
      </w:pPr>
      <w:r w:rsidRPr="001C4B2A">
        <w:rPr>
          <w:rFonts w:cs="Arial"/>
          <w:szCs w:val="22"/>
          <w:lang w:val="en-AU"/>
        </w:rPr>
        <w:t xml:space="preserve">DON (1.6 </w:t>
      </w:r>
      <w:r w:rsidR="00266CE0">
        <w:rPr>
          <w:rFonts w:cs="Arial"/>
          <w:szCs w:val="22"/>
          <w:lang w:val="en-AU"/>
        </w:rPr>
        <w:t>times higher than</w:t>
      </w:r>
      <w:r w:rsidRPr="001C4B2A">
        <w:rPr>
          <w:rFonts w:cs="Arial"/>
          <w:szCs w:val="22"/>
          <w:lang w:val="en-AU"/>
        </w:rPr>
        <w:t xml:space="preserve"> </w:t>
      </w:r>
      <w:r w:rsidR="00DF17C8" w:rsidRPr="00923345">
        <w:rPr>
          <w:rFonts w:cs="Arial"/>
          <w:szCs w:val="22"/>
          <w:lang w:val="en-AU"/>
        </w:rPr>
        <w:t>ambient</w:t>
      </w:r>
      <w:r w:rsidRPr="00A60B17">
        <w:rPr>
          <w:rFonts w:cs="Arial"/>
          <w:szCs w:val="22"/>
          <w:lang w:val="en-AU"/>
        </w:rPr>
        <w:t>)</w:t>
      </w:r>
      <w:r w:rsidR="004C47E5" w:rsidRPr="001C4B2A">
        <w:rPr>
          <w:rFonts w:cs="Arial"/>
          <w:szCs w:val="22"/>
          <w:lang w:val="en-AU"/>
        </w:rPr>
        <w:t xml:space="preserve"> </w:t>
      </w:r>
    </w:p>
    <w:p w14:paraId="31125E4C" w14:textId="61735933" w:rsidR="00DF17C8" w:rsidRPr="00A60B17" w:rsidRDefault="004C47E5" w:rsidP="00F34575">
      <w:pPr>
        <w:pStyle w:val="ListParagraph"/>
        <w:numPr>
          <w:ilvl w:val="0"/>
          <w:numId w:val="41"/>
        </w:numPr>
        <w:rPr>
          <w:rFonts w:cs="Arial"/>
          <w:szCs w:val="22"/>
          <w:lang w:val="en-AU"/>
        </w:rPr>
      </w:pPr>
      <w:r w:rsidRPr="00C56E40">
        <w:rPr>
          <w:rFonts w:cs="Arial"/>
          <w:szCs w:val="22"/>
          <w:lang w:val="en-AU"/>
        </w:rPr>
        <w:t>reactive silica (3.6</w:t>
      </w:r>
      <w:r w:rsidR="00DF17C8">
        <w:rPr>
          <w:rFonts w:cs="Arial"/>
          <w:szCs w:val="22"/>
          <w:lang w:val="en-AU"/>
        </w:rPr>
        <w:t xml:space="preserve"> </w:t>
      </w:r>
      <w:r w:rsidR="00266CE0">
        <w:rPr>
          <w:rFonts w:cs="Arial"/>
          <w:szCs w:val="22"/>
          <w:lang w:val="en-AU"/>
        </w:rPr>
        <w:t>times higher than</w:t>
      </w:r>
      <w:r w:rsidR="00DF17C8">
        <w:rPr>
          <w:rFonts w:cs="Arial"/>
          <w:szCs w:val="22"/>
          <w:lang w:val="en-AU"/>
        </w:rPr>
        <w:t xml:space="preserve"> </w:t>
      </w:r>
      <w:r w:rsidR="00DF17C8" w:rsidRPr="00923345">
        <w:rPr>
          <w:rFonts w:cs="Arial"/>
          <w:szCs w:val="22"/>
          <w:lang w:val="en-AU"/>
        </w:rPr>
        <w:t>ambient</w:t>
      </w:r>
      <w:r w:rsidRPr="00A60B17">
        <w:rPr>
          <w:rFonts w:cs="Arial"/>
          <w:szCs w:val="22"/>
          <w:lang w:val="en-AU"/>
        </w:rPr>
        <w:t xml:space="preserve">) </w:t>
      </w:r>
    </w:p>
    <w:p w14:paraId="39FD7AE8" w14:textId="2131E7AD" w:rsidR="00160E63" w:rsidRPr="00A60B17" w:rsidRDefault="00565816" w:rsidP="00F34575">
      <w:pPr>
        <w:pStyle w:val="ListParagraph"/>
        <w:numPr>
          <w:ilvl w:val="0"/>
          <w:numId w:val="41"/>
        </w:numPr>
        <w:rPr>
          <w:rFonts w:cs="Arial"/>
          <w:szCs w:val="22"/>
          <w:lang w:val="en-AU"/>
        </w:rPr>
      </w:pPr>
      <w:r w:rsidRPr="001C4B2A">
        <w:rPr>
          <w:rFonts w:cs="Arial"/>
          <w:szCs w:val="22"/>
          <w:lang w:val="en-AU"/>
        </w:rPr>
        <w:t>Chl</w:t>
      </w:r>
      <w:r w:rsidR="004C47E5" w:rsidRPr="001C4B2A">
        <w:rPr>
          <w:rFonts w:cs="Arial"/>
          <w:szCs w:val="22"/>
          <w:lang w:val="en-AU"/>
        </w:rPr>
        <w:t>-</w:t>
      </w:r>
      <w:r w:rsidR="004C47E5" w:rsidRPr="00940EC4">
        <w:rPr>
          <w:rFonts w:cs="Arial"/>
          <w:i/>
          <w:szCs w:val="22"/>
          <w:lang w:val="en-AU"/>
        </w:rPr>
        <w:t>a</w:t>
      </w:r>
      <w:r w:rsidR="004C47E5" w:rsidRPr="00C56E40">
        <w:rPr>
          <w:rFonts w:cs="Arial"/>
          <w:szCs w:val="22"/>
          <w:lang w:val="en-AU"/>
        </w:rPr>
        <w:t xml:space="preserve"> (1.8</w:t>
      </w:r>
      <w:r w:rsidR="00DF17C8">
        <w:rPr>
          <w:rFonts w:cs="Arial"/>
          <w:szCs w:val="22"/>
          <w:lang w:val="en-AU"/>
        </w:rPr>
        <w:t xml:space="preserve"> </w:t>
      </w:r>
      <w:r w:rsidR="00266CE0">
        <w:rPr>
          <w:rFonts w:cs="Arial"/>
          <w:szCs w:val="22"/>
          <w:lang w:val="en-AU"/>
        </w:rPr>
        <w:t>times higher than</w:t>
      </w:r>
      <w:r w:rsidR="00DF17C8">
        <w:rPr>
          <w:rFonts w:cs="Arial"/>
          <w:szCs w:val="22"/>
          <w:lang w:val="en-AU"/>
        </w:rPr>
        <w:t xml:space="preserve"> </w:t>
      </w:r>
      <w:r w:rsidR="00DF17C8" w:rsidRPr="00923345">
        <w:rPr>
          <w:rFonts w:cs="Arial"/>
          <w:szCs w:val="22"/>
          <w:lang w:val="en-AU"/>
        </w:rPr>
        <w:t>ambient</w:t>
      </w:r>
      <w:r w:rsidR="004C47E5" w:rsidRPr="00A60B17">
        <w:rPr>
          <w:rFonts w:cs="Arial"/>
          <w:szCs w:val="22"/>
          <w:lang w:val="en-AU"/>
        </w:rPr>
        <w:t xml:space="preserve">). </w:t>
      </w:r>
    </w:p>
    <w:p w14:paraId="3E694699" w14:textId="57750148" w:rsidR="00D40D82" w:rsidRDefault="004C47E5" w:rsidP="00595D99">
      <w:r>
        <w:rPr>
          <w:lang w:val="en-AU"/>
        </w:rPr>
        <w:t>However, concentrations remained low compared to samples collected during peak stages of larger magnitude flood events sampled previously. For example, a maximum 2018 event TSS concentration of 13 mg</w:t>
      </w:r>
      <w:r w:rsidR="004B6DC8">
        <w:rPr>
          <w:lang w:val="en-AU"/>
        </w:rPr>
        <w:t xml:space="preserve"> </w:t>
      </w:r>
      <w:r>
        <w:rPr>
          <w:lang w:val="en-AU"/>
        </w:rPr>
        <w:t>L</w:t>
      </w:r>
      <w:r w:rsidR="004B6DC8" w:rsidRPr="004B6DC8">
        <w:rPr>
          <w:vertAlign w:val="superscript"/>
          <w:lang w:val="en-AU"/>
        </w:rPr>
        <w:t>-1</w:t>
      </w:r>
      <w:r>
        <w:rPr>
          <w:lang w:val="en-AU"/>
        </w:rPr>
        <w:t xml:space="preserve"> was measured at NR01 </w:t>
      </w:r>
      <w:r w:rsidR="000D060F">
        <w:rPr>
          <w:lang w:val="en-AU"/>
        </w:rPr>
        <w:t>(</w:t>
      </w:r>
      <w:r>
        <w:rPr>
          <w:lang w:val="en-AU"/>
        </w:rPr>
        <w:t>14</w:t>
      </w:r>
      <w:r w:rsidR="004B6DC8">
        <w:rPr>
          <w:lang w:val="en-AU"/>
        </w:rPr>
        <w:t xml:space="preserve"> Feb 20</w:t>
      </w:r>
      <w:r>
        <w:rPr>
          <w:lang w:val="en-AU"/>
        </w:rPr>
        <w:t>18</w:t>
      </w:r>
      <w:r w:rsidR="000D060F">
        <w:rPr>
          <w:lang w:val="en-AU"/>
        </w:rPr>
        <w:t>)</w:t>
      </w:r>
      <w:r>
        <w:rPr>
          <w:lang w:val="en-AU"/>
        </w:rPr>
        <w:t xml:space="preserve"> compared to 84 mg</w:t>
      </w:r>
      <w:r w:rsidR="005B02C2">
        <w:rPr>
          <w:lang w:val="en-AU"/>
        </w:rPr>
        <w:t xml:space="preserve"> </w:t>
      </w:r>
      <w:r>
        <w:rPr>
          <w:lang w:val="en-AU"/>
        </w:rPr>
        <w:t>L</w:t>
      </w:r>
      <w:r w:rsidR="005B02C2" w:rsidRPr="00595D99">
        <w:rPr>
          <w:vertAlign w:val="superscript"/>
          <w:lang w:val="en-AU"/>
        </w:rPr>
        <w:t>-1</w:t>
      </w:r>
      <w:r>
        <w:rPr>
          <w:lang w:val="en-AU"/>
        </w:rPr>
        <w:t xml:space="preserve"> at NR01 during an April 2014 event (Howley et al., 2018). A maximum 2018 event </w:t>
      </w:r>
      <w:r w:rsidR="00565816">
        <w:rPr>
          <w:lang w:val="en-AU"/>
        </w:rPr>
        <w:t>Chl</w:t>
      </w:r>
      <w:r>
        <w:rPr>
          <w:lang w:val="en-AU"/>
        </w:rPr>
        <w:t>-</w:t>
      </w:r>
      <w:r w:rsidRPr="00B23B73">
        <w:rPr>
          <w:i/>
          <w:lang w:val="en-AU"/>
        </w:rPr>
        <w:t>a</w:t>
      </w:r>
      <w:r>
        <w:rPr>
          <w:lang w:val="en-AU"/>
        </w:rPr>
        <w:t xml:space="preserve"> concentration of 1.56 </w:t>
      </w:r>
      <w:r w:rsidR="005B02C2" w:rsidRPr="00841144">
        <w:rPr>
          <w:lang w:val="en-AU"/>
        </w:rPr>
        <w:t>µg</w:t>
      </w:r>
      <w:r w:rsidR="005B02C2">
        <w:rPr>
          <w:lang w:val="en-AU"/>
        </w:rPr>
        <w:t xml:space="preserve"> </w:t>
      </w:r>
      <w:r w:rsidR="005B02C2" w:rsidRPr="00841144">
        <w:rPr>
          <w:lang w:val="en-AU"/>
        </w:rPr>
        <w:t>L</w:t>
      </w:r>
      <w:r w:rsidR="005B02C2" w:rsidRPr="0044689A">
        <w:rPr>
          <w:vertAlign w:val="superscript"/>
          <w:lang w:val="en-AU"/>
        </w:rPr>
        <w:t>-1</w:t>
      </w:r>
      <w:r>
        <w:rPr>
          <w:lang w:val="en-AU"/>
        </w:rPr>
        <w:t xml:space="preserve"> was measured at BR01 </w:t>
      </w:r>
      <w:r w:rsidR="000D060F">
        <w:rPr>
          <w:lang w:val="en-AU"/>
        </w:rPr>
        <w:t>(</w:t>
      </w:r>
      <w:r>
        <w:rPr>
          <w:lang w:val="en-AU"/>
        </w:rPr>
        <w:t>8</w:t>
      </w:r>
      <w:r w:rsidR="004B6DC8">
        <w:rPr>
          <w:lang w:val="en-AU"/>
        </w:rPr>
        <w:t xml:space="preserve"> Apr 20</w:t>
      </w:r>
      <w:r>
        <w:rPr>
          <w:lang w:val="en-AU"/>
        </w:rPr>
        <w:t>18</w:t>
      </w:r>
      <w:r w:rsidR="000D060F">
        <w:rPr>
          <w:lang w:val="en-AU"/>
        </w:rPr>
        <w:t>)</w:t>
      </w:r>
      <w:r>
        <w:rPr>
          <w:lang w:val="en-AU"/>
        </w:rPr>
        <w:t xml:space="preserve"> compared to 8.82 </w:t>
      </w:r>
      <w:r w:rsidR="005B02C2" w:rsidRPr="00841144">
        <w:rPr>
          <w:lang w:val="en-AU"/>
        </w:rPr>
        <w:t>µg</w:t>
      </w:r>
      <w:r w:rsidR="005B02C2">
        <w:rPr>
          <w:lang w:val="en-AU"/>
        </w:rPr>
        <w:t xml:space="preserve"> </w:t>
      </w:r>
      <w:r w:rsidR="005B02C2" w:rsidRPr="00841144">
        <w:rPr>
          <w:lang w:val="en-AU"/>
        </w:rPr>
        <w:t>L</w:t>
      </w:r>
      <w:r w:rsidR="005B02C2" w:rsidRPr="0044689A">
        <w:rPr>
          <w:vertAlign w:val="superscript"/>
          <w:lang w:val="en-AU"/>
        </w:rPr>
        <w:t>-1</w:t>
      </w:r>
      <w:r>
        <w:rPr>
          <w:lang w:val="en-AU"/>
        </w:rPr>
        <w:t xml:space="preserve"> in the January 2013 Normanby flood plume (Howley et al., 2018). This may be related to the timing of the plume sampling (falling limb </w:t>
      </w:r>
      <w:r w:rsidR="00160E63">
        <w:rPr>
          <w:lang w:val="en-AU"/>
        </w:rPr>
        <w:t xml:space="preserve">versus </w:t>
      </w:r>
      <w:r>
        <w:rPr>
          <w:lang w:val="en-AU"/>
        </w:rPr>
        <w:t>peak river discharge) and/or the relatively small magnitude of the events sampled. Either way, the samples collected in 2018 are not representative of average or above-average magnitude Normanby Basin event conditions.</w:t>
      </w:r>
      <w:r w:rsidR="00D40D82">
        <w:br w:type="page"/>
      </w:r>
    </w:p>
    <w:p w14:paraId="2604477C" w14:textId="77777777" w:rsidR="000D060F" w:rsidRDefault="000D060F" w:rsidP="000D060F">
      <w:pPr>
        <w:jc w:val="center"/>
        <w:rPr>
          <w:rFonts w:asciiTheme="minorHAnsi" w:hAnsiTheme="minorHAnsi"/>
          <w:sz w:val="18"/>
          <w:szCs w:val="18"/>
          <w:lang w:val="en-AU"/>
        </w:rPr>
      </w:pPr>
      <w:bookmarkStart w:id="1439" w:name="_Ref504054806"/>
    </w:p>
    <w:p w14:paraId="0D373698" w14:textId="77777777" w:rsidR="000D060F" w:rsidRDefault="000D060F" w:rsidP="000D060F">
      <w:pPr>
        <w:jc w:val="center"/>
        <w:rPr>
          <w:rFonts w:asciiTheme="minorHAnsi" w:hAnsiTheme="minorHAnsi"/>
          <w:sz w:val="18"/>
          <w:szCs w:val="18"/>
          <w:lang w:val="en-AU"/>
        </w:rPr>
      </w:pPr>
      <w:r>
        <w:rPr>
          <w:noProof/>
          <w:sz w:val="18"/>
          <w:szCs w:val="18"/>
          <w:lang w:val="en-AU" w:eastAsia="en-AU"/>
        </w:rPr>
        <w:drawing>
          <wp:inline distT="0" distB="0" distL="0" distR="0" wp14:anchorId="0675EC1E" wp14:editId="27873017">
            <wp:extent cx="5000625" cy="4449658"/>
            <wp:effectExtent l="0" t="0" r="0" b="8255"/>
            <wp:docPr id="2049" name="Picture 2049" descr="Water quality concentrations (surface and subsurface) and Secchi depth over distance (km) from river mouth for the Normanby Basin sub-region, all 2017—18 sampling dates. " title="Water quality from Normanb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cstate="print">
                      <a:extLst>
                        <a:ext uri="{28A0092B-C50C-407E-A947-70E740481C1C}">
                          <a14:useLocalDpi xmlns:a14="http://schemas.microsoft.com/office/drawing/2010/main" val="0"/>
                        </a:ext>
                      </a:extLst>
                    </a:blip>
                    <a:srcRect t="3789" b="2399"/>
                    <a:stretch>
                      <a:fillRect/>
                    </a:stretch>
                  </pic:blipFill>
                  <pic:spPr bwMode="auto">
                    <a:xfrm>
                      <a:off x="0" y="0"/>
                      <a:ext cx="5001465" cy="4450405"/>
                    </a:xfrm>
                    <a:prstGeom prst="rect">
                      <a:avLst/>
                    </a:prstGeom>
                    <a:noFill/>
                    <a:ln>
                      <a:noFill/>
                    </a:ln>
                  </pic:spPr>
                </pic:pic>
              </a:graphicData>
            </a:graphic>
          </wp:inline>
        </w:drawing>
      </w:r>
    </w:p>
    <w:p w14:paraId="1A3610D4" w14:textId="77777777" w:rsidR="000D060F" w:rsidRDefault="000D060F" w:rsidP="000D060F">
      <w:pPr>
        <w:jc w:val="center"/>
        <w:rPr>
          <w:sz w:val="18"/>
          <w:szCs w:val="18"/>
        </w:rPr>
      </w:pPr>
      <w:r>
        <w:rPr>
          <w:noProof/>
          <w:sz w:val="18"/>
          <w:szCs w:val="18"/>
          <w:lang w:val="en-AU" w:eastAsia="en-AU"/>
        </w:rPr>
        <w:drawing>
          <wp:anchor distT="0" distB="0" distL="114300" distR="114300" simplePos="0" relativeHeight="251401216" behindDoc="0" locked="0" layoutInCell="1" allowOverlap="1" wp14:anchorId="31B5C046" wp14:editId="37CA5BAC">
            <wp:simplePos x="0" y="0"/>
            <wp:positionH relativeFrom="column">
              <wp:posOffset>215900</wp:posOffset>
            </wp:positionH>
            <wp:positionV relativeFrom="paragraph">
              <wp:posOffset>0</wp:posOffset>
            </wp:positionV>
            <wp:extent cx="5302250" cy="3213100"/>
            <wp:effectExtent l="0" t="0" r="0" b="6350"/>
            <wp:wrapTopAndBottom/>
            <wp:docPr id="2050" name="Picture 2050" descr="Water quality concentrations (surface and subsurface) and Secchi depth over distance (km) from river mouth for the Normanby Basin sub-region, all 2017—18 sampling dates. " title="Water quality from Normanb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7" cstate="print">
                      <a:extLst>
                        <a:ext uri="{28A0092B-C50C-407E-A947-70E740481C1C}">
                          <a14:useLocalDpi xmlns:a14="http://schemas.microsoft.com/office/drawing/2010/main" val="0"/>
                        </a:ext>
                      </a:extLst>
                    </a:blip>
                    <a:srcRect t="3535" b="32576"/>
                    <a:stretch>
                      <a:fillRect/>
                    </a:stretch>
                  </pic:blipFill>
                  <pic:spPr bwMode="auto">
                    <a:xfrm>
                      <a:off x="0" y="0"/>
                      <a:ext cx="5302250" cy="3213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03A2E1" w14:textId="5B32F93B" w:rsidR="000D060F" w:rsidRDefault="00FB6B14" w:rsidP="000D060F">
      <w:pPr>
        <w:rPr>
          <w:sz w:val="18"/>
          <w:szCs w:val="18"/>
        </w:rPr>
      </w:pPr>
      <w:bookmarkStart w:id="1440" w:name="_Ref530124821"/>
      <w:bookmarkStart w:id="1441" w:name="_Toc10536221"/>
      <w:r w:rsidRPr="00FF61E6">
        <w:rPr>
          <w:rStyle w:val="FigureChar"/>
        </w:rPr>
        <w:t xml:space="preserve">Figure </w:t>
      </w:r>
      <w:r w:rsidR="00817A8B">
        <w:rPr>
          <w:rStyle w:val="FigureChar"/>
        </w:rPr>
        <w:fldChar w:fldCharType="begin"/>
      </w:r>
      <w:r w:rsidR="00817A8B">
        <w:rPr>
          <w:rStyle w:val="FigureChar"/>
        </w:rPr>
        <w:instrText xml:space="preserve"> STYLEREF 1 \s </w:instrText>
      </w:r>
      <w:r w:rsidR="00817A8B">
        <w:rPr>
          <w:rStyle w:val="FigureChar"/>
        </w:rPr>
        <w:fldChar w:fldCharType="separate"/>
      </w:r>
      <w:r w:rsidR="00335316">
        <w:rPr>
          <w:rStyle w:val="FigureChar"/>
          <w:noProof/>
        </w:rPr>
        <w:t>5</w:t>
      </w:r>
      <w:r w:rsidR="00817A8B">
        <w:rPr>
          <w:rStyle w:val="FigureChar"/>
        </w:rPr>
        <w:fldChar w:fldCharType="end"/>
      </w:r>
      <w:r w:rsidR="00817A8B">
        <w:rPr>
          <w:rStyle w:val="FigureChar"/>
        </w:rPr>
        <w:noBreakHyphen/>
      </w:r>
      <w:r w:rsidR="00817A8B">
        <w:rPr>
          <w:rStyle w:val="FigureChar"/>
        </w:rPr>
        <w:fldChar w:fldCharType="begin"/>
      </w:r>
      <w:r w:rsidR="00817A8B">
        <w:rPr>
          <w:rStyle w:val="FigureChar"/>
        </w:rPr>
        <w:instrText xml:space="preserve"> SEQ Figure \* ARABIC \s 1 </w:instrText>
      </w:r>
      <w:r w:rsidR="00817A8B">
        <w:rPr>
          <w:rStyle w:val="FigureChar"/>
        </w:rPr>
        <w:fldChar w:fldCharType="separate"/>
      </w:r>
      <w:r w:rsidR="00335316">
        <w:rPr>
          <w:rStyle w:val="FigureChar"/>
          <w:noProof/>
        </w:rPr>
        <w:t>15</w:t>
      </w:r>
      <w:r w:rsidR="00817A8B">
        <w:rPr>
          <w:rStyle w:val="FigureChar"/>
        </w:rPr>
        <w:fldChar w:fldCharType="end"/>
      </w:r>
      <w:bookmarkEnd w:id="1439"/>
      <w:bookmarkEnd w:id="1440"/>
      <w:r w:rsidR="00390938" w:rsidRPr="00FF61E6">
        <w:rPr>
          <w:rStyle w:val="FigureChar"/>
        </w:rPr>
        <w:t xml:space="preserve">: </w:t>
      </w:r>
      <w:r w:rsidR="000D060F" w:rsidRPr="00FF61E6">
        <w:rPr>
          <w:sz w:val="18"/>
          <w:szCs w:val="18"/>
        </w:rPr>
        <w:t>Water quality concentrations (surface and subsurface) and Secchi depth over distance (km) from river mouth for the Normanby Basin sub-region, all 2017</w:t>
      </w:r>
      <w:r w:rsidR="00266CE0">
        <w:rPr>
          <w:sz w:val="18"/>
          <w:szCs w:val="18"/>
        </w:rPr>
        <w:t>—</w:t>
      </w:r>
      <w:r w:rsidR="000D060F" w:rsidRPr="00FF61E6">
        <w:rPr>
          <w:sz w:val="18"/>
          <w:szCs w:val="18"/>
        </w:rPr>
        <w:t>18 sampling dates.</w:t>
      </w:r>
      <w:bookmarkEnd w:id="1441"/>
      <w:r w:rsidR="000D060F">
        <w:rPr>
          <w:sz w:val="18"/>
          <w:szCs w:val="18"/>
        </w:rPr>
        <w:t xml:space="preserve"> </w:t>
      </w:r>
    </w:p>
    <w:p w14:paraId="7583A14D" w14:textId="325892C7" w:rsidR="000D35CB" w:rsidRPr="00873A6D" w:rsidRDefault="000D35CB" w:rsidP="00EF43EF">
      <w:pPr>
        <w:pStyle w:val="Heading3"/>
        <w:rPr>
          <w:rStyle w:val="Heading20"/>
          <w:rFonts w:cs="Times New Roman"/>
          <w:b w:val="0"/>
          <w:szCs w:val="20"/>
        </w:rPr>
      </w:pPr>
      <w:bookmarkStart w:id="1442" w:name="_Toc11410773"/>
      <w:r w:rsidRPr="00873A6D">
        <w:rPr>
          <w:rStyle w:val="Heading20"/>
        </w:rPr>
        <w:t>Cape York Region</w:t>
      </w:r>
      <w:r w:rsidR="006B6CC1" w:rsidRPr="00873A6D">
        <w:rPr>
          <w:rStyle w:val="Heading20"/>
        </w:rPr>
        <w:t>–</w:t>
      </w:r>
      <w:r w:rsidRPr="00873A6D">
        <w:rPr>
          <w:rStyle w:val="Heading20"/>
        </w:rPr>
        <w:t>Stewart River</w:t>
      </w:r>
      <w:bookmarkEnd w:id="1442"/>
    </w:p>
    <w:p w14:paraId="2DEF047B" w14:textId="27520968" w:rsidR="003B7E4B" w:rsidRDefault="003B7E4B" w:rsidP="003B7E4B">
      <w:pPr>
        <w:rPr>
          <w:lang w:val="en-AU"/>
        </w:rPr>
      </w:pPr>
      <w:bookmarkStart w:id="1443" w:name="_Ref504055401"/>
      <w:r>
        <w:rPr>
          <w:lang w:val="en-AU"/>
        </w:rPr>
        <w:t>The Stewart River transect is influenced primarily by discharge from the Stewart River, although during flood conditions it c</w:t>
      </w:r>
      <w:r w:rsidR="00D03639">
        <w:rPr>
          <w:lang w:val="en-AU"/>
        </w:rPr>
        <w:t>an also</w:t>
      </w:r>
      <w:r>
        <w:rPr>
          <w:lang w:val="en-AU"/>
        </w:rPr>
        <w:t xml:space="preserve"> be influenced by floodwater from the Normanby and Kennedy Rivers. </w:t>
      </w:r>
    </w:p>
    <w:p w14:paraId="6517E8B3" w14:textId="77777777" w:rsidR="00335316" w:rsidRPr="00335316" w:rsidRDefault="00EC4882" w:rsidP="0097272C">
      <w:pPr>
        <w:tabs>
          <w:tab w:val="left" w:pos="3544"/>
        </w:tabs>
        <w:rPr>
          <w:noProof/>
          <w:lang w:val="en-AU" w:eastAsia="en-AU"/>
        </w:rPr>
      </w:pPr>
      <w:r>
        <w:rPr>
          <w:noProof/>
          <w:lang w:val="en-AU" w:eastAsia="en-AU"/>
        </w:rPr>
        <w:lastRenderedPageBreak/>
        <w:drawing>
          <wp:anchor distT="0" distB="0" distL="114300" distR="114300" simplePos="0" relativeHeight="252009472" behindDoc="0" locked="0" layoutInCell="1" allowOverlap="0" wp14:anchorId="493FE42B" wp14:editId="42A2B90F">
            <wp:simplePos x="0" y="0"/>
            <wp:positionH relativeFrom="margin">
              <wp:align>center</wp:align>
            </wp:positionH>
            <wp:positionV relativeFrom="paragraph">
              <wp:posOffset>2243455</wp:posOffset>
            </wp:positionV>
            <wp:extent cx="2883600" cy="4075200"/>
            <wp:effectExtent l="0" t="0" r="0" b="1905"/>
            <wp:wrapTopAndBottom/>
            <wp:docPr id="2051" name="Picture 2051" descr="Water quality sampling sites in the Stewart River transect with water body boundaries." title="Map of sampling sites Stewart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R transect map.jp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883600" cy="4075200"/>
                    </a:xfrm>
                    <a:prstGeom prst="rect">
                      <a:avLst/>
                    </a:prstGeom>
                  </pic:spPr>
                </pic:pic>
              </a:graphicData>
            </a:graphic>
            <wp14:sizeRelH relativeFrom="page">
              <wp14:pctWidth>0</wp14:pctWidth>
            </wp14:sizeRelH>
            <wp14:sizeRelV relativeFrom="page">
              <wp14:pctHeight>0</wp14:pctHeight>
            </wp14:sizeRelV>
          </wp:anchor>
        </w:drawing>
      </w:r>
      <w:r w:rsidR="003B7E4B">
        <w:rPr>
          <w:lang w:val="en-AU"/>
        </w:rPr>
        <w:t>Five sampling stations for the Stewart River are located in a transect from the river mouth to mid-shelf waters, representing a gradient in water quality (</w:t>
      </w:r>
      <w:r w:rsidR="003B7E4B">
        <w:rPr>
          <w:lang w:val="en-AU"/>
        </w:rPr>
        <w:fldChar w:fldCharType="begin"/>
      </w:r>
      <w:r w:rsidR="003B7E4B">
        <w:rPr>
          <w:lang w:val="en-AU"/>
        </w:rPr>
        <w:instrText xml:space="preserve"> REF _Ref530125456 \h </w:instrText>
      </w:r>
      <w:r w:rsidR="003B7E4B">
        <w:rPr>
          <w:lang w:val="en-AU"/>
        </w:rPr>
      </w:r>
      <w:r w:rsidR="003B7E4B">
        <w:rPr>
          <w:lang w:val="en-AU"/>
        </w:rPr>
        <w:fldChar w:fldCharType="separate"/>
      </w:r>
      <w:r w:rsidR="00335316">
        <w:t xml:space="preserve">Figure </w:t>
      </w:r>
      <w:r w:rsidR="00335316">
        <w:rPr>
          <w:noProof/>
        </w:rPr>
        <w:t>5</w:t>
      </w:r>
      <w:r w:rsidR="00335316">
        <w:noBreakHyphen/>
      </w:r>
      <w:r w:rsidR="00335316">
        <w:rPr>
          <w:noProof/>
        </w:rPr>
        <w:t>16</w:t>
      </w:r>
      <w:r w:rsidR="003B7E4B">
        <w:rPr>
          <w:lang w:val="en-AU"/>
        </w:rPr>
        <w:fldChar w:fldCharType="end"/>
      </w:r>
      <w:r w:rsidR="003B7E4B">
        <w:rPr>
          <w:lang w:val="en-AU"/>
        </w:rPr>
        <w:t xml:space="preserve">). The transect (surface and subsurface) was sampled </w:t>
      </w:r>
      <w:r w:rsidR="000C4D6A">
        <w:rPr>
          <w:lang w:val="en-AU"/>
        </w:rPr>
        <w:t xml:space="preserve">six </w:t>
      </w:r>
      <w:r w:rsidR="003B7E4B">
        <w:rPr>
          <w:lang w:val="en-AU"/>
        </w:rPr>
        <w:t>times (over 8 days) during the 2017</w:t>
      </w:r>
      <w:r w:rsidR="000C4D6A">
        <w:rPr>
          <w:lang w:val="en-AU"/>
        </w:rPr>
        <w:t>–</w:t>
      </w:r>
      <w:r w:rsidR="003B7E4B">
        <w:rPr>
          <w:lang w:val="en-AU"/>
        </w:rPr>
        <w:t xml:space="preserve">18 sampling season, including twice during dry season conditions (December 2017 and June 2018) and four times during the wet season </w:t>
      </w:r>
      <w:r w:rsidR="003B7E4B" w:rsidRPr="00FF61E6">
        <w:rPr>
          <w:lang w:val="en-AU"/>
        </w:rPr>
        <w:t>(</w:t>
      </w:r>
      <w:r w:rsidR="002F094B" w:rsidRPr="00FF61E6">
        <w:rPr>
          <w:lang w:val="en-AU"/>
        </w:rPr>
        <w:fldChar w:fldCharType="begin"/>
      </w:r>
      <w:r w:rsidR="002F094B" w:rsidRPr="00FF61E6">
        <w:rPr>
          <w:lang w:val="en-AU"/>
        </w:rPr>
        <w:instrText xml:space="preserve"> REF _Ref504055545 \h </w:instrText>
      </w:r>
      <w:r w:rsidR="00FF61E6">
        <w:rPr>
          <w:lang w:val="en-AU"/>
        </w:rPr>
        <w:instrText xml:space="preserve"> \* MERGEFORMAT </w:instrText>
      </w:r>
      <w:r w:rsidR="002F094B" w:rsidRPr="00FF61E6">
        <w:rPr>
          <w:lang w:val="en-AU"/>
        </w:rPr>
      </w:r>
      <w:r w:rsidR="002F094B" w:rsidRPr="00FF61E6">
        <w:rPr>
          <w:lang w:val="en-AU"/>
        </w:rPr>
        <w:fldChar w:fldCharType="separate"/>
      </w:r>
    </w:p>
    <w:p w14:paraId="458BB721" w14:textId="03678E8D" w:rsidR="003B7E4B" w:rsidRDefault="00335316" w:rsidP="00EC4882">
      <w:pPr>
        <w:tabs>
          <w:tab w:val="left" w:pos="3544"/>
        </w:tabs>
        <w:rPr>
          <w:lang w:val="en-AU"/>
        </w:rPr>
      </w:pPr>
      <w:r w:rsidRPr="00FF61E6">
        <w:t>Figure</w:t>
      </w:r>
      <w:r w:rsidRPr="00FF61E6">
        <w:rPr>
          <w:noProof/>
        </w:rPr>
        <w:t xml:space="preserve"> </w:t>
      </w:r>
      <w:r>
        <w:rPr>
          <w:noProof/>
        </w:rPr>
        <w:t>5</w:t>
      </w:r>
      <w:r>
        <w:rPr>
          <w:noProof/>
        </w:rPr>
        <w:noBreakHyphen/>
        <w:t>17</w:t>
      </w:r>
      <w:r w:rsidR="002F094B" w:rsidRPr="00FF61E6">
        <w:rPr>
          <w:lang w:val="en-AU"/>
        </w:rPr>
        <w:fldChar w:fldCharType="end"/>
      </w:r>
      <w:r w:rsidR="003B7E4B" w:rsidRPr="00FF61E6">
        <w:rPr>
          <w:lang w:val="en-AU"/>
        </w:rPr>
        <w:t>).</w:t>
      </w:r>
      <w:r w:rsidR="003B7E4B">
        <w:rPr>
          <w:lang w:val="en-AU"/>
        </w:rPr>
        <w:t xml:space="preserve"> Similar to the Normanby transect, there was some freshwater influence during wet season ambient sampling dates, particularly at sites in the </w:t>
      </w:r>
      <w:r w:rsidR="006A068C">
        <w:rPr>
          <w:lang w:val="en-AU"/>
        </w:rPr>
        <w:t>e</w:t>
      </w:r>
      <w:r w:rsidR="0001789B">
        <w:rPr>
          <w:lang w:val="en-AU"/>
        </w:rPr>
        <w:t xml:space="preserve">nclosed </w:t>
      </w:r>
      <w:r w:rsidR="006A068C">
        <w:rPr>
          <w:lang w:val="en-AU"/>
        </w:rPr>
        <w:t>c</w:t>
      </w:r>
      <w:r w:rsidR="0001789B">
        <w:rPr>
          <w:lang w:val="en-AU"/>
        </w:rPr>
        <w:t xml:space="preserve">oastal </w:t>
      </w:r>
      <w:r w:rsidR="003B7E4B">
        <w:rPr>
          <w:lang w:val="en-AU"/>
        </w:rPr>
        <w:t xml:space="preserve">zone (SR-01 and SR-02). An additional sample was collected outside of a visible plume line located between SR01 and SR02 on </w:t>
      </w:r>
      <w:r w:rsidR="0001789B">
        <w:rPr>
          <w:lang w:val="en-AU"/>
        </w:rPr>
        <w:t>3 February 2018</w:t>
      </w:r>
      <w:r w:rsidR="003B7E4B">
        <w:rPr>
          <w:lang w:val="en-AU"/>
        </w:rPr>
        <w:t xml:space="preserve">. Another additional sample was collected opportunistically at SR01 on </w:t>
      </w:r>
      <w:r w:rsidR="0001789B">
        <w:rPr>
          <w:lang w:val="en-AU"/>
        </w:rPr>
        <w:t>24 January</w:t>
      </w:r>
      <w:r w:rsidR="003B7E4B">
        <w:rPr>
          <w:lang w:val="en-AU"/>
        </w:rPr>
        <w:t xml:space="preserve"> during the rising stage of the first event of the wet season. However, no focused event sampling occurred due to the challenge of accessing the remote area during peak event conditions when roads to Port Stewart are flooded. </w:t>
      </w:r>
    </w:p>
    <w:p w14:paraId="1BFD3BAA" w14:textId="1154F5D4" w:rsidR="003B7E4B" w:rsidRDefault="003B7E4B" w:rsidP="00EC4882">
      <w:pPr>
        <w:jc w:val="center"/>
        <w:rPr>
          <w:noProof/>
        </w:rPr>
      </w:pPr>
    </w:p>
    <w:p w14:paraId="3D8FD914" w14:textId="27A9BFE8" w:rsidR="000D35CB" w:rsidRPr="00A112A3" w:rsidRDefault="00FB6B14" w:rsidP="00C83B6E">
      <w:pPr>
        <w:pStyle w:val="Caption"/>
        <w:rPr>
          <w:i/>
          <w:color w:val="FF0000"/>
        </w:rPr>
      </w:pPr>
      <w:bookmarkStart w:id="1444" w:name="_Ref530125456"/>
      <w:bookmarkStart w:id="1445" w:name="_Toc10536222"/>
      <w:r>
        <w:t xml:space="preserve">Figure </w:t>
      </w:r>
      <w:r w:rsidR="00817A8B">
        <w:fldChar w:fldCharType="begin"/>
      </w:r>
      <w:r w:rsidR="00817A8B">
        <w:instrText xml:space="preserve"> STYLEREF 1 \s </w:instrText>
      </w:r>
      <w:r w:rsidR="00817A8B">
        <w:fldChar w:fldCharType="separate"/>
      </w:r>
      <w:r w:rsidR="00335316">
        <w:rPr>
          <w:noProof/>
        </w:rPr>
        <w:t>5</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16</w:t>
      </w:r>
      <w:r w:rsidR="00817A8B">
        <w:fldChar w:fldCharType="end"/>
      </w:r>
      <w:bookmarkEnd w:id="1443"/>
      <w:bookmarkEnd w:id="1444"/>
      <w:r w:rsidR="000D35CB" w:rsidRPr="0083657B">
        <w:t xml:space="preserve">: </w:t>
      </w:r>
      <w:r w:rsidR="00F60B3B">
        <w:t>W</w:t>
      </w:r>
      <w:r w:rsidR="000D35CB" w:rsidRPr="0083657B">
        <w:t xml:space="preserve">ater quality sampling sites in the </w:t>
      </w:r>
      <w:r w:rsidR="000D35CB">
        <w:t>Stewart River</w:t>
      </w:r>
      <w:r w:rsidR="000D35CB" w:rsidRPr="0083657B">
        <w:t xml:space="preserve"> </w:t>
      </w:r>
      <w:r w:rsidR="000D35CB">
        <w:t>transect</w:t>
      </w:r>
      <w:r w:rsidR="000D35CB" w:rsidRPr="0083657B">
        <w:t xml:space="preserve"> with water body boundaries.</w:t>
      </w:r>
      <w:bookmarkEnd w:id="1445"/>
      <w:r w:rsidR="00A112A3">
        <w:t xml:space="preserve"> </w:t>
      </w:r>
    </w:p>
    <w:p w14:paraId="107CCECC" w14:textId="77777777" w:rsidR="001B1B2A" w:rsidRPr="002D4AA3" w:rsidRDefault="001B1B2A" w:rsidP="000D35CB">
      <w:pPr>
        <w:pStyle w:val="Figure"/>
      </w:pPr>
    </w:p>
    <w:p w14:paraId="36A61DA5" w14:textId="77777777" w:rsidR="003B7E4B" w:rsidRDefault="003B7E4B" w:rsidP="003B7E4B">
      <w:pPr>
        <w:rPr>
          <w:lang w:val="en-AU"/>
        </w:rPr>
      </w:pPr>
    </w:p>
    <w:p w14:paraId="6FE07AF1" w14:textId="77777777" w:rsidR="00A735FD" w:rsidRDefault="003B7E4B" w:rsidP="0097272C">
      <w:r>
        <w:rPr>
          <w:noProof/>
          <w:lang w:val="en-AU" w:eastAsia="en-AU"/>
        </w:rPr>
        <w:drawing>
          <wp:inline distT="0" distB="0" distL="0" distR="0" wp14:anchorId="77B924E9" wp14:editId="3C9660D0">
            <wp:extent cx="5245100" cy="2082800"/>
            <wp:effectExtent l="0" t="0" r="0" b="0"/>
            <wp:docPr id="2052" name="Picture 2052" descr="Daily discharge for the Stewart River (gauge 104001A) for the 2017–18 water year (missing daily discharge during event on 26 January 2018). Red dots represent sampling dates." title="Daily discharge Stewart River"/>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29" cstate="print">
                      <a:extLst>
                        <a:ext uri="{28A0092B-C50C-407E-A947-70E740481C1C}">
                          <a14:useLocalDpi xmlns:a14="http://schemas.microsoft.com/office/drawing/2010/main" val="0"/>
                        </a:ext>
                      </a:extLst>
                    </a:blip>
                    <a:srcRect l="5936" r="11197" b="18370"/>
                    <a:stretch/>
                  </pic:blipFill>
                  <pic:spPr bwMode="auto">
                    <a:xfrm>
                      <a:off x="0" y="0"/>
                      <a:ext cx="5245100" cy="2082800"/>
                    </a:xfrm>
                    <a:prstGeom prst="rect">
                      <a:avLst/>
                    </a:prstGeom>
                    <a:noFill/>
                    <a:ln>
                      <a:noFill/>
                    </a:ln>
                    <a:extLst>
                      <a:ext uri="{53640926-AAD7-44D8-BBD7-CCE9431645EC}">
                        <a14:shadowObscured xmlns:a14="http://schemas.microsoft.com/office/drawing/2010/main"/>
                      </a:ext>
                    </a:extLst>
                  </pic:spPr>
                </pic:pic>
              </a:graphicData>
            </a:graphic>
          </wp:inline>
        </w:drawing>
      </w:r>
      <w:bookmarkStart w:id="1446" w:name="_Ref504055545"/>
    </w:p>
    <w:p w14:paraId="3942844C" w14:textId="7F85683E" w:rsidR="003B7E4B" w:rsidRDefault="003B7E4B" w:rsidP="00C83B6E">
      <w:pPr>
        <w:pStyle w:val="Caption"/>
      </w:pPr>
      <w:bookmarkStart w:id="1447" w:name="_Toc10536223"/>
      <w:r w:rsidRPr="00FF61E6">
        <w:t xml:space="preserve">Figure </w:t>
      </w:r>
      <w:r w:rsidR="00817A8B">
        <w:fldChar w:fldCharType="begin"/>
      </w:r>
      <w:r w:rsidR="00817A8B">
        <w:instrText xml:space="preserve"> STYLEREF 1 \s </w:instrText>
      </w:r>
      <w:r w:rsidR="00817A8B">
        <w:fldChar w:fldCharType="separate"/>
      </w:r>
      <w:r w:rsidR="00335316">
        <w:rPr>
          <w:noProof/>
        </w:rPr>
        <w:t>5</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17</w:t>
      </w:r>
      <w:r w:rsidR="00817A8B">
        <w:fldChar w:fldCharType="end"/>
      </w:r>
      <w:bookmarkEnd w:id="1446"/>
      <w:r w:rsidRPr="00FF61E6">
        <w:t>: Daily discharge for the Stewart River (gauge 104001A) for the 201</w:t>
      </w:r>
      <w:r w:rsidR="00B76190" w:rsidRPr="00FF61E6">
        <w:t>7</w:t>
      </w:r>
      <w:r w:rsidRPr="00FF61E6">
        <w:t>–1</w:t>
      </w:r>
      <w:r w:rsidR="00B76190" w:rsidRPr="00FF61E6">
        <w:t>8</w:t>
      </w:r>
      <w:r w:rsidRPr="00FF61E6">
        <w:t xml:space="preserve"> water year</w:t>
      </w:r>
      <w:r w:rsidR="002F094B" w:rsidRPr="00FF61E6">
        <w:t xml:space="preserve"> (missing daily discharge </w:t>
      </w:r>
      <w:r w:rsidR="0001789B">
        <w:t xml:space="preserve">during event </w:t>
      </w:r>
      <w:r w:rsidR="002F094B" w:rsidRPr="00FF61E6">
        <w:t>on 26</w:t>
      </w:r>
      <w:r w:rsidR="00B81C4E">
        <w:t xml:space="preserve"> January 20</w:t>
      </w:r>
      <w:r w:rsidR="002F094B" w:rsidRPr="00FF61E6">
        <w:t>18)</w:t>
      </w:r>
      <w:r w:rsidRPr="00FF61E6">
        <w:t>. Red dots represent sampling dates.</w:t>
      </w:r>
      <w:bookmarkEnd w:id="1447"/>
    </w:p>
    <w:p w14:paraId="02D0E1C7" w14:textId="2EC43E89" w:rsidR="003B7E4B" w:rsidRDefault="003B7E4B" w:rsidP="003B7E4B">
      <w:pPr>
        <w:rPr>
          <w:rFonts w:eastAsiaTheme="majorEastAsia"/>
          <w:lang w:val="en-US"/>
        </w:rPr>
      </w:pPr>
      <w:r w:rsidRPr="001708DD">
        <w:rPr>
          <w:rFonts w:eastAsiaTheme="majorEastAsia"/>
          <w:lang w:val="en-US"/>
        </w:rPr>
        <w:t xml:space="preserve">The total annual discharge for </w:t>
      </w:r>
      <w:r w:rsidR="00596888" w:rsidRPr="00C91269">
        <w:rPr>
          <w:lang w:val="en-AU"/>
        </w:rPr>
        <w:t>2017</w:t>
      </w:r>
      <w:r w:rsidR="00B81C4E">
        <w:rPr>
          <w:lang w:val="en-AU"/>
        </w:rPr>
        <w:t>–</w:t>
      </w:r>
      <w:r w:rsidR="00596888" w:rsidRPr="00C91269">
        <w:rPr>
          <w:lang w:val="en-AU"/>
        </w:rPr>
        <w:t>18</w:t>
      </w:r>
      <w:r w:rsidRPr="001708DD">
        <w:t xml:space="preserve"> </w:t>
      </w:r>
      <w:r w:rsidRPr="001708DD">
        <w:rPr>
          <w:rFonts w:eastAsiaTheme="majorEastAsia"/>
          <w:lang w:val="en-US"/>
        </w:rPr>
        <w:t>water year</w:t>
      </w:r>
      <w:r>
        <w:rPr>
          <w:rFonts w:eastAsiaTheme="majorEastAsia"/>
          <w:lang w:val="en-US"/>
        </w:rPr>
        <w:t xml:space="preserve"> is</w:t>
      </w:r>
      <w:r w:rsidRPr="001708DD">
        <w:rPr>
          <w:rFonts w:eastAsiaTheme="majorEastAsia"/>
          <w:lang w:val="en-US"/>
        </w:rPr>
        <w:t xml:space="preserve"> estimated at 826 GL based on the measurements from </w:t>
      </w:r>
      <w:r>
        <w:rPr>
          <w:rFonts w:eastAsiaTheme="majorEastAsia"/>
          <w:lang w:val="en-US"/>
        </w:rPr>
        <w:t xml:space="preserve">the Stewart River </w:t>
      </w:r>
      <w:r w:rsidRPr="001708DD">
        <w:rPr>
          <w:rFonts w:eastAsiaTheme="majorEastAsia"/>
          <w:lang w:val="en-US"/>
        </w:rPr>
        <w:t>gauge 104001A corrected for catchment area</w:t>
      </w:r>
      <w:r>
        <w:rPr>
          <w:rFonts w:eastAsiaTheme="majorEastAsia"/>
          <w:lang w:val="en-US"/>
        </w:rPr>
        <w:t xml:space="preserve">. This </w:t>
      </w:r>
      <w:r w:rsidRPr="001708DD">
        <w:rPr>
          <w:rFonts w:eastAsiaTheme="majorEastAsia"/>
          <w:lang w:val="en-US"/>
        </w:rPr>
        <w:t xml:space="preserve">is </w:t>
      </w:r>
      <w:r>
        <w:rPr>
          <w:rFonts w:eastAsiaTheme="majorEastAsia"/>
          <w:lang w:val="en-US"/>
        </w:rPr>
        <w:t>greater than</w:t>
      </w:r>
      <w:r w:rsidRPr="001708DD">
        <w:rPr>
          <w:rFonts w:eastAsiaTheme="majorEastAsia"/>
          <w:lang w:val="en-US"/>
        </w:rPr>
        <w:t xml:space="preserve"> the long-term median</w:t>
      </w:r>
      <w:r>
        <w:rPr>
          <w:rFonts w:eastAsiaTheme="majorEastAsia"/>
          <w:lang w:val="en-US"/>
        </w:rPr>
        <w:t xml:space="preserve"> annual</w:t>
      </w:r>
      <w:r w:rsidRPr="001708DD">
        <w:rPr>
          <w:rFonts w:eastAsiaTheme="majorEastAsia"/>
          <w:lang w:val="en-US"/>
        </w:rPr>
        <w:t xml:space="preserve"> discharge</w:t>
      </w:r>
      <w:r>
        <w:rPr>
          <w:rFonts w:eastAsiaTheme="majorEastAsia"/>
          <w:lang w:val="en-US"/>
        </w:rPr>
        <w:t>, although the maximum peak daily event discharge (9530 ML, 27</w:t>
      </w:r>
      <w:r w:rsidR="004B6DC8">
        <w:rPr>
          <w:rFonts w:eastAsiaTheme="majorEastAsia"/>
          <w:lang w:val="en-US"/>
        </w:rPr>
        <w:t xml:space="preserve"> Jan</w:t>
      </w:r>
      <w:r w:rsidR="00B81C4E">
        <w:rPr>
          <w:rFonts w:eastAsiaTheme="majorEastAsia"/>
          <w:lang w:val="en-US"/>
        </w:rPr>
        <w:t>uary</w:t>
      </w:r>
      <w:r w:rsidR="004B6DC8">
        <w:rPr>
          <w:rFonts w:eastAsiaTheme="majorEastAsia"/>
          <w:lang w:val="en-US"/>
        </w:rPr>
        <w:t xml:space="preserve"> 20</w:t>
      </w:r>
      <w:r>
        <w:rPr>
          <w:rFonts w:eastAsiaTheme="majorEastAsia"/>
          <w:lang w:val="en-US"/>
        </w:rPr>
        <w:t>18) was approximately half the peak daily discharge measured over previous years flood event</w:t>
      </w:r>
      <w:r w:rsidRPr="00F11BDD">
        <w:rPr>
          <w:rFonts w:eastAsiaTheme="majorEastAsia"/>
          <w:lang w:val="en-US"/>
        </w:rPr>
        <w:t>s (</w:t>
      </w:r>
      <w:r w:rsidRPr="00F11BDD">
        <w:rPr>
          <w:rFonts w:eastAsiaTheme="majorEastAsia"/>
          <w:lang w:val="en-US"/>
        </w:rPr>
        <w:fldChar w:fldCharType="begin"/>
      </w:r>
      <w:r w:rsidRPr="00F11BDD">
        <w:rPr>
          <w:rFonts w:eastAsiaTheme="majorEastAsia"/>
          <w:lang w:val="en-US"/>
        </w:rPr>
        <w:instrText xml:space="preserve"> REF _Ref497381424 \h  \* MERGEFORMAT </w:instrText>
      </w:r>
      <w:r w:rsidRPr="00F11BDD">
        <w:rPr>
          <w:rFonts w:eastAsiaTheme="majorEastAsia"/>
          <w:lang w:val="en-US"/>
        </w:rPr>
      </w:r>
      <w:r w:rsidRPr="00F11BDD">
        <w:rPr>
          <w:rFonts w:eastAsiaTheme="majorEastAsia"/>
          <w:lang w:val="en-US"/>
        </w:rPr>
        <w:fldChar w:fldCharType="separate"/>
      </w:r>
      <w:r w:rsidR="00335316" w:rsidRPr="007E6664">
        <w:t xml:space="preserve">Table </w:t>
      </w:r>
      <w:r w:rsidR="00335316">
        <w:rPr>
          <w:noProof/>
        </w:rPr>
        <w:t>3</w:t>
      </w:r>
      <w:r w:rsidR="00335316" w:rsidRPr="007E6664">
        <w:rPr>
          <w:noProof/>
        </w:rPr>
        <w:noBreakHyphen/>
      </w:r>
      <w:r w:rsidR="00335316">
        <w:rPr>
          <w:noProof/>
        </w:rPr>
        <w:t>1</w:t>
      </w:r>
      <w:r w:rsidRPr="00F11BDD">
        <w:rPr>
          <w:rFonts w:eastAsiaTheme="majorEastAsia"/>
          <w:lang w:val="en-US"/>
        </w:rPr>
        <w:fldChar w:fldCharType="end"/>
      </w:r>
      <w:r w:rsidRPr="00F11BDD">
        <w:rPr>
          <w:rFonts w:eastAsiaTheme="majorEastAsia"/>
          <w:lang w:val="en-US"/>
        </w:rPr>
        <w:t xml:space="preserve">, </w:t>
      </w:r>
      <w:r w:rsidR="002F094B" w:rsidRPr="002F094B">
        <w:rPr>
          <w:rFonts w:eastAsiaTheme="majorEastAsia"/>
          <w:lang w:val="en-US"/>
        </w:rPr>
        <w:fldChar w:fldCharType="begin"/>
      </w:r>
      <w:r w:rsidR="002F094B" w:rsidRPr="002F094B">
        <w:rPr>
          <w:rFonts w:eastAsiaTheme="majorEastAsia"/>
          <w:lang w:val="en-US"/>
        </w:rPr>
        <w:instrText xml:space="preserve"> REF _Ref530125733 \h </w:instrText>
      </w:r>
      <w:r w:rsidR="002F094B">
        <w:rPr>
          <w:rFonts w:eastAsiaTheme="majorEastAsia"/>
          <w:lang w:val="en-US"/>
        </w:rPr>
        <w:instrText xml:space="preserve"> \* MERGEFORMAT </w:instrText>
      </w:r>
      <w:r w:rsidR="002F094B" w:rsidRPr="002F094B">
        <w:rPr>
          <w:rFonts w:eastAsiaTheme="majorEastAsia"/>
          <w:lang w:val="en-US"/>
        </w:rPr>
      </w:r>
      <w:r w:rsidR="002F094B" w:rsidRPr="002F094B">
        <w:rPr>
          <w:rFonts w:eastAsiaTheme="majorEastAsia"/>
          <w:lang w:val="en-US"/>
        </w:rPr>
        <w:fldChar w:fldCharType="separate"/>
      </w:r>
      <w:r w:rsidR="00335316" w:rsidRPr="00FF61E6">
        <w:t xml:space="preserve">Figure </w:t>
      </w:r>
      <w:r w:rsidR="00335316">
        <w:rPr>
          <w:noProof/>
        </w:rPr>
        <w:t>5</w:t>
      </w:r>
      <w:r w:rsidR="00335316">
        <w:rPr>
          <w:noProof/>
        </w:rPr>
        <w:noBreakHyphen/>
        <w:t>18</w:t>
      </w:r>
      <w:r w:rsidR="002F094B" w:rsidRPr="002F094B">
        <w:rPr>
          <w:rFonts w:eastAsiaTheme="majorEastAsia"/>
          <w:lang w:val="en-US"/>
        </w:rPr>
        <w:fldChar w:fldCharType="end"/>
      </w:r>
      <w:r w:rsidR="00B76190">
        <w:rPr>
          <w:rFonts w:eastAsiaTheme="majorEastAsia"/>
          <w:lang w:val="en-US"/>
        </w:rPr>
        <w:t>)</w:t>
      </w:r>
      <w:r>
        <w:rPr>
          <w:rFonts w:eastAsiaTheme="majorEastAsia"/>
          <w:lang w:val="en-US"/>
        </w:rPr>
        <w:t xml:space="preserve"> (</w:t>
      </w:r>
      <w:r w:rsidR="00B76190">
        <w:rPr>
          <w:rFonts w:eastAsiaTheme="majorEastAsia"/>
          <w:lang w:val="en-US"/>
        </w:rPr>
        <w:t>note that g</w:t>
      </w:r>
      <w:r w:rsidR="00A34683">
        <w:rPr>
          <w:rFonts w:eastAsiaTheme="majorEastAsia"/>
          <w:lang w:val="en-US"/>
        </w:rPr>
        <w:t>au</w:t>
      </w:r>
      <w:r>
        <w:rPr>
          <w:rFonts w:eastAsiaTheme="majorEastAsia"/>
          <w:lang w:val="en-US"/>
        </w:rPr>
        <w:t xml:space="preserve">ge 104001A did not record discharge </w:t>
      </w:r>
      <w:r w:rsidR="00A34683">
        <w:rPr>
          <w:rFonts w:eastAsiaTheme="majorEastAsia"/>
          <w:lang w:val="en-US"/>
        </w:rPr>
        <w:t xml:space="preserve">volume </w:t>
      </w:r>
      <w:r>
        <w:rPr>
          <w:rFonts w:eastAsiaTheme="majorEastAsia"/>
          <w:lang w:val="en-US"/>
        </w:rPr>
        <w:t>on 26</w:t>
      </w:r>
      <w:r w:rsidR="004B6DC8">
        <w:rPr>
          <w:rFonts w:eastAsiaTheme="majorEastAsia"/>
          <w:lang w:val="en-US"/>
        </w:rPr>
        <w:t xml:space="preserve"> Jan</w:t>
      </w:r>
      <w:r w:rsidR="00B81C4E">
        <w:rPr>
          <w:rFonts w:eastAsiaTheme="majorEastAsia"/>
          <w:lang w:val="en-US"/>
        </w:rPr>
        <w:t>uary</w:t>
      </w:r>
      <w:r>
        <w:rPr>
          <w:rFonts w:eastAsiaTheme="majorEastAsia"/>
          <w:lang w:val="en-US"/>
        </w:rPr>
        <w:t>)</w:t>
      </w:r>
      <w:r w:rsidR="00B76190">
        <w:rPr>
          <w:rFonts w:eastAsiaTheme="majorEastAsia"/>
          <w:lang w:val="en-US"/>
        </w:rPr>
        <w:t>.</w:t>
      </w:r>
      <w:r>
        <w:rPr>
          <w:rFonts w:eastAsiaTheme="majorEastAsia"/>
          <w:lang w:val="en-US"/>
        </w:rPr>
        <w:t xml:space="preserve"> </w:t>
      </w:r>
      <w:r w:rsidRPr="001708DD">
        <w:rPr>
          <w:rFonts w:eastAsiaTheme="majorEastAsia"/>
          <w:lang w:val="en-US"/>
        </w:rPr>
        <w:t xml:space="preserve"> </w:t>
      </w:r>
    </w:p>
    <w:p w14:paraId="730DD0DE" w14:textId="55F03981" w:rsidR="000D35CB" w:rsidRDefault="00C91269" w:rsidP="000D35CB">
      <w:pPr>
        <w:rPr>
          <w:lang w:val="en-AU"/>
        </w:rPr>
      </w:pPr>
      <w:r>
        <w:rPr>
          <w:noProof/>
          <w:lang w:val="en-AU" w:eastAsia="en-AU"/>
        </w:rPr>
        <w:drawing>
          <wp:anchor distT="0" distB="0" distL="114300" distR="114300" simplePos="0" relativeHeight="251421696" behindDoc="0" locked="0" layoutInCell="1" allowOverlap="1" wp14:anchorId="4F015C82" wp14:editId="3F6E1618">
            <wp:simplePos x="0" y="0"/>
            <wp:positionH relativeFrom="column">
              <wp:posOffset>584200</wp:posOffset>
            </wp:positionH>
            <wp:positionV relativeFrom="paragraph">
              <wp:posOffset>297180</wp:posOffset>
            </wp:positionV>
            <wp:extent cx="4267200" cy="2305050"/>
            <wp:effectExtent l="0" t="0" r="0" b="0"/>
            <wp:wrapTopAndBottom/>
            <wp:docPr id="2061" name="Chart 2061" descr="Daily discharge for the Stewart River (gauge 104001A)." title="Daily discharge Stewart River">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F06D4080-B709-4C02-8542-6B7D152911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14:sizeRelH relativeFrom="page">
              <wp14:pctWidth>0</wp14:pctWidth>
            </wp14:sizeRelH>
            <wp14:sizeRelV relativeFrom="page">
              <wp14:pctHeight>0</wp14:pctHeight>
            </wp14:sizeRelV>
          </wp:anchor>
        </w:drawing>
      </w:r>
    </w:p>
    <w:p w14:paraId="09A705F2" w14:textId="3FA5C7D6" w:rsidR="003B7E4B" w:rsidRDefault="003B7E4B" w:rsidP="00C83B6E">
      <w:pPr>
        <w:pStyle w:val="Caption"/>
      </w:pPr>
      <w:bookmarkStart w:id="1448" w:name="_Ref505341074"/>
    </w:p>
    <w:p w14:paraId="01057FF0" w14:textId="0435AF81" w:rsidR="00A112A3" w:rsidRPr="00202A68" w:rsidRDefault="00A112A3" w:rsidP="00C83B6E">
      <w:pPr>
        <w:pStyle w:val="Caption"/>
        <w:rPr>
          <w:rStyle w:val="IntenseReference"/>
          <w:rFonts w:eastAsiaTheme="majorEastAsia"/>
        </w:rPr>
      </w:pPr>
      <w:bookmarkStart w:id="1449" w:name="_Ref530125733"/>
      <w:bookmarkStart w:id="1450" w:name="_Toc10536224"/>
      <w:r w:rsidRPr="00FF61E6">
        <w:t xml:space="preserve">Figure </w:t>
      </w:r>
      <w:r w:rsidR="00817A8B">
        <w:fldChar w:fldCharType="begin"/>
      </w:r>
      <w:r w:rsidR="00817A8B">
        <w:instrText xml:space="preserve"> STYLEREF 1 \s </w:instrText>
      </w:r>
      <w:r w:rsidR="00817A8B">
        <w:fldChar w:fldCharType="separate"/>
      </w:r>
      <w:r w:rsidR="00335316">
        <w:rPr>
          <w:noProof/>
        </w:rPr>
        <w:t>5</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18</w:t>
      </w:r>
      <w:r w:rsidR="00817A8B">
        <w:fldChar w:fldCharType="end"/>
      </w:r>
      <w:bookmarkEnd w:id="1448"/>
      <w:bookmarkEnd w:id="1449"/>
      <w:r w:rsidRPr="00FF61E6">
        <w:t xml:space="preserve">: </w:t>
      </w:r>
      <w:r w:rsidR="00565816" w:rsidRPr="00FF61E6">
        <w:t>D</w:t>
      </w:r>
      <w:r w:rsidR="00297998" w:rsidRPr="00FF61E6">
        <w:t xml:space="preserve">aily </w:t>
      </w:r>
      <w:r w:rsidRPr="00FF61E6">
        <w:t xml:space="preserve">discharge for the </w:t>
      </w:r>
      <w:r w:rsidRPr="00FF61E6">
        <w:rPr>
          <w:lang w:val="en-AU"/>
        </w:rPr>
        <w:t>Stewart River (gauge 104001A)</w:t>
      </w:r>
      <w:r w:rsidRPr="00FF61E6">
        <w:t>.</w:t>
      </w:r>
      <w:bookmarkEnd w:id="1450"/>
    </w:p>
    <w:p w14:paraId="4C12D73A" w14:textId="7A26A2B0" w:rsidR="00DF17C8" w:rsidRDefault="00B46A4D" w:rsidP="00B25795">
      <w:r w:rsidRPr="00C06370">
        <w:rPr>
          <w:lang w:val="en-AU"/>
        </w:rPr>
        <w:t xml:space="preserve">The combined discharge and loads </w:t>
      </w:r>
      <w:r w:rsidR="00A34683">
        <w:rPr>
          <w:lang w:val="en-AU"/>
        </w:rPr>
        <w:t>estimated</w:t>
      </w:r>
      <w:r w:rsidRPr="00C91269">
        <w:rPr>
          <w:lang w:val="en-AU"/>
        </w:rPr>
        <w:t xml:space="preserve"> for the 201</w:t>
      </w:r>
      <w:r w:rsidR="00945D39" w:rsidRPr="00C91269">
        <w:rPr>
          <w:lang w:val="en-AU"/>
        </w:rPr>
        <w:t>7</w:t>
      </w:r>
      <w:r w:rsidR="00B81C4E">
        <w:rPr>
          <w:lang w:val="en-AU"/>
        </w:rPr>
        <w:t>–</w:t>
      </w:r>
      <w:r w:rsidRPr="00C91269">
        <w:rPr>
          <w:lang w:val="en-AU"/>
        </w:rPr>
        <w:t>1</w:t>
      </w:r>
      <w:r w:rsidR="00945D39" w:rsidRPr="00C91269">
        <w:rPr>
          <w:lang w:val="en-AU"/>
        </w:rPr>
        <w:t>8</w:t>
      </w:r>
      <w:r w:rsidRPr="00C91269">
        <w:rPr>
          <w:lang w:val="en-AU"/>
        </w:rPr>
        <w:t xml:space="preserve"> water year from the Stewart Basin are shown in </w:t>
      </w:r>
      <w:r w:rsidRPr="00C91269">
        <w:rPr>
          <w:lang w:val="en-AU"/>
        </w:rPr>
        <w:fldChar w:fldCharType="begin"/>
      </w:r>
      <w:r w:rsidRPr="00C91269">
        <w:rPr>
          <w:lang w:val="en-AU"/>
        </w:rPr>
        <w:instrText xml:space="preserve"> REF _Ref505337821 \h </w:instrText>
      </w:r>
      <w:r w:rsidR="002F094B" w:rsidRPr="00C91269">
        <w:rPr>
          <w:lang w:val="en-AU"/>
        </w:rPr>
        <w:instrText xml:space="preserve"> \* MERGEFORMAT </w:instrText>
      </w:r>
      <w:r w:rsidRPr="00C91269">
        <w:rPr>
          <w:lang w:val="en-AU"/>
        </w:rPr>
      </w:r>
      <w:r w:rsidRPr="00C91269">
        <w:rPr>
          <w:lang w:val="en-AU"/>
        </w:rPr>
        <w:fldChar w:fldCharType="separate"/>
      </w:r>
      <w:r w:rsidR="00335316">
        <w:t xml:space="preserve">Figure </w:t>
      </w:r>
      <w:r w:rsidR="00335316">
        <w:rPr>
          <w:noProof/>
        </w:rPr>
        <w:t>5</w:t>
      </w:r>
      <w:r w:rsidR="00335316">
        <w:rPr>
          <w:noProof/>
        </w:rPr>
        <w:noBreakHyphen/>
        <w:t>19</w:t>
      </w:r>
      <w:r w:rsidRPr="00C91269">
        <w:rPr>
          <w:lang w:val="en-AU"/>
        </w:rPr>
        <w:fldChar w:fldCharType="end"/>
      </w:r>
      <w:r w:rsidRPr="00C91269">
        <w:rPr>
          <w:lang w:val="en-AU"/>
        </w:rPr>
        <w:t xml:space="preserve">. </w:t>
      </w:r>
      <w:r w:rsidR="00B25795" w:rsidRPr="00C91269">
        <w:t xml:space="preserve">The discharge and loads calculated for the </w:t>
      </w:r>
      <w:r w:rsidR="00596888" w:rsidRPr="00C91269">
        <w:rPr>
          <w:lang w:val="en-AU"/>
        </w:rPr>
        <w:t>2017</w:t>
      </w:r>
      <w:r w:rsidR="00B81C4E">
        <w:rPr>
          <w:lang w:val="en-AU"/>
        </w:rPr>
        <w:t>–</w:t>
      </w:r>
      <w:r w:rsidR="00596888" w:rsidRPr="00C91269">
        <w:rPr>
          <w:lang w:val="en-AU"/>
        </w:rPr>
        <w:t>18</w:t>
      </w:r>
      <w:r w:rsidR="00B25795" w:rsidRPr="00C91269">
        <w:t xml:space="preserve"> water year from the Stewart Basin were in the average range </w:t>
      </w:r>
      <w:r w:rsidR="00A34683">
        <w:t>estimated</w:t>
      </w:r>
      <w:r w:rsidR="00B25795" w:rsidRPr="00C91269">
        <w:t xml:space="preserve"> over the previous 10 years. Over the 1</w:t>
      </w:r>
      <w:r w:rsidR="00945D39" w:rsidRPr="00C91269">
        <w:t>2</w:t>
      </w:r>
      <w:r w:rsidR="006B6CC1" w:rsidRPr="00C91269">
        <w:t>-</w:t>
      </w:r>
      <w:r w:rsidR="00B25795" w:rsidRPr="00C91269">
        <w:t>year period from 2006</w:t>
      </w:r>
      <w:r w:rsidR="00DF17C8">
        <w:t>:</w:t>
      </w:r>
    </w:p>
    <w:p w14:paraId="40769A47" w14:textId="4D1F1D9D" w:rsidR="00DF17C8" w:rsidRDefault="00B25795" w:rsidP="009E4F1E">
      <w:pPr>
        <w:pStyle w:val="ListParagraph"/>
        <w:numPr>
          <w:ilvl w:val="0"/>
          <w:numId w:val="48"/>
        </w:numPr>
        <w:ind w:left="851" w:hanging="284"/>
      </w:pPr>
      <w:r w:rsidRPr="00C91269">
        <w:lastRenderedPageBreak/>
        <w:t xml:space="preserve">discharge has varied from 299 </w:t>
      </w:r>
      <w:r w:rsidR="00596888">
        <w:t>G</w:t>
      </w:r>
      <w:r w:rsidR="00596888" w:rsidRPr="00C91269">
        <w:t xml:space="preserve">L </w:t>
      </w:r>
      <w:r w:rsidRPr="00C91269">
        <w:t>(2014</w:t>
      </w:r>
      <w:r w:rsidR="00B81C4E">
        <w:rPr>
          <w:lang w:val="en-AU"/>
        </w:rPr>
        <w:t>–</w:t>
      </w:r>
      <w:r w:rsidRPr="00C91269">
        <w:t xml:space="preserve">15) to 2181 </w:t>
      </w:r>
      <w:r w:rsidR="00596888">
        <w:t>G</w:t>
      </w:r>
      <w:r w:rsidR="00596888" w:rsidRPr="00C91269">
        <w:t xml:space="preserve">L </w:t>
      </w:r>
      <w:r w:rsidRPr="00C91269">
        <w:t>(2010</w:t>
      </w:r>
      <w:r w:rsidR="00B81C4E">
        <w:rPr>
          <w:lang w:val="en-AU"/>
        </w:rPr>
        <w:t>–</w:t>
      </w:r>
      <w:r w:rsidRPr="00C91269">
        <w:t>11)</w:t>
      </w:r>
    </w:p>
    <w:p w14:paraId="7BFF4DA2" w14:textId="06062D5A" w:rsidR="00DF17C8" w:rsidRDefault="00B25795" w:rsidP="009E4F1E">
      <w:pPr>
        <w:pStyle w:val="ListParagraph"/>
        <w:numPr>
          <w:ilvl w:val="0"/>
          <w:numId w:val="48"/>
        </w:numPr>
        <w:ind w:left="851" w:hanging="284"/>
      </w:pPr>
      <w:r w:rsidRPr="00C91269">
        <w:t xml:space="preserve">TSS loads </w:t>
      </w:r>
      <w:r w:rsidR="00A34683">
        <w:t xml:space="preserve">are estimated to </w:t>
      </w:r>
      <w:r w:rsidRPr="00C91269">
        <w:t>have ranged from 6 kt (2014–15) to 44 kt (</w:t>
      </w:r>
      <w:r w:rsidR="00596888" w:rsidRPr="00C91269">
        <w:t>2010</w:t>
      </w:r>
      <w:r w:rsidR="00B81C4E">
        <w:rPr>
          <w:lang w:val="en-AU"/>
        </w:rPr>
        <w:t>–</w:t>
      </w:r>
      <w:r w:rsidR="00596888" w:rsidRPr="00C91269">
        <w:t>11</w:t>
      </w:r>
      <w:r w:rsidRPr="00C91269">
        <w:t>)</w:t>
      </w:r>
    </w:p>
    <w:p w14:paraId="5BDADC5D" w14:textId="6CA418C9" w:rsidR="00DF17C8" w:rsidRDefault="00B25795" w:rsidP="009E4F1E">
      <w:pPr>
        <w:pStyle w:val="ListParagraph"/>
        <w:numPr>
          <w:ilvl w:val="0"/>
          <w:numId w:val="48"/>
        </w:numPr>
        <w:ind w:left="851" w:hanging="284"/>
      </w:pPr>
      <w:r w:rsidRPr="00C91269">
        <w:t xml:space="preserve">DIN loads </w:t>
      </w:r>
      <w:r w:rsidR="00DF17C8" w:rsidRPr="00C91269">
        <w:t xml:space="preserve">ranged </w:t>
      </w:r>
      <w:r w:rsidRPr="00C91269">
        <w:t>from 15 t (</w:t>
      </w:r>
      <w:r w:rsidR="00596888" w:rsidRPr="00C91269">
        <w:t>2014</w:t>
      </w:r>
      <w:r w:rsidR="00B81C4E">
        <w:rPr>
          <w:lang w:val="en-AU"/>
        </w:rPr>
        <w:t>–</w:t>
      </w:r>
      <w:r w:rsidR="00596888" w:rsidRPr="00C91269">
        <w:t>15</w:t>
      </w:r>
      <w:r w:rsidRPr="00C91269">
        <w:t>) to 109 t (</w:t>
      </w:r>
      <w:r w:rsidR="00596888" w:rsidRPr="00C91269">
        <w:t>2010</w:t>
      </w:r>
      <w:r w:rsidR="00B81C4E">
        <w:rPr>
          <w:lang w:val="en-AU"/>
        </w:rPr>
        <w:t>–</w:t>
      </w:r>
      <w:r w:rsidR="00596888" w:rsidRPr="00C91269">
        <w:t>11</w:t>
      </w:r>
      <w:r w:rsidRPr="00C91269">
        <w:t>)</w:t>
      </w:r>
    </w:p>
    <w:p w14:paraId="154347AF" w14:textId="39110CAA" w:rsidR="00B25795" w:rsidRDefault="00B25795" w:rsidP="009E4F1E">
      <w:pPr>
        <w:pStyle w:val="ListParagraph"/>
        <w:numPr>
          <w:ilvl w:val="0"/>
          <w:numId w:val="48"/>
        </w:numPr>
        <w:ind w:left="851" w:hanging="284"/>
      </w:pPr>
      <w:r w:rsidRPr="00C91269">
        <w:t xml:space="preserve">PN loads </w:t>
      </w:r>
      <w:r w:rsidR="00DF17C8" w:rsidRPr="00C91269">
        <w:t xml:space="preserve">ranged </w:t>
      </w:r>
      <w:r w:rsidRPr="00C91269">
        <w:t>from 18 t (2015</w:t>
      </w:r>
      <w:r w:rsidR="00B81C4E">
        <w:rPr>
          <w:lang w:val="en-AU"/>
        </w:rPr>
        <w:t>–</w:t>
      </w:r>
      <w:r w:rsidRPr="00C91269">
        <w:t>16) to 131 t (</w:t>
      </w:r>
      <w:r w:rsidR="00596888" w:rsidRPr="00C91269">
        <w:t>2010</w:t>
      </w:r>
      <w:r w:rsidR="00B81C4E">
        <w:rPr>
          <w:lang w:val="en-AU"/>
        </w:rPr>
        <w:t>–</w:t>
      </w:r>
      <w:r w:rsidR="00596888" w:rsidRPr="00C91269">
        <w:t>11</w:t>
      </w:r>
      <w:r w:rsidRPr="00C91269">
        <w:t>).</w:t>
      </w:r>
      <w:r w:rsidR="000E6779">
        <w:t xml:space="preserve"> </w:t>
      </w:r>
    </w:p>
    <w:bookmarkStart w:id="1451" w:name="_Hlk505938530"/>
    <w:p w14:paraId="09709575" w14:textId="1D876733" w:rsidR="00FA4E0D" w:rsidRPr="00FA4E0D" w:rsidRDefault="004C5B76" w:rsidP="00FA4E0D">
      <w:r>
        <w:fldChar w:fldCharType="begin"/>
      </w:r>
      <w:r>
        <w:instrText xml:space="preserve"> REF _Ref530056568 \h </w:instrText>
      </w:r>
      <w:r>
        <w:fldChar w:fldCharType="separate"/>
      </w:r>
      <w:r w:rsidR="00335316" w:rsidRPr="00EB32ED">
        <w:t xml:space="preserve">Figure </w:t>
      </w:r>
      <w:r w:rsidR="00335316">
        <w:rPr>
          <w:noProof/>
        </w:rPr>
        <w:t>4</w:t>
      </w:r>
      <w:r w:rsidR="00335316">
        <w:noBreakHyphen/>
      </w:r>
      <w:r w:rsidR="00335316">
        <w:rPr>
          <w:noProof/>
        </w:rPr>
        <w:t>8</w:t>
      </w:r>
      <w:r>
        <w:fldChar w:fldCharType="end"/>
      </w:r>
      <w:r>
        <w:t xml:space="preserve"> and </w:t>
      </w:r>
      <w:r>
        <w:fldChar w:fldCharType="begin"/>
      </w:r>
      <w:r>
        <w:instrText xml:space="preserve"> REF _Ref530057430 \h </w:instrText>
      </w:r>
      <w:r>
        <w:fldChar w:fldCharType="separate"/>
      </w:r>
      <w:r w:rsidR="00335316" w:rsidRPr="00E02C3B">
        <w:t xml:space="preserve">Figure </w:t>
      </w:r>
      <w:r w:rsidR="00335316">
        <w:rPr>
          <w:noProof/>
        </w:rPr>
        <w:t>4</w:t>
      </w:r>
      <w:r w:rsidR="00335316">
        <w:noBreakHyphen/>
      </w:r>
      <w:r w:rsidR="00335316">
        <w:rPr>
          <w:noProof/>
        </w:rPr>
        <w:t>12</w:t>
      </w:r>
      <w:r>
        <w:fldChar w:fldCharType="end"/>
      </w:r>
      <w:r>
        <w:t xml:space="preserve"> </w:t>
      </w:r>
      <w:r w:rsidR="00FA4E0D" w:rsidRPr="00FA4E0D">
        <w:t>show that the Stewart River contributed</w:t>
      </w:r>
      <w:r>
        <w:t xml:space="preserve"> an estimated</w:t>
      </w:r>
      <w:r w:rsidR="00FA4E0D" w:rsidRPr="00FA4E0D">
        <w:t xml:space="preserve"> ~6% of the river-derived DIN and ~4% of TSS loading in the Cape York region in 2017</w:t>
      </w:r>
      <w:r w:rsidR="00B81C4E">
        <w:rPr>
          <w:lang w:val="en-AU"/>
        </w:rPr>
        <w:t>–</w:t>
      </w:r>
      <w:r w:rsidR="00FA4E0D" w:rsidRPr="00FA4E0D">
        <w:t xml:space="preserve">18. </w:t>
      </w:r>
    </w:p>
    <w:bookmarkEnd w:id="1451"/>
    <w:p w14:paraId="6AEEC762" w14:textId="343AC65D" w:rsidR="000D35CB" w:rsidRDefault="00F1353C" w:rsidP="000D35CB">
      <w:pPr>
        <w:rPr>
          <w:lang w:val="en-AU"/>
        </w:rPr>
      </w:pPr>
      <w:r w:rsidRPr="00972603">
        <w:rPr>
          <w:lang w:val="en-AU"/>
        </w:rPr>
        <w:t xml:space="preserve">The estimated area of influence for the Stewart River has not been mapped as it is not included in the </w:t>
      </w:r>
      <w:r w:rsidR="00A67BBE" w:rsidRPr="00972603">
        <w:rPr>
          <w:lang w:val="en-AU"/>
        </w:rPr>
        <w:t xml:space="preserve">eReefs </w:t>
      </w:r>
      <w:r w:rsidRPr="00972603">
        <w:rPr>
          <w:lang w:val="en-AU"/>
        </w:rPr>
        <w:t>hydrodynamic model.</w:t>
      </w:r>
      <w:r>
        <w:rPr>
          <w:lang w:val="en-AU"/>
        </w:rPr>
        <w:t xml:space="preserve"> </w:t>
      </w:r>
    </w:p>
    <w:p w14:paraId="03389800" w14:textId="16ABC024" w:rsidR="007973F9" w:rsidRDefault="007973F9" w:rsidP="000D35CB">
      <w:pPr>
        <w:rPr>
          <w:lang w:val="en-AU"/>
        </w:rPr>
      </w:pPr>
      <w:r>
        <w:rPr>
          <w:noProof/>
          <w:lang w:val="en-AU" w:eastAsia="en-AU"/>
        </w:rPr>
        <w:drawing>
          <wp:anchor distT="0" distB="0" distL="114300" distR="114300" simplePos="0" relativeHeight="251429888" behindDoc="0" locked="0" layoutInCell="1" allowOverlap="1" wp14:anchorId="1315F11B" wp14:editId="145A3C2F">
            <wp:simplePos x="0" y="0"/>
            <wp:positionH relativeFrom="column">
              <wp:posOffset>0</wp:posOffset>
            </wp:positionH>
            <wp:positionV relativeFrom="paragraph">
              <wp:posOffset>-1905</wp:posOffset>
            </wp:positionV>
            <wp:extent cx="5732145" cy="7095490"/>
            <wp:effectExtent l="0" t="0" r="1905" b="0"/>
            <wp:wrapTopAndBottom/>
            <wp:docPr id="68" name="Picture 68" descr="(A) TSS loads, (B) DIN and PN loads and (C) discharge for the Stewart Basin from 2006 to2018. The loads reported here are based on the annual mean concentration reported in the Source Catchments modelling data and applied to each water year. Dotted line represents the long-term median for basin discharge." title="Loading from Stewart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Stewart Basin.JP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732145" cy="7095490"/>
                    </a:xfrm>
                    <a:prstGeom prst="rect">
                      <a:avLst/>
                    </a:prstGeom>
                  </pic:spPr>
                </pic:pic>
              </a:graphicData>
            </a:graphic>
            <wp14:sizeRelH relativeFrom="page">
              <wp14:pctWidth>0</wp14:pctWidth>
            </wp14:sizeRelH>
            <wp14:sizeRelV relativeFrom="page">
              <wp14:pctHeight>0</wp14:pctHeight>
            </wp14:sizeRelV>
          </wp:anchor>
        </w:drawing>
      </w:r>
    </w:p>
    <w:p w14:paraId="753E5992" w14:textId="6E6EFA27" w:rsidR="000D35CB" w:rsidRPr="00945D39" w:rsidRDefault="00A27877" w:rsidP="009B59A2">
      <w:pPr>
        <w:pStyle w:val="Figure"/>
        <w:rPr>
          <w:vanish/>
          <w:specVanish/>
        </w:rPr>
      </w:pPr>
      <w:bookmarkStart w:id="1452" w:name="_Ref505337821"/>
      <w:bookmarkStart w:id="1453" w:name="_Ref3992793"/>
      <w:bookmarkStart w:id="1454" w:name="_Toc10536225"/>
      <w:r>
        <w:t xml:space="preserve">Figure </w:t>
      </w:r>
      <w:r w:rsidR="00817A8B">
        <w:fldChar w:fldCharType="begin"/>
      </w:r>
      <w:r w:rsidR="00817A8B">
        <w:instrText xml:space="preserve"> STYLEREF 1 \s </w:instrText>
      </w:r>
      <w:r w:rsidR="00817A8B">
        <w:fldChar w:fldCharType="separate"/>
      </w:r>
      <w:r w:rsidR="00335316">
        <w:rPr>
          <w:noProof/>
        </w:rPr>
        <w:t>5</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19</w:t>
      </w:r>
      <w:r w:rsidR="00817A8B">
        <w:fldChar w:fldCharType="end"/>
      </w:r>
      <w:bookmarkEnd w:id="1452"/>
      <w:r w:rsidR="000D35CB" w:rsidRPr="00DB2D6E">
        <w:t xml:space="preserve">. </w:t>
      </w:r>
      <w:r w:rsidR="000D35CB">
        <w:t xml:space="preserve">(A) </w:t>
      </w:r>
      <w:r w:rsidR="00945D39" w:rsidRPr="00945D39">
        <w:t>TSS</w:t>
      </w:r>
      <w:r w:rsidR="00945D39" w:rsidRPr="00B94236">
        <w:t xml:space="preserve"> loads, (B) DIN and PN loads and (C) discharge </w:t>
      </w:r>
      <w:r w:rsidR="000D35CB" w:rsidRPr="00DB2D6E">
        <w:t xml:space="preserve">for the </w:t>
      </w:r>
      <w:r w:rsidR="002D65C2" w:rsidRPr="00945D39">
        <w:t>Stewart</w:t>
      </w:r>
      <w:r w:rsidR="000D35CB" w:rsidRPr="006E36E3">
        <w:t xml:space="preserve"> Basin from 2006</w:t>
      </w:r>
      <w:r w:rsidR="00B81C4E">
        <w:t xml:space="preserve"> to</w:t>
      </w:r>
      <w:r w:rsidR="00596888">
        <w:t>20</w:t>
      </w:r>
      <w:r w:rsidR="000D35CB" w:rsidRPr="006E36E3">
        <w:t>1</w:t>
      </w:r>
      <w:r w:rsidR="00945D39" w:rsidRPr="00945D39">
        <w:t>8</w:t>
      </w:r>
      <w:r w:rsidR="000D35CB" w:rsidRPr="00945D39">
        <w:t>.</w:t>
      </w:r>
      <w:bookmarkEnd w:id="1453"/>
      <w:bookmarkEnd w:id="1454"/>
    </w:p>
    <w:p w14:paraId="73FF3F88" w14:textId="2D4B1D90" w:rsidR="000D35CB" w:rsidRDefault="000D35CB" w:rsidP="000D35CB">
      <w:pPr>
        <w:pStyle w:val="Figure"/>
      </w:pPr>
      <w:r w:rsidRPr="00945D39">
        <w:t xml:space="preserve"> </w:t>
      </w:r>
      <w:r w:rsidR="00D8243E" w:rsidRPr="00C91269">
        <w:t>The loads reported here are based on the annual mean concentration reported in the Source Catchments modelling data and applied to each water year.</w:t>
      </w:r>
      <w:r w:rsidR="008B0952" w:rsidRPr="00C91269">
        <w:t xml:space="preserve"> Dotted line represents the long-term median for basin discharge.</w:t>
      </w:r>
    </w:p>
    <w:p w14:paraId="01320CFA" w14:textId="77777777" w:rsidR="00E00555" w:rsidRDefault="00E00555" w:rsidP="00E00555">
      <w:pPr>
        <w:jc w:val="left"/>
      </w:pPr>
      <w:bookmarkStart w:id="1455" w:name="_Ref504055625"/>
    </w:p>
    <w:p w14:paraId="173AEB58" w14:textId="0982FD0A" w:rsidR="002F094B" w:rsidRPr="00E82386" w:rsidRDefault="002F094B" w:rsidP="00E82386">
      <w:pPr>
        <w:jc w:val="left"/>
        <w:rPr>
          <w:i/>
        </w:rPr>
      </w:pPr>
      <w:r w:rsidRPr="00E82386">
        <w:rPr>
          <w:i/>
        </w:rPr>
        <w:t>Ambient and event water quality</w:t>
      </w:r>
    </w:p>
    <w:p w14:paraId="4A634EF5" w14:textId="181067AE" w:rsidR="002F094B" w:rsidRDefault="002F094B" w:rsidP="002F094B">
      <w:r>
        <w:t>The 2017</w:t>
      </w:r>
      <w:r w:rsidR="00B81C4E">
        <w:rPr>
          <w:lang w:val="en-AU"/>
        </w:rPr>
        <w:t>–</w:t>
      </w:r>
      <w:r>
        <w:t>18 Stewart River transect water quality results are plotted against distance from the river mouth</w:t>
      </w:r>
      <w:r w:rsidRPr="004D674B">
        <w:rPr>
          <w:szCs w:val="22"/>
        </w:rPr>
        <w:t xml:space="preserve"> in</w:t>
      </w:r>
      <w:r w:rsidR="0023050B" w:rsidRPr="00E2118B">
        <w:rPr>
          <w:szCs w:val="22"/>
        </w:rPr>
        <w:t xml:space="preserve"> </w:t>
      </w:r>
      <w:r w:rsidR="0023050B" w:rsidRPr="007569F7">
        <w:rPr>
          <w:szCs w:val="22"/>
        </w:rPr>
        <w:fldChar w:fldCharType="begin"/>
      </w:r>
      <w:r w:rsidR="0023050B" w:rsidRPr="00B23B73">
        <w:rPr>
          <w:szCs w:val="22"/>
        </w:rPr>
        <w:instrText xml:space="preserve"> REF _Ref530126158 \h </w:instrText>
      </w:r>
      <w:r w:rsidR="0023050B">
        <w:rPr>
          <w:szCs w:val="22"/>
        </w:rPr>
        <w:instrText xml:space="preserve"> \* MERGEFORMAT </w:instrText>
      </w:r>
      <w:r w:rsidR="0023050B" w:rsidRPr="007569F7">
        <w:rPr>
          <w:szCs w:val="22"/>
        </w:rPr>
      </w:r>
      <w:r w:rsidR="0023050B" w:rsidRPr="007569F7">
        <w:rPr>
          <w:szCs w:val="22"/>
        </w:rPr>
        <w:fldChar w:fldCharType="separate"/>
      </w:r>
      <w:r w:rsidR="00335316" w:rsidRPr="00335316">
        <w:rPr>
          <w:rStyle w:val="FigureChar"/>
          <w:rFonts w:eastAsia="SimSun"/>
          <w:sz w:val="22"/>
          <w:szCs w:val="22"/>
        </w:rPr>
        <w:t xml:space="preserve">Figure </w:t>
      </w:r>
      <w:r w:rsidR="00335316" w:rsidRPr="00335316">
        <w:rPr>
          <w:rStyle w:val="FigureChar"/>
          <w:rFonts w:eastAsia="SimSun"/>
          <w:noProof/>
          <w:sz w:val="22"/>
          <w:szCs w:val="22"/>
        </w:rPr>
        <w:t>5</w:t>
      </w:r>
      <w:r w:rsidR="00335316" w:rsidRPr="00335316">
        <w:rPr>
          <w:rStyle w:val="FigureChar"/>
          <w:rFonts w:eastAsia="SimSun"/>
          <w:noProof/>
          <w:sz w:val="22"/>
          <w:szCs w:val="22"/>
        </w:rPr>
        <w:noBreakHyphen/>
        <w:t>20</w:t>
      </w:r>
      <w:r w:rsidR="0023050B" w:rsidRPr="007569F7">
        <w:rPr>
          <w:szCs w:val="22"/>
        </w:rPr>
        <w:fldChar w:fldCharType="end"/>
      </w:r>
      <w:r w:rsidRPr="004D674B">
        <w:rPr>
          <w:szCs w:val="22"/>
        </w:rPr>
        <w:t>. The plots</w:t>
      </w:r>
      <w:r>
        <w:t xml:space="preserve"> show few clear trends. </w:t>
      </w:r>
    </w:p>
    <w:p w14:paraId="5ED8EB7D" w14:textId="3A1CFE47" w:rsidR="002F094B" w:rsidRDefault="002F094B" w:rsidP="002F094B">
      <w:r>
        <w:t>Ambient TSS concentrations for the Stewart River transect (2017</w:t>
      </w:r>
      <w:r w:rsidR="00B81C4E">
        <w:rPr>
          <w:lang w:val="en-AU"/>
        </w:rPr>
        <w:t>–</w:t>
      </w:r>
      <w:r>
        <w:t>18 water year) ranged from 0.2 to 25 mg</w:t>
      </w:r>
      <w:r w:rsidR="00596888">
        <w:t xml:space="preserve"> </w:t>
      </w:r>
      <w:r>
        <w:t>L</w:t>
      </w:r>
      <w:r w:rsidR="00596888" w:rsidRPr="001F214B">
        <w:rPr>
          <w:vertAlign w:val="superscript"/>
        </w:rPr>
        <w:t>-1</w:t>
      </w:r>
      <w:r>
        <w:t xml:space="preserve"> with a mean concentration of 4.3 mg</w:t>
      </w:r>
      <w:r w:rsidR="00596888">
        <w:t xml:space="preserve"> </w:t>
      </w:r>
      <w:r>
        <w:t>L</w:t>
      </w:r>
      <w:r w:rsidR="00596888" w:rsidRPr="001F214B">
        <w:rPr>
          <w:vertAlign w:val="superscript"/>
        </w:rPr>
        <w:t>-1</w:t>
      </w:r>
      <w:r>
        <w:t xml:space="preserve">. </w:t>
      </w:r>
      <w:r w:rsidR="0023050B">
        <w:t xml:space="preserve">Concentrations of </w:t>
      </w:r>
      <w:r>
        <w:t>Chl-</w:t>
      </w:r>
      <w:r w:rsidRPr="00B23B73">
        <w:rPr>
          <w:i/>
        </w:rPr>
        <w:t>a</w:t>
      </w:r>
      <w:r>
        <w:t xml:space="preserve"> ranged from &lt;0.2</w:t>
      </w:r>
      <w:r w:rsidRPr="008C6A35">
        <w:rPr>
          <w:rFonts w:cs="Arial"/>
        </w:rPr>
        <w:t xml:space="preserve"> </w:t>
      </w:r>
      <w:r w:rsidR="00B81C4E">
        <w:rPr>
          <w:rFonts w:cs="Arial"/>
        </w:rPr>
        <w:t>to</w:t>
      </w:r>
      <w:r w:rsidR="00B81C4E">
        <w:t xml:space="preserve"> </w:t>
      </w:r>
      <w:r>
        <w:t>1.3</w:t>
      </w:r>
      <w:r w:rsidRPr="008C6A35">
        <w:rPr>
          <w:rFonts w:cs="Arial"/>
        </w:rPr>
        <w:t xml:space="preserve"> </w:t>
      </w:r>
      <w:r>
        <w:rPr>
          <w:rFonts w:cs="Arial"/>
        </w:rPr>
        <w:t>µ</w:t>
      </w:r>
      <w:r>
        <w:t>g</w:t>
      </w:r>
      <w:r w:rsidR="00596888">
        <w:t xml:space="preserve"> </w:t>
      </w:r>
      <w:r>
        <w:t>L</w:t>
      </w:r>
      <w:r w:rsidR="00596888" w:rsidRPr="001F214B">
        <w:rPr>
          <w:vertAlign w:val="superscript"/>
        </w:rPr>
        <w:t>-1</w:t>
      </w:r>
      <w:r>
        <w:t xml:space="preserve">, </w:t>
      </w:r>
      <w:r w:rsidR="00092101">
        <w:t xml:space="preserve">and </w:t>
      </w:r>
      <w:r>
        <w:t xml:space="preserve">mean ambient </w:t>
      </w:r>
      <w:r w:rsidR="0023050B">
        <w:t>Chl</w:t>
      </w:r>
      <w:r>
        <w:t>-</w:t>
      </w:r>
      <w:r w:rsidRPr="00B23B73">
        <w:rPr>
          <w:i/>
        </w:rPr>
        <w:t>a</w:t>
      </w:r>
      <w:r>
        <w:t xml:space="preserve"> was 0.4 </w:t>
      </w:r>
      <w:r w:rsidR="005B02C2" w:rsidRPr="00841144">
        <w:rPr>
          <w:lang w:val="en-AU"/>
        </w:rPr>
        <w:t>µg</w:t>
      </w:r>
      <w:r w:rsidR="005B02C2">
        <w:rPr>
          <w:lang w:val="en-AU"/>
        </w:rPr>
        <w:t xml:space="preserve"> </w:t>
      </w:r>
      <w:r w:rsidR="005B02C2" w:rsidRPr="00841144">
        <w:rPr>
          <w:lang w:val="en-AU"/>
        </w:rPr>
        <w:t>L</w:t>
      </w:r>
      <w:r w:rsidR="005B02C2" w:rsidRPr="0044689A">
        <w:rPr>
          <w:vertAlign w:val="superscript"/>
          <w:lang w:val="en-AU"/>
        </w:rPr>
        <w:t>-1</w:t>
      </w:r>
      <w:r>
        <w:t xml:space="preserve">. </w:t>
      </w:r>
    </w:p>
    <w:p w14:paraId="42CEF61F" w14:textId="2A05D91C" w:rsidR="002F094B" w:rsidRDefault="002F094B" w:rsidP="002F094B">
      <w:r>
        <w:t xml:space="preserve">Although there was no focused flood event monitoring </w:t>
      </w:r>
      <w:r w:rsidR="00B81C4E">
        <w:t xml:space="preserve">during </w:t>
      </w:r>
      <w:r>
        <w:t>the 2017</w:t>
      </w:r>
      <w:r w:rsidR="00B81C4E">
        <w:rPr>
          <w:lang w:val="en-AU"/>
        </w:rPr>
        <w:t>–</w:t>
      </w:r>
      <w:r>
        <w:t>18 wet season, samples were collected during the rising stage (</w:t>
      </w:r>
      <w:r w:rsidR="004C5B76">
        <w:t>24 January 2018</w:t>
      </w:r>
      <w:r>
        <w:t>) of the first event of the wet season</w:t>
      </w:r>
      <w:r w:rsidR="004C5B76">
        <w:t xml:space="preserve"> near the mouth of the Stewart River (SR01)</w:t>
      </w:r>
      <w:r>
        <w:t>. A TSS concentration of 56 mg</w:t>
      </w:r>
      <w:r w:rsidR="005B02C2">
        <w:t xml:space="preserve"> </w:t>
      </w:r>
      <w:r>
        <w:t>L</w:t>
      </w:r>
      <w:r w:rsidR="005B02C2" w:rsidRPr="00595D99">
        <w:rPr>
          <w:vertAlign w:val="superscript"/>
        </w:rPr>
        <w:t>-1</w:t>
      </w:r>
      <w:r>
        <w:t xml:space="preserve"> was measured during this first flush event, compared to a mean ambient concentration of 4 mg</w:t>
      </w:r>
      <w:r w:rsidR="00596888">
        <w:t xml:space="preserve"> </w:t>
      </w:r>
      <w:r>
        <w:t>L</w:t>
      </w:r>
      <w:r w:rsidR="00596888" w:rsidRPr="001F214B">
        <w:rPr>
          <w:vertAlign w:val="superscript"/>
        </w:rPr>
        <w:t>-1</w:t>
      </w:r>
      <w:r>
        <w:t xml:space="preserve"> for SR01 for the 2017</w:t>
      </w:r>
      <w:r w:rsidR="00B81C4E">
        <w:rPr>
          <w:lang w:val="en-AU"/>
        </w:rPr>
        <w:t>–</w:t>
      </w:r>
      <w:r>
        <w:t>18 water year. Concentrations of NO</w:t>
      </w:r>
      <w:r w:rsidRPr="00B23B73">
        <w:rPr>
          <w:vertAlign w:val="subscript"/>
        </w:rPr>
        <w:t>x</w:t>
      </w:r>
      <w:r>
        <w:t xml:space="preserve"> (47.5</w:t>
      </w:r>
      <w:r w:rsidR="005B02C2" w:rsidRPr="005B02C2">
        <w:rPr>
          <w:lang w:val="en-AU"/>
        </w:rPr>
        <w:t xml:space="preserve"> </w:t>
      </w:r>
      <w:r w:rsidR="005B02C2" w:rsidRPr="00841144">
        <w:rPr>
          <w:lang w:val="en-AU"/>
        </w:rPr>
        <w:t>µg</w:t>
      </w:r>
      <w:r w:rsidR="005B02C2">
        <w:rPr>
          <w:lang w:val="en-AU"/>
        </w:rPr>
        <w:t xml:space="preserve"> </w:t>
      </w:r>
      <w:r w:rsidR="005B02C2" w:rsidRPr="00841144">
        <w:rPr>
          <w:lang w:val="en-AU"/>
        </w:rPr>
        <w:t>L</w:t>
      </w:r>
      <w:r w:rsidR="005B02C2" w:rsidRPr="0044689A">
        <w:rPr>
          <w:vertAlign w:val="superscript"/>
          <w:lang w:val="en-AU"/>
        </w:rPr>
        <w:t>-1</w:t>
      </w:r>
      <w:r>
        <w:t xml:space="preserve">), DON (330.5 </w:t>
      </w:r>
      <w:r w:rsidR="005B02C2" w:rsidRPr="00841144">
        <w:rPr>
          <w:lang w:val="en-AU"/>
        </w:rPr>
        <w:t>µg</w:t>
      </w:r>
      <w:r w:rsidR="005B02C2">
        <w:rPr>
          <w:lang w:val="en-AU"/>
        </w:rPr>
        <w:t xml:space="preserve"> </w:t>
      </w:r>
      <w:r w:rsidR="005B02C2" w:rsidRPr="00841144">
        <w:rPr>
          <w:lang w:val="en-AU"/>
        </w:rPr>
        <w:t>L</w:t>
      </w:r>
      <w:r w:rsidR="005B02C2" w:rsidRPr="0044689A">
        <w:rPr>
          <w:vertAlign w:val="superscript"/>
          <w:lang w:val="en-AU"/>
        </w:rPr>
        <w:t>-1</w:t>
      </w:r>
      <w:r>
        <w:t xml:space="preserve">) and DOP (9 </w:t>
      </w:r>
      <w:r w:rsidR="005B02C2" w:rsidRPr="00841144">
        <w:rPr>
          <w:lang w:val="en-AU"/>
        </w:rPr>
        <w:t>µg</w:t>
      </w:r>
      <w:r w:rsidR="005B02C2">
        <w:rPr>
          <w:lang w:val="en-AU"/>
        </w:rPr>
        <w:t xml:space="preserve"> </w:t>
      </w:r>
      <w:r w:rsidR="005B02C2" w:rsidRPr="00841144">
        <w:rPr>
          <w:lang w:val="en-AU"/>
        </w:rPr>
        <w:t>L</w:t>
      </w:r>
      <w:r w:rsidR="005B02C2" w:rsidRPr="0044689A">
        <w:rPr>
          <w:vertAlign w:val="superscript"/>
          <w:lang w:val="en-AU"/>
        </w:rPr>
        <w:t>-1</w:t>
      </w:r>
      <w:r>
        <w:t xml:space="preserve">) at SR01 were 4 to 5 times higher than </w:t>
      </w:r>
      <w:r w:rsidR="00B81C4E">
        <w:t xml:space="preserve">the </w:t>
      </w:r>
      <w:r>
        <w:t xml:space="preserve">ambient means. Only 2 </w:t>
      </w:r>
      <w:r w:rsidR="005B02C2" w:rsidRPr="00841144">
        <w:rPr>
          <w:lang w:val="en-AU"/>
        </w:rPr>
        <w:t>µg</w:t>
      </w:r>
      <w:r w:rsidR="005B02C2">
        <w:rPr>
          <w:lang w:val="en-AU"/>
        </w:rPr>
        <w:t xml:space="preserve"> </w:t>
      </w:r>
      <w:r w:rsidR="005B02C2" w:rsidRPr="00841144">
        <w:rPr>
          <w:lang w:val="en-AU"/>
        </w:rPr>
        <w:t>L</w:t>
      </w:r>
      <w:r w:rsidR="005B02C2" w:rsidRPr="0044689A">
        <w:rPr>
          <w:vertAlign w:val="superscript"/>
          <w:lang w:val="en-AU"/>
        </w:rPr>
        <w:t>-1</w:t>
      </w:r>
      <w:r>
        <w:t xml:space="preserve"> PN (based on calculations of TN-TDN) were present in the </w:t>
      </w:r>
      <w:r w:rsidR="00A34683">
        <w:t xml:space="preserve">event </w:t>
      </w:r>
      <w:r>
        <w:t>sample.</w:t>
      </w:r>
    </w:p>
    <w:p w14:paraId="18C4E9B1" w14:textId="2B938C64" w:rsidR="002F094B" w:rsidRPr="004D674B" w:rsidRDefault="002F094B" w:rsidP="002F094B">
      <w:pPr>
        <w:rPr>
          <w:szCs w:val="22"/>
        </w:rPr>
      </w:pPr>
      <w:r>
        <w:t xml:space="preserve">Elevated TSS concentrations of 17 and 25 </w:t>
      </w:r>
      <w:r w:rsidR="005B02C2">
        <w:t>mg L</w:t>
      </w:r>
      <w:r w:rsidR="005B02C2" w:rsidRPr="0044689A">
        <w:rPr>
          <w:vertAlign w:val="superscript"/>
        </w:rPr>
        <w:t>-1</w:t>
      </w:r>
      <w:r>
        <w:t xml:space="preserve"> were measured at SR01 and SR03 on </w:t>
      </w:r>
      <w:r w:rsidR="004C5B76">
        <w:t>2 February 2018</w:t>
      </w:r>
      <w:r>
        <w:t xml:space="preserve"> and </w:t>
      </w:r>
      <w:r w:rsidR="004C5B76">
        <w:t>3 February 2018</w:t>
      </w:r>
      <w:r w:rsidR="00B81C4E">
        <w:t>, respectively</w:t>
      </w:r>
      <w:r>
        <w:t xml:space="preserve">; however, both these measurements were from subsurface samples and respective surface concentrations were relatively low at 7 and 4 mg/L. Maximum PN concentrations were detected </w:t>
      </w:r>
      <w:r w:rsidR="006A068C">
        <w:t>in</w:t>
      </w:r>
      <w:r>
        <w:t xml:space="preserve"> </w:t>
      </w:r>
      <w:r w:rsidR="006A068C">
        <w:t>enclosed coastal</w:t>
      </w:r>
      <w:r>
        <w:t xml:space="preserve"> sites SR01 and SR02, also primarily in subsurface samples. The maximum PP concentration was detected at 16.5 m depth at </w:t>
      </w:r>
      <w:r w:rsidR="006A068C">
        <w:t>o</w:t>
      </w:r>
      <w:r w:rsidR="004C5B76">
        <w:t xml:space="preserve">pen </w:t>
      </w:r>
      <w:r w:rsidR="006A068C">
        <w:t>c</w:t>
      </w:r>
      <w:r w:rsidR="004C5B76">
        <w:t xml:space="preserve">oastal </w:t>
      </w:r>
      <w:r>
        <w:t>site SR05, potentially due to wind</w:t>
      </w:r>
      <w:r w:rsidR="00092101">
        <w:t>-driven</w:t>
      </w:r>
      <w:r>
        <w:t xml:space="preserve"> resuspension of sediments. </w:t>
      </w:r>
      <w:r w:rsidR="00DB1350">
        <w:t>PO</w:t>
      </w:r>
      <w:r w:rsidR="00DB1350" w:rsidRPr="00A56E85">
        <w:rPr>
          <w:vertAlign w:val="subscript"/>
        </w:rPr>
        <w:t>4</w:t>
      </w:r>
      <w:r>
        <w:t>, NH</w:t>
      </w:r>
      <w:r w:rsidRPr="00B23B73">
        <w:rPr>
          <w:vertAlign w:val="subscript"/>
        </w:rPr>
        <w:t>3</w:t>
      </w:r>
      <w:r>
        <w:t xml:space="preserve"> and Chl-</w:t>
      </w:r>
      <w:r w:rsidRPr="00B23B73">
        <w:rPr>
          <w:i/>
        </w:rPr>
        <w:t>a</w:t>
      </w:r>
      <w:r>
        <w:t xml:space="preserve"> remained relatively constant across the si</w:t>
      </w:r>
      <w:r w:rsidRPr="004D674B">
        <w:rPr>
          <w:szCs w:val="22"/>
        </w:rPr>
        <w:t>tes (</w:t>
      </w:r>
      <w:r w:rsidRPr="007569F7">
        <w:rPr>
          <w:szCs w:val="22"/>
        </w:rPr>
        <w:fldChar w:fldCharType="begin"/>
      </w:r>
      <w:r w:rsidRPr="00B23B73">
        <w:rPr>
          <w:szCs w:val="22"/>
        </w:rPr>
        <w:instrText xml:space="preserve"> REF _Ref530126158 \h </w:instrText>
      </w:r>
      <w:r w:rsidR="00A34683" w:rsidRPr="00B23B73">
        <w:rPr>
          <w:szCs w:val="22"/>
        </w:rPr>
        <w:instrText xml:space="preserve"> \* MERGEFORMAT </w:instrText>
      </w:r>
      <w:r w:rsidRPr="007569F7">
        <w:rPr>
          <w:szCs w:val="22"/>
        </w:rPr>
      </w:r>
      <w:r w:rsidRPr="007569F7">
        <w:rPr>
          <w:szCs w:val="22"/>
        </w:rPr>
        <w:fldChar w:fldCharType="separate"/>
      </w:r>
      <w:r w:rsidR="00335316" w:rsidRPr="00335316">
        <w:rPr>
          <w:rStyle w:val="FigureChar"/>
          <w:rFonts w:eastAsia="SimSun"/>
          <w:sz w:val="22"/>
          <w:szCs w:val="22"/>
        </w:rPr>
        <w:t xml:space="preserve">Figure </w:t>
      </w:r>
      <w:r w:rsidR="00335316" w:rsidRPr="00335316">
        <w:rPr>
          <w:rStyle w:val="FigureChar"/>
          <w:rFonts w:eastAsia="SimSun"/>
          <w:noProof/>
          <w:sz w:val="22"/>
          <w:szCs w:val="22"/>
        </w:rPr>
        <w:t>5</w:t>
      </w:r>
      <w:r w:rsidR="00335316" w:rsidRPr="00335316">
        <w:rPr>
          <w:rStyle w:val="FigureChar"/>
          <w:rFonts w:eastAsia="SimSun"/>
          <w:noProof/>
          <w:sz w:val="22"/>
          <w:szCs w:val="22"/>
        </w:rPr>
        <w:noBreakHyphen/>
        <w:t>20</w:t>
      </w:r>
      <w:r w:rsidRPr="007569F7">
        <w:rPr>
          <w:szCs w:val="22"/>
        </w:rPr>
        <w:fldChar w:fldCharType="end"/>
      </w:r>
      <w:r w:rsidRPr="004D674B">
        <w:rPr>
          <w:szCs w:val="22"/>
        </w:rPr>
        <w:t xml:space="preserve">). Maximum and mean </w:t>
      </w:r>
      <w:r w:rsidR="00092101">
        <w:rPr>
          <w:szCs w:val="22"/>
        </w:rPr>
        <w:t>C</w:t>
      </w:r>
      <w:r w:rsidR="00092101" w:rsidRPr="004D674B">
        <w:rPr>
          <w:szCs w:val="22"/>
        </w:rPr>
        <w:t>hl</w:t>
      </w:r>
      <w:r w:rsidRPr="007569F7">
        <w:rPr>
          <w:szCs w:val="22"/>
        </w:rPr>
        <w:t>-</w:t>
      </w:r>
      <w:r w:rsidRPr="00B23B73">
        <w:rPr>
          <w:i/>
          <w:szCs w:val="22"/>
        </w:rPr>
        <w:t>a</w:t>
      </w:r>
      <w:r w:rsidRPr="004D674B">
        <w:rPr>
          <w:szCs w:val="22"/>
        </w:rPr>
        <w:t xml:space="preserve"> concentrations were 1.3 and 0.40 </w:t>
      </w:r>
      <w:r w:rsidR="005B02C2" w:rsidRPr="00841144">
        <w:rPr>
          <w:lang w:val="en-AU"/>
        </w:rPr>
        <w:t>µg</w:t>
      </w:r>
      <w:r w:rsidR="005B02C2">
        <w:rPr>
          <w:lang w:val="en-AU"/>
        </w:rPr>
        <w:t xml:space="preserve"> </w:t>
      </w:r>
      <w:r w:rsidR="005B02C2" w:rsidRPr="00841144">
        <w:rPr>
          <w:lang w:val="en-AU"/>
        </w:rPr>
        <w:t>L</w:t>
      </w:r>
      <w:r w:rsidR="005B02C2" w:rsidRPr="0044689A">
        <w:rPr>
          <w:vertAlign w:val="superscript"/>
          <w:lang w:val="en-AU"/>
        </w:rPr>
        <w:t>-1</w:t>
      </w:r>
      <w:r w:rsidR="00092101">
        <w:rPr>
          <w:szCs w:val="22"/>
        </w:rPr>
        <w:t>,</w:t>
      </w:r>
      <w:r w:rsidRPr="004D674B">
        <w:rPr>
          <w:szCs w:val="22"/>
        </w:rPr>
        <w:t xml:space="preserve"> respectively.</w:t>
      </w:r>
    </w:p>
    <w:p w14:paraId="5545EA64" w14:textId="6E42888B" w:rsidR="002F094B" w:rsidRPr="00926A5A" w:rsidRDefault="002F094B" w:rsidP="002F094B">
      <w:r w:rsidRPr="00926A5A">
        <w:t xml:space="preserve">When compared against the annual water quality </w:t>
      </w:r>
      <w:r w:rsidR="00511BC0">
        <w:t>GVs</w:t>
      </w:r>
      <w:r w:rsidR="00511BC0" w:rsidRPr="00926A5A">
        <w:t xml:space="preserve"> </w:t>
      </w:r>
      <w:r w:rsidRPr="00926A5A">
        <w:t xml:space="preserve">for the </w:t>
      </w:r>
      <w:r w:rsidR="006A068C">
        <w:t>e</w:t>
      </w:r>
      <w:r w:rsidR="004C5B76">
        <w:t xml:space="preserve">nclosed </w:t>
      </w:r>
      <w:r w:rsidR="006A068C">
        <w:t>c</w:t>
      </w:r>
      <w:r w:rsidR="004C5B76">
        <w:t>oastal</w:t>
      </w:r>
      <w:r w:rsidR="004C5B76" w:rsidRPr="00926A5A">
        <w:t xml:space="preserve"> </w:t>
      </w:r>
      <w:r w:rsidRPr="00926A5A">
        <w:t xml:space="preserve">zone, Stewart River results (wet and dry season combined) were generally within the </w:t>
      </w:r>
      <w:r w:rsidR="00511BC0">
        <w:t>GVs</w:t>
      </w:r>
      <w:r w:rsidR="00511BC0" w:rsidRPr="00926A5A">
        <w:t xml:space="preserve"> </w:t>
      </w:r>
      <w:r w:rsidRPr="00926A5A">
        <w:t xml:space="preserve">with the exception of </w:t>
      </w:r>
      <w:r w:rsidR="00DB1350">
        <w:t>PO</w:t>
      </w:r>
      <w:r w:rsidR="00DB1350" w:rsidRPr="00A56E85">
        <w:rPr>
          <w:vertAlign w:val="subscript"/>
        </w:rPr>
        <w:t>4</w:t>
      </w:r>
      <w:r w:rsidRPr="00926A5A">
        <w:t xml:space="preserve">, which exceeded the </w:t>
      </w:r>
      <w:r w:rsidRPr="002F094B">
        <w:t>20-50-80</w:t>
      </w:r>
      <w:r w:rsidR="00092101" w:rsidRPr="00B23B73">
        <w:rPr>
          <w:vertAlign w:val="superscript"/>
        </w:rPr>
        <w:t>th</w:t>
      </w:r>
      <w:r w:rsidRPr="00926A5A">
        <w:t xml:space="preserve"> percentile guidelines. </w:t>
      </w:r>
      <w:r>
        <w:t xml:space="preserve">In the </w:t>
      </w:r>
      <w:r w:rsidR="006A068C">
        <w:t>o</w:t>
      </w:r>
      <w:r w:rsidR="004C5B76">
        <w:t xml:space="preserve">pen </w:t>
      </w:r>
      <w:r w:rsidR="006A068C">
        <w:t>c</w:t>
      </w:r>
      <w:r w:rsidR="004C5B76">
        <w:t>oastal</w:t>
      </w:r>
      <w:r>
        <w:t xml:space="preserve"> zone, mean </w:t>
      </w:r>
      <w:r w:rsidR="00092101">
        <w:t xml:space="preserve">Secchi </w:t>
      </w:r>
      <w:r>
        <w:t>depth (5.6</w:t>
      </w:r>
      <w:r w:rsidR="00FD697F">
        <w:t xml:space="preserve"> </w:t>
      </w:r>
      <w:r>
        <w:t xml:space="preserve">m) was less than the annual </w:t>
      </w:r>
      <w:r w:rsidR="00B81C4E">
        <w:t xml:space="preserve">GV </w:t>
      </w:r>
      <w:r>
        <w:t>(</w:t>
      </w:r>
      <w:r>
        <w:rPr>
          <w:rFonts w:cs="Arial"/>
        </w:rPr>
        <w:t>≥</w:t>
      </w:r>
      <w:r>
        <w:t>10</w:t>
      </w:r>
      <w:r w:rsidR="00FD697F">
        <w:t xml:space="preserve"> </w:t>
      </w:r>
      <w:r>
        <w:t>m) and NH</w:t>
      </w:r>
      <w:r w:rsidRPr="00613CED">
        <w:rPr>
          <w:vertAlign w:val="subscript"/>
        </w:rPr>
        <w:t>3</w:t>
      </w:r>
      <w:r>
        <w:t xml:space="preserve"> concentrations exceeded the annual </w:t>
      </w:r>
      <w:r w:rsidR="00B81C4E">
        <w:t xml:space="preserve">GV </w:t>
      </w:r>
      <w:r>
        <w:t>for all percentiles. In both cases</w:t>
      </w:r>
      <w:r w:rsidR="00B81C4E">
        <w:t>,</w:t>
      </w:r>
      <w:r>
        <w:t xml:space="preserve"> this may be </w:t>
      </w:r>
      <w:r w:rsidR="00B81C4E">
        <w:t xml:space="preserve">because </w:t>
      </w:r>
      <w:r>
        <w:t>most samples were collected during the wet season. However, median TSS, TDN,</w:t>
      </w:r>
      <w:r w:rsidR="00DB1350" w:rsidRPr="00DB1350">
        <w:t xml:space="preserve"> </w:t>
      </w:r>
      <w:r w:rsidR="00DB1350">
        <w:t>PO</w:t>
      </w:r>
      <w:r w:rsidR="00DB1350" w:rsidRPr="00A56E85">
        <w:rPr>
          <w:vertAlign w:val="subscript"/>
        </w:rPr>
        <w:t>4</w:t>
      </w:r>
      <w:r>
        <w:t xml:space="preserve"> and NO</w:t>
      </w:r>
      <w:r w:rsidRPr="00B23B73">
        <w:rPr>
          <w:vertAlign w:val="subscript"/>
        </w:rPr>
        <w:t>x</w:t>
      </w:r>
      <w:r>
        <w:t xml:space="preserve"> concentrations for the </w:t>
      </w:r>
      <w:r w:rsidR="006A068C">
        <w:t>o</w:t>
      </w:r>
      <w:r w:rsidR="004C5B76">
        <w:t xml:space="preserve">pen </w:t>
      </w:r>
      <w:r w:rsidR="006A068C">
        <w:t>c</w:t>
      </w:r>
      <w:r w:rsidR="004C5B76">
        <w:t>oastal</w:t>
      </w:r>
      <w:r>
        <w:t xml:space="preserve"> zone wet season samples also exceeded the wet season </w:t>
      </w:r>
      <w:r w:rsidR="00B81C4E">
        <w:t>GVs</w:t>
      </w:r>
      <w:r>
        <w:t>. Mean dry season TSS (4.0 mg</w:t>
      </w:r>
      <w:r w:rsidR="00FD697F">
        <w:t xml:space="preserve"> </w:t>
      </w:r>
      <w:r>
        <w:t>L</w:t>
      </w:r>
      <w:r w:rsidR="00FD697F" w:rsidRPr="00595D99">
        <w:rPr>
          <w:vertAlign w:val="superscript"/>
        </w:rPr>
        <w:t>-1</w:t>
      </w:r>
      <w:r>
        <w:t xml:space="preserve">) exceeded </w:t>
      </w:r>
      <w:r>
        <w:lastRenderedPageBreak/>
        <w:t xml:space="preserve">the 1.6 </w:t>
      </w:r>
      <w:r w:rsidR="00FD697F">
        <w:t>mg L</w:t>
      </w:r>
      <w:r w:rsidR="00FD697F" w:rsidRPr="0044689A">
        <w:rPr>
          <w:vertAlign w:val="superscript"/>
        </w:rPr>
        <w:t>-1</w:t>
      </w:r>
      <w:r>
        <w:t xml:space="preserve"> </w:t>
      </w:r>
      <w:r w:rsidR="00B81C4E">
        <w:t xml:space="preserve">GV </w:t>
      </w:r>
      <w:r>
        <w:t>and median TDN, NO</w:t>
      </w:r>
      <w:r w:rsidRPr="00B23B73">
        <w:rPr>
          <w:vertAlign w:val="subscript"/>
        </w:rPr>
        <w:t>x</w:t>
      </w:r>
      <w:r>
        <w:t>,</w:t>
      </w:r>
      <w:r w:rsidR="00DB1350" w:rsidRPr="00DB1350">
        <w:t xml:space="preserve"> </w:t>
      </w:r>
      <w:r w:rsidR="00DB1350">
        <w:t>PO</w:t>
      </w:r>
      <w:r w:rsidR="00DB1350" w:rsidRPr="00A56E85">
        <w:rPr>
          <w:vertAlign w:val="subscript"/>
        </w:rPr>
        <w:t>4</w:t>
      </w:r>
      <w:r>
        <w:t xml:space="preserve"> and Chl-</w:t>
      </w:r>
      <w:r w:rsidRPr="00B23B73">
        <w:rPr>
          <w:i/>
        </w:rPr>
        <w:t>a</w:t>
      </w:r>
      <w:r>
        <w:t xml:space="preserve"> also exceeded the dry season </w:t>
      </w:r>
      <w:r w:rsidR="006A068C">
        <w:t>o</w:t>
      </w:r>
      <w:r w:rsidR="004C5B76">
        <w:t xml:space="preserve">pen </w:t>
      </w:r>
      <w:r w:rsidR="006A068C">
        <w:t>c</w:t>
      </w:r>
      <w:r w:rsidR="004C5B76">
        <w:t>oastal</w:t>
      </w:r>
      <w:r>
        <w:t xml:space="preserve"> </w:t>
      </w:r>
      <w:r w:rsidR="00B81C4E">
        <w:t>GVs</w:t>
      </w:r>
      <w:r>
        <w:t>. In the mid-shelf zone, median TN, TDN, NH</w:t>
      </w:r>
      <w:r w:rsidRPr="00B23B73">
        <w:rPr>
          <w:vertAlign w:val="subscript"/>
        </w:rPr>
        <w:t>3</w:t>
      </w:r>
      <w:r>
        <w:t>, NO</w:t>
      </w:r>
      <w:r w:rsidRPr="00B23B73">
        <w:rPr>
          <w:vertAlign w:val="subscript"/>
        </w:rPr>
        <w:t>x</w:t>
      </w:r>
      <w:r>
        <w:t>,</w:t>
      </w:r>
      <w:r w:rsidR="00DB1350" w:rsidRPr="00DB1350">
        <w:t xml:space="preserve"> </w:t>
      </w:r>
      <w:r w:rsidR="00DB1350">
        <w:t>PO</w:t>
      </w:r>
      <w:r w:rsidR="00DB1350" w:rsidRPr="00A56E85">
        <w:rPr>
          <w:vertAlign w:val="subscript"/>
        </w:rPr>
        <w:t>4</w:t>
      </w:r>
      <w:r>
        <w:t xml:space="preserve"> and </w:t>
      </w:r>
      <w:r w:rsidR="00C91269">
        <w:t>C</w:t>
      </w:r>
      <w:r>
        <w:t>hl-</w:t>
      </w:r>
      <w:r w:rsidRPr="00B23B73">
        <w:rPr>
          <w:i/>
        </w:rPr>
        <w:t>a</w:t>
      </w:r>
      <w:r>
        <w:t xml:space="preserve"> concentrations (wet and dry season combined) exceeded the annual </w:t>
      </w:r>
      <w:r w:rsidR="00B81C4E">
        <w:t>GVs</w:t>
      </w:r>
      <w:r>
        <w:t xml:space="preserve">. </w:t>
      </w:r>
    </w:p>
    <w:p w14:paraId="5D033FA4" w14:textId="3CC5D84B" w:rsidR="00297998" w:rsidRDefault="00297998" w:rsidP="0097272C"/>
    <w:p w14:paraId="545F9EC6" w14:textId="6F202675" w:rsidR="00DA1B5C" w:rsidRDefault="00DA1B5C" w:rsidP="00DA1B5C">
      <w:pPr>
        <w:rPr>
          <w:rStyle w:val="FigureChar"/>
        </w:rPr>
      </w:pPr>
      <w:r>
        <w:rPr>
          <w:rStyle w:val="FigureChar"/>
        </w:rPr>
        <w:br w:type="page"/>
      </w:r>
    </w:p>
    <w:p w14:paraId="06D94DB6" w14:textId="6F2ED7C4" w:rsidR="002F094B" w:rsidRDefault="00C91269" w:rsidP="002F094B">
      <w:pPr>
        <w:rPr>
          <w:rStyle w:val="FigureChar"/>
          <w:rFonts w:eastAsia="SimSun"/>
        </w:rPr>
      </w:pPr>
      <w:bookmarkStart w:id="1456" w:name="_Ref511853706"/>
      <w:r>
        <w:rPr>
          <w:noProof/>
          <w:sz w:val="18"/>
          <w:szCs w:val="18"/>
          <w:lang w:val="en-AU" w:eastAsia="en-AU"/>
        </w:rPr>
        <w:lastRenderedPageBreak/>
        <w:drawing>
          <wp:anchor distT="0" distB="0" distL="114300" distR="114300" simplePos="0" relativeHeight="251440128" behindDoc="0" locked="0" layoutInCell="1" allowOverlap="1" wp14:anchorId="68D6F7C1" wp14:editId="3F447F21">
            <wp:simplePos x="0" y="0"/>
            <wp:positionH relativeFrom="column">
              <wp:posOffset>323850</wp:posOffset>
            </wp:positionH>
            <wp:positionV relativeFrom="paragraph">
              <wp:posOffset>4889500</wp:posOffset>
            </wp:positionV>
            <wp:extent cx="5302250" cy="3200400"/>
            <wp:effectExtent l="0" t="0" r="0" b="0"/>
            <wp:wrapTopAndBottom/>
            <wp:docPr id="2065" name="Picture 2065" descr="Water quality concentrations (surface and subsurface) and Secchi depth over distance (km) from river mouth for the Stewart River sub-region, all 2017–18 sampling dates. " title="Water quality from Stewart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2" cstate="print">
                      <a:extLst>
                        <a:ext uri="{28A0092B-C50C-407E-A947-70E740481C1C}">
                          <a14:useLocalDpi xmlns:a14="http://schemas.microsoft.com/office/drawing/2010/main" val="0"/>
                        </a:ext>
                      </a:extLst>
                    </a:blip>
                    <a:srcRect t="3664" b="32701"/>
                    <a:stretch>
                      <a:fillRect/>
                    </a:stretch>
                  </pic:blipFill>
                  <pic:spPr bwMode="auto">
                    <a:xfrm>
                      <a:off x="0" y="0"/>
                      <a:ext cx="5302250" cy="3200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z w:val="18"/>
          <w:szCs w:val="18"/>
          <w:lang w:val="en-AU" w:eastAsia="en-AU"/>
        </w:rPr>
        <w:drawing>
          <wp:anchor distT="0" distB="0" distL="114300" distR="114300" simplePos="0" relativeHeight="251450368" behindDoc="0" locked="0" layoutInCell="1" allowOverlap="1" wp14:anchorId="27E7BA28" wp14:editId="651490C2">
            <wp:simplePos x="0" y="0"/>
            <wp:positionH relativeFrom="column">
              <wp:posOffset>323850</wp:posOffset>
            </wp:positionH>
            <wp:positionV relativeFrom="paragraph">
              <wp:posOffset>0</wp:posOffset>
            </wp:positionV>
            <wp:extent cx="5302250" cy="4826000"/>
            <wp:effectExtent l="0" t="0" r="0" b="0"/>
            <wp:wrapTopAndBottom/>
            <wp:docPr id="2063" name="Picture 2063" descr="Water quality concentrations (surface and subsurface) and Secchi depth over distance (km) from river mouth for the Stewart River sub-region, all 2017–18 sampling dates. " title="Water quality from Stewart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3" cstate="print">
                      <a:extLst>
                        <a:ext uri="{28A0092B-C50C-407E-A947-70E740481C1C}">
                          <a14:useLocalDpi xmlns:a14="http://schemas.microsoft.com/office/drawing/2010/main" val="0"/>
                        </a:ext>
                      </a:extLst>
                    </a:blip>
                    <a:srcRect t="4041"/>
                    <a:stretch>
                      <a:fillRect/>
                    </a:stretch>
                  </pic:blipFill>
                  <pic:spPr bwMode="auto">
                    <a:xfrm>
                      <a:off x="0" y="0"/>
                      <a:ext cx="5302250" cy="4826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B68B47" w14:textId="604EDF4B" w:rsidR="008B7E34" w:rsidRDefault="00A27877" w:rsidP="002F094B">
      <w:pPr>
        <w:sectPr w:rsidR="008B7E34" w:rsidSect="003A6C5A">
          <w:footerReference w:type="default" r:id="rId134"/>
          <w:pgSz w:w="11907" w:h="16839" w:code="9"/>
          <w:pgMar w:top="1440" w:right="1440" w:bottom="1440" w:left="1440" w:header="708" w:footer="708" w:gutter="0"/>
          <w:cols w:space="708"/>
          <w:docGrid w:linePitch="299"/>
        </w:sectPr>
      </w:pPr>
      <w:bookmarkStart w:id="1457" w:name="_Ref530126158"/>
      <w:bookmarkStart w:id="1458" w:name="_Toc10536226"/>
      <w:r w:rsidRPr="008C1E86">
        <w:rPr>
          <w:rStyle w:val="FigureChar"/>
          <w:rFonts w:eastAsia="SimSun"/>
        </w:rPr>
        <w:t xml:space="preserve">Figure </w:t>
      </w:r>
      <w:r w:rsidR="00817A8B">
        <w:rPr>
          <w:rStyle w:val="FigureChar"/>
          <w:rFonts w:eastAsia="SimSun"/>
        </w:rPr>
        <w:fldChar w:fldCharType="begin"/>
      </w:r>
      <w:r w:rsidR="00817A8B">
        <w:rPr>
          <w:rStyle w:val="FigureChar"/>
          <w:rFonts w:eastAsia="SimSun"/>
        </w:rPr>
        <w:instrText xml:space="preserve"> STYLEREF 1 \s </w:instrText>
      </w:r>
      <w:r w:rsidR="00817A8B">
        <w:rPr>
          <w:rStyle w:val="FigureChar"/>
          <w:rFonts w:eastAsia="SimSun"/>
        </w:rPr>
        <w:fldChar w:fldCharType="separate"/>
      </w:r>
      <w:r w:rsidR="00335316">
        <w:rPr>
          <w:rStyle w:val="FigureChar"/>
          <w:rFonts w:eastAsia="SimSun"/>
          <w:noProof/>
        </w:rPr>
        <w:t>5</w:t>
      </w:r>
      <w:r w:rsidR="00817A8B">
        <w:rPr>
          <w:rStyle w:val="FigureChar"/>
          <w:rFonts w:eastAsia="SimSun"/>
        </w:rPr>
        <w:fldChar w:fldCharType="end"/>
      </w:r>
      <w:r w:rsidR="00817A8B">
        <w:rPr>
          <w:rStyle w:val="FigureChar"/>
          <w:rFonts w:eastAsia="SimSun"/>
        </w:rPr>
        <w:noBreakHyphen/>
      </w:r>
      <w:r w:rsidR="00817A8B">
        <w:rPr>
          <w:rStyle w:val="FigureChar"/>
          <w:rFonts w:eastAsia="SimSun"/>
        </w:rPr>
        <w:fldChar w:fldCharType="begin"/>
      </w:r>
      <w:r w:rsidR="00817A8B">
        <w:rPr>
          <w:rStyle w:val="FigureChar"/>
          <w:rFonts w:eastAsia="SimSun"/>
        </w:rPr>
        <w:instrText xml:space="preserve"> SEQ Figure \* ARABIC \s 1 </w:instrText>
      </w:r>
      <w:r w:rsidR="00817A8B">
        <w:rPr>
          <w:rStyle w:val="FigureChar"/>
          <w:rFonts w:eastAsia="SimSun"/>
        </w:rPr>
        <w:fldChar w:fldCharType="separate"/>
      </w:r>
      <w:r w:rsidR="00335316">
        <w:rPr>
          <w:rStyle w:val="FigureChar"/>
          <w:rFonts w:eastAsia="SimSun"/>
          <w:noProof/>
        </w:rPr>
        <w:t>20</w:t>
      </w:r>
      <w:r w:rsidR="00817A8B">
        <w:rPr>
          <w:rStyle w:val="FigureChar"/>
          <w:rFonts w:eastAsia="SimSun"/>
        </w:rPr>
        <w:fldChar w:fldCharType="end"/>
      </w:r>
      <w:bookmarkEnd w:id="1455"/>
      <w:bookmarkEnd w:id="1456"/>
      <w:bookmarkEnd w:id="1457"/>
      <w:r w:rsidR="000D35CB" w:rsidRPr="008C1E86">
        <w:rPr>
          <w:rStyle w:val="FigureChar"/>
          <w:rFonts w:eastAsia="SimSun"/>
        </w:rPr>
        <w:t>:</w:t>
      </w:r>
      <w:r w:rsidR="000D35CB" w:rsidRPr="008C1E86">
        <w:t xml:space="preserve"> </w:t>
      </w:r>
      <w:r w:rsidR="002F094B" w:rsidRPr="008C1E86">
        <w:rPr>
          <w:sz w:val="18"/>
          <w:szCs w:val="18"/>
        </w:rPr>
        <w:t>Water quality concentrations (surface and subsurface) and Secchi depth over distance (km) from river mouth for the Stewart River sub-region, all 2017</w:t>
      </w:r>
      <w:r w:rsidR="00B81C4E">
        <w:rPr>
          <w:sz w:val="18"/>
          <w:szCs w:val="18"/>
        </w:rPr>
        <w:t>–</w:t>
      </w:r>
      <w:r w:rsidR="002F094B" w:rsidRPr="008C1E86">
        <w:rPr>
          <w:sz w:val="18"/>
          <w:szCs w:val="18"/>
        </w:rPr>
        <w:t>18 sampling dates.</w:t>
      </w:r>
      <w:bookmarkEnd w:id="1458"/>
      <w:r w:rsidR="002F094B">
        <w:rPr>
          <w:sz w:val="18"/>
          <w:szCs w:val="18"/>
        </w:rPr>
        <w:t xml:space="preserve"> </w:t>
      </w:r>
    </w:p>
    <w:p w14:paraId="6BF0B253" w14:textId="23775B9A" w:rsidR="00DF50A3" w:rsidRPr="00873A6D" w:rsidRDefault="00DF50A3" w:rsidP="00EF43EF">
      <w:pPr>
        <w:pStyle w:val="Heading3"/>
        <w:rPr>
          <w:rStyle w:val="Heading20"/>
          <w:rFonts w:cs="Times New Roman"/>
          <w:b w:val="0"/>
          <w:szCs w:val="20"/>
        </w:rPr>
      </w:pPr>
      <w:bookmarkStart w:id="1459" w:name="_Toc11410774"/>
      <w:r w:rsidRPr="003A249B">
        <w:rPr>
          <w:rStyle w:val="Heading20"/>
        </w:rPr>
        <w:lastRenderedPageBreak/>
        <w:t>Cape York Region</w:t>
      </w:r>
      <w:r w:rsidR="0086337E" w:rsidRPr="003A249B">
        <w:rPr>
          <w:rStyle w:val="Heading20"/>
        </w:rPr>
        <w:t>–</w:t>
      </w:r>
      <w:r w:rsidR="0086512F" w:rsidRPr="003A249B">
        <w:rPr>
          <w:rStyle w:val="Heading20"/>
        </w:rPr>
        <w:t>Pascoe</w:t>
      </w:r>
      <w:r w:rsidRPr="003A249B">
        <w:rPr>
          <w:rStyle w:val="Heading20"/>
        </w:rPr>
        <w:t xml:space="preserve"> River</w:t>
      </w:r>
      <w:bookmarkEnd w:id="1459"/>
    </w:p>
    <w:p w14:paraId="27A5763C" w14:textId="1726F565" w:rsidR="0015766C" w:rsidRDefault="00E7754C" w:rsidP="007569F7">
      <w:pPr>
        <w:rPr>
          <w:lang w:val="en-AU"/>
        </w:rPr>
      </w:pPr>
      <w:bookmarkStart w:id="1460" w:name="_Ref504055690"/>
      <w:r>
        <w:rPr>
          <w:noProof/>
          <w:lang w:val="en-AU" w:eastAsia="en-AU"/>
        </w:rPr>
        <mc:AlternateContent>
          <mc:Choice Requires="wps">
            <w:drawing>
              <wp:anchor distT="0" distB="0" distL="114300" distR="114300" simplePos="0" relativeHeight="251782144" behindDoc="0" locked="0" layoutInCell="1" allowOverlap="1" wp14:anchorId="41C3DF85" wp14:editId="5B529CB2">
                <wp:simplePos x="0" y="0"/>
                <wp:positionH relativeFrom="margin">
                  <wp:align>right</wp:align>
                </wp:positionH>
                <wp:positionV relativeFrom="paragraph">
                  <wp:posOffset>1364615</wp:posOffset>
                </wp:positionV>
                <wp:extent cx="5705475" cy="4629150"/>
                <wp:effectExtent l="0" t="0" r="0" b="0"/>
                <wp:wrapTopAndBottom/>
                <wp:docPr id="253" name="Text Box 253"/>
                <wp:cNvGraphicFramePr/>
                <a:graphic xmlns:a="http://schemas.openxmlformats.org/drawingml/2006/main">
                  <a:graphicData uri="http://schemas.microsoft.com/office/word/2010/wordprocessingShape">
                    <wps:wsp>
                      <wps:cNvSpPr txBox="1"/>
                      <wps:spPr>
                        <a:xfrm>
                          <a:off x="0" y="0"/>
                          <a:ext cx="5705475" cy="46291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FD7598" w14:textId="7121E7ED" w:rsidR="008A7E23" w:rsidRDefault="008A7E23" w:rsidP="00B23B73">
                            <w:pPr>
                              <w:jc w:val="center"/>
                            </w:pPr>
                            <w:r>
                              <w:rPr>
                                <w:noProof/>
                                <w:lang w:val="en-AU" w:eastAsia="en-AU"/>
                              </w:rPr>
                              <w:drawing>
                                <wp:inline distT="0" distB="0" distL="0" distR="0" wp14:anchorId="3CCB62A3" wp14:editId="3D7F6C9D">
                                  <wp:extent cx="4013200" cy="4138930"/>
                                  <wp:effectExtent l="0" t="0" r="6350" b="0"/>
                                  <wp:docPr id="50" name="Picture 50" descr="Water quality sampling sites in the Pascoe River transect with water body boundaries." title="Map of sampling sites Pascoe River"/>
                                  <wp:cNvGraphicFramePr/>
                                  <a:graphic xmlns:a="http://schemas.openxmlformats.org/drawingml/2006/main">
                                    <a:graphicData uri="http://schemas.openxmlformats.org/drawingml/2006/picture">
                                      <pic:pic xmlns:pic="http://schemas.openxmlformats.org/drawingml/2006/picture">
                                        <pic:nvPicPr>
                                          <pic:cNvPr id="2066" name="Picture 2066"/>
                                          <pic:cNvPicPr/>
                                        </pic:nvPicPr>
                                        <pic:blipFill rotWithShape="1">
                                          <a:blip r:embed="rId135">
                                            <a:extLst>
                                              <a:ext uri="{28A0092B-C50C-407E-A947-70E740481C1C}">
                                                <a14:useLocalDpi xmlns:a14="http://schemas.microsoft.com/office/drawing/2010/main" val="0"/>
                                              </a:ext>
                                            </a:extLst>
                                          </a:blip>
                                          <a:srcRect t="7519" b="19552"/>
                                          <a:stretch/>
                                        </pic:blipFill>
                                        <pic:spPr bwMode="auto">
                                          <a:xfrm>
                                            <a:off x="0" y="0"/>
                                            <a:ext cx="4013200" cy="4138930"/>
                                          </a:xfrm>
                                          <a:prstGeom prst="rect">
                                            <a:avLst/>
                                          </a:prstGeom>
                                          <a:ln>
                                            <a:noFill/>
                                          </a:ln>
                                          <a:extLst>
                                            <a:ext uri="{53640926-AAD7-44D8-BBD7-CCE9431645EC}">
                                              <a14:shadowObscured xmlns:a14="http://schemas.microsoft.com/office/drawing/2010/main"/>
                                            </a:ext>
                                          </a:extLst>
                                        </pic:spPr>
                                      </pic:pic>
                                    </a:graphicData>
                                  </a:graphic>
                                </wp:inline>
                              </w:drawing>
                            </w:r>
                          </w:p>
                          <w:p w14:paraId="0A4F3A35" w14:textId="5A811B02" w:rsidR="008A7E23" w:rsidRDefault="008A7E23" w:rsidP="00B23B73">
                            <w:pPr>
                              <w:pStyle w:val="Figure"/>
                            </w:pPr>
                            <w:bookmarkStart w:id="1461" w:name="_Toc10536227"/>
                            <w:r>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21</w:t>
                            </w:r>
                            <w:r>
                              <w:fldChar w:fldCharType="end"/>
                            </w:r>
                            <w:r w:rsidRPr="0083657B">
                              <w:t xml:space="preserve">: </w:t>
                            </w:r>
                            <w:r>
                              <w:t>W</w:t>
                            </w:r>
                            <w:r w:rsidRPr="0083657B">
                              <w:t xml:space="preserve">ater quality sampling sites in the </w:t>
                            </w:r>
                            <w:r>
                              <w:t>Pascoe River</w:t>
                            </w:r>
                            <w:r w:rsidRPr="0083657B">
                              <w:t xml:space="preserve"> </w:t>
                            </w:r>
                            <w:r>
                              <w:t>transect</w:t>
                            </w:r>
                            <w:r w:rsidRPr="0083657B">
                              <w:t xml:space="preserve"> with water body boundaries.</w:t>
                            </w:r>
                            <w:bookmarkEnd w:id="1461"/>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C3DF85" id="Text Box 253" o:spid="_x0000_s1039" type="#_x0000_t202" style="position:absolute;left:0;text-align:left;margin-left:398.05pt;margin-top:107.45pt;width:449.25pt;height:364.5pt;z-index:2517821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" filled="f" stroked="f" strokeweight=".5pt">
                <v:textbox>
                  <w:txbxContent>
                    <w:p w14:paraId="7EFD7598" w14:textId="7121E7ED" w:rsidR="008A7E23" w:rsidRDefault="008A7E23" w:rsidP="00B23B73">
                      <w:pPr>
                        <w:jc w:val="center"/>
                      </w:pPr>
                      <w:r>
                        <w:rPr>
                          <w:noProof/>
                          <w:lang w:val="en-AU" w:eastAsia="en-AU"/>
                        </w:rPr>
                        <w:drawing>
                          <wp:inline distT="0" distB="0" distL="0" distR="0" wp14:anchorId="3CCB62A3" wp14:editId="3D7F6C9D">
                            <wp:extent cx="4013200" cy="4138930"/>
                            <wp:effectExtent l="0" t="0" r="6350" b="0"/>
                            <wp:docPr id="50" name="Picture 50" descr="Water quality sampling sites in the Pascoe River transect with water body boundaries." title="Map of sampling sites Pascoe River"/>
                            <wp:cNvGraphicFramePr/>
                            <a:graphic xmlns:a="http://schemas.openxmlformats.org/drawingml/2006/main">
                              <a:graphicData uri="http://schemas.openxmlformats.org/drawingml/2006/picture">
                                <pic:pic xmlns:pic="http://schemas.openxmlformats.org/drawingml/2006/picture">
                                  <pic:nvPicPr>
                                    <pic:cNvPr id="2066" name="Picture 2066"/>
                                    <pic:cNvPicPr/>
                                  </pic:nvPicPr>
                                  <pic:blipFill rotWithShape="1">
                                    <a:blip r:embed="rId135">
                                      <a:extLst>
                                        <a:ext uri="{28A0092B-C50C-407E-A947-70E740481C1C}">
                                          <a14:useLocalDpi xmlns:a14="http://schemas.microsoft.com/office/drawing/2010/main" val="0"/>
                                        </a:ext>
                                      </a:extLst>
                                    </a:blip>
                                    <a:srcRect t="7519" b="19552"/>
                                    <a:stretch/>
                                  </pic:blipFill>
                                  <pic:spPr bwMode="auto">
                                    <a:xfrm>
                                      <a:off x="0" y="0"/>
                                      <a:ext cx="4013200" cy="4138930"/>
                                    </a:xfrm>
                                    <a:prstGeom prst="rect">
                                      <a:avLst/>
                                    </a:prstGeom>
                                    <a:ln>
                                      <a:noFill/>
                                    </a:ln>
                                    <a:extLst>
                                      <a:ext uri="{53640926-AAD7-44D8-BBD7-CCE9431645EC}">
                                        <a14:shadowObscured xmlns:a14="http://schemas.microsoft.com/office/drawing/2010/main"/>
                                      </a:ext>
                                    </a:extLst>
                                  </pic:spPr>
                                </pic:pic>
                              </a:graphicData>
                            </a:graphic>
                          </wp:inline>
                        </w:drawing>
                      </w:r>
                    </w:p>
                    <w:p w14:paraId="0A4F3A35" w14:textId="5A811B02" w:rsidR="008A7E23" w:rsidRDefault="008A7E23" w:rsidP="00B23B73">
                      <w:pPr>
                        <w:pStyle w:val="Figure"/>
                      </w:pPr>
                      <w:bookmarkStart w:id="1462" w:name="_Toc10536227"/>
                      <w:r>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21</w:t>
                      </w:r>
                      <w:r>
                        <w:fldChar w:fldCharType="end"/>
                      </w:r>
                      <w:r w:rsidRPr="0083657B">
                        <w:t xml:space="preserve">: </w:t>
                      </w:r>
                      <w:r>
                        <w:t>W</w:t>
                      </w:r>
                      <w:r w:rsidRPr="0083657B">
                        <w:t xml:space="preserve">ater quality sampling sites in the </w:t>
                      </w:r>
                      <w:r>
                        <w:t>Pascoe River</w:t>
                      </w:r>
                      <w:r w:rsidRPr="0083657B">
                        <w:t xml:space="preserve"> </w:t>
                      </w:r>
                      <w:r>
                        <w:t>transect</w:t>
                      </w:r>
                      <w:r w:rsidRPr="0083657B">
                        <w:t xml:space="preserve"> with water body boundaries.</w:t>
                      </w:r>
                      <w:bookmarkEnd w:id="1462"/>
                    </w:p>
                  </w:txbxContent>
                </v:textbox>
                <w10:wrap type="topAndBottom" anchorx="margin"/>
              </v:shape>
            </w:pict>
          </mc:Fallback>
        </mc:AlternateContent>
      </w:r>
      <w:r w:rsidR="008703DD">
        <w:rPr>
          <w:lang w:val="en-AU"/>
        </w:rPr>
        <w:t>The Olive-Pascoe Basin is comprised of the Pascoe River and the Olive River. During the first year of sampling (2016</w:t>
      </w:r>
      <w:r w:rsidR="009A4C56">
        <w:rPr>
          <w:lang w:val="en-AU"/>
        </w:rPr>
        <w:t>–</w:t>
      </w:r>
      <w:r w:rsidR="008703DD">
        <w:rPr>
          <w:lang w:val="en-AU"/>
        </w:rPr>
        <w:t xml:space="preserve">17), five sampling stations (PRN01 to PRN05) were located along a transect from the mouth of the Pascoe River north to open coastal waters, and </w:t>
      </w:r>
      <w:r w:rsidR="009A4C56">
        <w:rPr>
          <w:lang w:val="en-AU"/>
        </w:rPr>
        <w:t xml:space="preserve">two </w:t>
      </w:r>
      <w:r w:rsidR="008703DD">
        <w:rPr>
          <w:lang w:val="en-AU"/>
        </w:rPr>
        <w:t>additional sites were located to the south; PRS01 (south of the river mouth) and PRBB located at Middle Reef (locally known as Blue Bells). Due to the observance of floodwaters flowing to the southeast during the 2017</w:t>
      </w:r>
      <w:r w:rsidR="009A4C56">
        <w:rPr>
          <w:lang w:val="en-AU"/>
        </w:rPr>
        <w:t>–</w:t>
      </w:r>
      <w:r w:rsidR="008703DD">
        <w:rPr>
          <w:lang w:val="en-AU"/>
        </w:rPr>
        <w:t>18 wet season, additional sites were added along the southern transect at the end of the sampling season</w:t>
      </w:r>
      <w:r w:rsidR="0015766C" w:rsidRPr="0015766C">
        <w:rPr>
          <w:lang w:val="en-AU"/>
        </w:rPr>
        <w:t xml:space="preserve"> </w:t>
      </w:r>
      <w:r w:rsidR="0015766C">
        <w:rPr>
          <w:lang w:val="en-AU"/>
        </w:rPr>
        <w:t>(PRS02, PRS03 and PRS05</w:t>
      </w:r>
      <w:r w:rsidR="00B2061B">
        <w:rPr>
          <w:lang w:val="en-AU"/>
        </w:rPr>
        <w:t>, Figure 5-21</w:t>
      </w:r>
      <w:r w:rsidR="008703DD">
        <w:rPr>
          <w:lang w:val="en-AU"/>
        </w:rPr>
        <w:t xml:space="preserve">. </w:t>
      </w:r>
    </w:p>
    <w:p w14:paraId="2F8930E4" w14:textId="77777777" w:rsidR="004C5B76" w:rsidRDefault="004C5B76" w:rsidP="007569F7">
      <w:pPr>
        <w:rPr>
          <w:lang w:val="en-AU"/>
        </w:rPr>
      </w:pPr>
    </w:p>
    <w:p w14:paraId="36326F88" w14:textId="2B0CA7F5" w:rsidR="00C91269" w:rsidRDefault="008703DD" w:rsidP="007569F7">
      <w:pPr>
        <w:rPr>
          <w:lang w:val="en-AU"/>
        </w:rPr>
      </w:pPr>
      <w:r w:rsidRPr="00DB7507">
        <w:rPr>
          <w:lang w:val="en-AU"/>
        </w:rPr>
        <w:t xml:space="preserve">The </w:t>
      </w:r>
      <w:r>
        <w:rPr>
          <w:lang w:val="en-AU"/>
        </w:rPr>
        <w:t>Pascoe transect was sampled over 8 days between February and April 2018</w:t>
      </w:r>
      <w:r w:rsidR="00E7754C">
        <w:rPr>
          <w:lang w:val="en-AU"/>
        </w:rPr>
        <w:t>, and a</w:t>
      </w:r>
      <w:r>
        <w:rPr>
          <w:lang w:val="en-AU"/>
        </w:rPr>
        <w:t xml:space="preserve"> total of 48 ambient samples (subsurface and surface) were collected on the 16 February, 12 March, 18 March and 6 April. An additional 21 event samples were collected at select sites along the northern and southern transects (depending on plume direction) and inside and outside of plume lines on 2 and 4</w:t>
      </w:r>
      <w:r w:rsidR="004C5B76">
        <w:rPr>
          <w:lang w:val="en-AU"/>
        </w:rPr>
        <w:t xml:space="preserve"> </w:t>
      </w:r>
      <w:r>
        <w:rPr>
          <w:lang w:val="en-AU"/>
        </w:rPr>
        <w:t>February following minor flooding, and on 27</w:t>
      </w:r>
      <w:r w:rsidR="004C5B76">
        <w:rPr>
          <w:lang w:val="en-AU"/>
        </w:rPr>
        <w:t xml:space="preserve"> </w:t>
      </w:r>
      <w:r>
        <w:rPr>
          <w:lang w:val="en-AU"/>
        </w:rPr>
        <w:t xml:space="preserve">March and 1 April close to the peak of the largest event of the year. There was some turbid freshwater influence at enclosed coastal </w:t>
      </w:r>
      <w:r w:rsidR="0015766C">
        <w:rPr>
          <w:lang w:val="en-AU"/>
        </w:rPr>
        <w:t xml:space="preserve">water body </w:t>
      </w:r>
      <w:r>
        <w:rPr>
          <w:lang w:val="en-AU"/>
        </w:rPr>
        <w:t xml:space="preserve">sites even on regular </w:t>
      </w:r>
      <w:r w:rsidR="00B2061B">
        <w:rPr>
          <w:lang w:val="en-AU"/>
        </w:rPr>
        <w:t>‘</w:t>
      </w:r>
      <w:r>
        <w:rPr>
          <w:lang w:val="en-AU"/>
        </w:rPr>
        <w:t>ambient</w:t>
      </w:r>
      <w:r w:rsidR="00B2061B">
        <w:rPr>
          <w:lang w:val="en-AU"/>
        </w:rPr>
        <w:t>’</w:t>
      </w:r>
      <w:r>
        <w:rPr>
          <w:lang w:val="en-AU"/>
        </w:rPr>
        <w:t xml:space="preserve"> sampling days.</w:t>
      </w:r>
      <w:bookmarkStart w:id="1463" w:name="_Ref530126373"/>
      <w:bookmarkStart w:id="1464" w:name="_Hlk530657826"/>
    </w:p>
    <w:p w14:paraId="7AC23398" w14:textId="77777777" w:rsidR="00335316" w:rsidRDefault="00596888" w:rsidP="00817A8B">
      <w:bookmarkStart w:id="1465" w:name="_Hlk502433918"/>
      <w:bookmarkEnd w:id="1460"/>
      <w:bookmarkEnd w:id="1463"/>
      <w:bookmarkEnd w:id="1464"/>
      <w:r>
        <w:rPr>
          <w:rFonts w:eastAsiaTheme="majorEastAsia"/>
          <w:szCs w:val="22"/>
          <w:lang w:val="en-US"/>
        </w:rPr>
        <w:t>Annual discharge for the Pascoe River at the Garraway gauge (102102A) was 1142 GL for the 2017</w:t>
      </w:r>
      <w:r w:rsidR="00B2061B">
        <w:rPr>
          <w:lang w:val="en-AU"/>
        </w:rPr>
        <w:t>–</w:t>
      </w:r>
      <w:r>
        <w:rPr>
          <w:rFonts w:eastAsiaTheme="majorEastAsia"/>
          <w:szCs w:val="22"/>
          <w:lang w:val="en-US"/>
        </w:rPr>
        <w:t xml:space="preserve">18 water year. </w:t>
      </w:r>
      <w:r w:rsidRPr="00426895">
        <w:rPr>
          <w:szCs w:val="22"/>
          <w:lang w:val="en-AU"/>
        </w:rPr>
        <w:t>Tota</w:t>
      </w:r>
      <w:r w:rsidRPr="00DC7C30">
        <w:rPr>
          <w:szCs w:val="22"/>
          <w:lang w:val="en-AU"/>
        </w:rPr>
        <w:t>l discharge for the Olive-Pascoe Basin over the 201</w:t>
      </w:r>
      <w:r>
        <w:rPr>
          <w:szCs w:val="22"/>
          <w:lang w:val="en-AU"/>
        </w:rPr>
        <w:t>7</w:t>
      </w:r>
      <w:r w:rsidR="00B2061B">
        <w:rPr>
          <w:lang w:val="en-AU"/>
        </w:rPr>
        <w:t>–</w:t>
      </w:r>
      <w:r w:rsidRPr="00DC7C30">
        <w:rPr>
          <w:szCs w:val="22"/>
          <w:lang w:val="en-AU"/>
        </w:rPr>
        <w:t>1</w:t>
      </w:r>
      <w:r>
        <w:rPr>
          <w:szCs w:val="22"/>
          <w:lang w:val="en-AU"/>
        </w:rPr>
        <w:t>8</w:t>
      </w:r>
      <w:r w:rsidRPr="00DC7C30">
        <w:rPr>
          <w:szCs w:val="22"/>
          <w:lang w:val="en-AU"/>
        </w:rPr>
        <w:t xml:space="preserve"> water year was estimated as </w:t>
      </w:r>
      <w:r>
        <w:rPr>
          <w:rFonts w:eastAsiaTheme="majorEastAsia"/>
          <w:szCs w:val="22"/>
          <w:lang w:val="en-US"/>
        </w:rPr>
        <w:t>3425 GL</w:t>
      </w:r>
      <w:r w:rsidRPr="00DC7C30">
        <w:rPr>
          <w:rFonts w:cs="Arial"/>
          <w:szCs w:val="22"/>
          <w:lang w:val="en-AU" w:eastAsia="en-AU"/>
        </w:rPr>
        <w:t xml:space="preserve">, </w:t>
      </w:r>
      <w:r>
        <w:rPr>
          <w:rFonts w:eastAsiaTheme="majorEastAsia"/>
          <w:szCs w:val="22"/>
          <w:lang w:val="en-US"/>
        </w:rPr>
        <w:t xml:space="preserve">which is above the long-term median (2740 GL) </w:t>
      </w:r>
      <w:r w:rsidRPr="00F11BDD">
        <w:rPr>
          <w:rFonts w:eastAsiaTheme="majorEastAsia"/>
          <w:szCs w:val="22"/>
          <w:lang w:val="en-US"/>
        </w:rPr>
        <w:t>(</w:t>
      </w:r>
      <w:r w:rsidRPr="00F11BDD">
        <w:rPr>
          <w:rFonts w:eastAsiaTheme="majorEastAsia"/>
          <w:szCs w:val="22"/>
          <w:lang w:val="en-US"/>
        </w:rPr>
        <w:fldChar w:fldCharType="begin"/>
      </w:r>
      <w:r w:rsidRPr="00F11BDD">
        <w:rPr>
          <w:rFonts w:eastAsiaTheme="majorEastAsia"/>
          <w:szCs w:val="22"/>
          <w:lang w:val="en-US"/>
        </w:rPr>
        <w:instrText xml:space="preserve"> REF _Ref497381424 \h  \* MERGEFORMAT </w:instrText>
      </w:r>
      <w:r w:rsidRPr="00F11BDD">
        <w:rPr>
          <w:rFonts w:eastAsiaTheme="majorEastAsia"/>
          <w:szCs w:val="22"/>
          <w:lang w:val="en-US"/>
        </w:rPr>
      </w:r>
      <w:r w:rsidRPr="00F11BDD">
        <w:rPr>
          <w:rFonts w:eastAsiaTheme="majorEastAsia"/>
          <w:szCs w:val="22"/>
          <w:lang w:val="en-US"/>
        </w:rPr>
        <w:fldChar w:fldCharType="separate"/>
      </w:r>
      <w:r w:rsidR="00335316" w:rsidRPr="007E6664">
        <w:t xml:space="preserve">Table </w:t>
      </w:r>
      <w:r w:rsidR="00335316">
        <w:rPr>
          <w:noProof/>
        </w:rPr>
        <w:t>3</w:t>
      </w:r>
      <w:r w:rsidR="00335316" w:rsidRPr="007E6664">
        <w:rPr>
          <w:noProof/>
        </w:rPr>
        <w:noBreakHyphen/>
      </w:r>
      <w:r w:rsidR="00335316">
        <w:rPr>
          <w:noProof/>
        </w:rPr>
        <w:t>1</w:t>
      </w:r>
      <w:r w:rsidRPr="00F11BDD">
        <w:rPr>
          <w:rFonts w:eastAsiaTheme="majorEastAsia"/>
          <w:szCs w:val="22"/>
          <w:lang w:val="en-US"/>
        </w:rPr>
        <w:fldChar w:fldCharType="end"/>
      </w:r>
      <w:r>
        <w:rPr>
          <w:rFonts w:eastAsiaTheme="majorEastAsia"/>
          <w:szCs w:val="22"/>
          <w:lang w:val="en-US"/>
        </w:rPr>
        <w:t xml:space="preserve">). Peak daily discharge (129 GL) at the Garraway gauge (located 42 km upstream from the mouth) occurred on 25 March </w:t>
      </w:r>
      <w:r w:rsidRPr="007E78DC">
        <w:rPr>
          <w:rFonts w:eastAsiaTheme="majorEastAsia"/>
          <w:szCs w:val="22"/>
          <w:lang w:val="en-US"/>
        </w:rPr>
        <w:t>2018</w:t>
      </w:r>
      <w:r w:rsidRPr="007E78DC">
        <w:rPr>
          <w:szCs w:val="22"/>
          <w:lang w:val="en-AU"/>
        </w:rPr>
        <w:t xml:space="preserve"> (</w:t>
      </w:r>
      <w:r w:rsidRPr="007E78DC">
        <w:rPr>
          <w:szCs w:val="22"/>
          <w:lang w:val="en-AU"/>
        </w:rPr>
        <w:fldChar w:fldCharType="begin"/>
      </w:r>
      <w:r w:rsidRPr="007E78DC">
        <w:rPr>
          <w:szCs w:val="22"/>
          <w:lang w:val="en-AU"/>
        </w:rPr>
        <w:instrText xml:space="preserve"> REF _Ref530932388 \h </w:instrText>
      </w:r>
      <w:r>
        <w:rPr>
          <w:szCs w:val="22"/>
          <w:lang w:val="en-AU"/>
        </w:rPr>
        <w:instrText xml:space="preserve"> \* MERGEFORMAT </w:instrText>
      </w:r>
      <w:r w:rsidRPr="007E78DC">
        <w:rPr>
          <w:szCs w:val="22"/>
          <w:lang w:val="en-AU"/>
        </w:rPr>
      </w:r>
      <w:r w:rsidRPr="007E78DC">
        <w:rPr>
          <w:szCs w:val="22"/>
          <w:lang w:val="en-AU"/>
        </w:rPr>
        <w:fldChar w:fldCharType="separate"/>
      </w:r>
    </w:p>
    <w:p w14:paraId="1257BE8F" w14:textId="77777777" w:rsidR="00335316" w:rsidRPr="00817A8B" w:rsidRDefault="00335316" w:rsidP="00817A8B">
      <w:r w:rsidRPr="007E78DC">
        <w:t>Figure</w:t>
      </w:r>
      <w:r w:rsidRPr="007E78DC">
        <w:rPr>
          <w:noProof/>
        </w:rPr>
        <w:t xml:space="preserve"> </w:t>
      </w:r>
      <w:r>
        <w:rPr>
          <w:noProof/>
        </w:rPr>
        <w:t>5</w:t>
      </w:r>
      <w:r>
        <w:rPr>
          <w:noProof/>
        </w:rPr>
        <w:noBreakHyphen/>
        <w:t>22</w:t>
      </w:r>
      <w:r w:rsidR="00596888" w:rsidRPr="007E78DC">
        <w:rPr>
          <w:szCs w:val="22"/>
          <w:lang w:val="en-AU"/>
        </w:rPr>
        <w:fldChar w:fldCharType="end"/>
      </w:r>
      <w:r w:rsidR="00596888" w:rsidRPr="007E78DC">
        <w:rPr>
          <w:szCs w:val="22"/>
          <w:lang w:val="en-AU"/>
        </w:rPr>
        <w:t>)</w:t>
      </w:r>
      <w:r w:rsidR="00337D1F">
        <w:rPr>
          <w:szCs w:val="22"/>
          <w:lang w:val="en-AU"/>
        </w:rPr>
        <w:t>, with daily discharge show</w:t>
      </w:r>
      <w:r w:rsidR="00337D1F" w:rsidRPr="00337D1F">
        <w:t xml:space="preserve">n in </w:t>
      </w:r>
      <w:r w:rsidR="00337D1F" w:rsidRPr="00337D1F">
        <w:fldChar w:fldCharType="begin"/>
      </w:r>
      <w:r w:rsidR="00337D1F" w:rsidRPr="00337D1F">
        <w:instrText xml:space="preserve"> REF _Ref5615390 \h </w:instrText>
      </w:r>
      <w:r w:rsidR="00337D1F">
        <w:instrText xml:space="preserve"> \* MERGEFORMAT </w:instrText>
      </w:r>
      <w:r w:rsidR="00337D1F" w:rsidRPr="00337D1F">
        <w:fldChar w:fldCharType="separate"/>
      </w:r>
      <w:r w:rsidRPr="00335316">
        <w:drawing>
          <wp:inline distT="0" distB="0" distL="0" distR="0" wp14:anchorId="334BC4A4" wp14:editId="776ABF2C">
            <wp:extent cx="5473700" cy="2247900"/>
            <wp:effectExtent l="0" t="0" r="0" b="0"/>
            <wp:docPr id="7215" name="Picture 7215" descr="Daily discharge for the Pascoe River (gauge 102102A) for the 2016–17 water year. Red dots represent sampling dates." title="Daily discharge for the Pascoe River (gauge 102102A) for the 2016–17 water year. Red dots represent sampling dates."/>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36" cstate="print">
                      <a:extLst>
                        <a:ext uri="{28A0092B-C50C-407E-A947-70E740481C1C}">
                          <a14:useLocalDpi xmlns:a14="http://schemas.microsoft.com/office/drawing/2010/main" val="0"/>
                        </a:ext>
                      </a:extLst>
                    </a:blip>
                    <a:srcRect l="5375" r="12094" b="15925"/>
                    <a:stretch/>
                  </pic:blipFill>
                  <pic:spPr bwMode="auto">
                    <a:xfrm>
                      <a:off x="0" y="0"/>
                      <a:ext cx="5473700" cy="2247900"/>
                    </a:xfrm>
                    <a:prstGeom prst="rect">
                      <a:avLst/>
                    </a:prstGeom>
                    <a:noFill/>
                    <a:ln>
                      <a:noFill/>
                    </a:ln>
                    <a:extLst>
                      <a:ext uri="{53640926-AAD7-44D8-BBD7-CCE9431645EC}">
                        <a14:shadowObscured xmlns:a14="http://schemas.microsoft.com/office/drawing/2010/main"/>
                      </a:ext>
                    </a:extLst>
                  </pic:spPr>
                </pic:pic>
              </a:graphicData>
            </a:graphic>
          </wp:inline>
        </w:drawing>
      </w:r>
    </w:p>
    <w:p w14:paraId="581FF88D" w14:textId="48DF8D91" w:rsidR="00E56622" w:rsidRPr="00337D1F" w:rsidRDefault="00335316" w:rsidP="0097272C">
      <w:r w:rsidRPr="00335316">
        <w:t>Figure</w:t>
      </w:r>
      <w:r w:rsidRPr="007E78DC">
        <w:rPr>
          <w:rStyle w:val="FigureChar"/>
        </w:rPr>
        <w:t xml:space="preserve"> </w:t>
      </w:r>
      <w:r>
        <w:rPr>
          <w:rStyle w:val="FigureChar"/>
          <w:noProof/>
        </w:rPr>
        <w:t>5</w:t>
      </w:r>
      <w:r>
        <w:rPr>
          <w:rStyle w:val="FigureChar"/>
        </w:rPr>
        <w:noBreakHyphen/>
      </w:r>
      <w:r>
        <w:rPr>
          <w:rStyle w:val="FigureChar"/>
          <w:noProof/>
        </w:rPr>
        <w:t>23</w:t>
      </w:r>
      <w:r w:rsidR="00337D1F" w:rsidRPr="00337D1F">
        <w:fldChar w:fldCharType="end"/>
      </w:r>
      <w:r w:rsidR="00596888" w:rsidRPr="00337D1F">
        <w:t>.</w:t>
      </w:r>
    </w:p>
    <w:p w14:paraId="4641BCF2" w14:textId="1BB7C4DC" w:rsidR="00E00555" w:rsidRDefault="00DF17C8" w:rsidP="00817A8B">
      <w:r>
        <w:rPr>
          <w:noProof/>
          <w:lang w:val="en-AU" w:eastAsia="en-AU"/>
        </w:rPr>
        <w:drawing>
          <wp:inline distT="0" distB="0" distL="0" distR="0" wp14:anchorId="6A017B7A" wp14:editId="31DEC496">
            <wp:extent cx="4572000" cy="2743200"/>
            <wp:effectExtent l="0" t="0" r="0" b="0"/>
            <wp:docPr id="41" name="Chart 41" descr="Long-term daily discharge for the Pascoe River (gauge 102102A)." title="Daily discharge from Pascoe River">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6ACF88D3-525D-40AB-81A4-7E26C3B46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bookmarkStart w:id="1466" w:name="_Ref505341740"/>
      <w:bookmarkStart w:id="1467" w:name="_Ref530932388"/>
    </w:p>
    <w:p w14:paraId="0D506810" w14:textId="28C5A53D" w:rsidR="008703DD" w:rsidRPr="00202A68" w:rsidRDefault="008703DD" w:rsidP="00B23B73">
      <w:pPr>
        <w:pStyle w:val="Figure"/>
        <w:rPr>
          <w:rStyle w:val="IntenseReference"/>
          <w:rFonts w:eastAsiaTheme="majorEastAsia"/>
        </w:rPr>
      </w:pPr>
      <w:bookmarkStart w:id="1468" w:name="_Toc10536228"/>
      <w:r w:rsidRPr="007E78DC">
        <w:t xml:space="preserve">Figure </w:t>
      </w:r>
      <w:r w:rsidR="00817A8B">
        <w:fldChar w:fldCharType="begin"/>
      </w:r>
      <w:r w:rsidR="00817A8B">
        <w:instrText xml:space="preserve"> STYLEREF 1 \s </w:instrText>
      </w:r>
      <w:r w:rsidR="00817A8B">
        <w:fldChar w:fldCharType="separate"/>
      </w:r>
      <w:r w:rsidR="00335316">
        <w:rPr>
          <w:noProof/>
        </w:rPr>
        <w:t>5</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22</w:t>
      </w:r>
      <w:r w:rsidR="00817A8B">
        <w:fldChar w:fldCharType="end"/>
      </w:r>
      <w:bookmarkEnd w:id="1466"/>
      <w:bookmarkEnd w:id="1467"/>
      <w:r w:rsidRPr="007E78DC">
        <w:t>: Long-term daily discharge for the Pascoe River (gauge 102102A).</w:t>
      </w:r>
      <w:bookmarkEnd w:id="1468"/>
    </w:p>
    <w:bookmarkEnd w:id="1465"/>
    <w:p w14:paraId="7BB0B9BE" w14:textId="77777777" w:rsidR="00817A8B" w:rsidRDefault="00817A8B" w:rsidP="00EE4F12">
      <w:pPr>
        <w:rPr>
          <w:lang w:val="en-AU"/>
        </w:rPr>
      </w:pPr>
    </w:p>
    <w:p w14:paraId="428A172C" w14:textId="1F21457E" w:rsidR="00DF17C8" w:rsidRDefault="00B94D93" w:rsidP="00EE4F12">
      <w:r w:rsidRPr="00E56622">
        <w:rPr>
          <w:lang w:val="en-AU"/>
        </w:rPr>
        <w:t xml:space="preserve">The combined discharge and loads </w:t>
      </w:r>
      <w:r w:rsidR="00E56622">
        <w:rPr>
          <w:lang w:val="en-AU"/>
        </w:rPr>
        <w:t>estimated</w:t>
      </w:r>
      <w:r w:rsidRPr="00E56622">
        <w:rPr>
          <w:lang w:val="en-AU"/>
        </w:rPr>
        <w:t xml:space="preserve"> for the 201</w:t>
      </w:r>
      <w:r w:rsidR="006E36E3" w:rsidRPr="00E56622">
        <w:rPr>
          <w:lang w:val="en-AU"/>
        </w:rPr>
        <w:t>7</w:t>
      </w:r>
      <w:r w:rsidR="00B2061B">
        <w:rPr>
          <w:lang w:val="en-AU"/>
        </w:rPr>
        <w:t>–</w:t>
      </w:r>
      <w:r w:rsidRPr="00E56622">
        <w:rPr>
          <w:lang w:val="en-AU"/>
        </w:rPr>
        <w:t>1</w:t>
      </w:r>
      <w:r w:rsidR="006E36E3" w:rsidRPr="00E56622">
        <w:rPr>
          <w:lang w:val="en-AU"/>
        </w:rPr>
        <w:t>8</w:t>
      </w:r>
      <w:r w:rsidRPr="00E56622">
        <w:rPr>
          <w:lang w:val="en-AU"/>
        </w:rPr>
        <w:t xml:space="preserve"> water year from the </w:t>
      </w:r>
      <w:r w:rsidR="00426895" w:rsidRPr="00E56622">
        <w:rPr>
          <w:lang w:val="en-AU"/>
        </w:rPr>
        <w:t>Pascoe</w:t>
      </w:r>
      <w:r w:rsidRPr="00E56622">
        <w:rPr>
          <w:lang w:val="en-AU"/>
        </w:rPr>
        <w:t xml:space="preserve"> Basin are shown in</w:t>
      </w:r>
      <w:r w:rsidR="00426895" w:rsidRPr="00E56622">
        <w:rPr>
          <w:lang w:val="en-AU"/>
        </w:rPr>
        <w:t xml:space="preserve"> </w:t>
      </w:r>
      <w:r w:rsidR="00426895" w:rsidRPr="00E56622">
        <w:rPr>
          <w:lang w:val="en-AU"/>
        </w:rPr>
        <w:fldChar w:fldCharType="begin"/>
      </w:r>
      <w:r w:rsidR="00426895" w:rsidRPr="00E56622">
        <w:rPr>
          <w:lang w:val="en-AU"/>
        </w:rPr>
        <w:instrText xml:space="preserve"> REF _Ref505341871 \h </w:instrText>
      </w:r>
      <w:r w:rsidR="00492B32" w:rsidRPr="00E56622">
        <w:rPr>
          <w:lang w:val="en-AU"/>
        </w:rPr>
        <w:instrText xml:space="preserve"> \* MERGEFORMAT </w:instrText>
      </w:r>
      <w:r w:rsidR="00426895" w:rsidRPr="00E56622">
        <w:rPr>
          <w:lang w:val="en-AU"/>
        </w:rPr>
      </w:r>
      <w:r w:rsidR="00426895" w:rsidRPr="00E56622">
        <w:rPr>
          <w:lang w:val="en-AU"/>
        </w:rPr>
        <w:fldChar w:fldCharType="separate"/>
      </w:r>
      <w:r w:rsidR="00335316" w:rsidRPr="00C91269">
        <w:t xml:space="preserve">Figure </w:t>
      </w:r>
      <w:r w:rsidR="00335316">
        <w:rPr>
          <w:noProof/>
        </w:rPr>
        <w:t>5</w:t>
      </w:r>
      <w:r w:rsidR="00335316">
        <w:rPr>
          <w:noProof/>
        </w:rPr>
        <w:noBreakHyphen/>
        <w:t>24</w:t>
      </w:r>
      <w:r w:rsidR="00426895" w:rsidRPr="00E56622">
        <w:rPr>
          <w:lang w:val="en-AU"/>
        </w:rPr>
        <w:fldChar w:fldCharType="end"/>
      </w:r>
      <w:r w:rsidRPr="00E56622">
        <w:rPr>
          <w:lang w:val="en-AU"/>
        </w:rPr>
        <w:t xml:space="preserve">. </w:t>
      </w:r>
      <w:r w:rsidR="00EE4F12" w:rsidRPr="00E56622">
        <w:t>The loads calculated for the 201</w:t>
      </w:r>
      <w:r w:rsidR="006E36E3" w:rsidRPr="00E56622">
        <w:t>7</w:t>
      </w:r>
      <w:r w:rsidR="00B2061B">
        <w:rPr>
          <w:lang w:val="en-AU"/>
        </w:rPr>
        <w:t>–</w:t>
      </w:r>
      <w:r w:rsidR="00EE4F12" w:rsidRPr="00E56622">
        <w:t>1</w:t>
      </w:r>
      <w:r w:rsidR="006E36E3" w:rsidRPr="00E56622">
        <w:t>8</w:t>
      </w:r>
      <w:r w:rsidR="00EE4F12" w:rsidRPr="00E56622">
        <w:t xml:space="preserve"> water year from the Pascoe catchment </w:t>
      </w:r>
      <w:r w:rsidR="001073F2" w:rsidRPr="00E56622">
        <w:t xml:space="preserve">(does not include the Olive catchment) </w:t>
      </w:r>
      <w:r w:rsidR="00EE4F12" w:rsidRPr="00E56622">
        <w:t xml:space="preserve">were in the upper range </w:t>
      </w:r>
      <w:r w:rsidR="00E56622">
        <w:t>estimated</w:t>
      </w:r>
      <w:r w:rsidR="00EE4F12" w:rsidRPr="00E56622">
        <w:t xml:space="preserve"> over the past 10 years. Over the </w:t>
      </w:r>
      <w:r w:rsidR="0086337E" w:rsidRPr="00E56622">
        <w:t>1</w:t>
      </w:r>
      <w:r w:rsidR="006E36E3" w:rsidRPr="00E56622">
        <w:t>2</w:t>
      </w:r>
      <w:r w:rsidR="0086337E" w:rsidRPr="00E56622">
        <w:t>-year</w:t>
      </w:r>
      <w:r w:rsidR="00EE4F12" w:rsidRPr="00E56622">
        <w:t xml:space="preserve"> period from 2006</w:t>
      </w:r>
      <w:r w:rsidR="00DF17C8">
        <w:t>:</w:t>
      </w:r>
    </w:p>
    <w:p w14:paraId="7ED75A4E" w14:textId="7E1B465E" w:rsidR="00DF17C8" w:rsidRPr="00595D99" w:rsidRDefault="00EE4F12" w:rsidP="00E82386">
      <w:pPr>
        <w:pStyle w:val="ListParagraph"/>
        <w:numPr>
          <w:ilvl w:val="0"/>
          <w:numId w:val="49"/>
        </w:numPr>
        <w:ind w:left="851" w:hanging="284"/>
      </w:pPr>
      <w:r w:rsidRPr="00595D99">
        <w:t xml:space="preserve">discharge has varied from 425 </w:t>
      </w:r>
      <w:r w:rsidR="00596888">
        <w:t>G</w:t>
      </w:r>
      <w:r w:rsidR="00596888" w:rsidRPr="00595D99">
        <w:t xml:space="preserve">L </w:t>
      </w:r>
      <w:r w:rsidRPr="00595D99">
        <w:t>(2015</w:t>
      </w:r>
      <w:r w:rsidR="00B2061B">
        <w:rPr>
          <w:lang w:val="en-AU"/>
        </w:rPr>
        <w:t>–</w:t>
      </w:r>
      <w:r w:rsidRPr="00595D99">
        <w:t xml:space="preserve">16) to 3191 </w:t>
      </w:r>
      <w:r w:rsidR="00596888">
        <w:t>G</w:t>
      </w:r>
      <w:r w:rsidR="00596888" w:rsidRPr="00595D99">
        <w:t xml:space="preserve">L </w:t>
      </w:r>
      <w:r w:rsidRPr="00595D99">
        <w:t>(2010</w:t>
      </w:r>
      <w:r w:rsidR="00B2061B">
        <w:rPr>
          <w:lang w:val="en-AU"/>
        </w:rPr>
        <w:t>–</w:t>
      </w:r>
      <w:r w:rsidRPr="00595D99">
        <w:t>11)</w:t>
      </w:r>
    </w:p>
    <w:p w14:paraId="61EDE4BF" w14:textId="23E5AD82" w:rsidR="00DF17C8" w:rsidRPr="00595D99" w:rsidRDefault="00DF17C8" w:rsidP="00E82386">
      <w:pPr>
        <w:pStyle w:val="ListParagraph"/>
        <w:numPr>
          <w:ilvl w:val="0"/>
          <w:numId w:val="49"/>
        </w:numPr>
        <w:ind w:left="851" w:hanging="284"/>
      </w:pPr>
      <w:r w:rsidRPr="00595D99">
        <w:t xml:space="preserve">modelled </w:t>
      </w:r>
      <w:r w:rsidR="00EE4F12" w:rsidRPr="00595D99">
        <w:t>TSS loads have ranged from 20 kt (2015</w:t>
      </w:r>
      <w:r w:rsidR="00B2061B">
        <w:rPr>
          <w:lang w:val="en-AU"/>
        </w:rPr>
        <w:t>–</w:t>
      </w:r>
      <w:r w:rsidR="00EE4F12" w:rsidRPr="00595D99">
        <w:t>16) to 147 kt (</w:t>
      </w:r>
      <w:r w:rsidR="00596888" w:rsidRPr="00595D99">
        <w:t>2010</w:t>
      </w:r>
      <w:r w:rsidR="00B2061B">
        <w:rPr>
          <w:lang w:val="en-AU"/>
        </w:rPr>
        <w:t>–</w:t>
      </w:r>
      <w:r w:rsidR="00596888" w:rsidRPr="00595D99">
        <w:t>11</w:t>
      </w:r>
      <w:r w:rsidR="00EE4F12" w:rsidRPr="00595D99">
        <w:t xml:space="preserve">) </w:t>
      </w:r>
    </w:p>
    <w:p w14:paraId="5453A70F" w14:textId="0AE0E28A" w:rsidR="00DF17C8" w:rsidRPr="00595D99" w:rsidRDefault="00EE4F12" w:rsidP="00E82386">
      <w:pPr>
        <w:pStyle w:val="ListParagraph"/>
        <w:numPr>
          <w:ilvl w:val="0"/>
          <w:numId w:val="49"/>
        </w:numPr>
        <w:ind w:left="851" w:hanging="284"/>
      </w:pPr>
      <w:r w:rsidRPr="00595D99">
        <w:t xml:space="preserve">DIN loads </w:t>
      </w:r>
      <w:r w:rsidR="00DF17C8" w:rsidRPr="00595D99">
        <w:t xml:space="preserve">ranged </w:t>
      </w:r>
      <w:r w:rsidRPr="00595D99">
        <w:t>from 30 t (2014</w:t>
      </w:r>
      <w:r w:rsidR="00B2061B">
        <w:rPr>
          <w:lang w:val="en-AU"/>
        </w:rPr>
        <w:t>–</w:t>
      </w:r>
      <w:r w:rsidRPr="00595D99">
        <w:t>15) to 229 t (</w:t>
      </w:r>
      <w:r w:rsidR="00596888" w:rsidRPr="00595D99">
        <w:t>2010</w:t>
      </w:r>
      <w:r w:rsidR="00B2061B">
        <w:rPr>
          <w:lang w:val="en-AU"/>
        </w:rPr>
        <w:t>–</w:t>
      </w:r>
      <w:r w:rsidR="00596888" w:rsidRPr="00595D99">
        <w:t>11</w:t>
      </w:r>
      <w:r w:rsidRPr="00595D99">
        <w:t>)</w:t>
      </w:r>
    </w:p>
    <w:p w14:paraId="1DE75462" w14:textId="7842826E" w:rsidR="00EE4F12" w:rsidRPr="00595D99" w:rsidRDefault="00EE4F12" w:rsidP="00E82386">
      <w:pPr>
        <w:pStyle w:val="ListParagraph"/>
        <w:numPr>
          <w:ilvl w:val="0"/>
          <w:numId w:val="49"/>
        </w:numPr>
        <w:ind w:left="851" w:hanging="284"/>
      </w:pPr>
      <w:r w:rsidRPr="00595D99">
        <w:t xml:space="preserve">PN loads </w:t>
      </w:r>
      <w:r w:rsidR="00DF17C8" w:rsidRPr="00595D99">
        <w:t xml:space="preserve">ranged </w:t>
      </w:r>
      <w:r w:rsidRPr="00595D99">
        <w:t>from 55 t (2015</w:t>
      </w:r>
      <w:r w:rsidR="00B2061B">
        <w:rPr>
          <w:lang w:val="en-AU"/>
        </w:rPr>
        <w:t>–</w:t>
      </w:r>
      <w:r w:rsidRPr="00595D99">
        <w:t>16) to 414 t (</w:t>
      </w:r>
      <w:r w:rsidR="00596888" w:rsidRPr="00595D99">
        <w:t>2010</w:t>
      </w:r>
      <w:r w:rsidR="00B2061B">
        <w:rPr>
          <w:lang w:val="en-AU"/>
        </w:rPr>
        <w:t>–</w:t>
      </w:r>
      <w:r w:rsidR="00596888" w:rsidRPr="00595D99">
        <w:t>11</w:t>
      </w:r>
      <w:r w:rsidRPr="00595D99">
        <w:t>).</w:t>
      </w:r>
      <w:r w:rsidR="000E6779" w:rsidRPr="00595D99">
        <w:t xml:space="preserve"> </w:t>
      </w:r>
    </w:p>
    <w:p w14:paraId="19BDC565" w14:textId="75A2E160" w:rsidR="00596888" w:rsidRPr="00E00555" w:rsidRDefault="004C5B76" w:rsidP="00596888">
      <w:r>
        <w:fldChar w:fldCharType="begin"/>
      </w:r>
      <w:r>
        <w:instrText xml:space="preserve"> REF _Ref530056568 \h </w:instrText>
      </w:r>
      <w:r>
        <w:fldChar w:fldCharType="separate"/>
      </w:r>
      <w:r w:rsidR="00335316" w:rsidRPr="00EB32ED">
        <w:t xml:space="preserve">Figure </w:t>
      </w:r>
      <w:r w:rsidR="00335316">
        <w:rPr>
          <w:noProof/>
        </w:rPr>
        <w:t>4</w:t>
      </w:r>
      <w:r w:rsidR="00335316">
        <w:noBreakHyphen/>
      </w:r>
      <w:r w:rsidR="00335316">
        <w:rPr>
          <w:noProof/>
        </w:rPr>
        <w:t>8</w:t>
      </w:r>
      <w:r>
        <w:fldChar w:fldCharType="end"/>
      </w:r>
      <w:r>
        <w:t xml:space="preserve"> and </w:t>
      </w:r>
      <w:r>
        <w:fldChar w:fldCharType="begin"/>
      </w:r>
      <w:r>
        <w:instrText xml:space="preserve"> REF _Ref530057430 \h </w:instrText>
      </w:r>
      <w:r>
        <w:fldChar w:fldCharType="separate"/>
      </w:r>
      <w:r w:rsidR="00335316" w:rsidRPr="00E02C3B">
        <w:t xml:space="preserve">Figure </w:t>
      </w:r>
      <w:r w:rsidR="00335316">
        <w:rPr>
          <w:noProof/>
        </w:rPr>
        <w:t>4</w:t>
      </w:r>
      <w:r w:rsidR="00335316">
        <w:noBreakHyphen/>
      </w:r>
      <w:r w:rsidR="00335316">
        <w:rPr>
          <w:noProof/>
        </w:rPr>
        <w:t>12</w:t>
      </w:r>
      <w:r>
        <w:fldChar w:fldCharType="end"/>
      </w:r>
      <w:r>
        <w:t xml:space="preserve"> </w:t>
      </w:r>
      <w:r w:rsidR="00FA4E0D" w:rsidRPr="00FA4E0D">
        <w:t>show that the Pascoe River had the second largest contributions to the regional river-derived DIN (~20%) and TSS (~12%) loading in the Cape York region in 2017</w:t>
      </w:r>
      <w:r w:rsidR="00B2061B">
        <w:rPr>
          <w:lang w:val="en-AU"/>
        </w:rPr>
        <w:t>–</w:t>
      </w:r>
      <w:r w:rsidR="00FA4E0D" w:rsidRPr="00FA4E0D">
        <w:t xml:space="preserve">18. </w:t>
      </w:r>
    </w:p>
    <w:p w14:paraId="204A84FE" w14:textId="77777777" w:rsidR="00596888" w:rsidRDefault="00596888" w:rsidP="00596888">
      <w:pPr>
        <w:rPr>
          <w:lang w:val="en-AU"/>
        </w:rPr>
      </w:pPr>
    </w:p>
    <w:p w14:paraId="64D581EF" w14:textId="5080606F" w:rsidR="00817A8B" w:rsidRPr="00817A8B" w:rsidRDefault="00596888" w:rsidP="00817A8B">
      <w:bookmarkStart w:id="1469" w:name="_Ref5615390"/>
      <w:r>
        <w:rPr>
          <w:noProof/>
          <w:lang w:val="en-AU" w:eastAsia="en-AU"/>
        </w:rPr>
        <w:lastRenderedPageBreak/>
        <w:drawing>
          <wp:inline distT="0" distB="0" distL="0" distR="0" wp14:anchorId="334BC4A4" wp14:editId="776ABF2C">
            <wp:extent cx="5473700" cy="2247900"/>
            <wp:effectExtent l="0" t="0" r="0" b="0"/>
            <wp:docPr id="2103" name="Picture 2103" descr="Daily discharge for the Pascoe River (gauge 102102A) for the 2016–17 water year. Red dots represent sampling dates." title="Daily discharge for the Pascoe River (gauge 102102A) for the 2016–17 water year. Red dots represent sampling dates."/>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36" cstate="print">
                      <a:extLst>
                        <a:ext uri="{28A0092B-C50C-407E-A947-70E740481C1C}">
                          <a14:useLocalDpi xmlns:a14="http://schemas.microsoft.com/office/drawing/2010/main" val="0"/>
                        </a:ext>
                      </a:extLst>
                    </a:blip>
                    <a:srcRect l="5375" r="12094" b="15925"/>
                    <a:stretch/>
                  </pic:blipFill>
                  <pic:spPr bwMode="auto">
                    <a:xfrm>
                      <a:off x="0" y="0"/>
                      <a:ext cx="5473700" cy="2247900"/>
                    </a:xfrm>
                    <a:prstGeom prst="rect">
                      <a:avLst/>
                    </a:prstGeom>
                    <a:noFill/>
                    <a:ln>
                      <a:noFill/>
                    </a:ln>
                    <a:extLst>
                      <a:ext uri="{53640926-AAD7-44D8-BBD7-CCE9431645EC}">
                        <a14:shadowObscured xmlns:a14="http://schemas.microsoft.com/office/drawing/2010/main"/>
                      </a:ext>
                    </a:extLst>
                  </pic:spPr>
                </pic:pic>
              </a:graphicData>
            </a:graphic>
          </wp:inline>
        </w:drawing>
      </w:r>
    </w:p>
    <w:p w14:paraId="20ADBC45" w14:textId="3AF434C3" w:rsidR="00A735FD" w:rsidRDefault="00596888" w:rsidP="00596888">
      <w:pPr>
        <w:rPr>
          <w:noProof/>
          <w:lang w:val="en-AU" w:eastAsia="en-AU"/>
        </w:rPr>
      </w:pPr>
      <w:bookmarkStart w:id="1470" w:name="_Toc10536229"/>
      <w:r w:rsidRPr="007E78DC">
        <w:rPr>
          <w:rStyle w:val="FigureChar"/>
        </w:rPr>
        <w:t xml:space="preserve">Figure </w:t>
      </w:r>
      <w:r w:rsidR="00817A8B">
        <w:rPr>
          <w:rStyle w:val="FigureChar"/>
        </w:rPr>
        <w:fldChar w:fldCharType="begin"/>
      </w:r>
      <w:r w:rsidR="00817A8B">
        <w:rPr>
          <w:rStyle w:val="FigureChar"/>
        </w:rPr>
        <w:instrText xml:space="preserve"> STYLEREF 1 \s </w:instrText>
      </w:r>
      <w:r w:rsidR="00817A8B">
        <w:rPr>
          <w:rStyle w:val="FigureChar"/>
        </w:rPr>
        <w:fldChar w:fldCharType="separate"/>
      </w:r>
      <w:r w:rsidR="00335316">
        <w:rPr>
          <w:rStyle w:val="FigureChar"/>
          <w:noProof/>
        </w:rPr>
        <w:t>5</w:t>
      </w:r>
      <w:r w:rsidR="00817A8B">
        <w:rPr>
          <w:rStyle w:val="FigureChar"/>
        </w:rPr>
        <w:fldChar w:fldCharType="end"/>
      </w:r>
      <w:r w:rsidR="00817A8B">
        <w:rPr>
          <w:rStyle w:val="FigureChar"/>
        </w:rPr>
        <w:noBreakHyphen/>
      </w:r>
      <w:r w:rsidR="00817A8B">
        <w:rPr>
          <w:rStyle w:val="FigureChar"/>
        </w:rPr>
        <w:fldChar w:fldCharType="begin"/>
      </w:r>
      <w:r w:rsidR="00817A8B">
        <w:rPr>
          <w:rStyle w:val="FigureChar"/>
        </w:rPr>
        <w:instrText xml:space="preserve"> SEQ Figure \* ARABIC \s 1 </w:instrText>
      </w:r>
      <w:r w:rsidR="00817A8B">
        <w:rPr>
          <w:rStyle w:val="FigureChar"/>
        </w:rPr>
        <w:fldChar w:fldCharType="separate"/>
      </w:r>
      <w:r w:rsidR="00335316">
        <w:rPr>
          <w:rStyle w:val="FigureChar"/>
          <w:noProof/>
        </w:rPr>
        <w:t>23</w:t>
      </w:r>
      <w:r w:rsidR="00817A8B">
        <w:rPr>
          <w:rStyle w:val="FigureChar"/>
        </w:rPr>
        <w:fldChar w:fldCharType="end"/>
      </w:r>
      <w:bookmarkEnd w:id="1469"/>
      <w:r w:rsidRPr="007E78DC">
        <w:rPr>
          <w:rStyle w:val="FigureChar"/>
        </w:rPr>
        <w:t>: Daily discharge for the Pascoe River (gauge 102102A) for the 2016</w:t>
      </w:r>
      <w:r w:rsidR="00B2061B" w:rsidRPr="009E4F1E">
        <w:rPr>
          <w:sz w:val="18"/>
          <w:szCs w:val="18"/>
          <w:lang w:val="en-AU"/>
        </w:rPr>
        <w:t>–</w:t>
      </w:r>
      <w:r w:rsidRPr="007E78DC">
        <w:rPr>
          <w:rStyle w:val="FigureChar"/>
        </w:rPr>
        <w:t>17 water year. Red dots represent sampling dates</w:t>
      </w:r>
      <w:r w:rsidRPr="007E78DC">
        <w:t>.</w:t>
      </w:r>
      <w:bookmarkEnd w:id="1470"/>
    </w:p>
    <w:p w14:paraId="36F07D93" w14:textId="6ABD671C" w:rsidR="007973F9" w:rsidRDefault="007973F9" w:rsidP="00B94D93">
      <w:pPr>
        <w:rPr>
          <w:lang w:val="en-AU"/>
        </w:rPr>
      </w:pPr>
      <w:r>
        <w:rPr>
          <w:noProof/>
          <w:lang w:val="en-AU" w:eastAsia="en-AU"/>
        </w:rPr>
        <w:drawing>
          <wp:inline distT="0" distB="0" distL="0" distR="0" wp14:anchorId="3850C00F" wp14:editId="00C6F6F9">
            <wp:extent cx="5732145" cy="6960235"/>
            <wp:effectExtent l="0" t="0" r="1905" b="0"/>
            <wp:docPr id="71" name="Picture 71" descr="(A) TSS loads, (B) DIN and PN loads and (C) discharge for the Pascoe catchment (note Pascoe catchment only, does not include Olive catchment) from 2006 to 2018. The loads reported here are a combination of ‘best estimates’ based on ‘up-scaled’ discharge data from gauging stations and monitoring data for 2014–15 and 2016–17) and an average of the annual mean concentrations for these two water years applied to the remaining dataset. Dotted line represents the long-term median for basin discharge." title="Loads from Pascoe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ascoe catchment.JP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732145" cy="6960235"/>
                    </a:xfrm>
                    <a:prstGeom prst="rect">
                      <a:avLst/>
                    </a:prstGeom>
                  </pic:spPr>
                </pic:pic>
              </a:graphicData>
            </a:graphic>
          </wp:inline>
        </w:drawing>
      </w:r>
    </w:p>
    <w:p w14:paraId="79928FCB" w14:textId="6B476D23" w:rsidR="00DF50A3" w:rsidRPr="00C91269" w:rsidRDefault="00A27877" w:rsidP="009B59A2">
      <w:pPr>
        <w:pStyle w:val="Figure"/>
        <w:rPr>
          <w:vanish/>
          <w:specVanish/>
        </w:rPr>
      </w:pPr>
      <w:bookmarkStart w:id="1471" w:name="_Ref505341871"/>
      <w:bookmarkStart w:id="1472" w:name="_Toc10536230"/>
      <w:r w:rsidRPr="00C91269">
        <w:t xml:space="preserve">Figure </w:t>
      </w:r>
      <w:r w:rsidR="00817A8B">
        <w:fldChar w:fldCharType="begin"/>
      </w:r>
      <w:r w:rsidR="00817A8B">
        <w:instrText xml:space="preserve"> STYLEREF 1 \s </w:instrText>
      </w:r>
      <w:r w:rsidR="00817A8B">
        <w:fldChar w:fldCharType="separate"/>
      </w:r>
      <w:r w:rsidR="00335316">
        <w:rPr>
          <w:noProof/>
        </w:rPr>
        <w:t>5</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24</w:t>
      </w:r>
      <w:r w:rsidR="00817A8B">
        <w:fldChar w:fldCharType="end"/>
      </w:r>
      <w:bookmarkEnd w:id="1471"/>
      <w:r w:rsidR="00EE4F12" w:rsidRPr="00C91269">
        <w:t>:</w:t>
      </w:r>
      <w:r w:rsidR="00DF50A3" w:rsidRPr="00C91269">
        <w:t xml:space="preserve"> </w:t>
      </w:r>
      <w:r w:rsidR="00EE4F12" w:rsidRPr="00C91269">
        <w:t xml:space="preserve">(A) </w:t>
      </w:r>
      <w:r w:rsidR="006E36E3" w:rsidRPr="006E36E3">
        <w:t>TSS loads, (B) DIN and PN loads and (C) disc</w:t>
      </w:r>
      <w:r w:rsidR="006E36E3" w:rsidRPr="006562A5">
        <w:t xml:space="preserve">harge </w:t>
      </w:r>
      <w:r w:rsidR="00EE4F12" w:rsidRPr="00C91269">
        <w:t>for the Pascoe catchment (note Pascoe catchment only</w:t>
      </w:r>
      <w:r w:rsidR="001073F2" w:rsidRPr="00C91269">
        <w:t>,</w:t>
      </w:r>
      <w:r w:rsidR="00EE4F12" w:rsidRPr="00C91269">
        <w:t xml:space="preserve"> does not include Olive</w:t>
      </w:r>
      <w:r w:rsidR="001073F2" w:rsidRPr="00C91269">
        <w:t xml:space="preserve"> catchment</w:t>
      </w:r>
      <w:r w:rsidR="00EE4F12" w:rsidRPr="00C91269">
        <w:t>) from 2006</w:t>
      </w:r>
      <w:r w:rsidR="00B2061B">
        <w:rPr>
          <w:color w:val="000000" w:themeColor="text1"/>
          <w:szCs w:val="22"/>
          <w:lang w:val="en-AU"/>
        </w:rPr>
        <w:t xml:space="preserve"> to 20</w:t>
      </w:r>
      <w:r w:rsidR="00EE4F12" w:rsidRPr="00C91269">
        <w:t>1</w:t>
      </w:r>
      <w:r w:rsidR="006E36E3" w:rsidRPr="00C91269">
        <w:t>8</w:t>
      </w:r>
      <w:r w:rsidR="00DF50A3" w:rsidRPr="00C91269">
        <w:t>.</w:t>
      </w:r>
      <w:bookmarkEnd w:id="1472"/>
    </w:p>
    <w:p w14:paraId="4415B378" w14:textId="49154261" w:rsidR="00794BEC" w:rsidRDefault="00DF50A3" w:rsidP="001F214B">
      <w:pPr>
        <w:pStyle w:val="Figure"/>
      </w:pPr>
      <w:r w:rsidRPr="00C91269">
        <w:t xml:space="preserve"> </w:t>
      </w:r>
      <w:r w:rsidR="00EE4F12" w:rsidRPr="00C91269">
        <w:t>The loads reported here are a combination of ‘best estimates’ based on ‘up-scaled’ discharge data from gauging stations and monitoring data for 2014</w:t>
      </w:r>
      <w:r w:rsidR="00B2061B" w:rsidRPr="007324E8">
        <w:rPr>
          <w:szCs w:val="18"/>
          <w:lang w:val="en-AU"/>
        </w:rPr>
        <w:t>–</w:t>
      </w:r>
      <w:r w:rsidR="00EE4F12" w:rsidRPr="00C91269">
        <w:t>15 and 2016</w:t>
      </w:r>
      <w:r w:rsidR="00B2061B" w:rsidRPr="007324E8">
        <w:rPr>
          <w:szCs w:val="18"/>
          <w:lang w:val="en-AU"/>
        </w:rPr>
        <w:t>–</w:t>
      </w:r>
      <w:r w:rsidR="00EE4F12" w:rsidRPr="00C91269">
        <w:t>17) and an average of the annual mean concentrations for these two water years applied to the remaining dataset.</w:t>
      </w:r>
      <w:r w:rsidR="008B0952" w:rsidRPr="00C91269">
        <w:t xml:space="preserve"> Dotted line represents the long-term median for basin discharge.</w:t>
      </w:r>
      <w:r w:rsidR="00A735FD" w:rsidRPr="001D2C89">
        <w:t xml:space="preserve"> </w:t>
      </w:r>
      <w:r w:rsidR="00794BEC" w:rsidRPr="001D2C89">
        <w:br w:type="page"/>
      </w:r>
    </w:p>
    <w:p w14:paraId="01B8E11E" w14:textId="745636B6" w:rsidR="00293941" w:rsidRPr="00E82386" w:rsidRDefault="00293941" w:rsidP="009E4F1E">
      <w:pPr>
        <w:jc w:val="left"/>
        <w:rPr>
          <w:i/>
        </w:rPr>
      </w:pPr>
      <w:bookmarkStart w:id="1473" w:name="_Toc506502912"/>
      <w:r w:rsidRPr="00E82386">
        <w:rPr>
          <w:i/>
        </w:rPr>
        <w:lastRenderedPageBreak/>
        <w:t xml:space="preserve">Event </w:t>
      </w:r>
      <w:r w:rsidR="005B324D" w:rsidRPr="00E82386">
        <w:rPr>
          <w:i/>
        </w:rPr>
        <w:t>w</w:t>
      </w:r>
      <w:r w:rsidRPr="00E82386">
        <w:rPr>
          <w:i/>
        </w:rPr>
        <w:t>ater quality</w:t>
      </w:r>
    </w:p>
    <w:p w14:paraId="2CA0E6E9" w14:textId="7A1E333D" w:rsidR="00293941" w:rsidRDefault="00293941" w:rsidP="00293941">
      <w:r>
        <w:t>Samples collected on 2 and 4</w:t>
      </w:r>
      <w:r>
        <w:rPr>
          <w:vertAlign w:val="superscript"/>
        </w:rPr>
        <w:t xml:space="preserve"> </w:t>
      </w:r>
      <w:r>
        <w:t>February</w:t>
      </w:r>
      <w:r w:rsidR="006613EE">
        <w:t xml:space="preserve"> 2018</w:t>
      </w:r>
      <w:r>
        <w:t xml:space="preserve"> coincided with the falling limb of the first event of the 2017</w:t>
      </w:r>
      <w:r w:rsidR="00B2061B" w:rsidRPr="009E4F1E">
        <w:rPr>
          <w:szCs w:val="22"/>
          <w:lang w:val="en-AU"/>
        </w:rPr>
        <w:t>–</w:t>
      </w:r>
      <w:r>
        <w:t>18 wet season, resulting in reduced salinity and increased TSS at PRS1. Both tidal and freshwater flood</w:t>
      </w:r>
      <w:r w:rsidRPr="001701EB">
        <w:rPr>
          <w:rFonts w:cs="Arial"/>
          <w:color w:val="000000" w:themeColor="text1"/>
          <w:szCs w:val="22"/>
          <w:lang w:val="en-AU"/>
        </w:rPr>
        <w:t xml:space="preserve"> influences </w:t>
      </w:r>
      <w:r>
        <w:rPr>
          <w:rFonts w:cs="Arial"/>
          <w:color w:val="000000" w:themeColor="text1"/>
          <w:szCs w:val="22"/>
          <w:lang w:val="en-AU"/>
        </w:rPr>
        <w:t xml:space="preserve">on water quality </w:t>
      </w:r>
      <w:r w:rsidRPr="001701EB">
        <w:rPr>
          <w:rFonts w:cs="Arial"/>
          <w:color w:val="000000" w:themeColor="text1"/>
          <w:szCs w:val="22"/>
          <w:lang w:val="en-AU"/>
        </w:rPr>
        <w:t>were also observed</w:t>
      </w:r>
      <w:r>
        <w:rPr>
          <w:rFonts w:cs="Arial"/>
          <w:color w:val="000000" w:themeColor="text1"/>
          <w:szCs w:val="22"/>
          <w:lang w:val="en-AU"/>
        </w:rPr>
        <w:t xml:space="preserve"> near the river mouth. </w:t>
      </w:r>
      <w:r>
        <w:t xml:space="preserve">On the incoming tide on </w:t>
      </w:r>
      <w:r w:rsidR="006613EE">
        <w:t>2 February 20</w:t>
      </w:r>
      <w:r>
        <w:t xml:space="preserve">18, a salinity of 32.5 </w:t>
      </w:r>
      <w:r w:rsidR="001D0F39">
        <w:t xml:space="preserve">PSU </w:t>
      </w:r>
      <w:r>
        <w:t xml:space="preserve">and TSS 4.5 </w:t>
      </w:r>
      <w:r w:rsidR="00FD697F">
        <w:t>mg L</w:t>
      </w:r>
      <w:r w:rsidR="00FD697F" w:rsidRPr="0044689A">
        <w:rPr>
          <w:vertAlign w:val="superscript"/>
        </w:rPr>
        <w:t>-1</w:t>
      </w:r>
      <w:r>
        <w:t xml:space="preserve"> were recorded at PRS1. On the outgoing tide later the same day, PRS1 had a salinity of 15 </w:t>
      </w:r>
      <w:r w:rsidR="001D0F39">
        <w:t xml:space="preserve">PSU </w:t>
      </w:r>
      <w:r>
        <w:t>and TSS of 13 mg</w:t>
      </w:r>
      <w:r w:rsidR="00FD697F">
        <w:t xml:space="preserve"> </w:t>
      </w:r>
      <w:r>
        <w:t>L</w:t>
      </w:r>
      <w:r w:rsidR="00FD697F" w:rsidRPr="00595D99">
        <w:rPr>
          <w:vertAlign w:val="superscript"/>
        </w:rPr>
        <w:t>-1</w:t>
      </w:r>
      <w:r>
        <w:t>. Samples collected along the northern transect sites (PRN1–PRN5) on the incoming tide had little freshwater influence (salinity &gt;30</w:t>
      </w:r>
      <w:r w:rsidR="001D0F39">
        <w:t xml:space="preserve"> PSU</w:t>
      </w:r>
      <w:r>
        <w:t>) and low TSS (&lt;4</w:t>
      </w:r>
      <w:r w:rsidR="00FD697F">
        <w:t xml:space="preserve"> mg L</w:t>
      </w:r>
      <w:r w:rsidR="00FD697F" w:rsidRPr="0044689A">
        <w:rPr>
          <w:vertAlign w:val="superscript"/>
        </w:rPr>
        <w:t>-1</w:t>
      </w:r>
      <w:r>
        <w:t xml:space="preserve">). </w:t>
      </w:r>
    </w:p>
    <w:p w14:paraId="33C7362A" w14:textId="52AD41B9" w:rsidR="00293941" w:rsidRDefault="00293941" w:rsidP="00293941">
      <w:r>
        <w:t xml:space="preserve">Peak daily discharge for the water year occurred on </w:t>
      </w:r>
      <w:r w:rsidR="006613EE">
        <w:t>25 March 2018</w:t>
      </w:r>
      <w:r>
        <w:t xml:space="preserve"> at the Garraway gauge (located 42 km upstream from the Pascoe </w:t>
      </w:r>
      <w:r w:rsidR="00B2061B">
        <w:t xml:space="preserve">River </w:t>
      </w:r>
      <w:r>
        <w:t>mouth). Two days later (</w:t>
      </w:r>
      <w:r w:rsidR="006613EE">
        <w:t>27 March 2018</w:t>
      </w:r>
      <w:r>
        <w:t xml:space="preserve">), event samples were collected at sites PRN1, PRN2, PRS1, PRBB, and at two additional sites along a </w:t>
      </w:r>
      <w:r w:rsidR="002728DC">
        <w:t>south eastern</w:t>
      </w:r>
      <w:r>
        <w:t xml:space="preserve"> transect within the plume. The plume boundary at the time of sampling was approximately 4.8 km to the east, near PRS3. A maximum TSS concentration of 31 mg</w:t>
      </w:r>
      <w:r w:rsidR="003B155F">
        <w:t xml:space="preserve"> </w:t>
      </w:r>
      <w:r>
        <w:t>L</w:t>
      </w:r>
      <w:r w:rsidR="003B155F" w:rsidRPr="00595D99">
        <w:rPr>
          <w:vertAlign w:val="superscript"/>
        </w:rPr>
        <w:t>-1</w:t>
      </w:r>
      <w:r>
        <w:t xml:space="preserve"> was measured at PRS1, and TSS decreased conservatively along the salinity gradient (</w:t>
      </w:r>
      <w:r w:rsidR="003574E9" w:rsidRPr="003574E9">
        <w:rPr>
          <w:szCs w:val="22"/>
          <w:highlight w:val="yellow"/>
        </w:rPr>
        <w:fldChar w:fldCharType="begin"/>
      </w:r>
      <w:r w:rsidR="003574E9" w:rsidRPr="003574E9">
        <w:rPr>
          <w:szCs w:val="22"/>
        </w:rPr>
        <w:instrText xml:space="preserve"> REF _Ref530564595 \h </w:instrText>
      </w:r>
      <w:r w:rsidR="003574E9">
        <w:rPr>
          <w:szCs w:val="22"/>
          <w:highlight w:val="yellow"/>
        </w:rPr>
        <w:instrText xml:space="preserve"> \* MERGEFORMAT </w:instrText>
      </w:r>
      <w:r w:rsidR="003574E9" w:rsidRPr="003574E9">
        <w:rPr>
          <w:szCs w:val="22"/>
          <w:highlight w:val="yellow"/>
        </w:rPr>
      </w:r>
      <w:r w:rsidR="003574E9" w:rsidRPr="003574E9">
        <w:rPr>
          <w:szCs w:val="22"/>
          <w:highlight w:val="yellow"/>
        </w:rPr>
        <w:fldChar w:fldCharType="separate"/>
      </w:r>
      <w:r w:rsidR="00335316" w:rsidRPr="00335316">
        <w:rPr>
          <w:szCs w:val="22"/>
        </w:rPr>
        <w:t xml:space="preserve">Figure </w:t>
      </w:r>
      <w:r w:rsidR="00335316" w:rsidRPr="00335316">
        <w:rPr>
          <w:noProof/>
          <w:szCs w:val="22"/>
        </w:rPr>
        <w:t>5</w:t>
      </w:r>
      <w:r w:rsidR="00335316" w:rsidRPr="00335316">
        <w:rPr>
          <w:noProof/>
          <w:szCs w:val="22"/>
        </w:rPr>
        <w:noBreakHyphen/>
        <w:t>25</w:t>
      </w:r>
      <w:r w:rsidR="003574E9" w:rsidRPr="003574E9">
        <w:rPr>
          <w:szCs w:val="22"/>
          <w:highlight w:val="yellow"/>
        </w:rPr>
        <w:fldChar w:fldCharType="end"/>
      </w:r>
      <w:r>
        <w:t>). Chl-</w:t>
      </w:r>
      <w:r w:rsidRPr="00595D99">
        <w:rPr>
          <w:i/>
        </w:rPr>
        <w:t>a</w:t>
      </w:r>
      <w:r>
        <w:t xml:space="preserve"> concentrations </w:t>
      </w:r>
      <w:r w:rsidR="001F53B0">
        <w:t>doubled</w:t>
      </w:r>
      <w:r>
        <w:t xml:space="preserve"> when TSS dropped below 10 mg</w:t>
      </w:r>
      <w:r w:rsidR="003B155F">
        <w:t xml:space="preserve"> </w:t>
      </w:r>
      <w:r>
        <w:t>L</w:t>
      </w:r>
      <w:r w:rsidR="003B155F" w:rsidRPr="00595D99">
        <w:rPr>
          <w:vertAlign w:val="superscript"/>
        </w:rPr>
        <w:t>-1</w:t>
      </w:r>
      <w:r>
        <w:t xml:space="preserve">, as is common in </w:t>
      </w:r>
      <w:r w:rsidR="003B155F">
        <w:t xml:space="preserve">the Reef lagoon </w:t>
      </w:r>
      <w:r>
        <w:t xml:space="preserve">and </w:t>
      </w:r>
      <w:r w:rsidR="003B155F">
        <w:t xml:space="preserve">river </w:t>
      </w:r>
      <w:r>
        <w:t xml:space="preserve">plumes </w:t>
      </w:r>
      <w:r w:rsidR="003B155F">
        <w:t xml:space="preserve">worldwide </w:t>
      </w:r>
      <w:r>
        <w:t>(Dagg et al</w:t>
      </w:r>
      <w:r w:rsidR="00B2061B">
        <w:t>.,</w:t>
      </w:r>
      <w:r>
        <w:t xml:space="preserve"> 2004</w:t>
      </w:r>
      <w:r w:rsidR="009E4F1E">
        <w:t>; Howley et al., 2018</w:t>
      </w:r>
      <w:r>
        <w:t>).</w:t>
      </w:r>
    </w:p>
    <w:p w14:paraId="5FA6ED17" w14:textId="21E277EE" w:rsidR="00E56622" w:rsidRDefault="00E56622" w:rsidP="00293941"/>
    <w:p w14:paraId="081FA082" w14:textId="25211316" w:rsidR="00E56622" w:rsidRDefault="00E56622" w:rsidP="00B51BBB">
      <w:pPr>
        <w:jc w:val="center"/>
      </w:pPr>
      <w:r>
        <w:rPr>
          <w:noProof/>
          <w:lang w:val="en-AU" w:eastAsia="en-AU"/>
        </w:rPr>
        <w:drawing>
          <wp:inline distT="0" distB="0" distL="0" distR="0" wp14:anchorId="49325CC4" wp14:editId="356E27A8">
            <wp:extent cx="5302250" cy="2012950"/>
            <wp:effectExtent l="0" t="0" r="0" b="6350"/>
            <wp:docPr id="94" name="Picture 94" descr="Event samples collected at Pascoe transect sites on 27 March 2018" title="Event samples collected at Pascoe transect sites on 27 March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302250" cy="2012950"/>
                    </a:xfrm>
                    <a:prstGeom prst="rect">
                      <a:avLst/>
                    </a:prstGeom>
                    <a:noFill/>
                    <a:ln>
                      <a:noFill/>
                    </a:ln>
                  </pic:spPr>
                </pic:pic>
              </a:graphicData>
            </a:graphic>
          </wp:inline>
        </w:drawing>
      </w:r>
    </w:p>
    <w:p w14:paraId="3D7947F6" w14:textId="6159073C" w:rsidR="00293941" w:rsidRDefault="003574E9" w:rsidP="0075384E">
      <w:pPr>
        <w:pStyle w:val="Figure"/>
      </w:pPr>
      <w:bookmarkStart w:id="1474" w:name="_Ref530564595"/>
      <w:bookmarkStart w:id="1475" w:name="_Toc10536231"/>
      <w:r w:rsidRPr="007E78DC">
        <w:rPr>
          <w:szCs w:val="18"/>
        </w:rPr>
        <w:t xml:space="preserve">Figure </w:t>
      </w:r>
      <w:r w:rsidR="00817A8B">
        <w:rPr>
          <w:szCs w:val="18"/>
        </w:rPr>
        <w:fldChar w:fldCharType="begin"/>
      </w:r>
      <w:r w:rsidR="00817A8B">
        <w:rPr>
          <w:szCs w:val="18"/>
        </w:rPr>
        <w:instrText xml:space="preserve"> STYLEREF 1 \s </w:instrText>
      </w:r>
      <w:r w:rsidR="00817A8B">
        <w:rPr>
          <w:szCs w:val="18"/>
        </w:rPr>
        <w:fldChar w:fldCharType="separate"/>
      </w:r>
      <w:r w:rsidR="00335316">
        <w:rPr>
          <w:noProof/>
          <w:szCs w:val="18"/>
        </w:rPr>
        <w:t>5</w:t>
      </w:r>
      <w:r w:rsidR="00817A8B">
        <w:rPr>
          <w:szCs w:val="18"/>
        </w:rPr>
        <w:fldChar w:fldCharType="end"/>
      </w:r>
      <w:r w:rsidR="00817A8B">
        <w:rPr>
          <w:szCs w:val="18"/>
        </w:rPr>
        <w:noBreakHyphen/>
      </w:r>
      <w:r w:rsidR="00817A8B">
        <w:rPr>
          <w:szCs w:val="18"/>
        </w:rPr>
        <w:fldChar w:fldCharType="begin"/>
      </w:r>
      <w:r w:rsidR="00817A8B">
        <w:rPr>
          <w:szCs w:val="18"/>
        </w:rPr>
        <w:instrText xml:space="preserve"> SEQ Figure \* ARABIC \s 1 </w:instrText>
      </w:r>
      <w:r w:rsidR="00817A8B">
        <w:rPr>
          <w:szCs w:val="18"/>
        </w:rPr>
        <w:fldChar w:fldCharType="separate"/>
      </w:r>
      <w:r w:rsidR="00335316">
        <w:rPr>
          <w:noProof/>
          <w:szCs w:val="18"/>
        </w:rPr>
        <w:t>25</w:t>
      </w:r>
      <w:r w:rsidR="00817A8B">
        <w:rPr>
          <w:szCs w:val="18"/>
        </w:rPr>
        <w:fldChar w:fldCharType="end"/>
      </w:r>
      <w:bookmarkEnd w:id="1474"/>
      <w:r w:rsidRPr="007E78DC">
        <w:rPr>
          <w:szCs w:val="18"/>
        </w:rPr>
        <w:t xml:space="preserve">: </w:t>
      </w:r>
      <w:r w:rsidR="00293941" w:rsidRPr="007E78DC">
        <w:t>Event samples collected at Pascoe transect sites on 27</w:t>
      </w:r>
      <w:r w:rsidR="006C180A">
        <w:t xml:space="preserve"> Mar</w:t>
      </w:r>
      <w:r w:rsidR="00B2061B">
        <w:t>ch</w:t>
      </w:r>
      <w:r w:rsidR="006C180A">
        <w:t xml:space="preserve"> 20</w:t>
      </w:r>
      <w:r w:rsidR="00293941" w:rsidRPr="007E78DC">
        <w:t>18</w:t>
      </w:r>
      <w:bookmarkEnd w:id="1475"/>
    </w:p>
    <w:p w14:paraId="222EB13B" w14:textId="17D9E9A1" w:rsidR="00293941" w:rsidRDefault="00293941" w:rsidP="00293941">
      <w:r>
        <w:t xml:space="preserve">Four event samples were collected during a minor flood on </w:t>
      </w:r>
      <w:r w:rsidR="006613EE">
        <w:t>1 April 2018</w:t>
      </w:r>
      <w:r>
        <w:t>. Two samples were collected inside the plume and two outside the visible plume line. NO</w:t>
      </w:r>
      <w:r w:rsidRPr="00B23B73">
        <w:rPr>
          <w:vertAlign w:val="subscript"/>
        </w:rPr>
        <w:t>x</w:t>
      </w:r>
      <w:r>
        <w:t>, PP and reactive silica concentrations were significantly higher inside the plume (NO</w:t>
      </w:r>
      <w:r w:rsidRPr="00B23B73">
        <w:rPr>
          <w:vertAlign w:val="subscript"/>
        </w:rPr>
        <w:t>x</w:t>
      </w:r>
      <w:r>
        <w:t xml:space="preserve">: mean 7.3 </w:t>
      </w:r>
      <w:r>
        <w:rPr>
          <w:rFonts w:cs="Arial"/>
        </w:rPr>
        <w:t>µ</w:t>
      </w:r>
      <w:r w:rsidR="00FD697F">
        <w:t>g L</w:t>
      </w:r>
      <w:r w:rsidR="00FD697F" w:rsidRPr="002728DC">
        <w:rPr>
          <w:vertAlign w:val="superscript"/>
        </w:rPr>
        <w:t>-1</w:t>
      </w:r>
      <w:r>
        <w:t xml:space="preserve"> compared to 1.3 </w:t>
      </w:r>
      <w:r w:rsidR="00FD697F">
        <w:rPr>
          <w:rFonts w:cs="Arial"/>
        </w:rPr>
        <w:t>µ</w:t>
      </w:r>
      <w:r w:rsidR="00FD697F">
        <w:t>g L</w:t>
      </w:r>
      <w:r w:rsidR="00FD697F" w:rsidRPr="002728DC">
        <w:rPr>
          <w:vertAlign w:val="superscript"/>
        </w:rPr>
        <w:t>-1</w:t>
      </w:r>
      <w:r>
        <w:t xml:space="preserve"> outside the plume, SiO</w:t>
      </w:r>
      <w:r w:rsidR="004C6479" w:rsidRPr="00BA08AB">
        <w:rPr>
          <w:vertAlign w:val="subscript"/>
        </w:rPr>
        <w:t>4</w:t>
      </w:r>
      <w:r>
        <w:t xml:space="preserve"> plume mean 7.4</w:t>
      </w:r>
      <w:r w:rsidRPr="00CA6E2D">
        <w:rPr>
          <w:rFonts w:cs="Arial"/>
        </w:rPr>
        <w:t xml:space="preserve"> </w:t>
      </w:r>
      <w:r w:rsidR="00FD697F">
        <w:rPr>
          <w:rFonts w:cs="Arial"/>
        </w:rPr>
        <w:t>µ</w:t>
      </w:r>
      <w:r w:rsidR="00FD697F">
        <w:t>g L</w:t>
      </w:r>
      <w:r w:rsidR="00FD697F" w:rsidRPr="002728DC">
        <w:rPr>
          <w:vertAlign w:val="superscript"/>
        </w:rPr>
        <w:t>-1</w:t>
      </w:r>
      <w:r>
        <w:t xml:space="preserve"> </w:t>
      </w:r>
      <w:r w:rsidR="00B2061B">
        <w:t xml:space="preserve">compared to </w:t>
      </w:r>
      <w:r>
        <w:t xml:space="preserve">0.4 </w:t>
      </w:r>
      <w:r w:rsidR="00FD697F">
        <w:rPr>
          <w:rFonts w:cs="Arial"/>
        </w:rPr>
        <w:t>µ</w:t>
      </w:r>
      <w:r w:rsidR="00FD697F">
        <w:t>g L</w:t>
      </w:r>
      <w:r w:rsidR="00FD697F" w:rsidRPr="002728DC">
        <w:rPr>
          <w:vertAlign w:val="superscript"/>
        </w:rPr>
        <w:t>-1</w:t>
      </w:r>
      <w:r>
        <w:t xml:space="preserve"> outside the plume). PN concentrations were higher outside the plume (average 9.5</w:t>
      </w:r>
      <w:r w:rsidRPr="00CA6E2D">
        <w:rPr>
          <w:rFonts w:cs="Arial"/>
        </w:rPr>
        <w:t xml:space="preserve"> </w:t>
      </w:r>
      <w:r>
        <w:rPr>
          <w:rFonts w:cs="Arial"/>
        </w:rPr>
        <w:t>µ</w:t>
      </w:r>
      <w:r>
        <w:t>g</w:t>
      </w:r>
      <w:r w:rsidR="006C180A">
        <w:t xml:space="preserve"> </w:t>
      </w:r>
      <w:r>
        <w:t>L</w:t>
      </w:r>
      <w:r w:rsidR="006C180A" w:rsidRPr="001F214B">
        <w:rPr>
          <w:vertAlign w:val="superscript"/>
        </w:rPr>
        <w:t>-1</w:t>
      </w:r>
      <w:r>
        <w:t>) than within (1</w:t>
      </w:r>
      <w:r w:rsidR="003574E9">
        <w:t>.0</w:t>
      </w:r>
      <w:r>
        <w:t xml:space="preserve"> </w:t>
      </w:r>
      <w:r w:rsidR="00FD697F">
        <w:rPr>
          <w:rFonts w:cs="Arial"/>
        </w:rPr>
        <w:t>µ</w:t>
      </w:r>
      <w:r w:rsidR="00FD697F">
        <w:t>g L</w:t>
      </w:r>
      <w:r w:rsidR="00FD697F" w:rsidRPr="002728DC">
        <w:rPr>
          <w:vertAlign w:val="superscript"/>
        </w:rPr>
        <w:t>-1</w:t>
      </w:r>
      <w:r>
        <w:t xml:space="preserve">). The plume boundary was approximately 3 km to the southeast near SR02 and just beyond Pigeon Island.  </w:t>
      </w:r>
    </w:p>
    <w:p w14:paraId="07BFDEAD" w14:textId="30E0B801" w:rsidR="00293941" w:rsidRDefault="00293941" w:rsidP="00293941">
      <w:r>
        <w:t xml:space="preserve">Freshwater discharge was also evident in the </w:t>
      </w:r>
      <w:r w:rsidR="006A068C">
        <w:t>e</w:t>
      </w:r>
      <w:r w:rsidR="006613EE">
        <w:t xml:space="preserve">nclosed </w:t>
      </w:r>
      <w:r w:rsidR="006A068C">
        <w:t>c</w:t>
      </w:r>
      <w:r w:rsidR="006613EE">
        <w:t xml:space="preserve">oastal </w:t>
      </w:r>
      <w:r>
        <w:t xml:space="preserve">zone on </w:t>
      </w:r>
      <w:r w:rsidR="006613EE">
        <w:t>18 March 2018</w:t>
      </w:r>
      <w:r>
        <w:t xml:space="preserve"> (PRS01 salinity 21 </w:t>
      </w:r>
      <w:r w:rsidR="00582514">
        <w:t xml:space="preserve">PSU </w:t>
      </w:r>
      <w:r>
        <w:t>and TSS 7 m</w:t>
      </w:r>
      <w:r w:rsidR="00FD697F">
        <w:t>g L</w:t>
      </w:r>
      <w:r w:rsidR="00FD697F" w:rsidRPr="0044689A">
        <w:rPr>
          <w:vertAlign w:val="superscript"/>
        </w:rPr>
        <w:t>-1</w:t>
      </w:r>
      <w:r>
        <w:t xml:space="preserve">) and on </w:t>
      </w:r>
      <w:r w:rsidR="006613EE">
        <w:t>6 April</w:t>
      </w:r>
      <w:r>
        <w:t xml:space="preserve"> when salinity was &lt;1 and TSS concentrations of 22 and 11 </w:t>
      </w:r>
      <w:r w:rsidR="00FD697F">
        <w:t>mg L</w:t>
      </w:r>
      <w:r w:rsidR="00FD697F" w:rsidRPr="0044689A">
        <w:rPr>
          <w:vertAlign w:val="superscript"/>
        </w:rPr>
        <w:t>-1</w:t>
      </w:r>
      <w:r>
        <w:t xml:space="preserve"> were measured at PRN1 and PRS1</w:t>
      </w:r>
      <w:r w:rsidR="00FD697F">
        <w:t>,</w:t>
      </w:r>
      <w:r>
        <w:t xml:space="preserve"> respectively.</w:t>
      </w:r>
      <w:r w:rsidR="00B51BBB">
        <w:t xml:space="preserve"> </w:t>
      </w:r>
      <w:r w:rsidRPr="007E78DC">
        <w:t>TSS,</w:t>
      </w:r>
      <w:r>
        <w:t xml:space="preserve"> NO</w:t>
      </w:r>
      <w:r w:rsidRPr="00B23B73">
        <w:rPr>
          <w:vertAlign w:val="subscript"/>
        </w:rPr>
        <w:t>x</w:t>
      </w:r>
      <w:r>
        <w:t xml:space="preserve"> and PN concentrations decrease</w:t>
      </w:r>
      <w:r w:rsidR="00B2061B">
        <w:t>d</w:t>
      </w:r>
      <w:r>
        <w:t xml:space="preserve"> along the salinity gradient</w:t>
      </w:r>
      <w:r w:rsidR="00B51BBB">
        <w:t xml:space="preserve"> (</w:t>
      </w:r>
      <w:r w:rsidR="00B51BBB">
        <w:fldChar w:fldCharType="begin"/>
      </w:r>
      <w:r w:rsidR="00B51BBB">
        <w:instrText xml:space="preserve"> REF _Ref5643475 \h </w:instrText>
      </w:r>
      <w:r w:rsidR="00B51BBB">
        <w:fldChar w:fldCharType="separate"/>
      </w:r>
      <w:r w:rsidR="00335316">
        <w:t xml:space="preserve">Figure </w:t>
      </w:r>
      <w:r w:rsidR="00335316">
        <w:rPr>
          <w:noProof/>
        </w:rPr>
        <w:t>5</w:t>
      </w:r>
      <w:r w:rsidR="00335316">
        <w:noBreakHyphen/>
      </w:r>
      <w:r w:rsidR="00335316">
        <w:rPr>
          <w:noProof/>
        </w:rPr>
        <w:t>26</w:t>
      </w:r>
      <w:r w:rsidR="00B51BBB">
        <w:fldChar w:fldCharType="end"/>
      </w:r>
      <w:r w:rsidR="00B51BBB">
        <w:t>)</w:t>
      </w:r>
      <w:r>
        <w:t xml:space="preserve">, while </w:t>
      </w:r>
      <w:r w:rsidR="002728DC">
        <w:t>Secchi</w:t>
      </w:r>
      <w:r>
        <w:t xml:space="preserve"> depth </w:t>
      </w:r>
      <w:r w:rsidR="00B2061B">
        <w:t>increased</w:t>
      </w:r>
      <w:r>
        <w:t>. Chlorophyll-</w:t>
      </w:r>
      <w:r w:rsidRPr="00595D99">
        <w:rPr>
          <w:i/>
        </w:rPr>
        <w:t>a</w:t>
      </w:r>
      <w:r>
        <w:t xml:space="preserve"> concentrations increase above a salinity of 20</w:t>
      </w:r>
      <w:r w:rsidR="00582514">
        <w:t xml:space="preserve"> PSU</w:t>
      </w:r>
      <w:r>
        <w:t>, coinciding with the decrease (uptake) of NO</w:t>
      </w:r>
      <w:r w:rsidRPr="00B23B73">
        <w:rPr>
          <w:vertAlign w:val="subscript"/>
        </w:rPr>
        <w:t>x</w:t>
      </w:r>
      <w:r>
        <w:t xml:space="preserve"> and NH</w:t>
      </w:r>
      <w:r w:rsidRPr="00B02D61">
        <w:rPr>
          <w:vertAlign w:val="subscript"/>
        </w:rPr>
        <w:t>3</w:t>
      </w:r>
      <w:r>
        <w:t xml:space="preserve"> and increased light availability (TSS &lt;10 mg</w:t>
      </w:r>
      <w:r w:rsidR="002728DC">
        <w:t xml:space="preserve"> </w:t>
      </w:r>
      <w:r>
        <w:t>L</w:t>
      </w:r>
      <w:r w:rsidR="002728DC" w:rsidRPr="002728DC">
        <w:rPr>
          <w:vertAlign w:val="superscript"/>
        </w:rPr>
        <w:t>-1</w:t>
      </w:r>
      <w:r>
        <w:t xml:space="preserve">).  </w:t>
      </w:r>
    </w:p>
    <w:p w14:paraId="66CE43EC" w14:textId="5115CC3E" w:rsidR="00293941" w:rsidRDefault="00293941" w:rsidP="00293941">
      <w:r w:rsidRPr="001C767D">
        <w:t xml:space="preserve">Flood event samples collected </w:t>
      </w:r>
      <w:r w:rsidR="00B2061B">
        <w:t>during</w:t>
      </w:r>
      <w:r w:rsidR="00B2061B" w:rsidRPr="001C767D">
        <w:t xml:space="preserve"> </w:t>
      </w:r>
      <w:r w:rsidRPr="001C767D">
        <w:t>the 2017</w:t>
      </w:r>
      <w:r w:rsidR="00B2061B" w:rsidRPr="007324E8">
        <w:rPr>
          <w:szCs w:val="22"/>
          <w:lang w:val="en-AU"/>
        </w:rPr>
        <w:t>–</w:t>
      </w:r>
      <w:r w:rsidRPr="001C767D">
        <w:t xml:space="preserve">18 water year </w:t>
      </w:r>
      <w:r w:rsidR="00EF1B7B">
        <w:t>may</w:t>
      </w:r>
      <w:r w:rsidRPr="001C767D">
        <w:t xml:space="preserve"> be the first samples collected from a Pascoe River flood plume. </w:t>
      </w:r>
      <w:r>
        <w:t>These samples were not collected on the rising flood stage</w:t>
      </w:r>
      <w:r w:rsidR="00B2061B">
        <w:t>;</w:t>
      </w:r>
      <w:r>
        <w:t xml:space="preserve"> therefore</w:t>
      </w:r>
      <w:r w:rsidR="00B2061B">
        <w:t>,</w:t>
      </w:r>
      <w:r>
        <w:t xml:space="preserve"> they may not represent maximum event concentrations. H</w:t>
      </w:r>
      <w:r w:rsidRPr="001C767D">
        <w:t xml:space="preserve">owever, they provide </w:t>
      </w:r>
      <w:r>
        <w:t>an initial</w:t>
      </w:r>
      <w:r w:rsidRPr="001C767D">
        <w:t xml:space="preserve"> indication of the range of concentrations to be expected in average magnitude flood plumes from this river.</w:t>
      </w:r>
      <w:r>
        <w:t xml:space="preserve"> </w:t>
      </w:r>
    </w:p>
    <w:p w14:paraId="1CD235C4" w14:textId="18F60CA3" w:rsidR="00F62393" w:rsidRDefault="001A508E" w:rsidP="00293941">
      <w:r>
        <w:rPr>
          <w:noProof/>
          <w:lang w:val="en-AU" w:eastAsia="en-AU"/>
        </w:rPr>
        <w:lastRenderedPageBreak/>
        <mc:AlternateContent>
          <mc:Choice Requires="wps">
            <w:drawing>
              <wp:inline distT="0" distB="0" distL="0" distR="0" wp14:anchorId="2A697628" wp14:editId="2EB8867D">
                <wp:extent cx="5715000" cy="8711921"/>
                <wp:effectExtent l="0" t="0" r="0" b="0"/>
                <wp:docPr id="217" name="Text Box 2" descr="Event water quality concentrations (surface and subsurface samples) and Secchi depth over the salinity gradient for the Pascoe River sub-region 2017–18 water year." title="Event water quality concentrations (surface and subsurface samples) and Secchi depth over the salinity gradient for the Pascoe River sub-region 2017–18 water yea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8711921"/>
                        </a:xfrm>
                        <a:prstGeom prst="rect">
                          <a:avLst/>
                        </a:prstGeom>
                        <a:noFill/>
                        <a:ln w="9525">
                          <a:noFill/>
                          <a:miter lim="800000"/>
                          <a:headEnd/>
                          <a:tailEnd/>
                        </a:ln>
                      </wps:spPr>
                      <wps:txbx>
                        <w:txbxContent>
                          <w:p w14:paraId="0C930048" w14:textId="08A5B9DE" w:rsidR="008A7E23" w:rsidRDefault="008A7E23" w:rsidP="00B23B73">
                            <w:pPr>
                              <w:jc w:val="center"/>
                            </w:pPr>
                            <w:r>
                              <w:rPr>
                                <w:noProof/>
                                <w:lang w:val="en-AU" w:eastAsia="en-AU"/>
                              </w:rPr>
                              <w:drawing>
                                <wp:inline distT="0" distB="0" distL="0" distR="0" wp14:anchorId="58D835D1" wp14:editId="00B93693">
                                  <wp:extent cx="5264150" cy="4993062"/>
                                  <wp:effectExtent l="0" t="0" r="0" b="0"/>
                                  <wp:docPr id="51" name="Picture 51" descr="Event water quality concentrations (surface and subsurface samples) and Secchi depth over the salinity gradient for the Pascoe River sub-region 2017–18 water year." title="Event water quality concentrations (surface and subsurface samples) and Secchi depth over the salinity gradient for the Pascoe River sub-region 2017–18 water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265302" cy="4994155"/>
                                          </a:xfrm>
                                          <a:prstGeom prst="rect">
                                            <a:avLst/>
                                          </a:prstGeom>
                                          <a:noFill/>
                                          <a:ln>
                                            <a:noFill/>
                                          </a:ln>
                                        </pic:spPr>
                                      </pic:pic>
                                    </a:graphicData>
                                  </a:graphic>
                                </wp:inline>
                              </w:drawing>
                            </w:r>
                          </w:p>
                          <w:p w14:paraId="57DD7C92" w14:textId="0374D7C6" w:rsidR="008A7E23" w:rsidRDefault="008A7E23" w:rsidP="00B23B73">
                            <w:pPr>
                              <w:jc w:val="center"/>
                            </w:pPr>
                            <w:r>
                              <w:rPr>
                                <w:noProof/>
                                <w:lang w:val="en-AU" w:eastAsia="en-AU"/>
                              </w:rPr>
                              <w:drawing>
                                <wp:inline distT="0" distB="0" distL="0" distR="0" wp14:anchorId="3486844C" wp14:editId="351953C7">
                                  <wp:extent cx="4886325" cy="3113203"/>
                                  <wp:effectExtent l="0" t="0" r="0" b="0"/>
                                  <wp:docPr id="52" name="Picture 52" descr="Event water quality concentrations (surface and subsurface samples) and Secchi depth over the salinity gradient for the Pascoe River sub-region 2017–18 water year." title="Event water quality concentrations (surface and subsurface samples) and Secchi depth over the salinity gradient for the Pascoe River sub-region 2017–18 water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b="32828"/>
                                          <a:stretch/>
                                        </pic:blipFill>
                                        <pic:spPr bwMode="auto">
                                          <a:xfrm>
                                            <a:off x="0" y="0"/>
                                            <a:ext cx="4890260" cy="3115710"/>
                                          </a:xfrm>
                                          <a:prstGeom prst="rect">
                                            <a:avLst/>
                                          </a:prstGeom>
                                          <a:noFill/>
                                          <a:ln>
                                            <a:noFill/>
                                          </a:ln>
                                          <a:extLst>
                                            <a:ext uri="{53640926-AAD7-44D8-BBD7-CCE9431645EC}">
                                              <a14:shadowObscured xmlns:a14="http://schemas.microsoft.com/office/drawing/2010/main"/>
                                            </a:ext>
                                          </a:extLst>
                                        </pic:spPr>
                                      </pic:pic>
                                    </a:graphicData>
                                  </a:graphic>
                                </wp:inline>
                              </w:drawing>
                            </w:r>
                          </w:p>
                          <w:p w14:paraId="50023203" w14:textId="54135A0C" w:rsidR="008A7E23" w:rsidRDefault="008A7E23" w:rsidP="00C83B6E">
                            <w:pPr>
                              <w:pStyle w:val="Caption"/>
                            </w:pPr>
                            <w:bookmarkStart w:id="1476" w:name="_Ref5643475"/>
                            <w:bookmarkStart w:id="1477" w:name="_Toc10536232"/>
                            <w:r>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26</w:t>
                            </w:r>
                            <w:r>
                              <w:fldChar w:fldCharType="end"/>
                            </w:r>
                            <w:bookmarkEnd w:id="1476"/>
                            <w:r w:rsidRPr="007E78DC">
                              <w:rPr>
                                <w:rStyle w:val="FigureChar"/>
                                <w:rFonts w:eastAsia="SimSun"/>
                              </w:rPr>
                              <w:t>: Event water quality concentrations (surface and subsurface samples) and Secchi depth over the salinity gradient for the Pascoe River sub-region 2017</w:t>
                            </w:r>
                            <w:r>
                              <w:rPr>
                                <w:rStyle w:val="FigureChar"/>
                                <w:rFonts w:eastAsia="SimSun"/>
                              </w:rPr>
                              <w:t>–</w:t>
                            </w:r>
                            <w:r w:rsidRPr="007E78DC">
                              <w:rPr>
                                <w:rStyle w:val="FigureChar"/>
                                <w:rFonts w:eastAsia="SimSun"/>
                              </w:rPr>
                              <w:t>18 water year</w:t>
                            </w:r>
                            <w:r w:rsidRPr="007E78DC">
                              <w:t>.</w:t>
                            </w:r>
                            <w:bookmarkEnd w:id="1477"/>
                          </w:p>
                        </w:txbxContent>
                      </wps:txbx>
                      <wps:bodyPr rot="0" vert="horz" wrap="square" lIns="91440" tIns="45720" rIns="91440" bIns="45720" anchor="t" anchorCtr="0">
                        <a:noAutofit/>
                      </wps:bodyPr>
                    </wps:wsp>
                  </a:graphicData>
                </a:graphic>
              </wp:inline>
            </w:drawing>
          </mc:Choice>
          <mc:Fallback>
            <w:pict>
              <v:shape w14:anchorId="2A697628" id="Text Box 2" o:spid="_x0000_s1040" type="#_x0000_t202" alt="Title: Event water quality concentrations (surface and subsurface samples) and Secchi depth over the salinity gradient for the Pascoe River sub-region 2017–18 water year. - Description: Event water quality concentrations (surface and subsurface samples) and Secchi depth over the salinity gradient for the Pascoe River sub-region 2017–18 water year." style="width:450pt;height:68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" filled="f" stroked="f">
                <v:textbox>
                  <w:txbxContent>
                    <w:p w14:paraId="0C930048" w14:textId="08A5B9DE" w:rsidR="008A7E23" w:rsidRDefault="008A7E23" w:rsidP="00B23B73">
                      <w:pPr>
                        <w:jc w:val="center"/>
                      </w:pPr>
                      <w:r>
                        <w:rPr>
                          <w:noProof/>
                          <w:lang w:val="en-AU" w:eastAsia="en-AU"/>
                        </w:rPr>
                        <w:drawing>
                          <wp:inline distT="0" distB="0" distL="0" distR="0" wp14:anchorId="58D835D1" wp14:editId="00B93693">
                            <wp:extent cx="5264150" cy="4993062"/>
                            <wp:effectExtent l="0" t="0" r="0" b="0"/>
                            <wp:docPr id="51" name="Picture 51" descr="Event water quality concentrations (surface and subsurface samples) and Secchi depth over the salinity gradient for the Pascoe River sub-region 2017–18 water year." title="Event water quality concentrations (surface and subsurface samples) and Secchi depth over the salinity gradient for the Pascoe River sub-region 2017–18 water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265302" cy="4994155"/>
                                    </a:xfrm>
                                    <a:prstGeom prst="rect">
                                      <a:avLst/>
                                    </a:prstGeom>
                                    <a:noFill/>
                                    <a:ln>
                                      <a:noFill/>
                                    </a:ln>
                                  </pic:spPr>
                                </pic:pic>
                              </a:graphicData>
                            </a:graphic>
                          </wp:inline>
                        </w:drawing>
                      </w:r>
                    </w:p>
                    <w:p w14:paraId="57DD7C92" w14:textId="0374D7C6" w:rsidR="008A7E23" w:rsidRDefault="008A7E23" w:rsidP="00B23B73">
                      <w:pPr>
                        <w:jc w:val="center"/>
                      </w:pPr>
                      <w:r>
                        <w:rPr>
                          <w:noProof/>
                          <w:lang w:val="en-AU" w:eastAsia="en-AU"/>
                        </w:rPr>
                        <w:drawing>
                          <wp:inline distT="0" distB="0" distL="0" distR="0" wp14:anchorId="3486844C" wp14:editId="351953C7">
                            <wp:extent cx="4886325" cy="3113203"/>
                            <wp:effectExtent l="0" t="0" r="0" b="0"/>
                            <wp:docPr id="52" name="Picture 52" descr="Event water quality concentrations (surface and subsurface samples) and Secchi depth over the salinity gradient for the Pascoe River sub-region 2017–18 water year." title="Event water quality concentrations (surface and subsurface samples) and Secchi depth over the salinity gradient for the Pascoe River sub-region 2017–18 water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b="32828"/>
                                    <a:stretch/>
                                  </pic:blipFill>
                                  <pic:spPr bwMode="auto">
                                    <a:xfrm>
                                      <a:off x="0" y="0"/>
                                      <a:ext cx="4890260" cy="3115710"/>
                                    </a:xfrm>
                                    <a:prstGeom prst="rect">
                                      <a:avLst/>
                                    </a:prstGeom>
                                    <a:noFill/>
                                    <a:ln>
                                      <a:noFill/>
                                    </a:ln>
                                    <a:extLst>
                                      <a:ext uri="{53640926-AAD7-44D8-BBD7-CCE9431645EC}">
                                        <a14:shadowObscured xmlns:a14="http://schemas.microsoft.com/office/drawing/2010/main"/>
                                      </a:ext>
                                    </a:extLst>
                                  </pic:spPr>
                                </pic:pic>
                              </a:graphicData>
                            </a:graphic>
                          </wp:inline>
                        </w:drawing>
                      </w:r>
                    </w:p>
                    <w:p w14:paraId="50023203" w14:textId="54135A0C" w:rsidR="008A7E23" w:rsidRDefault="008A7E23" w:rsidP="00C83B6E">
                      <w:pPr>
                        <w:pStyle w:val="Caption"/>
                      </w:pPr>
                      <w:bookmarkStart w:id="1478" w:name="_Ref5643475"/>
                      <w:bookmarkStart w:id="1479" w:name="_Toc10536232"/>
                      <w:r>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26</w:t>
                      </w:r>
                      <w:r>
                        <w:fldChar w:fldCharType="end"/>
                      </w:r>
                      <w:bookmarkEnd w:id="1478"/>
                      <w:r w:rsidRPr="007E78DC">
                        <w:rPr>
                          <w:rStyle w:val="FigureChar"/>
                          <w:rFonts w:eastAsia="SimSun"/>
                        </w:rPr>
                        <w:t>: Event water quality concentrations (surface and subsurface samples) and Secchi depth over the salinity gradient for the Pascoe River sub-region 2017</w:t>
                      </w:r>
                      <w:r>
                        <w:rPr>
                          <w:rStyle w:val="FigureChar"/>
                          <w:rFonts w:eastAsia="SimSun"/>
                        </w:rPr>
                        <w:t>–</w:t>
                      </w:r>
                      <w:r w:rsidRPr="007E78DC">
                        <w:rPr>
                          <w:rStyle w:val="FigureChar"/>
                          <w:rFonts w:eastAsia="SimSun"/>
                        </w:rPr>
                        <w:t>18 water year</w:t>
                      </w:r>
                      <w:r w:rsidRPr="007E78DC">
                        <w:t>.</w:t>
                      </w:r>
                      <w:bookmarkEnd w:id="1479"/>
                    </w:p>
                  </w:txbxContent>
                </v:textbox>
                <w10:anchorlock/>
              </v:shape>
            </w:pict>
          </mc:Fallback>
        </mc:AlternateContent>
      </w:r>
      <w:r w:rsidR="00293941">
        <w:t>TSS concentrations in Pascoe River plumes remained relatively low compared to other Cape York flood plumes, with a maximum TSS value of 31.0 mg/L and mean of 7.4 mg</w:t>
      </w:r>
      <w:r w:rsidR="00FD697F">
        <w:t xml:space="preserve"> </w:t>
      </w:r>
      <w:r w:rsidR="00293941">
        <w:t>L</w:t>
      </w:r>
      <w:r w:rsidR="00FD697F" w:rsidRPr="00595D99">
        <w:rPr>
          <w:vertAlign w:val="superscript"/>
        </w:rPr>
        <w:t>-1</w:t>
      </w:r>
      <w:r w:rsidR="00293941">
        <w:t xml:space="preserve">, compared to plumes from the Annan-Endeavour (max 370 </w:t>
      </w:r>
      <w:r w:rsidR="00FD697F">
        <w:t>mg L</w:t>
      </w:r>
      <w:r w:rsidR="00FD697F" w:rsidRPr="0044689A">
        <w:rPr>
          <w:vertAlign w:val="superscript"/>
        </w:rPr>
        <w:t>-1</w:t>
      </w:r>
      <w:r w:rsidR="00293941">
        <w:t xml:space="preserve">, mean 31.1 </w:t>
      </w:r>
      <w:r w:rsidR="00FD697F">
        <w:t>mg L</w:t>
      </w:r>
      <w:r w:rsidR="00FD697F" w:rsidRPr="0044689A">
        <w:rPr>
          <w:vertAlign w:val="superscript"/>
        </w:rPr>
        <w:t>-1</w:t>
      </w:r>
      <w:r w:rsidR="00293941">
        <w:t xml:space="preserve"> for 2017</w:t>
      </w:r>
      <w:r w:rsidR="00B2061B" w:rsidRPr="007324E8">
        <w:rPr>
          <w:szCs w:val="22"/>
          <w:lang w:val="en-AU"/>
        </w:rPr>
        <w:t>–</w:t>
      </w:r>
      <w:r w:rsidR="00293941">
        <w:t>18 event samples) or Normanby River</w:t>
      </w:r>
      <w:r w:rsidR="00B2061B">
        <w:t>s</w:t>
      </w:r>
      <w:r w:rsidR="00293941">
        <w:t xml:space="preserve"> (max 125 </w:t>
      </w:r>
      <w:r w:rsidR="00FD697F">
        <w:t>mg L</w:t>
      </w:r>
      <w:r w:rsidR="00FD697F" w:rsidRPr="0044689A">
        <w:rPr>
          <w:vertAlign w:val="superscript"/>
        </w:rPr>
        <w:t>-1</w:t>
      </w:r>
      <w:r w:rsidR="00293941">
        <w:t xml:space="preserve">, mean 14 </w:t>
      </w:r>
      <w:r w:rsidR="00FD697F">
        <w:t>mg L</w:t>
      </w:r>
      <w:r w:rsidR="00FD697F" w:rsidRPr="0044689A">
        <w:rPr>
          <w:vertAlign w:val="superscript"/>
        </w:rPr>
        <w:t>-1</w:t>
      </w:r>
      <w:r w:rsidR="0039404C">
        <w:t xml:space="preserve"> over </w:t>
      </w:r>
      <w:r w:rsidR="00B2061B">
        <w:t xml:space="preserve">three </w:t>
      </w:r>
      <w:r w:rsidR="0039404C">
        <w:t>flood events</w:t>
      </w:r>
      <w:r w:rsidR="00293941">
        <w:t xml:space="preserve">; </w:t>
      </w:r>
      <w:r w:rsidR="00293941" w:rsidRPr="00EF1B7B">
        <w:t>Howley et al.</w:t>
      </w:r>
      <w:r w:rsidR="00B2061B">
        <w:t>,</w:t>
      </w:r>
      <w:r w:rsidR="00293941" w:rsidRPr="00EF1B7B">
        <w:t xml:space="preserve"> 2018). Phytoplankton production also remained relatively low, with a max 1.2 </w:t>
      </w:r>
      <w:r w:rsidR="00FD697F">
        <w:rPr>
          <w:rFonts w:cs="Arial"/>
        </w:rPr>
        <w:t>µ</w:t>
      </w:r>
      <w:r w:rsidR="00FD697F">
        <w:t>g L</w:t>
      </w:r>
      <w:r w:rsidR="00FD697F" w:rsidRPr="002728DC">
        <w:rPr>
          <w:vertAlign w:val="superscript"/>
        </w:rPr>
        <w:t>-1</w:t>
      </w:r>
      <w:r w:rsidR="00293941" w:rsidRPr="00EF1B7B">
        <w:t xml:space="preserve"> and mean 0.5</w:t>
      </w:r>
      <w:r w:rsidR="00293941" w:rsidRPr="00EF1B7B">
        <w:rPr>
          <w:rFonts w:cs="Arial"/>
        </w:rPr>
        <w:t xml:space="preserve"> </w:t>
      </w:r>
      <w:r w:rsidR="00FD697F">
        <w:rPr>
          <w:rFonts w:cs="Arial"/>
        </w:rPr>
        <w:t>µ</w:t>
      </w:r>
      <w:r w:rsidR="00FD697F">
        <w:t>g L</w:t>
      </w:r>
      <w:r w:rsidR="00FD697F" w:rsidRPr="002728DC">
        <w:rPr>
          <w:vertAlign w:val="superscript"/>
        </w:rPr>
        <w:t>-1</w:t>
      </w:r>
      <w:r w:rsidR="00293941" w:rsidRPr="00EF1B7B">
        <w:t xml:space="preserve"> </w:t>
      </w:r>
      <w:r w:rsidR="00F62393">
        <w:t>C</w:t>
      </w:r>
      <w:r w:rsidR="00F62393" w:rsidRPr="00EF1B7B">
        <w:t>hl</w:t>
      </w:r>
      <w:r w:rsidR="00293941" w:rsidRPr="00EF1B7B">
        <w:t>-</w:t>
      </w:r>
      <w:r w:rsidR="00293941" w:rsidRPr="00B23B73">
        <w:rPr>
          <w:i/>
        </w:rPr>
        <w:t>a</w:t>
      </w:r>
      <w:r w:rsidR="00293941" w:rsidRPr="00EF1B7B">
        <w:t xml:space="preserve"> concentration, similar to concentrations from </w:t>
      </w:r>
      <w:r w:rsidR="006C180A">
        <w:t>Annan-Endeavour</w:t>
      </w:r>
      <w:r w:rsidR="006C180A" w:rsidRPr="00EF1B7B">
        <w:t xml:space="preserve"> </w:t>
      </w:r>
      <w:r w:rsidR="00293941" w:rsidRPr="00EF1B7B">
        <w:t xml:space="preserve">plumes (max </w:t>
      </w:r>
      <w:r w:rsidR="006613EE">
        <w:t>1.5</w:t>
      </w:r>
      <w:r w:rsidR="00293941" w:rsidRPr="00EF1B7B">
        <w:t xml:space="preserve"> </w:t>
      </w:r>
      <w:r w:rsidR="00FD697F">
        <w:rPr>
          <w:rFonts w:cs="Arial"/>
        </w:rPr>
        <w:t>µ</w:t>
      </w:r>
      <w:r w:rsidR="00FD697F">
        <w:t>g L</w:t>
      </w:r>
      <w:r w:rsidR="00FD697F" w:rsidRPr="002728DC">
        <w:rPr>
          <w:vertAlign w:val="superscript"/>
        </w:rPr>
        <w:t>-1</w:t>
      </w:r>
      <w:r w:rsidR="00293941" w:rsidRPr="00EF1B7B">
        <w:t xml:space="preserve">, mean 0.5 </w:t>
      </w:r>
      <w:r w:rsidR="00FD697F">
        <w:rPr>
          <w:rFonts w:cs="Arial"/>
        </w:rPr>
        <w:t>µ</w:t>
      </w:r>
      <w:r w:rsidR="00FD697F">
        <w:t>g L</w:t>
      </w:r>
      <w:r w:rsidR="00FD697F" w:rsidRPr="002728DC">
        <w:rPr>
          <w:vertAlign w:val="superscript"/>
        </w:rPr>
        <w:t>-1</w:t>
      </w:r>
      <w:r w:rsidR="00293941" w:rsidRPr="00EF1B7B">
        <w:t xml:space="preserve">). These </w:t>
      </w:r>
      <w:r w:rsidR="00F62393">
        <w:t>Chl-</w:t>
      </w:r>
      <w:r w:rsidR="00F62393" w:rsidRPr="00B23B73">
        <w:rPr>
          <w:i/>
        </w:rPr>
        <w:t>a</w:t>
      </w:r>
      <w:r w:rsidR="00F62393" w:rsidRPr="00EF1B7B">
        <w:t xml:space="preserve"> </w:t>
      </w:r>
      <w:r w:rsidR="00293941" w:rsidRPr="00EF1B7B">
        <w:t>values are also in a similar range to those measured</w:t>
      </w:r>
      <w:r w:rsidR="006613EE">
        <w:t xml:space="preserve"> previously</w:t>
      </w:r>
      <w:r w:rsidR="00293941" w:rsidRPr="00EF1B7B">
        <w:t xml:space="preserve"> in two Normanby </w:t>
      </w:r>
      <w:r w:rsidR="00B2061B">
        <w:t>Ri</w:t>
      </w:r>
      <w:r w:rsidR="00B2061B" w:rsidRPr="00EF1B7B">
        <w:t xml:space="preserve">ver </w:t>
      </w:r>
      <w:r w:rsidR="00293941" w:rsidRPr="00EF1B7B">
        <w:t xml:space="preserve">plumes (2012 and 2014) but are low compared to a 2013 Normanby </w:t>
      </w:r>
      <w:r w:rsidR="00511BC0">
        <w:t>R</w:t>
      </w:r>
      <w:r w:rsidR="00293941" w:rsidRPr="00EF1B7B">
        <w:t xml:space="preserve">iver first flush event (max 8.8 </w:t>
      </w:r>
      <w:r w:rsidR="00FD697F">
        <w:rPr>
          <w:rFonts w:cs="Arial"/>
        </w:rPr>
        <w:t>µ</w:t>
      </w:r>
      <w:r w:rsidR="00FD697F">
        <w:t>g L</w:t>
      </w:r>
      <w:r w:rsidR="00FD697F" w:rsidRPr="002728DC">
        <w:rPr>
          <w:vertAlign w:val="superscript"/>
        </w:rPr>
        <w:t>-1</w:t>
      </w:r>
      <w:r w:rsidR="00293941" w:rsidRPr="00EF1B7B">
        <w:t>, mean 1.7</w:t>
      </w:r>
      <w:r w:rsidR="00293941" w:rsidRPr="00EF1B7B">
        <w:rPr>
          <w:rFonts w:cs="Arial"/>
        </w:rPr>
        <w:t xml:space="preserve"> </w:t>
      </w:r>
      <w:r w:rsidR="00FD697F">
        <w:rPr>
          <w:rFonts w:cs="Arial"/>
        </w:rPr>
        <w:t>µ</w:t>
      </w:r>
      <w:r w:rsidR="00FD697F">
        <w:t>g L</w:t>
      </w:r>
      <w:r w:rsidR="00FD697F" w:rsidRPr="002728DC">
        <w:rPr>
          <w:vertAlign w:val="superscript"/>
        </w:rPr>
        <w:t>-1</w:t>
      </w:r>
      <w:r w:rsidR="00293941" w:rsidRPr="00EF1B7B">
        <w:t>; Howley et al.</w:t>
      </w:r>
      <w:r w:rsidR="00511BC0">
        <w:t>,</w:t>
      </w:r>
      <w:r w:rsidR="00293941" w:rsidRPr="00EF1B7B">
        <w:t xml:space="preserve"> 2018). </w:t>
      </w:r>
    </w:p>
    <w:p w14:paraId="1FD4CAB4" w14:textId="77777777" w:rsidR="00AE1EB7" w:rsidRPr="009E4F1E" w:rsidRDefault="00AE1EB7" w:rsidP="00BA08AB">
      <w:pPr>
        <w:jc w:val="left"/>
        <w:rPr>
          <w:i/>
        </w:rPr>
      </w:pPr>
      <w:r w:rsidRPr="009E4F1E">
        <w:rPr>
          <w:i/>
        </w:rPr>
        <w:t>Ambient water quality</w:t>
      </w:r>
    </w:p>
    <w:p w14:paraId="4171245F" w14:textId="2D79FE7E" w:rsidR="00AE1EB7" w:rsidRDefault="00AE1EB7" w:rsidP="00AE1EB7">
      <w:r>
        <w:t>During the 2017</w:t>
      </w:r>
      <w:r w:rsidR="00511BC0" w:rsidRPr="007324E8">
        <w:rPr>
          <w:szCs w:val="22"/>
          <w:lang w:val="en-AU"/>
        </w:rPr>
        <w:t>–</w:t>
      </w:r>
      <w:r>
        <w:t xml:space="preserve">18 water year, no samples were collected along the Pascoe transect during the dry season. </w:t>
      </w:r>
    </w:p>
    <w:p w14:paraId="2C8D2735" w14:textId="7D4FC952" w:rsidR="00AE1EB7" w:rsidRDefault="00AE1EB7" w:rsidP="00AE1EB7">
      <w:pPr>
        <w:rPr>
          <w:rFonts w:cs="Arial"/>
          <w:i/>
          <w:color w:val="000000" w:themeColor="text1"/>
          <w:szCs w:val="22"/>
          <w:lang w:val="en-AU"/>
        </w:rPr>
      </w:pPr>
      <w:r>
        <w:t xml:space="preserve">As with the other Cape York transects, wet season sampling was regularly influenced by minor freshwater flooding, with samples in </w:t>
      </w:r>
      <w:r w:rsidR="006A068C">
        <w:t>enclosed coastal</w:t>
      </w:r>
      <w:r>
        <w:t xml:space="preserve"> </w:t>
      </w:r>
      <w:r w:rsidR="006A068C">
        <w:t xml:space="preserve">waters </w:t>
      </w:r>
      <w:r>
        <w:t>having reduced salinity and elevated TSS compared to non-event conditions. Due in part to this freshwater influence, c</w:t>
      </w:r>
      <w:r w:rsidRPr="00933542">
        <w:t>oncentrations of PN</w:t>
      </w:r>
      <w:r>
        <w:t>, PP</w:t>
      </w:r>
      <w:r w:rsidRPr="00933542">
        <w:t xml:space="preserve"> and TSS </w:t>
      </w:r>
      <w:r>
        <w:t xml:space="preserve">in the Pascoe River transect </w:t>
      </w:r>
      <w:r w:rsidRPr="00933542">
        <w:t>decrease</w:t>
      </w:r>
      <w:r w:rsidR="00511BC0">
        <w:t>d</w:t>
      </w:r>
      <w:r w:rsidRPr="00933542">
        <w:t xml:space="preserve"> over distance from the river mouth</w:t>
      </w:r>
      <w:r>
        <w:t xml:space="preserve"> while S</w:t>
      </w:r>
      <w:r w:rsidRPr="00933542">
        <w:t>ecchi</w:t>
      </w:r>
      <w:r>
        <w:t xml:space="preserve"> depth </w:t>
      </w:r>
      <w:r w:rsidRPr="00933542">
        <w:t xml:space="preserve">increased </w:t>
      </w:r>
      <w:r w:rsidRPr="007C5A96">
        <w:rPr>
          <w:szCs w:val="22"/>
        </w:rPr>
        <w:t>(</w:t>
      </w:r>
      <w:r w:rsidR="00817A8B">
        <w:rPr>
          <w:szCs w:val="22"/>
        </w:rPr>
        <w:fldChar w:fldCharType="begin"/>
      </w:r>
      <w:r w:rsidR="00817A8B">
        <w:rPr>
          <w:szCs w:val="22"/>
        </w:rPr>
        <w:instrText xml:space="preserve"> REF _Ref10534611 \h </w:instrText>
      </w:r>
      <w:r w:rsidR="00817A8B">
        <w:rPr>
          <w:szCs w:val="22"/>
        </w:rPr>
      </w:r>
      <w:r w:rsidR="00817A8B">
        <w:rPr>
          <w:szCs w:val="22"/>
        </w:rPr>
        <w:fldChar w:fldCharType="separate"/>
      </w:r>
      <w:r w:rsidR="00335316">
        <w:t xml:space="preserve">Figure </w:t>
      </w:r>
      <w:r w:rsidR="00335316">
        <w:rPr>
          <w:noProof/>
        </w:rPr>
        <w:t>5</w:t>
      </w:r>
      <w:r w:rsidR="00335316">
        <w:noBreakHyphen/>
      </w:r>
      <w:r w:rsidR="00335316">
        <w:rPr>
          <w:noProof/>
        </w:rPr>
        <w:t>27</w:t>
      </w:r>
      <w:r w:rsidR="00817A8B">
        <w:rPr>
          <w:szCs w:val="22"/>
        </w:rPr>
        <w:fldChar w:fldCharType="end"/>
      </w:r>
      <w:r w:rsidRPr="003922C8">
        <w:rPr>
          <w:rFonts w:cs="Arial"/>
          <w:color w:val="000000" w:themeColor="text1"/>
          <w:szCs w:val="22"/>
          <w:lang w:val="en-AU"/>
        </w:rPr>
        <w:t>)</w:t>
      </w:r>
      <w:r>
        <w:t>.</w:t>
      </w:r>
      <w:r w:rsidRPr="00933542">
        <w:t xml:space="preserve"> </w:t>
      </w:r>
      <w:r>
        <w:t>Maximum DOP, DON and Chl-</w:t>
      </w:r>
      <w:r w:rsidRPr="00B23B73">
        <w:rPr>
          <w:i/>
        </w:rPr>
        <w:t>a</w:t>
      </w:r>
      <w:r>
        <w:t xml:space="preserve"> concentrations were also detected in the </w:t>
      </w:r>
      <w:r w:rsidR="006A068C">
        <w:t>e</w:t>
      </w:r>
      <w:r>
        <w:t xml:space="preserve">nclosed </w:t>
      </w:r>
      <w:r w:rsidR="006A068C">
        <w:t>c</w:t>
      </w:r>
      <w:r>
        <w:t xml:space="preserve">oastal zone near the mouth of the river (sites PRN1 and PRN2). </w:t>
      </w:r>
      <w:r w:rsidRPr="003922C8">
        <w:t>NH</w:t>
      </w:r>
      <w:r w:rsidRPr="003922C8">
        <w:rPr>
          <w:vertAlign w:val="subscript"/>
        </w:rPr>
        <w:t>3</w:t>
      </w:r>
      <w:r w:rsidRPr="003922C8">
        <w:t xml:space="preserve"> and</w:t>
      </w:r>
      <w:r w:rsidR="00DB1350" w:rsidRPr="00DB1350">
        <w:t xml:space="preserve"> </w:t>
      </w:r>
      <w:r w:rsidR="00DB1350">
        <w:t>PO</w:t>
      </w:r>
      <w:r w:rsidR="00DB1350" w:rsidRPr="00A56E85">
        <w:rPr>
          <w:vertAlign w:val="subscript"/>
        </w:rPr>
        <w:t>4</w:t>
      </w:r>
      <w:r w:rsidRPr="003922C8">
        <w:t xml:space="preserve"> show little variation across the sites</w:t>
      </w:r>
      <w:r w:rsidRPr="003922C8">
        <w:rPr>
          <w:rFonts w:cs="Arial"/>
          <w:i/>
          <w:color w:val="000000" w:themeColor="text1"/>
          <w:szCs w:val="22"/>
          <w:lang w:val="en-AU"/>
        </w:rPr>
        <w:t>.</w:t>
      </w:r>
      <w:r>
        <w:rPr>
          <w:rFonts w:cs="Arial"/>
          <w:i/>
          <w:color w:val="000000" w:themeColor="text1"/>
          <w:szCs w:val="22"/>
          <w:lang w:val="en-AU"/>
        </w:rPr>
        <w:t xml:space="preserve"> </w:t>
      </w:r>
    </w:p>
    <w:p w14:paraId="3E25D5CD" w14:textId="34F45239" w:rsidR="00AE1EB7" w:rsidRPr="0050607D" w:rsidRDefault="00AE1EB7" w:rsidP="00AE1EB7">
      <w:pPr>
        <w:rPr>
          <w:rFonts w:cs="Arial"/>
          <w:color w:val="000000" w:themeColor="text1"/>
          <w:szCs w:val="22"/>
          <w:lang w:val="en-AU"/>
        </w:rPr>
      </w:pPr>
      <w:r>
        <w:rPr>
          <w:rFonts w:cs="Arial"/>
          <w:color w:val="000000" w:themeColor="text1"/>
          <w:szCs w:val="22"/>
          <w:lang w:val="en-AU"/>
        </w:rPr>
        <w:t xml:space="preserve">Ambient </w:t>
      </w:r>
      <w:r w:rsidRPr="0050607D">
        <w:rPr>
          <w:rFonts w:cs="Arial"/>
          <w:color w:val="000000" w:themeColor="text1"/>
          <w:szCs w:val="22"/>
          <w:lang w:val="en-AU"/>
        </w:rPr>
        <w:t xml:space="preserve">TSS concentrations </w:t>
      </w:r>
      <w:r>
        <w:rPr>
          <w:rFonts w:cs="Arial"/>
          <w:color w:val="000000" w:themeColor="text1"/>
          <w:szCs w:val="22"/>
          <w:lang w:val="en-AU"/>
        </w:rPr>
        <w:t xml:space="preserve">for the Pascoe transect </w:t>
      </w:r>
      <w:r w:rsidRPr="0050607D">
        <w:rPr>
          <w:rFonts w:cs="Arial"/>
          <w:color w:val="000000" w:themeColor="text1"/>
          <w:szCs w:val="22"/>
          <w:lang w:val="en-AU"/>
        </w:rPr>
        <w:t xml:space="preserve">ranged from 0.8 to 32 </w:t>
      </w:r>
      <w:r w:rsidR="00FD697F">
        <w:t>mg L</w:t>
      </w:r>
      <w:r w:rsidR="00FD697F" w:rsidRPr="0044689A">
        <w:rPr>
          <w:vertAlign w:val="superscript"/>
        </w:rPr>
        <w:t>-1</w:t>
      </w:r>
      <w:r w:rsidRPr="0050607D">
        <w:rPr>
          <w:rFonts w:cs="Arial"/>
          <w:color w:val="000000" w:themeColor="text1"/>
          <w:szCs w:val="22"/>
          <w:lang w:val="en-AU"/>
        </w:rPr>
        <w:t xml:space="preserve">, with an average of 3.8 </w:t>
      </w:r>
      <w:r w:rsidR="00FD697F">
        <w:t>mg L</w:t>
      </w:r>
      <w:r w:rsidR="00FD697F" w:rsidRPr="0044689A">
        <w:rPr>
          <w:vertAlign w:val="superscript"/>
        </w:rPr>
        <w:t>-1</w:t>
      </w:r>
      <w:r w:rsidRPr="0050607D">
        <w:rPr>
          <w:rFonts w:cs="Arial"/>
          <w:color w:val="000000" w:themeColor="text1"/>
          <w:szCs w:val="22"/>
          <w:lang w:val="en-AU"/>
        </w:rPr>
        <w:t>. TN had a mean of 110 µg</w:t>
      </w:r>
      <w:r w:rsidR="00FD697F">
        <w:rPr>
          <w:rFonts w:cs="Arial"/>
          <w:color w:val="000000" w:themeColor="text1"/>
          <w:szCs w:val="22"/>
          <w:lang w:val="en-AU"/>
        </w:rPr>
        <w:t xml:space="preserve"> </w:t>
      </w:r>
      <w:r w:rsidRPr="0050607D">
        <w:rPr>
          <w:rFonts w:cs="Arial"/>
          <w:color w:val="000000" w:themeColor="text1"/>
          <w:szCs w:val="22"/>
          <w:lang w:val="en-AU"/>
        </w:rPr>
        <w:t>L</w:t>
      </w:r>
      <w:r w:rsidR="00FD697F" w:rsidRPr="00595D99">
        <w:rPr>
          <w:rFonts w:cs="Arial"/>
          <w:color w:val="000000" w:themeColor="text1"/>
          <w:szCs w:val="22"/>
          <w:vertAlign w:val="superscript"/>
          <w:lang w:val="en-AU"/>
        </w:rPr>
        <w:t>-1</w:t>
      </w:r>
      <w:r w:rsidRPr="0050607D">
        <w:rPr>
          <w:rFonts w:cs="Arial"/>
          <w:color w:val="000000" w:themeColor="text1"/>
          <w:szCs w:val="22"/>
          <w:lang w:val="en-AU"/>
        </w:rPr>
        <w:t xml:space="preserve"> (max 221 </w:t>
      </w:r>
      <w:r w:rsidR="00FD697F" w:rsidRPr="0050607D">
        <w:rPr>
          <w:rFonts w:cs="Arial"/>
          <w:color w:val="000000" w:themeColor="text1"/>
          <w:szCs w:val="22"/>
          <w:lang w:val="en-AU"/>
        </w:rPr>
        <w:t>µg</w:t>
      </w:r>
      <w:r w:rsidR="00FD697F">
        <w:rPr>
          <w:rFonts w:cs="Arial"/>
          <w:color w:val="000000" w:themeColor="text1"/>
          <w:szCs w:val="22"/>
          <w:lang w:val="en-AU"/>
        </w:rPr>
        <w:t xml:space="preserve"> </w:t>
      </w:r>
      <w:r w:rsidR="00FD697F" w:rsidRPr="0050607D">
        <w:rPr>
          <w:rFonts w:cs="Arial"/>
          <w:color w:val="000000" w:themeColor="text1"/>
          <w:szCs w:val="22"/>
          <w:lang w:val="en-AU"/>
        </w:rPr>
        <w:t>L</w:t>
      </w:r>
      <w:r w:rsidR="00FD697F" w:rsidRPr="0044689A">
        <w:rPr>
          <w:rFonts w:cs="Arial"/>
          <w:color w:val="000000" w:themeColor="text1"/>
          <w:szCs w:val="22"/>
          <w:vertAlign w:val="superscript"/>
          <w:lang w:val="en-AU"/>
        </w:rPr>
        <w:t>-1</w:t>
      </w:r>
      <w:r w:rsidRPr="0050607D">
        <w:rPr>
          <w:rFonts w:cs="Arial"/>
          <w:color w:val="000000" w:themeColor="text1"/>
          <w:szCs w:val="22"/>
          <w:lang w:val="en-AU"/>
        </w:rPr>
        <w:t>), which was comprised primarily of DON (86%)</w:t>
      </w:r>
      <w:r>
        <w:rPr>
          <w:rFonts w:cs="Arial"/>
          <w:color w:val="000000" w:themeColor="text1"/>
          <w:szCs w:val="22"/>
          <w:lang w:val="en-AU"/>
        </w:rPr>
        <w:t xml:space="preserve"> and</w:t>
      </w:r>
      <w:r w:rsidRPr="0050607D">
        <w:rPr>
          <w:rFonts w:cs="Arial"/>
          <w:color w:val="000000" w:themeColor="text1"/>
          <w:szCs w:val="22"/>
          <w:lang w:val="en-AU"/>
        </w:rPr>
        <w:t xml:space="preserve"> PN (9%). Mean TP was 6.7 </w:t>
      </w:r>
      <w:r w:rsidR="00FD697F" w:rsidRPr="0050607D">
        <w:rPr>
          <w:rFonts w:cs="Arial"/>
          <w:color w:val="000000" w:themeColor="text1"/>
          <w:szCs w:val="22"/>
          <w:lang w:val="en-AU"/>
        </w:rPr>
        <w:t>µg</w:t>
      </w:r>
      <w:r w:rsidR="00FD697F">
        <w:rPr>
          <w:rFonts w:cs="Arial"/>
          <w:color w:val="000000" w:themeColor="text1"/>
          <w:szCs w:val="22"/>
          <w:lang w:val="en-AU"/>
        </w:rPr>
        <w:t xml:space="preserve"> </w:t>
      </w:r>
      <w:r w:rsidR="00FD697F" w:rsidRPr="0050607D">
        <w:rPr>
          <w:rFonts w:cs="Arial"/>
          <w:color w:val="000000" w:themeColor="text1"/>
          <w:szCs w:val="22"/>
          <w:lang w:val="en-AU"/>
        </w:rPr>
        <w:t>L</w:t>
      </w:r>
      <w:r w:rsidR="00FD697F" w:rsidRPr="0044689A">
        <w:rPr>
          <w:rFonts w:cs="Arial"/>
          <w:color w:val="000000" w:themeColor="text1"/>
          <w:szCs w:val="22"/>
          <w:vertAlign w:val="superscript"/>
          <w:lang w:val="en-AU"/>
        </w:rPr>
        <w:t>-1</w:t>
      </w:r>
      <w:r w:rsidRPr="0050607D">
        <w:rPr>
          <w:rFonts w:cs="Arial"/>
          <w:color w:val="000000" w:themeColor="text1"/>
          <w:szCs w:val="22"/>
          <w:lang w:val="en-AU"/>
        </w:rPr>
        <w:t xml:space="preserve"> (max 15 </w:t>
      </w:r>
      <w:r w:rsidR="00FD697F" w:rsidRPr="0050607D">
        <w:rPr>
          <w:rFonts w:cs="Arial"/>
          <w:color w:val="000000" w:themeColor="text1"/>
          <w:szCs w:val="22"/>
          <w:lang w:val="en-AU"/>
        </w:rPr>
        <w:t>µg</w:t>
      </w:r>
      <w:r w:rsidR="00FD697F">
        <w:rPr>
          <w:rFonts w:cs="Arial"/>
          <w:color w:val="000000" w:themeColor="text1"/>
          <w:szCs w:val="22"/>
          <w:lang w:val="en-AU"/>
        </w:rPr>
        <w:t xml:space="preserve"> </w:t>
      </w:r>
      <w:r w:rsidR="00FD697F" w:rsidRPr="0050607D">
        <w:rPr>
          <w:rFonts w:cs="Arial"/>
          <w:color w:val="000000" w:themeColor="text1"/>
          <w:szCs w:val="22"/>
          <w:lang w:val="en-AU"/>
        </w:rPr>
        <w:t>L</w:t>
      </w:r>
      <w:r w:rsidR="00FD697F" w:rsidRPr="0044689A">
        <w:rPr>
          <w:rFonts w:cs="Arial"/>
          <w:color w:val="000000" w:themeColor="text1"/>
          <w:szCs w:val="22"/>
          <w:vertAlign w:val="superscript"/>
          <w:lang w:val="en-AU"/>
        </w:rPr>
        <w:t>-1</w:t>
      </w:r>
      <w:r w:rsidRPr="0050607D">
        <w:rPr>
          <w:rFonts w:cs="Arial"/>
          <w:color w:val="000000" w:themeColor="text1"/>
          <w:szCs w:val="22"/>
          <w:lang w:val="en-AU"/>
        </w:rPr>
        <w:t>) comprised of 41% DON, 26% PP and 33%</w:t>
      </w:r>
      <w:r w:rsidR="00DB1350" w:rsidRPr="00DB1350">
        <w:t xml:space="preserve"> </w:t>
      </w:r>
      <w:r w:rsidR="00DB1350">
        <w:t>PO</w:t>
      </w:r>
      <w:r w:rsidR="00DB1350" w:rsidRPr="00A56E85">
        <w:rPr>
          <w:vertAlign w:val="subscript"/>
        </w:rPr>
        <w:t>4</w:t>
      </w:r>
      <w:r w:rsidRPr="0050607D">
        <w:rPr>
          <w:rFonts w:cs="Arial"/>
          <w:color w:val="000000" w:themeColor="text1"/>
          <w:szCs w:val="22"/>
          <w:lang w:val="en-AU"/>
        </w:rPr>
        <w:t xml:space="preserve"> on average. Chl-</w:t>
      </w:r>
      <w:r w:rsidRPr="00B23B73">
        <w:rPr>
          <w:rFonts w:cs="Arial"/>
          <w:i/>
          <w:color w:val="000000" w:themeColor="text1"/>
          <w:szCs w:val="22"/>
          <w:lang w:val="en-AU"/>
        </w:rPr>
        <w:t>a</w:t>
      </w:r>
      <w:r w:rsidRPr="0050607D">
        <w:rPr>
          <w:rFonts w:cs="Arial"/>
          <w:color w:val="000000" w:themeColor="text1"/>
          <w:szCs w:val="22"/>
          <w:lang w:val="en-AU"/>
        </w:rPr>
        <w:t xml:space="preserve"> ranged from 0.2 to 1.8</w:t>
      </w:r>
      <w:r>
        <w:rPr>
          <w:rFonts w:cs="Arial"/>
          <w:color w:val="000000" w:themeColor="text1"/>
          <w:szCs w:val="22"/>
          <w:lang w:val="en-AU"/>
        </w:rPr>
        <w:t xml:space="preserve"> </w:t>
      </w:r>
      <w:r w:rsidR="00FD697F" w:rsidRPr="0050607D">
        <w:rPr>
          <w:rFonts w:cs="Arial"/>
          <w:color w:val="000000" w:themeColor="text1"/>
          <w:szCs w:val="22"/>
          <w:lang w:val="en-AU"/>
        </w:rPr>
        <w:t>µg</w:t>
      </w:r>
      <w:r w:rsidR="00FD697F">
        <w:rPr>
          <w:rFonts w:cs="Arial"/>
          <w:color w:val="000000" w:themeColor="text1"/>
          <w:szCs w:val="22"/>
          <w:lang w:val="en-AU"/>
        </w:rPr>
        <w:t xml:space="preserve"> </w:t>
      </w:r>
      <w:r w:rsidR="00FD697F" w:rsidRPr="0050607D">
        <w:rPr>
          <w:rFonts w:cs="Arial"/>
          <w:color w:val="000000" w:themeColor="text1"/>
          <w:szCs w:val="22"/>
          <w:lang w:val="en-AU"/>
        </w:rPr>
        <w:t>L</w:t>
      </w:r>
      <w:r w:rsidR="00FD697F" w:rsidRPr="0044689A">
        <w:rPr>
          <w:rFonts w:cs="Arial"/>
          <w:color w:val="000000" w:themeColor="text1"/>
          <w:szCs w:val="22"/>
          <w:vertAlign w:val="superscript"/>
          <w:lang w:val="en-AU"/>
        </w:rPr>
        <w:t>-1</w:t>
      </w:r>
      <w:r w:rsidRPr="0050607D">
        <w:rPr>
          <w:rFonts w:cs="Arial"/>
          <w:color w:val="000000" w:themeColor="text1"/>
          <w:szCs w:val="22"/>
          <w:lang w:val="en-AU"/>
        </w:rPr>
        <w:t xml:space="preserve">, with a mean ambient concentration of 0.6 </w:t>
      </w:r>
      <w:r w:rsidR="00FD697F" w:rsidRPr="0050607D">
        <w:rPr>
          <w:rFonts w:cs="Arial"/>
          <w:color w:val="000000" w:themeColor="text1"/>
          <w:szCs w:val="22"/>
          <w:lang w:val="en-AU"/>
        </w:rPr>
        <w:t>µg</w:t>
      </w:r>
      <w:r w:rsidR="00FD697F">
        <w:rPr>
          <w:rFonts w:cs="Arial"/>
          <w:color w:val="000000" w:themeColor="text1"/>
          <w:szCs w:val="22"/>
          <w:lang w:val="en-AU"/>
        </w:rPr>
        <w:t xml:space="preserve"> </w:t>
      </w:r>
      <w:r w:rsidR="00FD697F" w:rsidRPr="0050607D">
        <w:rPr>
          <w:rFonts w:cs="Arial"/>
          <w:color w:val="000000" w:themeColor="text1"/>
          <w:szCs w:val="22"/>
          <w:lang w:val="en-AU"/>
        </w:rPr>
        <w:t>L</w:t>
      </w:r>
      <w:r w:rsidR="00FD697F" w:rsidRPr="0044689A">
        <w:rPr>
          <w:rFonts w:cs="Arial"/>
          <w:color w:val="000000" w:themeColor="text1"/>
          <w:szCs w:val="22"/>
          <w:vertAlign w:val="superscript"/>
          <w:lang w:val="en-AU"/>
        </w:rPr>
        <w:t>-1</w:t>
      </w:r>
      <w:r w:rsidRPr="0050607D">
        <w:rPr>
          <w:rFonts w:cs="Arial"/>
          <w:color w:val="000000" w:themeColor="text1"/>
          <w:szCs w:val="22"/>
          <w:lang w:val="en-AU"/>
        </w:rPr>
        <w:t xml:space="preserve">. </w:t>
      </w:r>
    </w:p>
    <w:p w14:paraId="4C87E021" w14:textId="46BE40F9" w:rsidR="00AE1EB7" w:rsidRDefault="00AE1EB7" w:rsidP="00AE1EB7">
      <w:pPr>
        <w:rPr>
          <w:rFonts w:cs="Arial"/>
          <w:color w:val="000000" w:themeColor="text1"/>
          <w:szCs w:val="22"/>
          <w:lang w:val="en-AU"/>
        </w:rPr>
      </w:pPr>
      <w:r>
        <w:rPr>
          <w:rFonts w:cs="Arial"/>
          <w:color w:val="000000" w:themeColor="text1"/>
          <w:szCs w:val="22"/>
          <w:lang w:val="en-AU"/>
        </w:rPr>
        <w:t xml:space="preserve">In the </w:t>
      </w:r>
      <w:r w:rsidR="006A068C">
        <w:rPr>
          <w:rFonts w:cs="Arial"/>
          <w:color w:val="000000" w:themeColor="text1"/>
          <w:szCs w:val="22"/>
          <w:lang w:val="en-AU"/>
        </w:rPr>
        <w:t>e</w:t>
      </w:r>
      <w:r>
        <w:t xml:space="preserve">nclosed </w:t>
      </w:r>
      <w:r w:rsidR="006A068C">
        <w:t>c</w:t>
      </w:r>
      <w:r>
        <w:t>oastal</w:t>
      </w:r>
      <w:r>
        <w:rPr>
          <w:rFonts w:cs="Arial"/>
          <w:color w:val="000000" w:themeColor="text1"/>
          <w:szCs w:val="22"/>
          <w:lang w:val="en-AU"/>
        </w:rPr>
        <w:t xml:space="preserve"> zone, median DOP concentrations exceeded the annual water quality guideline for Eastern Cape York </w:t>
      </w:r>
      <w:r w:rsidRPr="002D21C3">
        <w:rPr>
          <w:rFonts w:cs="Arial"/>
          <w:color w:val="000000" w:themeColor="text1"/>
          <w:szCs w:val="22"/>
          <w:lang w:val="en-AU"/>
        </w:rPr>
        <w:t>(Table E</w:t>
      </w:r>
      <w:r>
        <w:rPr>
          <w:rFonts w:cs="Arial"/>
          <w:color w:val="000000" w:themeColor="text1"/>
          <w:szCs w:val="22"/>
          <w:lang w:val="en-AU"/>
        </w:rPr>
        <w:t>-</w:t>
      </w:r>
      <w:r w:rsidRPr="002D21C3">
        <w:rPr>
          <w:rFonts w:cs="Arial"/>
          <w:color w:val="000000" w:themeColor="text1"/>
          <w:szCs w:val="22"/>
          <w:lang w:val="en-AU"/>
        </w:rPr>
        <w:t>2);</w:t>
      </w:r>
      <w:r>
        <w:rPr>
          <w:rFonts w:cs="Arial"/>
          <w:color w:val="000000" w:themeColor="text1"/>
          <w:szCs w:val="22"/>
          <w:lang w:val="en-AU"/>
        </w:rPr>
        <w:t xml:space="preserve"> however</w:t>
      </w:r>
      <w:r w:rsidR="00511BC0">
        <w:rPr>
          <w:rFonts w:cs="Arial"/>
          <w:color w:val="000000" w:themeColor="text1"/>
          <w:szCs w:val="22"/>
          <w:lang w:val="en-AU"/>
        </w:rPr>
        <w:t>,</w:t>
      </w:r>
      <w:r>
        <w:rPr>
          <w:rFonts w:cs="Arial"/>
          <w:color w:val="000000" w:themeColor="text1"/>
          <w:szCs w:val="22"/>
          <w:lang w:val="en-AU"/>
        </w:rPr>
        <w:t xml:space="preserve"> the Pascoe River transect was only sampled </w:t>
      </w:r>
      <w:r w:rsidR="00511BC0">
        <w:rPr>
          <w:rFonts w:cs="Arial"/>
          <w:color w:val="000000" w:themeColor="text1"/>
          <w:szCs w:val="22"/>
          <w:lang w:val="en-AU"/>
        </w:rPr>
        <w:t xml:space="preserve">during </w:t>
      </w:r>
      <w:r>
        <w:rPr>
          <w:rFonts w:cs="Arial"/>
          <w:color w:val="000000" w:themeColor="text1"/>
          <w:szCs w:val="22"/>
          <w:lang w:val="en-AU"/>
        </w:rPr>
        <w:t xml:space="preserve">the wet season therefore is not representative of annual conditions. There are no wet season specific </w:t>
      </w:r>
      <w:r w:rsidR="00511BC0">
        <w:rPr>
          <w:rFonts w:cs="Arial"/>
          <w:color w:val="000000" w:themeColor="text1"/>
          <w:szCs w:val="22"/>
          <w:lang w:val="en-AU"/>
        </w:rPr>
        <w:t xml:space="preserve">GVs </w:t>
      </w:r>
      <w:r>
        <w:rPr>
          <w:rFonts w:cs="Arial"/>
          <w:color w:val="000000" w:themeColor="text1"/>
          <w:szCs w:val="22"/>
          <w:lang w:val="en-AU"/>
        </w:rPr>
        <w:t xml:space="preserve">for Pascoe River </w:t>
      </w:r>
      <w:r w:rsidR="006A068C">
        <w:rPr>
          <w:rFonts w:cs="Arial"/>
          <w:color w:val="000000" w:themeColor="text1"/>
          <w:szCs w:val="22"/>
          <w:lang w:val="en-AU"/>
        </w:rPr>
        <w:t>e</w:t>
      </w:r>
      <w:r>
        <w:t xml:space="preserve">nclosed </w:t>
      </w:r>
      <w:r w:rsidR="006A068C">
        <w:t>c</w:t>
      </w:r>
      <w:r>
        <w:t>oastal</w:t>
      </w:r>
      <w:r>
        <w:rPr>
          <w:rFonts w:cs="Arial"/>
          <w:color w:val="000000" w:themeColor="text1"/>
          <w:szCs w:val="22"/>
          <w:lang w:val="en-AU"/>
        </w:rPr>
        <w:t xml:space="preserve"> </w:t>
      </w:r>
      <w:r w:rsidR="006A068C">
        <w:rPr>
          <w:rFonts w:cs="Arial"/>
          <w:color w:val="000000" w:themeColor="text1"/>
          <w:szCs w:val="22"/>
          <w:lang w:val="en-AU"/>
        </w:rPr>
        <w:t>waters</w:t>
      </w:r>
      <w:r>
        <w:rPr>
          <w:rFonts w:cs="Arial"/>
          <w:color w:val="000000" w:themeColor="text1"/>
          <w:szCs w:val="22"/>
          <w:lang w:val="en-AU"/>
        </w:rPr>
        <w:t xml:space="preserve">. In the </w:t>
      </w:r>
      <w:r w:rsidR="006A068C">
        <w:t>o</w:t>
      </w:r>
      <w:r>
        <w:t xml:space="preserve">pen </w:t>
      </w:r>
      <w:r w:rsidR="006A068C">
        <w:t>c</w:t>
      </w:r>
      <w:r>
        <w:t>oastal</w:t>
      </w:r>
      <w:r>
        <w:rPr>
          <w:rFonts w:cs="Arial"/>
          <w:color w:val="000000" w:themeColor="text1"/>
          <w:szCs w:val="22"/>
          <w:lang w:val="en-AU"/>
        </w:rPr>
        <w:t xml:space="preserve"> zone, median wet season concentrations of TSS, NO</w:t>
      </w:r>
      <w:r w:rsidRPr="00B23B73">
        <w:rPr>
          <w:rFonts w:cs="Arial"/>
          <w:color w:val="000000" w:themeColor="text1"/>
          <w:szCs w:val="22"/>
          <w:vertAlign w:val="subscript"/>
          <w:lang w:val="en-AU"/>
        </w:rPr>
        <w:t>x</w:t>
      </w:r>
      <w:r>
        <w:rPr>
          <w:rFonts w:cs="Arial"/>
          <w:color w:val="000000" w:themeColor="text1"/>
          <w:szCs w:val="22"/>
          <w:lang w:val="en-AU"/>
        </w:rPr>
        <w:t xml:space="preserve"> and NH3 all exceeded the wet season </w:t>
      </w:r>
      <w:r w:rsidR="00511BC0">
        <w:rPr>
          <w:rFonts w:cs="Arial"/>
          <w:color w:val="000000" w:themeColor="text1"/>
          <w:szCs w:val="22"/>
          <w:lang w:val="en-AU"/>
        </w:rPr>
        <w:t>GVs</w:t>
      </w:r>
      <w:r>
        <w:rPr>
          <w:rFonts w:cs="Arial"/>
          <w:color w:val="000000" w:themeColor="text1"/>
          <w:szCs w:val="22"/>
          <w:lang w:val="en-AU"/>
        </w:rPr>
        <w:t xml:space="preserve">. In the </w:t>
      </w:r>
      <w:r w:rsidR="006A068C">
        <w:rPr>
          <w:rFonts w:cs="Arial"/>
          <w:color w:val="000000" w:themeColor="text1"/>
          <w:szCs w:val="22"/>
          <w:lang w:val="en-AU"/>
        </w:rPr>
        <w:t>m</w:t>
      </w:r>
      <w:r>
        <w:rPr>
          <w:rFonts w:cs="Arial"/>
          <w:color w:val="000000" w:themeColor="text1"/>
          <w:szCs w:val="22"/>
          <w:lang w:val="en-AU"/>
        </w:rPr>
        <w:t>id</w:t>
      </w:r>
      <w:r w:rsidR="006A068C">
        <w:rPr>
          <w:rFonts w:cs="Arial"/>
          <w:color w:val="000000" w:themeColor="text1"/>
          <w:szCs w:val="22"/>
          <w:lang w:val="en-AU"/>
        </w:rPr>
        <w:t>-s</w:t>
      </w:r>
      <w:r>
        <w:rPr>
          <w:rFonts w:cs="Arial"/>
          <w:color w:val="000000" w:themeColor="text1"/>
          <w:szCs w:val="22"/>
          <w:lang w:val="en-AU"/>
        </w:rPr>
        <w:t>helf zone, median TSS, TDN, NO</w:t>
      </w:r>
      <w:r w:rsidRPr="00B23B73">
        <w:rPr>
          <w:rFonts w:cs="Arial"/>
          <w:color w:val="000000" w:themeColor="text1"/>
          <w:szCs w:val="22"/>
          <w:vertAlign w:val="subscript"/>
          <w:lang w:val="en-AU"/>
        </w:rPr>
        <w:t>x</w:t>
      </w:r>
      <w:r>
        <w:rPr>
          <w:rFonts w:cs="Arial"/>
          <w:color w:val="000000" w:themeColor="text1"/>
          <w:szCs w:val="22"/>
          <w:lang w:val="en-AU"/>
        </w:rPr>
        <w:t>, NH</w:t>
      </w:r>
      <w:r w:rsidRPr="00595D99">
        <w:rPr>
          <w:rFonts w:cs="Arial"/>
          <w:color w:val="000000" w:themeColor="text1"/>
          <w:szCs w:val="22"/>
          <w:vertAlign w:val="subscript"/>
          <w:lang w:val="en-AU"/>
        </w:rPr>
        <w:t>3</w:t>
      </w:r>
      <w:r>
        <w:rPr>
          <w:rFonts w:cs="Arial"/>
          <w:color w:val="000000" w:themeColor="text1"/>
          <w:szCs w:val="22"/>
          <w:lang w:val="en-AU"/>
        </w:rPr>
        <w:t>,</w:t>
      </w:r>
      <w:r w:rsidR="00DB1350" w:rsidRPr="00DB1350">
        <w:t xml:space="preserve"> </w:t>
      </w:r>
      <w:r w:rsidR="00DB1350">
        <w:t>PO</w:t>
      </w:r>
      <w:r w:rsidR="00DB1350" w:rsidRPr="00A56E85">
        <w:rPr>
          <w:vertAlign w:val="subscript"/>
        </w:rPr>
        <w:t>4</w:t>
      </w:r>
      <w:r>
        <w:rPr>
          <w:rFonts w:cs="Arial"/>
          <w:color w:val="000000" w:themeColor="text1"/>
          <w:szCs w:val="22"/>
          <w:lang w:val="en-AU"/>
        </w:rPr>
        <w:t xml:space="preserve"> and Chl-</w:t>
      </w:r>
      <w:r w:rsidRPr="00595D99">
        <w:rPr>
          <w:rFonts w:cs="Arial"/>
          <w:i/>
          <w:color w:val="000000" w:themeColor="text1"/>
          <w:szCs w:val="22"/>
          <w:lang w:val="en-AU"/>
        </w:rPr>
        <w:t>a</w:t>
      </w:r>
      <w:r>
        <w:rPr>
          <w:rFonts w:cs="Arial"/>
          <w:color w:val="000000" w:themeColor="text1"/>
          <w:szCs w:val="22"/>
          <w:lang w:val="en-AU"/>
        </w:rPr>
        <w:t xml:space="preserve"> concentrations exceeded the annual baseflow </w:t>
      </w:r>
      <w:r w:rsidR="00511BC0">
        <w:rPr>
          <w:rFonts w:cs="Arial"/>
          <w:color w:val="000000" w:themeColor="text1"/>
          <w:szCs w:val="22"/>
          <w:lang w:val="en-AU"/>
        </w:rPr>
        <w:t>GVs</w:t>
      </w:r>
      <w:r>
        <w:rPr>
          <w:rFonts w:cs="Arial"/>
          <w:color w:val="000000" w:themeColor="text1"/>
          <w:szCs w:val="22"/>
          <w:lang w:val="en-AU"/>
        </w:rPr>
        <w:t xml:space="preserve"> and mean Secchi depth (8.0</w:t>
      </w:r>
      <w:r w:rsidR="00FD697F">
        <w:rPr>
          <w:rFonts w:cs="Arial"/>
          <w:color w:val="000000" w:themeColor="text1"/>
          <w:szCs w:val="22"/>
          <w:lang w:val="en-AU"/>
        </w:rPr>
        <w:t xml:space="preserve"> </w:t>
      </w:r>
      <w:r>
        <w:rPr>
          <w:rFonts w:cs="Arial"/>
          <w:color w:val="000000" w:themeColor="text1"/>
          <w:szCs w:val="22"/>
          <w:lang w:val="en-AU"/>
        </w:rPr>
        <w:t xml:space="preserve">m) was less than the </w:t>
      </w:r>
      <w:r w:rsidR="00511BC0">
        <w:rPr>
          <w:rFonts w:cs="Arial"/>
          <w:color w:val="000000" w:themeColor="text1"/>
          <w:szCs w:val="22"/>
          <w:lang w:val="en-AU"/>
        </w:rPr>
        <w:t xml:space="preserve">GV </w:t>
      </w:r>
      <w:r>
        <w:rPr>
          <w:rFonts w:cs="Arial"/>
          <w:color w:val="000000" w:themeColor="text1"/>
          <w:szCs w:val="22"/>
          <w:lang w:val="en-AU"/>
        </w:rPr>
        <w:t>(≥10</w:t>
      </w:r>
      <w:r w:rsidR="00FD697F">
        <w:rPr>
          <w:rFonts w:cs="Arial"/>
          <w:color w:val="000000" w:themeColor="text1"/>
          <w:szCs w:val="22"/>
          <w:lang w:val="en-AU"/>
        </w:rPr>
        <w:t xml:space="preserve"> </w:t>
      </w:r>
      <w:r>
        <w:rPr>
          <w:rFonts w:cs="Arial"/>
          <w:color w:val="000000" w:themeColor="text1"/>
          <w:szCs w:val="22"/>
          <w:lang w:val="en-AU"/>
        </w:rPr>
        <w:t xml:space="preserve">m). As with the </w:t>
      </w:r>
      <w:r w:rsidR="006A068C">
        <w:t>e</w:t>
      </w:r>
      <w:r>
        <w:t xml:space="preserve">nclosed </w:t>
      </w:r>
      <w:r w:rsidR="006A068C">
        <w:t>c</w:t>
      </w:r>
      <w:r>
        <w:t>oastal</w:t>
      </w:r>
      <w:r>
        <w:rPr>
          <w:rFonts w:cs="Arial"/>
          <w:color w:val="000000" w:themeColor="text1"/>
          <w:szCs w:val="22"/>
          <w:lang w:val="en-AU"/>
        </w:rPr>
        <w:t xml:space="preserve"> zone, samples were collected only during the wet season</w:t>
      </w:r>
      <w:r w:rsidR="004C6479">
        <w:rPr>
          <w:rFonts w:cs="Arial"/>
          <w:color w:val="000000" w:themeColor="text1"/>
          <w:szCs w:val="22"/>
          <w:lang w:val="en-AU"/>
        </w:rPr>
        <w:t>; however,</w:t>
      </w:r>
      <w:r>
        <w:rPr>
          <w:rFonts w:cs="Arial"/>
          <w:color w:val="000000" w:themeColor="text1"/>
          <w:szCs w:val="22"/>
          <w:lang w:val="en-AU"/>
        </w:rPr>
        <w:t xml:space="preserve"> there are no wet season specific </w:t>
      </w:r>
      <w:r w:rsidR="00511BC0">
        <w:rPr>
          <w:rFonts w:cs="Arial"/>
          <w:color w:val="000000" w:themeColor="text1"/>
          <w:szCs w:val="22"/>
          <w:lang w:val="en-AU"/>
        </w:rPr>
        <w:t xml:space="preserve">GVs </w:t>
      </w:r>
      <w:r>
        <w:rPr>
          <w:rFonts w:cs="Arial"/>
          <w:color w:val="000000" w:themeColor="text1"/>
          <w:szCs w:val="22"/>
          <w:lang w:val="en-AU"/>
        </w:rPr>
        <w:t>for this zone.</w:t>
      </w:r>
    </w:p>
    <w:p w14:paraId="13AE36D8" w14:textId="77777777" w:rsidR="00AE1EB7" w:rsidRDefault="00AE1EB7" w:rsidP="00AE1EB7">
      <w:pPr>
        <w:jc w:val="center"/>
      </w:pPr>
      <w:r>
        <w:rPr>
          <w:noProof/>
          <w:lang w:val="en-AU" w:eastAsia="en-AU"/>
        </w:rPr>
        <w:lastRenderedPageBreak/>
        <w:drawing>
          <wp:inline distT="0" distB="0" distL="0" distR="0" wp14:anchorId="3F5FC48C" wp14:editId="33FEE989">
            <wp:extent cx="4714875" cy="4714875"/>
            <wp:effectExtent l="0" t="0" r="9525" b="9525"/>
            <wp:docPr id="107" name="Picture 107" descr="Water quality concentrations (surface and subsurface samples) and Secchi depth over distance (km) from river mouth for the Pascoe River sub-region (all 2017–18 samples)." title="Water quality concentrations (surface and subsurface samples) and Secchi depth over distance (km) from river mouth for the Pascoe River sub-region (all 2017–18 samp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714875" cy="4714875"/>
                    </a:xfrm>
                    <a:prstGeom prst="rect">
                      <a:avLst/>
                    </a:prstGeom>
                    <a:noFill/>
                    <a:ln>
                      <a:noFill/>
                    </a:ln>
                  </pic:spPr>
                </pic:pic>
              </a:graphicData>
            </a:graphic>
          </wp:inline>
        </w:drawing>
      </w:r>
      <w:r>
        <w:rPr>
          <w:noProof/>
          <w:lang w:val="en-AU" w:eastAsia="en-AU"/>
        </w:rPr>
        <w:drawing>
          <wp:inline distT="0" distB="0" distL="0" distR="0" wp14:anchorId="2E9AA385" wp14:editId="5C2A6447">
            <wp:extent cx="5029200" cy="3371850"/>
            <wp:effectExtent l="0" t="0" r="0" b="0"/>
            <wp:docPr id="108" name="Picture 108" descr="Water quality concentrations (surface and subsurface samples) and Secchi depth over distance (km) from river mouth for the Pascoe River sub-region (all 2017–18 samples)." title="Water quality concentrations (surface and subsurface samples) and Secchi depth over distance (km) from river mouth for the Pascoe River sub-region (all 2017–18 samp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32954"/>
                    <a:stretch/>
                  </pic:blipFill>
                  <pic:spPr bwMode="auto">
                    <a:xfrm>
                      <a:off x="0" y="0"/>
                      <a:ext cx="5029200" cy="3371850"/>
                    </a:xfrm>
                    <a:prstGeom prst="rect">
                      <a:avLst/>
                    </a:prstGeom>
                    <a:noFill/>
                    <a:ln>
                      <a:noFill/>
                    </a:ln>
                    <a:extLst>
                      <a:ext uri="{53640926-AAD7-44D8-BBD7-CCE9431645EC}">
                        <a14:shadowObscured xmlns:a14="http://schemas.microsoft.com/office/drawing/2010/main"/>
                      </a:ext>
                    </a:extLst>
                  </pic:spPr>
                </pic:pic>
              </a:graphicData>
            </a:graphic>
          </wp:inline>
        </w:drawing>
      </w:r>
    </w:p>
    <w:p w14:paraId="3035709B" w14:textId="61315BCF" w:rsidR="00B045ED" w:rsidRDefault="00817A8B" w:rsidP="00817A8B">
      <w:pPr>
        <w:pStyle w:val="Caption"/>
        <w:rPr>
          <w:rStyle w:val="FigureChar"/>
          <w:rFonts w:eastAsia="Calibri"/>
          <w:szCs w:val="18"/>
        </w:rPr>
      </w:pPr>
      <w:bookmarkStart w:id="1480" w:name="_Ref3993668"/>
      <w:bookmarkStart w:id="1481" w:name="_Ref10534611"/>
      <w:bookmarkStart w:id="1482" w:name="_Toc10536233"/>
      <w:bookmarkEnd w:id="1480"/>
      <w:r>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27</w:t>
      </w:r>
      <w:r>
        <w:fldChar w:fldCharType="end"/>
      </w:r>
      <w:bookmarkEnd w:id="1481"/>
      <w:r w:rsidR="00B045ED">
        <w:t>:</w:t>
      </w:r>
      <w:r w:rsidR="00B045ED" w:rsidRPr="00B045ED">
        <w:rPr>
          <w:rStyle w:val="FigureChar"/>
          <w:rFonts w:eastAsia="Calibri"/>
          <w:szCs w:val="18"/>
        </w:rPr>
        <w:t xml:space="preserve"> </w:t>
      </w:r>
      <w:r w:rsidR="00B045ED" w:rsidRPr="007E78DC">
        <w:rPr>
          <w:rStyle w:val="FigureChar"/>
          <w:rFonts w:eastAsia="Calibri"/>
          <w:szCs w:val="18"/>
        </w:rPr>
        <w:t>Water quality concentrations (surface and subsurface samples) and Secchi depth over distance (km) from river mouth for the Pascoe River sub-region (all 2017</w:t>
      </w:r>
      <w:r w:rsidR="00511BC0">
        <w:rPr>
          <w:rStyle w:val="FigureChar"/>
          <w:rFonts w:eastAsia="Calibri"/>
          <w:szCs w:val="18"/>
        </w:rPr>
        <w:t>–</w:t>
      </w:r>
      <w:r w:rsidR="00B045ED" w:rsidRPr="007E78DC">
        <w:rPr>
          <w:rStyle w:val="FigureChar"/>
          <w:rFonts w:eastAsia="Calibri"/>
          <w:szCs w:val="18"/>
        </w:rPr>
        <w:t>18 samples).</w:t>
      </w:r>
      <w:bookmarkEnd w:id="1482"/>
    </w:p>
    <w:p w14:paraId="51C58D14" w14:textId="4333AB0A" w:rsidR="00B045ED" w:rsidRPr="00492B32" w:rsidRDefault="00B045ED" w:rsidP="00B045ED">
      <w:pPr>
        <w:jc w:val="left"/>
        <w:rPr>
          <w:rStyle w:val="FigureChar"/>
          <w:rFonts w:eastAsia="Calibri"/>
          <w:vanish/>
          <w:szCs w:val="18"/>
          <w:specVanish/>
        </w:rPr>
      </w:pPr>
    </w:p>
    <w:p w14:paraId="098B4842" w14:textId="046D2B5C" w:rsidR="00AE1EB7" w:rsidRDefault="00AE1EB7" w:rsidP="00595D99">
      <w:pPr>
        <w:jc w:val="left"/>
        <w:rPr>
          <w:rStyle w:val="FigureChar"/>
          <w:rFonts w:eastAsia="Calibri"/>
          <w:szCs w:val="18"/>
        </w:rPr>
      </w:pPr>
    </w:p>
    <w:p w14:paraId="0163103A" w14:textId="747A8AF2" w:rsidR="00566A0C" w:rsidRPr="00566A0C" w:rsidRDefault="00566A0C" w:rsidP="00B828FF">
      <w:pPr>
        <w:pStyle w:val="Heading2"/>
        <w:rPr>
          <w:rStyle w:val="Heading20"/>
          <w:rFonts w:cs="Times New Roman"/>
          <w:b w:val="0"/>
          <w:bCs w:val="0"/>
          <w:sz w:val="22"/>
          <w:szCs w:val="20"/>
          <w:lang w:val="en-US" w:eastAsia="en-US"/>
        </w:rPr>
      </w:pPr>
      <w:bookmarkStart w:id="1483" w:name="_Toc536529877"/>
      <w:bookmarkStart w:id="1484" w:name="_Toc536530744"/>
      <w:bookmarkStart w:id="1485" w:name="_Toc536532888"/>
      <w:bookmarkStart w:id="1486" w:name="_Toc536529878"/>
      <w:bookmarkStart w:id="1487" w:name="_Toc536530745"/>
      <w:bookmarkStart w:id="1488" w:name="_Toc536532889"/>
      <w:bookmarkStart w:id="1489" w:name="_Toc536529879"/>
      <w:bookmarkStart w:id="1490" w:name="_Toc536530746"/>
      <w:bookmarkStart w:id="1491" w:name="_Toc536532890"/>
      <w:bookmarkStart w:id="1492" w:name="_Toc536529880"/>
      <w:bookmarkStart w:id="1493" w:name="_Toc536530747"/>
      <w:bookmarkStart w:id="1494" w:name="_Toc536532891"/>
      <w:bookmarkStart w:id="1495" w:name="_Toc536529881"/>
      <w:bookmarkStart w:id="1496" w:name="_Toc536530748"/>
      <w:bookmarkStart w:id="1497" w:name="_Toc536532892"/>
      <w:bookmarkStart w:id="1498" w:name="_Toc536529882"/>
      <w:bookmarkStart w:id="1499" w:name="_Toc536530749"/>
      <w:bookmarkStart w:id="1500" w:name="_Toc536532893"/>
      <w:bookmarkStart w:id="1501" w:name="_Toc536529883"/>
      <w:bookmarkStart w:id="1502" w:name="_Toc536530750"/>
      <w:bookmarkStart w:id="1503" w:name="_Toc536532894"/>
      <w:bookmarkStart w:id="1504" w:name="_Toc536529884"/>
      <w:bookmarkStart w:id="1505" w:name="_Toc536530751"/>
      <w:bookmarkStart w:id="1506" w:name="_Toc536532895"/>
      <w:bookmarkStart w:id="1507" w:name="_Toc536529885"/>
      <w:bookmarkStart w:id="1508" w:name="_Toc536530752"/>
      <w:bookmarkStart w:id="1509" w:name="_Toc536532896"/>
      <w:bookmarkStart w:id="1510" w:name="_Toc536529886"/>
      <w:bookmarkStart w:id="1511" w:name="_Toc536530753"/>
      <w:bookmarkStart w:id="1512" w:name="_Toc536532897"/>
      <w:bookmarkStart w:id="1513" w:name="_Toc536529887"/>
      <w:bookmarkStart w:id="1514" w:name="_Toc536530754"/>
      <w:bookmarkStart w:id="1515" w:name="_Toc536532898"/>
      <w:bookmarkStart w:id="1516" w:name="_Toc536529893"/>
      <w:bookmarkStart w:id="1517" w:name="_Toc536530760"/>
      <w:bookmarkStart w:id="1518" w:name="_Toc536532904"/>
      <w:bookmarkStart w:id="1519" w:name="_Toc536529894"/>
      <w:bookmarkStart w:id="1520" w:name="_Toc536530761"/>
      <w:bookmarkStart w:id="1521" w:name="_Toc536532905"/>
      <w:bookmarkStart w:id="1522" w:name="_Toc536529895"/>
      <w:bookmarkStart w:id="1523" w:name="_Toc536530762"/>
      <w:bookmarkStart w:id="1524" w:name="_Toc536532906"/>
      <w:bookmarkStart w:id="1525" w:name="_Toc536529902"/>
      <w:bookmarkStart w:id="1526" w:name="_Toc536530769"/>
      <w:bookmarkStart w:id="1527" w:name="_Toc536532913"/>
      <w:bookmarkStart w:id="1528" w:name="_Toc536529908"/>
      <w:bookmarkStart w:id="1529" w:name="_Toc536530775"/>
      <w:bookmarkStart w:id="1530" w:name="_Toc536532919"/>
      <w:bookmarkStart w:id="1531" w:name="_Toc536529927"/>
      <w:bookmarkStart w:id="1532" w:name="_Toc536530794"/>
      <w:bookmarkStart w:id="1533" w:name="_Toc536532938"/>
      <w:bookmarkStart w:id="1534" w:name="_Toc536529937"/>
      <w:bookmarkStart w:id="1535" w:name="_Toc536530804"/>
      <w:bookmarkStart w:id="1536" w:name="_Toc536532948"/>
      <w:bookmarkStart w:id="1537" w:name="_Toc536529947"/>
      <w:bookmarkStart w:id="1538" w:name="_Toc536530814"/>
      <w:bookmarkStart w:id="1539" w:name="_Toc536532958"/>
      <w:bookmarkStart w:id="1540" w:name="_Toc536529967"/>
      <w:bookmarkStart w:id="1541" w:name="_Toc536530834"/>
      <w:bookmarkStart w:id="1542" w:name="_Toc536532978"/>
      <w:bookmarkStart w:id="1543" w:name="_Toc536529977"/>
      <w:bookmarkStart w:id="1544" w:name="_Toc536530844"/>
      <w:bookmarkStart w:id="1545" w:name="_Toc536532988"/>
      <w:bookmarkStart w:id="1546" w:name="_Toc536529987"/>
      <w:bookmarkStart w:id="1547" w:name="_Toc536530854"/>
      <w:bookmarkStart w:id="1548" w:name="_Toc536532998"/>
      <w:bookmarkStart w:id="1549" w:name="_Toc536530007"/>
      <w:bookmarkStart w:id="1550" w:name="_Toc536530874"/>
      <w:bookmarkStart w:id="1551" w:name="_Toc536533018"/>
      <w:bookmarkStart w:id="1552" w:name="_Toc536530017"/>
      <w:bookmarkStart w:id="1553" w:name="_Toc536530884"/>
      <w:bookmarkStart w:id="1554" w:name="_Toc536533028"/>
      <w:bookmarkStart w:id="1555" w:name="_Toc536530027"/>
      <w:bookmarkStart w:id="1556" w:name="_Toc536530894"/>
      <w:bookmarkStart w:id="1557" w:name="_Toc536533038"/>
      <w:bookmarkStart w:id="1558" w:name="_Toc536530037"/>
      <w:bookmarkStart w:id="1559" w:name="_Toc536530904"/>
      <w:bookmarkStart w:id="1560" w:name="_Toc536533048"/>
      <w:bookmarkStart w:id="1561" w:name="_Toc536530038"/>
      <w:bookmarkStart w:id="1562" w:name="_Toc536530905"/>
      <w:bookmarkStart w:id="1563" w:name="_Toc536533049"/>
      <w:bookmarkStart w:id="1564" w:name="_Toc536530039"/>
      <w:bookmarkStart w:id="1565" w:name="_Toc536530906"/>
      <w:bookmarkStart w:id="1566" w:name="_Toc536533050"/>
      <w:bookmarkStart w:id="1567" w:name="_Toc536530040"/>
      <w:bookmarkStart w:id="1568" w:name="_Toc536530907"/>
      <w:bookmarkStart w:id="1569" w:name="_Toc536533051"/>
      <w:bookmarkStart w:id="1570" w:name="_Toc536530041"/>
      <w:bookmarkStart w:id="1571" w:name="_Toc536530908"/>
      <w:bookmarkStart w:id="1572" w:name="_Toc536533052"/>
      <w:bookmarkStart w:id="1573" w:name="_Toc536530042"/>
      <w:bookmarkStart w:id="1574" w:name="_Toc536530909"/>
      <w:bookmarkStart w:id="1575" w:name="_Toc536533053"/>
      <w:bookmarkStart w:id="1576" w:name="_Toc536530043"/>
      <w:bookmarkStart w:id="1577" w:name="_Toc536530910"/>
      <w:bookmarkStart w:id="1578" w:name="_Toc536533054"/>
      <w:bookmarkStart w:id="1579" w:name="_Toc536530045"/>
      <w:bookmarkStart w:id="1580" w:name="_Toc536530912"/>
      <w:bookmarkStart w:id="1581" w:name="_Toc536533056"/>
      <w:bookmarkStart w:id="1582" w:name="_Toc536530046"/>
      <w:bookmarkStart w:id="1583" w:name="_Toc536530913"/>
      <w:bookmarkStart w:id="1584" w:name="_Toc536533057"/>
      <w:bookmarkStart w:id="1585" w:name="_Toc536530047"/>
      <w:bookmarkStart w:id="1586" w:name="_Toc536530914"/>
      <w:bookmarkStart w:id="1587" w:name="_Toc536533058"/>
      <w:bookmarkStart w:id="1588" w:name="_Toc536530048"/>
      <w:bookmarkStart w:id="1589" w:name="_Toc536530915"/>
      <w:bookmarkStart w:id="1590" w:name="_Toc536533059"/>
      <w:bookmarkStart w:id="1591" w:name="_Toc536530049"/>
      <w:bookmarkStart w:id="1592" w:name="_Toc536530916"/>
      <w:bookmarkStart w:id="1593" w:name="_Toc536533060"/>
      <w:bookmarkStart w:id="1594" w:name="_Ref532541061"/>
      <w:bookmarkStart w:id="1595" w:name="_Toc11410775"/>
      <w:bookmarkEnd w:id="1473"/>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r>
        <w:rPr>
          <w:rStyle w:val="Heading20"/>
          <w:lang w:val="en-US"/>
        </w:rPr>
        <w:t xml:space="preserve">Wet </w:t>
      </w:r>
      <w:r w:rsidRPr="001D2C89">
        <w:rPr>
          <w:rStyle w:val="Heading20"/>
          <w:lang w:val="en-US"/>
        </w:rPr>
        <w:t>Tropics</w:t>
      </w:r>
      <w:r>
        <w:rPr>
          <w:rStyle w:val="Heading20"/>
          <w:lang w:val="en-US"/>
        </w:rPr>
        <w:t xml:space="preserve"> region</w:t>
      </w:r>
      <w:bookmarkEnd w:id="1594"/>
      <w:bookmarkEnd w:id="1595"/>
    </w:p>
    <w:p w14:paraId="382A3802" w14:textId="77777777" w:rsidR="009B02BE" w:rsidRDefault="009B02BE" w:rsidP="0097272C">
      <w:pPr>
        <w:rPr>
          <w:lang w:val="en-AU"/>
        </w:rPr>
      </w:pPr>
      <w:r>
        <w:rPr>
          <w:lang w:val="en-AU"/>
        </w:rPr>
        <w:t xml:space="preserve">The Wet Tropics region is divided into three sub-regions and results on the pressures and monitoring results are presented separately for each. </w:t>
      </w:r>
    </w:p>
    <w:p w14:paraId="6DAAE22B" w14:textId="36905535" w:rsidR="009B02BE" w:rsidRDefault="009B02BE" w:rsidP="00EF43EF">
      <w:pPr>
        <w:pStyle w:val="Heading3"/>
        <w:rPr>
          <w:rStyle w:val="Heading20"/>
          <w:rFonts w:cs="Times New Roman"/>
          <w:b w:val="0"/>
          <w:szCs w:val="24"/>
          <w:lang w:eastAsia="en-GB"/>
        </w:rPr>
      </w:pPr>
      <w:bookmarkStart w:id="1596" w:name="_Toc11410776"/>
      <w:r w:rsidRPr="00FB5D27">
        <w:rPr>
          <w:rStyle w:val="Heading20"/>
        </w:rPr>
        <w:t>Barron</w:t>
      </w:r>
      <w:r w:rsidRPr="00566A0C">
        <w:rPr>
          <w:rStyle w:val="Heading20"/>
        </w:rPr>
        <w:t xml:space="preserve"> Daintree</w:t>
      </w:r>
      <w:bookmarkEnd w:id="1596"/>
    </w:p>
    <w:p w14:paraId="536C1F48" w14:textId="78953C66" w:rsidR="007A3EE9" w:rsidRPr="007A3EE9" w:rsidRDefault="007A3EE9" w:rsidP="007A3EE9">
      <w:pPr>
        <w:rPr>
          <w:rStyle w:val="IntenseReference"/>
          <w:rFonts w:cs="Arial"/>
          <w:bCs w:val="0"/>
          <w:color w:val="auto"/>
          <w:sz w:val="22"/>
          <w:szCs w:val="22"/>
          <w:lang w:val="en-AU"/>
        </w:rPr>
      </w:pPr>
      <w:r w:rsidRPr="00A03137">
        <w:rPr>
          <w:lang w:val="en-AU"/>
        </w:rPr>
        <w:t xml:space="preserve">Under the revised MMP sampling design </w:t>
      </w:r>
      <w:r w:rsidRPr="00A03137">
        <w:rPr>
          <w:rFonts w:cs="Arial"/>
          <w:lang w:val="en-AU"/>
        </w:rPr>
        <w:t>implemented in 2015</w:t>
      </w:r>
      <w:r>
        <w:rPr>
          <w:rFonts w:cs="Arial"/>
          <w:lang w:val="en-AU"/>
        </w:rPr>
        <w:t xml:space="preserve">, </w:t>
      </w:r>
      <w:r w:rsidRPr="00A03137">
        <w:rPr>
          <w:lang w:val="en-AU"/>
        </w:rPr>
        <w:t xml:space="preserve">this sub-region contains the six sites of the ‘Cairns </w:t>
      </w:r>
      <w:r>
        <w:rPr>
          <w:lang w:val="en-AU"/>
        </w:rPr>
        <w:t>T</w:t>
      </w:r>
      <w:r w:rsidRPr="00A03137">
        <w:rPr>
          <w:lang w:val="en-AU"/>
        </w:rPr>
        <w:t>ransect’, which are sampled three times a year</w:t>
      </w:r>
      <w:r>
        <w:rPr>
          <w:lang w:val="en-AU"/>
        </w:rPr>
        <w:t xml:space="preserve"> </w:t>
      </w:r>
      <w:r>
        <w:rPr>
          <w:rFonts w:cs="Arial"/>
          <w:lang w:val="en-AU"/>
        </w:rPr>
        <w:t>(</w:t>
      </w:r>
      <w:r>
        <w:rPr>
          <w:rFonts w:cs="Arial"/>
          <w:lang w:val="en-AU"/>
        </w:rPr>
        <w:fldChar w:fldCharType="begin"/>
      </w:r>
      <w:r>
        <w:rPr>
          <w:rFonts w:cs="Arial"/>
          <w:lang w:val="en-AU"/>
        </w:rPr>
        <w:instrText xml:space="preserve"> REF _Ref532551937 \h </w:instrText>
      </w:r>
      <w:r>
        <w:rPr>
          <w:rFonts w:cs="Arial"/>
          <w:lang w:val="en-AU"/>
        </w:rPr>
      </w:r>
      <w:r>
        <w:rPr>
          <w:rFonts w:cs="Arial"/>
          <w:lang w:val="en-AU"/>
        </w:rPr>
        <w:fldChar w:fldCharType="separate"/>
      </w:r>
      <w:r w:rsidR="00335316" w:rsidRPr="00202A68">
        <w:t xml:space="preserve">Figure </w:t>
      </w:r>
      <w:r w:rsidR="00335316">
        <w:rPr>
          <w:noProof/>
        </w:rPr>
        <w:t>5</w:t>
      </w:r>
      <w:r w:rsidR="00335316">
        <w:noBreakHyphen/>
      </w:r>
      <w:r w:rsidR="00335316">
        <w:rPr>
          <w:noProof/>
        </w:rPr>
        <w:t>28</w:t>
      </w:r>
      <w:r>
        <w:rPr>
          <w:rFonts w:cs="Arial"/>
          <w:lang w:val="en-AU"/>
        </w:rPr>
        <w:fldChar w:fldCharType="end"/>
      </w:r>
      <w:r>
        <w:rPr>
          <w:rFonts w:cs="Arial"/>
          <w:lang w:val="en-AU"/>
        </w:rPr>
        <w:t>)</w:t>
      </w:r>
      <w:r w:rsidRPr="00A03137">
        <w:rPr>
          <w:lang w:val="en-AU"/>
        </w:rPr>
        <w:t xml:space="preserve">. </w:t>
      </w:r>
    </w:p>
    <w:p w14:paraId="0CC0755A" w14:textId="77777777" w:rsidR="00FB5D27" w:rsidRPr="00566A0C" w:rsidRDefault="00FB5D27" w:rsidP="0097272C"/>
    <w:p w14:paraId="2EDF0DDF" w14:textId="5CF855C6" w:rsidR="007B00BE" w:rsidRDefault="00BE3F4E" w:rsidP="007D3154">
      <w:pPr>
        <w:rPr>
          <w:lang w:val="en-AU"/>
        </w:rPr>
      </w:pPr>
      <w:r w:rsidRPr="00BE3F4E">
        <w:rPr>
          <w:noProof/>
          <w:lang w:val="en-AU" w:eastAsia="en-AU"/>
        </w:rPr>
        <w:lastRenderedPageBreak/>
        <mc:AlternateContent>
          <mc:Choice Requires="wps">
            <w:drawing>
              <wp:inline distT="0" distB="0" distL="0" distR="0" wp14:anchorId="44EE3BE5" wp14:editId="027C9B62">
                <wp:extent cx="5743575" cy="5144135"/>
                <wp:effectExtent l="0" t="0" r="0" b="0"/>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44135"/>
                        </a:xfrm>
                        <a:prstGeom prst="rect">
                          <a:avLst/>
                        </a:prstGeom>
                        <a:noFill/>
                        <a:ln w="9525">
                          <a:noFill/>
                          <a:miter lim="800000"/>
                          <a:headEnd/>
                          <a:tailEnd/>
                        </a:ln>
                      </wps:spPr>
                      <wps:txbx>
                        <w:txbxContent>
                          <w:p w14:paraId="68CD4FB2" w14:textId="019A7208" w:rsidR="008A7E23" w:rsidRDefault="008A7E23" w:rsidP="004D674B">
                            <w:pPr>
                              <w:jc w:val="center"/>
                            </w:pPr>
                            <w:r>
                              <w:rPr>
                                <w:noProof/>
                                <w:lang w:val="en-AU" w:eastAsia="en-AU"/>
                              </w:rPr>
                              <w:drawing>
                                <wp:inline distT="0" distB="0" distL="0" distR="0" wp14:anchorId="1D155794" wp14:editId="597BE5E1">
                                  <wp:extent cx="3152775" cy="4533431"/>
                                  <wp:effectExtent l="0" t="0" r="0" b="635"/>
                                  <wp:docPr id="53" name="Picture 53" descr="Sampling sites in the Barron Daintree sub-region shown with water body boundaries." title="Sampling sites in the Barron Daintree sub-region shown with water body boundaries."/>
                                  <wp:cNvGraphicFramePr/>
                                  <a:graphic xmlns:a="http://schemas.openxmlformats.org/drawingml/2006/main">
                                    <a:graphicData uri="http://schemas.openxmlformats.org/drawingml/2006/picture">
                                      <pic:pic xmlns:pic="http://schemas.openxmlformats.org/drawingml/2006/picture">
                                        <pic:nvPicPr>
                                          <pic:cNvPr id="7203" name="Picture 7203" descr="Map showing MMP water quality sampling sites in the Barron Daintree sub-region shown with water body boundaries. " title="MMP water quality sampling sites in the Barron Daintree sub-region shown with water body boundaries. "/>
                                          <pic:cNvPicPr/>
                                        </pic:nvPicPr>
                                        <pic:blipFill rotWithShape="1">
                                          <a:blip r:embed="rId144" cstate="print">
                                            <a:extLst>
                                              <a:ext uri="{28A0092B-C50C-407E-A947-70E740481C1C}">
                                                <a14:useLocalDpi xmlns:a14="http://schemas.microsoft.com/office/drawing/2010/main" val="0"/>
                                              </a:ext>
                                            </a:extLst>
                                          </a:blip>
                                          <a:srcRect/>
                                          <a:stretch/>
                                        </pic:blipFill>
                                        <pic:spPr bwMode="auto">
                                          <a:xfrm>
                                            <a:off x="0" y="0"/>
                                            <a:ext cx="3158370" cy="4541476"/>
                                          </a:xfrm>
                                          <a:prstGeom prst="rect">
                                            <a:avLst/>
                                          </a:prstGeom>
                                          <a:ln>
                                            <a:noFill/>
                                          </a:ln>
                                          <a:extLst>
                                            <a:ext uri="{53640926-AAD7-44D8-BBD7-CCE9431645EC}">
                                              <a14:shadowObscured xmlns:a14="http://schemas.microsoft.com/office/drawing/2010/main"/>
                                            </a:ext>
                                          </a:extLst>
                                        </pic:spPr>
                                      </pic:pic>
                                    </a:graphicData>
                                  </a:graphic>
                                </wp:inline>
                              </w:drawing>
                            </w:r>
                          </w:p>
                          <w:p w14:paraId="5FF3FB76" w14:textId="748353E1" w:rsidR="008A7E23" w:rsidRDefault="008A7E23" w:rsidP="004D674B">
                            <w:pPr>
                              <w:pStyle w:val="Figure"/>
                            </w:pPr>
                            <w:bookmarkStart w:id="1597" w:name="_Ref532551937"/>
                            <w:bookmarkStart w:id="1598" w:name="_Toc10536234"/>
                            <w:r w:rsidRPr="00202A68">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28</w:t>
                            </w:r>
                            <w:r>
                              <w:fldChar w:fldCharType="end"/>
                            </w:r>
                            <w:bookmarkEnd w:id="1597"/>
                            <w:r w:rsidRPr="00202A68">
                              <w:t xml:space="preserve">: </w:t>
                            </w:r>
                            <w:r>
                              <w:t>S</w:t>
                            </w:r>
                            <w:r w:rsidRPr="00202A68">
                              <w:t>ampling sites in the Barron Daintree sub-region shown with</w:t>
                            </w:r>
                            <w:r>
                              <w:t xml:space="preserve"> </w:t>
                            </w:r>
                            <w:r w:rsidRPr="00202A68">
                              <w:t>water</w:t>
                            </w:r>
                            <w:r>
                              <w:t xml:space="preserve"> </w:t>
                            </w:r>
                            <w:r w:rsidRPr="00202A68">
                              <w:t>body boundaries.</w:t>
                            </w:r>
                            <w:bookmarkEnd w:id="1598"/>
                          </w:p>
                        </w:txbxContent>
                      </wps:txbx>
                      <wps:bodyPr rot="0" vert="horz" wrap="square" lIns="91440" tIns="45720" rIns="91440" bIns="45720" anchor="t" anchorCtr="0">
                        <a:noAutofit/>
                      </wps:bodyPr>
                    </wps:wsp>
                  </a:graphicData>
                </a:graphic>
              </wp:inline>
            </w:drawing>
          </mc:Choice>
          <mc:Fallback>
            <w:pict>
              <v:shape w14:anchorId="44EE3BE5" id="_x0000_s1041" type="#_x0000_t202" style="width:452.25pt;height:40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" filled="f" stroked="f">
                <v:textbox>
                  <w:txbxContent>
                    <w:p w14:paraId="68CD4FB2" w14:textId="019A7208" w:rsidR="008A7E23" w:rsidRDefault="008A7E23" w:rsidP="004D674B">
                      <w:pPr>
                        <w:jc w:val="center"/>
                      </w:pPr>
                      <w:r>
                        <w:rPr>
                          <w:noProof/>
                          <w:lang w:val="en-AU" w:eastAsia="en-AU"/>
                        </w:rPr>
                        <w:drawing>
                          <wp:inline distT="0" distB="0" distL="0" distR="0" wp14:anchorId="1D155794" wp14:editId="597BE5E1">
                            <wp:extent cx="3152775" cy="4533431"/>
                            <wp:effectExtent l="0" t="0" r="0" b="635"/>
                            <wp:docPr id="53" name="Picture 53" descr="Sampling sites in the Barron Daintree sub-region shown with water body boundaries." title="Sampling sites in the Barron Daintree sub-region shown with water body boundaries."/>
                            <wp:cNvGraphicFramePr/>
                            <a:graphic xmlns:a="http://schemas.openxmlformats.org/drawingml/2006/main">
                              <a:graphicData uri="http://schemas.openxmlformats.org/drawingml/2006/picture">
                                <pic:pic xmlns:pic="http://schemas.openxmlformats.org/drawingml/2006/picture">
                                  <pic:nvPicPr>
                                    <pic:cNvPr id="7203" name="Picture 7203" descr="Map showing MMP water quality sampling sites in the Barron Daintree sub-region shown with water body boundaries. " title="MMP water quality sampling sites in the Barron Daintree sub-region shown with water body boundaries. "/>
                                    <pic:cNvPicPr/>
                                  </pic:nvPicPr>
                                  <pic:blipFill rotWithShape="1">
                                    <a:blip r:embed="rId144" cstate="print">
                                      <a:extLst>
                                        <a:ext uri="{28A0092B-C50C-407E-A947-70E740481C1C}">
                                          <a14:useLocalDpi xmlns:a14="http://schemas.microsoft.com/office/drawing/2010/main" val="0"/>
                                        </a:ext>
                                      </a:extLst>
                                    </a:blip>
                                    <a:srcRect/>
                                    <a:stretch/>
                                  </pic:blipFill>
                                  <pic:spPr bwMode="auto">
                                    <a:xfrm>
                                      <a:off x="0" y="0"/>
                                      <a:ext cx="3158370" cy="4541476"/>
                                    </a:xfrm>
                                    <a:prstGeom prst="rect">
                                      <a:avLst/>
                                    </a:prstGeom>
                                    <a:ln>
                                      <a:noFill/>
                                    </a:ln>
                                    <a:extLst>
                                      <a:ext uri="{53640926-AAD7-44D8-BBD7-CCE9431645EC}">
                                        <a14:shadowObscured xmlns:a14="http://schemas.microsoft.com/office/drawing/2010/main"/>
                                      </a:ext>
                                    </a:extLst>
                                  </pic:spPr>
                                </pic:pic>
                              </a:graphicData>
                            </a:graphic>
                          </wp:inline>
                        </w:drawing>
                      </w:r>
                    </w:p>
                    <w:p w14:paraId="5FF3FB76" w14:textId="748353E1" w:rsidR="008A7E23" w:rsidRDefault="008A7E23" w:rsidP="004D674B">
                      <w:pPr>
                        <w:pStyle w:val="Figure"/>
                      </w:pPr>
                      <w:bookmarkStart w:id="1599" w:name="_Ref532551937"/>
                      <w:bookmarkStart w:id="1600" w:name="_Toc10536234"/>
                      <w:r w:rsidRPr="00202A68">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28</w:t>
                      </w:r>
                      <w:r>
                        <w:fldChar w:fldCharType="end"/>
                      </w:r>
                      <w:bookmarkEnd w:id="1599"/>
                      <w:r w:rsidRPr="00202A68">
                        <w:t xml:space="preserve">: </w:t>
                      </w:r>
                      <w:r>
                        <w:t>S</w:t>
                      </w:r>
                      <w:r w:rsidRPr="00202A68">
                        <w:t>ampling sites in the Barron Daintree sub-region shown with</w:t>
                      </w:r>
                      <w:r>
                        <w:t xml:space="preserve"> </w:t>
                      </w:r>
                      <w:r w:rsidRPr="00202A68">
                        <w:t>water</w:t>
                      </w:r>
                      <w:r>
                        <w:t xml:space="preserve"> </w:t>
                      </w:r>
                      <w:r w:rsidRPr="00202A68">
                        <w:t>body boundaries.</w:t>
                      </w:r>
                      <w:bookmarkEnd w:id="1600"/>
                    </w:p>
                  </w:txbxContent>
                </v:textbox>
                <w10:anchorlock/>
              </v:shape>
            </w:pict>
          </mc:Fallback>
        </mc:AlternateContent>
      </w:r>
      <w:bookmarkStart w:id="1601" w:name="_Hlk501012990"/>
      <w:r w:rsidR="007B00BE">
        <w:rPr>
          <w:lang w:val="en-AU"/>
        </w:rPr>
        <w:t xml:space="preserve">The total discharge during the 2017–18 water year was very </w:t>
      </w:r>
      <w:r w:rsidR="006815B8">
        <w:rPr>
          <w:lang w:val="en-AU"/>
        </w:rPr>
        <w:t xml:space="preserve">close </w:t>
      </w:r>
      <w:r w:rsidR="007B00BE">
        <w:rPr>
          <w:lang w:val="en-AU"/>
        </w:rPr>
        <w:t>to the long-term median discharge (</w:t>
      </w:r>
      <w:r w:rsidR="00C23005">
        <w:rPr>
          <w:lang w:val="en-AU"/>
        </w:rPr>
        <w:fldChar w:fldCharType="begin"/>
      </w:r>
      <w:r w:rsidR="00C23005">
        <w:rPr>
          <w:lang w:val="en-AU"/>
        </w:rPr>
        <w:instrText xml:space="preserve"> REF _Ref4163077 \h </w:instrText>
      </w:r>
      <w:r w:rsidR="00C23005">
        <w:rPr>
          <w:lang w:val="en-AU"/>
        </w:rPr>
      </w:r>
      <w:r w:rsidR="00C23005">
        <w:rPr>
          <w:lang w:val="en-AU"/>
        </w:rPr>
        <w:fldChar w:fldCharType="separate"/>
      </w:r>
      <w:r w:rsidR="00335316" w:rsidRPr="007E6664">
        <w:t xml:space="preserve">Figure </w:t>
      </w:r>
      <w:r w:rsidR="00335316">
        <w:rPr>
          <w:noProof/>
        </w:rPr>
        <w:t>5</w:t>
      </w:r>
      <w:r w:rsidR="00335316">
        <w:noBreakHyphen/>
      </w:r>
      <w:r w:rsidR="00335316">
        <w:rPr>
          <w:noProof/>
        </w:rPr>
        <w:t>29</w:t>
      </w:r>
      <w:r w:rsidR="00C23005">
        <w:rPr>
          <w:lang w:val="en-AU"/>
        </w:rPr>
        <w:fldChar w:fldCharType="end"/>
      </w:r>
      <w:r w:rsidR="007B00BE">
        <w:rPr>
          <w:lang w:val="en-AU"/>
        </w:rPr>
        <w:t>)</w:t>
      </w:r>
      <w:r w:rsidR="006815B8">
        <w:rPr>
          <w:lang w:val="en-AU"/>
        </w:rPr>
        <w:t>, similar to the 2016</w:t>
      </w:r>
      <w:r w:rsidR="00511BC0" w:rsidRPr="007324E8">
        <w:rPr>
          <w:szCs w:val="22"/>
          <w:lang w:val="en-AU"/>
        </w:rPr>
        <w:t>–</w:t>
      </w:r>
      <w:r w:rsidR="006815B8">
        <w:rPr>
          <w:lang w:val="en-AU"/>
        </w:rPr>
        <w:t>17 water year</w:t>
      </w:r>
      <w:r w:rsidR="007B00BE">
        <w:rPr>
          <w:lang w:val="en-AU"/>
        </w:rPr>
        <w:t xml:space="preserve">. </w:t>
      </w:r>
    </w:p>
    <w:p w14:paraId="64982490" w14:textId="6A6D45D4" w:rsidR="007B00BE" w:rsidRDefault="007B00BE" w:rsidP="007D3154"/>
    <w:p w14:paraId="2D2493A0" w14:textId="33E11AD3" w:rsidR="007B00BE" w:rsidRPr="00E00555" w:rsidRDefault="001F247C" w:rsidP="00F45B47">
      <w:pPr>
        <w:rPr>
          <w:szCs w:val="22"/>
          <w:lang w:val="en-AU"/>
        </w:rPr>
      </w:pPr>
      <w:r w:rsidRPr="007E6664">
        <w:rPr>
          <w:noProof/>
          <w:lang w:val="en-AU" w:eastAsia="en-AU"/>
        </w:rPr>
        <mc:AlternateContent>
          <mc:Choice Requires="wps">
            <w:drawing>
              <wp:inline distT="0" distB="0" distL="0" distR="0" wp14:anchorId="3F900AD2" wp14:editId="61E2E629">
                <wp:extent cx="5715000" cy="2943225"/>
                <wp:effectExtent l="0" t="0" r="0" b="0"/>
                <wp:docPr id="199" name="Text Box 199"/>
                <wp:cNvGraphicFramePr/>
                <a:graphic xmlns:a="http://schemas.openxmlformats.org/drawingml/2006/main">
                  <a:graphicData uri="http://schemas.microsoft.com/office/word/2010/wordprocessingShape">
                    <wps:wsp>
                      <wps:cNvSpPr txBox="1"/>
                      <wps:spPr>
                        <a:xfrm>
                          <a:off x="0" y="0"/>
                          <a:ext cx="5715000" cy="2943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B3EA82" w14:textId="43C6143A" w:rsidR="008A7E23" w:rsidRDefault="008A7E23" w:rsidP="001F247C">
                            <w:pPr>
                              <w:jc w:val="center"/>
                            </w:pPr>
                            <w:r>
                              <w:rPr>
                                <w:noProof/>
                                <w:lang w:val="en-AU" w:eastAsia="en-AU"/>
                              </w:rPr>
                              <w:drawing>
                                <wp:inline distT="0" distB="0" distL="0" distR="0" wp14:anchorId="2102BB35" wp14:editId="4FDCF5CD">
                                  <wp:extent cx="5525770" cy="2125343"/>
                                  <wp:effectExtent l="0" t="0" r="0" b="8890"/>
                                  <wp:docPr id="54" name="Picture 54" descr="Combined discharge for the Barron (Myola gauge) and Daintree (Bairds gauge) Rivers. Daily (blue) and water year (October to September, red symbols) discharge volumes shown. Red dashed line represents long-term median of the combined annual discharge. " title="Discharge from Barron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 name="DaintreeDischarge.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525770" cy="2125343"/>
                                          </a:xfrm>
                                          <a:prstGeom prst="rect">
                                            <a:avLst/>
                                          </a:prstGeom>
                                        </pic:spPr>
                                      </pic:pic>
                                    </a:graphicData>
                                  </a:graphic>
                                </wp:inline>
                              </w:drawing>
                            </w:r>
                          </w:p>
                          <w:p w14:paraId="7F1D2468" w14:textId="541305AC" w:rsidR="008A7E23" w:rsidRPr="007E6664" w:rsidRDefault="008A7E23" w:rsidP="001F247C">
                            <w:pPr>
                              <w:pStyle w:val="Figure"/>
                              <w:rPr>
                                <w:vanish/>
                                <w:specVanish/>
                              </w:rPr>
                            </w:pPr>
                            <w:bookmarkStart w:id="1602" w:name="_Ref4163077"/>
                            <w:bookmarkStart w:id="1603" w:name="_Ref438136178"/>
                            <w:bookmarkStart w:id="1604" w:name="_Toc10536235"/>
                            <w:bookmarkStart w:id="1605" w:name="_Toc436913475"/>
                            <w:r w:rsidRPr="007E6664">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29</w:t>
                            </w:r>
                            <w:r>
                              <w:fldChar w:fldCharType="end"/>
                            </w:r>
                            <w:bookmarkEnd w:id="1602"/>
                            <w:bookmarkEnd w:id="1603"/>
                            <w:r w:rsidRPr="007E6664">
                              <w:t>: Combined discharge for the Barron (Myola gauge) and Daintree (Bairds gauge) Rivers.</w:t>
                            </w:r>
                            <w:bookmarkEnd w:id="1604"/>
                          </w:p>
                          <w:p w14:paraId="2BAA31F4" w14:textId="24A2DB8D" w:rsidR="008A7E23" w:rsidRDefault="008A7E23" w:rsidP="001F247C">
                            <w:pPr>
                              <w:pStyle w:val="Figure"/>
                            </w:pPr>
                            <w:r w:rsidRPr="007E6664">
                              <w:rPr>
                                <w:rStyle w:val="IntenseReference"/>
                                <w:rFonts w:eastAsiaTheme="majorEastAsia"/>
                              </w:rPr>
                              <w:t xml:space="preserve"> Daily (blue) and water year (October to September, red symbols) discharge volumes shown. Red dashed line represents long-term median of the combined annual discharge.</w:t>
                            </w:r>
                            <w:bookmarkEnd w:id="1605"/>
                            <w:r w:rsidRPr="007A0241">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F900AD2" id="Text Box 199" o:spid="_x0000_s1042" type="#_x0000_t202" style="width:450pt;height:23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" filled="f" stroked="f" strokeweight=".5pt">
                <v:textbox>
                  <w:txbxContent>
                    <w:p w14:paraId="30B3EA82" w14:textId="43C6143A" w:rsidR="008A7E23" w:rsidRDefault="008A7E23" w:rsidP="001F247C">
                      <w:pPr>
                        <w:jc w:val="center"/>
                      </w:pPr>
                      <w:r>
                        <w:rPr>
                          <w:noProof/>
                          <w:lang w:val="en-AU" w:eastAsia="en-AU"/>
                        </w:rPr>
                        <w:drawing>
                          <wp:inline distT="0" distB="0" distL="0" distR="0" wp14:anchorId="2102BB35" wp14:editId="4FDCF5CD">
                            <wp:extent cx="5525770" cy="2125343"/>
                            <wp:effectExtent l="0" t="0" r="0" b="8890"/>
                            <wp:docPr id="54" name="Picture 54" descr="Combined discharge for the Barron (Myola gauge) and Daintree (Bairds gauge) Rivers. Daily (blue) and water year (October to September, red symbols) discharge volumes shown. Red dashed line represents long-term median of the combined annual discharge. " title="Discharge from Barron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 name="DaintreeDischarge.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525770" cy="2125343"/>
                                    </a:xfrm>
                                    <a:prstGeom prst="rect">
                                      <a:avLst/>
                                    </a:prstGeom>
                                  </pic:spPr>
                                </pic:pic>
                              </a:graphicData>
                            </a:graphic>
                          </wp:inline>
                        </w:drawing>
                      </w:r>
                    </w:p>
                    <w:p w14:paraId="7F1D2468" w14:textId="541305AC" w:rsidR="008A7E23" w:rsidRPr="007E6664" w:rsidRDefault="008A7E23" w:rsidP="001F247C">
                      <w:pPr>
                        <w:pStyle w:val="Figure"/>
                        <w:rPr>
                          <w:vanish/>
                          <w:specVanish/>
                        </w:rPr>
                      </w:pPr>
                      <w:bookmarkStart w:id="1606" w:name="_Ref4163077"/>
                      <w:bookmarkStart w:id="1607" w:name="_Ref438136178"/>
                      <w:bookmarkStart w:id="1608" w:name="_Toc10536235"/>
                      <w:bookmarkStart w:id="1609" w:name="_Toc436913475"/>
                      <w:r w:rsidRPr="007E6664">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29</w:t>
                      </w:r>
                      <w:r>
                        <w:fldChar w:fldCharType="end"/>
                      </w:r>
                      <w:bookmarkEnd w:id="1606"/>
                      <w:bookmarkEnd w:id="1607"/>
                      <w:r w:rsidRPr="007E6664">
                        <w:t>: Combined discharge for the Barron (Myola gauge) and Daintree (Bairds gauge) Rivers.</w:t>
                      </w:r>
                      <w:bookmarkEnd w:id="1608"/>
                    </w:p>
                    <w:p w14:paraId="2BAA31F4" w14:textId="24A2DB8D" w:rsidR="008A7E23" w:rsidRDefault="008A7E23" w:rsidP="001F247C">
                      <w:pPr>
                        <w:pStyle w:val="Figure"/>
                      </w:pPr>
                      <w:r w:rsidRPr="007E6664">
                        <w:rPr>
                          <w:rStyle w:val="IntenseReference"/>
                          <w:rFonts w:eastAsiaTheme="majorEastAsia"/>
                        </w:rPr>
                        <w:t xml:space="preserve"> Daily (blue) and water year (October to September, red symbols) discharge volumes shown. Red dashed line represents long-term median of the combined annual discharge.</w:t>
                      </w:r>
                      <w:bookmarkEnd w:id="1609"/>
                      <w:r w:rsidRPr="007A0241">
                        <w:t xml:space="preserve"> </w:t>
                      </w:r>
                    </w:p>
                  </w:txbxContent>
                </v:textbox>
                <w10:anchorlock/>
              </v:shape>
            </w:pict>
          </mc:Fallback>
        </mc:AlternateContent>
      </w:r>
      <w:bookmarkEnd w:id="1601"/>
      <w:r w:rsidR="00F45B47" w:rsidRPr="00032ACB">
        <w:t>The combined discharge and loads calculated for the 201</w:t>
      </w:r>
      <w:r w:rsidR="006E36E3">
        <w:t>7</w:t>
      </w:r>
      <w:r w:rsidR="00F45B47" w:rsidRPr="00032ACB">
        <w:t>–1</w:t>
      </w:r>
      <w:r w:rsidR="006E36E3">
        <w:t>8</w:t>
      </w:r>
      <w:r w:rsidR="00F45B47" w:rsidRPr="00032ACB">
        <w:t xml:space="preserve"> water year from the Barron, Daintree and Mossman Basins were </w:t>
      </w:r>
      <w:r w:rsidR="006562A5">
        <w:t xml:space="preserve">around the median </w:t>
      </w:r>
      <w:r w:rsidR="00F45B47" w:rsidRPr="00032ACB">
        <w:t>(</w:t>
      </w:r>
      <w:r w:rsidR="00335316">
        <w:fldChar w:fldCharType="begin"/>
      </w:r>
      <w:r w:rsidR="00335316">
        <w:instrText xml:space="preserve"> REF _Ref469929937  \* MERGEFORMAT </w:instrText>
      </w:r>
      <w:r w:rsidR="00335316">
        <w:fldChar w:fldCharType="separate"/>
      </w:r>
      <w:r w:rsidR="00335316">
        <w:t xml:space="preserve">Figure </w:t>
      </w:r>
      <w:r w:rsidR="00335316">
        <w:rPr>
          <w:noProof/>
        </w:rPr>
        <w:t>5</w:t>
      </w:r>
      <w:r w:rsidR="00335316">
        <w:rPr>
          <w:noProof/>
        </w:rPr>
        <w:noBreakHyphen/>
        <w:t>30</w:t>
      </w:r>
      <w:r w:rsidR="00335316">
        <w:rPr>
          <w:noProof/>
        </w:rPr>
        <w:fldChar w:fldCharType="end"/>
      </w:r>
      <w:r w:rsidR="00F45B47" w:rsidRPr="00032ACB">
        <w:t>)</w:t>
      </w:r>
      <w:r w:rsidR="006562A5">
        <w:t>. While</w:t>
      </w:r>
      <w:r w:rsidR="00F45B47" w:rsidRPr="00032ACB">
        <w:t xml:space="preserve"> discharge from the Daintree and Mossman Basins were near the long-term median</w:t>
      </w:r>
      <w:r w:rsidR="006562A5">
        <w:t>,</w:t>
      </w:r>
      <w:r w:rsidR="00F45B47" w:rsidRPr="00032ACB">
        <w:t xml:space="preserve"> </w:t>
      </w:r>
      <w:r w:rsidR="006562A5">
        <w:t>t</w:t>
      </w:r>
      <w:r w:rsidR="00F45B47" w:rsidRPr="00032ACB">
        <w:t>he discharge from the Barron Basin in 201</w:t>
      </w:r>
      <w:r w:rsidR="006562A5">
        <w:t>7</w:t>
      </w:r>
      <w:r w:rsidR="00DE4947" w:rsidRPr="00032ACB">
        <w:t>–</w:t>
      </w:r>
      <w:r w:rsidR="00F45B47" w:rsidRPr="00032ACB">
        <w:t>1</w:t>
      </w:r>
      <w:r w:rsidR="006562A5">
        <w:t>8</w:t>
      </w:r>
      <w:r w:rsidR="00F45B47" w:rsidRPr="00032ACB">
        <w:t xml:space="preserve"> was </w:t>
      </w:r>
      <w:r w:rsidR="006562A5">
        <w:t xml:space="preserve">1.6 times above the </w:t>
      </w:r>
      <w:r w:rsidR="00F45B47" w:rsidRPr="00032ACB">
        <w:t>l</w:t>
      </w:r>
      <w:r w:rsidR="00D91E99">
        <w:t xml:space="preserve">ong-term median (Table 3-1). </w:t>
      </w:r>
    </w:p>
    <w:p w14:paraId="38A896D1" w14:textId="6D9DD1A2" w:rsidR="00F45B47" w:rsidRPr="0097272C" w:rsidRDefault="00F45B47" w:rsidP="00F45B47">
      <w:pPr>
        <w:rPr>
          <w:highlight w:val="yellow"/>
        </w:rPr>
      </w:pPr>
      <w:r w:rsidRPr="00032ACB">
        <w:t>Of the three sub-regions within the Wet Tropics NRM region, the Barron, Daintree and Mossman Basins collectively contribute the lowest discharge and consistent loads compared to the tw</w:t>
      </w:r>
      <w:r w:rsidRPr="007A3EE9">
        <w:t>o sub-regions to the south (i.e. Russell</w:t>
      </w:r>
      <w:r w:rsidR="007B00BE" w:rsidRPr="007A3EE9">
        <w:t>-</w:t>
      </w:r>
      <w:r w:rsidRPr="007A3EE9">
        <w:t>Mulgrave and Johnstone Basins and the Tully</w:t>
      </w:r>
      <w:r w:rsidR="007B00BE" w:rsidRPr="007A3EE9">
        <w:t>-</w:t>
      </w:r>
      <w:r w:rsidRPr="007A3EE9">
        <w:t>Murray and Herbert Basins).</w:t>
      </w:r>
    </w:p>
    <w:p w14:paraId="16E4951D" w14:textId="5249149A" w:rsidR="00FA4E0D" w:rsidRPr="007A3EE9" w:rsidRDefault="00FA4E0D" w:rsidP="00FA4E0D">
      <w:pPr>
        <w:rPr>
          <w:rFonts w:eastAsia="SimSun"/>
          <w:lang w:val="en-US"/>
        </w:rPr>
      </w:pPr>
      <w:r w:rsidRPr="007A3EE9">
        <w:rPr>
          <w:rFonts w:eastAsia="SimSun"/>
          <w:lang w:val="en-US"/>
        </w:rPr>
        <w:t xml:space="preserve">The loading maps presented in Section </w:t>
      </w:r>
      <w:r w:rsidRPr="007A3EE9">
        <w:rPr>
          <w:rFonts w:eastAsia="SimSun"/>
          <w:lang w:val="en-US"/>
        </w:rPr>
        <w:fldChar w:fldCharType="begin"/>
      </w:r>
      <w:r w:rsidRPr="007A3EE9">
        <w:rPr>
          <w:rFonts w:eastAsia="SimSun"/>
          <w:lang w:val="en-US"/>
        </w:rPr>
        <w:instrText xml:space="preserve"> REF _Ref471488478 \r \h  \* MERGEFORMAT </w:instrText>
      </w:r>
      <w:r w:rsidRPr="007A3EE9">
        <w:rPr>
          <w:rFonts w:eastAsia="SimSun"/>
          <w:lang w:val="en-US"/>
        </w:rPr>
      </w:r>
      <w:r w:rsidRPr="007A3EE9">
        <w:rPr>
          <w:rFonts w:eastAsia="SimSun"/>
          <w:lang w:val="en-US"/>
        </w:rPr>
        <w:fldChar w:fldCharType="separate"/>
      </w:r>
      <w:r w:rsidR="00335316">
        <w:rPr>
          <w:rFonts w:eastAsia="SimSun"/>
          <w:lang w:val="en-US"/>
        </w:rPr>
        <w:t>4</w:t>
      </w:r>
      <w:r w:rsidRPr="007A3EE9">
        <w:rPr>
          <w:rFonts w:eastAsia="SimSun"/>
          <w:lang w:val="en-US"/>
        </w:rPr>
        <w:fldChar w:fldCharType="end"/>
      </w:r>
      <w:r w:rsidRPr="007A3EE9">
        <w:rPr>
          <w:rFonts w:eastAsia="SimSun"/>
          <w:lang w:val="en-US"/>
        </w:rPr>
        <w:t xml:space="preserve"> can also be assessed to determine the relative contribution of loads from each river to the marine NRM region. This is relevant to all transects for the Wet Tropics region. </w:t>
      </w:r>
      <w:r w:rsidR="00C23005" w:rsidRPr="007A3EE9">
        <w:rPr>
          <w:rFonts w:eastAsia="SimSun"/>
          <w:lang w:val="en-US"/>
        </w:rPr>
        <w:fldChar w:fldCharType="begin"/>
      </w:r>
      <w:r w:rsidR="00C23005" w:rsidRPr="007A3EE9">
        <w:rPr>
          <w:rFonts w:eastAsia="SimSun"/>
          <w:lang w:val="en-US"/>
        </w:rPr>
        <w:instrText xml:space="preserve"> REF _Ref4162144 \h </w:instrText>
      </w:r>
      <w:r w:rsidR="007A3EE9">
        <w:rPr>
          <w:rFonts w:eastAsia="SimSun"/>
          <w:lang w:val="en-US"/>
        </w:rPr>
        <w:instrText xml:space="preserve"> \* MERGEFORMAT </w:instrText>
      </w:r>
      <w:r w:rsidR="00C23005" w:rsidRPr="007A3EE9">
        <w:rPr>
          <w:rFonts w:eastAsia="SimSun"/>
          <w:lang w:val="en-US"/>
        </w:rPr>
      </w:r>
      <w:r w:rsidR="00C23005" w:rsidRPr="007A3EE9">
        <w:rPr>
          <w:rFonts w:eastAsia="SimSun"/>
          <w:lang w:val="en-US"/>
        </w:rPr>
        <w:fldChar w:fldCharType="separate"/>
      </w:r>
      <w:r w:rsidR="00335316" w:rsidRPr="00931640">
        <w:t xml:space="preserve">Figure </w:t>
      </w:r>
      <w:r w:rsidR="00335316">
        <w:rPr>
          <w:noProof/>
        </w:rPr>
        <w:t>4</w:t>
      </w:r>
      <w:r w:rsidR="00335316">
        <w:rPr>
          <w:noProof/>
        </w:rPr>
        <w:noBreakHyphen/>
        <w:t>7</w:t>
      </w:r>
      <w:r w:rsidR="00C23005" w:rsidRPr="007A3EE9">
        <w:rPr>
          <w:rFonts w:eastAsia="SimSun"/>
          <w:lang w:val="en-US"/>
        </w:rPr>
        <w:fldChar w:fldCharType="end"/>
      </w:r>
      <w:r w:rsidR="00C23005" w:rsidRPr="007A3EE9">
        <w:rPr>
          <w:rFonts w:eastAsia="SimSun"/>
          <w:lang w:val="en-US"/>
        </w:rPr>
        <w:t xml:space="preserve"> and </w:t>
      </w:r>
      <w:r w:rsidR="00C23005" w:rsidRPr="007A3EE9">
        <w:rPr>
          <w:rFonts w:eastAsia="SimSun"/>
          <w:lang w:val="en-US"/>
        </w:rPr>
        <w:fldChar w:fldCharType="begin"/>
      </w:r>
      <w:r w:rsidR="00C23005" w:rsidRPr="007A3EE9">
        <w:rPr>
          <w:rFonts w:eastAsia="SimSun"/>
          <w:lang w:val="en-US"/>
        </w:rPr>
        <w:instrText xml:space="preserve"> REF _Ref4163128 \h </w:instrText>
      </w:r>
      <w:r w:rsidR="007A3EE9">
        <w:rPr>
          <w:rFonts w:eastAsia="SimSun"/>
          <w:lang w:val="en-US"/>
        </w:rPr>
        <w:instrText xml:space="preserve"> \* MERGEFORMAT </w:instrText>
      </w:r>
      <w:r w:rsidR="00C23005" w:rsidRPr="007A3EE9">
        <w:rPr>
          <w:rFonts w:eastAsia="SimSun"/>
          <w:lang w:val="en-US"/>
        </w:rPr>
      </w:r>
      <w:r w:rsidR="00C23005" w:rsidRPr="007A3EE9">
        <w:rPr>
          <w:rFonts w:eastAsia="SimSun"/>
          <w:lang w:val="en-US"/>
        </w:rPr>
        <w:fldChar w:fldCharType="separate"/>
      </w:r>
      <w:r w:rsidR="00335316" w:rsidRPr="00E02C3B">
        <w:t xml:space="preserve">Figure </w:t>
      </w:r>
      <w:r w:rsidR="00335316">
        <w:rPr>
          <w:noProof/>
        </w:rPr>
        <w:t>4</w:t>
      </w:r>
      <w:r w:rsidR="00335316">
        <w:rPr>
          <w:noProof/>
        </w:rPr>
        <w:noBreakHyphen/>
        <w:t>12</w:t>
      </w:r>
      <w:r w:rsidR="00C23005" w:rsidRPr="007A3EE9">
        <w:rPr>
          <w:rFonts w:eastAsia="SimSun"/>
          <w:lang w:val="en-US"/>
        </w:rPr>
        <w:fldChar w:fldCharType="end"/>
      </w:r>
      <w:r w:rsidRPr="007A3EE9">
        <w:rPr>
          <w:rFonts w:eastAsia="SimSun"/>
          <w:lang w:val="en-US"/>
        </w:rPr>
        <w:t xml:space="preserve"> show the estimated DIN and TSS contributions for the Wet Tropics region in </w:t>
      </w:r>
      <w:r w:rsidR="00DB0C81" w:rsidRPr="007A3EE9">
        <w:rPr>
          <w:rFonts w:eastAsia="SimSun"/>
          <w:lang w:val="en-US"/>
        </w:rPr>
        <w:t>2017</w:t>
      </w:r>
      <w:r w:rsidR="00511BC0" w:rsidRPr="007324E8">
        <w:rPr>
          <w:szCs w:val="22"/>
          <w:lang w:val="en-AU"/>
        </w:rPr>
        <w:t>–</w:t>
      </w:r>
      <w:r w:rsidR="00DB0C81" w:rsidRPr="007A3EE9">
        <w:rPr>
          <w:rFonts w:eastAsia="SimSun"/>
          <w:lang w:val="en-US"/>
        </w:rPr>
        <w:t xml:space="preserve">18 and </w:t>
      </w:r>
      <w:r w:rsidRPr="007A3EE9">
        <w:rPr>
          <w:rFonts w:eastAsia="SimSun"/>
          <w:lang w:val="en-US"/>
        </w:rPr>
        <w:t>2010</w:t>
      </w:r>
      <w:r w:rsidR="00511BC0" w:rsidRPr="007324E8">
        <w:rPr>
          <w:szCs w:val="22"/>
          <w:lang w:val="en-AU"/>
        </w:rPr>
        <w:t>–</w:t>
      </w:r>
      <w:r w:rsidRPr="007A3EE9">
        <w:rPr>
          <w:rFonts w:eastAsia="SimSun"/>
          <w:lang w:val="en-US"/>
        </w:rPr>
        <w:t xml:space="preserve">11. </w:t>
      </w:r>
    </w:p>
    <w:p w14:paraId="2800A325" w14:textId="23D745A4" w:rsidR="00805689" w:rsidRPr="007A3EE9" w:rsidRDefault="007A3EE9" w:rsidP="00FA4E0D">
      <w:pPr>
        <w:rPr>
          <w:rFonts w:eastAsia="SimSun"/>
          <w:lang w:val="en-US"/>
        </w:rPr>
      </w:pPr>
      <w:bookmarkStart w:id="1610" w:name="_Hlk505938502"/>
      <w:r w:rsidRPr="007A3EE9">
        <w:rPr>
          <w:rFonts w:eastAsia="SimSun"/>
          <w:lang w:val="en-US"/>
        </w:rPr>
        <w:t>In 2017</w:t>
      </w:r>
      <w:r w:rsidR="00511BC0" w:rsidRPr="007324E8">
        <w:rPr>
          <w:szCs w:val="22"/>
          <w:lang w:val="en-AU"/>
        </w:rPr>
        <w:t>–</w:t>
      </w:r>
      <w:r w:rsidR="00FA4E0D" w:rsidRPr="007A3EE9">
        <w:rPr>
          <w:rFonts w:eastAsia="SimSun"/>
          <w:lang w:val="en-US"/>
        </w:rPr>
        <w:t>18, the greatest DIN contributions to the Wet Tropics marine NRM region were from the Herbert (37%), Johnstone (21%), Tully (17%) and Russell</w:t>
      </w:r>
      <w:r w:rsidR="000E5500">
        <w:rPr>
          <w:rFonts w:eastAsia="SimSun"/>
          <w:lang w:val="en-US"/>
        </w:rPr>
        <w:t>-</w:t>
      </w:r>
      <w:r w:rsidR="00FA4E0D" w:rsidRPr="007A3EE9">
        <w:rPr>
          <w:rFonts w:eastAsia="SimSun"/>
          <w:lang w:val="en-US"/>
        </w:rPr>
        <w:t xml:space="preserve">Mulgrave (14%) </w:t>
      </w:r>
      <w:r w:rsidR="00C16B55">
        <w:rPr>
          <w:rFonts w:eastAsia="SimSun"/>
          <w:lang w:val="en-US"/>
        </w:rPr>
        <w:t>R</w:t>
      </w:r>
      <w:r w:rsidR="00FA4E0D" w:rsidRPr="007A3EE9">
        <w:rPr>
          <w:rFonts w:eastAsia="SimSun"/>
          <w:lang w:val="en-US"/>
        </w:rPr>
        <w:t>ivers</w:t>
      </w:r>
      <w:r w:rsidR="00805689" w:rsidRPr="007A3EE9">
        <w:rPr>
          <w:rFonts w:eastAsia="SimSun"/>
          <w:lang w:val="en-US"/>
        </w:rPr>
        <w:t xml:space="preserve">. </w:t>
      </w:r>
      <w:r w:rsidR="00FA4E0D" w:rsidRPr="007A3EE9">
        <w:rPr>
          <w:rFonts w:eastAsia="SimSun"/>
          <w:lang w:val="en-US"/>
        </w:rPr>
        <w:t>TSS contributions were dominated by the Johnstone (32%) and Herbert (26%) Rivers. These results are comparable with the results of the relative risk assessment of DIN and TSS on coral reefs and seagrass recently completed as part of the 2017 Scientific Consensus Statement (</w:t>
      </w:r>
      <w:bookmarkStart w:id="1611" w:name="_Hlk505937205"/>
      <w:r w:rsidR="00FA4E0D" w:rsidRPr="007A3EE9">
        <w:rPr>
          <w:rFonts w:eastAsia="SimSun"/>
          <w:lang w:val="en-US"/>
        </w:rPr>
        <w:t>Waterhouse et al., 2017</w:t>
      </w:r>
      <w:bookmarkEnd w:id="1611"/>
      <w:r w:rsidR="00FA4E0D" w:rsidRPr="007A3EE9">
        <w:rPr>
          <w:rFonts w:eastAsia="SimSun"/>
          <w:lang w:val="en-US"/>
        </w:rPr>
        <w:t xml:space="preserve">c). The Daintree, Mossman, and Barron Rivers had minimal contributions to the Wet Tropics DIN loading (all </w:t>
      </w:r>
      <w:r w:rsidR="001D0F39" w:rsidRPr="007A3EE9">
        <w:rPr>
          <w:rFonts w:eastAsia="SimSun"/>
          <w:lang w:val="en-US"/>
        </w:rPr>
        <w:t>&lt;</w:t>
      </w:r>
      <w:r w:rsidR="00FA4E0D" w:rsidRPr="007A3EE9">
        <w:rPr>
          <w:rFonts w:eastAsia="SimSun"/>
          <w:lang w:val="en-US"/>
        </w:rPr>
        <w:t>2%), although the Barron was estimated to contribute ~9% to the TSS loading. As noted above the Daintree and Mossman Rivers are predicted to contribute to the southern areas of the Cape York region with the northward movement of the plume.</w:t>
      </w:r>
      <w:r w:rsidR="00805689" w:rsidRPr="007A3EE9">
        <w:rPr>
          <w:rFonts w:eastAsia="SimSun"/>
          <w:lang w:val="en-US"/>
        </w:rPr>
        <w:t xml:space="preserve"> </w:t>
      </w:r>
    </w:p>
    <w:p w14:paraId="5A3949A2" w14:textId="2EDD483D" w:rsidR="00FA4E0D" w:rsidRDefault="001D52C8" w:rsidP="001D2C89">
      <w:pPr>
        <w:rPr>
          <w:rFonts w:eastAsia="SimSun"/>
          <w:lang w:val="en-US"/>
        </w:rPr>
      </w:pPr>
      <w:r>
        <w:rPr>
          <w:rFonts w:eastAsia="SimSun"/>
          <w:noProof/>
          <w:lang w:val="en-AU" w:eastAsia="en-AU"/>
        </w:rPr>
        <mc:AlternateContent>
          <mc:Choice Requires="wps">
            <w:drawing>
              <wp:anchor distT="0" distB="0" distL="114300" distR="114300" simplePos="0" relativeHeight="251794432" behindDoc="0" locked="0" layoutInCell="1" allowOverlap="1" wp14:anchorId="128F82E7" wp14:editId="525032FA">
                <wp:simplePos x="0" y="0"/>
                <wp:positionH relativeFrom="margin">
                  <wp:posOffset>0</wp:posOffset>
                </wp:positionH>
                <wp:positionV relativeFrom="margin">
                  <wp:posOffset>1609725</wp:posOffset>
                </wp:positionV>
                <wp:extent cx="5705475" cy="7258050"/>
                <wp:effectExtent l="0" t="0" r="0" b="0"/>
                <wp:wrapTopAndBottom/>
                <wp:docPr id="202" name="Text Box 202"/>
                <wp:cNvGraphicFramePr/>
                <a:graphic xmlns:a="http://schemas.openxmlformats.org/drawingml/2006/main">
                  <a:graphicData uri="http://schemas.microsoft.com/office/word/2010/wordprocessingShape">
                    <wps:wsp>
                      <wps:cNvSpPr txBox="1"/>
                      <wps:spPr>
                        <a:xfrm>
                          <a:off x="0" y="0"/>
                          <a:ext cx="5705475" cy="7258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056C19" w14:textId="3F7A821F" w:rsidR="008A7E23" w:rsidRDefault="008A7E23" w:rsidP="007D3154">
                            <w:pPr>
                              <w:jc w:val="center"/>
                            </w:pPr>
                            <w:r>
                              <w:rPr>
                                <w:noProof/>
                                <w:lang w:val="en-AU" w:eastAsia="en-AU"/>
                              </w:rPr>
                              <w:drawing>
                                <wp:inline distT="0" distB="0" distL="0" distR="0" wp14:anchorId="59DEA252" wp14:editId="2A143C33">
                                  <wp:extent cx="5191125" cy="6057900"/>
                                  <wp:effectExtent l="0" t="0" r="9525" b="0"/>
                                  <wp:docPr id="7184" name="Picture 7184" descr="(A) TSS loads, (B) DIN and PN loads and (C) discharge for the Barron, Daintree and Mossman Basins from 2006 to 2018. The loads reported here are a combination of ‘best estimates’ for each basin based on ‘up-scaled discharge data from gauging stations, monitoring data (Barron River), the DIN model developed in Lewis et al. (2014) and annual mean concentrations and discharge from monitoring data or Source Catchments modelling data. The dotted line represents the long-term median for basin discharge." title="Loading from Barron River"/>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5191125" cy="6057900"/>
                                          </a:xfrm>
                                          <a:prstGeom prst="rect">
                                            <a:avLst/>
                                          </a:prstGeom>
                                        </pic:spPr>
                                      </pic:pic>
                                    </a:graphicData>
                                  </a:graphic>
                                </wp:inline>
                              </w:drawing>
                            </w:r>
                          </w:p>
                          <w:p w14:paraId="7465C0C8" w14:textId="7824AF30" w:rsidR="008A7E23" w:rsidRPr="004F0685" w:rsidRDefault="008A7E23" w:rsidP="005425AD">
                            <w:pPr>
                              <w:pStyle w:val="Figure"/>
                              <w:rPr>
                                <w:vanish/>
                                <w:specVanish/>
                              </w:rPr>
                            </w:pPr>
                            <w:bookmarkStart w:id="1612" w:name="_Ref469929937"/>
                            <w:bookmarkStart w:id="1613" w:name="_Toc10536236"/>
                            <w:r>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30</w:t>
                            </w:r>
                            <w:r>
                              <w:fldChar w:fldCharType="end"/>
                            </w:r>
                            <w:bookmarkEnd w:id="1612"/>
                            <w:r w:rsidRPr="00DB2D6E">
                              <w:t xml:space="preserve">. </w:t>
                            </w:r>
                            <w:r>
                              <w:t xml:space="preserve">(A) </w:t>
                            </w:r>
                            <w:r w:rsidRPr="006E36E3">
                              <w:t>TSS</w:t>
                            </w:r>
                            <w:r w:rsidRPr="00B94236">
                              <w:t xml:space="preserve"> loads, (B) DIN and PN loads and (C) discharge </w:t>
                            </w:r>
                            <w:r w:rsidRPr="00DB2D6E">
                              <w:t>for the Barron, Daintree and Mossman Basins from 2006</w:t>
                            </w:r>
                            <w:r>
                              <w:t xml:space="preserve"> to 2018.</w:t>
                            </w:r>
                            <w:bookmarkEnd w:id="1613"/>
                          </w:p>
                          <w:p w14:paraId="0199C121" w14:textId="48BF587C" w:rsidR="008A7E23" w:rsidRDefault="008A7E23" w:rsidP="005425AD">
                            <w:pPr>
                              <w:pStyle w:val="Figure"/>
                            </w:pPr>
                            <w:r>
                              <w:t xml:space="preserve"> </w:t>
                            </w:r>
                            <w:r w:rsidRPr="00DB2D6E">
                              <w:t>The loads reported here are a combination of ‘best estimates’ for each basin based on ‘up-scaled discharge data from gauging stations, monitoring data (Barron River), the DIN model developed in Lewis et al. (2014) and annual mean concentrations and discharge from monitoring data or Source Catchments modelling data.</w:t>
                            </w:r>
                            <w:r>
                              <w:t xml:space="preserve"> The dotted line represents the long-term median for basin dischar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8F82E7" id="Text Box 202" o:spid="_x0000_s1043" type="#_x0000_t202" style="position:absolute;left:0;text-align:left;margin-left:0;margin-top:126.75pt;width:449.25pt;height:571.5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" filled="f" stroked="f" strokeweight=".5pt">
                <v:textbox>
                  <w:txbxContent>
                    <w:p w14:paraId="20056C19" w14:textId="3F7A821F" w:rsidR="008A7E23" w:rsidRDefault="008A7E23" w:rsidP="007D3154">
                      <w:pPr>
                        <w:jc w:val="center"/>
                      </w:pPr>
                      <w:r>
                        <w:rPr>
                          <w:noProof/>
                          <w:lang w:val="en-AU" w:eastAsia="en-AU"/>
                        </w:rPr>
                        <w:drawing>
                          <wp:inline distT="0" distB="0" distL="0" distR="0" wp14:anchorId="59DEA252" wp14:editId="2A143C33">
                            <wp:extent cx="5191125" cy="6057900"/>
                            <wp:effectExtent l="0" t="0" r="9525" b="0"/>
                            <wp:docPr id="7184" name="Picture 7184" descr="(A) TSS loads, (B) DIN and PN loads and (C) discharge for the Barron, Daintree and Mossman Basins from 2006 to 2018. The loads reported here are a combination of ‘best estimates’ for each basin based on ‘up-scaled discharge data from gauging stations, monitoring data (Barron River), the DIN model developed in Lewis et al. (2014) and annual mean concentrations and discharge from monitoring data or Source Catchments modelling data. The dotted line represents the long-term median for basin discharge." title="Loading from Barron River"/>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5191125" cy="6057900"/>
                                    </a:xfrm>
                                    <a:prstGeom prst="rect">
                                      <a:avLst/>
                                    </a:prstGeom>
                                  </pic:spPr>
                                </pic:pic>
                              </a:graphicData>
                            </a:graphic>
                          </wp:inline>
                        </w:drawing>
                      </w:r>
                    </w:p>
                    <w:p w14:paraId="7465C0C8" w14:textId="7824AF30" w:rsidR="008A7E23" w:rsidRPr="004F0685" w:rsidRDefault="008A7E23" w:rsidP="005425AD">
                      <w:pPr>
                        <w:pStyle w:val="Figure"/>
                        <w:rPr>
                          <w:vanish/>
                          <w:specVanish/>
                        </w:rPr>
                      </w:pPr>
                      <w:bookmarkStart w:id="1614" w:name="_Ref469929937"/>
                      <w:bookmarkStart w:id="1615" w:name="_Toc10536236"/>
                      <w:r>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30</w:t>
                      </w:r>
                      <w:r>
                        <w:fldChar w:fldCharType="end"/>
                      </w:r>
                      <w:bookmarkEnd w:id="1614"/>
                      <w:r w:rsidRPr="00DB2D6E">
                        <w:t xml:space="preserve">. </w:t>
                      </w:r>
                      <w:r>
                        <w:t xml:space="preserve">(A) </w:t>
                      </w:r>
                      <w:r w:rsidRPr="006E36E3">
                        <w:t>TSS</w:t>
                      </w:r>
                      <w:r w:rsidRPr="00B94236">
                        <w:t xml:space="preserve"> loads, (B) DIN and PN loads and (C) discharge </w:t>
                      </w:r>
                      <w:r w:rsidRPr="00DB2D6E">
                        <w:t>for the Barron, Daintree and Mossman Basins from 2006</w:t>
                      </w:r>
                      <w:r>
                        <w:t xml:space="preserve"> to 2018.</w:t>
                      </w:r>
                      <w:bookmarkEnd w:id="1615"/>
                    </w:p>
                    <w:p w14:paraId="0199C121" w14:textId="48BF587C" w:rsidR="008A7E23" w:rsidRDefault="008A7E23" w:rsidP="005425AD">
                      <w:pPr>
                        <w:pStyle w:val="Figure"/>
                      </w:pPr>
                      <w:r>
                        <w:t xml:space="preserve"> </w:t>
                      </w:r>
                      <w:r w:rsidRPr="00DB2D6E">
                        <w:t>The loads reported here are a combination of ‘best estimates’ for each basin based on ‘up-scaled discharge data from gauging stations, monitoring data (Barron River), the DIN model developed in Lewis et al. (2014) and annual mean concentrations and discharge from monitoring data or Source Catchments modelling data.</w:t>
                      </w:r>
                      <w:r>
                        <w:t xml:space="preserve"> The dotted line represents the long-term median for basin discharge.</w:t>
                      </w:r>
                    </w:p>
                  </w:txbxContent>
                </v:textbox>
                <w10:wrap type="topAndBottom" anchorx="margin" anchory="margin"/>
              </v:shape>
            </w:pict>
          </mc:Fallback>
        </mc:AlternateContent>
      </w:r>
      <w:r w:rsidR="00805689" w:rsidRPr="007A3EE9">
        <w:rPr>
          <w:rFonts w:eastAsia="SimSun"/>
          <w:lang w:val="en-US"/>
        </w:rPr>
        <w:t>The panels show the important influence of the Burdekin River and northward movement of the river plume into the Wet Tropics region in the flood events of 2010</w:t>
      </w:r>
      <w:r w:rsidR="00C16B55" w:rsidRPr="007324E8">
        <w:rPr>
          <w:szCs w:val="22"/>
          <w:lang w:val="en-AU"/>
        </w:rPr>
        <w:t>–</w:t>
      </w:r>
      <w:r w:rsidR="007A3EE9" w:rsidRPr="007A3EE9">
        <w:rPr>
          <w:color w:val="000000"/>
          <w:szCs w:val="22"/>
          <w:lang w:val="en-AU"/>
        </w:rPr>
        <w:t>2</w:t>
      </w:r>
      <w:r w:rsidR="00805689" w:rsidRPr="007A3EE9">
        <w:rPr>
          <w:rFonts w:eastAsia="SimSun"/>
          <w:lang w:val="en-US"/>
        </w:rPr>
        <w:t xml:space="preserve">11, accounting for </w:t>
      </w:r>
      <w:r w:rsidR="00C16B55">
        <w:rPr>
          <w:rFonts w:eastAsia="SimSun"/>
          <w:lang w:val="en-US"/>
        </w:rPr>
        <w:t>approximately</w:t>
      </w:r>
      <w:r w:rsidR="00C16B55" w:rsidRPr="007A3EE9">
        <w:rPr>
          <w:rFonts w:eastAsia="SimSun"/>
          <w:lang w:val="en-US"/>
        </w:rPr>
        <w:t xml:space="preserve"> </w:t>
      </w:r>
      <w:r w:rsidR="00805689" w:rsidRPr="007A3EE9">
        <w:rPr>
          <w:rFonts w:eastAsia="SimSun"/>
          <w:lang w:val="en-US"/>
        </w:rPr>
        <w:t xml:space="preserve">40% of the TSS loading and </w:t>
      </w:r>
      <w:r w:rsidR="00C16B55">
        <w:rPr>
          <w:rFonts w:eastAsia="SimSun"/>
          <w:lang w:val="en-US"/>
        </w:rPr>
        <w:t>approximately</w:t>
      </w:r>
      <w:r w:rsidR="00C16B55" w:rsidRPr="007A3EE9">
        <w:rPr>
          <w:rFonts w:eastAsia="SimSun"/>
          <w:lang w:val="en-US"/>
        </w:rPr>
        <w:t xml:space="preserve"> </w:t>
      </w:r>
      <w:r w:rsidR="00805689" w:rsidRPr="007A3EE9">
        <w:rPr>
          <w:rFonts w:eastAsia="SimSun"/>
          <w:lang w:val="en-US"/>
        </w:rPr>
        <w:t xml:space="preserve">10% of the DIN loading. </w:t>
      </w:r>
      <w:r w:rsidR="00805689" w:rsidRPr="007A3EE9">
        <w:rPr>
          <w:rFonts w:eastAsia="SimSun"/>
          <w:lang w:val="en-US"/>
        </w:rPr>
        <w:fldChar w:fldCharType="begin"/>
      </w:r>
      <w:r w:rsidR="00805689" w:rsidRPr="007A3EE9">
        <w:rPr>
          <w:rFonts w:eastAsia="SimSun"/>
          <w:lang w:val="en-US"/>
        </w:rPr>
        <w:instrText xml:space="preserve"> REF _Ref471550385 \h  \* MERGEFORMAT </w:instrText>
      </w:r>
      <w:r w:rsidR="00805689" w:rsidRPr="007A3EE9">
        <w:rPr>
          <w:rFonts w:eastAsia="SimSun"/>
          <w:lang w:val="en-US"/>
        </w:rPr>
      </w:r>
      <w:r w:rsidR="00805689" w:rsidRPr="007A3EE9">
        <w:rPr>
          <w:rFonts w:eastAsia="SimSun"/>
          <w:lang w:val="en-US"/>
        </w:rPr>
        <w:fldChar w:fldCharType="separate"/>
      </w:r>
      <w:r w:rsidR="00335316" w:rsidRPr="00931640">
        <w:t xml:space="preserve">Figure </w:t>
      </w:r>
      <w:r w:rsidR="00335316">
        <w:rPr>
          <w:noProof/>
        </w:rPr>
        <w:t>4</w:t>
      </w:r>
      <w:r w:rsidR="00335316">
        <w:rPr>
          <w:noProof/>
        </w:rPr>
        <w:noBreakHyphen/>
        <w:t>7</w:t>
      </w:r>
      <w:r w:rsidR="00805689" w:rsidRPr="007A3EE9">
        <w:rPr>
          <w:rFonts w:eastAsia="SimSun"/>
          <w:lang w:val="en-US"/>
        </w:rPr>
        <w:fldChar w:fldCharType="end"/>
      </w:r>
      <w:r w:rsidR="00805689" w:rsidRPr="007A3EE9">
        <w:rPr>
          <w:rFonts w:eastAsia="SimSun"/>
          <w:lang w:val="en-US"/>
        </w:rPr>
        <w:t xml:space="preserve"> also show</w:t>
      </w:r>
      <w:r w:rsidR="00C16B55">
        <w:rPr>
          <w:rFonts w:eastAsia="SimSun"/>
          <w:lang w:val="en-US"/>
        </w:rPr>
        <w:t>s</w:t>
      </w:r>
      <w:r w:rsidR="00805689" w:rsidRPr="007A3EE9">
        <w:rPr>
          <w:rFonts w:eastAsia="SimSun"/>
          <w:lang w:val="en-US"/>
        </w:rPr>
        <w:t xml:space="preserve"> that all of the Wet Tropics rivers can influence the Cape York region, and the Daintree, Mossman and Russell</w:t>
      </w:r>
      <w:r w:rsidR="000E5500">
        <w:rPr>
          <w:rFonts w:eastAsia="SimSun"/>
          <w:lang w:val="en-US"/>
        </w:rPr>
        <w:t>-</w:t>
      </w:r>
      <w:r w:rsidR="00805689" w:rsidRPr="007A3EE9">
        <w:rPr>
          <w:rFonts w:eastAsia="SimSun"/>
          <w:lang w:val="en-US"/>
        </w:rPr>
        <w:t xml:space="preserve">Mulgrave </w:t>
      </w:r>
      <w:r w:rsidR="00C16B55">
        <w:rPr>
          <w:rFonts w:eastAsia="SimSun"/>
          <w:lang w:val="en-US"/>
        </w:rPr>
        <w:t>R</w:t>
      </w:r>
      <w:r w:rsidR="00805689" w:rsidRPr="007A3EE9">
        <w:rPr>
          <w:rFonts w:eastAsia="SimSun"/>
          <w:lang w:val="en-US"/>
        </w:rPr>
        <w:t xml:space="preserve">ivers still had a small contribution (~8%) to the DIN loading </w:t>
      </w:r>
      <w:r w:rsidR="00C16B55">
        <w:rPr>
          <w:rFonts w:eastAsia="SimSun"/>
          <w:lang w:val="en-US"/>
        </w:rPr>
        <w:t>during</w:t>
      </w:r>
      <w:r w:rsidR="00C16B55" w:rsidRPr="007A3EE9">
        <w:rPr>
          <w:rFonts w:eastAsia="SimSun"/>
          <w:lang w:val="en-US"/>
        </w:rPr>
        <w:t xml:space="preserve"> </w:t>
      </w:r>
      <w:r w:rsidR="00805689" w:rsidRPr="007A3EE9">
        <w:rPr>
          <w:rFonts w:eastAsia="SimSun"/>
          <w:lang w:val="en-US"/>
        </w:rPr>
        <w:t>2017</w:t>
      </w:r>
      <w:r w:rsidR="00C16B55" w:rsidRPr="007324E8">
        <w:rPr>
          <w:szCs w:val="22"/>
          <w:lang w:val="en-AU"/>
        </w:rPr>
        <w:t>–</w:t>
      </w:r>
      <w:r w:rsidR="00805689" w:rsidRPr="007A3EE9">
        <w:rPr>
          <w:rFonts w:eastAsia="SimSun"/>
          <w:lang w:val="en-US"/>
        </w:rPr>
        <w:t xml:space="preserve">18. The Herbert River also influences the DIN and TSS loading for the Burdekin </w:t>
      </w:r>
      <w:r w:rsidR="008C0A53">
        <w:rPr>
          <w:rFonts w:eastAsia="SimSun"/>
          <w:lang w:val="en-US"/>
        </w:rPr>
        <w:t>r</w:t>
      </w:r>
      <w:r w:rsidR="008C0A53" w:rsidRPr="007A3EE9">
        <w:rPr>
          <w:rFonts w:eastAsia="SimSun"/>
          <w:lang w:val="en-US"/>
        </w:rPr>
        <w:t xml:space="preserve">egion </w:t>
      </w:r>
      <w:r w:rsidR="00805689" w:rsidRPr="007A3EE9">
        <w:rPr>
          <w:rFonts w:eastAsia="SimSun"/>
          <w:lang w:val="en-US"/>
        </w:rPr>
        <w:t>in most of the years modelled.</w:t>
      </w:r>
    </w:p>
    <w:p w14:paraId="2F4BA7E8" w14:textId="77777777" w:rsidR="00E00555" w:rsidRDefault="00E00555" w:rsidP="00167836">
      <w:pPr>
        <w:rPr>
          <w:color w:val="000000" w:themeColor="text1"/>
          <w:lang w:val="en-AU"/>
        </w:rPr>
      </w:pPr>
      <w:bookmarkStart w:id="1616" w:name="_Hlk501013221"/>
      <w:bookmarkEnd w:id="1610"/>
    </w:p>
    <w:p w14:paraId="1DC5F283" w14:textId="77777777" w:rsidR="00E00555" w:rsidRDefault="00E00555" w:rsidP="00167836">
      <w:pPr>
        <w:rPr>
          <w:color w:val="000000" w:themeColor="text1"/>
          <w:lang w:val="en-AU"/>
        </w:rPr>
      </w:pPr>
    </w:p>
    <w:p w14:paraId="5658ABA3" w14:textId="66B678E1" w:rsidR="00E00555" w:rsidRPr="009E4F1E" w:rsidRDefault="00E00555" w:rsidP="00BA08AB">
      <w:pPr>
        <w:jc w:val="left"/>
        <w:rPr>
          <w:i/>
        </w:rPr>
      </w:pPr>
      <w:r w:rsidRPr="009E4F1E">
        <w:rPr>
          <w:i/>
        </w:rPr>
        <w:t>Ambient water quality and the in-situ Water Quality Index</w:t>
      </w:r>
    </w:p>
    <w:p w14:paraId="4B01F6E4" w14:textId="38FD2285" w:rsidR="00136475" w:rsidRPr="000D236E" w:rsidRDefault="00A82433" w:rsidP="00167836">
      <w:pPr>
        <w:rPr>
          <w:color w:val="000000" w:themeColor="text1"/>
          <w:lang w:val="en-AU"/>
        </w:rPr>
      </w:pPr>
      <w:r>
        <w:rPr>
          <w:color w:val="000000" w:themeColor="text1"/>
          <w:lang w:val="en-AU"/>
        </w:rPr>
        <w:t xml:space="preserve">Long-term trends in water quality variables </w:t>
      </w:r>
      <w:r w:rsidR="0053210F">
        <w:rPr>
          <w:color w:val="000000" w:themeColor="text1"/>
          <w:lang w:val="en-AU"/>
        </w:rPr>
        <w:t xml:space="preserve">measured during ambient periods (e.g. not during peak flood events) of the dry and wet seasons </w:t>
      </w:r>
      <w:r>
        <w:rPr>
          <w:color w:val="000000" w:themeColor="text1"/>
          <w:lang w:val="en-AU"/>
        </w:rPr>
        <w:t xml:space="preserve">are presented </w:t>
      </w:r>
      <w:r w:rsidR="00C81252">
        <w:rPr>
          <w:color w:val="000000" w:themeColor="text1"/>
          <w:lang w:val="en-AU"/>
        </w:rPr>
        <w:t xml:space="preserve">in </w:t>
      </w:r>
      <w:r w:rsidR="00C81252">
        <w:rPr>
          <w:color w:val="000000" w:themeColor="text1"/>
          <w:lang w:val="en-AU"/>
        </w:rPr>
        <w:fldChar w:fldCharType="begin"/>
      </w:r>
      <w:r w:rsidR="00C81252">
        <w:rPr>
          <w:color w:val="000000" w:themeColor="text1"/>
          <w:lang w:val="en-AU"/>
        </w:rPr>
        <w:instrText xml:space="preserve"> REF _Ref452304429 \h </w:instrText>
      </w:r>
      <w:r w:rsidR="00C81252">
        <w:rPr>
          <w:color w:val="000000" w:themeColor="text1"/>
          <w:lang w:val="en-AU"/>
        </w:rPr>
      </w:r>
      <w:r w:rsidR="00C81252">
        <w:rPr>
          <w:color w:val="000000" w:themeColor="text1"/>
          <w:lang w:val="en-AU"/>
        </w:rPr>
        <w:fldChar w:fldCharType="separate"/>
      </w:r>
      <w:r w:rsidR="00335316" w:rsidRPr="002A2B81">
        <w:t xml:space="preserve">Figure </w:t>
      </w:r>
      <w:r w:rsidR="00335316">
        <w:rPr>
          <w:noProof/>
        </w:rPr>
        <w:t>5</w:t>
      </w:r>
      <w:r w:rsidR="00335316">
        <w:noBreakHyphen/>
      </w:r>
      <w:r w:rsidR="00335316">
        <w:rPr>
          <w:noProof/>
        </w:rPr>
        <w:t>31</w:t>
      </w:r>
      <w:r w:rsidR="00C81252">
        <w:rPr>
          <w:color w:val="000000" w:themeColor="text1"/>
          <w:lang w:val="en-AU"/>
        </w:rPr>
        <w:fldChar w:fldCharType="end"/>
      </w:r>
      <w:r w:rsidR="0053210F">
        <w:rPr>
          <w:color w:val="000000" w:themeColor="text1"/>
          <w:lang w:val="en-AU"/>
        </w:rPr>
        <w:t>.</w:t>
      </w:r>
      <w:r>
        <w:rPr>
          <w:color w:val="000000" w:themeColor="text1"/>
          <w:lang w:val="en-AU"/>
        </w:rPr>
        <w:t xml:space="preserve"> </w:t>
      </w:r>
      <w:r w:rsidR="00136475" w:rsidRPr="00FF1285">
        <w:rPr>
          <w:color w:val="000000" w:themeColor="text1"/>
          <w:lang w:val="en-AU"/>
        </w:rPr>
        <w:t xml:space="preserve">It is important to note that </w:t>
      </w:r>
      <w:r w:rsidR="0053210F">
        <w:rPr>
          <w:color w:val="000000" w:themeColor="text1"/>
          <w:lang w:val="en-AU"/>
        </w:rPr>
        <w:t xml:space="preserve">the trend analysis used removes variability associated with </w:t>
      </w:r>
      <w:r w:rsidR="00136475" w:rsidRPr="00FF1285">
        <w:rPr>
          <w:color w:val="000000" w:themeColor="text1"/>
          <w:lang w:val="en-AU"/>
        </w:rPr>
        <w:t>wind, waves and tides</w:t>
      </w:r>
      <w:r w:rsidR="0053210F">
        <w:rPr>
          <w:color w:val="000000" w:themeColor="text1"/>
          <w:lang w:val="en-AU"/>
        </w:rPr>
        <w:t xml:space="preserve"> (see Methods). Thus, individual data points </w:t>
      </w:r>
      <w:r w:rsidR="004F31B9">
        <w:rPr>
          <w:color w:val="000000" w:themeColor="text1"/>
          <w:lang w:val="en-AU"/>
        </w:rPr>
        <w:t xml:space="preserve">can </w:t>
      </w:r>
      <w:r w:rsidR="0053210F">
        <w:rPr>
          <w:color w:val="000000" w:themeColor="text1"/>
          <w:lang w:val="en-AU"/>
        </w:rPr>
        <w:t xml:space="preserve">have slightly different </w:t>
      </w:r>
      <w:r w:rsidR="00016BDC">
        <w:rPr>
          <w:color w:val="000000" w:themeColor="text1"/>
          <w:lang w:val="en-AU"/>
        </w:rPr>
        <w:t xml:space="preserve">values </w:t>
      </w:r>
      <w:r w:rsidR="0053210F">
        <w:rPr>
          <w:color w:val="000000" w:themeColor="text1"/>
          <w:lang w:val="en-AU"/>
        </w:rPr>
        <w:t xml:space="preserve">compared to raw data. This analysis </w:t>
      </w:r>
      <w:r w:rsidR="001D52C8">
        <w:rPr>
          <w:color w:val="000000" w:themeColor="text1"/>
          <w:lang w:val="en-AU"/>
        </w:rPr>
        <w:t>is designed to detect</w:t>
      </w:r>
      <w:r w:rsidR="004F31B9">
        <w:rPr>
          <w:color w:val="000000" w:themeColor="text1"/>
          <w:lang w:val="en-AU"/>
        </w:rPr>
        <w:t xml:space="preserve"> </w:t>
      </w:r>
      <w:r w:rsidR="0053210F">
        <w:rPr>
          <w:color w:val="000000" w:themeColor="text1"/>
          <w:lang w:val="en-AU"/>
        </w:rPr>
        <w:t xml:space="preserve">long-term and regional-scale trends in water quality by removing the effect of </w:t>
      </w:r>
      <w:r w:rsidR="00136475" w:rsidRPr="00FF1285">
        <w:rPr>
          <w:color w:val="000000" w:themeColor="text1"/>
          <w:lang w:val="en-AU"/>
        </w:rPr>
        <w:t>change in local weather</w:t>
      </w:r>
      <w:r w:rsidR="0053210F">
        <w:rPr>
          <w:color w:val="000000" w:themeColor="text1"/>
          <w:lang w:val="en-AU"/>
        </w:rPr>
        <w:t xml:space="preserve"> and tides</w:t>
      </w:r>
      <w:r w:rsidR="00136475" w:rsidRPr="00FF1285">
        <w:rPr>
          <w:color w:val="000000" w:themeColor="text1"/>
          <w:lang w:val="en-AU"/>
        </w:rPr>
        <w:t>.</w:t>
      </w:r>
    </w:p>
    <w:p w14:paraId="48DA4BFF" w14:textId="11ECD540" w:rsidR="00A82433" w:rsidRDefault="007C0B08" w:rsidP="00A82433">
      <w:pPr>
        <w:rPr>
          <w:color w:val="000000" w:themeColor="text1"/>
          <w:lang w:val="en-AU"/>
        </w:rPr>
      </w:pPr>
      <w:bookmarkStart w:id="1617" w:name="_Hlk501015771"/>
      <w:r>
        <w:rPr>
          <w:color w:val="000000" w:themeColor="text1"/>
          <w:lang w:val="en-AU"/>
        </w:rPr>
        <w:t>Distinct long-term trends (since 2005) were observed in some water quality variables, while others showed little change over time</w:t>
      </w:r>
      <w:r w:rsidR="00245BBE">
        <w:rPr>
          <w:color w:val="000000" w:themeColor="text1"/>
          <w:lang w:val="en-AU"/>
        </w:rPr>
        <w:t xml:space="preserve"> (</w:t>
      </w:r>
      <w:r w:rsidR="00245BBE">
        <w:rPr>
          <w:color w:val="000000" w:themeColor="text1"/>
          <w:lang w:val="en-AU"/>
        </w:rPr>
        <w:fldChar w:fldCharType="begin"/>
      </w:r>
      <w:r w:rsidR="00245BBE">
        <w:rPr>
          <w:color w:val="000000" w:themeColor="text1"/>
          <w:lang w:val="en-AU"/>
        </w:rPr>
        <w:instrText xml:space="preserve"> REF _Ref452304429 \h </w:instrText>
      </w:r>
      <w:r w:rsidR="00245BBE">
        <w:rPr>
          <w:color w:val="000000" w:themeColor="text1"/>
          <w:lang w:val="en-AU"/>
        </w:rPr>
      </w:r>
      <w:r w:rsidR="00245BBE">
        <w:rPr>
          <w:color w:val="000000" w:themeColor="text1"/>
          <w:lang w:val="en-AU"/>
        </w:rPr>
        <w:fldChar w:fldCharType="separate"/>
      </w:r>
      <w:r w:rsidR="00335316" w:rsidRPr="002A2B81">
        <w:t xml:space="preserve">Figure </w:t>
      </w:r>
      <w:r w:rsidR="00335316">
        <w:rPr>
          <w:noProof/>
        </w:rPr>
        <w:t>5</w:t>
      </w:r>
      <w:r w:rsidR="00335316">
        <w:noBreakHyphen/>
      </w:r>
      <w:r w:rsidR="00335316">
        <w:rPr>
          <w:noProof/>
        </w:rPr>
        <w:t>31</w:t>
      </w:r>
      <w:r w:rsidR="00245BBE">
        <w:rPr>
          <w:color w:val="000000" w:themeColor="text1"/>
          <w:lang w:val="en-AU"/>
        </w:rPr>
        <w:fldChar w:fldCharType="end"/>
      </w:r>
      <w:r w:rsidR="00245BBE">
        <w:rPr>
          <w:color w:val="000000" w:themeColor="text1"/>
          <w:lang w:val="en-AU"/>
        </w:rPr>
        <w:t>)</w:t>
      </w:r>
      <w:r>
        <w:rPr>
          <w:color w:val="000000" w:themeColor="text1"/>
          <w:lang w:val="en-AU"/>
        </w:rPr>
        <w:t xml:space="preserve">. </w:t>
      </w:r>
      <w:r w:rsidR="00A82433" w:rsidRPr="00FF1285">
        <w:rPr>
          <w:color w:val="000000" w:themeColor="text1"/>
          <w:lang w:val="en-AU"/>
        </w:rPr>
        <w:t>Concentrations of Chl-</w:t>
      </w:r>
      <w:r w:rsidR="00A82433" w:rsidRPr="00E2118B">
        <w:rPr>
          <w:i/>
          <w:color w:val="000000" w:themeColor="text1"/>
          <w:lang w:val="en-AU"/>
        </w:rPr>
        <w:t>a</w:t>
      </w:r>
      <w:r>
        <w:rPr>
          <w:color w:val="000000" w:themeColor="text1"/>
          <w:lang w:val="en-AU"/>
        </w:rPr>
        <w:t xml:space="preserve"> and TSS were relatively stable over time and mean values of these variables are </w:t>
      </w:r>
      <w:r w:rsidR="00245BBE">
        <w:rPr>
          <w:color w:val="000000" w:themeColor="text1"/>
          <w:lang w:val="en-AU"/>
        </w:rPr>
        <w:t xml:space="preserve">currently </w:t>
      </w:r>
      <w:r>
        <w:rPr>
          <w:color w:val="000000" w:themeColor="text1"/>
          <w:lang w:val="en-AU"/>
        </w:rPr>
        <w:t>at water quality GVs</w:t>
      </w:r>
      <w:r w:rsidR="00245BBE">
        <w:rPr>
          <w:color w:val="000000" w:themeColor="text1"/>
          <w:lang w:val="en-AU"/>
        </w:rPr>
        <w:t xml:space="preserve"> </w:t>
      </w:r>
      <w:r w:rsidR="00245BBE" w:rsidRPr="00FF1285">
        <w:rPr>
          <w:color w:val="000000" w:themeColor="text1"/>
          <w:lang w:val="en-AU"/>
        </w:rPr>
        <w:t>(</w:t>
      </w:r>
      <w:r w:rsidR="00B72C55">
        <w:t>Great Barrier Reef Marine Park Authority</w:t>
      </w:r>
      <w:r w:rsidR="00245BBE" w:rsidRPr="00FF1285">
        <w:rPr>
          <w:color w:val="000000" w:themeColor="text1"/>
          <w:lang w:val="en-AU"/>
        </w:rPr>
        <w:t>, 2010)</w:t>
      </w:r>
      <w:r>
        <w:rPr>
          <w:color w:val="000000" w:themeColor="text1"/>
          <w:lang w:val="en-AU"/>
        </w:rPr>
        <w:t>. Concentrations of</w:t>
      </w:r>
      <w:r w:rsidR="00A82433" w:rsidRPr="00FF1285">
        <w:rPr>
          <w:color w:val="000000" w:themeColor="text1"/>
          <w:lang w:val="en-AU"/>
        </w:rPr>
        <w:t xml:space="preserve"> PO</w:t>
      </w:r>
      <w:r w:rsidR="00A82433" w:rsidRPr="00FF1285">
        <w:rPr>
          <w:color w:val="000000" w:themeColor="text1"/>
          <w:vertAlign w:val="subscript"/>
          <w:lang w:val="en-AU"/>
        </w:rPr>
        <w:t>4</w:t>
      </w:r>
      <w:r>
        <w:rPr>
          <w:color w:val="000000" w:themeColor="text1"/>
          <w:vertAlign w:val="subscript"/>
          <w:lang w:val="en-AU"/>
        </w:rPr>
        <w:t xml:space="preserve"> </w:t>
      </w:r>
      <w:r>
        <w:rPr>
          <w:color w:val="000000" w:themeColor="text1"/>
          <w:lang w:val="en-AU"/>
        </w:rPr>
        <w:t xml:space="preserve">were relatively stable over time, </w:t>
      </w:r>
      <w:r w:rsidR="00C16B55">
        <w:rPr>
          <w:color w:val="000000" w:themeColor="text1"/>
          <w:lang w:val="en-AU"/>
        </w:rPr>
        <w:t xml:space="preserve">whereas </w:t>
      </w:r>
      <w:r>
        <w:rPr>
          <w:color w:val="000000" w:themeColor="text1"/>
          <w:lang w:val="en-AU"/>
        </w:rPr>
        <w:t>NO</w:t>
      </w:r>
      <w:r w:rsidRPr="007C0B08">
        <w:rPr>
          <w:color w:val="000000" w:themeColor="text1"/>
          <w:vertAlign w:val="subscript"/>
          <w:lang w:val="en-AU"/>
        </w:rPr>
        <w:t>x</w:t>
      </w:r>
      <w:r>
        <w:rPr>
          <w:color w:val="000000" w:themeColor="text1"/>
          <w:lang w:val="en-AU"/>
        </w:rPr>
        <w:t xml:space="preserve"> concentrations have generally increased since 2005 and are presently close to GVs.</w:t>
      </w:r>
      <w:r w:rsidR="00A82433" w:rsidRPr="00FF1285">
        <w:rPr>
          <w:color w:val="000000" w:themeColor="text1"/>
          <w:lang w:val="en-AU"/>
        </w:rPr>
        <w:t xml:space="preserve"> </w:t>
      </w:r>
      <w:r w:rsidR="00661E7D">
        <w:rPr>
          <w:color w:val="000000" w:themeColor="text1"/>
          <w:lang w:val="en-AU"/>
        </w:rPr>
        <w:t>C</w:t>
      </w:r>
      <w:r w:rsidR="00661E7D" w:rsidRPr="00FF1285">
        <w:rPr>
          <w:color w:val="000000" w:themeColor="text1"/>
          <w:lang w:val="en-AU"/>
        </w:rPr>
        <w:t>oncentration</w:t>
      </w:r>
      <w:r w:rsidR="00661E7D">
        <w:rPr>
          <w:color w:val="000000" w:themeColor="text1"/>
          <w:lang w:val="en-AU"/>
        </w:rPr>
        <w:t>s</w:t>
      </w:r>
      <w:r w:rsidR="00661E7D" w:rsidRPr="00FF1285">
        <w:rPr>
          <w:color w:val="000000" w:themeColor="text1"/>
          <w:lang w:val="en-AU"/>
        </w:rPr>
        <w:t xml:space="preserve"> of </w:t>
      </w:r>
      <w:r w:rsidR="00661E7D" w:rsidRPr="00FF1285">
        <w:rPr>
          <w:lang w:val="en-AU"/>
        </w:rPr>
        <w:t>NO</w:t>
      </w:r>
      <w:r w:rsidR="00661E7D" w:rsidRPr="00FF1285">
        <w:rPr>
          <w:vertAlign w:val="subscript"/>
          <w:lang w:val="en-AU"/>
        </w:rPr>
        <w:t>x</w:t>
      </w:r>
      <w:r w:rsidR="00661E7D">
        <w:rPr>
          <w:color w:val="000000" w:themeColor="text1"/>
          <w:lang w:val="en-AU"/>
        </w:rPr>
        <w:t xml:space="preserve"> reached a maximum in</w:t>
      </w:r>
      <w:r w:rsidR="00661E7D" w:rsidRPr="00FF1285">
        <w:rPr>
          <w:color w:val="000000" w:themeColor="text1"/>
          <w:lang w:val="en-AU"/>
        </w:rPr>
        <w:t xml:space="preserve"> 2014</w:t>
      </w:r>
      <w:r w:rsidR="00C16B55" w:rsidRPr="007324E8">
        <w:rPr>
          <w:szCs w:val="22"/>
          <w:lang w:val="en-AU"/>
        </w:rPr>
        <w:t>–</w:t>
      </w:r>
      <w:r w:rsidR="00661E7D" w:rsidRPr="00FF1285">
        <w:rPr>
          <w:color w:val="000000" w:themeColor="text1"/>
          <w:lang w:val="en-AU"/>
        </w:rPr>
        <w:t>15</w:t>
      </w:r>
      <w:r w:rsidR="00661E7D">
        <w:rPr>
          <w:lang w:val="en-AU"/>
        </w:rPr>
        <w:t xml:space="preserve"> and declined in the following years</w:t>
      </w:r>
      <w:r w:rsidR="00C16B55">
        <w:rPr>
          <w:lang w:val="en-AU"/>
        </w:rPr>
        <w:t>; however,</w:t>
      </w:r>
      <w:r w:rsidR="00661E7D">
        <w:rPr>
          <w:lang w:val="en-AU"/>
        </w:rPr>
        <w:t xml:space="preserve"> 2017</w:t>
      </w:r>
      <w:r w:rsidR="00C16B55" w:rsidRPr="007324E8">
        <w:rPr>
          <w:szCs w:val="22"/>
          <w:lang w:val="en-AU"/>
        </w:rPr>
        <w:t>–</w:t>
      </w:r>
      <w:r w:rsidR="00661E7D">
        <w:rPr>
          <w:lang w:val="en-AU"/>
        </w:rPr>
        <w:t>18 monitoring shows that NO</w:t>
      </w:r>
      <w:r w:rsidR="00661E7D" w:rsidRPr="00661E7D">
        <w:rPr>
          <w:vertAlign w:val="subscript"/>
          <w:lang w:val="en-AU"/>
        </w:rPr>
        <w:t>x</w:t>
      </w:r>
      <w:r w:rsidR="00661E7D">
        <w:rPr>
          <w:lang w:val="en-AU"/>
        </w:rPr>
        <w:t xml:space="preserve"> is presently increasing</w:t>
      </w:r>
      <w:r w:rsidR="00661E7D" w:rsidRPr="00BB239A">
        <w:t>.</w:t>
      </w:r>
      <w:r w:rsidR="00661E7D">
        <w:t xml:space="preserve"> </w:t>
      </w:r>
      <w:r w:rsidR="00245BBE">
        <w:rPr>
          <w:color w:val="000000" w:themeColor="text1"/>
          <w:lang w:val="en-AU"/>
        </w:rPr>
        <w:t xml:space="preserve">Secchi depth showed a distinct decreasing trend (i.e. water clarity is worsening) since 2005 and current values are not meeting GVs. Concentrations of </w:t>
      </w:r>
      <w:r w:rsidR="00A82433" w:rsidRPr="00FF1285">
        <w:rPr>
          <w:color w:val="000000" w:themeColor="text1"/>
          <w:lang w:val="en-AU"/>
        </w:rPr>
        <w:t xml:space="preserve">PN </w:t>
      </w:r>
      <w:r w:rsidR="00661E7D">
        <w:rPr>
          <w:color w:val="000000" w:themeColor="text1"/>
          <w:lang w:val="en-AU"/>
        </w:rPr>
        <w:t>a</w:t>
      </w:r>
      <w:r w:rsidR="00245BBE">
        <w:rPr>
          <w:color w:val="000000" w:themeColor="text1"/>
          <w:lang w:val="en-AU"/>
        </w:rPr>
        <w:t xml:space="preserve">re stable and below GVs, </w:t>
      </w:r>
      <w:r w:rsidR="00C16B55">
        <w:rPr>
          <w:color w:val="000000" w:themeColor="text1"/>
          <w:lang w:val="en-AU"/>
        </w:rPr>
        <w:t xml:space="preserve">whereas </w:t>
      </w:r>
      <w:r w:rsidR="00A82433" w:rsidRPr="00FF1285">
        <w:rPr>
          <w:color w:val="000000" w:themeColor="text1"/>
          <w:lang w:val="en-AU"/>
        </w:rPr>
        <w:t xml:space="preserve">PP </w:t>
      </w:r>
      <w:r w:rsidR="00245BBE">
        <w:rPr>
          <w:color w:val="000000" w:themeColor="text1"/>
          <w:lang w:val="en-AU"/>
        </w:rPr>
        <w:t>concentrations have increased and are now exceeding GVs</w:t>
      </w:r>
      <w:r w:rsidR="00A82433" w:rsidRPr="00FF1285">
        <w:rPr>
          <w:color w:val="000000" w:themeColor="text1"/>
          <w:lang w:val="en-AU"/>
        </w:rPr>
        <w:t>.</w:t>
      </w:r>
      <w:bookmarkEnd w:id="1617"/>
      <w:r w:rsidR="00661E7D">
        <w:rPr>
          <w:color w:val="000000" w:themeColor="text1"/>
          <w:lang w:val="en-AU"/>
        </w:rPr>
        <w:t xml:space="preserve"> </w:t>
      </w:r>
      <w:r w:rsidR="00F25E62">
        <w:rPr>
          <w:color w:val="000000" w:themeColor="text1"/>
          <w:lang w:val="en-AU"/>
        </w:rPr>
        <w:t xml:space="preserve">Mean </w:t>
      </w:r>
      <w:r w:rsidR="002728DC">
        <w:rPr>
          <w:color w:val="000000" w:themeColor="text1"/>
          <w:lang w:val="en-AU"/>
        </w:rPr>
        <w:t>concentrations</w:t>
      </w:r>
      <w:r w:rsidR="00A82433" w:rsidRPr="00BB239A">
        <w:t xml:space="preserve"> of POC</w:t>
      </w:r>
      <w:r w:rsidR="00A82433">
        <w:t xml:space="preserve"> have been</w:t>
      </w:r>
      <w:r w:rsidR="00A82433" w:rsidRPr="00BB239A">
        <w:t xml:space="preserve"> </w:t>
      </w:r>
      <w:r w:rsidR="006A1B7D">
        <w:t xml:space="preserve">relatively </w:t>
      </w:r>
      <w:r w:rsidR="00A82433" w:rsidRPr="00BB239A">
        <w:t xml:space="preserve">constant over the </w:t>
      </w:r>
      <w:r w:rsidR="00A82433">
        <w:t xml:space="preserve">monitoring </w:t>
      </w:r>
      <w:r w:rsidR="00A82433" w:rsidRPr="00BB239A">
        <w:t>period, wh</w:t>
      </w:r>
      <w:r w:rsidR="00A82433">
        <w:t>ereas</w:t>
      </w:r>
      <w:r w:rsidR="00A82433" w:rsidRPr="00BB239A">
        <w:t xml:space="preserve"> concentrations of DOC </w:t>
      </w:r>
      <w:r w:rsidR="00A82433">
        <w:t>have i</w:t>
      </w:r>
      <w:r w:rsidR="00A82433" w:rsidRPr="00BB239A">
        <w:t xml:space="preserve">ncreased </w:t>
      </w:r>
      <w:r w:rsidR="006A1B7D">
        <w:t>dramatically since monitoring began</w:t>
      </w:r>
      <w:r w:rsidR="00A82433" w:rsidRPr="00BB239A">
        <w:t xml:space="preserve"> (</w:t>
      </w:r>
      <w:r w:rsidR="00A82433" w:rsidRPr="00FF1285">
        <w:fldChar w:fldCharType="begin"/>
      </w:r>
      <w:r w:rsidR="00A82433" w:rsidRPr="00FF1285">
        <w:instrText xml:space="preserve"> REF _Ref438135007 \h  \* MERGEFORMAT </w:instrText>
      </w:r>
      <w:r w:rsidR="00A82433" w:rsidRPr="00FF1285">
        <w:fldChar w:fldCharType="separate"/>
      </w:r>
      <w:r w:rsidR="00335316" w:rsidRPr="002A2B81">
        <w:t>Figure</w:t>
      </w:r>
      <w:r w:rsidR="00335316" w:rsidRPr="00335316">
        <w:rPr>
          <w:rFonts w:eastAsia="Calibri"/>
        </w:rPr>
        <w:t xml:space="preserve"> </w:t>
      </w:r>
      <w:r w:rsidR="00335316" w:rsidRPr="00335316">
        <w:rPr>
          <w:rFonts w:eastAsia="Calibri"/>
          <w:noProof/>
        </w:rPr>
        <w:t>5</w:t>
      </w:r>
      <w:r w:rsidR="00335316" w:rsidRPr="00335316">
        <w:rPr>
          <w:rFonts w:eastAsia="Calibri"/>
          <w:noProof/>
        </w:rPr>
        <w:noBreakHyphen/>
        <w:t>31</w:t>
      </w:r>
      <w:r w:rsidR="00A82433" w:rsidRPr="00FF1285">
        <w:fldChar w:fldCharType="end"/>
      </w:r>
      <w:r w:rsidR="00A82433" w:rsidRPr="00BB239A">
        <w:t>).</w:t>
      </w:r>
    </w:p>
    <w:p w14:paraId="5C8169D3" w14:textId="04CC83F1" w:rsidR="00D06C7F" w:rsidRDefault="003222D9" w:rsidP="00167836">
      <w:pPr>
        <w:rPr>
          <w:color w:val="000000" w:themeColor="text1"/>
          <w:lang w:val="en-AU"/>
        </w:rPr>
      </w:pPr>
      <w:r w:rsidRPr="00FF1285">
        <w:rPr>
          <w:color w:val="000000" w:themeColor="text1"/>
          <w:lang w:val="en-AU"/>
        </w:rPr>
        <w:t>Th</w:t>
      </w:r>
      <w:r w:rsidR="008D1E7F">
        <w:rPr>
          <w:color w:val="000000" w:themeColor="text1"/>
          <w:lang w:val="en-AU"/>
        </w:rPr>
        <w:t xml:space="preserve">e </w:t>
      </w:r>
      <w:r w:rsidR="00126218">
        <w:rPr>
          <w:color w:val="000000" w:themeColor="text1"/>
          <w:lang w:val="en-AU"/>
        </w:rPr>
        <w:t>W</w:t>
      </w:r>
      <w:r w:rsidR="004D4411">
        <w:rPr>
          <w:color w:val="000000" w:themeColor="text1"/>
          <w:lang w:val="en-AU"/>
        </w:rPr>
        <w:t>Q</w:t>
      </w:r>
      <w:r w:rsidRPr="00FF1285">
        <w:rPr>
          <w:color w:val="000000" w:themeColor="text1"/>
          <w:lang w:val="en-AU"/>
        </w:rPr>
        <w:t xml:space="preserve"> </w:t>
      </w:r>
      <w:r w:rsidR="00126218">
        <w:rPr>
          <w:color w:val="000000" w:themeColor="text1"/>
          <w:lang w:val="en-AU"/>
        </w:rPr>
        <w:t>I</w:t>
      </w:r>
      <w:r w:rsidRPr="00FF1285">
        <w:rPr>
          <w:color w:val="000000" w:themeColor="text1"/>
          <w:lang w:val="en-AU"/>
        </w:rPr>
        <w:t xml:space="preserve">ndex </w:t>
      </w:r>
      <w:r w:rsidR="00DE217F">
        <w:rPr>
          <w:color w:val="000000" w:themeColor="text1"/>
          <w:lang w:val="en-AU"/>
        </w:rPr>
        <w:t>is now</w:t>
      </w:r>
      <w:r w:rsidRPr="00FF1285">
        <w:rPr>
          <w:color w:val="000000" w:themeColor="text1"/>
          <w:lang w:val="en-AU"/>
        </w:rPr>
        <w:t xml:space="preserve"> calculated </w:t>
      </w:r>
      <w:r w:rsidR="00F25E62">
        <w:rPr>
          <w:color w:val="000000" w:themeColor="text1"/>
          <w:lang w:val="en-AU"/>
        </w:rPr>
        <w:t>using</w:t>
      </w:r>
      <w:r w:rsidRPr="00FF1285">
        <w:rPr>
          <w:color w:val="000000" w:themeColor="text1"/>
          <w:lang w:val="en-AU"/>
        </w:rPr>
        <w:t xml:space="preserve"> two different </w:t>
      </w:r>
      <w:r w:rsidR="00F25E62">
        <w:rPr>
          <w:color w:val="000000" w:themeColor="text1"/>
          <w:lang w:val="en-AU"/>
        </w:rPr>
        <w:t>formulations</w:t>
      </w:r>
      <w:r w:rsidR="00DE217F">
        <w:rPr>
          <w:color w:val="000000" w:themeColor="text1"/>
          <w:lang w:val="en-AU"/>
        </w:rPr>
        <w:t xml:space="preserve"> to </w:t>
      </w:r>
      <w:r w:rsidR="00F25E62">
        <w:rPr>
          <w:color w:val="000000" w:themeColor="text1"/>
          <w:lang w:val="en-AU"/>
        </w:rPr>
        <w:t>communicate the long-term trend in water quality (based on the pre-2015 sampling design) as well as</w:t>
      </w:r>
      <w:r w:rsidR="00D06C7F">
        <w:rPr>
          <w:color w:val="000000" w:themeColor="text1"/>
          <w:lang w:val="en-AU"/>
        </w:rPr>
        <w:t xml:space="preserve"> a</w:t>
      </w:r>
      <w:r w:rsidR="00F25E62">
        <w:rPr>
          <w:color w:val="000000" w:themeColor="text1"/>
          <w:lang w:val="en-AU"/>
        </w:rPr>
        <w:t xml:space="preserve"> metric for annual condition (based on the post-2015 sampling design, which increased the power to detect changes in water quality)</w:t>
      </w:r>
      <w:r w:rsidRPr="00FF1285">
        <w:rPr>
          <w:color w:val="000000" w:themeColor="text1"/>
          <w:lang w:val="en-AU"/>
        </w:rPr>
        <w:t xml:space="preserve">. </w:t>
      </w:r>
      <w:r w:rsidR="00BA4D0B">
        <w:rPr>
          <w:color w:val="000000" w:themeColor="text1"/>
          <w:lang w:val="en-AU"/>
        </w:rPr>
        <w:t xml:space="preserve">The </w:t>
      </w:r>
      <w:r w:rsidR="00F25E62">
        <w:rPr>
          <w:color w:val="000000" w:themeColor="text1"/>
          <w:lang w:val="en-AU"/>
        </w:rPr>
        <w:t xml:space="preserve">Methods </w:t>
      </w:r>
      <w:r w:rsidR="00BA4D0B">
        <w:rPr>
          <w:color w:val="000000" w:themeColor="text1"/>
          <w:lang w:val="en-AU"/>
        </w:rPr>
        <w:t xml:space="preserve">section </w:t>
      </w:r>
      <w:r w:rsidR="00F25E62">
        <w:rPr>
          <w:color w:val="000000" w:themeColor="text1"/>
          <w:lang w:val="en-AU"/>
        </w:rPr>
        <w:t xml:space="preserve">and </w:t>
      </w:r>
      <w:r w:rsidR="00496123" w:rsidRPr="00FF1285">
        <w:rPr>
          <w:color w:val="000000" w:themeColor="text1"/>
          <w:lang w:val="en-AU"/>
        </w:rPr>
        <w:t xml:space="preserve">Appendix </w:t>
      </w:r>
      <w:r w:rsidR="00B52C41" w:rsidRPr="00FF1285">
        <w:rPr>
          <w:color w:val="000000" w:themeColor="text1"/>
          <w:lang w:val="en-AU"/>
        </w:rPr>
        <w:t>D</w:t>
      </w:r>
      <w:r w:rsidR="00BF15AC" w:rsidRPr="00FF1285">
        <w:rPr>
          <w:color w:val="000000" w:themeColor="text1"/>
          <w:lang w:val="en-AU"/>
        </w:rPr>
        <w:t>-</w:t>
      </w:r>
      <w:r w:rsidR="002A3D59">
        <w:rPr>
          <w:color w:val="000000" w:themeColor="text1"/>
          <w:lang w:val="en-AU"/>
        </w:rPr>
        <w:t xml:space="preserve">3 </w:t>
      </w:r>
      <w:r w:rsidR="00BA4D0B">
        <w:rPr>
          <w:color w:val="000000" w:themeColor="text1"/>
          <w:lang w:val="en-AU"/>
        </w:rPr>
        <w:t xml:space="preserve">contain details of the calculations for both </w:t>
      </w:r>
      <w:r w:rsidR="00D06C7F">
        <w:rPr>
          <w:color w:val="000000" w:themeColor="text1"/>
          <w:lang w:val="en-AU"/>
        </w:rPr>
        <w:t>indices</w:t>
      </w:r>
      <w:r w:rsidRPr="00FF1285">
        <w:rPr>
          <w:color w:val="000000" w:themeColor="text1"/>
          <w:lang w:val="en-AU"/>
        </w:rPr>
        <w:t xml:space="preserve">. </w:t>
      </w:r>
    </w:p>
    <w:p w14:paraId="1BE04F52" w14:textId="371BCE26" w:rsidR="00D06C7F" w:rsidRDefault="00BA4D0B" w:rsidP="00167836">
      <w:pPr>
        <w:rPr>
          <w:color w:val="000000" w:themeColor="text1"/>
          <w:lang w:val="en-AU"/>
        </w:rPr>
      </w:pPr>
      <w:r>
        <w:rPr>
          <w:color w:val="000000" w:themeColor="text1"/>
          <w:lang w:val="en-AU"/>
        </w:rPr>
        <w:t xml:space="preserve">The long-term WQ Index has shown water quality to be </w:t>
      </w:r>
      <w:r w:rsidR="00C16B55">
        <w:rPr>
          <w:color w:val="000000" w:themeColor="text1"/>
          <w:lang w:val="en-AU"/>
        </w:rPr>
        <w:t>‘</w:t>
      </w:r>
      <w:r>
        <w:rPr>
          <w:color w:val="000000" w:themeColor="text1"/>
          <w:lang w:val="en-AU"/>
        </w:rPr>
        <w:t>very good</w:t>
      </w:r>
      <w:r w:rsidR="00C16B55">
        <w:rPr>
          <w:color w:val="000000" w:themeColor="text1"/>
          <w:lang w:val="en-AU"/>
        </w:rPr>
        <w:t>’</w:t>
      </w:r>
      <w:r>
        <w:rPr>
          <w:color w:val="000000" w:themeColor="text1"/>
          <w:lang w:val="en-AU"/>
        </w:rPr>
        <w:t xml:space="preserve"> and </w:t>
      </w:r>
      <w:r w:rsidR="00C16B55">
        <w:rPr>
          <w:color w:val="000000" w:themeColor="text1"/>
          <w:lang w:val="en-AU"/>
        </w:rPr>
        <w:t>‘</w:t>
      </w:r>
      <w:r w:rsidR="00016BDC">
        <w:rPr>
          <w:color w:val="000000" w:themeColor="text1"/>
          <w:lang w:val="en-AU"/>
        </w:rPr>
        <w:t>good</w:t>
      </w:r>
      <w:r w:rsidR="00C16B55">
        <w:rPr>
          <w:color w:val="000000" w:themeColor="text1"/>
          <w:lang w:val="en-AU"/>
        </w:rPr>
        <w:t>’</w:t>
      </w:r>
      <w:r>
        <w:rPr>
          <w:color w:val="000000" w:themeColor="text1"/>
          <w:lang w:val="en-AU"/>
        </w:rPr>
        <w:t xml:space="preserve">, although this version of the Index shows a </w:t>
      </w:r>
      <w:r w:rsidR="00132B6C">
        <w:rPr>
          <w:color w:val="000000" w:themeColor="text1"/>
          <w:lang w:val="en-AU"/>
        </w:rPr>
        <w:t>gradual</w:t>
      </w:r>
      <w:r>
        <w:rPr>
          <w:color w:val="000000" w:themeColor="text1"/>
          <w:lang w:val="en-AU"/>
        </w:rPr>
        <w:t xml:space="preserve"> decline in water quality since 2005 </w:t>
      </w:r>
      <w:r w:rsidRPr="00FF1285">
        <w:rPr>
          <w:color w:val="000000" w:themeColor="text1"/>
          <w:lang w:val="en-AU"/>
        </w:rPr>
        <w:t>(</w:t>
      </w:r>
      <w:r w:rsidRPr="00FF1285">
        <w:fldChar w:fldCharType="begin"/>
      </w:r>
      <w:r w:rsidRPr="00FF1285">
        <w:instrText xml:space="preserve"> REF _Ref438135007 \h  \* MERGEFORMAT </w:instrText>
      </w:r>
      <w:r w:rsidRPr="00FF1285">
        <w:fldChar w:fldCharType="separate"/>
      </w:r>
      <w:r w:rsidR="00335316" w:rsidRPr="002A2B81">
        <w:t>Figure</w:t>
      </w:r>
      <w:r w:rsidR="00335316" w:rsidRPr="00335316">
        <w:rPr>
          <w:rFonts w:eastAsia="Calibri"/>
        </w:rPr>
        <w:t xml:space="preserve"> </w:t>
      </w:r>
      <w:r w:rsidR="00335316" w:rsidRPr="00335316">
        <w:rPr>
          <w:rFonts w:eastAsia="Calibri"/>
          <w:noProof/>
        </w:rPr>
        <w:t>5</w:t>
      </w:r>
      <w:r w:rsidR="00335316" w:rsidRPr="00335316">
        <w:rPr>
          <w:rFonts w:eastAsia="Calibri"/>
          <w:noProof/>
        </w:rPr>
        <w:noBreakHyphen/>
        <w:t>31</w:t>
      </w:r>
      <w:r w:rsidRPr="00FF1285">
        <w:fldChar w:fldCharType="end"/>
      </w:r>
      <w:r>
        <w:t>a</w:t>
      </w:r>
      <w:r w:rsidR="00D26971">
        <w:t>, circles</w:t>
      </w:r>
      <w:r>
        <w:rPr>
          <w:color w:val="000000" w:themeColor="text1"/>
          <w:lang w:val="en-AU"/>
        </w:rPr>
        <w:t xml:space="preserve">). The annual condition WQ Index currently shows water quality to be </w:t>
      </w:r>
      <w:r w:rsidR="00C16B55">
        <w:rPr>
          <w:color w:val="000000" w:themeColor="text1"/>
          <w:lang w:val="en-AU"/>
        </w:rPr>
        <w:t>‘</w:t>
      </w:r>
      <w:r w:rsidR="00016BDC">
        <w:rPr>
          <w:color w:val="000000" w:themeColor="text1"/>
          <w:lang w:val="en-AU"/>
        </w:rPr>
        <w:t>moderate</w:t>
      </w:r>
      <w:r w:rsidR="00C16B55">
        <w:rPr>
          <w:color w:val="000000" w:themeColor="text1"/>
          <w:lang w:val="en-AU"/>
        </w:rPr>
        <w:t>’</w:t>
      </w:r>
      <w:r w:rsidR="00016BDC">
        <w:rPr>
          <w:color w:val="000000" w:themeColor="text1"/>
          <w:lang w:val="en-AU"/>
        </w:rPr>
        <w:t xml:space="preserve"> </w:t>
      </w:r>
      <w:r>
        <w:rPr>
          <w:color w:val="000000" w:themeColor="text1"/>
          <w:lang w:val="en-AU"/>
        </w:rPr>
        <w:t>for the last two years</w:t>
      </w:r>
      <w:r w:rsidR="00D26971">
        <w:rPr>
          <w:color w:val="000000" w:themeColor="text1"/>
          <w:lang w:val="en-AU"/>
        </w:rPr>
        <w:t xml:space="preserve"> </w:t>
      </w:r>
      <w:r w:rsidR="00D26971" w:rsidRPr="00FF1285">
        <w:rPr>
          <w:color w:val="000000" w:themeColor="text1"/>
          <w:lang w:val="en-AU"/>
        </w:rPr>
        <w:t>(</w:t>
      </w:r>
      <w:r w:rsidR="00D26971" w:rsidRPr="00FF1285">
        <w:fldChar w:fldCharType="begin"/>
      </w:r>
      <w:r w:rsidR="00D26971" w:rsidRPr="00FF1285">
        <w:instrText xml:space="preserve"> REF _Ref438135007 \h  \* MERGEFORMAT </w:instrText>
      </w:r>
      <w:r w:rsidR="00D26971" w:rsidRPr="00FF1285">
        <w:fldChar w:fldCharType="separate"/>
      </w:r>
      <w:r w:rsidR="00335316" w:rsidRPr="002A2B81">
        <w:t>Figure</w:t>
      </w:r>
      <w:r w:rsidR="00335316" w:rsidRPr="00335316">
        <w:rPr>
          <w:rFonts w:eastAsia="Calibri"/>
        </w:rPr>
        <w:t xml:space="preserve"> </w:t>
      </w:r>
      <w:r w:rsidR="00335316" w:rsidRPr="00335316">
        <w:rPr>
          <w:rFonts w:eastAsia="Calibri"/>
          <w:noProof/>
        </w:rPr>
        <w:t>5</w:t>
      </w:r>
      <w:r w:rsidR="00335316" w:rsidRPr="00335316">
        <w:rPr>
          <w:rFonts w:eastAsia="Calibri"/>
          <w:noProof/>
        </w:rPr>
        <w:noBreakHyphen/>
        <w:t>31</w:t>
      </w:r>
      <w:r w:rsidR="00D26971" w:rsidRPr="00FF1285">
        <w:fldChar w:fldCharType="end"/>
      </w:r>
      <w:r w:rsidR="00D26971">
        <w:t>a, squares</w:t>
      </w:r>
      <w:r w:rsidR="007E78DC">
        <w:rPr>
          <w:color w:val="000000" w:themeColor="text1"/>
          <w:lang w:val="en-AU"/>
        </w:rPr>
        <w:t>)</w:t>
      </w:r>
      <w:r>
        <w:rPr>
          <w:color w:val="000000" w:themeColor="text1"/>
          <w:lang w:val="en-AU"/>
        </w:rPr>
        <w:t xml:space="preserve">. This version of the Index scores water quality parameters against </w:t>
      </w:r>
      <w:r w:rsidR="00132B6C">
        <w:rPr>
          <w:color w:val="000000" w:themeColor="text1"/>
          <w:lang w:val="en-AU"/>
        </w:rPr>
        <w:t xml:space="preserve">GVs relevant to the season when samples are collected (wet </w:t>
      </w:r>
      <w:r w:rsidR="00D26971">
        <w:rPr>
          <w:color w:val="000000" w:themeColor="text1"/>
          <w:lang w:val="en-AU"/>
        </w:rPr>
        <w:t xml:space="preserve">versus </w:t>
      </w:r>
      <w:r w:rsidR="00132B6C">
        <w:rPr>
          <w:color w:val="000000" w:themeColor="text1"/>
          <w:lang w:val="en-AU"/>
        </w:rPr>
        <w:t>dry GVs)</w:t>
      </w:r>
      <w:r>
        <w:rPr>
          <w:color w:val="000000" w:themeColor="text1"/>
          <w:lang w:val="en-AU"/>
        </w:rPr>
        <w:t xml:space="preserve"> </w:t>
      </w:r>
      <w:r w:rsidR="00132B6C">
        <w:rPr>
          <w:color w:val="000000" w:themeColor="text1"/>
          <w:lang w:val="en-AU"/>
        </w:rPr>
        <w:t>and includes additional inshore sites</w:t>
      </w:r>
      <w:r w:rsidR="00003B86">
        <w:rPr>
          <w:color w:val="000000" w:themeColor="text1"/>
          <w:lang w:val="en-AU"/>
        </w:rPr>
        <w:t xml:space="preserve"> to better characterise areas affected by river discharge. </w:t>
      </w:r>
    </w:p>
    <w:p w14:paraId="246BC14C" w14:textId="074FCE64" w:rsidR="003222D9" w:rsidRDefault="00003B86" w:rsidP="00167836">
      <w:pPr>
        <w:rPr>
          <w:color w:val="000000" w:themeColor="text1"/>
          <w:lang w:val="en-AU"/>
        </w:rPr>
      </w:pPr>
      <w:r>
        <w:rPr>
          <w:color w:val="000000" w:themeColor="text1"/>
          <w:lang w:val="en-AU"/>
        </w:rPr>
        <w:t>It is important to note that the two versions of the WQ Index are designed to answer separate questions and therefore differences in scores between the versions are expected.</w:t>
      </w:r>
    </w:p>
    <w:p w14:paraId="155D6C93" w14:textId="730E919F" w:rsidR="005D3B8A" w:rsidRDefault="005D3B8A" w:rsidP="005D3B8A">
      <w:pPr>
        <w:rPr>
          <w:color w:val="000000" w:themeColor="text1"/>
          <w:lang w:val="en-AU"/>
        </w:rPr>
      </w:pPr>
      <w:r>
        <w:rPr>
          <w:noProof/>
          <w:lang w:val="en-AU" w:eastAsia="en-AU"/>
        </w:rPr>
        <mc:AlternateContent>
          <mc:Choice Requires="wps">
            <w:drawing>
              <wp:anchor distT="0" distB="0" distL="114300" distR="114300" simplePos="0" relativeHeight="251684864" behindDoc="0" locked="0" layoutInCell="1" allowOverlap="1" wp14:anchorId="6ADFA538" wp14:editId="7790C25F">
                <wp:simplePos x="0" y="0"/>
                <wp:positionH relativeFrom="margin">
                  <wp:align>right</wp:align>
                </wp:positionH>
                <wp:positionV relativeFrom="margin">
                  <wp:align>top</wp:align>
                </wp:positionV>
                <wp:extent cx="5720080" cy="8477250"/>
                <wp:effectExtent l="0" t="0" r="0" b="0"/>
                <wp:wrapTopAndBottom/>
                <wp:docPr id="295" name="Text Box 295"/>
                <wp:cNvGraphicFramePr/>
                <a:graphic xmlns:a="http://schemas.openxmlformats.org/drawingml/2006/main">
                  <a:graphicData uri="http://schemas.microsoft.com/office/word/2010/wordprocessingShape">
                    <wps:wsp>
                      <wps:cNvSpPr txBox="1"/>
                      <wps:spPr>
                        <a:xfrm>
                          <a:off x="0" y="0"/>
                          <a:ext cx="5720080" cy="8477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11ED4C3" w14:textId="1E51F6FF" w:rsidR="008A7E23" w:rsidRDefault="008A7E23" w:rsidP="005D3B8A">
                            <w:pPr>
                              <w:jc w:val="center"/>
                            </w:pPr>
                            <w:r>
                              <w:rPr>
                                <w:noProof/>
                                <w:lang w:val="en-AU" w:eastAsia="en-AU"/>
                              </w:rPr>
                              <w:drawing>
                                <wp:inline distT="0" distB="0" distL="0" distR="0" wp14:anchorId="497D6602" wp14:editId="02322331">
                                  <wp:extent cx="5530850" cy="7111365"/>
                                  <wp:effectExtent l="0" t="0" r="0" b="0"/>
                                  <wp:docPr id="7189" name="Picture 7189" descr="Temporal trends in water quality variables for the Barron Daintree sub-region. a) WQ Index, b) chlorophyll a (Chl-a), c) nitrate/nitrite (NOx), d) phosphate (PO4), e) total suspended solids (TSS), f) Secchi depth, g) particulate nitrogen (PN), h) particulate phosphorus (PP), i) particulate organic carbon (POC) and j) dissolved organic carbon (DOC). The long-term trend in the WQ Index is shown by circles, while the annual condition uses squares. Calculations are described in Appendix D-3. Trends in manually sampled water quality variables are represented by blue lines with blue shaded areas defining 95% confidence intervals of those trends accounting for the effects of wind, waves and tides after applying x-z detrending. Dashed horizontal reference lines indicate annual guideline values." title="Water Quality results from Barron Dain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amm_Barron_Daintree_summary-01.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530850" cy="7111365"/>
                                          </a:xfrm>
                                          <a:prstGeom prst="rect">
                                            <a:avLst/>
                                          </a:prstGeom>
                                        </pic:spPr>
                                      </pic:pic>
                                    </a:graphicData>
                                  </a:graphic>
                                </wp:inline>
                              </w:drawing>
                            </w:r>
                          </w:p>
                          <w:p w14:paraId="7AB537FA" w14:textId="7F78E6F2" w:rsidR="008A7E23" w:rsidRPr="004F0685" w:rsidRDefault="008A7E23" w:rsidP="00C83B6E">
                            <w:pPr>
                              <w:pStyle w:val="Caption"/>
                              <w:rPr>
                                <w:vanish/>
                                <w:specVanish/>
                              </w:rPr>
                            </w:pPr>
                            <w:bookmarkStart w:id="1618" w:name="_Ref452304429"/>
                            <w:bookmarkStart w:id="1619" w:name="_Ref438135007"/>
                            <w:bookmarkStart w:id="1620" w:name="_Toc436913476"/>
                            <w:bookmarkStart w:id="1621" w:name="_Toc10536237"/>
                            <w:r w:rsidRPr="002A2B81">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31</w:t>
                            </w:r>
                            <w:r>
                              <w:fldChar w:fldCharType="end"/>
                            </w:r>
                            <w:bookmarkEnd w:id="1618"/>
                            <w:bookmarkEnd w:id="1619"/>
                            <w:r w:rsidRPr="002A2B81">
                              <w:t xml:space="preserve">: </w:t>
                            </w:r>
                            <w:bookmarkEnd w:id="1620"/>
                            <w:r w:rsidRPr="002A2B81">
                              <w:t xml:space="preserve">Temporal trends in water quality variables for the Barron Daintree sub-region. a) </w:t>
                            </w:r>
                            <w:r>
                              <w:t>WQ</w:t>
                            </w:r>
                            <w:r w:rsidRPr="002A2B81">
                              <w:t xml:space="preserve"> </w:t>
                            </w:r>
                            <w:r>
                              <w:t>I</w:t>
                            </w:r>
                            <w:r w:rsidRPr="002A2B81">
                              <w:t xml:space="preserve">ndex, b) </w:t>
                            </w:r>
                            <w:r>
                              <w:t xml:space="preserve">chlorophyll </w:t>
                            </w:r>
                            <w:r w:rsidRPr="00447958">
                              <w:rPr>
                                <w:i/>
                              </w:rPr>
                              <w:t>a</w:t>
                            </w:r>
                            <w:r>
                              <w:t xml:space="preserve"> (</w:t>
                            </w:r>
                            <w:r>
                              <w:rPr>
                                <w:szCs w:val="22"/>
                                <w:lang w:val="en-AU"/>
                              </w:rPr>
                              <w:t>Chl-</w:t>
                            </w:r>
                            <w:r w:rsidRPr="00963B47">
                              <w:rPr>
                                <w:i/>
                                <w:szCs w:val="22"/>
                                <w:lang w:val="en-AU"/>
                              </w:rPr>
                              <w:t>a</w:t>
                            </w:r>
                            <w:r>
                              <w:rPr>
                                <w:szCs w:val="22"/>
                                <w:lang w:val="en-AU"/>
                              </w:rPr>
                              <w:t>)</w:t>
                            </w:r>
                            <w:r w:rsidRPr="002A2B81">
                              <w:t>, c) nitrate/nitrite</w:t>
                            </w:r>
                            <w:r>
                              <w:t xml:space="preserve"> (NO</w:t>
                            </w:r>
                            <w:r w:rsidRPr="00447958">
                              <w:rPr>
                                <w:vertAlign w:val="subscript"/>
                              </w:rPr>
                              <w:t>x</w:t>
                            </w:r>
                            <w:r>
                              <w:t>)</w:t>
                            </w:r>
                            <w:r w:rsidRPr="002A2B81">
                              <w:t>, d) phosphate</w:t>
                            </w:r>
                            <w:r>
                              <w:t xml:space="preserve"> (PO</w:t>
                            </w:r>
                            <w:r w:rsidRPr="00447958">
                              <w:rPr>
                                <w:vertAlign w:val="subscript"/>
                              </w:rPr>
                              <w:t>4</w:t>
                            </w:r>
                            <w:r>
                              <w:t>)</w:t>
                            </w:r>
                            <w:r w:rsidRPr="002A2B81">
                              <w:t xml:space="preserve">, e) </w:t>
                            </w:r>
                            <w:r>
                              <w:t>total suspended solids (TSS)</w:t>
                            </w:r>
                            <w:r w:rsidRPr="002A2B81">
                              <w:t>, f) Secchi depth, g)</w:t>
                            </w:r>
                            <w:r>
                              <w:t xml:space="preserve"> particulate nitrogen (PN)</w:t>
                            </w:r>
                            <w:r w:rsidRPr="002A2B81">
                              <w:t xml:space="preserve">, h) </w:t>
                            </w:r>
                            <w:r>
                              <w:t>particulate phosphorus (PP)</w:t>
                            </w:r>
                            <w:r w:rsidRPr="002A2B81">
                              <w:t xml:space="preserve">, i) </w:t>
                            </w:r>
                            <w:r>
                              <w:t>particulate organic carbon (POC)</w:t>
                            </w:r>
                            <w:r w:rsidRPr="002A2B81">
                              <w:t xml:space="preserve"> and j</w:t>
                            </w:r>
                            <w:r>
                              <w:t>) dissolved organic carbon (DOC).</w:t>
                            </w:r>
                            <w:bookmarkEnd w:id="1621"/>
                          </w:p>
                          <w:p w14:paraId="4E50D7CD" w14:textId="71F3AEAC" w:rsidR="008A7E23" w:rsidRDefault="008A7E23" w:rsidP="00E42BE9">
                            <w:pPr>
                              <w:pStyle w:val="Figure"/>
                            </w:pPr>
                            <w:r>
                              <w:rPr>
                                <w:rFonts w:eastAsia="Calibri"/>
                              </w:rPr>
                              <w:t xml:space="preserve"> The long-term trend in the WQ Index is shown by circles, while the annual condition uses squares</w:t>
                            </w:r>
                            <w:r w:rsidRPr="002A2B81">
                              <w:t>.</w:t>
                            </w:r>
                            <w:r>
                              <w:t xml:space="preserve"> </w:t>
                            </w:r>
                            <w:r>
                              <w:rPr>
                                <w:rFonts w:eastAsia="Calibri"/>
                              </w:rPr>
                              <w:t>C</w:t>
                            </w:r>
                            <w:r w:rsidRPr="002A2B81">
                              <w:rPr>
                                <w:rFonts w:eastAsia="Calibri"/>
                              </w:rPr>
                              <w:t>alculations are described in Appendix D-</w:t>
                            </w:r>
                            <w:r>
                              <w:rPr>
                                <w:rFonts w:eastAsia="Calibri"/>
                              </w:rPr>
                              <w:t>3</w:t>
                            </w:r>
                            <w:r w:rsidRPr="002A2B81">
                              <w:rPr>
                                <w:rFonts w:eastAsia="Calibri"/>
                              </w:rPr>
                              <w:t>. Trends in manually sampled water quality variables are represented by blue lines with blue shaded areas defining 95% confidence intervals of those trends accounting for the effects of wind, waves and tides after applying x-z detrending</w:t>
                            </w:r>
                            <w:bookmarkStart w:id="1622" w:name="_Hlk500924599"/>
                            <w:r w:rsidRPr="002A2B81">
                              <w:rPr>
                                <w:rFonts w:eastAsia="Calibri"/>
                              </w:rPr>
                              <w:t xml:space="preserve">. </w:t>
                            </w:r>
                            <w:bookmarkEnd w:id="1622"/>
                            <w:r w:rsidRPr="002A2B81">
                              <w:rPr>
                                <w:rFonts w:eastAsia="Calibri"/>
                              </w:rPr>
                              <w:t xml:space="preserve">Dashed horizontal reference lines indicate </w:t>
                            </w:r>
                            <w:r>
                              <w:rPr>
                                <w:rFonts w:eastAsia="Calibri"/>
                              </w:rPr>
                              <w:t>annual</w:t>
                            </w:r>
                            <w:r w:rsidRPr="002A2B81">
                              <w:rPr>
                                <w:rFonts w:eastAsia="Calibri"/>
                              </w:rPr>
                              <w:t xml:space="preserve"> guideline values</w:t>
                            </w:r>
                            <w:r w:rsidRPr="00510F8C">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DFA538" id="Text Box 295" o:spid="_x0000_s1044" type="#_x0000_t202" style="position:absolute;left:0;text-align:left;margin-left:399.2pt;margin-top:0;width:450.4pt;height:667.5pt;z-index:251684864;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" filled="f" stroked="f" strokeweight=".5pt">
                <v:textbox>
                  <w:txbxContent>
                    <w:p w14:paraId="311ED4C3" w14:textId="1E51F6FF" w:rsidR="008A7E23" w:rsidRDefault="008A7E23" w:rsidP="005D3B8A">
                      <w:pPr>
                        <w:jc w:val="center"/>
                      </w:pPr>
                      <w:r>
                        <w:rPr>
                          <w:noProof/>
                          <w:lang w:val="en-AU" w:eastAsia="en-AU"/>
                        </w:rPr>
                        <w:drawing>
                          <wp:inline distT="0" distB="0" distL="0" distR="0" wp14:anchorId="497D6602" wp14:editId="02322331">
                            <wp:extent cx="5530850" cy="7111365"/>
                            <wp:effectExtent l="0" t="0" r="0" b="0"/>
                            <wp:docPr id="7189" name="Picture 7189" descr="Temporal trends in water quality variables for the Barron Daintree sub-region. a) WQ Index, b) chlorophyll a (Chl-a), c) nitrate/nitrite (NOx), d) phosphate (PO4), e) total suspended solids (TSS), f) Secchi depth, g) particulate nitrogen (PN), h) particulate phosphorus (PP), i) particulate organic carbon (POC) and j) dissolved organic carbon (DOC). The long-term trend in the WQ Index is shown by circles, while the annual condition uses squares. Calculations are described in Appendix D-3. Trends in manually sampled water quality variables are represented by blue lines with blue shaded areas defining 95% confidence intervals of those trends accounting for the effects of wind, waves and tides after applying x-z detrending. Dashed horizontal reference lines indicate annual guideline values." title="Water Quality results from Barron Dain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amm_Barron_Daintree_summary-01.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530850" cy="7111365"/>
                                    </a:xfrm>
                                    <a:prstGeom prst="rect">
                                      <a:avLst/>
                                    </a:prstGeom>
                                  </pic:spPr>
                                </pic:pic>
                              </a:graphicData>
                            </a:graphic>
                          </wp:inline>
                        </w:drawing>
                      </w:r>
                    </w:p>
                    <w:p w14:paraId="7AB537FA" w14:textId="7F78E6F2" w:rsidR="008A7E23" w:rsidRPr="004F0685" w:rsidRDefault="008A7E23" w:rsidP="00C83B6E">
                      <w:pPr>
                        <w:pStyle w:val="Caption"/>
                        <w:rPr>
                          <w:vanish/>
                          <w:specVanish/>
                        </w:rPr>
                      </w:pPr>
                      <w:bookmarkStart w:id="1623" w:name="_Ref452304429"/>
                      <w:bookmarkStart w:id="1624" w:name="_Ref438135007"/>
                      <w:bookmarkStart w:id="1625" w:name="_Toc436913476"/>
                      <w:bookmarkStart w:id="1626" w:name="_Toc10536237"/>
                      <w:r w:rsidRPr="002A2B81">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31</w:t>
                      </w:r>
                      <w:r>
                        <w:fldChar w:fldCharType="end"/>
                      </w:r>
                      <w:bookmarkEnd w:id="1623"/>
                      <w:bookmarkEnd w:id="1624"/>
                      <w:r w:rsidRPr="002A2B81">
                        <w:t xml:space="preserve">: </w:t>
                      </w:r>
                      <w:bookmarkEnd w:id="1625"/>
                      <w:r w:rsidRPr="002A2B81">
                        <w:t xml:space="preserve">Temporal trends in water quality variables for the Barron Daintree sub-region. a) </w:t>
                      </w:r>
                      <w:r>
                        <w:t>WQ</w:t>
                      </w:r>
                      <w:r w:rsidRPr="002A2B81">
                        <w:t xml:space="preserve"> </w:t>
                      </w:r>
                      <w:r>
                        <w:t>I</w:t>
                      </w:r>
                      <w:r w:rsidRPr="002A2B81">
                        <w:t xml:space="preserve">ndex, b) </w:t>
                      </w:r>
                      <w:r>
                        <w:t xml:space="preserve">chlorophyll </w:t>
                      </w:r>
                      <w:r w:rsidRPr="00447958">
                        <w:rPr>
                          <w:i/>
                        </w:rPr>
                        <w:t>a</w:t>
                      </w:r>
                      <w:r>
                        <w:t xml:space="preserve"> (</w:t>
                      </w:r>
                      <w:r>
                        <w:rPr>
                          <w:szCs w:val="22"/>
                          <w:lang w:val="en-AU"/>
                        </w:rPr>
                        <w:t>Chl-</w:t>
                      </w:r>
                      <w:r w:rsidRPr="00963B47">
                        <w:rPr>
                          <w:i/>
                          <w:szCs w:val="22"/>
                          <w:lang w:val="en-AU"/>
                        </w:rPr>
                        <w:t>a</w:t>
                      </w:r>
                      <w:r>
                        <w:rPr>
                          <w:szCs w:val="22"/>
                          <w:lang w:val="en-AU"/>
                        </w:rPr>
                        <w:t>)</w:t>
                      </w:r>
                      <w:r w:rsidRPr="002A2B81">
                        <w:t>, c) nitrate/nitrite</w:t>
                      </w:r>
                      <w:r>
                        <w:t xml:space="preserve"> (NO</w:t>
                      </w:r>
                      <w:r w:rsidRPr="00447958">
                        <w:rPr>
                          <w:vertAlign w:val="subscript"/>
                        </w:rPr>
                        <w:t>x</w:t>
                      </w:r>
                      <w:r>
                        <w:t>)</w:t>
                      </w:r>
                      <w:r w:rsidRPr="002A2B81">
                        <w:t>, d) phosphate</w:t>
                      </w:r>
                      <w:r>
                        <w:t xml:space="preserve"> (PO</w:t>
                      </w:r>
                      <w:r w:rsidRPr="00447958">
                        <w:rPr>
                          <w:vertAlign w:val="subscript"/>
                        </w:rPr>
                        <w:t>4</w:t>
                      </w:r>
                      <w:r>
                        <w:t>)</w:t>
                      </w:r>
                      <w:r w:rsidRPr="002A2B81">
                        <w:t xml:space="preserve">, e) </w:t>
                      </w:r>
                      <w:r>
                        <w:t>total suspended solids (TSS)</w:t>
                      </w:r>
                      <w:r w:rsidRPr="002A2B81">
                        <w:t>, f) Secchi depth, g)</w:t>
                      </w:r>
                      <w:r>
                        <w:t xml:space="preserve"> particulate nitrogen (PN)</w:t>
                      </w:r>
                      <w:r w:rsidRPr="002A2B81">
                        <w:t xml:space="preserve">, h) </w:t>
                      </w:r>
                      <w:r>
                        <w:t>particulate phosphorus (PP)</w:t>
                      </w:r>
                      <w:r w:rsidRPr="002A2B81">
                        <w:t xml:space="preserve">, i) </w:t>
                      </w:r>
                      <w:r>
                        <w:t>particulate organic carbon (POC)</w:t>
                      </w:r>
                      <w:r w:rsidRPr="002A2B81">
                        <w:t xml:space="preserve"> and j</w:t>
                      </w:r>
                      <w:r>
                        <w:t>) dissolved organic carbon (DOC).</w:t>
                      </w:r>
                      <w:bookmarkEnd w:id="1626"/>
                    </w:p>
                    <w:p w14:paraId="4E50D7CD" w14:textId="71F3AEAC" w:rsidR="008A7E23" w:rsidRDefault="008A7E23" w:rsidP="00E42BE9">
                      <w:pPr>
                        <w:pStyle w:val="Figure"/>
                      </w:pPr>
                      <w:r>
                        <w:rPr>
                          <w:rFonts w:eastAsia="Calibri"/>
                        </w:rPr>
                        <w:t xml:space="preserve"> The long-term trend in the WQ Index is shown by circles, while the annual condition uses squares</w:t>
                      </w:r>
                      <w:r w:rsidRPr="002A2B81">
                        <w:t>.</w:t>
                      </w:r>
                      <w:r>
                        <w:t xml:space="preserve"> </w:t>
                      </w:r>
                      <w:r>
                        <w:rPr>
                          <w:rFonts w:eastAsia="Calibri"/>
                        </w:rPr>
                        <w:t>C</w:t>
                      </w:r>
                      <w:r w:rsidRPr="002A2B81">
                        <w:rPr>
                          <w:rFonts w:eastAsia="Calibri"/>
                        </w:rPr>
                        <w:t>alculations are described in Appendix D-</w:t>
                      </w:r>
                      <w:r>
                        <w:rPr>
                          <w:rFonts w:eastAsia="Calibri"/>
                        </w:rPr>
                        <w:t>3</w:t>
                      </w:r>
                      <w:r w:rsidRPr="002A2B81">
                        <w:rPr>
                          <w:rFonts w:eastAsia="Calibri"/>
                        </w:rPr>
                        <w:t>. Trends in manually sampled water quality variables are represented by blue lines with blue shaded areas defining 95% confidence intervals of those trends accounting for the effects of wind, waves and tides after applying x-z detrending</w:t>
                      </w:r>
                      <w:bookmarkStart w:id="1627" w:name="_Hlk500924599"/>
                      <w:r w:rsidRPr="002A2B81">
                        <w:rPr>
                          <w:rFonts w:eastAsia="Calibri"/>
                        </w:rPr>
                        <w:t xml:space="preserve">. </w:t>
                      </w:r>
                      <w:bookmarkEnd w:id="1627"/>
                      <w:r w:rsidRPr="002A2B81">
                        <w:rPr>
                          <w:rFonts w:eastAsia="Calibri"/>
                        </w:rPr>
                        <w:t xml:space="preserve">Dashed horizontal reference lines indicate </w:t>
                      </w:r>
                      <w:r>
                        <w:rPr>
                          <w:rFonts w:eastAsia="Calibri"/>
                        </w:rPr>
                        <w:t>annual</w:t>
                      </w:r>
                      <w:r w:rsidRPr="002A2B81">
                        <w:rPr>
                          <w:rFonts w:eastAsia="Calibri"/>
                        </w:rPr>
                        <w:t xml:space="preserve"> guideline values</w:t>
                      </w:r>
                      <w:r w:rsidRPr="00510F8C">
                        <w:t>.</w:t>
                      </w:r>
                    </w:p>
                  </w:txbxContent>
                </v:textbox>
                <w10:wrap type="topAndBottom" anchorx="margin" anchory="margin"/>
              </v:shape>
            </w:pict>
          </mc:Fallback>
        </mc:AlternateContent>
      </w:r>
      <w:r>
        <w:rPr>
          <w:color w:val="000000" w:themeColor="text1"/>
          <w:lang w:val="en-AU"/>
        </w:rPr>
        <w:br w:type="page"/>
      </w:r>
    </w:p>
    <w:bookmarkEnd w:id="1616"/>
    <w:p w14:paraId="4F7C22F0" w14:textId="45666CFD" w:rsidR="003B5E94" w:rsidRPr="009E4F1E" w:rsidRDefault="00D5170B" w:rsidP="00BA08AB">
      <w:pPr>
        <w:jc w:val="left"/>
        <w:rPr>
          <w:i/>
        </w:rPr>
      </w:pPr>
      <w:r w:rsidRPr="009E4F1E">
        <w:rPr>
          <w:i/>
        </w:rPr>
        <w:t>Event water quality</w:t>
      </w:r>
    </w:p>
    <w:p w14:paraId="22937C3A" w14:textId="7AC90D6D" w:rsidR="003B5E94" w:rsidRPr="003B5E94" w:rsidRDefault="003B5E94" w:rsidP="003B5E94">
      <w:pPr>
        <w:rPr>
          <w:rFonts w:cs="Arial"/>
          <w:szCs w:val="22"/>
          <w:lang w:val="en-AU"/>
        </w:rPr>
      </w:pPr>
      <w:r w:rsidRPr="003B5E94">
        <w:rPr>
          <w:rFonts w:cs="Arial"/>
          <w:szCs w:val="22"/>
          <w:lang w:val="en-AU"/>
        </w:rPr>
        <w:t xml:space="preserve">No event sampling </w:t>
      </w:r>
      <w:r w:rsidR="005C1221">
        <w:rPr>
          <w:rFonts w:cs="Arial"/>
          <w:szCs w:val="22"/>
          <w:lang w:val="en-AU"/>
        </w:rPr>
        <w:t xml:space="preserve">was </w:t>
      </w:r>
      <w:r w:rsidRPr="003B5E94">
        <w:rPr>
          <w:rFonts w:cs="Arial"/>
          <w:szCs w:val="22"/>
          <w:lang w:val="en-AU"/>
        </w:rPr>
        <w:t xml:space="preserve">conducted in the Barron Daintree focus area in </w:t>
      </w:r>
      <w:r w:rsidR="00900B32" w:rsidRPr="003B5E94">
        <w:rPr>
          <w:rFonts w:cs="Arial"/>
          <w:szCs w:val="22"/>
          <w:lang w:val="en-AU"/>
        </w:rPr>
        <w:t>201</w:t>
      </w:r>
      <w:r w:rsidR="00900B32">
        <w:rPr>
          <w:rFonts w:cs="Arial"/>
          <w:szCs w:val="22"/>
          <w:lang w:val="en-AU"/>
        </w:rPr>
        <w:t>7</w:t>
      </w:r>
      <w:r w:rsidR="005C1221" w:rsidRPr="002A2B81">
        <w:rPr>
          <w:rFonts w:eastAsia="Calibri"/>
        </w:rPr>
        <w:t>–</w:t>
      </w:r>
      <w:r w:rsidR="00900B32" w:rsidRPr="003B5E94">
        <w:rPr>
          <w:rFonts w:cs="Arial"/>
          <w:szCs w:val="22"/>
          <w:lang w:val="en-AU"/>
        </w:rPr>
        <w:t>1</w:t>
      </w:r>
      <w:r w:rsidR="00900B32">
        <w:rPr>
          <w:rFonts w:cs="Arial"/>
          <w:szCs w:val="22"/>
          <w:lang w:val="en-AU"/>
        </w:rPr>
        <w:t>8</w:t>
      </w:r>
      <w:r w:rsidRPr="003B5E94">
        <w:rPr>
          <w:rFonts w:cs="Arial"/>
          <w:szCs w:val="22"/>
          <w:lang w:val="en-AU"/>
        </w:rPr>
        <w:t>.</w:t>
      </w:r>
    </w:p>
    <w:p w14:paraId="673BD4FD" w14:textId="77777777" w:rsidR="003B5E94" w:rsidRPr="0041366F" w:rsidRDefault="003B5E94" w:rsidP="005D3B8A">
      <w:pPr>
        <w:rPr>
          <w:rStyle w:val="IntenseReference"/>
          <w:bCs w:val="0"/>
          <w:color w:val="auto"/>
        </w:rPr>
      </w:pPr>
    </w:p>
    <w:p w14:paraId="246BC151" w14:textId="2A2DA596" w:rsidR="00803656" w:rsidRPr="00587B21" w:rsidRDefault="00803656" w:rsidP="00EF43EF">
      <w:pPr>
        <w:pStyle w:val="Heading3"/>
        <w:rPr>
          <w:rStyle w:val="Heading20"/>
          <w:rFonts w:cs="Times New Roman"/>
          <w:b w:val="0"/>
          <w:szCs w:val="20"/>
        </w:rPr>
      </w:pPr>
      <w:bookmarkStart w:id="1628" w:name="_Toc167192441"/>
      <w:bookmarkStart w:id="1629" w:name="_Toc11410777"/>
      <w:bookmarkStart w:id="1630" w:name="_Hlk501013397"/>
      <w:r w:rsidRPr="00DF49D8">
        <w:rPr>
          <w:rStyle w:val="Heading20"/>
        </w:rPr>
        <w:t>Russell-Mulgrave</w:t>
      </w:r>
      <w:bookmarkEnd w:id="1628"/>
      <w:bookmarkEnd w:id="1629"/>
    </w:p>
    <w:bookmarkEnd w:id="1630"/>
    <w:p w14:paraId="2D1A44C8" w14:textId="6703E6B6" w:rsidR="003A249B" w:rsidRPr="00315B2F" w:rsidRDefault="003A249B" w:rsidP="003A249B">
      <w:pPr>
        <w:rPr>
          <w:rFonts w:cs="Arial"/>
          <w:szCs w:val="22"/>
        </w:rPr>
      </w:pPr>
      <w:r w:rsidRPr="000304E3">
        <w:rPr>
          <w:lang w:val="en-AU"/>
        </w:rPr>
        <w:t xml:space="preserve">The </w:t>
      </w:r>
      <w:r>
        <w:rPr>
          <w:lang w:val="en-AU"/>
        </w:rPr>
        <w:t>Russell-Mulgrave</w:t>
      </w:r>
      <w:r w:rsidRPr="000304E3">
        <w:rPr>
          <w:lang w:val="en-AU"/>
        </w:rPr>
        <w:t xml:space="preserve"> </w:t>
      </w:r>
      <w:r>
        <w:rPr>
          <w:lang w:val="en-AU"/>
        </w:rPr>
        <w:t>focus area is primarily influenced by discharge from the Russell-Mulgrave and Johnstone Basins</w:t>
      </w:r>
      <w:r w:rsidRPr="0000083A">
        <w:rPr>
          <w:lang w:val="en-AU"/>
        </w:rPr>
        <w:t xml:space="preserve"> </w:t>
      </w:r>
      <w:r w:rsidRPr="000304E3">
        <w:rPr>
          <w:lang w:val="en-AU"/>
        </w:rPr>
        <w:t>and</w:t>
      </w:r>
      <w:r>
        <w:rPr>
          <w:lang w:val="en-AU"/>
        </w:rPr>
        <w:t>,</w:t>
      </w:r>
      <w:r w:rsidRPr="000304E3">
        <w:rPr>
          <w:lang w:val="en-AU"/>
        </w:rPr>
        <w:t xml:space="preserve"> to a lesser extent, by other rivers south of the </w:t>
      </w:r>
      <w:r>
        <w:rPr>
          <w:lang w:val="en-AU"/>
        </w:rPr>
        <w:t>focus area</w:t>
      </w:r>
      <w:r w:rsidRPr="000304E3">
        <w:rPr>
          <w:lang w:val="en-AU"/>
        </w:rPr>
        <w:t>, such as the Burdekin (</w:t>
      </w:r>
      <w:r>
        <w:rPr>
          <w:lang w:val="en-AU"/>
        </w:rPr>
        <w:t>Brodie</w:t>
      </w:r>
      <w:r w:rsidRPr="000304E3">
        <w:rPr>
          <w:lang w:val="en-AU"/>
        </w:rPr>
        <w:t xml:space="preserve"> </w:t>
      </w:r>
      <w:r w:rsidRPr="005128DC">
        <w:rPr>
          <w:lang w:val="en-AU"/>
        </w:rPr>
        <w:t>et al.</w:t>
      </w:r>
      <w:r>
        <w:rPr>
          <w:lang w:val="en-AU"/>
        </w:rPr>
        <w:t>,</w:t>
      </w:r>
      <w:r w:rsidRPr="000304E3">
        <w:rPr>
          <w:lang w:val="en-AU"/>
        </w:rPr>
        <w:t xml:space="preserve"> 2013</w:t>
      </w:r>
      <w:r>
        <w:rPr>
          <w:lang w:val="en-AU"/>
        </w:rPr>
        <w:t>; Waterhouse et al., 2017b</w:t>
      </w:r>
      <w:r w:rsidRPr="000304E3">
        <w:rPr>
          <w:lang w:val="en-AU"/>
        </w:rPr>
        <w:t xml:space="preserve">). </w:t>
      </w:r>
      <w:r w:rsidRPr="00A03137">
        <w:rPr>
          <w:szCs w:val="22"/>
          <w:lang w:val="en-AU"/>
        </w:rPr>
        <w:t xml:space="preserve">Three stations were sampled three times per year </w:t>
      </w:r>
      <w:r>
        <w:rPr>
          <w:szCs w:val="22"/>
          <w:lang w:val="en-AU"/>
        </w:rPr>
        <w:t xml:space="preserve">in this focus area </w:t>
      </w:r>
      <w:r w:rsidRPr="00A03137">
        <w:rPr>
          <w:szCs w:val="22"/>
          <w:lang w:val="en-AU"/>
        </w:rPr>
        <w:t xml:space="preserve">until the end of 2014 to determine regional </w:t>
      </w:r>
      <w:r w:rsidRPr="00A03137">
        <w:rPr>
          <w:rFonts w:cs="Arial"/>
          <w:szCs w:val="22"/>
          <w:lang w:val="en-AU"/>
        </w:rPr>
        <w:t xml:space="preserve">water quality. </w:t>
      </w:r>
      <w:r>
        <w:rPr>
          <w:rFonts w:cs="Arial"/>
          <w:szCs w:val="22"/>
          <w:lang w:val="en-AU"/>
        </w:rPr>
        <w:t>Following</w:t>
      </w:r>
      <w:r w:rsidRPr="00A03137">
        <w:rPr>
          <w:rFonts w:cs="Arial"/>
          <w:szCs w:val="22"/>
          <w:lang w:val="en-AU"/>
        </w:rPr>
        <w:t xml:space="preserve"> the implementation of the </w:t>
      </w:r>
      <w:r>
        <w:rPr>
          <w:rFonts w:cs="Arial"/>
          <w:szCs w:val="22"/>
          <w:lang w:val="en-AU"/>
        </w:rPr>
        <w:t xml:space="preserve">revised </w:t>
      </w:r>
      <w:r w:rsidRPr="00A03137">
        <w:rPr>
          <w:szCs w:val="22"/>
          <w:lang w:val="en-AU"/>
        </w:rPr>
        <w:t>MMP water quality sampling design</w:t>
      </w:r>
      <w:r>
        <w:rPr>
          <w:szCs w:val="22"/>
          <w:lang w:val="en-AU"/>
        </w:rPr>
        <w:t xml:space="preserve"> </w:t>
      </w:r>
      <w:r w:rsidRPr="00A03137">
        <w:rPr>
          <w:rFonts w:cs="Arial"/>
          <w:szCs w:val="22"/>
          <w:lang w:val="en-AU"/>
        </w:rPr>
        <w:t xml:space="preserve">in 2015, 12 sampling stations are sampled in this sub-region up to 10 times per year, with </w:t>
      </w:r>
      <w:r w:rsidR="00C16B55">
        <w:rPr>
          <w:rFonts w:cs="Arial"/>
          <w:szCs w:val="22"/>
          <w:lang w:val="en-AU"/>
        </w:rPr>
        <w:t xml:space="preserve">six </w:t>
      </w:r>
      <w:r w:rsidRPr="00A03137">
        <w:rPr>
          <w:rFonts w:cs="Arial"/>
          <w:szCs w:val="22"/>
          <w:lang w:val="en-AU"/>
        </w:rPr>
        <w:t xml:space="preserve">stations during both the dry and wet season and </w:t>
      </w:r>
      <w:r w:rsidR="00C16B55">
        <w:rPr>
          <w:rFonts w:cs="Arial"/>
          <w:szCs w:val="22"/>
          <w:lang w:val="en-AU"/>
        </w:rPr>
        <w:t>seven</w:t>
      </w:r>
      <w:r w:rsidR="00C16B55" w:rsidRPr="00A03137">
        <w:rPr>
          <w:rFonts w:cs="Arial"/>
          <w:szCs w:val="22"/>
          <w:lang w:val="en-AU"/>
        </w:rPr>
        <w:t xml:space="preserve"> </w:t>
      </w:r>
      <w:r w:rsidRPr="00A03137">
        <w:rPr>
          <w:rFonts w:cs="Arial"/>
          <w:szCs w:val="22"/>
          <w:lang w:val="en-AU"/>
        </w:rPr>
        <w:t xml:space="preserve">only during </w:t>
      </w:r>
      <w:r>
        <w:rPr>
          <w:rFonts w:cs="Arial"/>
          <w:szCs w:val="22"/>
          <w:lang w:val="en-AU"/>
        </w:rPr>
        <w:t xml:space="preserve">major floods (Appendix C, Table C-1). </w:t>
      </w:r>
      <w:r w:rsidRPr="00A03137">
        <w:rPr>
          <w:rFonts w:cs="Arial"/>
          <w:szCs w:val="22"/>
          <w:lang w:val="en-AU"/>
        </w:rPr>
        <w:t xml:space="preserve">The sampling </w:t>
      </w:r>
      <w:r>
        <w:rPr>
          <w:rFonts w:cs="Arial"/>
          <w:szCs w:val="22"/>
          <w:lang w:val="en-AU"/>
        </w:rPr>
        <w:t>stations</w:t>
      </w:r>
      <w:r w:rsidRPr="00A03137">
        <w:rPr>
          <w:rFonts w:cs="Arial"/>
          <w:szCs w:val="22"/>
          <w:lang w:val="en-AU"/>
        </w:rPr>
        <w:t xml:space="preserve"> in this new design are </w:t>
      </w:r>
      <w:r>
        <w:rPr>
          <w:rFonts w:cs="Arial"/>
          <w:szCs w:val="22"/>
          <w:lang w:val="en-AU"/>
        </w:rPr>
        <w:t>located</w:t>
      </w:r>
      <w:r w:rsidRPr="00A03137">
        <w:rPr>
          <w:rFonts w:cs="Arial"/>
          <w:szCs w:val="22"/>
          <w:lang w:val="en-AU"/>
        </w:rPr>
        <w:t xml:space="preserve"> in a</w:t>
      </w:r>
      <w:r>
        <w:rPr>
          <w:rFonts w:cs="Arial"/>
          <w:szCs w:val="22"/>
          <w:lang w:val="en-AU"/>
        </w:rPr>
        <w:t xml:space="preserve"> transect from the</w:t>
      </w:r>
      <w:r w:rsidRPr="00A03137">
        <w:rPr>
          <w:rFonts w:cs="Arial"/>
          <w:szCs w:val="22"/>
          <w:lang w:val="en-AU"/>
        </w:rPr>
        <w:t xml:space="preserve"> river</w:t>
      </w:r>
      <w:r>
        <w:rPr>
          <w:rFonts w:cs="Arial"/>
          <w:szCs w:val="22"/>
          <w:lang w:val="en-AU"/>
        </w:rPr>
        <w:t xml:space="preserve"> mouth</w:t>
      </w:r>
      <w:r w:rsidRPr="00A03137">
        <w:rPr>
          <w:rFonts w:cs="Arial"/>
          <w:szCs w:val="22"/>
          <w:lang w:val="en-AU"/>
        </w:rPr>
        <w:t xml:space="preserve"> to open coastal water</w:t>
      </w:r>
      <w:r>
        <w:rPr>
          <w:rFonts w:cs="Arial"/>
          <w:szCs w:val="22"/>
          <w:lang w:val="en-AU"/>
        </w:rPr>
        <w:t xml:space="preserve">s, </w:t>
      </w:r>
      <w:r w:rsidRPr="00A03137">
        <w:rPr>
          <w:rFonts w:cs="Arial"/>
          <w:szCs w:val="22"/>
          <w:lang w:val="en-AU"/>
        </w:rPr>
        <w:t>representing a gradient in water quality</w:t>
      </w:r>
      <w:r>
        <w:rPr>
          <w:rFonts w:cs="Arial"/>
          <w:szCs w:val="22"/>
          <w:lang w:val="en-AU"/>
        </w:rPr>
        <w:t xml:space="preserve">. Seven stations are located in the </w:t>
      </w:r>
      <w:r w:rsidR="006A068C">
        <w:rPr>
          <w:rFonts w:cs="Arial"/>
          <w:szCs w:val="22"/>
          <w:lang w:val="en-AU"/>
        </w:rPr>
        <w:t>e</w:t>
      </w:r>
      <w:r>
        <w:rPr>
          <w:rFonts w:cs="Arial"/>
          <w:szCs w:val="22"/>
          <w:lang w:val="en-AU"/>
        </w:rPr>
        <w:t xml:space="preserve">nclosed </w:t>
      </w:r>
      <w:r w:rsidR="006A068C">
        <w:rPr>
          <w:rFonts w:cs="Arial"/>
          <w:szCs w:val="22"/>
          <w:lang w:val="en-AU"/>
        </w:rPr>
        <w:t>c</w:t>
      </w:r>
      <w:r>
        <w:rPr>
          <w:rFonts w:cs="Arial"/>
          <w:szCs w:val="22"/>
          <w:lang w:val="en-AU"/>
        </w:rPr>
        <w:t xml:space="preserve">oastal or </w:t>
      </w:r>
      <w:r w:rsidR="006A068C">
        <w:rPr>
          <w:rFonts w:cs="Arial"/>
          <w:szCs w:val="22"/>
          <w:lang w:val="en-AU"/>
        </w:rPr>
        <w:t>o</w:t>
      </w:r>
      <w:r>
        <w:rPr>
          <w:rFonts w:cs="Arial"/>
          <w:szCs w:val="22"/>
          <w:lang w:val="en-AU"/>
        </w:rPr>
        <w:t xml:space="preserve">pen </w:t>
      </w:r>
      <w:r w:rsidR="006A068C">
        <w:rPr>
          <w:rFonts w:cs="Arial"/>
          <w:szCs w:val="22"/>
          <w:lang w:val="en-AU"/>
        </w:rPr>
        <w:t>c</w:t>
      </w:r>
      <w:r>
        <w:rPr>
          <w:rFonts w:cs="Arial"/>
          <w:szCs w:val="22"/>
          <w:lang w:val="en-AU"/>
        </w:rPr>
        <w:t xml:space="preserve">oastal water body and five </w:t>
      </w:r>
      <w:r w:rsidRPr="00A03137">
        <w:rPr>
          <w:rFonts w:cs="Arial"/>
          <w:szCs w:val="22"/>
          <w:lang w:val="en-AU"/>
        </w:rPr>
        <w:t xml:space="preserve">stations </w:t>
      </w:r>
      <w:r>
        <w:rPr>
          <w:rFonts w:cs="Arial"/>
          <w:szCs w:val="22"/>
          <w:lang w:val="en-AU"/>
        </w:rPr>
        <w:t>are</w:t>
      </w:r>
      <w:r w:rsidRPr="00A03137">
        <w:rPr>
          <w:rFonts w:cs="Arial"/>
          <w:szCs w:val="22"/>
          <w:lang w:val="en-AU"/>
        </w:rPr>
        <w:t xml:space="preserve"> located in the </w:t>
      </w:r>
      <w:r w:rsidR="006A068C">
        <w:rPr>
          <w:rFonts w:cs="Arial"/>
          <w:szCs w:val="22"/>
          <w:lang w:val="en-AU"/>
        </w:rPr>
        <w:t>m</w:t>
      </w:r>
      <w:r w:rsidRPr="00A03137">
        <w:rPr>
          <w:rFonts w:cs="Arial"/>
          <w:szCs w:val="22"/>
          <w:lang w:val="en-AU"/>
        </w:rPr>
        <w:t>i</w:t>
      </w:r>
      <w:r>
        <w:rPr>
          <w:rFonts w:cs="Arial"/>
          <w:szCs w:val="22"/>
          <w:lang w:val="en-AU"/>
        </w:rPr>
        <w:t>d</w:t>
      </w:r>
      <w:r w:rsidR="006A068C">
        <w:rPr>
          <w:rFonts w:cs="Arial"/>
          <w:szCs w:val="22"/>
          <w:lang w:val="en-AU"/>
        </w:rPr>
        <w:t>-</w:t>
      </w:r>
      <w:r w:rsidRPr="00A03137">
        <w:rPr>
          <w:rFonts w:cs="Arial"/>
          <w:szCs w:val="22"/>
          <w:lang w:val="en-AU"/>
        </w:rPr>
        <w:t>shelf water body (</w:t>
      </w:r>
      <w:r>
        <w:rPr>
          <w:rFonts w:cs="Arial"/>
          <w:szCs w:val="22"/>
          <w:lang w:val="en-AU"/>
        </w:rPr>
        <w:fldChar w:fldCharType="begin"/>
      </w:r>
      <w:r>
        <w:rPr>
          <w:rFonts w:cs="Arial"/>
          <w:szCs w:val="22"/>
          <w:lang w:val="en-AU"/>
        </w:rPr>
        <w:instrText xml:space="preserve"> REF _Ref438135092 \h </w:instrText>
      </w:r>
      <w:r>
        <w:rPr>
          <w:rFonts w:cs="Arial"/>
          <w:szCs w:val="22"/>
          <w:lang w:val="en-AU"/>
        </w:rPr>
      </w:r>
      <w:r>
        <w:rPr>
          <w:rFonts w:cs="Arial"/>
          <w:szCs w:val="22"/>
          <w:lang w:val="en-AU"/>
        </w:rPr>
        <w:fldChar w:fldCharType="separate"/>
      </w:r>
      <w:r w:rsidR="00335316" w:rsidRPr="0046312F">
        <w:t xml:space="preserve">Figure </w:t>
      </w:r>
      <w:r w:rsidR="00335316">
        <w:rPr>
          <w:noProof/>
        </w:rPr>
        <w:t>5</w:t>
      </w:r>
      <w:r w:rsidR="00335316">
        <w:noBreakHyphen/>
      </w:r>
      <w:r w:rsidR="00335316">
        <w:rPr>
          <w:noProof/>
        </w:rPr>
        <w:t>32</w:t>
      </w:r>
      <w:r>
        <w:rPr>
          <w:rFonts w:cs="Arial"/>
          <w:szCs w:val="22"/>
          <w:lang w:val="en-AU"/>
        </w:rPr>
        <w:fldChar w:fldCharType="end"/>
      </w:r>
      <w:r w:rsidRPr="00A03137">
        <w:rPr>
          <w:rFonts w:cs="Arial"/>
          <w:szCs w:val="22"/>
          <w:lang w:val="en-AU"/>
        </w:rPr>
        <w:t xml:space="preserve">). </w:t>
      </w:r>
    </w:p>
    <w:p w14:paraId="76937FFB" w14:textId="77777777" w:rsidR="003A249B" w:rsidRPr="003A249B" w:rsidRDefault="003A249B" w:rsidP="003A249B">
      <w:pPr>
        <w:rPr>
          <w:lang w:val="en-US"/>
        </w:rPr>
      </w:pPr>
    </w:p>
    <w:p w14:paraId="460AFA88" w14:textId="77777777" w:rsidR="003A249B" w:rsidRDefault="007F09BC" w:rsidP="00803656">
      <w:pPr>
        <w:rPr>
          <w:lang w:val="en-AU"/>
        </w:rPr>
      </w:pPr>
      <w:r>
        <w:rPr>
          <w:noProof/>
          <w:lang w:val="en-AU" w:eastAsia="en-AU"/>
        </w:rPr>
        <mc:AlternateContent>
          <mc:Choice Requires="wps">
            <w:drawing>
              <wp:inline distT="0" distB="0" distL="0" distR="0" wp14:anchorId="0B3C7E0D" wp14:editId="30360F45">
                <wp:extent cx="5734050" cy="4629150"/>
                <wp:effectExtent l="0" t="0" r="0" b="0"/>
                <wp:docPr id="218" name="Text Box 218"/>
                <wp:cNvGraphicFramePr/>
                <a:graphic xmlns:a="http://schemas.openxmlformats.org/drawingml/2006/main">
                  <a:graphicData uri="http://schemas.microsoft.com/office/word/2010/wordprocessingShape">
                    <wps:wsp>
                      <wps:cNvSpPr txBox="1"/>
                      <wps:spPr>
                        <a:xfrm>
                          <a:off x="0" y="0"/>
                          <a:ext cx="5734050" cy="46291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48B93F" w14:textId="67BC3881" w:rsidR="008A7E23" w:rsidRDefault="008A7E23" w:rsidP="007F09BC">
                            <w:pPr>
                              <w:jc w:val="center"/>
                            </w:pPr>
                            <w:r>
                              <w:rPr>
                                <w:noProof/>
                                <w:lang w:val="en-AU" w:eastAsia="en-AU"/>
                              </w:rPr>
                              <w:drawing>
                                <wp:inline distT="0" distB="0" distL="0" distR="0" wp14:anchorId="3AD09B15" wp14:editId="4F58437C">
                                  <wp:extent cx="2879725" cy="3978275"/>
                                  <wp:effectExtent l="0" t="0" r="0" b="3175"/>
                                  <wp:docPr id="7190" name="Picture 7190" descr="Sampling sites in the Russell-Mulgrave focus area, shown with the water body boundaries." title="Sampling sites in the Russell-Mulgrave focus area, shown with the water body boundaries."/>
                                  <wp:cNvGraphicFramePr/>
                                  <a:graphic xmlns:a="http://schemas.openxmlformats.org/drawingml/2006/main">
                                    <a:graphicData uri="http://schemas.openxmlformats.org/drawingml/2006/picture">
                                      <pic:pic xmlns:pic="http://schemas.openxmlformats.org/drawingml/2006/picture">
                                        <pic:nvPicPr>
                                          <pic:cNvPr id="7204" name="Picture 7204" descr="Map showing MMP sampling sites in the Russell-Mulgrave focus area, shown the water body boundaries." title="MMP sampling sites in the Russell-Mulgrave focus area, shown the water body boundaries."/>
                                          <pic:cNvPicPr/>
                                        </pic:nvPicPr>
                                        <pic:blipFill rotWithShape="1">
                                          <a:blip r:embed="rId148" cstate="print">
                                            <a:extLst>
                                              <a:ext uri="{28A0092B-C50C-407E-A947-70E740481C1C}">
                                                <a14:useLocalDpi xmlns:a14="http://schemas.microsoft.com/office/drawing/2010/main" val="0"/>
                                              </a:ext>
                                            </a:extLst>
                                          </a:blip>
                                          <a:srcRect r="-384"/>
                                          <a:stretch/>
                                        </pic:blipFill>
                                        <pic:spPr bwMode="auto">
                                          <a:xfrm>
                                            <a:off x="0" y="0"/>
                                            <a:ext cx="2879725" cy="3978275"/>
                                          </a:xfrm>
                                          <a:prstGeom prst="rect">
                                            <a:avLst/>
                                          </a:prstGeom>
                                          <a:ln>
                                            <a:noFill/>
                                          </a:ln>
                                          <a:extLst>
                                            <a:ext uri="{53640926-AAD7-44D8-BBD7-CCE9431645EC}">
                                              <a14:shadowObscured xmlns:a14="http://schemas.microsoft.com/office/drawing/2010/main"/>
                                            </a:ext>
                                          </a:extLst>
                                        </pic:spPr>
                                      </pic:pic>
                                    </a:graphicData>
                                  </a:graphic>
                                </wp:inline>
                              </w:drawing>
                            </w:r>
                          </w:p>
                          <w:p w14:paraId="261DB677" w14:textId="4EE33F30" w:rsidR="008A7E23" w:rsidRDefault="008A7E23" w:rsidP="007F09BC">
                            <w:pPr>
                              <w:pStyle w:val="Figure"/>
                            </w:pPr>
                            <w:bookmarkStart w:id="1631" w:name="_Ref438135092"/>
                            <w:bookmarkStart w:id="1632" w:name="_Toc10536238"/>
                            <w:r w:rsidRPr="0046312F">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32</w:t>
                            </w:r>
                            <w:r>
                              <w:fldChar w:fldCharType="end"/>
                            </w:r>
                            <w:bookmarkEnd w:id="1631"/>
                            <w:r w:rsidRPr="0046312F">
                              <w:t xml:space="preserve">: </w:t>
                            </w:r>
                            <w:r>
                              <w:t>S</w:t>
                            </w:r>
                            <w:r w:rsidRPr="0046312F">
                              <w:t>ampling sites in the Russell-Mulgrave focus</w:t>
                            </w:r>
                            <w:r>
                              <w:t xml:space="preserve"> area,</w:t>
                            </w:r>
                            <w:r w:rsidRPr="0046312F">
                              <w:t xml:space="preserve"> show</w:t>
                            </w:r>
                            <w:r>
                              <w:t>n with</w:t>
                            </w:r>
                            <w:r w:rsidRPr="0046312F">
                              <w:t xml:space="preserve"> the water body boundaries.</w:t>
                            </w:r>
                            <w:bookmarkEnd w:id="1632"/>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B3C7E0D" id="Text Box 218" o:spid="_x0000_s1045" type="#_x0000_t202" style="width:451.5pt;height:3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" filled="f" stroked="f" strokeweight=".5pt">
                <v:textbox>
                  <w:txbxContent>
                    <w:p w14:paraId="4148B93F" w14:textId="67BC3881" w:rsidR="008A7E23" w:rsidRDefault="008A7E23" w:rsidP="007F09BC">
                      <w:pPr>
                        <w:jc w:val="center"/>
                      </w:pPr>
                      <w:r>
                        <w:rPr>
                          <w:noProof/>
                          <w:lang w:val="en-AU" w:eastAsia="en-AU"/>
                        </w:rPr>
                        <w:drawing>
                          <wp:inline distT="0" distB="0" distL="0" distR="0" wp14:anchorId="3AD09B15" wp14:editId="4F58437C">
                            <wp:extent cx="2879725" cy="3978275"/>
                            <wp:effectExtent l="0" t="0" r="0" b="3175"/>
                            <wp:docPr id="7190" name="Picture 7190" descr="Sampling sites in the Russell-Mulgrave focus area, shown with the water body boundaries." title="Sampling sites in the Russell-Mulgrave focus area, shown with the water body boundaries."/>
                            <wp:cNvGraphicFramePr/>
                            <a:graphic xmlns:a="http://schemas.openxmlformats.org/drawingml/2006/main">
                              <a:graphicData uri="http://schemas.openxmlformats.org/drawingml/2006/picture">
                                <pic:pic xmlns:pic="http://schemas.openxmlformats.org/drawingml/2006/picture">
                                  <pic:nvPicPr>
                                    <pic:cNvPr id="7204" name="Picture 7204" descr="Map showing MMP sampling sites in the Russell-Mulgrave focus area, shown the water body boundaries." title="MMP sampling sites in the Russell-Mulgrave focus area, shown the water body boundaries."/>
                                    <pic:cNvPicPr/>
                                  </pic:nvPicPr>
                                  <pic:blipFill rotWithShape="1">
                                    <a:blip r:embed="rId148" cstate="print">
                                      <a:extLst>
                                        <a:ext uri="{28A0092B-C50C-407E-A947-70E740481C1C}">
                                          <a14:useLocalDpi xmlns:a14="http://schemas.microsoft.com/office/drawing/2010/main" val="0"/>
                                        </a:ext>
                                      </a:extLst>
                                    </a:blip>
                                    <a:srcRect r="-384"/>
                                    <a:stretch/>
                                  </pic:blipFill>
                                  <pic:spPr bwMode="auto">
                                    <a:xfrm>
                                      <a:off x="0" y="0"/>
                                      <a:ext cx="2879725" cy="3978275"/>
                                    </a:xfrm>
                                    <a:prstGeom prst="rect">
                                      <a:avLst/>
                                    </a:prstGeom>
                                    <a:ln>
                                      <a:noFill/>
                                    </a:ln>
                                    <a:extLst>
                                      <a:ext uri="{53640926-AAD7-44D8-BBD7-CCE9431645EC}">
                                        <a14:shadowObscured xmlns:a14="http://schemas.microsoft.com/office/drawing/2010/main"/>
                                      </a:ext>
                                    </a:extLst>
                                  </pic:spPr>
                                </pic:pic>
                              </a:graphicData>
                            </a:graphic>
                          </wp:inline>
                        </w:drawing>
                      </w:r>
                    </w:p>
                    <w:p w14:paraId="261DB677" w14:textId="4EE33F30" w:rsidR="008A7E23" w:rsidRDefault="008A7E23" w:rsidP="007F09BC">
                      <w:pPr>
                        <w:pStyle w:val="Figure"/>
                      </w:pPr>
                      <w:bookmarkStart w:id="1633" w:name="_Ref438135092"/>
                      <w:bookmarkStart w:id="1634" w:name="_Toc10536238"/>
                      <w:r w:rsidRPr="0046312F">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32</w:t>
                      </w:r>
                      <w:r>
                        <w:fldChar w:fldCharType="end"/>
                      </w:r>
                      <w:bookmarkEnd w:id="1633"/>
                      <w:r w:rsidRPr="0046312F">
                        <w:t xml:space="preserve">: </w:t>
                      </w:r>
                      <w:r>
                        <w:t>S</w:t>
                      </w:r>
                      <w:r w:rsidRPr="0046312F">
                        <w:t>ampling sites in the Russell-Mulgrave focus</w:t>
                      </w:r>
                      <w:r>
                        <w:t xml:space="preserve"> area,</w:t>
                      </w:r>
                      <w:r w:rsidRPr="0046312F">
                        <w:t xml:space="preserve"> show</w:t>
                      </w:r>
                      <w:r>
                        <w:t>n with</w:t>
                      </w:r>
                      <w:r w:rsidRPr="0046312F">
                        <w:t xml:space="preserve"> the water body boundaries.</w:t>
                      </w:r>
                      <w:bookmarkEnd w:id="1634"/>
                    </w:p>
                  </w:txbxContent>
                </v:textbox>
                <w10:anchorlock/>
              </v:shape>
            </w:pict>
          </mc:Fallback>
        </mc:AlternateContent>
      </w:r>
    </w:p>
    <w:p w14:paraId="5D048D77" w14:textId="77777777" w:rsidR="003A249B" w:rsidRDefault="003A249B" w:rsidP="00803656">
      <w:pPr>
        <w:rPr>
          <w:lang w:val="en-AU"/>
        </w:rPr>
      </w:pPr>
    </w:p>
    <w:p w14:paraId="246BC155" w14:textId="1AA38EE7" w:rsidR="00803656" w:rsidRPr="00482828" w:rsidRDefault="00803656" w:rsidP="00803656">
      <w:pPr>
        <w:spacing w:before="5" w:after="5"/>
        <w:ind w:left="5" w:right="5"/>
        <w:jc w:val="center"/>
        <w:rPr>
          <w:color w:val="0070C0"/>
          <w:lang w:val="en-AU"/>
        </w:rPr>
      </w:pPr>
    </w:p>
    <w:p w14:paraId="64621351" w14:textId="532A0C32" w:rsidR="00352CE4" w:rsidRDefault="007F09BC" w:rsidP="00CE12DF">
      <w:pPr>
        <w:rPr>
          <w:szCs w:val="22"/>
          <w:lang w:val="en-AU"/>
        </w:rPr>
      </w:pPr>
      <w:bookmarkStart w:id="1635" w:name="_Hlk501013413"/>
      <w:r w:rsidRPr="00F3215B">
        <w:rPr>
          <w:noProof/>
          <w:lang w:val="en-AU" w:eastAsia="en-AU"/>
        </w:rPr>
        <mc:AlternateContent>
          <mc:Choice Requires="wps">
            <w:drawing>
              <wp:anchor distT="0" distB="0" distL="114300" distR="114300" simplePos="0" relativeHeight="251804672" behindDoc="0" locked="0" layoutInCell="1" allowOverlap="1" wp14:anchorId="4176D589" wp14:editId="14EF9401">
                <wp:simplePos x="0" y="0"/>
                <wp:positionH relativeFrom="margin">
                  <wp:align>right</wp:align>
                </wp:positionH>
                <wp:positionV relativeFrom="margin">
                  <wp:align>top</wp:align>
                </wp:positionV>
                <wp:extent cx="5730875" cy="3037205"/>
                <wp:effectExtent l="0" t="0" r="0" b="0"/>
                <wp:wrapTopAndBottom/>
                <wp:docPr id="219" name="Text Box 219"/>
                <wp:cNvGraphicFramePr/>
                <a:graphic xmlns:a="http://schemas.openxmlformats.org/drawingml/2006/main">
                  <a:graphicData uri="http://schemas.microsoft.com/office/word/2010/wordprocessingShape">
                    <wps:wsp>
                      <wps:cNvSpPr txBox="1"/>
                      <wps:spPr>
                        <a:xfrm>
                          <a:off x="0" y="0"/>
                          <a:ext cx="5730875" cy="303739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425931" w14:textId="65010246" w:rsidR="008A7E23" w:rsidRDefault="008A7E23" w:rsidP="007F09BC">
                            <w:pPr>
                              <w:jc w:val="center"/>
                            </w:pPr>
                            <w:r>
                              <w:rPr>
                                <w:noProof/>
                                <w:lang w:val="en-AU" w:eastAsia="en-AU"/>
                              </w:rPr>
                              <w:drawing>
                                <wp:inline distT="0" distB="0" distL="0" distR="0" wp14:anchorId="72C11C95" wp14:editId="695E141E">
                                  <wp:extent cx="5542915" cy="2131938"/>
                                  <wp:effectExtent l="0" t="0" r="635" b="1905"/>
                                  <wp:docPr id="7195" name="Picture 7195" descr="Combined discharge for the North and South Johnstone (Tung Oil and Central Mill gauges, respectively), Russell (Bucklands gauge) and Mulgrave (Peat’s Bridge) Rivers. Daily (blue) and water year (October to September, red symbols) discharge is shown. Red dashed line represents the long-term median of the combined annual discharge. Please note as this is the combined discharge, high flows in one river will not necessarily be visible in the graph." title="Discharge from Russell-Mulgrave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JohnstoneDischarge.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542915" cy="2131938"/>
                                          </a:xfrm>
                                          <a:prstGeom prst="rect">
                                            <a:avLst/>
                                          </a:prstGeom>
                                        </pic:spPr>
                                      </pic:pic>
                                    </a:graphicData>
                                  </a:graphic>
                                </wp:inline>
                              </w:drawing>
                            </w:r>
                          </w:p>
                          <w:p w14:paraId="424D50C1" w14:textId="075EB0DC" w:rsidR="008A7E23" w:rsidRPr="00F3215B" w:rsidRDefault="008A7E23" w:rsidP="007F09BC">
                            <w:pPr>
                              <w:pStyle w:val="Figure"/>
                              <w:rPr>
                                <w:rStyle w:val="IntenseReference"/>
                                <w:rFonts w:eastAsiaTheme="majorEastAsia"/>
                                <w:vanish/>
                                <w:specVanish/>
                              </w:rPr>
                            </w:pPr>
                            <w:bookmarkStart w:id="1636" w:name="_Ref459150372"/>
                            <w:bookmarkStart w:id="1637" w:name="_Toc10536239"/>
                            <w:r w:rsidRPr="00F3215B">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33</w:t>
                            </w:r>
                            <w:r>
                              <w:fldChar w:fldCharType="end"/>
                            </w:r>
                            <w:bookmarkEnd w:id="1636"/>
                            <w:r w:rsidRPr="00F3215B">
                              <w:t>: Combined discharge for the North and South Johnstone (Tung Oil and Central Mill gauges, respectively), Russell (Bucklands gauge) and Mulgrave (Peat’s Bridge) Rivers.</w:t>
                            </w:r>
                            <w:bookmarkEnd w:id="1637"/>
                          </w:p>
                          <w:p w14:paraId="40DDA8AA" w14:textId="2B1FCB9D" w:rsidR="008A7E23" w:rsidRDefault="008A7E23" w:rsidP="007F09BC">
                            <w:pPr>
                              <w:pStyle w:val="Figure"/>
                            </w:pPr>
                            <w:r w:rsidRPr="00F3215B">
                              <w:rPr>
                                <w:rStyle w:val="IntenseReference"/>
                                <w:rFonts w:eastAsiaTheme="majorEastAsia"/>
                              </w:rPr>
                              <w:t xml:space="preserve"> Daily (blue) and water year (October to September, red symbols) discharge is shown. Red dashed line represents the long-term median of the combined annual discharge.</w:t>
                            </w:r>
                            <w:r w:rsidRPr="00F3215B">
                              <w:t xml:space="preserve"> Please note as this is the combined discharge, high flows in one river will not necessarily be visible in the 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76D589" id="Text Box 219" o:spid="_x0000_s1046" type="#_x0000_t202" style="position:absolute;left:0;text-align:left;margin-left:400.05pt;margin-top:0;width:451.25pt;height:239.15pt;z-index:251804672;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" filled="f" stroked="f" strokeweight=".5pt">
                <v:textbox>
                  <w:txbxContent>
                    <w:p w14:paraId="6C425931" w14:textId="65010246" w:rsidR="008A7E23" w:rsidRDefault="008A7E23" w:rsidP="007F09BC">
                      <w:pPr>
                        <w:jc w:val="center"/>
                      </w:pPr>
                      <w:r>
                        <w:rPr>
                          <w:noProof/>
                          <w:lang w:val="en-AU" w:eastAsia="en-AU"/>
                        </w:rPr>
                        <w:drawing>
                          <wp:inline distT="0" distB="0" distL="0" distR="0" wp14:anchorId="72C11C95" wp14:editId="695E141E">
                            <wp:extent cx="5542915" cy="2131938"/>
                            <wp:effectExtent l="0" t="0" r="635" b="1905"/>
                            <wp:docPr id="7195" name="Picture 7195" descr="Combined discharge for the North and South Johnstone (Tung Oil and Central Mill gauges, respectively), Russell (Bucklands gauge) and Mulgrave (Peat’s Bridge) Rivers. Daily (blue) and water year (October to September, red symbols) discharge is shown. Red dashed line represents the long-term median of the combined annual discharge. Please note as this is the combined discharge, high flows in one river will not necessarily be visible in the graph." title="Discharge from Russell-Mulgrave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JohnstoneDischarge.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542915" cy="2131938"/>
                                    </a:xfrm>
                                    <a:prstGeom prst="rect">
                                      <a:avLst/>
                                    </a:prstGeom>
                                  </pic:spPr>
                                </pic:pic>
                              </a:graphicData>
                            </a:graphic>
                          </wp:inline>
                        </w:drawing>
                      </w:r>
                    </w:p>
                    <w:p w14:paraId="424D50C1" w14:textId="075EB0DC" w:rsidR="008A7E23" w:rsidRPr="00F3215B" w:rsidRDefault="008A7E23" w:rsidP="007F09BC">
                      <w:pPr>
                        <w:pStyle w:val="Figure"/>
                        <w:rPr>
                          <w:rStyle w:val="IntenseReference"/>
                          <w:rFonts w:eastAsiaTheme="majorEastAsia"/>
                          <w:vanish/>
                          <w:specVanish/>
                        </w:rPr>
                      </w:pPr>
                      <w:bookmarkStart w:id="1638" w:name="_Ref459150372"/>
                      <w:bookmarkStart w:id="1639" w:name="_Toc10536239"/>
                      <w:r w:rsidRPr="00F3215B">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33</w:t>
                      </w:r>
                      <w:r>
                        <w:fldChar w:fldCharType="end"/>
                      </w:r>
                      <w:bookmarkEnd w:id="1638"/>
                      <w:r w:rsidRPr="00F3215B">
                        <w:t>: Combined discharge for the North and South Johnstone (Tung Oil and Central Mill gauges, respectively), Russell (Bucklands gauge) and Mulgrave (Peat’s Bridge) Rivers.</w:t>
                      </w:r>
                      <w:bookmarkEnd w:id="1639"/>
                    </w:p>
                    <w:p w14:paraId="40DDA8AA" w14:textId="2B1FCB9D" w:rsidR="008A7E23" w:rsidRDefault="008A7E23" w:rsidP="007F09BC">
                      <w:pPr>
                        <w:pStyle w:val="Figure"/>
                      </w:pPr>
                      <w:r w:rsidRPr="00F3215B">
                        <w:rPr>
                          <w:rStyle w:val="IntenseReference"/>
                          <w:rFonts w:eastAsiaTheme="majorEastAsia"/>
                        </w:rPr>
                        <w:t xml:space="preserve"> Daily (blue) and water year (October to September, red symbols) discharge is shown. Red dashed line represents the long-term median of the combined annual discharge.</w:t>
                      </w:r>
                      <w:r w:rsidRPr="00F3215B">
                        <w:t xml:space="preserve"> Please note as this is the combined discharge, high flows in one river will not necessarily be visible in the graph.</w:t>
                      </w:r>
                    </w:p>
                  </w:txbxContent>
                </v:textbox>
                <w10:wrap type="topAndBottom" anchorx="margin" anchory="margin"/>
              </v:shape>
            </w:pict>
          </mc:Fallback>
        </mc:AlternateContent>
      </w:r>
      <w:r w:rsidR="00A7551F" w:rsidRPr="00F3215B">
        <w:rPr>
          <w:szCs w:val="22"/>
          <w:lang w:val="en-AU"/>
        </w:rPr>
        <w:t xml:space="preserve">The combined discharge volume of </w:t>
      </w:r>
      <w:r w:rsidR="00352CE4" w:rsidRPr="00F3215B">
        <w:rPr>
          <w:szCs w:val="22"/>
          <w:lang w:val="en-AU"/>
        </w:rPr>
        <w:t>the Russell-Mulgrave and Johnstone Rivers</w:t>
      </w:r>
      <w:r w:rsidR="00A7551F" w:rsidRPr="00F3215B">
        <w:rPr>
          <w:szCs w:val="22"/>
          <w:lang w:val="en-AU"/>
        </w:rPr>
        <w:t xml:space="preserve"> exceeded the long-term median over the 2017</w:t>
      </w:r>
      <w:r w:rsidR="00C16B55" w:rsidRPr="007324E8">
        <w:rPr>
          <w:szCs w:val="22"/>
          <w:lang w:val="en-AU"/>
        </w:rPr>
        <w:t>–</w:t>
      </w:r>
      <w:r w:rsidR="00A7551F" w:rsidRPr="00F3215B">
        <w:rPr>
          <w:szCs w:val="22"/>
          <w:lang w:val="en-AU"/>
        </w:rPr>
        <w:t>18 water year</w:t>
      </w:r>
      <w:r w:rsidR="00803656" w:rsidRPr="00F3215B">
        <w:rPr>
          <w:szCs w:val="22"/>
          <w:lang w:val="en-AU"/>
        </w:rPr>
        <w:t xml:space="preserve"> (</w:t>
      </w:r>
      <w:r w:rsidR="00A7551F" w:rsidRPr="00F3215B">
        <w:rPr>
          <w:szCs w:val="22"/>
          <w:lang w:val="en-AU"/>
        </w:rPr>
        <w:fldChar w:fldCharType="begin"/>
      </w:r>
      <w:r w:rsidR="00A7551F" w:rsidRPr="00F3215B">
        <w:rPr>
          <w:szCs w:val="22"/>
          <w:lang w:val="en-AU"/>
        </w:rPr>
        <w:instrText xml:space="preserve"> REF _Ref459150372 \h </w:instrText>
      </w:r>
      <w:r w:rsidR="00F3215B">
        <w:rPr>
          <w:szCs w:val="22"/>
          <w:lang w:val="en-AU"/>
        </w:rPr>
        <w:instrText xml:space="preserve"> \* MERGEFORMAT </w:instrText>
      </w:r>
      <w:r w:rsidR="00A7551F" w:rsidRPr="00F3215B">
        <w:rPr>
          <w:szCs w:val="22"/>
          <w:lang w:val="en-AU"/>
        </w:rPr>
      </w:r>
      <w:r w:rsidR="00A7551F" w:rsidRPr="00F3215B">
        <w:rPr>
          <w:szCs w:val="22"/>
          <w:lang w:val="en-AU"/>
        </w:rPr>
        <w:fldChar w:fldCharType="separate"/>
      </w:r>
      <w:r w:rsidR="00335316" w:rsidRPr="00F3215B">
        <w:t xml:space="preserve">Figure </w:t>
      </w:r>
      <w:r w:rsidR="00335316">
        <w:rPr>
          <w:noProof/>
        </w:rPr>
        <w:t>5</w:t>
      </w:r>
      <w:r w:rsidR="00335316">
        <w:rPr>
          <w:noProof/>
        </w:rPr>
        <w:noBreakHyphen/>
        <w:t>33</w:t>
      </w:r>
      <w:r w:rsidR="00A7551F" w:rsidRPr="00F3215B">
        <w:rPr>
          <w:szCs w:val="22"/>
          <w:lang w:val="en-AU"/>
        </w:rPr>
        <w:fldChar w:fldCharType="end"/>
      </w:r>
      <w:r w:rsidR="00803656" w:rsidRPr="00F3215B">
        <w:rPr>
          <w:szCs w:val="22"/>
          <w:lang w:val="en-AU"/>
        </w:rPr>
        <w:t>).</w:t>
      </w:r>
      <w:r w:rsidR="00803656">
        <w:rPr>
          <w:szCs w:val="22"/>
          <w:lang w:val="en-AU"/>
        </w:rPr>
        <w:t xml:space="preserve"> </w:t>
      </w:r>
    </w:p>
    <w:p w14:paraId="7DD2772A" w14:textId="2B9A16F9" w:rsidR="000215D2" w:rsidRDefault="0067449E" w:rsidP="00495F17">
      <w:bookmarkStart w:id="1640" w:name="_Ref470137024"/>
      <w:bookmarkEnd w:id="1635"/>
      <w:r>
        <w:t xml:space="preserve">Compared </w:t>
      </w:r>
      <w:r w:rsidR="00FC2B79">
        <w:t xml:space="preserve">to the </w:t>
      </w:r>
      <w:r w:rsidR="004673DF">
        <w:t xml:space="preserve">Barron </w:t>
      </w:r>
      <w:r w:rsidR="00FC2B79">
        <w:t>Daintree</w:t>
      </w:r>
      <w:r w:rsidR="004A67CE">
        <w:t xml:space="preserve"> </w:t>
      </w:r>
      <w:r w:rsidR="000E7BB4">
        <w:t xml:space="preserve">Mossman </w:t>
      </w:r>
      <w:r w:rsidR="00FC2B79">
        <w:t>sub-region, the combined discharge and loads calculated for the 201</w:t>
      </w:r>
      <w:r w:rsidR="002C10FC">
        <w:t>7</w:t>
      </w:r>
      <w:r w:rsidR="00FC2B79">
        <w:rPr>
          <w:color w:val="000000" w:themeColor="text1"/>
        </w:rPr>
        <w:t>–</w:t>
      </w:r>
      <w:r w:rsidR="00FC2B79">
        <w:t>1</w:t>
      </w:r>
      <w:r w:rsidR="002C10FC">
        <w:t>8</w:t>
      </w:r>
      <w:r w:rsidR="00FC2B79">
        <w:t xml:space="preserve"> water year from the Russell-Mulgrave and Johnstone Basins were in the </w:t>
      </w:r>
      <w:r>
        <w:t>higher</w:t>
      </w:r>
      <w:r w:rsidR="00FC2B79">
        <w:t xml:space="preserve"> range </w:t>
      </w:r>
      <w:r w:rsidR="00C16B55">
        <w:t xml:space="preserve">to that </w:t>
      </w:r>
      <w:r w:rsidR="00FC2B79">
        <w:t xml:space="preserve">recorded over the past </w:t>
      </w:r>
      <w:r>
        <w:t>decade</w:t>
      </w:r>
      <w:r w:rsidR="00FC2B79">
        <w:t xml:space="preserve"> (</w:t>
      </w:r>
      <w:r w:rsidR="001F5E3D">
        <w:fldChar w:fldCharType="begin"/>
      </w:r>
      <w:r w:rsidR="001F5E3D">
        <w:instrText xml:space="preserve"> REF _Ref532639689 \h </w:instrText>
      </w:r>
      <w:r w:rsidR="001F5E3D">
        <w:fldChar w:fldCharType="separate"/>
      </w:r>
      <w:r w:rsidR="00335316">
        <w:t xml:space="preserve">Figure </w:t>
      </w:r>
      <w:r w:rsidR="00335316">
        <w:rPr>
          <w:noProof/>
        </w:rPr>
        <w:t>5</w:t>
      </w:r>
      <w:r w:rsidR="00335316">
        <w:noBreakHyphen/>
      </w:r>
      <w:r w:rsidR="00335316">
        <w:rPr>
          <w:noProof/>
        </w:rPr>
        <w:t>34</w:t>
      </w:r>
      <w:r w:rsidR="001F5E3D">
        <w:fldChar w:fldCharType="end"/>
      </w:r>
      <w:r w:rsidR="00FC2B79">
        <w:t>).</w:t>
      </w:r>
      <w:r w:rsidR="000E00FC">
        <w:t xml:space="preserve"> </w:t>
      </w:r>
    </w:p>
    <w:p w14:paraId="18F45930" w14:textId="0D62A8E1" w:rsidR="00DB0C81" w:rsidRDefault="000E00FC" w:rsidP="00495F17">
      <w:r w:rsidRPr="00F3215B">
        <w:t xml:space="preserve">Discharge, </w:t>
      </w:r>
      <w:r w:rsidR="00495F17" w:rsidRPr="00F3215B">
        <w:t>TSS, PN and DIN loads were amongst the highest measured since the large 2010</w:t>
      </w:r>
      <w:r w:rsidR="00C16B55" w:rsidRPr="007324E8">
        <w:rPr>
          <w:szCs w:val="22"/>
          <w:lang w:val="en-AU"/>
        </w:rPr>
        <w:t>–</w:t>
      </w:r>
      <w:r w:rsidR="00495F17" w:rsidRPr="00F3215B">
        <w:t xml:space="preserve">11 water year. </w:t>
      </w:r>
      <w:r w:rsidR="00FC2B79" w:rsidRPr="00F3215B">
        <w:t xml:space="preserve">Over the </w:t>
      </w:r>
      <w:r w:rsidR="004A67CE" w:rsidRPr="00F3215B">
        <w:t>1</w:t>
      </w:r>
      <w:r w:rsidR="000E7BB4" w:rsidRPr="00F3215B">
        <w:t>2</w:t>
      </w:r>
      <w:r w:rsidR="004A67CE" w:rsidRPr="00F3215B">
        <w:t>-year</w:t>
      </w:r>
      <w:r w:rsidR="00FC2B79" w:rsidRPr="00F3215B">
        <w:t xml:space="preserve"> period</w:t>
      </w:r>
      <w:r w:rsidR="00DB0C81">
        <w:t>:</w:t>
      </w:r>
    </w:p>
    <w:p w14:paraId="3444573D" w14:textId="15A32A66" w:rsidR="00DB0C81" w:rsidRDefault="00FC2B79" w:rsidP="00F34575">
      <w:pPr>
        <w:pStyle w:val="ListParagraph"/>
        <w:numPr>
          <w:ilvl w:val="0"/>
          <w:numId w:val="55"/>
        </w:numPr>
      </w:pPr>
      <w:r w:rsidRPr="008C038B">
        <w:t xml:space="preserve">discharge has varied from 5100 </w:t>
      </w:r>
      <w:r w:rsidR="000215D2">
        <w:t>G</w:t>
      </w:r>
      <w:r w:rsidRPr="008C038B">
        <w:t>L (2015</w:t>
      </w:r>
      <w:r w:rsidR="00C16B55" w:rsidRPr="007324E8">
        <w:rPr>
          <w:szCs w:val="22"/>
          <w:lang w:val="en-AU"/>
        </w:rPr>
        <w:t>–</w:t>
      </w:r>
      <w:r w:rsidRPr="008C038B">
        <w:t xml:space="preserve">16) to 16,900 </w:t>
      </w:r>
      <w:r w:rsidR="000215D2">
        <w:t>G</w:t>
      </w:r>
      <w:r w:rsidRPr="008C038B">
        <w:t>L (2010</w:t>
      </w:r>
      <w:r w:rsidR="00C16B55" w:rsidRPr="007324E8">
        <w:rPr>
          <w:szCs w:val="22"/>
          <w:lang w:val="en-AU"/>
        </w:rPr>
        <w:t>–</w:t>
      </w:r>
      <w:r w:rsidRPr="008C038B">
        <w:t>11)</w:t>
      </w:r>
    </w:p>
    <w:p w14:paraId="2F951251" w14:textId="630E01D3" w:rsidR="00DB0C81" w:rsidRDefault="00FC2B79" w:rsidP="00F34575">
      <w:pPr>
        <w:pStyle w:val="ListParagraph"/>
        <w:numPr>
          <w:ilvl w:val="0"/>
          <w:numId w:val="55"/>
        </w:numPr>
      </w:pPr>
      <w:r w:rsidRPr="008C038B">
        <w:t>TSS loads have ranged from 320 kt (2014</w:t>
      </w:r>
      <w:r w:rsidR="00C16B55" w:rsidRPr="007324E8">
        <w:rPr>
          <w:szCs w:val="22"/>
          <w:lang w:val="en-AU"/>
        </w:rPr>
        <w:t>–</w:t>
      </w:r>
      <w:r w:rsidRPr="008C038B">
        <w:t>15) to 1200 kt (2010</w:t>
      </w:r>
      <w:r w:rsidR="00C16B55" w:rsidRPr="007324E8">
        <w:rPr>
          <w:szCs w:val="22"/>
          <w:lang w:val="en-AU"/>
        </w:rPr>
        <w:t>–</w:t>
      </w:r>
      <w:r w:rsidRPr="008C038B">
        <w:t>11)</w:t>
      </w:r>
    </w:p>
    <w:p w14:paraId="36182D47" w14:textId="7FC72584" w:rsidR="00DB0C81" w:rsidRDefault="00FC2B79" w:rsidP="00F34575">
      <w:pPr>
        <w:pStyle w:val="ListParagraph"/>
        <w:numPr>
          <w:ilvl w:val="0"/>
          <w:numId w:val="55"/>
        </w:numPr>
      </w:pPr>
      <w:r w:rsidRPr="008C038B">
        <w:t xml:space="preserve">DIN loads </w:t>
      </w:r>
      <w:r w:rsidR="00DB0C81" w:rsidRPr="008C038B">
        <w:t xml:space="preserve">ranged </w:t>
      </w:r>
      <w:r w:rsidRPr="008C038B">
        <w:t>from 981 t (2016</w:t>
      </w:r>
      <w:r w:rsidR="00C16B55" w:rsidRPr="007324E8">
        <w:rPr>
          <w:szCs w:val="22"/>
          <w:lang w:val="en-AU"/>
        </w:rPr>
        <w:t>–</w:t>
      </w:r>
      <w:r w:rsidRPr="008C038B">
        <w:t>17) to 5000 t (2010</w:t>
      </w:r>
      <w:r w:rsidR="00C16B55" w:rsidRPr="007324E8">
        <w:rPr>
          <w:szCs w:val="22"/>
          <w:lang w:val="en-AU"/>
        </w:rPr>
        <w:t>–</w:t>
      </w:r>
      <w:r w:rsidRPr="008C038B">
        <w:t xml:space="preserve">11) </w:t>
      </w:r>
    </w:p>
    <w:p w14:paraId="2427E1BE" w14:textId="6EB99817" w:rsidR="00DB0C81" w:rsidRDefault="00FC2B79" w:rsidP="00F34575">
      <w:pPr>
        <w:pStyle w:val="ListParagraph"/>
        <w:numPr>
          <w:ilvl w:val="0"/>
          <w:numId w:val="55"/>
        </w:numPr>
      </w:pPr>
      <w:r w:rsidRPr="008C038B">
        <w:t xml:space="preserve">PN loads </w:t>
      </w:r>
      <w:r w:rsidR="00DB0C81" w:rsidRPr="008C038B">
        <w:t xml:space="preserve">ranged </w:t>
      </w:r>
      <w:r w:rsidRPr="008C038B">
        <w:t>from 1400 t (</w:t>
      </w:r>
      <w:r w:rsidR="000215D2" w:rsidRPr="008C038B">
        <w:t>2014</w:t>
      </w:r>
      <w:r w:rsidR="00C16B55" w:rsidRPr="007324E8">
        <w:rPr>
          <w:szCs w:val="22"/>
          <w:lang w:val="en-AU"/>
        </w:rPr>
        <w:t>–</w:t>
      </w:r>
      <w:r w:rsidR="000215D2" w:rsidRPr="008C038B">
        <w:t>15</w:t>
      </w:r>
      <w:r w:rsidRPr="008C038B">
        <w:t>) to 4900 t (2010</w:t>
      </w:r>
      <w:r w:rsidR="00C16B55" w:rsidRPr="007324E8">
        <w:rPr>
          <w:szCs w:val="22"/>
          <w:lang w:val="en-AU"/>
        </w:rPr>
        <w:t>–</w:t>
      </w:r>
      <w:r w:rsidRPr="008C038B">
        <w:t xml:space="preserve">11). </w:t>
      </w:r>
    </w:p>
    <w:p w14:paraId="14D62E60" w14:textId="3DAA651D" w:rsidR="00FC2B79" w:rsidRDefault="00FC2B79" w:rsidP="00495F17">
      <w:r w:rsidRPr="008C038B">
        <w:t>Of the three</w:t>
      </w:r>
      <w:r>
        <w:t xml:space="preserve"> sub-regions within the Wet Tropics NRM region, the Russell-Mulgrave and Johnstone Basins collectively contribute similar discharge and loads to the Tully</w:t>
      </w:r>
      <w:r w:rsidR="00352CE4">
        <w:t>-</w:t>
      </w:r>
      <w:r>
        <w:t xml:space="preserve">Murray and Herbert Basins during low to </w:t>
      </w:r>
      <w:r w:rsidR="00495F17">
        <w:t>average</w:t>
      </w:r>
      <w:r>
        <w:t xml:space="preserve"> rainfall/discharge years, although the latter basins contribute higher values</w:t>
      </w:r>
      <w:r w:rsidR="00495F17">
        <w:t xml:space="preserve"> (particularly DIN)</w:t>
      </w:r>
      <w:r>
        <w:t xml:space="preserve"> during the high discharge years such as in 2008</w:t>
      </w:r>
      <w:r w:rsidR="00C16B55" w:rsidRPr="007324E8">
        <w:rPr>
          <w:szCs w:val="22"/>
          <w:lang w:val="en-AU"/>
        </w:rPr>
        <w:t>–</w:t>
      </w:r>
      <w:r>
        <w:t>09 and 2010</w:t>
      </w:r>
      <w:r w:rsidR="00C16B55" w:rsidRPr="007324E8">
        <w:rPr>
          <w:szCs w:val="22"/>
          <w:lang w:val="en-AU"/>
        </w:rPr>
        <w:t>–</w:t>
      </w:r>
      <w:r>
        <w:t xml:space="preserve">11 water years. </w:t>
      </w:r>
    </w:p>
    <w:p w14:paraId="3E5D2068" w14:textId="3AE2DBDD" w:rsidR="00532710" w:rsidRPr="00532710" w:rsidRDefault="00215805" w:rsidP="00532710">
      <w:pPr>
        <w:rPr>
          <w:rFonts w:eastAsia="SimSun"/>
          <w:lang w:val="en-US"/>
        </w:rPr>
      </w:pPr>
      <w:r>
        <w:rPr>
          <w:rFonts w:eastAsia="SimSun"/>
          <w:lang w:val="en-US"/>
        </w:rPr>
        <w:fldChar w:fldCharType="begin"/>
      </w:r>
      <w:r>
        <w:rPr>
          <w:rFonts w:eastAsia="SimSun"/>
          <w:lang w:val="en-US"/>
        </w:rPr>
        <w:instrText xml:space="preserve"> REF _Ref4162144 \h </w:instrText>
      </w:r>
      <w:r>
        <w:rPr>
          <w:rFonts w:eastAsia="SimSun"/>
          <w:lang w:val="en-US"/>
        </w:rPr>
      </w:r>
      <w:r>
        <w:rPr>
          <w:rFonts w:eastAsia="SimSun"/>
          <w:lang w:val="en-US"/>
        </w:rPr>
        <w:fldChar w:fldCharType="separate"/>
      </w:r>
      <w:r w:rsidR="00335316" w:rsidRPr="00931640">
        <w:t xml:space="preserve">Figure </w:t>
      </w:r>
      <w:r w:rsidR="00335316">
        <w:rPr>
          <w:noProof/>
        </w:rPr>
        <w:t>4</w:t>
      </w:r>
      <w:r w:rsidR="00335316">
        <w:noBreakHyphen/>
      </w:r>
      <w:r w:rsidR="00335316">
        <w:rPr>
          <w:noProof/>
        </w:rPr>
        <w:t>7</w:t>
      </w:r>
      <w:r>
        <w:rPr>
          <w:rFonts w:eastAsia="SimSun"/>
          <w:lang w:val="en-US"/>
        </w:rPr>
        <w:fldChar w:fldCharType="end"/>
      </w:r>
      <w:r>
        <w:rPr>
          <w:rFonts w:eastAsia="SimSun"/>
          <w:lang w:val="en-US"/>
        </w:rPr>
        <w:t xml:space="preserve"> and </w:t>
      </w:r>
      <w:r>
        <w:rPr>
          <w:rFonts w:eastAsia="SimSun"/>
          <w:lang w:val="en-US"/>
        </w:rPr>
        <w:fldChar w:fldCharType="begin"/>
      </w:r>
      <w:r>
        <w:rPr>
          <w:rFonts w:eastAsia="SimSun"/>
          <w:lang w:val="en-US"/>
        </w:rPr>
        <w:instrText xml:space="preserve"> REF _Ref4162188 \h </w:instrText>
      </w:r>
      <w:r>
        <w:rPr>
          <w:rFonts w:eastAsia="SimSun"/>
          <w:lang w:val="en-US"/>
        </w:rPr>
      </w:r>
      <w:r>
        <w:rPr>
          <w:rFonts w:eastAsia="SimSun"/>
          <w:lang w:val="en-US"/>
        </w:rPr>
        <w:fldChar w:fldCharType="separate"/>
      </w:r>
      <w:r w:rsidR="00335316" w:rsidRPr="00E02C3B">
        <w:t>F</w:t>
      </w:r>
      <w:r w:rsidR="00335316" w:rsidRPr="0054607B">
        <w:t xml:space="preserve">igure </w:t>
      </w:r>
      <w:r w:rsidR="00335316">
        <w:rPr>
          <w:noProof/>
        </w:rPr>
        <w:t>4</w:t>
      </w:r>
      <w:r w:rsidR="00335316">
        <w:noBreakHyphen/>
      </w:r>
      <w:r w:rsidR="00335316">
        <w:rPr>
          <w:noProof/>
        </w:rPr>
        <w:t>11</w:t>
      </w:r>
      <w:r>
        <w:rPr>
          <w:rFonts w:eastAsia="SimSun"/>
          <w:lang w:val="en-US"/>
        </w:rPr>
        <w:fldChar w:fldCharType="end"/>
      </w:r>
      <w:r>
        <w:rPr>
          <w:rFonts w:eastAsia="SimSun"/>
          <w:lang w:val="en-US"/>
        </w:rPr>
        <w:t xml:space="preserve"> </w:t>
      </w:r>
      <w:r w:rsidR="00532710" w:rsidRPr="00F3215B">
        <w:rPr>
          <w:rFonts w:eastAsia="SimSun"/>
          <w:lang w:val="en-US"/>
        </w:rPr>
        <w:t>show the estimated DIN and TSS contributions for the Wet Tropics region in 2017</w:t>
      </w:r>
      <w:r w:rsidR="00C16B55" w:rsidRPr="007324E8">
        <w:rPr>
          <w:szCs w:val="22"/>
          <w:lang w:val="en-AU"/>
        </w:rPr>
        <w:t>–</w:t>
      </w:r>
      <w:r w:rsidR="00532710" w:rsidRPr="00F3215B">
        <w:rPr>
          <w:rFonts w:eastAsia="SimSun"/>
          <w:lang w:val="en-US"/>
        </w:rPr>
        <w:t>18</w:t>
      </w:r>
      <w:r w:rsidR="00DB0C81">
        <w:rPr>
          <w:rFonts w:eastAsia="SimSun"/>
          <w:lang w:val="en-US"/>
        </w:rPr>
        <w:t xml:space="preserve"> </w:t>
      </w:r>
      <w:r w:rsidR="00DB0C81" w:rsidRPr="00F3215B">
        <w:rPr>
          <w:rFonts w:eastAsia="SimSun"/>
          <w:lang w:val="en-US"/>
        </w:rPr>
        <w:t>and 2010</w:t>
      </w:r>
      <w:r w:rsidR="00C16B55" w:rsidRPr="007324E8">
        <w:rPr>
          <w:szCs w:val="22"/>
          <w:lang w:val="en-AU"/>
        </w:rPr>
        <w:t>–</w:t>
      </w:r>
      <w:r w:rsidR="00DB0C81" w:rsidRPr="00F3215B">
        <w:rPr>
          <w:rFonts w:eastAsia="SimSun"/>
          <w:lang w:val="en-US"/>
        </w:rPr>
        <w:t>11</w:t>
      </w:r>
      <w:r w:rsidR="00532710" w:rsidRPr="00F3215B">
        <w:rPr>
          <w:rFonts w:eastAsia="SimSun"/>
          <w:lang w:val="en-US"/>
        </w:rPr>
        <w:t>, highlighting the domi</w:t>
      </w:r>
      <w:r w:rsidR="00532710" w:rsidRPr="00532710">
        <w:rPr>
          <w:rFonts w:eastAsia="SimSun"/>
          <w:lang w:val="en-US"/>
        </w:rPr>
        <w:t>nant influence of the Johnstone River to river-derived DIN (21%) and TSS (32%) loadings in the Wet Tropics region. The contribution to the Wet Tropics river-derived loading from the Russell-Mulgrave River was predicted to be around 14% for DIN and TSS.</w:t>
      </w:r>
    </w:p>
    <w:bookmarkEnd w:id="1640"/>
    <w:p w14:paraId="279801FA" w14:textId="3910210F" w:rsidR="00D91E99" w:rsidRPr="00F3215B" w:rsidRDefault="00215805" w:rsidP="0029643F">
      <w:r>
        <w:rPr>
          <w:noProof/>
          <w:lang w:val="en-AU" w:eastAsia="en-AU"/>
        </w:rPr>
        <mc:AlternateContent>
          <mc:Choice Requires="wps">
            <w:drawing>
              <wp:anchor distT="0" distB="0" distL="114300" distR="114300" simplePos="0" relativeHeight="251845632" behindDoc="0" locked="0" layoutInCell="1" allowOverlap="0" wp14:anchorId="37356BEA" wp14:editId="48DA9BA9">
                <wp:simplePos x="0" y="0"/>
                <wp:positionH relativeFrom="margin">
                  <wp:align>center</wp:align>
                </wp:positionH>
                <wp:positionV relativeFrom="margin">
                  <wp:align>top</wp:align>
                </wp:positionV>
                <wp:extent cx="5734800" cy="7545600"/>
                <wp:effectExtent l="0" t="0" r="0" b="0"/>
                <wp:wrapTopAndBottom/>
                <wp:docPr id="7175" name="Text Box 7175"/>
                <wp:cNvGraphicFramePr/>
                <a:graphic xmlns:a="http://schemas.openxmlformats.org/drawingml/2006/main">
                  <a:graphicData uri="http://schemas.microsoft.com/office/word/2010/wordprocessingShape">
                    <wps:wsp>
                      <wps:cNvSpPr txBox="1"/>
                      <wps:spPr>
                        <a:xfrm>
                          <a:off x="0" y="0"/>
                          <a:ext cx="5734800" cy="7545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77B64F" w14:textId="17B0B0BC" w:rsidR="008A7E23" w:rsidRDefault="008A7E23" w:rsidP="0029643F">
                            <w:pPr>
                              <w:jc w:val="center"/>
                            </w:pPr>
                            <w:bookmarkStart w:id="1641" w:name="_Ref505343290"/>
                            <w:r>
                              <w:rPr>
                                <w:noProof/>
                                <w:lang w:val="en-AU" w:eastAsia="en-AU"/>
                              </w:rPr>
                              <w:drawing>
                                <wp:inline distT="0" distB="0" distL="0" distR="0" wp14:anchorId="7078CBB9" wp14:editId="51A8809B">
                                  <wp:extent cx="5545455" cy="6436831"/>
                                  <wp:effectExtent l="0" t="0" r="0" b="2540"/>
                                  <wp:docPr id="7199" name="Picture 7199" descr=" Loads of (A) total suspended solids (TSS), (B) dissolved inorganic (DIN) and particulate nitrogen (PN), and (C) discharge for the Russell, Mulgrave and Johnstone Basins from 2006 to 2018. The loads reported here are a combination of ‘best estimates’ for each basin based on ‘up-scaled discharge data from gauging stations, monitoring data (Johnstone River), the DIN model developed in Lewis et al. (2014) and annual mean concentrations and discharge from monitoring data or Source Catchments modelling data. Dotted line represents the long-term median for basin discharge." title="Loading from Russell Mulgrave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Russell-Mulgrave-Johnstone.JP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545455" cy="6436831"/>
                                          </a:xfrm>
                                          <a:prstGeom prst="rect">
                                            <a:avLst/>
                                          </a:prstGeom>
                                        </pic:spPr>
                                      </pic:pic>
                                    </a:graphicData>
                                  </a:graphic>
                                </wp:inline>
                              </w:drawing>
                            </w:r>
                            <w:bookmarkEnd w:id="1641"/>
                          </w:p>
                          <w:p w14:paraId="707A7E05" w14:textId="710BACB1" w:rsidR="008A7E23" w:rsidRDefault="008A7E23" w:rsidP="0029643F">
                            <w:pPr>
                              <w:pStyle w:val="Figure"/>
                            </w:pPr>
                            <w:bookmarkStart w:id="1642" w:name="_Ref532639689"/>
                            <w:bookmarkStart w:id="1643" w:name="_Toc10536240"/>
                            <w:r>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34</w:t>
                            </w:r>
                            <w:r>
                              <w:fldChar w:fldCharType="end"/>
                            </w:r>
                            <w:bookmarkEnd w:id="1642"/>
                            <w:r>
                              <w:t>: Loads of (A) total suspended solids (TSS)</w:t>
                            </w:r>
                            <w:r w:rsidRPr="00B94236">
                              <w:t xml:space="preserve">, (B) </w:t>
                            </w:r>
                            <w:r>
                              <w:t>dissolved inorganic (</w:t>
                            </w:r>
                            <w:r w:rsidRPr="00B94236">
                              <w:t>DIN</w:t>
                            </w:r>
                            <w:r>
                              <w:t>)</w:t>
                            </w:r>
                            <w:r w:rsidRPr="00B94236">
                              <w:t xml:space="preserve"> and </w:t>
                            </w:r>
                            <w:r>
                              <w:t>particulate nitrogen (</w:t>
                            </w:r>
                            <w:r w:rsidRPr="00B94236">
                              <w:t>PN</w:t>
                            </w:r>
                            <w:r>
                              <w:t>),</w:t>
                            </w:r>
                            <w:r w:rsidRPr="00B94236">
                              <w:t xml:space="preserve"> and (C) discharge </w:t>
                            </w:r>
                            <w:r w:rsidRPr="00194BBA">
                              <w:t>for the Russell, Mulgrave and Johnstone Basins from 2006</w:t>
                            </w:r>
                            <w:r>
                              <w:t xml:space="preserve"> to 2018. </w:t>
                            </w:r>
                            <w:r w:rsidRPr="00194BBA">
                              <w:t>The loads reported here are a combination of ‘best estimates’ for each basin based on ‘up-scaled discharge data from gauging stations, monitoring data (Johnstone River), the DIN model developed in Lewis et al. (2014) and annual mean concentrations and discharge from monitoring data or Source Catchments modelling data.</w:t>
                            </w:r>
                            <w:r>
                              <w:t xml:space="preserve"> Dotted line represents the long-term median for basin discharge.</w:t>
                            </w:r>
                            <w:bookmarkEnd w:id="164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56BEA" id="Text Box 7175" o:spid="_x0000_s1047" type="#_x0000_t202" style="position:absolute;left:0;text-align:left;margin-left:0;margin-top:0;width:451.55pt;height:594.15pt;z-index:251845632;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" o:allowoverlap="f" filled="f" stroked="f" strokeweight=".5pt">
                <v:textbox>
                  <w:txbxContent>
                    <w:p w14:paraId="5177B64F" w14:textId="17B0B0BC" w:rsidR="008A7E23" w:rsidRDefault="008A7E23" w:rsidP="0029643F">
                      <w:pPr>
                        <w:jc w:val="center"/>
                      </w:pPr>
                      <w:bookmarkStart w:id="1644" w:name="_Ref505343290"/>
                      <w:r>
                        <w:rPr>
                          <w:noProof/>
                          <w:lang w:val="en-AU" w:eastAsia="en-AU"/>
                        </w:rPr>
                        <w:drawing>
                          <wp:inline distT="0" distB="0" distL="0" distR="0" wp14:anchorId="7078CBB9" wp14:editId="51A8809B">
                            <wp:extent cx="5545455" cy="6436831"/>
                            <wp:effectExtent l="0" t="0" r="0" b="2540"/>
                            <wp:docPr id="7199" name="Picture 7199" descr=" Loads of (A) total suspended solids (TSS), (B) dissolved inorganic (DIN) and particulate nitrogen (PN), and (C) discharge for the Russell, Mulgrave and Johnstone Basins from 2006 to 2018. The loads reported here are a combination of ‘best estimates’ for each basin based on ‘up-scaled discharge data from gauging stations, monitoring data (Johnstone River), the DIN model developed in Lewis et al. (2014) and annual mean concentrations and discharge from monitoring data or Source Catchments modelling data. Dotted line represents the long-term median for basin discharge." title="Loading from Russell Mulgrave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Russell-Mulgrave-Johnstone.JP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545455" cy="6436831"/>
                                    </a:xfrm>
                                    <a:prstGeom prst="rect">
                                      <a:avLst/>
                                    </a:prstGeom>
                                  </pic:spPr>
                                </pic:pic>
                              </a:graphicData>
                            </a:graphic>
                          </wp:inline>
                        </w:drawing>
                      </w:r>
                      <w:bookmarkEnd w:id="1644"/>
                    </w:p>
                    <w:p w14:paraId="707A7E05" w14:textId="710BACB1" w:rsidR="008A7E23" w:rsidRDefault="008A7E23" w:rsidP="0029643F">
                      <w:pPr>
                        <w:pStyle w:val="Figure"/>
                      </w:pPr>
                      <w:bookmarkStart w:id="1645" w:name="_Ref532639689"/>
                      <w:bookmarkStart w:id="1646" w:name="_Toc10536240"/>
                      <w:r>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34</w:t>
                      </w:r>
                      <w:r>
                        <w:fldChar w:fldCharType="end"/>
                      </w:r>
                      <w:bookmarkEnd w:id="1645"/>
                      <w:r>
                        <w:t>: Loads of (A) total suspended solids (TSS)</w:t>
                      </w:r>
                      <w:r w:rsidRPr="00B94236">
                        <w:t xml:space="preserve">, (B) </w:t>
                      </w:r>
                      <w:r>
                        <w:t>dissolved inorganic (</w:t>
                      </w:r>
                      <w:r w:rsidRPr="00B94236">
                        <w:t>DIN</w:t>
                      </w:r>
                      <w:r>
                        <w:t>)</w:t>
                      </w:r>
                      <w:r w:rsidRPr="00B94236">
                        <w:t xml:space="preserve"> and </w:t>
                      </w:r>
                      <w:r>
                        <w:t>particulate nitrogen (</w:t>
                      </w:r>
                      <w:r w:rsidRPr="00B94236">
                        <w:t>PN</w:t>
                      </w:r>
                      <w:r>
                        <w:t>),</w:t>
                      </w:r>
                      <w:r w:rsidRPr="00B94236">
                        <w:t xml:space="preserve"> and (C) discharge </w:t>
                      </w:r>
                      <w:r w:rsidRPr="00194BBA">
                        <w:t>for the Russell, Mulgrave and Johnstone Basins from 2006</w:t>
                      </w:r>
                      <w:r>
                        <w:t xml:space="preserve"> to 2018. </w:t>
                      </w:r>
                      <w:r w:rsidRPr="00194BBA">
                        <w:t>The loads reported here are a combination of ‘best estimates’ for each basin based on ‘up-scaled discharge data from gauging stations, monitoring data (Johnstone River), the DIN model developed in Lewis et al. (2014) and annual mean concentrations and discharge from monitoring data or Source Catchments modelling data.</w:t>
                      </w:r>
                      <w:r>
                        <w:t xml:space="preserve"> Dotted line represents the long-term median for basin discharge.</w:t>
                      </w:r>
                      <w:bookmarkEnd w:id="1646"/>
                    </w:p>
                  </w:txbxContent>
                </v:textbox>
                <w10:wrap type="topAndBottom" anchorx="margin" anchory="margin"/>
              </v:shape>
            </w:pict>
          </mc:Fallback>
        </mc:AlternateContent>
      </w:r>
    </w:p>
    <w:p w14:paraId="246BC162" w14:textId="4257D1B3" w:rsidR="00803656" w:rsidRPr="009E4F1E" w:rsidRDefault="00803656" w:rsidP="00BA08AB">
      <w:pPr>
        <w:jc w:val="left"/>
        <w:rPr>
          <w:i/>
        </w:rPr>
      </w:pPr>
      <w:bookmarkStart w:id="1647" w:name="_Hlk501013851"/>
      <w:r w:rsidRPr="009E4F1E">
        <w:rPr>
          <w:i/>
        </w:rPr>
        <w:t>Ambient water quality</w:t>
      </w:r>
      <w:r w:rsidR="00C443BE" w:rsidRPr="009E4F1E">
        <w:rPr>
          <w:i/>
        </w:rPr>
        <w:t xml:space="preserve"> and the in</w:t>
      </w:r>
      <w:r w:rsidR="002D5823" w:rsidRPr="009E4F1E">
        <w:rPr>
          <w:i/>
        </w:rPr>
        <w:t>-</w:t>
      </w:r>
      <w:r w:rsidR="00C443BE" w:rsidRPr="009E4F1E">
        <w:rPr>
          <w:i/>
        </w:rPr>
        <w:t xml:space="preserve">situ </w:t>
      </w:r>
      <w:r w:rsidR="000D59BA" w:rsidRPr="009E4F1E">
        <w:rPr>
          <w:i/>
        </w:rPr>
        <w:t>Water Quality Index</w:t>
      </w:r>
    </w:p>
    <w:p w14:paraId="0F3E44D0" w14:textId="3213325D" w:rsidR="008B1579" w:rsidRDefault="00691CD5" w:rsidP="00136475">
      <w:pPr>
        <w:rPr>
          <w:lang w:val="en-AU"/>
        </w:rPr>
      </w:pPr>
      <w:r w:rsidRPr="00F3215B">
        <w:rPr>
          <w:lang w:val="en-AU"/>
        </w:rPr>
        <w:t>When interpreting the long-term water quality trends in this region</w:t>
      </w:r>
      <w:r w:rsidR="00677A18">
        <w:rPr>
          <w:lang w:val="en-AU"/>
        </w:rPr>
        <w:t>,</w:t>
      </w:r>
      <w:r w:rsidRPr="00F3215B">
        <w:rPr>
          <w:lang w:val="en-AU"/>
        </w:rPr>
        <w:t xml:space="preserve"> it should be noted that the location of some of the loggers have changed and that the number of water sampling sites and frequency of sampling was increased during 2015. Some of these new sites were placed further inshore and they are therefore likely to be </w:t>
      </w:r>
      <w:r w:rsidR="00352CE4" w:rsidRPr="00F3215B">
        <w:rPr>
          <w:lang w:val="en-AU"/>
        </w:rPr>
        <w:t xml:space="preserve">more often </w:t>
      </w:r>
      <w:r w:rsidRPr="00F3215B">
        <w:rPr>
          <w:lang w:val="en-AU"/>
        </w:rPr>
        <w:t xml:space="preserve">affected by </w:t>
      </w:r>
      <w:r w:rsidR="00E42BE9">
        <w:rPr>
          <w:lang w:val="en-AU"/>
        </w:rPr>
        <w:t>p</w:t>
      </w:r>
      <w:r w:rsidR="00E42BE9" w:rsidRPr="00F3215B">
        <w:rPr>
          <w:lang w:val="en-AU"/>
        </w:rPr>
        <w:t xml:space="preserve">rimary </w:t>
      </w:r>
      <w:r w:rsidRPr="00F3215B">
        <w:rPr>
          <w:lang w:val="en-AU"/>
        </w:rPr>
        <w:t xml:space="preserve">and </w:t>
      </w:r>
      <w:r w:rsidR="00E42BE9">
        <w:rPr>
          <w:lang w:val="en-AU"/>
        </w:rPr>
        <w:t>s</w:t>
      </w:r>
      <w:r w:rsidR="00E42BE9" w:rsidRPr="00F3215B">
        <w:rPr>
          <w:lang w:val="en-AU"/>
        </w:rPr>
        <w:t xml:space="preserve">econdary </w:t>
      </w:r>
      <w:r w:rsidRPr="00F3215B">
        <w:rPr>
          <w:lang w:val="en-AU"/>
        </w:rPr>
        <w:t>plume-type waters.</w:t>
      </w:r>
    </w:p>
    <w:p w14:paraId="1B9691D4" w14:textId="4BD384C4" w:rsidR="00562273" w:rsidRDefault="00562273">
      <w:pPr>
        <w:spacing w:before="0" w:after="160" w:line="259" w:lineRule="auto"/>
        <w:jc w:val="left"/>
        <w:rPr>
          <w:color w:val="000000" w:themeColor="text1"/>
          <w:lang w:val="en-AU"/>
        </w:rPr>
      </w:pPr>
      <w:r>
        <w:rPr>
          <w:rFonts w:eastAsia="SimSun"/>
          <w:noProof/>
          <w:sz w:val="18"/>
          <w:lang w:val="en-AU" w:eastAsia="en-AU"/>
        </w:rPr>
        <mc:AlternateContent>
          <mc:Choice Requires="wps">
            <w:drawing>
              <wp:anchor distT="0" distB="0" distL="114300" distR="114300" simplePos="0" relativeHeight="251720704" behindDoc="0" locked="0" layoutInCell="1" allowOverlap="1" wp14:anchorId="76470AF6" wp14:editId="54EEBB5D">
                <wp:simplePos x="0" y="0"/>
                <wp:positionH relativeFrom="margin">
                  <wp:align>left</wp:align>
                </wp:positionH>
                <wp:positionV relativeFrom="margin">
                  <wp:align>top</wp:align>
                </wp:positionV>
                <wp:extent cx="5709285" cy="8524875"/>
                <wp:effectExtent l="0" t="0" r="0" b="0"/>
                <wp:wrapTopAndBottom/>
                <wp:docPr id="312" name="Text Box 312"/>
                <wp:cNvGraphicFramePr/>
                <a:graphic xmlns:a="http://schemas.openxmlformats.org/drawingml/2006/main">
                  <a:graphicData uri="http://schemas.microsoft.com/office/word/2010/wordprocessingShape">
                    <wps:wsp>
                      <wps:cNvSpPr txBox="1"/>
                      <wps:spPr>
                        <a:xfrm>
                          <a:off x="0" y="0"/>
                          <a:ext cx="5709285" cy="8524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8C40FA4" w14:textId="248ECF0C" w:rsidR="008A7E23" w:rsidRDefault="008A7E23">
                            <w:r>
                              <w:rPr>
                                <w:noProof/>
                                <w:lang w:val="en-AU" w:eastAsia="en-AU"/>
                              </w:rPr>
                              <w:drawing>
                                <wp:inline distT="0" distB="0" distL="0" distR="0" wp14:anchorId="2A9EF8D4" wp14:editId="781AB778">
                                  <wp:extent cx="5520055" cy="6952615"/>
                                  <wp:effectExtent l="0" t="0" r="4445" b="635"/>
                                  <wp:docPr id="7200" name="Picture 7200" descr="Temporal trends in water quality for the Russell-Mulgrave sub-region. a) WQ Index, b) chlorophyll a (Chl-a), c) nitrate/nitrite (NOx), d) phosphate (PO4), e) turbidity, f) total suspended solids (TSS), g) Secchi depth, h) particulate nitrogen (PN), i) particulate phosphorus (PP), j) particulate organic carbon (POC) and k) dissolved organic carbon (DOC). The long-term trend in the WQ Index is depicted with circles, while the annual condition (implemented with sampling changes in 2015) is depited with squares in (a). Calculations are described in Appendix D-3. Trends in manually sampled water quality variables are represented by blue lines with blue shaded areas defining 95% confidence intervals accounting for the effects of wind, waves and tides after applying x-z detrending. Trends of records from ECO FLNTUSB instruments are represented in red, individual records are not displayed (see Figure E-1). Dashed horizontal reference lines indicate annual guideline values." title="Water quality results from Russell-Mulgrave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 name="gamm_Johnstone_Russell_Mulgrave_summary-01.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520055" cy="6952615"/>
                                          </a:xfrm>
                                          <a:prstGeom prst="rect">
                                            <a:avLst/>
                                          </a:prstGeom>
                                        </pic:spPr>
                                      </pic:pic>
                                    </a:graphicData>
                                  </a:graphic>
                                </wp:inline>
                              </w:drawing>
                            </w:r>
                          </w:p>
                          <w:p w14:paraId="054F354E" w14:textId="0C4BC4EC" w:rsidR="008A7E23" w:rsidRPr="00D75CF9" w:rsidRDefault="008A7E23" w:rsidP="00B53BF3">
                            <w:pPr>
                              <w:pStyle w:val="Figure"/>
                              <w:rPr>
                                <w:vanish/>
                                <w:specVanish/>
                              </w:rPr>
                            </w:pPr>
                            <w:bookmarkStart w:id="1648" w:name="_Ref532639789"/>
                            <w:bookmarkStart w:id="1649" w:name="_Toc10536241"/>
                            <w:r>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35</w:t>
                            </w:r>
                            <w:r>
                              <w:fldChar w:fldCharType="end"/>
                            </w:r>
                            <w:bookmarkEnd w:id="1648"/>
                            <w:r>
                              <w:t xml:space="preserve">: </w:t>
                            </w:r>
                            <w:r w:rsidRPr="00EF5E90">
                              <w:t xml:space="preserve">Temporal trends in water quality for the Russell-Mulgrave sub-region. a) </w:t>
                            </w:r>
                            <w:r>
                              <w:rPr>
                                <w:rStyle w:val="FigureChar"/>
                                <w:rFonts w:eastAsia="Calibri"/>
                                <w:szCs w:val="18"/>
                              </w:rPr>
                              <w:t>WQ Index</w:t>
                            </w:r>
                            <w:r w:rsidRPr="00EF5E90">
                              <w:t>, b) chl</w:t>
                            </w:r>
                            <w:r>
                              <w:t>o</w:t>
                            </w:r>
                            <w:r w:rsidRPr="00EF5E90">
                              <w:t>rophyll a (Chl-a), c) nitrate/nitrite (NO</w:t>
                            </w:r>
                            <w:r w:rsidRPr="009B59A2">
                              <w:rPr>
                                <w:vertAlign w:val="subscript"/>
                              </w:rPr>
                              <w:t>x</w:t>
                            </w:r>
                            <w:r w:rsidRPr="00EF5E90">
                              <w:t>), d) phosphate (PO4), e) turbidity, f) total suspended solids (TSS), g) Secchi depth, h) particulate nitrogen (PN), i) particulate phosphorus (PP), j) particulate organic carbon (POC) and k) dissolved organic carbon (DOC).</w:t>
                            </w:r>
                            <w:bookmarkEnd w:id="1649"/>
                            <w:r w:rsidRPr="00EF5E90">
                              <w:t xml:space="preserve"> </w:t>
                            </w:r>
                          </w:p>
                          <w:p w14:paraId="047E6843" w14:textId="6F330105" w:rsidR="008A7E23" w:rsidRDefault="008A7E23" w:rsidP="00A0338F">
                            <w:pPr>
                              <w:pStyle w:val="Figure"/>
                            </w:pPr>
                            <w:r>
                              <w:rPr>
                                <w:rFonts w:eastAsia="Calibri"/>
                              </w:rPr>
                              <w:t>The long-term trend in the WQ Index is depicted with circles, while the annual condition (implemented with sampling changes in 2015) is depited with squares in (a)</w:t>
                            </w:r>
                            <w:r w:rsidRPr="00016895">
                              <w:rPr>
                                <w:rStyle w:val="FigureChar"/>
                                <w:rFonts w:eastAsia="SimSun"/>
                                <w:szCs w:val="18"/>
                              </w:rPr>
                              <w:t xml:space="preserve">. </w:t>
                            </w:r>
                            <w:r>
                              <w:rPr>
                                <w:rStyle w:val="FigureChar"/>
                                <w:rFonts w:eastAsia="Calibri"/>
                                <w:szCs w:val="18"/>
                              </w:rPr>
                              <w:t>C</w:t>
                            </w:r>
                            <w:r w:rsidRPr="00016895">
                              <w:rPr>
                                <w:rStyle w:val="FigureChar"/>
                                <w:rFonts w:eastAsia="Calibri"/>
                                <w:szCs w:val="18"/>
                              </w:rPr>
                              <w:t>alculations are described in Appendix D-</w:t>
                            </w:r>
                            <w:r>
                              <w:rPr>
                                <w:rStyle w:val="FigureChar"/>
                                <w:rFonts w:eastAsia="Calibri"/>
                                <w:szCs w:val="18"/>
                              </w:rPr>
                              <w:t>3</w:t>
                            </w:r>
                            <w:r w:rsidRPr="00016895">
                              <w:rPr>
                                <w:rStyle w:val="FigureChar"/>
                                <w:rFonts w:eastAsia="Calibri"/>
                                <w:szCs w:val="18"/>
                              </w:rPr>
                              <w:t>. Trends in manually sampled water quality variables are represented by blue lines with blue shaded areas defining 95% confidence intervals accounting for the effects of wind, waves and tides after applying x-</w:t>
                            </w:r>
                            <w:r w:rsidRPr="00D80A5A">
                              <w:rPr>
                                <w:rStyle w:val="FigureChar"/>
                                <w:rFonts w:eastAsia="Calibri"/>
                              </w:rPr>
                              <w:t>z detrending</w:t>
                            </w:r>
                            <w:r>
                              <w:rPr>
                                <w:rStyle w:val="FigureChar"/>
                                <w:rFonts w:eastAsia="Calibri"/>
                              </w:rPr>
                              <w:t xml:space="preserve">. </w:t>
                            </w:r>
                            <w:r w:rsidRPr="00D80A5A">
                              <w:rPr>
                                <w:rStyle w:val="FigureChar"/>
                                <w:rFonts w:eastAsiaTheme="majorEastAsia"/>
                              </w:rPr>
                              <w:t>Trends of records from ECO FLNTUSB instruments are represented in red, individual records are not displayed</w:t>
                            </w:r>
                            <w:r>
                              <w:rPr>
                                <w:rStyle w:val="FigureChar"/>
                                <w:rFonts w:eastAsiaTheme="majorEastAsia"/>
                              </w:rPr>
                              <w:t xml:space="preserve"> (see Figure E-1)</w:t>
                            </w:r>
                            <w:r w:rsidRPr="00D80A5A">
                              <w:rPr>
                                <w:rStyle w:val="FigureChar"/>
                                <w:rFonts w:eastAsiaTheme="majorEastAsia"/>
                              </w:rPr>
                              <w:t xml:space="preserve">. </w:t>
                            </w:r>
                            <w:r w:rsidRPr="00D80A5A">
                              <w:rPr>
                                <w:rStyle w:val="FigureChar"/>
                                <w:rFonts w:eastAsia="Calibri"/>
                              </w:rPr>
                              <w:t xml:space="preserve">Dashed horizontal reference lines indicate </w:t>
                            </w:r>
                            <w:r>
                              <w:rPr>
                                <w:rStyle w:val="FigureChar"/>
                                <w:rFonts w:eastAsia="Calibri"/>
                              </w:rPr>
                              <w:t>annual</w:t>
                            </w:r>
                            <w:r w:rsidRPr="00D80A5A">
                              <w:rPr>
                                <w:rStyle w:val="FigureChar"/>
                                <w:rFonts w:eastAsia="Calibri"/>
                              </w:rPr>
                              <w:t xml:space="preserve"> guideline values</w:t>
                            </w: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470AF6" id="Text Box 312" o:spid="_x0000_s1048" type="#_x0000_t202" style="position:absolute;margin-left:0;margin-top:0;width:449.55pt;height:671.25pt;z-index:251720704;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" filled="f" stroked="f" strokeweight=".5pt">
                <v:textbox>
                  <w:txbxContent>
                    <w:p w14:paraId="78C40FA4" w14:textId="248ECF0C" w:rsidR="008A7E23" w:rsidRDefault="008A7E23">
                      <w:r>
                        <w:rPr>
                          <w:noProof/>
                          <w:lang w:val="en-AU" w:eastAsia="en-AU"/>
                        </w:rPr>
                        <w:drawing>
                          <wp:inline distT="0" distB="0" distL="0" distR="0" wp14:anchorId="2A9EF8D4" wp14:editId="781AB778">
                            <wp:extent cx="5520055" cy="6952615"/>
                            <wp:effectExtent l="0" t="0" r="4445" b="635"/>
                            <wp:docPr id="7200" name="Picture 7200" descr="Temporal trends in water quality for the Russell-Mulgrave sub-region. a) WQ Index, b) chlorophyll a (Chl-a), c) nitrate/nitrite (NOx), d) phosphate (PO4), e) turbidity, f) total suspended solids (TSS), g) Secchi depth, h) particulate nitrogen (PN), i) particulate phosphorus (PP), j) particulate organic carbon (POC) and k) dissolved organic carbon (DOC). The long-term trend in the WQ Index is depicted with circles, while the annual condition (implemented with sampling changes in 2015) is depited with squares in (a). Calculations are described in Appendix D-3. Trends in manually sampled water quality variables are represented by blue lines with blue shaded areas defining 95% confidence intervals accounting for the effects of wind, waves and tides after applying x-z detrending. Trends of records from ECO FLNTUSB instruments are represented in red, individual records are not displayed (see Figure E-1). Dashed horizontal reference lines indicate annual guideline values." title="Water quality results from Russell-Mulgrave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 name="gamm_Johnstone_Russell_Mulgrave_summary-01.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520055" cy="6952615"/>
                                    </a:xfrm>
                                    <a:prstGeom prst="rect">
                                      <a:avLst/>
                                    </a:prstGeom>
                                  </pic:spPr>
                                </pic:pic>
                              </a:graphicData>
                            </a:graphic>
                          </wp:inline>
                        </w:drawing>
                      </w:r>
                    </w:p>
                    <w:p w14:paraId="054F354E" w14:textId="0C4BC4EC" w:rsidR="008A7E23" w:rsidRPr="00D75CF9" w:rsidRDefault="008A7E23" w:rsidP="00B53BF3">
                      <w:pPr>
                        <w:pStyle w:val="Figure"/>
                        <w:rPr>
                          <w:vanish/>
                          <w:specVanish/>
                        </w:rPr>
                      </w:pPr>
                      <w:bookmarkStart w:id="1650" w:name="_Ref532639789"/>
                      <w:bookmarkStart w:id="1651" w:name="_Toc10536241"/>
                      <w:r>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35</w:t>
                      </w:r>
                      <w:r>
                        <w:fldChar w:fldCharType="end"/>
                      </w:r>
                      <w:bookmarkEnd w:id="1650"/>
                      <w:r>
                        <w:t xml:space="preserve">: </w:t>
                      </w:r>
                      <w:r w:rsidRPr="00EF5E90">
                        <w:t xml:space="preserve">Temporal trends in water quality for the Russell-Mulgrave sub-region. a) </w:t>
                      </w:r>
                      <w:r>
                        <w:rPr>
                          <w:rStyle w:val="FigureChar"/>
                          <w:rFonts w:eastAsia="Calibri"/>
                          <w:szCs w:val="18"/>
                        </w:rPr>
                        <w:t>WQ Index</w:t>
                      </w:r>
                      <w:r w:rsidRPr="00EF5E90">
                        <w:t>, b) chl</w:t>
                      </w:r>
                      <w:r>
                        <w:t>o</w:t>
                      </w:r>
                      <w:r w:rsidRPr="00EF5E90">
                        <w:t>rophyll a (Chl-a), c) nitrate/nitrite (NO</w:t>
                      </w:r>
                      <w:r w:rsidRPr="009B59A2">
                        <w:rPr>
                          <w:vertAlign w:val="subscript"/>
                        </w:rPr>
                        <w:t>x</w:t>
                      </w:r>
                      <w:r w:rsidRPr="00EF5E90">
                        <w:t>), d) phosphate (PO4), e) turbidity, f) total suspended solids (TSS), g) Secchi depth, h) particulate nitrogen (PN), i) particulate phosphorus (PP), j) particulate organic carbon (POC) and k) dissolved organic carbon (DOC).</w:t>
                      </w:r>
                      <w:bookmarkEnd w:id="1651"/>
                      <w:r w:rsidRPr="00EF5E90">
                        <w:t xml:space="preserve"> </w:t>
                      </w:r>
                    </w:p>
                    <w:p w14:paraId="047E6843" w14:textId="6F330105" w:rsidR="008A7E23" w:rsidRDefault="008A7E23" w:rsidP="00A0338F">
                      <w:pPr>
                        <w:pStyle w:val="Figure"/>
                      </w:pPr>
                      <w:r>
                        <w:rPr>
                          <w:rFonts w:eastAsia="Calibri"/>
                        </w:rPr>
                        <w:t>The long-term trend in the WQ Index is depicted with circles, while the annual condition (implemented with sampling changes in 2015) is depited with squares in (a)</w:t>
                      </w:r>
                      <w:r w:rsidRPr="00016895">
                        <w:rPr>
                          <w:rStyle w:val="FigureChar"/>
                          <w:rFonts w:eastAsia="SimSun"/>
                          <w:szCs w:val="18"/>
                        </w:rPr>
                        <w:t xml:space="preserve">. </w:t>
                      </w:r>
                      <w:r>
                        <w:rPr>
                          <w:rStyle w:val="FigureChar"/>
                          <w:rFonts w:eastAsia="Calibri"/>
                          <w:szCs w:val="18"/>
                        </w:rPr>
                        <w:t>C</w:t>
                      </w:r>
                      <w:r w:rsidRPr="00016895">
                        <w:rPr>
                          <w:rStyle w:val="FigureChar"/>
                          <w:rFonts w:eastAsia="Calibri"/>
                          <w:szCs w:val="18"/>
                        </w:rPr>
                        <w:t>alculations are described in Appendix D-</w:t>
                      </w:r>
                      <w:r>
                        <w:rPr>
                          <w:rStyle w:val="FigureChar"/>
                          <w:rFonts w:eastAsia="Calibri"/>
                          <w:szCs w:val="18"/>
                        </w:rPr>
                        <w:t>3</w:t>
                      </w:r>
                      <w:r w:rsidRPr="00016895">
                        <w:rPr>
                          <w:rStyle w:val="FigureChar"/>
                          <w:rFonts w:eastAsia="Calibri"/>
                          <w:szCs w:val="18"/>
                        </w:rPr>
                        <w:t>. Trends in manually sampled water quality variables are represented by blue lines with blue shaded areas defining 95% confidence intervals accounting for the effects of wind, waves and tides after applying x-</w:t>
                      </w:r>
                      <w:r w:rsidRPr="00D80A5A">
                        <w:rPr>
                          <w:rStyle w:val="FigureChar"/>
                          <w:rFonts w:eastAsia="Calibri"/>
                        </w:rPr>
                        <w:t>z detrending</w:t>
                      </w:r>
                      <w:r>
                        <w:rPr>
                          <w:rStyle w:val="FigureChar"/>
                          <w:rFonts w:eastAsia="Calibri"/>
                        </w:rPr>
                        <w:t xml:space="preserve">. </w:t>
                      </w:r>
                      <w:r w:rsidRPr="00D80A5A">
                        <w:rPr>
                          <w:rStyle w:val="FigureChar"/>
                          <w:rFonts w:eastAsiaTheme="majorEastAsia"/>
                        </w:rPr>
                        <w:t>Trends of records from ECO FLNTUSB instruments are represented in red, individual records are not displayed</w:t>
                      </w:r>
                      <w:r>
                        <w:rPr>
                          <w:rStyle w:val="FigureChar"/>
                          <w:rFonts w:eastAsiaTheme="majorEastAsia"/>
                        </w:rPr>
                        <w:t xml:space="preserve"> (see Figure E-1)</w:t>
                      </w:r>
                      <w:r w:rsidRPr="00D80A5A">
                        <w:rPr>
                          <w:rStyle w:val="FigureChar"/>
                          <w:rFonts w:eastAsiaTheme="majorEastAsia"/>
                        </w:rPr>
                        <w:t xml:space="preserve">. </w:t>
                      </w:r>
                      <w:r w:rsidRPr="00D80A5A">
                        <w:rPr>
                          <w:rStyle w:val="FigureChar"/>
                          <w:rFonts w:eastAsia="Calibri"/>
                        </w:rPr>
                        <w:t xml:space="preserve">Dashed horizontal reference lines indicate </w:t>
                      </w:r>
                      <w:r>
                        <w:rPr>
                          <w:rStyle w:val="FigureChar"/>
                          <w:rFonts w:eastAsia="Calibri"/>
                        </w:rPr>
                        <w:t>annual</w:t>
                      </w:r>
                      <w:r w:rsidRPr="00D80A5A">
                        <w:rPr>
                          <w:rStyle w:val="FigureChar"/>
                          <w:rFonts w:eastAsia="Calibri"/>
                        </w:rPr>
                        <w:t xml:space="preserve"> guideline values</w:t>
                      </w:r>
                      <w:r>
                        <w:t xml:space="preserve">. </w:t>
                      </w:r>
                    </w:p>
                  </w:txbxContent>
                </v:textbox>
                <w10:wrap type="topAndBottom" anchorx="margin" anchory="margin"/>
              </v:shape>
            </w:pict>
          </mc:Fallback>
        </mc:AlternateContent>
      </w:r>
      <w:r>
        <w:rPr>
          <w:color w:val="000000" w:themeColor="text1"/>
          <w:lang w:val="en-AU"/>
        </w:rPr>
        <w:br w:type="page"/>
      </w:r>
    </w:p>
    <w:p w14:paraId="7D10A71B" w14:textId="1CA5EDED" w:rsidR="0029643F" w:rsidRDefault="0029643F" w:rsidP="00136475">
      <w:r>
        <w:rPr>
          <w:color w:val="000000" w:themeColor="text1"/>
          <w:lang w:val="en-AU"/>
        </w:rPr>
        <w:t>Distinct long-term trends (since 2005) were observed in some water quality variables, while others showed little change over time (</w:t>
      </w:r>
      <w:r>
        <w:rPr>
          <w:color w:val="000000" w:themeColor="text1"/>
          <w:lang w:val="en-AU"/>
        </w:rPr>
        <w:fldChar w:fldCharType="begin"/>
      </w:r>
      <w:r>
        <w:rPr>
          <w:color w:val="000000" w:themeColor="text1"/>
          <w:lang w:val="en-AU"/>
        </w:rPr>
        <w:instrText xml:space="preserve"> REF _Ref532639789 \h </w:instrText>
      </w:r>
      <w:r>
        <w:rPr>
          <w:color w:val="000000" w:themeColor="text1"/>
          <w:lang w:val="en-AU"/>
        </w:rPr>
      </w:r>
      <w:r>
        <w:rPr>
          <w:color w:val="000000" w:themeColor="text1"/>
          <w:lang w:val="en-AU"/>
        </w:rPr>
        <w:fldChar w:fldCharType="separate"/>
      </w:r>
      <w:r w:rsidR="00335316">
        <w:t xml:space="preserve">Figure </w:t>
      </w:r>
      <w:r w:rsidR="00335316">
        <w:rPr>
          <w:noProof/>
        </w:rPr>
        <w:t>5</w:t>
      </w:r>
      <w:r w:rsidR="00335316">
        <w:noBreakHyphen/>
      </w:r>
      <w:r w:rsidR="00335316">
        <w:rPr>
          <w:noProof/>
        </w:rPr>
        <w:t>35</w:t>
      </w:r>
      <w:r>
        <w:rPr>
          <w:color w:val="000000" w:themeColor="text1"/>
          <w:lang w:val="en-AU"/>
        </w:rPr>
        <w:fldChar w:fldCharType="end"/>
      </w:r>
      <w:r>
        <w:rPr>
          <w:color w:val="000000" w:themeColor="text1"/>
          <w:lang w:val="en-AU"/>
        </w:rPr>
        <w:t xml:space="preserve">). </w:t>
      </w:r>
      <w:r w:rsidRPr="00FF1285">
        <w:rPr>
          <w:color w:val="000000" w:themeColor="text1"/>
          <w:lang w:val="en-AU"/>
        </w:rPr>
        <w:t>Concentrations of Chl-</w:t>
      </w:r>
      <w:r w:rsidRPr="00E2118B">
        <w:rPr>
          <w:i/>
          <w:color w:val="000000" w:themeColor="text1"/>
          <w:lang w:val="en-AU"/>
        </w:rPr>
        <w:t>a</w:t>
      </w:r>
      <w:r>
        <w:rPr>
          <w:color w:val="000000" w:themeColor="text1"/>
          <w:lang w:val="en-AU"/>
        </w:rPr>
        <w:t xml:space="preserve"> and TSS have been relatively stable over time; mean values of Chl-</w:t>
      </w:r>
      <w:r w:rsidRPr="009E4977">
        <w:rPr>
          <w:i/>
          <w:color w:val="000000" w:themeColor="text1"/>
          <w:lang w:val="en-AU"/>
        </w:rPr>
        <w:t>a</w:t>
      </w:r>
      <w:r>
        <w:rPr>
          <w:color w:val="000000" w:themeColor="text1"/>
          <w:lang w:val="en-AU"/>
        </w:rPr>
        <w:t xml:space="preserve"> derived from logger and water samples are presently at the water quality GV </w:t>
      </w:r>
      <w:r w:rsidRPr="00FF1285">
        <w:rPr>
          <w:color w:val="000000" w:themeColor="text1"/>
          <w:lang w:val="en-AU"/>
        </w:rPr>
        <w:t>(</w:t>
      </w:r>
      <w:r w:rsidR="00B72C55">
        <w:t>Great Barrier Reef Marine Park Authority</w:t>
      </w:r>
      <w:r w:rsidRPr="00FF1285">
        <w:rPr>
          <w:color w:val="000000" w:themeColor="text1"/>
          <w:lang w:val="en-AU"/>
        </w:rPr>
        <w:t>, 2010)</w:t>
      </w:r>
      <w:r>
        <w:rPr>
          <w:color w:val="000000" w:themeColor="text1"/>
          <w:lang w:val="en-AU"/>
        </w:rPr>
        <w:t xml:space="preserve">, </w:t>
      </w:r>
      <w:r w:rsidR="00677A18">
        <w:rPr>
          <w:color w:val="000000" w:themeColor="text1"/>
          <w:lang w:val="en-AU"/>
        </w:rPr>
        <w:t xml:space="preserve">whereas </w:t>
      </w:r>
      <w:r>
        <w:rPr>
          <w:color w:val="000000" w:themeColor="text1"/>
          <w:lang w:val="en-AU"/>
        </w:rPr>
        <w:t>TSS concentrations are below the GV. Concentrations of</w:t>
      </w:r>
      <w:r w:rsidRPr="00FF1285">
        <w:rPr>
          <w:color w:val="000000" w:themeColor="text1"/>
          <w:lang w:val="en-AU"/>
        </w:rPr>
        <w:t xml:space="preserve"> PO</w:t>
      </w:r>
      <w:r w:rsidRPr="00FF1285">
        <w:rPr>
          <w:color w:val="000000" w:themeColor="text1"/>
          <w:vertAlign w:val="subscript"/>
          <w:lang w:val="en-AU"/>
        </w:rPr>
        <w:t>4</w:t>
      </w:r>
      <w:r w:rsidRPr="009E4977">
        <w:rPr>
          <w:color w:val="000000" w:themeColor="text1"/>
          <w:lang w:val="en-AU"/>
        </w:rPr>
        <w:t xml:space="preserve"> and NO</w:t>
      </w:r>
      <w:r>
        <w:rPr>
          <w:color w:val="000000" w:themeColor="text1"/>
          <w:vertAlign w:val="subscript"/>
          <w:lang w:val="en-AU"/>
        </w:rPr>
        <w:t>x</w:t>
      </w:r>
      <w:r w:rsidRPr="009E4977">
        <w:rPr>
          <w:color w:val="000000" w:themeColor="text1"/>
          <w:lang w:val="en-AU"/>
        </w:rPr>
        <w:t xml:space="preserve"> </w:t>
      </w:r>
      <w:r>
        <w:rPr>
          <w:color w:val="000000" w:themeColor="text1"/>
          <w:lang w:val="en-AU"/>
        </w:rPr>
        <w:t>have been relatively stable over time, and NO</w:t>
      </w:r>
      <w:r w:rsidRPr="007C0B08">
        <w:rPr>
          <w:color w:val="000000" w:themeColor="text1"/>
          <w:vertAlign w:val="subscript"/>
          <w:lang w:val="en-AU"/>
        </w:rPr>
        <w:t>x</w:t>
      </w:r>
      <w:r>
        <w:rPr>
          <w:color w:val="000000" w:themeColor="text1"/>
          <w:lang w:val="en-AU"/>
        </w:rPr>
        <w:t xml:space="preserve"> concentrations are presently at the GV.</w:t>
      </w:r>
      <w:r w:rsidRPr="00FF1285">
        <w:rPr>
          <w:color w:val="000000" w:themeColor="text1"/>
          <w:lang w:val="en-AU"/>
        </w:rPr>
        <w:t xml:space="preserve"> </w:t>
      </w:r>
      <w:r>
        <w:rPr>
          <w:color w:val="000000" w:themeColor="text1"/>
          <w:lang w:val="en-AU"/>
        </w:rPr>
        <w:t xml:space="preserve">Secchi depth has generally decreased (i.e. water clarity is worsening) since 2005, and current values are not meeting the GV. Concentrations of </w:t>
      </w:r>
      <w:r w:rsidRPr="00FF1285">
        <w:rPr>
          <w:color w:val="000000" w:themeColor="text1"/>
          <w:lang w:val="en-AU"/>
        </w:rPr>
        <w:t xml:space="preserve">PN </w:t>
      </w:r>
      <w:r>
        <w:rPr>
          <w:color w:val="000000" w:themeColor="text1"/>
          <w:lang w:val="en-AU"/>
        </w:rPr>
        <w:t xml:space="preserve">and </w:t>
      </w:r>
      <w:r w:rsidRPr="00FF1285">
        <w:rPr>
          <w:color w:val="000000" w:themeColor="text1"/>
          <w:lang w:val="en-AU"/>
        </w:rPr>
        <w:t xml:space="preserve">PP </w:t>
      </w:r>
      <w:r>
        <w:rPr>
          <w:color w:val="000000" w:themeColor="text1"/>
          <w:lang w:val="en-AU"/>
        </w:rPr>
        <w:t xml:space="preserve">have increased since monitoring began and are now exceeding GVs; however, most of the increase in PN concentrations has occurred </w:t>
      </w:r>
      <w:r w:rsidR="00677A18">
        <w:rPr>
          <w:color w:val="000000" w:themeColor="text1"/>
          <w:lang w:val="en-AU"/>
        </w:rPr>
        <w:t xml:space="preserve">during </w:t>
      </w:r>
      <w:r>
        <w:rPr>
          <w:color w:val="000000" w:themeColor="text1"/>
          <w:lang w:val="en-AU"/>
        </w:rPr>
        <w:t>the last 3 years, which may be related to changes in sampling regime post-2015</w:t>
      </w:r>
      <w:r w:rsidRPr="00FF1285">
        <w:rPr>
          <w:color w:val="000000" w:themeColor="text1"/>
          <w:lang w:val="en-AU"/>
        </w:rPr>
        <w:t>.</w:t>
      </w:r>
      <w:r>
        <w:rPr>
          <w:color w:val="000000" w:themeColor="text1"/>
          <w:lang w:val="en-AU"/>
        </w:rPr>
        <w:t xml:space="preserve"> Mean </w:t>
      </w:r>
      <w:r w:rsidR="002728DC">
        <w:rPr>
          <w:color w:val="000000" w:themeColor="text1"/>
          <w:lang w:val="en-AU"/>
        </w:rPr>
        <w:t>concentrations</w:t>
      </w:r>
      <w:r w:rsidRPr="00BB239A">
        <w:t xml:space="preserve"> of POC</w:t>
      </w:r>
      <w:r>
        <w:t xml:space="preserve"> and DOC have i</w:t>
      </w:r>
      <w:r w:rsidRPr="00BB239A">
        <w:t xml:space="preserve">ncreased </w:t>
      </w:r>
      <w:r>
        <w:t>dramatically since monitoring began, although DOC concentrations declined slightly during the 2017</w:t>
      </w:r>
      <w:r w:rsidR="00677A18" w:rsidRPr="007324E8">
        <w:rPr>
          <w:szCs w:val="22"/>
          <w:lang w:val="en-AU"/>
        </w:rPr>
        <w:t>–</w:t>
      </w:r>
      <w:r>
        <w:t>18 monitoring year</w:t>
      </w:r>
      <w:r w:rsidRPr="00BB239A">
        <w:t xml:space="preserve"> (</w:t>
      </w:r>
      <w:r>
        <w:fldChar w:fldCharType="begin"/>
      </w:r>
      <w:r>
        <w:instrText xml:space="preserve"> REF _Ref532639789 \h </w:instrText>
      </w:r>
      <w:r>
        <w:fldChar w:fldCharType="separate"/>
      </w:r>
      <w:r w:rsidR="00335316">
        <w:t xml:space="preserve">Figure </w:t>
      </w:r>
      <w:r w:rsidR="00335316">
        <w:rPr>
          <w:noProof/>
        </w:rPr>
        <w:t>5</w:t>
      </w:r>
      <w:r w:rsidR="00335316">
        <w:noBreakHyphen/>
      </w:r>
      <w:r w:rsidR="00335316">
        <w:rPr>
          <w:noProof/>
        </w:rPr>
        <w:t>35</w:t>
      </w:r>
      <w:r>
        <w:fldChar w:fldCharType="end"/>
      </w:r>
      <w:r w:rsidRPr="00BB239A">
        <w:t>).</w:t>
      </w:r>
    </w:p>
    <w:p w14:paraId="406F8570" w14:textId="36C78C30" w:rsidR="00352CE4" w:rsidRDefault="0029643F" w:rsidP="00136475">
      <w:pPr>
        <w:rPr>
          <w:color w:val="000000" w:themeColor="text1"/>
          <w:lang w:val="en-AU"/>
        </w:rPr>
      </w:pPr>
      <w:r w:rsidRPr="00FF1285">
        <w:rPr>
          <w:color w:val="000000" w:themeColor="text1"/>
          <w:lang w:val="en-AU"/>
        </w:rPr>
        <w:t>Th</w:t>
      </w:r>
      <w:r>
        <w:rPr>
          <w:color w:val="000000" w:themeColor="text1"/>
          <w:lang w:val="en-AU"/>
        </w:rPr>
        <w:t>e WQ</w:t>
      </w:r>
      <w:r w:rsidRPr="00FF1285">
        <w:rPr>
          <w:color w:val="000000" w:themeColor="text1"/>
          <w:lang w:val="en-AU"/>
        </w:rPr>
        <w:t xml:space="preserve"> </w:t>
      </w:r>
      <w:r>
        <w:rPr>
          <w:color w:val="000000" w:themeColor="text1"/>
          <w:lang w:val="en-AU"/>
        </w:rPr>
        <w:t>I</w:t>
      </w:r>
      <w:r w:rsidRPr="00FF1285">
        <w:rPr>
          <w:color w:val="000000" w:themeColor="text1"/>
          <w:lang w:val="en-AU"/>
        </w:rPr>
        <w:t xml:space="preserve">ndex </w:t>
      </w:r>
      <w:r>
        <w:rPr>
          <w:color w:val="000000" w:themeColor="text1"/>
          <w:lang w:val="en-AU"/>
        </w:rPr>
        <w:t>is now</w:t>
      </w:r>
      <w:r w:rsidRPr="00FF1285">
        <w:rPr>
          <w:color w:val="000000" w:themeColor="text1"/>
          <w:lang w:val="en-AU"/>
        </w:rPr>
        <w:t xml:space="preserve"> calculated </w:t>
      </w:r>
      <w:r>
        <w:rPr>
          <w:color w:val="000000" w:themeColor="text1"/>
          <w:lang w:val="en-AU"/>
        </w:rPr>
        <w:t>using</w:t>
      </w:r>
      <w:r w:rsidRPr="00FF1285">
        <w:rPr>
          <w:color w:val="000000" w:themeColor="text1"/>
          <w:lang w:val="en-AU"/>
        </w:rPr>
        <w:t xml:space="preserve"> two different </w:t>
      </w:r>
      <w:r>
        <w:rPr>
          <w:color w:val="000000" w:themeColor="text1"/>
          <w:lang w:val="en-AU"/>
        </w:rPr>
        <w:t>formulations to communicate the long-term trend in water quality (based on the pre-2015 sampling design) as well as an improved metric for annual condition (based on the post-2015 sampling design, which increased the power to detect changes in water quality)</w:t>
      </w:r>
      <w:r w:rsidRPr="00FF1285">
        <w:rPr>
          <w:color w:val="000000" w:themeColor="text1"/>
          <w:lang w:val="en-AU"/>
        </w:rPr>
        <w:t xml:space="preserve">. </w:t>
      </w:r>
      <w:r>
        <w:rPr>
          <w:color w:val="000000" w:themeColor="text1"/>
          <w:lang w:val="en-AU"/>
        </w:rPr>
        <w:t xml:space="preserve">The Methods section and </w:t>
      </w:r>
      <w:r w:rsidRPr="00FF1285">
        <w:rPr>
          <w:color w:val="000000" w:themeColor="text1"/>
          <w:lang w:val="en-AU"/>
        </w:rPr>
        <w:t>Appendix D-</w:t>
      </w:r>
      <w:r w:rsidR="002A3D59">
        <w:rPr>
          <w:color w:val="000000" w:themeColor="text1"/>
          <w:lang w:val="en-AU"/>
        </w:rPr>
        <w:t xml:space="preserve">3 </w:t>
      </w:r>
      <w:r>
        <w:rPr>
          <w:color w:val="000000" w:themeColor="text1"/>
          <w:lang w:val="en-AU"/>
        </w:rPr>
        <w:t>contain details of the calculations for both Index versions</w:t>
      </w:r>
      <w:r w:rsidRPr="00FF1285">
        <w:rPr>
          <w:color w:val="000000" w:themeColor="text1"/>
          <w:lang w:val="en-AU"/>
        </w:rPr>
        <w:t xml:space="preserve">. </w:t>
      </w:r>
    </w:p>
    <w:p w14:paraId="4E6E8D57" w14:textId="38524884" w:rsidR="00352CE4" w:rsidRDefault="00E32553" w:rsidP="00136475">
      <w:pPr>
        <w:rPr>
          <w:color w:val="000000" w:themeColor="text1"/>
          <w:lang w:val="en-AU"/>
        </w:rPr>
      </w:pPr>
      <w:r>
        <w:rPr>
          <w:color w:val="000000" w:themeColor="text1"/>
          <w:lang w:val="en-AU"/>
        </w:rPr>
        <w:t xml:space="preserve">The </w:t>
      </w:r>
      <w:r w:rsidR="0029643F">
        <w:rPr>
          <w:color w:val="000000" w:themeColor="text1"/>
          <w:lang w:val="en-AU"/>
        </w:rPr>
        <w:t xml:space="preserve">long-term WQ Index has shown water quality to be </w:t>
      </w:r>
      <w:r w:rsidR="00677A18">
        <w:rPr>
          <w:color w:val="000000" w:themeColor="text1"/>
          <w:lang w:val="en-AU"/>
        </w:rPr>
        <w:t>‘</w:t>
      </w:r>
      <w:r w:rsidR="0029643F">
        <w:rPr>
          <w:color w:val="000000" w:themeColor="text1"/>
          <w:lang w:val="en-AU"/>
        </w:rPr>
        <w:t>very good</w:t>
      </w:r>
      <w:r w:rsidR="00677A18">
        <w:rPr>
          <w:color w:val="000000" w:themeColor="text1"/>
          <w:lang w:val="en-AU"/>
        </w:rPr>
        <w:t>’</w:t>
      </w:r>
      <w:r w:rsidR="0029643F">
        <w:rPr>
          <w:color w:val="000000" w:themeColor="text1"/>
          <w:lang w:val="en-AU"/>
        </w:rPr>
        <w:t xml:space="preserve"> and </w:t>
      </w:r>
      <w:r w:rsidR="00677A18">
        <w:rPr>
          <w:color w:val="000000" w:themeColor="text1"/>
          <w:lang w:val="en-AU"/>
        </w:rPr>
        <w:t>‘</w:t>
      </w:r>
      <w:r w:rsidR="0029643F">
        <w:rPr>
          <w:color w:val="000000" w:themeColor="text1"/>
          <w:lang w:val="en-AU"/>
        </w:rPr>
        <w:t>good</w:t>
      </w:r>
      <w:r w:rsidR="00677A18">
        <w:rPr>
          <w:color w:val="000000" w:themeColor="text1"/>
          <w:lang w:val="en-AU"/>
        </w:rPr>
        <w:t>’</w:t>
      </w:r>
      <w:r w:rsidR="0029643F">
        <w:rPr>
          <w:color w:val="000000" w:themeColor="text1"/>
          <w:lang w:val="en-AU"/>
        </w:rPr>
        <w:t xml:space="preserve"> relative to GVs, although this version of the Index shows a gradual decline in water quality since 2009 </w:t>
      </w:r>
      <w:r w:rsidR="0029643F" w:rsidRPr="00FF1285">
        <w:rPr>
          <w:color w:val="000000" w:themeColor="text1"/>
          <w:lang w:val="en-AU"/>
        </w:rPr>
        <w:t>(</w:t>
      </w:r>
      <w:r w:rsidR="0029643F">
        <w:rPr>
          <w:color w:val="000000" w:themeColor="text1"/>
          <w:lang w:val="en-AU"/>
        </w:rPr>
        <w:fldChar w:fldCharType="begin"/>
      </w:r>
      <w:r w:rsidR="0029643F">
        <w:rPr>
          <w:color w:val="000000" w:themeColor="text1"/>
          <w:lang w:val="en-AU"/>
        </w:rPr>
        <w:instrText xml:space="preserve"> REF _Ref532639789 \h </w:instrText>
      </w:r>
      <w:r w:rsidR="0029643F">
        <w:rPr>
          <w:color w:val="000000" w:themeColor="text1"/>
          <w:lang w:val="en-AU"/>
        </w:rPr>
      </w:r>
      <w:r w:rsidR="0029643F">
        <w:rPr>
          <w:color w:val="000000" w:themeColor="text1"/>
          <w:lang w:val="en-AU"/>
        </w:rPr>
        <w:fldChar w:fldCharType="separate"/>
      </w:r>
      <w:r w:rsidR="00335316">
        <w:t xml:space="preserve">Figure </w:t>
      </w:r>
      <w:r w:rsidR="00335316">
        <w:rPr>
          <w:noProof/>
        </w:rPr>
        <w:t>5</w:t>
      </w:r>
      <w:r w:rsidR="00335316">
        <w:noBreakHyphen/>
      </w:r>
      <w:r w:rsidR="00335316">
        <w:rPr>
          <w:noProof/>
        </w:rPr>
        <w:t>35</w:t>
      </w:r>
      <w:r w:rsidR="0029643F">
        <w:rPr>
          <w:color w:val="000000" w:themeColor="text1"/>
          <w:lang w:val="en-AU"/>
        </w:rPr>
        <w:fldChar w:fldCharType="end"/>
      </w:r>
      <w:r w:rsidR="0029643F">
        <w:t>a</w:t>
      </w:r>
      <w:r w:rsidR="0029643F">
        <w:rPr>
          <w:color w:val="000000" w:themeColor="text1"/>
          <w:lang w:val="en-AU"/>
        </w:rPr>
        <w:t xml:space="preserve">). The </w:t>
      </w:r>
      <w:r>
        <w:rPr>
          <w:color w:val="000000" w:themeColor="text1"/>
          <w:lang w:val="en-AU"/>
        </w:rPr>
        <w:t>annual condition</w:t>
      </w:r>
      <w:r w:rsidR="0029643F">
        <w:rPr>
          <w:color w:val="000000" w:themeColor="text1"/>
          <w:lang w:val="en-AU"/>
        </w:rPr>
        <w:t xml:space="preserve"> WQ Index currently shows water quality to be </w:t>
      </w:r>
      <w:r w:rsidR="00677A18">
        <w:rPr>
          <w:color w:val="000000" w:themeColor="text1"/>
          <w:lang w:val="en-AU"/>
        </w:rPr>
        <w:t>‘</w:t>
      </w:r>
      <w:r w:rsidR="0029643F">
        <w:rPr>
          <w:color w:val="000000" w:themeColor="text1"/>
          <w:lang w:val="en-AU"/>
        </w:rPr>
        <w:t>poor</w:t>
      </w:r>
      <w:r w:rsidR="00677A18">
        <w:rPr>
          <w:color w:val="000000" w:themeColor="text1"/>
          <w:lang w:val="en-AU"/>
        </w:rPr>
        <w:t>’</w:t>
      </w:r>
      <w:r w:rsidR="0029643F">
        <w:rPr>
          <w:color w:val="000000" w:themeColor="text1"/>
          <w:lang w:val="en-AU"/>
        </w:rPr>
        <w:t xml:space="preserve"> and declining for the last </w:t>
      </w:r>
      <w:r w:rsidR="00677A18">
        <w:rPr>
          <w:color w:val="000000" w:themeColor="text1"/>
          <w:lang w:val="en-AU"/>
        </w:rPr>
        <w:t xml:space="preserve">2 </w:t>
      </w:r>
      <w:r w:rsidR="0029643F">
        <w:rPr>
          <w:color w:val="000000" w:themeColor="text1"/>
          <w:lang w:val="en-AU"/>
        </w:rPr>
        <w:t xml:space="preserve">years. This version of the Index scores water quality parameters against GVs relevant to the season when samples are collected (wet vs dry GVs) and includes additional inshore sites to better characterise areas affected by river discharge. </w:t>
      </w:r>
    </w:p>
    <w:p w14:paraId="34B764D8" w14:textId="6150E63F" w:rsidR="00A0338F" w:rsidRDefault="0029643F" w:rsidP="00E00555">
      <w:pPr>
        <w:rPr>
          <w:lang w:val="en-AU"/>
        </w:rPr>
      </w:pPr>
      <w:r>
        <w:rPr>
          <w:color w:val="000000" w:themeColor="text1"/>
          <w:lang w:val="en-AU"/>
        </w:rPr>
        <w:t>It is important to note that the two versions of the WQ Index are designed to answer separate questions and therefore differences in scores between the versions are expected.</w:t>
      </w:r>
    </w:p>
    <w:p w14:paraId="5E8156E3" w14:textId="77777777" w:rsidR="000047A7" w:rsidRPr="00677A18" w:rsidRDefault="000047A7" w:rsidP="009E4F1E">
      <w:pPr>
        <w:jc w:val="left"/>
        <w:rPr>
          <w:rStyle w:val="FigureChar"/>
          <w:rFonts w:eastAsia="SimSun" w:cs="Arial"/>
          <w:b/>
          <w:bCs/>
          <w:i/>
          <w:sz w:val="22"/>
          <w:szCs w:val="18"/>
          <w:lang w:val="en-US"/>
        </w:rPr>
      </w:pPr>
      <w:r w:rsidRPr="009E4F1E">
        <w:rPr>
          <w:rStyle w:val="FigureChar"/>
          <w:rFonts w:eastAsia="SimSun" w:cs="Arial"/>
          <w:i/>
          <w:sz w:val="22"/>
          <w:szCs w:val="18"/>
          <w:lang w:val="en-US"/>
        </w:rPr>
        <w:t>Event water quality</w:t>
      </w:r>
    </w:p>
    <w:p w14:paraId="4E6122FE" w14:textId="5C9D1963" w:rsidR="009A5949" w:rsidRDefault="009A5949" w:rsidP="009A5949">
      <w:pPr>
        <w:rPr>
          <w:szCs w:val="22"/>
          <w:lang w:val="en-AU"/>
        </w:rPr>
      </w:pPr>
      <w:r w:rsidRPr="000047A7">
        <w:rPr>
          <w:szCs w:val="22"/>
          <w:lang w:val="en-AU"/>
        </w:rPr>
        <w:t xml:space="preserve">Event sampling was conducted for the Russell-Mulgrave focus area </w:t>
      </w:r>
      <w:r>
        <w:rPr>
          <w:szCs w:val="22"/>
          <w:lang w:val="en-AU"/>
        </w:rPr>
        <w:t xml:space="preserve">following peak river discharge </w:t>
      </w:r>
      <w:r w:rsidRPr="000047A7">
        <w:rPr>
          <w:szCs w:val="22"/>
          <w:lang w:val="en-AU"/>
        </w:rPr>
        <w:t>on</w:t>
      </w:r>
      <w:r>
        <w:rPr>
          <w:szCs w:val="22"/>
          <w:lang w:val="en-AU"/>
        </w:rPr>
        <w:t xml:space="preserve"> three occasions: </w:t>
      </w:r>
      <w:r w:rsidRPr="000047A7">
        <w:rPr>
          <w:szCs w:val="22"/>
          <w:lang w:val="en-AU"/>
        </w:rPr>
        <w:t>1</w:t>
      </w:r>
      <w:r>
        <w:rPr>
          <w:szCs w:val="22"/>
          <w:lang w:val="en-AU"/>
        </w:rPr>
        <w:t>1</w:t>
      </w:r>
      <w:r w:rsidRPr="000047A7">
        <w:rPr>
          <w:szCs w:val="22"/>
          <w:lang w:val="en-AU"/>
        </w:rPr>
        <w:t xml:space="preserve"> </w:t>
      </w:r>
      <w:r>
        <w:rPr>
          <w:szCs w:val="22"/>
          <w:lang w:val="en-AU"/>
        </w:rPr>
        <w:t>February</w:t>
      </w:r>
      <w:r w:rsidRPr="000047A7">
        <w:rPr>
          <w:szCs w:val="22"/>
          <w:lang w:val="en-AU"/>
        </w:rPr>
        <w:t xml:space="preserve"> 201</w:t>
      </w:r>
      <w:r>
        <w:rPr>
          <w:szCs w:val="22"/>
          <w:lang w:val="en-AU"/>
        </w:rPr>
        <w:t xml:space="preserve">8, 15 March 2018 and 19 March 2018. </w:t>
      </w:r>
    </w:p>
    <w:p w14:paraId="77CFAF8D" w14:textId="77777777" w:rsidR="00335316" w:rsidRPr="00335316" w:rsidRDefault="009A5949" w:rsidP="000E00FC">
      <w:pPr>
        <w:rPr>
          <w:lang w:val="en-AU" w:eastAsia="en-AU"/>
        </w:rPr>
      </w:pPr>
      <w:r w:rsidRPr="009A5949">
        <w:rPr>
          <w:lang w:val="en-AU" w:eastAsia="en-AU"/>
        </w:rPr>
        <w:t>The Russell</w:t>
      </w:r>
      <w:r w:rsidR="000E5500">
        <w:rPr>
          <w:lang w:val="en-AU" w:eastAsia="en-AU"/>
        </w:rPr>
        <w:t>-</w:t>
      </w:r>
      <w:r w:rsidRPr="009A5949">
        <w:rPr>
          <w:lang w:val="en-AU" w:eastAsia="en-AU"/>
        </w:rPr>
        <w:t>Mulgrave River had one major flow event (peaked on 9 March 2018) and two moderate-sized flow events (peaked on 6 February 2018 and 27 March, respectively) (</w:t>
      </w:r>
      <w:r>
        <w:rPr>
          <w:lang w:val="en-AU" w:eastAsia="en-AU"/>
        </w:rPr>
        <w:fldChar w:fldCharType="begin"/>
      </w:r>
      <w:r>
        <w:rPr>
          <w:lang w:val="en-AU" w:eastAsia="en-AU"/>
        </w:rPr>
        <w:instrText xml:space="preserve"> REF _Ref530725353 \h  \* MERGEFORMAT </w:instrText>
      </w:r>
      <w:r>
        <w:rPr>
          <w:lang w:val="en-AU" w:eastAsia="en-AU"/>
        </w:rPr>
      </w:r>
      <w:r>
        <w:rPr>
          <w:lang w:val="en-AU" w:eastAsia="en-AU"/>
        </w:rPr>
        <w:fldChar w:fldCharType="separate"/>
      </w:r>
      <w:r w:rsidR="00335316" w:rsidRPr="00F3215B">
        <w:rPr>
          <w:lang w:val="en-AU" w:eastAsia="en-AU"/>
        </w:rPr>
        <w:drawing>
          <wp:inline distT="0" distB="0" distL="0" distR="0" wp14:anchorId="02C4F5BF" wp14:editId="1610472A">
            <wp:extent cx="5731510" cy="2609850"/>
            <wp:effectExtent l="0" t="0" r="2540" b="0"/>
            <wp:docPr id="7216" name="Picture 7216" descr="River discharge (in ML per day) from 1 January to 30 April 2018 for the Russell-Mulgrave River (Bucklands plus Peats Bridge gauges). Red diamonds show when plume sampling occurred offshore from the river mouth in the Russell-Mulgrave focus area." title="Discharge from Russell Mulgra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t Tropics plume samples.JPG"/>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5731510" cy="2609850"/>
                    </a:xfrm>
                    <a:prstGeom prst="rect">
                      <a:avLst/>
                    </a:prstGeom>
                    <a:ln>
                      <a:noFill/>
                    </a:ln>
                    <a:extLst>
                      <a:ext uri="{53640926-AAD7-44D8-BBD7-CCE9431645EC}">
                        <a14:shadowObscured xmlns:a14="http://schemas.microsoft.com/office/drawing/2010/main"/>
                      </a:ext>
                    </a:extLst>
                  </pic:spPr>
                </pic:pic>
              </a:graphicData>
            </a:graphic>
          </wp:inline>
        </w:drawing>
      </w:r>
    </w:p>
    <w:p w14:paraId="7D22BD22" w14:textId="77777777" w:rsidR="00335316" w:rsidRPr="00335316" w:rsidRDefault="00335316" w:rsidP="00335316">
      <w:pPr>
        <w:rPr>
          <w:lang w:val="en-AU" w:eastAsia="en-AU"/>
        </w:rPr>
      </w:pPr>
      <w:r w:rsidRPr="00335316">
        <w:rPr>
          <w:lang w:val="en-AU" w:eastAsia="en-AU"/>
        </w:rPr>
        <w:t>Figure</w:t>
      </w:r>
      <w:r w:rsidRPr="00F3215B">
        <w:rPr>
          <w:rFonts w:eastAsia="SimSun" w:cs="Arial"/>
          <w:sz w:val="18"/>
          <w:szCs w:val="18"/>
          <w:lang w:val="en-US"/>
        </w:rPr>
        <w:t xml:space="preserve"> </w:t>
      </w:r>
      <w:r>
        <w:rPr>
          <w:rFonts w:eastAsia="SimSun" w:cs="Arial"/>
          <w:noProof/>
          <w:sz w:val="18"/>
          <w:szCs w:val="18"/>
          <w:lang w:val="en-US"/>
        </w:rPr>
        <w:t>5</w:t>
      </w:r>
      <w:r>
        <w:rPr>
          <w:rFonts w:eastAsia="SimSun" w:cs="Arial"/>
          <w:sz w:val="18"/>
          <w:szCs w:val="18"/>
          <w:lang w:val="en-US"/>
        </w:rPr>
        <w:noBreakHyphen/>
      </w:r>
      <w:r>
        <w:rPr>
          <w:rFonts w:eastAsia="SimSun" w:cs="Arial"/>
          <w:noProof/>
          <w:sz w:val="18"/>
          <w:szCs w:val="18"/>
          <w:lang w:val="en-US"/>
        </w:rPr>
        <w:t>36</w:t>
      </w:r>
      <w:r w:rsidR="009A5949">
        <w:rPr>
          <w:lang w:val="en-AU" w:eastAsia="en-AU"/>
        </w:rPr>
        <w:fldChar w:fldCharType="end"/>
      </w:r>
      <w:r w:rsidR="009A5949" w:rsidRPr="009A5949">
        <w:rPr>
          <w:lang w:val="en-AU" w:eastAsia="en-AU"/>
        </w:rPr>
        <w:t>). The total discharge for the 2018 water year (1 October 2017 to 30 September 2018) was 57</w:t>
      </w:r>
      <w:r w:rsidR="00E42BE9">
        <w:rPr>
          <w:lang w:val="en-AU" w:eastAsia="en-AU"/>
        </w:rPr>
        <w:t>60</w:t>
      </w:r>
      <w:r w:rsidR="009A5949" w:rsidRPr="009A5949">
        <w:rPr>
          <w:lang w:val="en-AU" w:eastAsia="en-AU"/>
        </w:rPr>
        <w:t xml:space="preserve"> </w:t>
      </w:r>
      <w:r w:rsidR="00E42BE9">
        <w:rPr>
          <w:lang w:val="en-AU" w:eastAsia="en-AU"/>
        </w:rPr>
        <w:t>G</w:t>
      </w:r>
      <w:r w:rsidR="00E42BE9" w:rsidRPr="009A5949">
        <w:rPr>
          <w:lang w:val="en-AU" w:eastAsia="en-AU"/>
        </w:rPr>
        <w:t>L</w:t>
      </w:r>
      <w:r w:rsidR="009A5949" w:rsidRPr="009A5949">
        <w:rPr>
          <w:lang w:val="en-AU" w:eastAsia="en-AU"/>
        </w:rPr>
        <w:t>, which is 1.3 times above the long-term median. The influence of the flood waters from the Russell</w:t>
      </w:r>
      <w:r w:rsidR="000E5500">
        <w:rPr>
          <w:lang w:val="en-AU" w:eastAsia="en-AU"/>
        </w:rPr>
        <w:t>-</w:t>
      </w:r>
      <w:r w:rsidR="009A5949" w:rsidRPr="009A5949">
        <w:rPr>
          <w:lang w:val="en-AU" w:eastAsia="en-AU"/>
        </w:rPr>
        <w:t xml:space="preserve">Mulgrave River on the </w:t>
      </w:r>
      <w:r w:rsidR="003B155F">
        <w:rPr>
          <w:lang w:val="en-AU" w:eastAsia="en-AU"/>
        </w:rPr>
        <w:t>Reef</w:t>
      </w:r>
      <w:r w:rsidR="003B155F" w:rsidRPr="009A5949">
        <w:rPr>
          <w:lang w:val="en-AU" w:eastAsia="en-AU"/>
        </w:rPr>
        <w:t xml:space="preserve"> </w:t>
      </w:r>
      <w:r w:rsidR="009A5949" w:rsidRPr="009A5949">
        <w:rPr>
          <w:lang w:val="en-AU" w:eastAsia="en-AU"/>
        </w:rPr>
        <w:t>is shown in</w:t>
      </w:r>
      <w:r w:rsidR="009A5949">
        <w:rPr>
          <w:lang w:val="en-AU" w:eastAsia="en-AU"/>
        </w:rPr>
        <w:t xml:space="preserve"> </w:t>
      </w:r>
      <w:r w:rsidR="009A5949">
        <w:rPr>
          <w:lang w:val="en-AU" w:eastAsia="en-AU"/>
        </w:rPr>
        <w:fldChar w:fldCharType="begin"/>
      </w:r>
      <w:r w:rsidR="009A5949">
        <w:rPr>
          <w:lang w:val="en-AU" w:eastAsia="en-AU"/>
        </w:rPr>
        <w:instrText xml:space="preserve"> REF _Ref530717657 \h  \* MERGEFORMAT </w:instrText>
      </w:r>
      <w:r w:rsidR="009A5949">
        <w:rPr>
          <w:lang w:val="en-AU" w:eastAsia="en-AU"/>
        </w:rPr>
      </w:r>
      <w:r w:rsidR="009A5949">
        <w:rPr>
          <w:lang w:val="en-AU" w:eastAsia="en-AU"/>
        </w:rPr>
        <w:fldChar w:fldCharType="separate"/>
      </w:r>
      <w:r w:rsidRPr="00335316">
        <w:rPr>
          <w:lang w:val="en-AU" w:eastAsia="en-AU"/>
        </w:rPr>
        <w:drawing>
          <wp:inline distT="0" distB="0" distL="0" distR="0" wp14:anchorId="49E65FA4" wp14:editId="399AEFB4">
            <wp:extent cx="4400788" cy="8172450"/>
            <wp:effectExtent l="0" t="0" r="0" b="0"/>
            <wp:docPr id="7217" name="Picture 7217" descr="A collection of classified water type maps (right panels) showing the evolution of the Wet Tropics river plumes in the Cairns region from 12 to 15 March 2018: (A) MODIS-Aqua, (T) MODIS-Terra." title="A collection of classified water type maps (right panels) showing the evolution of the Wet Tropics river plumes in the Cairns region from 12 to 15 March 2018: (A) MODIS-Aqua, (T) MODIS-Ter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402080" cy="8174849"/>
                    </a:xfrm>
                    <a:prstGeom prst="rect">
                      <a:avLst/>
                    </a:prstGeom>
                    <a:noFill/>
                    <a:ln>
                      <a:noFill/>
                    </a:ln>
                  </pic:spPr>
                </pic:pic>
              </a:graphicData>
            </a:graphic>
          </wp:inline>
        </w:drawing>
      </w:r>
    </w:p>
    <w:p w14:paraId="647E452D" w14:textId="119010AA" w:rsidR="005F019F" w:rsidRPr="00A74669" w:rsidRDefault="00335316" w:rsidP="005F019F">
      <w:pPr>
        <w:rPr>
          <w:rFonts w:cs="Arial"/>
          <w:bCs/>
          <w:szCs w:val="22"/>
          <w:lang w:val="en-AU" w:eastAsia="en-AU"/>
        </w:rPr>
      </w:pPr>
      <w:r w:rsidRPr="00335316">
        <w:rPr>
          <w:lang w:val="en-AU" w:eastAsia="en-AU"/>
        </w:rPr>
        <w:t>Figure</w:t>
      </w:r>
      <w:r w:rsidRPr="0034035B">
        <w:rPr>
          <w:rFonts w:eastAsia="SimSun" w:cs="Arial"/>
          <w:sz w:val="18"/>
          <w:szCs w:val="18"/>
          <w:lang w:val="en-US"/>
        </w:rPr>
        <w:t xml:space="preserve"> </w:t>
      </w:r>
      <w:r>
        <w:rPr>
          <w:rFonts w:eastAsia="SimSun" w:cs="Arial"/>
          <w:noProof/>
          <w:sz w:val="18"/>
          <w:szCs w:val="18"/>
          <w:lang w:val="en-US"/>
        </w:rPr>
        <w:t>5</w:t>
      </w:r>
      <w:r>
        <w:rPr>
          <w:rFonts w:eastAsia="SimSun" w:cs="Arial"/>
          <w:sz w:val="18"/>
          <w:szCs w:val="18"/>
          <w:lang w:val="en-US"/>
        </w:rPr>
        <w:noBreakHyphen/>
      </w:r>
      <w:r>
        <w:rPr>
          <w:rFonts w:eastAsia="SimSun" w:cs="Arial"/>
          <w:noProof/>
          <w:sz w:val="18"/>
          <w:szCs w:val="18"/>
          <w:lang w:val="en-US"/>
        </w:rPr>
        <w:t>37</w:t>
      </w:r>
      <w:r w:rsidR="009A5949">
        <w:rPr>
          <w:lang w:val="en-AU" w:eastAsia="en-AU"/>
        </w:rPr>
        <w:fldChar w:fldCharType="end"/>
      </w:r>
      <w:r w:rsidR="009A5949" w:rsidRPr="009A5949">
        <w:rPr>
          <w:lang w:val="en-AU" w:eastAsia="en-AU"/>
        </w:rPr>
        <w:t>.</w:t>
      </w:r>
      <w:r w:rsidR="009A5949">
        <w:rPr>
          <w:lang w:val="en-AU" w:eastAsia="en-AU"/>
        </w:rPr>
        <w:t xml:space="preserve"> </w:t>
      </w:r>
      <w:r w:rsidR="000E00FC">
        <w:rPr>
          <w:lang w:val="en-AU" w:eastAsia="en-AU"/>
        </w:rPr>
        <w:fldChar w:fldCharType="begin"/>
      </w:r>
      <w:r w:rsidR="000E00FC">
        <w:rPr>
          <w:lang w:val="en-AU" w:eastAsia="en-AU"/>
        </w:rPr>
        <w:instrText xml:space="preserve"> REF _Ref459151345 \h </w:instrText>
      </w:r>
      <w:r w:rsidR="009A5949">
        <w:rPr>
          <w:lang w:val="en-AU" w:eastAsia="en-AU"/>
        </w:rPr>
        <w:instrText xml:space="preserve"> \* MERGEFORMAT </w:instrText>
      </w:r>
      <w:r w:rsidR="000E00FC">
        <w:rPr>
          <w:lang w:val="en-AU" w:eastAsia="en-AU"/>
        </w:rPr>
      </w:r>
      <w:r w:rsidR="000E00FC">
        <w:rPr>
          <w:lang w:val="en-AU" w:eastAsia="en-AU"/>
        </w:rPr>
        <w:fldChar w:fldCharType="separate"/>
      </w:r>
      <w:r w:rsidRPr="00335316">
        <w:rPr>
          <w:lang w:val="en-AU" w:eastAsia="en-AU"/>
        </w:rPr>
        <w:t>Figure 5</w:t>
      </w:r>
      <w:r w:rsidRPr="00335316">
        <w:rPr>
          <w:lang w:val="en-AU" w:eastAsia="en-AU"/>
        </w:rPr>
        <w:noBreakHyphen/>
        <w:t>38</w:t>
      </w:r>
      <w:r w:rsidR="000E00FC">
        <w:rPr>
          <w:lang w:val="en-AU" w:eastAsia="en-AU"/>
        </w:rPr>
        <w:fldChar w:fldCharType="end"/>
      </w:r>
      <w:r w:rsidR="000E00FC">
        <w:rPr>
          <w:lang w:val="en-AU" w:eastAsia="en-AU"/>
        </w:rPr>
        <w:t xml:space="preserve"> </w:t>
      </w:r>
      <w:r w:rsidR="005F019F" w:rsidRPr="00A74669">
        <w:rPr>
          <w:lang w:val="en-AU" w:eastAsia="en-AU"/>
        </w:rPr>
        <w:t xml:space="preserve">shows the daily discharge </w:t>
      </w:r>
      <w:r w:rsidR="005F019F">
        <w:rPr>
          <w:lang w:val="en-AU" w:eastAsia="en-AU"/>
        </w:rPr>
        <w:t xml:space="preserve">(ML) </w:t>
      </w:r>
      <w:r w:rsidR="005F019F" w:rsidRPr="00A74669">
        <w:rPr>
          <w:lang w:val="en-AU" w:eastAsia="en-AU"/>
        </w:rPr>
        <w:t>for the</w:t>
      </w:r>
      <w:r w:rsidR="005F019F">
        <w:rPr>
          <w:lang w:val="en-AU" w:eastAsia="en-AU"/>
        </w:rPr>
        <w:t xml:space="preserve"> </w:t>
      </w:r>
      <w:r w:rsidR="000E00FC">
        <w:rPr>
          <w:lang w:val="en-AU" w:eastAsia="en-AU"/>
        </w:rPr>
        <w:t>Russell</w:t>
      </w:r>
      <w:r w:rsidR="000E5500">
        <w:rPr>
          <w:lang w:val="en-AU" w:eastAsia="en-AU"/>
        </w:rPr>
        <w:t>-</w:t>
      </w:r>
      <w:r w:rsidR="000E00FC">
        <w:rPr>
          <w:lang w:val="en-AU" w:eastAsia="en-AU"/>
        </w:rPr>
        <w:t>Mulgrave</w:t>
      </w:r>
      <w:r w:rsidR="005F019F" w:rsidRPr="00A74669">
        <w:rPr>
          <w:lang w:val="en-AU" w:eastAsia="en-AU"/>
        </w:rPr>
        <w:t xml:space="preserve"> River</w:t>
      </w:r>
      <w:r w:rsidR="005F019F">
        <w:rPr>
          <w:lang w:val="en-AU" w:eastAsia="en-AU"/>
        </w:rPr>
        <w:t>,</w:t>
      </w:r>
      <w:r w:rsidR="005F019F" w:rsidRPr="00A74669">
        <w:rPr>
          <w:lang w:val="en-AU" w:eastAsia="en-AU"/>
        </w:rPr>
        <w:t xml:space="preserve"> and the red diamonds show </w:t>
      </w:r>
      <w:r w:rsidR="005F019F">
        <w:rPr>
          <w:lang w:val="en-AU" w:eastAsia="en-AU"/>
        </w:rPr>
        <w:t xml:space="preserve">the </w:t>
      </w:r>
      <w:r w:rsidR="000E00FC">
        <w:rPr>
          <w:lang w:val="en-AU" w:eastAsia="en-AU"/>
        </w:rPr>
        <w:t>three</w:t>
      </w:r>
      <w:r w:rsidR="005F019F" w:rsidRPr="00A74669">
        <w:rPr>
          <w:lang w:val="en-AU" w:eastAsia="en-AU"/>
        </w:rPr>
        <w:t xml:space="preserve"> </w:t>
      </w:r>
      <w:r w:rsidR="005F019F">
        <w:rPr>
          <w:lang w:val="en-AU" w:eastAsia="en-AU"/>
        </w:rPr>
        <w:t xml:space="preserve">flood </w:t>
      </w:r>
      <w:r w:rsidR="005F019F" w:rsidRPr="00A74669">
        <w:rPr>
          <w:lang w:val="en-AU" w:eastAsia="en-AU"/>
        </w:rPr>
        <w:t>sampling</w:t>
      </w:r>
      <w:r w:rsidR="005F019F">
        <w:rPr>
          <w:lang w:val="en-AU" w:eastAsia="en-AU"/>
        </w:rPr>
        <w:t xml:space="preserve"> campaigns</w:t>
      </w:r>
      <w:r w:rsidR="005F019F" w:rsidRPr="00A74669">
        <w:rPr>
          <w:lang w:val="en-AU" w:eastAsia="en-AU"/>
        </w:rPr>
        <w:t xml:space="preserve"> </w:t>
      </w:r>
      <w:r w:rsidR="005F019F">
        <w:rPr>
          <w:lang w:val="en-AU" w:eastAsia="en-AU"/>
        </w:rPr>
        <w:t>conducted as part of the MMP.</w:t>
      </w:r>
      <w:r w:rsidR="005F019F" w:rsidRPr="00A74669">
        <w:rPr>
          <w:rFonts w:cs="Arial"/>
          <w:bCs/>
          <w:szCs w:val="22"/>
          <w:lang w:val="en-AU" w:eastAsia="en-AU"/>
        </w:rPr>
        <w:t xml:space="preserve"> </w:t>
      </w:r>
      <w:r w:rsidR="00677A18">
        <w:rPr>
          <w:rFonts w:cs="Arial"/>
          <w:bCs/>
          <w:szCs w:val="22"/>
          <w:lang w:val="en-AU" w:eastAsia="en-AU"/>
        </w:rPr>
        <w:t>The t</w:t>
      </w:r>
      <w:r w:rsidR="000E00FC">
        <w:rPr>
          <w:rFonts w:cs="Arial"/>
          <w:bCs/>
          <w:szCs w:val="22"/>
          <w:lang w:val="en-AU" w:eastAsia="en-AU"/>
        </w:rPr>
        <w:t xml:space="preserve">iming of </w:t>
      </w:r>
      <w:r w:rsidR="005F019F" w:rsidRPr="00A74669">
        <w:rPr>
          <w:lang w:val="en-AU" w:eastAsia="en-AU"/>
        </w:rPr>
        <w:t xml:space="preserve">sampling of the </w:t>
      </w:r>
      <w:r w:rsidR="000E00FC">
        <w:rPr>
          <w:lang w:val="en-AU" w:eastAsia="en-AU"/>
        </w:rPr>
        <w:t>Russell</w:t>
      </w:r>
      <w:r w:rsidR="000E5500">
        <w:rPr>
          <w:lang w:val="en-AU" w:eastAsia="en-AU"/>
        </w:rPr>
        <w:t>-</w:t>
      </w:r>
      <w:r w:rsidR="000E00FC">
        <w:rPr>
          <w:lang w:val="en-AU" w:eastAsia="en-AU"/>
        </w:rPr>
        <w:t>Mulgrave</w:t>
      </w:r>
      <w:r w:rsidR="005F019F" w:rsidRPr="00A74669">
        <w:rPr>
          <w:lang w:val="en-AU" w:eastAsia="en-AU"/>
        </w:rPr>
        <w:t xml:space="preserve"> flood plume in 2018 was restricted to shorter times on the water or until a few days after peak river flow due to poor weather.</w:t>
      </w:r>
    </w:p>
    <w:p w14:paraId="2E67EE63" w14:textId="77777777" w:rsidR="00817A8B" w:rsidRPr="00817A8B" w:rsidRDefault="000047A7" w:rsidP="000E00FC">
      <w:pPr>
        <w:rPr>
          <w:rFonts w:eastAsia="SimSun"/>
        </w:rPr>
      </w:pPr>
      <w:bookmarkStart w:id="1652" w:name="_Ref530725353"/>
      <w:r w:rsidRPr="00F3215B">
        <w:rPr>
          <w:noProof/>
          <w:lang w:val="en-AU" w:eastAsia="en-AU"/>
        </w:rPr>
        <w:drawing>
          <wp:inline distT="0" distB="0" distL="0" distR="0" wp14:anchorId="02C4F5BF" wp14:editId="1610472A">
            <wp:extent cx="5731510" cy="2609850"/>
            <wp:effectExtent l="0" t="0" r="2540" b="0"/>
            <wp:docPr id="2060" name="Picture 2060" descr="River discharge (in ML per day) from 1 January to 30 April 2018 for the Russell-Mulgrave River (Bucklands plus Peats Bridge gauges). Red diamonds show when plume sampling occurred offshore from the river mouth in the Russell-Mulgrave focus area." title="Discharge from Russell Mulgra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t Tropics plume samples.JPG"/>
                    <pic:cNvPicPr/>
                  </pic:nvPicPr>
                  <pic:blipFill rotWithShape="1">
                    <a:blip r:embed="rId152" cstate="print">
                      <a:extLst>
                        <a:ext uri="{28A0092B-C50C-407E-A947-70E740481C1C}">
                          <a14:useLocalDpi xmlns:a14="http://schemas.microsoft.com/office/drawing/2010/main" val="0"/>
                        </a:ext>
                      </a:extLst>
                    </a:blip>
                    <a:srcRect/>
                    <a:stretch/>
                  </pic:blipFill>
                  <pic:spPr bwMode="auto">
                    <a:xfrm>
                      <a:off x="0" y="0"/>
                      <a:ext cx="5731510" cy="2609850"/>
                    </a:xfrm>
                    <a:prstGeom prst="rect">
                      <a:avLst/>
                    </a:prstGeom>
                    <a:ln>
                      <a:noFill/>
                    </a:ln>
                    <a:extLst>
                      <a:ext uri="{53640926-AAD7-44D8-BBD7-CCE9431645EC}">
                        <a14:shadowObscured xmlns:a14="http://schemas.microsoft.com/office/drawing/2010/main"/>
                      </a:ext>
                    </a:extLst>
                  </pic:spPr>
                </pic:pic>
              </a:graphicData>
            </a:graphic>
          </wp:inline>
        </w:drawing>
      </w:r>
      <w:bookmarkStart w:id="1653" w:name="_Ref530715989"/>
    </w:p>
    <w:p w14:paraId="4796D72F" w14:textId="4DFE0DDE" w:rsidR="000047A7" w:rsidRDefault="000047A7" w:rsidP="000E00FC">
      <w:pPr>
        <w:rPr>
          <w:rFonts w:eastAsia="SimSun" w:cs="Arial"/>
          <w:bCs/>
          <w:sz w:val="18"/>
          <w:szCs w:val="22"/>
          <w:lang w:val="en-AU" w:eastAsia="en-AU"/>
        </w:rPr>
      </w:pPr>
      <w:bookmarkStart w:id="1654" w:name="_Toc10536242"/>
      <w:r w:rsidRPr="00F3215B">
        <w:rPr>
          <w:rFonts w:eastAsia="SimSun" w:cs="Arial"/>
          <w:sz w:val="18"/>
          <w:szCs w:val="18"/>
          <w:lang w:val="en-US"/>
        </w:rPr>
        <w:t xml:space="preserve">Figure </w:t>
      </w:r>
      <w:r w:rsidR="00817A8B">
        <w:rPr>
          <w:rFonts w:eastAsia="SimSun" w:cs="Arial"/>
          <w:sz w:val="18"/>
          <w:szCs w:val="18"/>
          <w:lang w:val="en-US"/>
        </w:rPr>
        <w:fldChar w:fldCharType="begin"/>
      </w:r>
      <w:r w:rsidR="00817A8B">
        <w:rPr>
          <w:rFonts w:eastAsia="SimSun" w:cs="Arial"/>
          <w:sz w:val="18"/>
          <w:szCs w:val="18"/>
          <w:lang w:val="en-US"/>
        </w:rPr>
        <w:instrText xml:space="preserve"> STYLEREF 1 \s </w:instrText>
      </w:r>
      <w:r w:rsidR="00817A8B">
        <w:rPr>
          <w:rFonts w:eastAsia="SimSun" w:cs="Arial"/>
          <w:sz w:val="18"/>
          <w:szCs w:val="18"/>
          <w:lang w:val="en-US"/>
        </w:rPr>
        <w:fldChar w:fldCharType="separate"/>
      </w:r>
      <w:r w:rsidR="00335316">
        <w:rPr>
          <w:rFonts w:eastAsia="SimSun" w:cs="Arial"/>
          <w:noProof/>
          <w:sz w:val="18"/>
          <w:szCs w:val="18"/>
          <w:lang w:val="en-US"/>
        </w:rPr>
        <w:t>5</w:t>
      </w:r>
      <w:r w:rsidR="00817A8B">
        <w:rPr>
          <w:rFonts w:eastAsia="SimSun" w:cs="Arial"/>
          <w:sz w:val="18"/>
          <w:szCs w:val="18"/>
          <w:lang w:val="en-US"/>
        </w:rPr>
        <w:fldChar w:fldCharType="end"/>
      </w:r>
      <w:r w:rsidR="00817A8B">
        <w:rPr>
          <w:rFonts w:eastAsia="SimSun" w:cs="Arial"/>
          <w:sz w:val="18"/>
          <w:szCs w:val="18"/>
          <w:lang w:val="en-US"/>
        </w:rPr>
        <w:noBreakHyphen/>
      </w:r>
      <w:r w:rsidR="00817A8B">
        <w:rPr>
          <w:rFonts w:eastAsia="SimSun" w:cs="Arial"/>
          <w:sz w:val="18"/>
          <w:szCs w:val="18"/>
          <w:lang w:val="en-US"/>
        </w:rPr>
        <w:fldChar w:fldCharType="begin"/>
      </w:r>
      <w:r w:rsidR="00817A8B">
        <w:rPr>
          <w:rFonts w:eastAsia="SimSun" w:cs="Arial"/>
          <w:sz w:val="18"/>
          <w:szCs w:val="18"/>
          <w:lang w:val="en-US"/>
        </w:rPr>
        <w:instrText xml:space="preserve"> SEQ Figure \* ARABIC \s 1 </w:instrText>
      </w:r>
      <w:r w:rsidR="00817A8B">
        <w:rPr>
          <w:rFonts w:eastAsia="SimSun" w:cs="Arial"/>
          <w:sz w:val="18"/>
          <w:szCs w:val="18"/>
          <w:lang w:val="en-US"/>
        </w:rPr>
        <w:fldChar w:fldCharType="separate"/>
      </w:r>
      <w:r w:rsidR="00335316">
        <w:rPr>
          <w:rFonts w:eastAsia="SimSun" w:cs="Arial"/>
          <w:noProof/>
          <w:sz w:val="18"/>
          <w:szCs w:val="18"/>
          <w:lang w:val="en-US"/>
        </w:rPr>
        <w:t>36</w:t>
      </w:r>
      <w:r w:rsidR="00817A8B">
        <w:rPr>
          <w:rFonts w:eastAsia="SimSun" w:cs="Arial"/>
          <w:sz w:val="18"/>
          <w:szCs w:val="18"/>
          <w:lang w:val="en-US"/>
        </w:rPr>
        <w:fldChar w:fldCharType="end"/>
      </w:r>
      <w:bookmarkEnd w:id="1652"/>
      <w:bookmarkEnd w:id="1653"/>
      <w:r w:rsidR="00817A8B">
        <w:rPr>
          <w:rFonts w:eastAsia="SimSun" w:cs="Arial"/>
          <w:sz w:val="18"/>
          <w:szCs w:val="18"/>
          <w:lang w:val="en-US"/>
        </w:rPr>
        <w:t>:</w:t>
      </w:r>
      <w:r w:rsidRPr="00F3215B">
        <w:rPr>
          <w:rFonts w:eastAsia="SimSun" w:cs="Arial"/>
          <w:bCs/>
          <w:sz w:val="18"/>
          <w:szCs w:val="22"/>
          <w:lang w:val="en-AU" w:eastAsia="en-AU"/>
        </w:rPr>
        <w:t xml:space="preserve"> River discharge (in ML per day) from 1 January to 30 April 2018 for the Russell</w:t>
      </w:r>
      <w:r w:rsidR="000E5500">
        <w:rPr>
          <w:rFonts w:eastAsia="SimSun" w:cs="Arial"/>
          <w:bCs/>
          <w:sz w:val="18"/>
          <w:szCs w:val="22"/>
          <w:lang w:val="en-AU" w:eastAsia="en-AU"/>
        </w:rPr>
        <w:t>-</w:t>
      </w:r>
      <w:r w:rsidRPr="00F3215B">
        <w:rPr>
          <w:rFonts w:eastAsia="SimSun" w:cs="Arial"/>
          <w:bCs/>
          <w:sz w:val="18"/>
          <w:szCs w:val="22"/>
          <w:lang w:val="en-AU" w:eastAsia="en-AU"/>
        </w:rPr>
        <w:t xml:space="preserve">Mulgrave River (Bucklands plus Peats Bridge gauges). Red diamonds show when plume sampling occurred offshore from the river mouth in </w:t>
      </w:r>
      <w:r w:rsidR="0034035B" w:rsidRPr="00F3215B">
        <w:rPr>
          <w:rFonts w:eastAsia="SimSun" w:cs="Arial"/>
          <w:bCs/>
          <w:sz w:val="18"/>
          <w:szCs w:val="22"/>
          <w:lang w:val="en-AU" w:eastAsia="en-AU"/>
        </w:rPr>
        <w:t>the Russell</w:t>
      </w:r>
      <w:r w:rsidR="000E5500">
        <w:rPr>
          <w:rFonts w:eastAsia="SimSun" w:cs="Arial"/>
          <w:bCs/>
          <w:sz w:val="18"/>
          <w:szCs w:val="22"/>
          <w:lang w:val="en-AU" w:eastAsia="en-AU"/>
        </w:rPr>
        <w:t>-</w:t>
      </w:r>
      <w:r w:rsidR="0034035B" w:rsidRPr="00F3215B">
        <w:rPr>
          <w:rFonts w:eastAsia="SimSun" w:cs="Arial"/>
          <w:bCs/>
          <w:sz w:val="18"/>
          <w:szCs w:val="22"/>
          <w:lang w:val="en-AU" w:eastAsia="en-AU"/>
        </w:rPr>
        <w:t>Mulgrave focus area.</w:t>
      </w:r>
      <w:bookmarkEnd w:id="1654"/>
    </w:p>
    <w:p w14:paraId="097BB1AE" w14:textId="77777777" w:rsidR="00335316" w:rsidRPr="00335316" w:rsidRDefault="002F5237" w:rsidP="00335316">
      <w:pPr>
        <w:rPr>
          <w:lang w:val="en-AU" w:eastAsia="en-AU"/>
        </w:rPr>
      </w:pPr>
      <w:r w:rsidRPr="002F5237">
        <w:rPr>
          <w:lang w:val="en-AU" w:eastAsia="en-AU"/>
        </w:rPr>
        <w:t>A series of satellite images and the true colour analysis of wet season water types</w:t>
      </w:r>
      <w:r>
        <w:rPr>
          <w:lang w:val="en-AU" w:eastAsia="en-AU"/>
        </w:rPr>
        <w:t xml:space="preserve"> for 12 to 15 March 2018</w:t>
      </w:r>
      <w:r w:rsidRPr="002F5237">
        <w:rPr>
          <w:lang w:val="en-AU" w:eastAsia="en-AU"/>
        </w:rPr>
        <w:t xml:space="preserve"> is shown in </w:t>
      </w:r>
      <w:r w:rsidR="0034035B">
        <w:rPr>
          <w:lang w:val="en-AU" w:eastAsia="en-AU"/>
        </w:rPr>
        <w:fldChar w:fldCharType="begin"/>
      </w:r>
      <w:r w:rsidR="0034035B">
        <w:rPr>
          <w:lang w:val="en-AU" w:eastAsia="en-AU"/>
        </w:rPr>
        <w:instrText xml:space="preserve"> REF _Ref530717657 \h  \* MERGEFORMAT </w:instrText>
      </w:r>
      <w:r w:rsidR="0034035B">
        <w:rPr>
          <w:lang w:val="en-AU" w:eastAsia="en-AU"/>
        </w:rPr>
      </w:r>
      <w:r w:rsidR="0034035B">
        <w:rPr>
          <w:lang w:val="en-AU" w:eastAsia="en-AU"/>
        </w:rPr>
        <w:fldChar w:fldCharType="separate"/>
      </w:r>
      <w:r w:rsidR="00335316" w:rsidRPr="00335316">
        <w:rPr>
          <w:lang w:val="en-AU" w:eastAsia="en-AU"/>
        </w:rPr>
        <w:drawing>
          <wp:inline distT="0" distB="0" distL="0" distR="0" wp14:anchorId="49E65FA4" wp14:editId="399AEFB4">
            <wp:extent cx="4400788" cy="8172450"/>
            <wp:effectExtent l="0" t="0" r="0" b="0"/>
            <wp:docPr id="7218" name="Picture 7218" descr="A collection of classified water type maps (right panels) showing the evolution of the Wet Tropics river plumes in the Cairns region from 12 to 15 March 2018: (A) MODIS-Aqua, (T) MODIS-Terra." title="A collection of classified water type maps (right panels) showing the evolution of the Wet Tropics river plumes in the Cairns region from 12 to 15 March 2018: (A) MODIS-Aqua, (T) MODIS-Ter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402080" cy="8174849"/>
                    </a:xfrm>
                    <a:prstGeom prst="rect">
                      <a:avLst/>
                    </a:prstGeom>
                    <a:noFill/>
                    <a:ln>
                      <a:noFill/>
                    </a:ln>
                  </pic:spPr>
                </pic:pic>
              </a:graphicData>
            </a:graphic>
          </wp:inline>
        </w:drawing>
      </w:r>
    </w:p>
    <w:p w14:paraId="4D1E563A" w14:textId="751EAE43" w:rsidR="002F5237" w:rsidRDefault="00335316" w:rsidP="000E00FC">
      <w:pPr>
        <w:rPr>
          <w:lang w:val="en-AU" w:eastAsia="en-AU"/>
        </w:rPr>
      </w:pPr>
      <w:r w:rsidRPr="00335316">
        <w:rPr>
          <w:lang w:val="en-AU" w:eastAsia="en-AU"/>
        </w:rPr>
        <w:t>Figure</w:t>
      </w:r>
      <w:r w:rsidRPr="0034035B">
        <w:rPr>
          <w:rFonts w:eastAsia="SimSun" w:cs="Arial"/>
          <w:sz w:val="18"/>
          <w:szCs w:val="18"/>
          <w:lang w:val="en-US"/>
        </w:rPr>
        <w:t xml:space="preserve"> </w:t>
      </w:r>
      <w:r>
        <w:rPr>
          <w:rFonts w:eastAsia="SimSun" w:cs="Arial"/>
          <w:noProof/>
          <w:sz w:val="18"/>
          <w:szCs w:val="18"/>
          <w:lang w:val="en-US"/>
        </w:rPr>
        <w:t>5</w:t>
      </w:r>
      <w:r>
        <w:rPr>
          <w:rFonts w:eastAsia="SimSun" w:cs="Arial"/>
          <w:sz w:val="18"/>
          <w:szCs w:val="18"/>
          <w:lang w:val="en-US"/>
        </w:rPr>
        <w:noBreakHyphen/>
      </w:r>
      <w:r>
        <w:rPr>
          <w:rFonts w:eastAsia="SimSun" w:cs="Arial"/>
          <w:noProof/>
          <w:sz w:val="18"/>
          <w:szCs w:val="18"/>
          <w:lang w:val="en-US"/>
        </w:rPr>
        <w:t>37</w:t>
      </w:r>
      <w:r w:rsidR="0034035B">
        <w:rPr>
          <w:lang w:val="en-AU" w:eastAsia="en-AU"/>
        </w:rPr>
        <w:fldChar w:fldCharType="end"/>
      </w:r>
      <w:r w:rsidR="002F5237" w:rsidRPr="002F5237">
        <w:rPr>
          <w:lang w:val="en-AU" w:eastAsia="en-AU"/>
        </w:rPr>
        <w:t xml:space="preserve">. </w:t>
      </w:r>
      <w:r w:rsidR="004E43FF">
        <w:rPr>
          <w:lang w:val="en-AU" w:eastAsia="en-AU"/>
        </w:rPr>
        <w:t xml:space="preserve">This illustrates the </w:t>
      </w:r>
      <w:r w:rsidR="0034035B">
        <w:rPr>
          <w:lang w:val="en-AU" w:eastAsia="en-AU"/>
        </w:rPr>
        <w:t xml:space="preserve">extensive areas of the </w:t>
      </w:r>
      <w:r w:rsidR="00404B3B">
        <w:rPr>
          <w:lang w:val="en-AU" w:eastAsia="en-AU"/>
        </w:rPr>
        <w:t>secondary</w:t>
      </w:r>
      <w:r w:rsidR="0034035B">
        <w:rPr>
          <w:lang w:val="en-AU" w:eastAsia="en-AU"/>
        </w:rPr>
        <w:t xml:space="preserve"> water type extending into </w:t>
      </w:r>
      <w:r w:rsidR="006A068C">
        <w:rPr>
          <w:lang w:val="en-AU" w:eastAsia="en-AU"/>
        </w:rPr>
        <w:t>m</w:t>
      </w:r>
      <w:r w:rsidR="002728DC">
        <w:rPr>
          <w:lang w:val="en-AU" w:eastAsia="en-AU"/>
        </w:rPr>
        <w:t>id</w:t>
      </w:r>
      <w:r w:rsidR="006A068C">
        <w:rPr>
          <w:lang w:val="en-AU" w:eastAsia="en-AU"/>
        </w:rPr>
        <w:t>-</w:t>
      </w:r>
      <w:r w:rsidR="002728DC">
        <w:rPr>
          <w:lang w:val="en-AU" w:eastAsia="en-AU"/>
        </w:rPr>
        <w:t>shelf</w:t>
      </w:r>
      <w:r w:rsidR="0034035B">
        <w:rPr>
          <w:lang w:val="en-AU" w:eastAsia="en-AU"/>
        </w:rPr>
        <w:t xml:space="preserve"> areas in the region over this period, and the dissipation of these and the </w:t>
      </w:r>
      <w:r w:rsidR="00404B3B">
        <w:rPr>
          <w:lang w:val="en-AU" w:eastAsia="en-AU"/>
        </w:rPr>
        <w:t>primary</w:t>
      </w:r>
      <w:r w:rsidR="0034035B">
        <w:rPr>
          <w:lang w:val="en-AU" w:eastAsia="en-AU"/>
        </w:rPr>
        <w:t xml:space="preserve"> water type following the peak flow (see image for 15 March 2018).</w:t>
      </w:r>
    </w:p>
    <w:p w14:paraId="685D7A9B" w14:textId="3B25F0B4" w:rsidR="0034035B" w:rsidRPr="0034035B" w:rsidRDefault="0029643F" w:rsidP="0034035B">
      <w:pPr>
        <w:rPr>
          <w:rFonts w:eastAsia="SimSun"/>
          <w:lang w:val="en-US"/>
        </w:rPr>
      </w:pPr>
      <w:r w:rsidRPr="000047A7">
        <w:rPr>
          <w:lang w:val="en-AU" w:eastAsia="en-AU"/>
        </w:rPr>
        <w:t xml:space="preserve">Suspended sediment concentrations in the Russell-Mulgrave River </w:t>
      </w:r>
      <w:r w:rsidR="0030570B">
        <w:rPr>
          <w:lang w:val="en-AU" w:eastAsia="en-AU"/>
        </w:rPr>
        <w:t xml:space="preserve">plume </w:t>
      </w:r>
      <w:r w:rsidRPr="000047A7">
        <w:rPr>
          <w:lang w:val="en-AU" w:eastAsia="en-AU"/>
        </w:rPr>
        <w:t>were consistently below 10 mg</w:t>
      </w:r>
      <w:r>
        <w:rPr>
          <w:lang w:val="en-AU" w:eastAsia="en-AU"/>
        </w:rPr>
        <w:t xml:space="preserve"> </w:t>
      </w:r>
      <w:r w:rsidRPr="000047A7">
        <w:rPr>
          <w:lang w:val="en-AU" w:eastAsia="en-AU"/>
        </w:rPr>
        <w:t>L</w:t>
      </w:r>
      <w:r w:rsidRPr="000047A7">
        <w:rPr>
          <w:vertAlign w:val="superscript"/>
          <w:lang w:val="en-AU" w:eastAsia="en-AU"/>
        </w:rPr>
        <w:t>-1</w:t>
      </w:r>
      <w:r w:rsidRPr="000047A7">
        <w:rPr>
          <w:lang w:val="en-AU" w:eastAsia="en-AU"/>
        </w:rPr>
        <w:t xml:space="preserve"> over the salinity </w:t>
      </w:r>
      <w:r w:rsidRPr="000E00FC">
        <w:rPr>
          <w:lang w:val="en-AU" w:eastAsia="en-AU"/>
        </w:rPr>
        <w:t>gradient, although the samples were collected during the wane of the hydrograph (peaks missed due to poor weather) where lower initial river concentrations would be expected. PN concentrations were highly variable over the estuarine mixing zone and likely related to the abundance of phytoplankton in the water and/or sediment resuspension (similar to results for Tully, see below). DIN concentrations gradually decreased from the 0 to 20 salinity zone before stabilising generally &lt;20 µg</w:t>
      </w:r>
      <w:r>
        <w:rPr>
          <w:lang w:val="en-AU" w:eastAsia="en-AU"/>
        </w:rPr>
        <w:t xml:space="preserve"> </w:t>
      </w:r>
      <w:r w:rsidRPr="000E00FC">
        <w:rPr>
          <w:lang w:val="en-AU" w:eastAsia="en-AU"/>
        </w:rPr>
        <w:t>L</w:t>
      </w:r>
      <w:r w:rsidRPr="000E00FC">
        <w:rPr>
          <w:vertAlign w:val="superscript"/>
          <w:lang w:val="en-AU" w:eastAsia="en-AU"/>
        </w:rPr>
        <w:t>-1</w:t>
      </w:r>
      <w:r w:rsidRPr="000E00FC">
        <w:rPr>
          <w:lang w:val="en-AU" w:eastAsia="en-AU"/>
        </w:rPr>
        <w:t xml:space="preserve"> by 25 </w:t>
      </w:r>
      <w:r w:rsidR="00063D72">
        <w:rPr>
          <w:lang w:val="en-AU" w:eastAsia="en-AU"/>
        </w:rPr>
        <w:t>PSU</w:t>
      </w:r>
      <w:r w:rsidRPr="000E00FC">
        <w:rPr>
          <w:lang w:val="en-AU" w:eastAsia="en-AU"/>
        </w:rPr>
        <w:t>. Chl-</w:t>
      </w:r>
      <w:r w:rsidRPr="00E32553">
        <w:rPr>
          <w:i/>
          <w:lang w:val="en-AU" w:eastAsia="en-AU"/>
        </w:rPr>
        <w:t>a</w:t>
      </w:r>
      <w:r w:rsidRPr="000E00FC">
        <w:rPr>
          <w:lang w:val="en-AU" w:eastAsia="en-AU"/>
        </w:rPr>
        <w:t xml:space="preserve"> concentrations were mostly &gt;0.5 µg</w:t>
      </w:r>
      <w:r>
        <w:rPr>
          <w:lang w:val="en-AU" w:eastAsia="en-AU"/>
        </w:rPr>
        <w:t xml:space="preserve"> </w:t>
      </w:r>
      <w:r w:rsidRPr="000E00FC">
        <w:rPr>
          <w:lang w:val="en-AU" w:eastAsia="en-AU"/>
        </w:rPr>
        <w:t>L</w:t>
      </w:r>
      <w:r w:rsidRPr="000E00FC">
        <w:rPr>
          <w:vertAlign w:val="superscript"/>
          <w:lang w:val="en-AU" w:eastAsia="en-AU"/>
        </w:rPr>
        <w:t>-1</w:t>
      </w:r>
      <w:r w:rsidRPr="000E00FC">
        <w:rPr>
          <w:lang w:val="en-AU" w:eastAsia="en-AU"/>
        </w:rPr>
        <w:t xml:space="preserve"> and generally increased within the higher salinities as nutrients were utilised by algal communities. As sampling was conducted towards the tail end of the river flows, concentrations measured in these plumes tended to be lower compared to those sampled during peak flow conditions.</w:t>
      </w:r>
    </w:p>
    <w:p w14:paraId="202CAC2F" w14:textId="4212BC14" w:rsidR="0034035B" w:rsidRDefault="0034035B" w:rsidP="0034035B">
      <w:pPr>
        <w:rPr>
          <w:rFonts w:eastAsia="SimSun"/>
          <w:lang w:val="en-US"/>
        </w:rPr>
      </w:pPr>
      <w:bookmarkStart w:id="1655" w:name="_Ref504994737"/>
      <w:r>
        <w:rPr>
          <w:rFonts w:eastAsia="SimSun"/>
          <w:lang w:val="en-US"/>
        </w:rPr>
        <w:br w:type="page"/>
      </w:r>
    </w:p>
    <w:p w14:paraId="51905784" w14:textId="77777777" w:rsidR="00817A8B" w:rsidRPr="00817A8B" w:rsidRDefault="002D1806" w:rsidP="00817A8B">
      <w:pPr>
        <w:jc w:val="center"/>
        <w:rPr>
          <w:rFonts w:eastAsia="SimSun"/>
        </w:rPr>
      </w:pPr>
      <w:bookmarkStart w:id="1656" w:name="_Ref530717657"/>
      <w:r w:rsidRPr="002D1806">
        <w:rPr>
          <w:rFonts w:eastAsia="SimSun"/>
          <w:noProof/>
          <w:lang w:val="en-AU" w:eastAsia="en-AU"/>
        </w:rPr>
        <w:drawing>
          <wp:inline distT="0" distB="0" distL="0" distR="0" wp14:anchorId="49E65FA4" wp14:editId="399AEFB4">
            <wp:extent cx="4400788" cy="8172450"/>
            <wp:effectExtent l="0" t="0" r="0" b="0"/>
            <wp:docPr id="2058" name="Picture 2058" descr="A collection of classified water type maps (right panels) showing the evolution of the Wet Tropics river plumes in the Cairns region from 12 to 15 March 2018: (A) MODIS-Aqua, (T) MODIS-Terra." title="A collection of classified water type maps (right panels) showing the evolution of the Wet Tropics river plumes in the Cairns region from 12 to 15 March 2018: (A) MODIS-Aqua, (T) MODIS-Ter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402080" cy="8174849"/>
                    </a:xfrm>
                    <a:prstGeom prst="rect">
                      <a:avLst/>
                    </a:prstGeom>
                    <a:noFill/>
                    <a:ln>
                      <a:noFill/>
                    </a:ln>
                  </pic:spPr>
                </pic:pic>
              </a:graphicData>
            </a:graphic>
          </wp:inline>
        </w:drawing>
      </w:r>
    </w:p>
    <w:p w14:paraId="1C5B6B53" w14:textId="297A40E1" w:rsidR="002F5237" w:rsidRDefault="0034035B" w:rsidP="000E00FC">
      <w:pPr>
        <w:rPr>
          <w:lang w:val="en-AU" w:eastAsia="en-AU"/>
        </w:rPr>
      </w:pPr>
      <w:bookmarkStart w:id="1657" w:name="_Toc10536243"/>
      <w:r w:rsidRPr="0034035B">
        <w:rPr>
          <w:rFonts w:eastAsia="SimSun" w:cs="Arial"/>
          <w:sz w:val="18"/>
          <w:szCs w:val="18"/>
          <w:lang w:val="en-US"/>
        </w:rPr>
        <w:t xml:space="preserve">Figure </w:t>
      </w:r>
      <w:r w:rsidR="00817A8B">
        <w:rPr>
          <w:rFonts w:eastAsia="SimSun" w:cs="Arial"/>
          <w:sz w:val="18"/>
          <w:szCs w:val="18"/>
          <w:lang w:val="en-US"/>
        </w:rPr>
        <w:fldChar w:fldCharType="begin"/>
      </w:r>
      <w:r w:rsidR="00817A8B">
        <w:rPr>
          <w:rFonts w:eastAsia="SimSun" w:cs="Arial"/>
          <w:sz w:val="18"/>
          <w:szCs w:val="18"/>
          <w:lang w:val="en-US"/>
        </w:rPr>
        <w:instrText xml:space="preserve"> STYLEREF 1 \s </w:instrText>
      </w:r>
      <w:r w:rsidR="00817A8B">
        <w:rPr>
          <w:rFonts w:eastAsia="SimSun" w:cs="Arial"/>
          <w:sz w:val="18"/>
          <w:szCs w:val="18"/>
          <w:lang w:val="en-US"/>
        </w:rPr>
        <w:fldChar w:fldCharType="separate"/>
      </w:r>
      <w:r w:rsidR="00335316">
        <w:rPr>
          <w:rFonts w:eastAsia="SimSun" w:cs="Arial"/>
          <w:noProof/>
          <w:sz w:val="18"/>
          <w:szCs w:val="18"/>
          <w:lang w:val="en-US"/>
        </w:rPr>
        <w:t>5</w:t>
      </w:r>
      <w:r w:rsidR="00817A8B">
        <w:rPr>
          <w:rFonts w:eastAsia="SimSun" w:cs="Arial"/>
          <w:sz w:val="18"/>
          <w:szCs w:val="18"/>
          <w:lang w:val="en-US"/>
        </w:rPr>
        <w:fldChar w:fldCharType="end"/>
      </w:r>
      <w:r w:rsidR="00817A8B">
        <w:rPr>
          <w:rFonts w:eastAsia="SimSun" w:cs="Arial"/>
          <w:sz w:val="18"/>
          <w:szCs w:val="18"/>
          <w:lang w:val="en-US"/>
        </w:rPr>
        <w:noBreakHyphen/>
      </w:r>
      <w:r w:rsidR="00817A8B">
        <w:rPr>
          <w:rFonts w:eastAsia="SimSun" w:cs="Arial"/>
          <w:sz w:val="18"/>
          <w:szCs w:val="18"/>
          <w:lang w:val="en-US"/>
        </w:rPr>
        <w:fldChar w:fldCharType="begin"/>
      </w:r>
      <w:r w:rsidR="00817A8B">
        <w:rPr>
          <w:rFonts w:eastAsia="SimSun" w:cs="Arial"/>
          <w:sz w:val="18"/>
          <w:szCs w:val="18"/>
          <w:lang w:val="en-US"/>
        </w:rPr>
        <w:instrText xml:space="preserve"> SEQ Figure \* ARABIC \s 1 </w:instrText>
      </w:r>
      <w:r w:rsidR="00817A8B">
        <w:rPr>
          <w:rFonts w:eastAsia="SimSun" w:cs="Arial"/>
          <w:sz w:val="18"/>
          <w:szCs w:val="18"/>
          <w:lang w:val="en-US"/>
        </w:rPr>
        <w:fldChar w:fldCharType="separate"/>
      </w:r>
      <w:r w:rsidR="00335316">
        <w:rPr>
          <w:rFonts w:eastAsia="SimSun" w:cs="Arial"/>
          <w:noProof/>
          <w:sz w:val="18"/>
          <w:szCs w:val="18"/>
          <w:lang w:val="en-US"/>
        </w:rPr>
        <w:t>37</w:t>
      </w:r>
      <w:r w:rsidR="00817A8B">
        <w:rPr>
          <w:rFonts w:eastAsia="SimSun" w:cs="Arial"/>
          <w:sz w:val="18"/>
          <w:szCs w:val="18"/>
          <w:lang w:val="en-US"/>
        </w:rPr>
        <w:fldChar w:fldCharType="end"/>
      </w:r>
      <w:bookmarkEnd w:id="1655"/>
      <w:bookmarkEnd w:id="1656"/>
      <w:r w:rsidRPr="0034035B">
        <w:rPr>
          <w:rFonts w:eastAsia="SimSun" w:cs="Arial"/>
          <w:sz w:val="18"/>
          <w:szCs w:val="18"/>
          <w:lang w:val="en-US"/>
        </w:rPr>
        <w:t xml:space="preserve">: A collection of </w:t>
      </w:r>
      <w:r w:rsidR="00063D72">
        <w:rPr>
          <w:rFonts w:eastAsia="SimSun" w:cs="Arial"/>
          <w:sz w:val="18"/>
          <w:szCs w:val="18"/>
          <w:lang w:val="en-US"/>
        </w:rPr>
        <w:t xml:space="preserve">classified </w:t>
      </w:r>
      <w:r w:rsidRPr="0034035B">
        <w:rPr>
          <w:rFonts w:eastAsia="SimSun" w:cs="Arial"/>
          <w:sz w:val="18"/>
          <w:szCs w:val="18"/>
          <w:lang w:val="en-US"/>
        </w:rPr>
        <w:t xml:space="preserve">water type maps </w:t>
      </w:r>
      <w:r w:rsidR="00063D72">
        <w:rPr>
          <w:rFonts w:eastAsia="SimSun" w:cs="Arial"/>
          <w:sz w:val="18"/>
          <w:szCs w:val="18"/>
          <w:lang w:val="en-US"/>
        </w:rPr>
        <w:t xml:space="preserve">(right panels) </w:t>
      </w:r>
      <w:r w:rsidRPr="0034035B">
        <w:rPr>
          <w:rFonts w:eastAsia="SimSun" w:cs="Arial"/>
          <w:sz w:val="18"/>
          <w:szCs w:val="18"/>
          <w:lang w:val="en-US"/>
        </w:rPr>
        <w:t xml:space="preserve">showing the evolution of the </w:t>
      </w:r>
      <w:r w:rsidR="0022097B">
        <w:rPr>
          <w:rFonts w:eastAsia="SimSun" w:cs="Arial"/>
          <w:sz w:val="18"/>
          <w:szCs w:val="18"/>
          <w:lang w:val="en-US"/>
        </w:rPr>
        <w:t>Wet Tropics river</w:t>
      </w:r>
      <w:r w:rsidRPr="0034035B">
        <w:rPr>
          <w:rFonts w:eastAsia="SimSun" w:cs="Arial"/>
          <w:sz w:val="18"/>
          <w:szCs w:val="18"/>
          <w:lang w:val="en-US"/>
        </w:rPr>
        <w:t xml:space="preserve"> plume</w:t>
      </w:r>
      <w:r w:rsidR="0022097B">
        <w:rPr>
          <w:rFonts w:eastAsia="SimSun" w:cs="Arial"/>
          <w:sz w:val="18"/>
          <w:szCs w:val="18"/>
          <w:lang w:val="en-US"/>
        </w:rPr>
        <w:t>s in the Cairns region</w:t>
      </w:r>
      <w:r w:rsidRPr="0034035B">
        <w:rPr>
          <w:rFonts w:eastAsia="SimSun" w:cs="Arial"/>
          <w:sz w:val="18"/>
          <w:szCs w:val="18"/>
          <w:lang w:val="en-US"/>
        </w:rPr>
        <w:t xml:space="preserve"> from </w:t>
      </w:r>
      <w:r w:rsidR="0022097B">
        <w:rPr>
          <w:rFonts w:eastAsia="SimSun" w:cs="Arial"/>
          <w:sz w:val="18"/>
          <w:szCs w:val="18"/>
          <w:lang w:val="en-US"/>
        </w:rPr>
        <w:t>12 to 15</w:t>
      </w:r>
      <w:r w:rsidRPr="0034035B">
        <w:rPr>
          <w:rFonts w:eastAsia="SimSun" w:cs="Arial"/>
          <w:sz w:val="18"/>
          <w:szCs w:val="18"/>
          <w:lang w:val="en-US"/>
        </w:rPr>
        <w:t xml:space="preserve"> March </w:t>
      </w:r>
      <w:r w:rsidR="0022097B">
        <w:rPr>
          <w:rFonts w:eastAsia="SimSun" w:cs="Arial"/>
          <w:sz w:val="18"/>
          <w:szCs w:val="18"/>
          <w:lang w:val="en-US"/>
        </w:rPr>
        <w:t>2018</w:t>
      </w:r>
      <w:r w:rsidRPr="0034035B">
        <w:rPr>
          <w:rFonts w:eastAsia="SimSun" w:cs="Arial"/>
          <w:sz w:val="18"/>
          <w:szCs w:val="18"/>
          <w:lang w:val="en-US"/>
        </w:rPr>
        <w:t>: (A) MODIS-Aqua, (T) MODIS-Terra.</w:t>
      </w:r>
      <w:bookmarkEnd w:id="1657"/>
      <w:r w:rsidR="00066F73">
        <w:rPr>
          <w:rFonts w:eastAsia="SimSun" w:cs="Arial"/>
          <w:sz w:val="18"/>
          <w:szCs w:val="18"/>
          <w:lang w:val="en-US"/>
        </w:rPr>
        <w:t xml:space="preserve"> </w:t>
      </w:r>
    </w:p>
    <w:p w14:paraId="246BC168" w14:textId="4A852B49" w:rsidR="00803656" w:rsidRPr="00043747" w:rsidRDefault="00803656" w:rsidP="00EF43EF">
      <w:pPr>
        <w:pStyle w:val="Heading3"/>
        <w:rPr>
          <w:rStyle w:val="Heading20"/>
          <w:rFonts w:cs="Times New Roman"/>
          <w:b w:val="0"/>
          <w:sz w:val="18"/>
          <w:szCs w:val="18"/>
        </w:rPr>
      </w:pPr>
      <w:bookmarkStart w:id="1658" w:name="_Toc167192443"/>
      <w:bookmarkStart w:id="1659" w:name="_Toc11410778"/>
      <w:bookmarkStart w:id="1660" w:name="_Hlk501014203"/>
      <w:bookmarkEnd w:id="1647"/>
      <w:r w:rsidRPr="00043747">
        <w:rPr>
          <w:rStyle w:val="Heading20"/>
        </w:rPr>
        <w:t>Tully</w:t>
      </w:r>
      <w:bookmarkStart w:id="1661" w:name="_Toc167192444"/>
      <w:bookmarkEnd w:id="1658"/>
      <w:bookmarkEnd w:id="1659"/>
    </w:p>
    <w:p w14:paraId="246BC16A" w14:textId="7E39C208" w:rsidR="00803656" w:rsidRPr="0076343A" w:rsidRDefault="00803656" w:rsidP="00803656">
      <w:pPr>
        <w:rPr>
          <w:rFonts w:ascii="Calibri" w:hAnsi="Calibri"/>
          <w:sz w:val="20"/>
        </w:rPr>
      </w:pPr>
      <w:bookmarkStart w:id="1662" w:name="_Toc437512644"/>
      <w:bookmarkEnd w:id="1660"/>
      <w:bookmarkEnd w:id="1662"/>
      <w:r w:rsidRPr="000304E3">
        <w:rPr>
          <w:rFonts w:cs="Arial"/>
          <w:szCs w:val="22"/>
          <w:lang w:val="en-AU"/>
        </w:rPr>
        <w:t xml:space="preserve">The </w:t>
      </w:r>
      <w:r>
        <w:rPr>
          <w:rFonts w:cs="Arial"/>
          <w:szCs w:val="22"/>
          <w:lang w:val="en-AU"/>
        </w:rPr>
        <w:t>Tully</w:t>
      </w:r>
      <w:r w:rsidRPr="000304E3">
        <w:rPr>
          <w:rFonts w:cs="Arial"/>
          <w:szCs w:val="22"/>
          <w:lang w:val="en-AU"/>
        </w:rPr>
        <w:t xml:space="preserve"> </w:t>
      </w:r>
      <w:r>
        <w:rPr>
          <w:rFonts w:cs="Arial"/>
          <w:szCs w:val="22"/>
          <w:lang w:val="en-AU"/>
        </w:rPr>
        <w:t>focus area is primarily influenced by discharge from the Tully</w:t>
      </w:r>
      <w:r w:rsidR="00063D72">
        <w:rPr>
          <w:rFonts w:cs="Arial"/>
          <w:szCs w:val="22"/>
          <w:lang w:val="en-AU"/>
        </w:rPr>
        <w:t>-</w:t>
      </w:r>
      <w:r>
        <w:rPr>
          <w:rFonts w:cs="Arial"/>
          <w:szCs w:val="22"/>
          <w:lang w:val="en-AU"/>
        </w:rPr>
        <w:t xml:space="preserve">Murray and Herbert Rivers </w:t>
      </w:r>
      <w:r w:rsidRPr="000304E3">
        <w:rPr>
          <w:rFonts w:cs="Arial"/>
          <w:szCs w:val="22"/>
          <w:lang w:val="en-AU"/>
        </w:rPr>
        <w:t>and</w:t>
      </w:r>
      <w:r w:rsidR="00D9148E">
        <w:rPr>
          <w:rFonts w:cs="Arial"/>
          <w:szCs w:val="22"/>
          <w:lang w:val="en-AU"/>
        </w:rPr>
        <w:t>,</w:t>
      </w:r>
      <w:r w:rsidRPr="000304E3">
        <w:rPr>
          <w:rFonts w:cs="Arial"/>
          <w:szCs w:val="22"/>
          <w:lang w:val="en-AU"/>
        </w:rPr>
        <w:t xml:space="preserve"> to a lesser extent, by </w:t>
      </w:r>
      <w:r>
        <w:rPr>
          <w:rFonts w:cs="Arial"/>
          <w:szCs w:val="22"/>
          <w:lang w:val="en-AU"/>
        </w:rPr>
        <w:t>the Burdekin River in large flow years</w:t>
      </w:r>
      <w:r w:rsidRPr="000304E3">
        <w:rPr>
          <w:rFonts w:cs="Arial"/>
          <w:szCs w:val="22"/>
          <w:lang w:val="en-AU"/>
        </w:rPr>
        <w:t xml:space="preserve"> (</w:t>
      </w:r>
      <w:r>
        <w:rPr>
          <w:rFonts w:cs="Arial"/>
          <w:szCs w:val="22"/>
          <w:lang w:val="en-AU"/>
        </w:rPr>
        <w:t>Brodie</w:t>
      </w:r>
      <w:r w:rsidRPr="000304E3">
        <w:rPr>
          <w:rFonts w:cs="Arial"/>
          <w:szCs w:val="22"/>
          <w:lang w:val="en-AU"/>
        </w:rPr>
        <w:t xml:space="preserve"> </w:t>
      </w:r>
      <w:r w:rsidRPr="005128DC">
        <w:rPr>
          <w:rFonts w:cs="Arial"/>
          <w:szCs w:val="22"/>
          <w:lang w:val="en-AU"/>
        </w:rPr>
        <w:t>et al.</w:t>
      </w:r>
      <w:r>
        <w:rPr>
          <w:rFonts w:cs="Arial"/>
          <w:szCs w:val="22"/>
          <w:lang w:val="en-AU"/>
        </w:rPr>
        <w:t>,</w:t>
      </w:r>
      <w:r w:rsidRPr="000304E3">
        <w:rPr>
          <w:rFonts w:cs="Arial"/>
          <w:szCs w:val="22"/>
          <w:lang w:val="en-AU"/>
        </w:rPr>
        <w:t xml:space="preserve"> 2013).</w:t>
      </w:r>
      <w:r>
        <w:rPr>
          <w:rFonts w:cs="Arial"/>
          <w:szCs w:val="22"/>
          <w:lang w:val="en-AU"/>
        </w:rPr>
        <w:t xml:space="preserve"> </w:t>
      </w:r>
    </w:p>
    <w:p w14:paraId="246BC16B" w14:textId="2D585BD5" w:rsidR="00803656" w:rsidRPr="008467AA" w:rsidRDefault="0030570B" w:rsidP="00803656">
      <w:pPr>
        <w:rPr>
          <w:rFonts w:cs="Arial"/>
          <w:szCs w:val="22"/>
          <w:lang w:val="en-AU"/>
        </w:rPr>
      </w:pPr>
      <w:r>
        <w:rPr>
          <w:rFonts w:cs="Arial"/>
          <w:noProof/>
          <w:szCs w:val="22"/>
          <w:lang w:val="en-AU" w:eastAsia="en-AU"/>
        </w:rPr>
        <mc:AlternateContent>
          <mc:Choice Requires="wps">
            <w:drawing>
              <wp:anchor distT="0" distB="0" distL="114300" distR="114300" simplePos="0" relativeHeight="251814912" behindDoc="0" locked="0" layoutInCell="1" allowOverlap="0" wp14:anchorId="16544316" wp14:editId="058A3EDC">
                <wp:simplePos x="0" y="0"/>
                <wp:positionH relativeFrom="margin">
                  <wp:align>left</wp:align>
                </wp:positionH>
                <wp:positionV relativeFrom="paragraph">
                  <wp:posOffset>1050925</wp:posOffset>
                </wp:positionV>
                <wp:extent cx="5724000" cy="5086800"/>
                <wp:effectExtent l="0" t="0" r="0" b="0"/>
                <wp:wrapTopAndBottom/>
                <wp:docPr id="300" name="Text Box 300"/>
                <wp:cNvGraphicFramePr/>
                <a:graphic xmlns:a="http://schemas.openxmlformats.org/drawingml/2006/main">
                  <a:graphicData uri="http://schemas.microsoft.com/office/word/2010/wordprocessingShape">
                    <wps:wsp>
                      <wps:cNvSpPr txBox="1"/>
                      <wps:spPr>
                        <a:xfrm>
                          <a:off x="0" y="0"/>
                          <a:ext cx="5724000" cy="5086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24EFE8E" w14:textId="0DF045D8" w:rsidR="008A7E23" w:rsidRDefault="008A7E23" w:rsidP="008D1277">
                            <w:pPr>
                              <w:jc w:val="center"/>
                            </w:pPr>
                            <w:r>
                              <w:rPr>
                                <w:noProof/>
                                <w:lang w:val="en-AU" w:eastAsia="en-AU"/>
                              </w:rPr>
                              <w:drawing>
                                <wp:inline distT="0" distB="0" distL="0" distR="0" wp14:anchorId="55B4251E" wp14:editId="1F200A26">
                                  <wp:extent cx="3247732" cy="4610100"/>
                                  <wp:effectExtent l="0" t="0" r="0" b="0"/>
                                  <wp:docPr id="7201" name="Picture 7201" descr="Sampling sites in the Tully focus area, shown with the water body boundaries." title="Sampling sites in the Tully focus area, shown with the water body boundaries."/>
                                  <wp:cNvGraphicFramePr/>
                                  <a:graphic xmlns:a="http://schemas.openxmlformats.org/drawingml/2006/main">
                                    <a:graphicData uri="http://schemas.openxmlformats.org/drawingml/2006/picture">
                                      <pic:pic xmlns:pic="http://schemas.openxmlformats.org/drawingml/2006/picture">
                                        <pic:nvPicPr>
                                          <pic:cNvPr id="7205" name="Picture 7205" descr="Map showing MMP sampling sites in the Tully focus area, shown with the water body boundaries" title="MMP sampling sites in the Tully focus area, shown with the water body boundaries"/>
                                          <pic:cNvPicPr/>
                                        </pic:nvPicPr>
                                        <pic:blipFill rotWithShape="1">
                                          <a:blip r:embed="rId154" cstate="print">
                                            <a:extLst>
                                              <a:ext uri="{28A0092B-C50C-407E-A947-70E740481C1C}">
                                                <a14:useLocalDpi xmlns:a14="http://schemas.microsoft.com/office/drawing/2010/main" val="0"/>
                                              </a:ext>
                                            </a:extLst>
                                          </a:blip>
                                          <a:srcRect l="2250" t="1606" r="1874" b="1178"/>
                                          <a:stretch/>
                                        </pic:blipFill>
                                        <pic:spPr bwMode="auto">
                                          <a:xfrm>
                                            <a:off x="0" y="0"/>
                                            <a:ext cx="3249610" cy="4612766"/>
                                          </a:xfrm>
                                          <a:prstGeom prst="rect">
                                            <a:avLst/>
                                          </a:prstGeom>
                                          <a:ln>
                                            <a:noFill/>
                                          </a:ln>
                                          <a:extLst>
                                            <a:ext uri="{53640926-AAD7-44D8-BBD7-CCE9431645EC}">
                                              <a14:shadowObscured xmlns:a14="http://schemas.microsoft.com/office/drawing/2010/main"/>
                                            </a:ext>
                                          </a:extLst>
                                        </pic:spPr>
                                      </pic:pic>
                                    </a:graphicData>
                                  </a:graphic>
                                </wp:inline>
                              </w:drawing>
                            </w:r>
                          </w:p>
                          <w:p w14:paraId="00403DB1" w14:textId="1D393650" w:rsidR="008A7E23" w:rsidRDefault="008A7E23" w:rsidP="008D1277">
                            <w:pPr>
                              <w:pStyle w:val="Figure"/>
                            </w:pPr>
                            <w:bookmarkStart w:id="1663" w:name="_Ref459151345"/>
                            <w:bookmarkStart w:id="1664" w:name="_Toc436913484"/>
                            <w:bookmarkStart w:id="1665" w:name="_Toc10536244"/>
                            <w:r w:rsidRPr="004448D4">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38</w:t>
                            </w:r>
                            <w:r>
                              <w:fldChar w:fldCharType="end"/>
                            </w:r>
                            <w:bookmarkEnd w:id="1663"/>
                            <w:r w:rsidRPr="004448D4">
                              <w:t xml:space="preserve">: </w:t>
                            </w:r>
                            <w:r>
                              <w:t>S</w:t>
                            </w:r>
                            <w:r w:rsidRPr="004448D4">
                              <w:t>ampling sites in the Tully focus</w:t>
                            </w:r>
                            <w:r>
                              <w:t xml:space="preserve"> area</w:t>
                            </w:r>
                            <w:r w:rsidRPr="004448D4">
                              <w:t xml:space="preserve">, </w:t>
                            </w:r>
                            <w:r w:rsidRPr="00053716">
                              <w:t>shown with</w:t>
                            </w:r>
                            <w:r>
                              <w:t xml:space="preserve"> </w:t>
                            </w:r>
                            <w:r w:rsidRPr="00053716">
                              <w:t>the water body boundaries.</w:t>
                            </w:r>
                            <w:bookmarkEnd w:id="1664"/>
                            <w:bookmarkEnd w:id="1665"/>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544316" id="Text Box 300" o:spid="_x0000_s1049" type="#_x0000_t202" style="position:absolute;left:0;text-align:left;margin-left:0;margin-top:82.75pt;width:450.7pt;height:400.55pt;z-index:2518149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" o:allowoverlap="f" filled="f" stroked="f" strokeweight=".5pt">
                <v:textbox>
                  <w:txbxContent>
                    <w:p w14:paraId="424EFE8E" w14:textId="0DF045D8" w:rsidR="008A7E23" w:rsidRDefault="008A7E23" w:rsidP="008D1277">
                      <w:pPr>
                        <w:jc w:val="center"/>
                      </w:pPr>
                      <w:r>
                        <w:rPr>
                          <w:noProof/>
                          <w:lang w:val="en-AU" w:eastAsia="en-AU"/>
                        </w:rPr>
                        <w:drawing>
                          <wp:inline distT="0" distB="0" distL="0" distR="0" wp14:anchorId="55B4251E" wp14:editId="1F200A26">
                            <wp:extent cx="3247732" cy="4610100"/>
                            <wp:effectExtent l="0" t="0" r="0" b="0"/>
                            <wp:docPr id="7201" name="Picture 7201" descr="Sampling sites in the Tully focus area, shown with the water body boundaries." title="Sampling sites in the Tully focus area, shown with the water body boundaries."/>
                            <wp:cNvGraphicFramePr/>
                            <a:graphic xmlns:a="http://schemas.openxmlformats.org/drawingml/2006/main">
                              <a:graphicData uri="http://schemas.openxmlformats.org/drawingml/2006/picture">
                                <pic:pic xmlns:pic="http://schemas.openxmlformats.org/drawingml/2006/picture">
                                  <pic:nvPicPr>
                                    <pic:cNvPr id="7205" name="Picture 7205" descr="Map showing MMP sampling sites in the Tully focus area, shown with the water body boundaries" title="MMP sampling sites in the Tully focus area, shown with the water body boundaries"/>
                                    <pic:cNvPicPr/>
                                  </pic:nvPicPr>
                                  <pic:blipFill rotWithShape="1">
                                    <a:blip r:embed="rId154" cstate="print">
                                      <a:extLst>
                                        <a:ext uri="{28A0092B-C50C-407E-A947-70E740481C1C}">
                                          <a14:useLocalDpi xmlns:a14="http://schemas.microsoft.com/office/drawing/2010/main" val="0"/>
                                        </a:ext>
                                      </a:extLst>
                                    </a:blip>
                                    <a:srcRect l="2250" t="1606" r="1874" b="1178"/>
                                    <a:stretch/>
                                  </pic:blipFill>
                                  <pic:spPr bwMode="auto">
                                    <a:xfrm>
                                      <a:off x="0" y="0"/>
                                      <a:ext cx="3249610" cy="4612766"/>
                                    </a:xfrm>
                                    <a:prstGeom prst="rect">
                                      <a:avLst/>
                                    </a:prstGeom>
                                    <a:ln>
                                      <a:noFill/>
                                    </a:ln>
                                    <a:extLst>
                                      <a:ext uri="{53640926-AAD7-44D8-BBD7-CCE9431645EC}">
                                        <a14:shadowObscured xmlns:a14="http://schemas.microsoft.com/office/drawing/2010/main"/>
                                      </a:ext>
                                    </a:extLst>
                                  </pic:spPr>
                                </pic:pic>
                              </a:graphicData>
                            </a:graphic>
                          </wp:inline>
                        </w:drawing>
                      </w:r>
                    </w:p>
                    <w:p w14:paraId="00403DB1" w14:textId="1D393650" w:rsidR="008A7E23" w:rsidRDefault="008A7E23" w:rsidP="008D1277">
                      <w:pPr>
                        <w:pStyle w:val="Figure"/>
                      </w:pPr>
                      <w:bookmarkStart w:id="1666" w:name="_Ref459151345"/>
                      <w:bookmarkStart w:id="1667" w:name="_Toc436913484"/>
                      <w:bookmarkStart w:id="1668" w:name="_Toc10536244"/>
                      <w:r w:rsidRPr="004448D4">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38</w:t>
                      </w:r>
                      <w:r>
                        <w:fldChar w:fldCharType="end"/>
                      </w:r>
                      <w:bookmarkEnd w:id="1666"/>
                      <w:r w:rsidRPr="004448D4">
                        <w:t xml:space="preserve">: </w:t>
                      </w:r>
                      <w:r>
                        <w:t>S</w:t>
                      </w:r>
                      <w:r w:rsidRPr="004448D4">
                        <w:t>ampling sites in the Tully focus</w:t>
                      </w:r>
                      <w:r>
                        <w:t xml:space="preserve"> area</w:t>
                      </w:r>
                      <w:r w:rsidRPr="004448D4">
                        <w:t xml:space="preserve">, </w:t>
                      </w:r>
                      <w:r w:rsidRPr="00053716">
                        <w:t>shown with</w:t>
                      </w:r>
                      <w:r>
                        <w:t xml:space="preserve"> </w:t>
                      </w:r>
                      <w:r w:rsidRPr="00053716">
                        <w:t>the water body boundaries.</w:t>
                      </w:r>
                      <w:bookmarkEnd w:id="1667"/>
                      <w:bookmarkEnd w:id="1668"/>
                    </w:p>
                  </w:txbxContent>
                </v:textbox>
                <w10:wrap type="topAndBottom" anchorx="margin"/>
              </v:shape>
            </w:pict>
          </mc:Fallback>
        </mc:AlternateContent>
      </w:r>
      <w:r w:rsidR="00803656" w:rsidRPr="008467AA">
        <w:rPr>
          <w:szCs w:val="22"/>
          <w:lang w:val="en-AU"/>
        </w:rPr>
        <w:t xml:space="preserve">One station </w:t>
      </w:r>
      <w:r w:rsidR="00803656">
        <w:rPr>
          <w:szCs w:val="22"/>
          <w:lang w:val="en-AU"/>
        </w:rPr>
        <w:t>was</w:t>
      </w:r>
      <w:r w:rsidR="00803656" w:rsidRPr="008467AA">
        <w:rPr>
          <w:szCs w:val="22"/>
          <w:lang w:val="en-AU"/>
        </w:rPr>
        <w:t xml:space="preserve"> sampled </w:t>
      </w:r>
      <w:r w:rsidR="00803656">
        <w:rPr>
          <w:szCs w:val="22"/>
          <w:lang w:val="en-AU"/>
        </w:rPr>
        <w:t xml:space="preserve">in this focus area </w:t>
      </w:r>
      <w:r w:rsidR="00803656" w:rsidRPr="008467AA">
        <w:rPr>
          <w:szCs w:val="22"/>
          <w:lang w:val="en-AU"/>
        </w:rPr>
        <w:t>three times per year until the end of 2014</w:t>
      </w:r>
      <w:r w:rsidR="00803656" w:rsidRPr="008467AA">
        <w:rPr>
          <w:rFonts w:cs="Arial"/>
          <w:szCs w:val="22"/>
          <w:lang w:val="en-AU"/>
        </w:rPr>
        <w:t xml:space="preserve">. After the implementation of the new </w:t>
      </w:r>
      <w:r w:rsidR="00803656" w:rsidRPr="008467AA">
        <w:rPr>
          <w:szCs w:val="22"/>
          <w:lang w:val="en-AU"/>
        </w:rPr>
        <w:t xml:space="preserve">MMP water quality sampling </w:t>
      </w:r>
      <w:r w:rsidR="00803656" w:rsidRPr="00416C81">
        <w:rPr>
          <w:szCs w:val="22"/>
          <w:lang w:val="en-AU"/>
        </w:rPr>
        <w:t>design</w:t>
      </w:r>
      <w:r w:rsidR="00803656" w:rsidRPr="00B80126">
        <w:rPr>
          <w:rFonts w:cs="Arial"/>
          <w:szCs w:val="22"/>
          <w:lang w:val="en-AU"/>
        </w:rPr>
        <w:t xml:space="preserve"> in</w:t>
      </w:r>
      <w:r w:rsidR="00803656" w:rsidRPr="008467AA">
        <w:rPr>
          <w:rFonts w:cs="Arial"/>
          <w:szCs w:val="22"/>
          <w:lang w:val="en-AU"/>
        </w:rPr>
        <w:t xml:space="preserve"> 2015, </w:t>
      </w:r>
      <w:r w:rsidR="00803656">
        <w:rPr>
          <w:rFonts w:cs="Arial"/>
          <w:szCs w:val="22"/>
          <w:lang w:val="en-AU"/>
        </w:rPr>
        <w:t>the Tully</w:t>
      </w:r>
      <w:r w:rsidR="00803656" w:rsidRPr="008467AA">
        <w:rPr>
          <w:rFonts w:cs="Arial"/>
          <w:szCs w:val="22"/>
          <w:lang w:val="en-AU"/>
        </w:rPr>
        <w:t xml:space="preserve"> </w:t>
      </w:r>
      <w:r w:rsidR="00803656">
        <w:rPr>
          <w:rFonts w:cs="Arial"/>
          <w:szCs w:val="22"/>
          <w:lang w:val="en-AU"/>
        </w:rPr>
        <w:t>focus area</w:t>
      </w:r>
      <w:r w:rsidR="00803656" w:rsidRPr="008467AA">
        <w:rPr>
          <w:rFonts w:cs="Arial"/>
          <w:szCs w:val="22"/>
          <w:lang w:val="en-AU"/>
        </w:rPr>
        <w:t xml:space="preserve"> </w:t>
      </w:r>
      <w:r w:rsidR="00803656">
        <w:rPr>
          <w:rFonts w:cs="Arial"/>
          <w:szCs w:val="22"/>
          <w:lang w:val="en-AU"/>
        </w:rPr>
        <w:t xml:space="preserve">includes </w:t>
      </w:r>
      <w:r w:rsidR="00803656" w:rsidRPr="008467AA">
        <w:rPr>
          <w:rFonts w:cs="Arial"/>
          <w:szCs w:val="22"/>
          <w:lang w:val="en-AU"/>
        </w:rPr>
        <w:t>11 sampling stations</w:t>
      </w:r>
      <w:r w:rsidR="00D9148E">
        <w:rPr>
          <w:rFonts w:cs="Arial"/>
          <w:szCs w:val="22"/>
          <w:lang w:val="en-AU"/>
        </w:rPr>
        <w:t>,</w:t>
      </w:r>
      <w:r w:rsidR="00803656" w:rsidRPr="008467AA">
        <w:rPr>
          <w:rFonts w:cs="Arial"/>
          <w:szCs w:val="22"/>
          <w:lang w:val="en-AU"/>
        </w:rPr>
        <w:t xml:space="preserve"> which are sampled up to 10 times per year, with </w:t>
      </w:r>
      <w:r w:rsidR="00677A18">
        <w:rPr>
          <w:rFonts w:cs="Arial"/>
          <w:szCs w:val="22"/>
          <w:lang w:val="en-AU"/>
        </w:rPr>
        <w:t>six</w:t>
      </w:r>
      <w:r w:rsidR="00677A18" w:rsidRPr="008467AA">
        <w:rPr>
          <w:rFonts w:cs="Arial"/>
          <w:szCs w:val="22"/>
          <w:lang w:val="en-AU"/>
        </w:rPr>
        <w:t xml:space="preserve"> </w:t>
      </w:r>
      <w:r w:rsidR="00803656" w:rsidRPr="008467AA">
        <w:rPr>
          <w:rFonts w:cs="Arial"/>
          <w:szCs w:val="22"/>
          <w:lang w:val="en-AU"/>
        </w:rPr>
        <w:t>stations during both the dry and wet season</w:t>
      </w:r>
      <w:r w:rsidR="00D9148E">
        <w:rPr>
          <w:rFonts w:cs="Arial"/>
          <w:szCs w:val="22"/>
          <w:lang w:val="en-AU"/>
        </w:rPr>
        <w:t>s</w:t>
      </w:r>
      <w:r w:rsidR="00803656" w:rsidRPr="008467AA">
        <w:rPr>
          <w:rFonts w:cs="Arial"/>
          <w:szCs w:val="22"/>
          <w:lang w:val="en-AU"/>
        </w:rPr>
        <w:t xml:space="preserve"> and </w:t>
      </w:r>
      <w:r w:rsidR="00677A18">
        <w:rPr>
          <w:rFonts w:cs="Arial"/>
          <w:szCs w:val="22"/>
          <w:lang w:val="en-AU"/>
        </w:rPr>
        <w:t>only five</w:t>
      </w:r>
      <w:r w:rsidR="00677A18" w:rsidRPr="008467AA">
        <w:rPr>
          <w:rFonts w:cs="Arial"/>
          <w:szCs w:val="22"/>
          <w:lang w:val="en-AU"/>
        </w:rPr>
        <w:t xml:space="preserve"> </w:t>
      </w:r>
      <w:r w:rsidR="00803656" w:rsidRPr="008467AA">
        <w:rPr>
          <w:rFonts w:cs="Arial"/>
          <w:szCs w:val="22"/>
          <w:lang w:val="en-AU"/>
        </w:rPr>
        <w:t xml:space="preserve">during the wet season (Table </w:t>
      </w:r>
      <w:r w:rsidR="008D1277">
        <w:rPr>
          <w:rFonts w:cs="Arial"/>
          <w:szCs w:val="22"/>
          <w:lang w:val="en-AU"/>
        </w:rPr>
        <w:t>C</w:t>
      </w:r>
      <w:r w:rsidR="00803656">
        <w:rPr>
          <w:rFonts w:cs="Arial"/>
          <w:szCs w:val="22"/>
          <w:lang w:val="en-AU"/>
        </w:rPr>
        <w:t>-</w:t>
      </w:r>
      <w:r w:rsidR="00803656" w:rsidRPr="008467AA">
        <w:rPr>
          <w:rFonts w:cs="Arial"/>
          <w:szCs w:val="22"/>
          <w:lang w:val="en-AU"/>
        </w:rPr>
        <w:t xml:space="preserve">1). The sampling locations in this new design are </w:t>
      </w:r>
      <w:r w:rsidR="00803656">
        <w:rPr>
          <w:rFonts w:cs="Arial"/>
          <w:szCs w:val="22"/>
          <w:lang w:val="en-AU"/>
        </w:rPr>
        <w:t>located</w:t>
      </w:r>
      <w:r w:rsidR="00803656" w:rsidRPr="008467AA">
        <w:rPr>
          <w:rFonts w:cs="Arial"/>
          <w:szCs w:val="22"/>
          <w:lang w:val="en-AU"/>
        </w:rPr>
        <w:t xml:space="preserve"> in a river </w:t>
      </w:r>
      <w:r w:rsidR="00803656">
        <w:rPr>
          <w:rFonts w:cs="Arial"/>
          <w:szCs w:val="22"/>
          <w:lang w:val="en-AU"/>
        </w:rPr>
        <w:t xml:space="preserve">mouth </w:t>
      </w:r>
      <w:r w:rsidR="00803656" w:rsidRPr="008467AA">
        <w:rPr>
          <w:rFonts w:cs="Arial"/>
          <w:szCs w:val="22"/>
          <w:lang w:val="en-AU"/>
        </w:rPr>
        <w:t>to open coastal water transect</w:t>
      </w:r>
      <w:r w:rsidR="00194BBA">
        <w:rPr>
          <w:rFonts w:cs="Arial"/>
          <w:szCs w:val="22"/>
          <w:lang w:val="en-AU"/>
        </w:rPr>
        <w:t xml:space="preserve"> (</w:t>
      </w:r>
      <w:r w:rsidR="00720EDF">
        <w:rPr>
          <w:rFonts w:cs="Arial"/>
          <w:szCs w:val="22"/>
          <w:lang w:val="en-AU"/>
        </w:rPr>
        <w:fldChar w:fldCharType="begin"/>
      </w:r>
      <w:r w:rsidR="00194BBA">
        <w:rPr>
          <w:rFonts w:cs="Arial"/>
          <w:szCs w:val="22"/>
          <w:lang w:val="en-AU"/>
        </w:rPr>
        <w:instrText xml:space="preserve"> REF _Ref459151345 \h </w:instrText>
      </w:r>
      <w:r w:rsidR="00720EDF">
        <w:rPr>
          <w:rFonts w:cs="Arial"/>
          <w:szCs w:val="22"/>
          <w:lang w:val="en-AU"/>
        </w:rPr>
      </w:r>
      <w:r w:rsidR="00720EDF">
        <w:rPr>
          <w:rFonts w:cs="Arial"/>
          <w:szCs w:val="22"/>
          <w:lang w:val="en-AU"/>
        </w:rPr>
        <w:fldChar w:fldCharType="separate"/>
      </w:r>
      <w:r w:rsidR="00335316" w:rsidRPr="004448D4">
        <w:t xml:space="preserve">Figure </w:t>
      </w:r>
      <w:r w:rsidR="00335316">
        <w:rPr>
          <w:noProof/>
        </w:rPr>
        <w:t>5</w:t>
      </w:r>
      <w:r w:rsidR="00335316">
        <w:noBreakHyphen/>
      </w:r>
      <w:r w:rsidR="00335316">
        <w:rPr>
          <w:noProof/>
        </w:rPr>
        <w:t>38</w:t>
      </w:r>
      <w:r w:rsidR="00720EDF">
        <w:rPr>
          <w:rFonts w:cs="Arial"/>
          <w:szCs w:val="22"/>
          <w:lang w:val="en-AU"/>
        </w:rPr>
        <w:fldChar w:fldCharType="end"/>
      </w:r>
      <w:bookmarkStart w:id="1669" w:name="_Hlk501013985"/>
      <w:r w:rsidR="00194BBA">
        <w:rPr>
          <w:rFonts w:cs="Arial"/>
          <w:szCs w:val="22"/>
          <w:lang w:val="en-AU"/>
        </w:rPr>
        <w:t>)</w:t>
      </w:r>
      <w:r w:rsidR="00803656">
        <w:rPr>
          <w:rFonts w:cs="Arial"/>
          <w:szCs w:val="22"/>
          <w:lang w:val="en-AU"/>
        </w:rPr>
        <w:t xml:space="preserve">. </w:t>
      </w:r>
      <w:bookmarkEnd w:id="1669"/>
    </w:p>
    <w:p w14:paraId="71076194" w14:textId="1C2A7049" w:rsidR="00063D72" w:rsidRDefault="005E4F00" w:rsidP="005236C7">
      <w:pPr>
        <w:rPr>
          <w:szCs w:val="22"/>
          <w:lang w:val="en-AU"/>
        </w:rPr>
      </w:pPr>
      <w:bookmarkStart w:id="1670" w:name="_Hlk501014194"/>
      <w:r>
        <w:rPr>
          <w:lang w:val="en-AU"/>
        </w:rPr>
        <w:t xml:space="preserve">The </w:t>
      </w:r>
      <w:r w:rsidR="00EE68BF">
        <w:rPr>
          <w:lang w:val="en-AU"/>
        </w:rPr>
        <w:t xml:space="preserve">total </w:t>
      </w:r>
      <w:r>
        <w:rPr>
          <w:lang w:val="en-AU"/>
        </w:rPr>
        <w:t xml:space="preserve">discharge </w:t>
      </w:r>
      <w:r w:rsidR="00A93EA3">
        <w:rPr>
          <w:rFonts w:cs="Arial"/>
          <w:noProof/>
          <w:szCs w:val="22"/>
          <w:lang w:val="en-AU" w:eastAsia="en-AU"/>
        </w:rPr>
        <mc:AlternateContent>
          <mc:Choice Requires="wps">
            <w:drawing>
              <wp:anchor distT="0" distB="0" distL="114300" distR="114300" simplePos="0" relativeHeight="251825152" behindDoc="0" locked="0" layoutInCell="1" allowOverlap="0" wp14:anchorId="5C73F477" wp14:editId="252D652A">
                <wp:simplePos x="0" y="0"/>
                <wp:positionH relativeFrom="margin">
                  <wp:align>right</wp:align>
                </wp:positionH>
                <wp:positionV relativeFrom="margin">
                  <wp:align>top</wp:align>
                </wp:positionV>
                <wp:extent cx="5734800" cy="2980800"/>
                <wp:effectExtent l="0" t="0" r="0" b="0"/>
                <wp:wrapTopAndBottom/>
                <wp:docPr id="302" name="Text Box 302"/>
                <wp:cNvGraphicFramePr/>
                <a:graphic xmlns:a="http://schemas.openxmlformats.org/drawingml/2006/main">
                  <a:graphicData uri="http://schemas.microsoft.com/office/word/2010/wordprocessingShape">
                    <wps:wsp>
                      <wps:cNvSpPr txBox="1"/>
                      <wps:spPr>
                        <a:xfrm>
                          <a:off x="0" y="0"/>
                          <a:ext cx="5734800" cy="2980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022734" w14:textId="27B835A9" w:rsidR="008A7E23" w:rsidRDefault="008A7E23">
                            <w:r>
                              <w:rPr>
                                <w:noProof/>
                                <w:lang w:val="en-AU" w:eastAsia="en-AU"/>
                              </w:rPr>
                              <w:drawing>
                                <wp:inline distT="0" distB="0" distL="0" distR="0" wp14:anchorId="60EF5428" wp14:editId="3080AAC8">
                                  <wp:extent cx="5544185" cy="2132426"/>
                                  <wp:effectExtent l="0" t="0" r="0" b="1270"/>
                                  <wp:docPr id="7202" name="Picture 7202" descr="Combined discharge for Tully (Euramo gauge) and Herbert (Ingham gauge) Rivers. Daily (blue) and water year (October to September, red) discharge is shown. Red dashed line represents the long-term median of the combined annual discharge. Please note as this is the combined discharge, high flows in one river will not necessarily be visible in the graph." title="Discharge from Tull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 name="TullyDischarge.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5544185" cy="2132426"/>
                                          </a:xfrm>
                                          <a:prstGeom prst="rect">
                                            <a:avLst/>
                                          </a:prstGeom>
                                        </pic:spPr>
                                      </pic:pic>
                                    </a:graphicData>
                                  </a:graphic>
                                </wp:inline>
                              </w:drawing>
                            </w:r>
                          </w:p>
                          <w:p w14:paraId="23580FAD" w14:textId="3C5F0CC9" w:rsidR="008A7E23" w:rsidRDefault="008A7E23" w:rsidP="00A93EA3">
                            <w:pPr>
                              <w:pStyle w:val="Figure"/>
                            </w:pPr>
                            <w:bookmarkStart w:id="1671" w:name="_Ref532649278"/>
                            <w:bookmarkStart w:id="1672" w:name="_Toc10536245"/>
                            <w:r w:rsidRPr="0018413E">
                              <w:rPr>
                                <w:rStyle w:val="FigureChar"/>
                                <w:rFonts w:eastAsia="SimSun"/>
                              </w:rPr>
                              <w:t xml:space="preserve">Figure </w:t>
                            </w:r>
                            <w:r>
                              <w:rPr>
                                <w:rStyle w:val="FigureChar"/>
                                <w:rFonts w:eastAsia="SimSun"/>
                              </w:rPr>
                              <w:fldChar w:fldCharType="begin"/>
                            </w:r>
                            <w:r>
                              <w:rPr>
                                <w:rStyle w:val="FigureChar"/>
                                <w:rFonts w:eastAsia="SimSun"/>
                              </w:rPr>
                              <w:instrText xml:space="preserve"> STYLEREF 1 \s </w:instrText>
                            </w:r>
                            <w:r>
                              <w:rPr>
                                <w:rStyle w:val="FigureChar"/>
                                <w:rFonts w:eastAsia="SimSun"/>
                              </w:rPr>
                              <w:fldChar w:fldCharType="separate"/>
                            </w:r>
                            <w:r w:rsidR="00335316">
                              <w:rPr>
                                <w:rStyle w:val="FigureChar"/>
                                <w:rFonts w:eastAsia="SimSun"/>
                                <w:noProof/>
                              </w:rPr>
                              <w:t>5</w:t>
                            </w:r>
                            <w:r>
                              <w:rPr>
                                <w:rStyle w:val="FigureChar"/>
                                <w:rFonts w:eastAsia="SimSun"/>
                              </w:rPr>
                              <w:fldChar w:fldCharType="end"/>
                            </w:r>
                            <w:r>
                              <w:rPr>
                                <w:rStyle w:val="FigureChar"/>
                                <w:rFonts w:eastAsia="SimSun"/>
                              </w:rPr>
                              <w:noBreakHyphen/>
                            </w:r>
                            <w:r>
                              <w:rPr>
                                <w:rStyle w:val="FigureChar"/>
                                <w:rFonts w:eastAsia="SimSun"/>
                              </w:rPr>
                              <w:fldChar w:fldCharType="begin"/>
                            </w:r>
                            <w:r>
                              <w:rPr>
                                <w:rStyle w:val="FigureChar"/>
                                <w:rFonts w:eastAsia="SimSun"/>
                              </w:rPr>
                              <w:instrText xml:space="preserve"> SEQ Figure \* ARABIC \s 1 </w:instrText>
                            </w:r>
                            <w:r>
                              <w:rPr>
                                <w:rStyle w:val="FigureChar"/>
                                <w:rFonts w:eastAsia="SimSun"/>
                              </w:rPr>
                              <w:fldChar w:fldCharType="separate"/>
                            </w:r>
                            <w:r w:rsidR="00335316">
                              <w:rPr>
                                <w:rStyle w:val="FigureChar"/>
                                <w:rFonts w:eastAsia="SimSun"/>
                                <w:noProof/>
                              </w:rPr>
                              <w:t>39</w:t>
                            </w:r>
                            <w:r>
                              <w:rPr>
                                <w:rStyle w:val="FigureChar"/>
                                <w:rFonts w:eastAsia="SimSun"/>
                              </w:rPr>
                              <w:fldChar w:fldCharType="end"/>
                            </w:r>
                            <w:bookmarkEnd w:id="1671"/>
                            <w:r w:rsidRPr="0018413E">
                              <w:rPr>
                                <w:rStyle w:val="FigureChar"/>
                                <w:rFonts w:eastAsia="SimSun"/>
                              </w:rPr>
                              <w:t>: Combined discharge for Tully (Euramo gauge) and Herbert (Ingham gauge) Rivers.</w:t>
                            </w:r>
                            <w:r w:rsidRPr="0018413E">
                              <w:rPr>
                                <w:rStyle w:val="FigureChar"/>
                                <w:rFonts w:eastAsiaTheme="majorEastAsia"/>
                              </w:rPr>
                              <w:t xml:space="preserve"> Daily (blue) and water year (October to September, red) discharge is shown. Red dashed line represents the long-term median of the combined annual discharge.</w:t>
                            </w:r>
                            <w:r w:rsidRPr="0018413E">
                              <w:rPr>
                                <w:rStyle w:val="FigureChar"/>
                                <w:rFonts w:eastAsia="SimSun"/>
                              </w:rPr>
                              <w:t xml:space="preserve"> Please note as this is the combined discharge, high flows in one river will not necessarily be visible in the graph</w:t>
                            </w:r>
                            <w:r w:rsidRPr="0018413E">
                              <w:t>.</w:t>
                            </w:r>
                            <w:bookmarkEnd w:id="1672"/>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73F477" id="Text Box 302" o:spid="_x0000_s1050" type="#_x0000_t202" style="position:absolute;left:0;text-align:left;margin-left:400.35pt;margin-top:0;width:451.55pt;height:234.7pt;z-index:251825152;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" o:allowoverlap="f" filled="f" stroked="f" strokeweight=".5pt">
                <v:textbox>
                  <w:txbxContent>
                    <w:p w14:paraId="7C022734" w14:textId="27B835A9" w:rsidR="008A7E23" w:rsidRDefault="008A7E23">
                      <w:r>
                        <w:rPr>
                          <w:noProof/>
                          <w:lang w:val="en-AU" w:eastAsia="en-AU"/>
                        </w:rPr>
                        <w:drawing>
                          <wp:inline distT="0" distB="0" distL="0" distR="0" wp14:anchorId="60EF5428" wp14:editId="3080AAC8">
                            <wp:extent cx="5544185" cy="2132426"/>
                            <wp:effectExtent l="0" t="0" r="0" b="1270"/>
                            <wp:docPr id="7202" name="Picture 7202" descr="Combined discharge for Tully (Euramo gauge) and Herbert (Ingham gauge) Rivers. Daily (blue) and water year (October to September, red) discharge is shown. Red dashed line represents the long-term median of the combined annual discharge. Please note as this is the combined discharge, high flows in one river will not necessarily be visible in the graph." title="Discharge from Tull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 name="TullyDischarge.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5544185" cy="2132426"/>
                                    </a:xfrm>
                                    <a:prstGeom prst="rect">
                                      <a:avLst/>
                                    </a:prstGeom>
                                  </pic:spPr>
                                </pic:pic>
                              </a:graphicData>
                            </a:graphic>
                          </wp:inline>
                        </w:drawing>
                      </w:r>
                    </w:p>
                    <w:p w14:paraId="23580FAD" w14:textId="3C5F0CC9" w:rsidR="008A7E23" w:rsidRDefault="008A7E23" w:rsidP="00A93EA3">
                      <w:pPr>
                        <w:pStyle w:val="Figure"/>
                      </w:pPr>
                      <w:bookmarkStart w:id="1673" w:name="_Ref532649278"/>
                      <w:bookmarkStart w:id="1674" w:name="_Toc10536245"/>
                      <w:r w:rsidRPr="0018413E">
                        <w:rPr>
                          <w:rStyle w:val="FigureChar"/>
                          <w:rFonts w:eastAsia="SimSun"/>
                        </w:rPr>
                        <w:t xml:space="preserve">Figure </w:t>
                      </w:r>
                      <w:r>
                        <w:rPr>
                          <w:rStyle w:val="FigureChar"/>
                          <w:rFonts w:eastAsia="SimSun"/>
                        </w:rPr>
                        <w:fldChar w:fldCharType="begin"/>
                      </w:r>
                      <w:r>
                        <w:rPr>
                          <w:rStyle w:val="FigureChar"/>
                          <w:rFonts w:eastAsia="SimSun"/>
                        </w:rPr>
                        <w:instrText xml:space="preserve"> STYLEREF 1 \s </w:instrText>
                      </w:r>
                      <w:r>
                        <w:rPr>
                          <w:rStyle w:val="FigureChar"/>
                          <w:rFonts w:eastAsia="SimSun"/>
                        </w:rPr>
                        <w:fldChar w:fldCharType="separate"/>
                      </w:r>
                      <w:r w:rsidR="00335316">
                        <w:rPr>
                          <w:rStyle w:val="FigureChar"/>
                          <w:rFonts w:eastAsia="SimSun"/>
                          <w:noProof/>
                        </w:rPr>
                        <w:t>5</w:t>
                      </w:r>
                      <w:r>
                        <w:rPr>
                          <w:rStyle w:val="FigureChar"/>
                          <w:rFonts w:eastAsia="SimSun"/>
                        </w:rPr>
                        <w:fldChar w:fldCharType="end"/>
                      </w:r>
                      <w:r>
                        <w:rPr>
                          <w:rStyle w:val="FigureChar"/>
                          <w:rFonts w:eastAsia="SimSun"/>
                        </w:rPr>
                        <w:noBreakHyphen/>
                      </w:r>
                      <w:r>
                        <w:rPr>
                          <w:rStyle w:val="FigureChar"/>
                          <w:rFonts w:eastAsia="SimSun"/>
                        </w:rPr>
                        <w:fldChar w:fldCharType="begin"/>
                      </w:r>
                      <w:r>
                        <w:rPr>
                          <w:rStyle w:val="FigureChar"/>
                          <w:rFonts w:eastAsia="SimSun"/>
                        </w:rPr>
                        <w:instrText xml:space="preserve"> SEQ Figure \* ARABIC \s 1 </w:instrText>
                      </w:r>
                      <w:r>
                        <w:rPr>
                          <w:rStyle w:val="FigureChar"/>
                          <w:rFonts w:eastAsia="SimSun"/>
                        </w:rPr>
                        <w:fldChar w:fldCharType="separate"/>
                      </w:r>
                      <w:r w:rsidR="00335316">
                        <w:rPr>
                          <w:rStyle w:val="FigureChar"/>
                          <w:rFonts w:eastAsia="SimSun"/>
                          <w:noProof/>
                        </w:rPr>
                        <w:t>39</w:t>
                      </w:r>
                      <w:r>
                        <w:rPr>
                          <w:rStyle w:val="FigureChar"/>
                          <w:rFonts w:eastAsia="SimSun"/>
                        </w:rPr>
                        <w:fldChar w:fldCharType="end"/>
                      </w:r>
                      <w:bookmarkEnd w:id="1673"/>
                      <w:r w:rsidRPr="0018413E">
                        <w:rPr>
                          <w:rStyle w:val="FigureChar"/>
                          <w:rFonts w:eastAsia="SimSun"/>
                        </w:rPr>
                        <w:t>: Combined discharge for Tully (Euramo gauge) and Herbert (Ingham gauge) Rivers.</w:t>
                      </w:r>
                      <w:r w:rsidRPr="0018413E">
                        <w:rPr>
                          <w:rStyle w:val="FigureChar"/>
                          <w:rFonts w:eastAsiaTheme="majorEastAsia"/>
                        </w:rPr>
                        <w:t xml:space="preserve"> Daily (blue) and water year (October to September, red) discharge is shown. Red dashed line represents the long-term median of the combined annual discharge.</w:t>
                      </w:r>
                      <w:r w:rsidRPr="0018413E">
                        <w:rPr>
                          <w:rStyle w:val="FigureChar"/>
                          <w:rFonts w:eastAsia="SimSun"/>
                        </w:rPr>
                        <w:t xml:space="preserve"> Please note as this is the combined discharge, high flows in one river will not necessarily be visible in the graph</w:t>
                      </w:r>
                      <w:r w:rsidRPr="0018413E">
                        <w:t>.</w:t>
                      </w:r>
                      <w:bookmarkEnd w:id="1674"/>
                    </w:p>
                  </w:txbxContent>
                </v:textbox>
                <w10:wrap type="topAndBottom" anchorx="margin" anchory="margin"/>
              </v:shape>
            </w:pict>
          </mc:Fallback>
        </mc:AlternateContent>
      </w:r>
      <w:r>
        <w:rPr>
          <w:lang w:val="en-AU"/>
        </w:rPr>
        <w:t xml:space="preserve">for </w:t>
      </w:r>
      <w:r w:rsidR="00EE68BF">
        <w:rPr>
          <w:lang w:val="en-AU"/>
        </w:rPr>
        <w:t xml:space="preserve">the </w:t>
      </w:r>
      <w:r>
        <w:rPr>
          <w:lang w:val="en-AU"/>
        </w:rPr>
        <w:t>201</w:t>
      </w:r>
      <w:r w:rsidR="00EE68BF">
        <w:rPr>
          <w:lang w:val="en-AU"/>
        </w:rPr>
        <w:t>7</w:t>
      </w:r>
      <w:r w:rsidR="00AF7613" w:rsidRPr="007324E8">
        <w:rPr>
          <w:szCs w:val="22"/>
          <w:lang w:val="en-AU"/>
        </w:rPr>
        <w:t>–</w:t>
      </w:r>
      <w:r>
        <w:rPr>
          <w:lang w:val="en-AU"/>
        </w:rPr>
        <w:t>1</w:t>
      </w:r>
      <w:r w:rsidR="00EE68BF">
        <w:rPr>
          <w:lang w:val="en-AU"/>
        </w:rPr>
        <w:t>8</w:t>
      </w:r>
      <w:r w:rsidR="00894674">
        <w:rPr>
          <w:lang w:val="en-AU"/>
        </w:rPr>
        <w:t xml:space="preserve"> </w:t>
      </w:r>
      <w:r w:rsidR="00EE68BF">
        <w:rPr>
          <w:lang w:val="en-AU"/>
        </w:rPr>
        <w:t xml:space="preserve">monitoring year </w:t>
      </w:r>
      <w:r w:rsidR="00D9148E">
        <w:rPr>
          <w:lang w:val="en-AU"/>
        </w:rPr>
        <w:t xml:space="preserve">was </w:t>
      </w:r>
      <w:r w:rsidR="00EE68BF">
        <w:rPr>
          <w:lang w:val="en-AU"/>
        </w:rPr>
        <w:t xml:space="preserve">above than the long-term median </w:t>
      </w:r>
      <w:r w:rsidR="004132A5" w:rsidRPr="00E64B58">
        <w:rPr>
          <w:szCs w:val="22"/>
          <w:lang w:val="en-AU"/>
        </w:rPr>
        <w:t>(</w:t>
      </w:r>
      <w:r w:rsidR="00EE68BF" w:rsidRPr="00EE68BF">
        <w:rPr>
          <w:szCs w:val="22"/>
          <w:lang w:val="en-AU"/>
        </w:rPr>
        <w:fldChar w:fldCharType="begin"/>
      </w:r>
      <w:r w:rsidR="00EE68BF" w:rsidRPr="00EE68BF">
        <w:rPr>
          <w:szCs w:val="22"/>
          <w:lang w:val="en-AU"/>
        </w:rPr>
        <w:instrText xml:space="preserve"> REF _Ref532649278 \h </w:instrText>
      </w:r>
      <w:r w:rsidR="00EE68BF">
        <w:rPr>
          <w:szCs w:val="22"/>
          <w:lang w:val="en-AU"/>
        </w:rPr>
        <w:instrText xml:space="preserve"> \* MERGEFORMAT </w:instrText>
      </w:r>
      <w:r w:rsidR="00EE68BF" w:rsidRPr="00EE68BF">
        <w:rPr>
          <w:szCs w:val="22"/>
          <w:lang w:val="en-AU"/>
        </w:rPr>
      </w:r>
      <w:r w:rsidR="00EE68BF" w:rsidRPr="00EE68BF">
        <w:rPr>
          <w:szCs w:val="22"/>
          <w:lang w:val="en-AU"/>
        </w:rPr>
        <w:fldChar w:fldCharType="separate"/>
      </w:r>
      <w:r w:rsidR="00335316" w:rsidRPr="00335316">
        <w:rPr>
          <w:rStyle w:val="FigureChar"/>
          <w:rFonts w:eastAsia="SimSun"/>
          <w:sz w:val="22"/>
          <w:szCs w:val="22"/>
        </w:rPr>
        <w:t>Figure 5</w:t>
      </w:r>
      <w:r w:rsidR="00335316" w:rsidRPr="00335316">
        <w:rPr>
          <w:rStyle w:val="FigureChar"/>
          <w:rFonts w:eastAsia="SimSun"/>
          <w:sz w:val="22"/>
          <w:szCs w:val="22"/>
        </w:rPr>
        <w:noBreakHyphen/>
        <w:t>39</w:t>
      </w:r>
      <w:r w:rsidR="00EE68BF" w:rsidRPr="00EE68BF">
        <w:rPr>
          <w:szCs w:val="22"/>
          <w:lang w:val="en-AU"/>
        </w:rPr>
        <w:fldChar w:fldCharType="end"/>
      </w:r>
      <w:r w:rsidR="00AC3D2A" w:rsidRPr="00EE68BF">
        <w:rPr>
          <w:szCs w:val="22"/>
          <w:lang w:val="en-AU"/>
        </w:rPr>
        <w:fldChar w:fldCharType="begin"/>
      </w:r>
      <w:r w:rsidR="00AC3D2A" w:rsidRPr="00EE68BF">
        <w:rPr>
          <w:szCs w:val="22"/>
          <w:lang w:val="en-AU"/>
        </w:rPr>
        <w:instrText xml:space="preserve"> REF _Ref459151470 \h </w:instrText>
      </w:r>
      <w:r w:rsidR="00E64B58" w:rsidRPr="00EE68BF">
        <w:rPr>
          <w:szCs w:val="22"/>
          <w:lang w:val="en-AU"/>
        </w:rPr>
        <w:instrText xml:space="preserve"> \* MERGEFORMAT </w:instrText>
      </w:r>
      <w:r w:rsidR="00AC3D2A" w:rsidRPr="00EE68BF">
        <w:rPr>
          <w:szCs w:val="22"/>
          <w:lang w:val="en-AU"/>
        </w:rPr>
      </w:r>
      <w:r w:rsidR="00AC3D2A" w:rsidRPr="00EE68BF">
        <w:rPr>
          <w:szCs w:val="22"/>
          <w:lang w:val="en-AU"/>
        </w:rPr>
        <w:fldChar w:fldCharType="end"/>
      </w:r>
      <w:r w:rsidR="004132A5" w:rsidRPr="00EE68BF">
        <w:rPr>
          <w:szCs w:val="22"/>
          <w:lang w:val="en-AU"/>
        </w:rPr>
        <w:t>)</w:t>
      </w:r>
      <w:r w:rsidR="00EE68BF">
        <w:rPr>
          <w:szCs w:val="22"/>
          <w:lang w:val="en-AU"/>
        </w:rPr>
        <w:t>, and the Herbert River</w:t>
      </w:r>
      <w:r w:rsidR="00A42D10">
        <w:rPr>
          <w:szCs w:val="22"/>
          <w:lang w:val="en-AU"/>
        </w:rPr>
        <w:t xml:space="preserve"> annual </w:t>
      </w:r>
      <w:r w:rsidR="00EE68BF">
        <w:rPr>
          <w:szCs w:val="22"/>
          <w:lang w:val="en-AU"/>
        </w:rPr>
        <w:t xml:space="preserve">discharge </w:t>
      </w:r>
      <w:r w:rsidR="00A42D10">
        <w:rPr>
          <w:szCs w:val="22"/>
          <w:lang w:val="en-AU"/>
        </w:rPr>
        <w:t>was</w:t>
      </w:r>
      <w:r w:rsidR="00EE68BF">
        <w:rPr>
          <w:szCs w:val="22"/>
          <w:lang w:val="en-AU"/>
        </w:rPr>
        <w:t xml:space="preserve"> 1.8 times </w:t>
      </w:r>
      <w:r w:rsidR="00AF7613">
        <w:rPr>
          <w:szCs w:val="22"/>
          <w:lang w:val="en-AU"/>
        </w:rPr>
        <w:t xml:space="preserve">higher than </w:t>
      </w:r>
      <w:r w:rsidR="00EE68BF">
        <w:rPr>
          <w:szCs w:val="22"/>
          <w:lang w:val="en-AU"/>
        </w:rPr>
        <w:t>the long-term median (Table E-1)</w:t>
      </w:r>
      <w:r w:rsidR="004132A5" w:rsidRPr="00EE68BF">
        <w:rPr>
          <w:szCs w:val="22"/>
          <w:lang w:val="en-AU"/>
        </w:rPr>
        <w:t>.</w:t>
      </w:r>
      <w:r w:rsidR="00A42D10">
        <w:rPr>
          <w:szCs w:val="22"/>
          <w:lang w:val="en-AU"/>
        </w:rPr>
        <w:t xml:space="preserve"> </w:t>
      </w:r>
    </w:p>
    <w:p w14:paraId="1A986E12" w14:textId="46A9D701" w:rsidR="00D34E18" w:rsidRDefault="00B175C0" w:rsidP="00B71903">
      <w:bookmarkStart w:id="1675" w:name="_Hlk505938465"/>
      <w:bookmarkEnd w:id="1670"/>
      <w:r w:rsidRPr="00BE15B6">
        <w:t>The combined discharge and loads calculated for the 201</w:t>
      </w:r>
      <w:r w:rsidR="00495F17">
        <w:t>7</w:t>
      </w:r>
      <w:r w:rsidRPr="00BE15B6">
        <w:rPr>
          <w:color w:val="000000" w:themeColor="text1"/>
        </w:rPr>
        <w:t>–</w:t>
      </w:r>
      <w:r w:rsidRPr="00BE15B6">
        <w:t>1</w:t>
      </w:r>
      <w:r w:rsidR="00495F17">
        <w:t>8</w:t>
      </w:r>
      <w:r w:rsidRPr="00BE15B6">
        <w:t xml:space="preserve"> water year from the Tully, Murray and Herbert Basins were in the </w:t>
      </w:r>
      <w:r w:rsidR="00495F17">
        <w:t>higher</w:t>
      </w:r>
      <w:r w:rsidRPr="00BE15B6">
        <w:t xml:space="preserve"> range recorded over the past decade (</w:t>
      </w:r>
      <w:r w:rsidRPr="0018413E">
        <w:fldChar w:fldCharType="begin"/>
      </w:r>
      <w:r w:rsidRPr="0018413E">
        <w:instrText xml:space="preserve"> REF _Ref470137470 \h  \* MERGEFORMAT </w:instrText>
      </w:r>
      <w:r w:rsidRPr="0018413E">
        <w:fldChar w:fldCharType="separate"/>
      </w:r>
      <w:r w:rsidR="00335316">
        <w:t xml:space="preserve">Figure </w:t>
      </w:r>
      <w:r w:rsidR="00335316">
        <w:rPr>
          <w:noProof/>
        </w:rPr>
        <w:t>5</w:t>
      </w:r>
      <w:r w:rsidR="00335316">
        <w:rPr>
          <w:noProof/>
        </w:rPr>
        <w:noBreakHyphen/>
        <w:t>40</w:t>
      </w:r>
      <w:r w:rsidRPr="0018413E">
        <w:fldChar w:fldCharType="end"/>
      </w:r>
      <w:r w:rsidRPr="0018413E">
        <w:t xml:space="preserve">). </w:t>
      </w:r>
      <w:r w:rsidR="00D34E18">
        <w:t>D</w:t>
      </w:r>
      <w:r w:rsidR="00EF1D71" w:rsidRPr="0018413E">
        <w:t>ischarge, TSS, PN and DIN loads were the highest measured since the large 2010</w:t>
      </w:r>
      <w:r w:rsidR="00AF7613" w:rsidRPr="007324E8">
        <w:rPr>
          <w:szCs w:val="22"/>
          <w:lang w:val="en-AU"/>
        </w:rPr>
        <w:t>–</w:t>
      </w:r>
      <w:r w:rsidR="00EF1D71" w:rsidRPr="0018413E">
        <w:t xml:space="preserve">11 water year. </w:t>
      </w:r>
      <w:r w:rsidRPr="0018413E">
        <w:t xml:space="preserve">Over the </w:t>
      </w:r>
      <w:r w:rsidR="008B4210" w:rsidRPr="0018413E">
        <w:t>1</w:t>
      </w:r>
      <w:r w:rsidR="00EF1D71" w:rsidRPr="0018413E">
        <w:t>2</w:t>
      </w:r>
      <w:r w:rsidR="008B4210" w:rsidRPr="0018413E">
        <w:t>-year</w:t>
      </w:r>
      <w:r w:rsidRPr="0018413E">
        <w:t xml:space="preserve"> period</w:t>
      </w:r>
      <w:r w:rsidR="00D34E18">
        <w:t>:</w:t>
      </w:r>
    </w:p>
    <w:p w14:paraId="42D2FDC4" w14:textId="58231706" w:rsidR="00D34E18" w:rsidRDefault="00B175C0" w:rsidP="009E4F1E">
      <w:pPr>
        <w:pStyle w:val="ListParagraph"/>
        <w:numPr>
          <w:ilvl w:val="0"/>
          <w:numId w:val="42"/>
        </w:numPr>
        <w:ind w:left="851" w:hanging="284"/>
      </w:pPr>
      <w:r w:rsidRPr="0018413E">
        <w:t xml:space="preserve">discharge has varied from 4100 </w:t>
      </w:r>
      <w:r w:rsidR="0030570B">
        <w:t>G</w:t>
      </w:r>
      <w:r w:rsidRPr="0018413E">
        <w:t>L (2014</w:t>
      </w:r>
      <w:r w:rsidR="00AF7613" w:rsidRPr="007324E8">
        <w:rPr>
          <w:szCs w:val="22"/>
          <w:lang w:val="en-AU"/>
        </w:rPr>
        <w:t>–</w:t>
      </w:r>
      <w:r w:rsidRPr="0018413E">
        <w:t xml:space="preserve">15) to 24,800 </w:t>
      </w:r>
      <w:r w:rsidR="0030570B">
        <w:t>G</w:t>
      </w:r>
      <w:r w:rsidRPr="0018413E">
        <w:t>L (</w:t>
      </w:r>
      <w:r w:rsidR="0030570B" w:rsidRPr="0018413E">
        <w:t>2010</w:t>
      </w:r>
      <w:r w:rsidR="00AF7613" w:rsidRPr="007324E8">
        <w:rPr>
          <w:szCs w:val="22"/>
          <w:lang w:val="en-AU"/>
        </w:rPr>
        <w:t>–</w:t>
      </w:r>
      <w:r w:rsidR="0030570B" w:rsidRPr="0018413E">
        <w:t>11</w:t>
      </w:r>
      <w:r w:rsidRPr="0018413E">
        <w:t>)</w:t>
      </w:r>
    </w:p>
    <w:p w14:paraId="46F79861" w14:textId="050BB957" w:rsidR="00D34E18" w:rsidRDefault="00B175C0" w:rsidP="009E4F1E">
      <w:pPr>
        <w:pStyle w:val="ListParagraph"/>
        <w:numPr>
          <w:ilvl w:val="0"/>
          <w:numId w:val="42"/>
        </w:numPr>
        <w:ind w:left="851" w:hanging="284"/>
      </w:pPr>
      <w:r w:rsidRPr="0018413E">
        <w:t>TSS loads have ranged from 210 kt (</w:t>
      </w:r>
      <w:r w:rsidR="0030570B" w:rsidRPr="0018413E">
        <w:t>2014</w:t>
      </w:r>
      <w:r w:rsidR="00AF7613" w:rsidRPr="007324E8">
        <w:rPr>
          <w:szCs w:val="22"/>
          <w:lang w:val="en-AU"/>
        </w:rPr>
        <w:t>–</w:t>
      </w:r>
      <w:r w:rsidR="0030570B" w:rsidRPr="0018413E">
        <w:t>15</w:t>
      </w:r>
      <w:r w:rsidRPr="0018413E">
        <w:t>) to 1750 kt (</w:t>
      </w:r>
      <w:r w:rsidR="0030570B" w:rsidRPr="0018413E">
        <w:t>2010</w:t>
      </w:r>
      <w:r w:rsidR="00AF7613" w:rsidRPr="007324E8">
        <w:rPr>
          <w:szCs w:val="22"/>
          <w:lang w:val="en-AU"/>
        </w:rPr>
        <w:t>–</w:t>
      </w:r>
      <w:r w:rsidR="0030570B" w:rsidRPr="0018413E">
        <w:t>11</w:t>
      </w:r>
      <w:r w:rsidRPr="0018413E">
        <w:t>)</w:t>
      </w:r>
    </w:p>
    <w:p w14:paraId="0A72F9EF" w14:textId="67B27011" w:rsidR="00D34E18" w:rsidRDefault="00B175C0" w:rsidP="009E4F1E">
      <w:pPr>
        <w:pStyle w:val="ListParagraph"/>
        <w:numPr>
          <w:ilvl w:val="0"/>
          <w:numId w:val="42"/>
        </w:numPr>
        <w:ind w:left="851" w:hanging="284"/>
      </w:pPr>
      <w:r w:rsidRPr="0018413E">
        <w:t xml:space="preserve">DIN loads </w:t>
      </w:r>
      <w:r w:rsidR="00D34E18" w:rsidRPr="0018413E">
        <w:t xml:space="preserve">ranged </w:t>
      </w:r>
      <w:r w:rsidRPr="0018413E">
        <w:t>from 750 t (</w:t>
      </w:r>
      <w:r w:rsidR="0030570B" w:rsidRPr="0018413E">
        <w:t>2014</w:t>
      </w:r>
      <w:r w:rsidR="00AF7613" w:rsidRPr="007324E8">
        <w:rPr>
          <w:szCs w:val="22"/>
          <w:lang w:val="en-AU"/>
        </w:rPr>
        <w:t>–</w:t>
      </w:r>
      <w:r w:rsidR="0030570B" w:rsidRPr="0018413E">
        <w:t>15</w:t>
      </w:r>
      <w:r w:rsidRPr="0018413E">
        <w:t>) to 5800 t (</w:t>
      </w:r>
      <w:r w:rsidR="0030570B" w:rsidRPr="0018413E">
        <w:t>2010</w:t>
      </w:r>
      <w:r w:rsidR="00AF7613" w:rsidRPr="007324E8">
        <w:rPr>
          <w:szCs w:val="22"/>
          <w:lang w:val="en-AU"/>
        </w:rPr>
        <w:t>–</w:t>
      </w:r>
      <w:r w:rsidR="0030570B" w:rsidRPr="0018413E">
        <w:t>11</w:t>
      </w:r>
      <w:r w:rsidRPr="0018413E">
        <w:t xml:space="preserve">) </w:t>
      </w:r>
    </w:p>
    <w:p w14:paraId="57F42DCB" w14:textId="2C4D590C" w:rsidR="00063D72" w:rsidRPr="0018413E" w:rsidRDefault="00B175C0" w:rsidP="009E4F1E">
      <w:pPr>
        <w:pStyle w:val="ListParagraph"/>
        <w:numPr>
          <w:ilvl w:val="0"/>
          <w:numId w:val="42"/>
        </w:numPr>
        <w:ind w:left="851" w:hanging="284"/>
      </w:pPr>
      <w:r w:rsidRPr="0018413E">
        <w:t xml:space="preserve">PN loads </w:t>
      </w:r>
      <w:r w:rsidR="00D34E18" w:rsidRPr="0018413E">
        <w:t xml:space="preserve">ranged </w:t>
      </w:r>
      <w:r w:rsidRPr="0018413E">
        <w:t>from 750 t (</w:t>
      </w:r>
      <w:r w:rsidR="0030570B" w:rsidRPr="0018413E">
        <w:t>2014</w:t>
      </w:r>
      <w:r w:rsidR="00AF7613" w:rsidRPr="007324E8">
        <w:rPr>
          <w:szCs w:val="22"/>
          <w:lang w:val="en-AU"/>
        </w:rPr>
        <w:t>–</w:t>
      </w:r>
      <w:r w:rsidR="0030570B" w:rsidRPr="0018413E">
        <w:t>15</w:t>
      </w:r>
      <w:r w:rsidRPr="0018413E">
        <w:t>) to 5200 t (2010</w:t>
      </w:r>
      <w:r w:rsidR="00AF7613" w:rsidRPr="007324E8">
        <w:rPr>
          <w:szCs w:val="22"/>
          <w:lang w:val="en-AU"/>
        </w:rPr>
        <w:t>–</w:t>
      </w:r>
      <w:r w:rsidRPr="0018413E">
        <w:t xml:space="preserve">11). </w:t>
      </w:r>
    </w:p>
    <w:p w14:paraId="659F0F27" w14:textId="13123CD0" w:rsidR="0030570B" w:rsidRDefault="00B175C0" w:rsidP="00B71903">
      <w:r w:rsidRPr="0018413E">
        <w:t xml:space="preserve">Of the three sub-regions within the Wet Tropics NRM region, the Tully, Murray and Herbert Basins collectively contribute similar discharge and </w:t>
      </w:r>
      <w:r w:rsidR="00EF1D71" w:rsidRPr="0018413E">
        <w:t xml:space="preserve">TSS and PN </w:t>
      </w:r>
      <w:r w:rsidRPr="0018413E">
        <w:t xml:space="preserve">loads to the Russell, Mulgrave and Johnstone Basins during low to moderate rainfall/discharge years, although the Tully, Murray and Herbert </w:t>
      </w:r>
      <w:r w:rsidR="00AF7613">
        <w:t xml:space="preserve">Basins </w:t>
      </w:r>
      <w:r w:rsidRPr="0018413E">
        <w:t>contribute higher values during the high discharge years such as in 2008</w:t>
      </w:r>
      <w:r w:rsidRPr="0018413E">
        <w:rPr>
          <w:color w:val="000000" w:themeColor="text1"/>
        </w:rPr>
        <w:t>–</w:t>
      </w:r>
      <w:r w:rsidRPr="0018413E">
        <w:t>09 and 2010</w:t>
      </w:r>
      <w:r w:rsidRPr="0018413E">
        <w:rPr>
          <w:color w:val="000000" w:themeColor="text1"/>
        </w:rPr>
        <w:t>–</w:t>
      </w:r>
      <w:r w:rsidRPr="0018413E">
        <w:t>11 water years</w:t>
      </w:r>
      <w:r w:rsidR="00EF1D71" w:rsidRPr="0018413E">
        <w:t xml:space="preserve"> as well as generally higher DIN loads in the average to above average years</w:t>
      </w:r>
      <w:r w:rsidRPr="0018413E">
        <w:t>.</w:t>
      </w:r>
    </w:p>
    <w:p w14:paraId="04C80796" w14:textId="2E5DE984" w:rsidR="00B71903" w:rsidRPr="0018413E" w:rsidRDefault="00C23005" w:rsidP="00B71903">
      <w:pPr>
        <w:rPr>
          <w:rFonts w:eastAsia="SimSun"/>
          <w:lang w:val="en-US"/>
        </w:rPr>
      </w:pPr>
      <w:r>
        <w:rPr>
          <w:rFonts w:eastAsia="SimSun"/>
          <w:lang w:val="en-US"/>
        </w:rPr>
        <w:fldChar w:fldCharType="begin"/>
      </w:r>
      <w:r>
        <w:instrText xml:space="preserve"> REF _Ref4162144 \h </w:instrText>
      </w:r>
      <w:r>
        <w:rPr>
          <w:rFonts w:eastAsia="SimSun"/>
          <w:lang w:val="en-US"/>
        </w:rPr>
      </w:r>
      <w:r>
        <w:rPr>
          <w:rFonts w:eastAsia="SimSun"/>
          <w:lang w:val="en-US"/>
        </w:rPr>
        <w:fldChar w:fldCharType="separate"/>
      </w:r>
      <w:r w:rsidR="00335316" w:rsidRPr="00931640">
        <w:t xml:space="preserve">Figure </w:t>
      </w:r>
      <w:r w:rsidR="00335316">
        <w:rPr>
          <w:noProof/>
        </w:rPr>
        <w:t>4</w:t>
      </w:r>
      <w:r w:rsidR="00335316">
        <w:noBreakHyphen/>
      </w:r>
      <w:r w:rsidR="00335316">
        <w:rPr>
          <w:noProof/>
        </w:rPr>
        <w:t>7</w:t>
      </w:r>
      <w:r>
        <w:rPr>
          <w:rFonts w:eastAsia="SimSun"/>
          <w:lang w:val="en-US"/>
        </w:rPr>
        <w:fldChar w:fldCharType="end"/>
      </w:r>
      <w:r>
        <w:rPr>
          <w:rFonts w:eastAsia="SimSun"/>
          <w:lang w:val="en-US"/>
        </w:rPr>
        <w:t xml:space="preserve"> and </w:t>
      </w:r>
      <w:r>
        <w:rPr>
          <w:rFonts w:eastAsia="SimSun"/>
          <w:lang w:val="en-US"/>
        </w:rPr>
        <w:fldChar w:fldCharType="begin"/>
      </w:r>
      <w:r>
        <w:rPr>
          <w:rFonts w:eastAsia="SimSun"/>
          <w:lang w:val="en-US"/>
        </w:rPr>
        <w:instrText xml:space="preserve"> REF _Ref4162188 \h </w:instrText>
      </w:r>
      <w:r>
        <w:rPr>
          <w:rFonts w:eastAsia="SimSun"/>
          <w:lang w:val="en-US"/>
        </w:rPr>
      </w:r>
      <w:r>
        <w:rPr>
          <w:rFonts w:eastAsia="SimSun"/>
          <w:lang w:val="en-US"/>
        </w:rPr>
        <w:fldChar w:fldCharType="separate"/>
      </w:r>
      <w:r w:rsidR="00335316" w:rsidRPr="00E02C3B">
        <w:t>F</w:t>
      </w:r>
      <w:r w:rsidR="00335316" w:rsidRPr="0054607B">
        <w:t xml:space="preserve">igure </w:t>
      </w:r>
      <w:r w:rsidR="00335316">
        <w:rPr>
          <w:noProof/>
        </w:rPr>
        <w:t>4</w:t>
      </w:r>
      <w:r w:rsidR="00335316">
        <w:noBreakHyphen/>
      </w:r>
      <w:r w:rsidR="00335316">
        <w:rPr>
          <w:noProof/>
        </w:rPr>
        <w:t>11</w:t>
      </w:r>
      <w:r>
        <w:rPr>
          <w:rFonts w:eastAsia="SimSun"/>
          <w:lang w:val="en-US"/>
        </w:rPr>
        <w:fldChar w:fldCharType="end"/>
      </w:r>
      <w:r w:rsidR="00EB70ED" w:rsidRPr="0018413E">
        <w:rPr>
          <w:rFonts w:eastAsia="SimSun"/>
          <w:lang w:val="en-US"/>
        </w:rPr>
        <w:t xml:space="preserve"> </w:t>
      </w:r>
      <w:r w:rsidR="00B71903" w:rsidRPr="0018413E">
        <w:rPr>
          <w:rFonts w:eastAsia="SimSun"/>
          <w:lang w:val="en-US"/>
        </w:rPr>
        <w:t>show the estimated DIN and TSS contributions for the Wet Tropics region in 201</w:t>
      </w:r>
      <w:r w:rsidR="00EF1D71" w:rsidRPr="0018413E">
        <w:rPr>
          <w:rFonts w:eastAsia="SimSun"/>
          <w:lang w:val="en-US"/>
        </w:rPr>
        <w:t>7</w:t>
      </w:r>
      <w:r w:rsidR="00B71903" w:rsidRPr="0018413E">
        <w:rPr>
          <w:color w:val="000000" w:themeColor="text1"/>
          <w:szCs w:val="22"/>
          <w:lang w:val="en-AU"/>
        </w:rPr>
        <w:t>–</w:t>
      </w:r>
      <w:r w:rsidR="00B71903" w:rsidRPr="0018413E">
        <w:rPr>
          <w:rFonts w:eastAsia="SimSun"/>
          <w:lang w:val="en-US"/>
        </w:rPr>
        <w:t>1</w:t>
      </w:r>
      <w:r w:rsidR="00EF1D71" w:rsidRPr="0018413E">
        <w:rPr>
          <w:rFonts w:eastAsia="SimSun"/>
          <w:lang w:val="en-US"/>
        </w:rPr>
        <w:t>8</w:t>
      </w:r>
      <w:r w:rsidR="006F27E2">
        <w:rPr>
          <w:rFonts w:eastAsia="SimSun"/>
          <w:lang w:val="en-US"/>
        </w:rPr>
        <w:t xml:space="preserve"> and </w:t>
      </w:r>
      <w:r w:rsidR="006F27E2" w:rsidRPr="0018413E">
        <w:rPr>
          <w:rFonts w:eastAsia="SimSun"/>
          <w:lang w:val="en-US"/>
        </w:rPr>
        <w:t>2010</w:t>
      </w:r>
      <w:r w:rsidR="006F27E2" w:rsidRPr="0018413E">
        <w:rPr>
          <w:color w:val="000000" w:themeColor="text1"/>
          <w:szCs w:val="22"/>
          <w:lang w:val="en-AU"/>
        </w:rPr>
        <w:t>–</w:t>
      </w:r>
      <w:r w:rsidR="006F27E2" w:rsidRPr="0018413E">
        <w:rPr>
          <w:rFonts w:eastAsia="SimSun"/>
          <w:lang w:val="en-US"/>
        </w:rPr>
        <w:t>11</w:t>
      </w:r>
      <w:r w:rsidR="00B71903" w:rsidRPr="0018413E">
        <w:rPr>
          <w:rFonts w:eastAsia="SimSun"/>
          <w:lang w:val="en-US"/>
        </w:rPr>
        <w:t xml:space="preserve">, highlighting the influence of the Tully River to </w:t>
      </w:r>
      <w:r w:rsidR="003C0A54" w:rsidRPr="0018413E">
        <w:rPr>
          <w:rFonts w:eastAsia="SimSun"/>
          <w:lang w:val="en-US"/>
        </w:rPr>
        <w:t xml:space="preserve">river-derived </w:t>
      </w:r>
      <w:r w:rsidR="00B71903" w:rsidRPr="0018413E">
        <w:rPr>
          <w:rFonts w:eastAsia="SimSun"/>
          <w:lang w:val="en-US"/>
        </w:rPr>
        <w:t>DIN loadings</w:t>
      </w:r>
      <w:r w:rsidR="003C0A54" w:rsidRPr="0018413E">
        <w:rPr>
          <w:rFonts w:eastAsia="SimSun"/>
          <w:lang w:val="en-US"/>
        </w:rPr>
        <w:t xml:space="preserve"> in the Wet Tropics region (23%). The </w:t>
      </w:r>
      <w:r w:rsidR="00BB705F" w:rsidRPr="0018413E">
        <w:rPr>
          <w:rFonts w:eastAsia="SimSun"/>
          <w:lang w:val="en-US"/>
        </w:rPr>
        <w:t xml:space="preserve">contribution to the Wet Tropics </w:t>
      </w:r>
      <w:r w:rsidR="003C0A54" w:rsidRPr="0018413E">
        <w:rPr>
          <w:rFonts w:eastAsia="SimSun"/>
          <w:lang w:val="en-US"/>
        </w:rPr>
        <w:t xml:space="preserve">TSS loading </w:t>
      </w:r>
      <w:r w:rsidR="00BB705F" w:rsidRPr="0018413E">
        <w:rPr>
          <w:rFonts w:eastAsia="SimSun"/>
          <w:lang w:val="en-US"/>
        </w:rPr>
        <w:t xml:space="preserve">from the Tully River </w:t>
      </w:r>
      <w:r w:rsidR="003C0A54" w:rsidRPr="0018413E">
        <w:rPr>
          <w:rFonts w:eastAsia="SimSun"/>
          <w:lang w:val="en-US"/>
        </w:rPr>
        <w:t>was predicted to be around 10%.</w:t>
      </w:r>
    </w:p>
    <w:p w14:paraId="3CE7C242" w14:textId="63D443B8" w:rsidR="00063D72" w:rsidRPr="0018413E" w:rsidRDefault="00063D72" w:rsidP="00B71903">
      <w:pPr>
        <w:rPr>
          <w:rFonts w:eastAsia="SimSun"/>
          <w:lang w:val="en-US"/>
        </w:rPr>
      </w:pPr>
      <w:r w:rsidRPr="0018413E">
        <w:rPr>
          <w:lang w:val="en-AU"/>
        </w:rPr>
        <w:t>Over the period 2006 to 2018, annual discharge for the Tully and Herbert Rive</w:t>
      </w:r>
      <w:r w:rsidRPr="0018413E">
        <w:rPr>
          <w:szCs w:val="22"/>
          <w:lang w:val="en-AU"/>
        </w:rPr>
        <w:t>rs (</w:t>
      </w:r>
      <w:r w:rsidRPr="0018413E">
        <w:rPr>
          <w:szCs w:val="22"/>
          <w:lang w:val="en-AU"/>
        </w:rPr>
        <w:fldChar w:fldCharType="begin"/>
      </w:r>
      <w:r w:rsidRPr="0018413E">
        <w:rPr>
          <w:szCs w:val="22"/>
          <w:lang w:val="en-AU"/>
        </w:rPr>
        <w:instrText xml:space="preserve"> REF _Ref532649278 \h  \* MERGEFORMAT </w:instrText>
      </w:r>
      <w:r w:rsidRPr="0018413E">
        <w:rPr>
          <w:szCs w:val="22"/>
          <w:lang w:val="en-AU"/>
        </w:rPr>
      </w:r>
      <w:r w:rsidRPr="0018413E">
        <w:rPr>
          <w:szCs w:val="22"/>
          <w:lang w:val="en-AU"/>
        </w:rPr>
        <w:fldChar w:fldCharType="separate"/>
      </w:r>
      <w:r w:rsidR="00335316" w:rsidRPr="00335316">
        <w:rPr>
          <w:rStyle w:val="FigureChar"/>
          <w:rFonts w:eastAsia="SimSun"/>
          <w:sz w:val="22"/>
          <w:szCs w:val="22"/>
        </w:rPr>
        <w:t>Figure 5</w:t>
      </w:r>
      <w:r w:rsidR="00335316" w:rsidRPr="00335316">
        <w:rPr>
          <w:rStyle w:val="FigureChar"/>
          <w:rFonts w:eastAsia="SimSun"/>
          <w:sz w:val="22"/>
          <w:szCs w:val="22"/>
        </w:rPr>
        <w:noBreakHyphen/>
        <w:t>39</w:t>
      </w:r>
      <w:r w:rsidRPr="0018413E">
        <w:rPr>
          <w:szCs w:val="22"/>
          <w:lang w:val="en-AU"/>
        </w:rPr>
        <w:fldChar w:fldCharType="end"/>
      </w:r>
      <w:r w:rsidRPr="0018413E">
        <w:rPr>
          <w:szCs w:val="22"/>
          <w:lang w:val="en-AU"/>
        </w:rPr>
        <w:fldChar w:fldCharType="begin"/>
      </w:r>
      <w:r w:rsidRPr="0018413E">
        <w:rPr>
          <w:szCs w:val="22"/>
          <w:lang w:val="en-AU"/>
        </w:rPr>
        <w:instrText xml:space="preserve"> REF _Ref459151470 \h  \* MERGEFORMAT </w:instrText>
      </w:r>
      <w:r w:rsidRPr="0018413E">
        <w:rPr>
          <w:szCs w:val="22"/>
          <w:lang w:val="en-AU"/>
        </w:rPr>
      </w:r>
      <w:r w:rsidRPr="0018413E">
        <w:rPr>
          <w:szCs w:val="22"/>
          <w:lang w:val="en-AU"/>
        </w:rPr>
        <w:fldChar w:fldCharType="end"/>
      </w:r>
      <w:r w:rsidRPr="0018413E">
        <w:rPr>
          <w:szCs w:val="22"/>
          <w:lang w:val="en-AU"/>
        </w:rPr>
        <w:t>) h</w:t>
      </w:r>
      <w:r w:rsidRPr="0018413E">
        <w:rPr>
          <w:lang w:val="en-AU"/>
        </w:rPr>
        <w:t>as varied around the long-term median with the exception of major floods of the Tully River in 2011 and of the Herbert River in 2009 and 2011 (Table E-1).</w:t>
      </w:r>
    </w:p>
    <w:p w14:paraId="383B0328" w14:textId="77777777" w:rsidR="00817A8B" w:rsidRPr="009E4F1E" w:rsidRDefault="00817A8B" w:rsidP="00817A8B">
      <w:pPr>
        <w:jc w:val="left"/>
        <w:rPr>
          <w:i/>
        </w:rPr>
      </w:pPr>
      <w:r w:rsidRPr="009E4F1E">
        <w:rPr>
          <w:i/>
        </w:rPr>
        <w:t>Ambient water quality and the in-situ Water Quality Index</w:t>
      </w:r>
    </w:p>
    <w:p w14:paraId="6A850207" w14:textId="44B6FD6A" w:rsidR="00817A8B" w:rsidRDefault="00817A8B" w:rsidP="00B71903">
      <w:r w:rsidRPr="0018413E">
        <w:rPr>
          <w:lang w:val="en-AU"/>
        </w:rPr>
        <w:t xml:space="preserve">When interpreting the long-term water quality trends in this region it should be noted that the location of some of the loggers have changed (TUL 3 and 6), and that the number of water sampling sites and frequency of sampling was increased </w:t>
      </w:r>
      <w:r>
        <w:rPr>
          <w:lang w:val="en-AU"/>
        </w:rPr>
        <w:t>in</w:t>
      </w:r>
      <w:r w:rsidRPr="0018413E">
        <w:rPr>
          <w:lang w:val="en-AU"/>
        </w:rPr>
        <w:t xml:space="preserve"> 2015. Some of these new sites were placed further inshore and they are therefore likely to be more often affected by </w:t>
      </w:r>
      <w:r>
        <w:rPr>
          <w:lang w:val="en-AU"/>
        </w:rPr>
        <w:t>p</w:t>
      </w:r>
      <w:r w:rsidRPr="0018413E">
        <w:rPr>
          <w:lang w:val="en-AU"/>
        </w:rPr>
        <w:t xml:space="preserve">rimary and </w:t>
      </w:r>
      <w:r>
        <w:rPr>
          <w:lang w:val="en-AU"/>
        </w:rPr>
        <w:t>s</w:t>
      </w:r>
      <w:r w:rsidRPr="0018413E">
        <w:rPr>
          <w:lang w:val="en-AU"/>
        </w:rPr>
        <w:t xml:space="preserve">econdary plume-type waters. </w:t>
      </w:r>
      <w:r>
        <w:rPr>
          <w:lang w:val="en-AU"/>
        </w:rPr>
        <w:t xml:space="preserve"> </w:t>
      </w:r>
    </w:p>
    <w:p w14:paraId="52FC6852" w14:textId="77777777" w:rsidR="00817A8B" w:rsidRDefault="00817A8B">
      <w:pPr>
        <w:spacing w:before="0" w:after="160" w:line="259" w:lineRule="auto"/>
        <w:jc w:val="left"/>
      </w:pPr>
      <w:r>
        <w:br w:type="page"/>
      </w:r>
    </w:p>
    <w:p w14:paraId="4A406101" w14:textId="0BABA598" w:rsidR="00A42D10" w:rsidRPr="0018413E" w:rsidRDefault="0030570B" w:rsidP="00B71903">
      <w:r>
        <w:rPr>
          <w:noProof/>
          <w:lang w:val="en-AU" w:eastAsia="en-AU"/>
        </w:rPr>
        <mc:AlternateContent>
          <mc:Choice Requires="wps">
            <w:drawing>
              <wp:anchor distT="0" distB="0" distL="114300" distR="114300" simplePos="0" relativeHeight="251835392" behindDoc="0" locked="0" layoutInCell="1" allowOverlap="1" wp14:anchorId="560E0F58" wp14:editId="2FA321C6">
                <wp:simplePos x="0" y="0"/>
                <wp:positionH relativeFrom="margin">
                  <wp:align>right</wp:align>
                </wp:positionH>
                <wp:positionV relativeFrom="margin">
                  <wp:align>top</wp:align>
                </wp:positionV>
                <wp:extent cx="5730875" cy="7667625"/>
                <wp:effectExtent l="0" t="0" r="0" b="0"/>
                <wp:wrapTopAndBottom/>
                <wp:docPr id="7174" name="Text Box 7174"/>
                <wp:cNvGraphicFramePr/>
                <a:graphic xmlns:a="http://schemas.openxmlformats.org/drawingml/2006/main">
                  <a:graphicData uri="http://schemas.microsoft.com/office/word/2010/wordprocessingShape">
                    <wps:wsp>
                      <wps:cNvSpPr txBox="1"/>
                      <wps:spPr>
                        <a:xfrm>
                          <a:off x="0" y="0"/>
                          <a:ext cx="5730875" cy="7667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D668A9E" w14:textId="363184A9" w:rsidR="008A7E23" w:rsidRDefault="008A7E23" w:rsidP="00FE501D">
                            <w:pPr>
                              <w:jc w:val="center"/>
                            </w:pPr>
                            <w:r>
                              <w:rPr>
                                <w:noProof/>
                                <w:lang w:val="en-AU" w:eastAsia="en-AU"/>
                              </w:rPr>
                              <w:drawing>
                                <wp:inline distT="0" distB="0" distL="0" distR="0" wp14:anchorId="24BB1CBD" wp14:editId="02732C08">
                                  <wp:extent cx="5542915" cy="6680112"/>
                                  <wp:effectExtent l="0" t="0" r="635" b="6985"/>
                                  <wp:docPr id="7203" name="Picture 7203" descr="(A) TSS loads, (B) DIN and PN loads and (C) discharge or the Tully, Murray and Herbert Basins from 2006–07 to 2017–18. The loads reported here are a combination of ‘best estimates’ for each basin based on ‘up-scaled discharge data from gauging stations, monitoring data (Tully and Herbert Rivers), the DIN model developed in Lewis et al. (2014) and annual mean concentrations and discharge from monitoring data or Source Catchments modelling data. The dotted line represents the long-term median for basin discharge." title="Loading from Tull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Tully-Murray-Herbert.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5542915" cy="6680112"/>
                                          </a:xfrm>
                                          <a:prstGeom prst="rect">
                                            <a:avLst/>
                                          </a:prstGeom>
                                        </pic:spPr>
                                      </pic:pic>
                                    </a:graphicData>
                                  </a:graphic>
                                </wp:inline>
                              </w:drawing>
                            </w:r>
                          </w:p>
                          <w:p w14:paraId="46787B06" w14:textId="3FECF260" w:rsidR="008A7E23" w:rsidRPr="004F0685" w:rsidRDefault="008A7E23" w:rsidP="00FE501D">
                            <w:pPr>
                              <w:pStyle w:val="Figure"/>
                              <w:rPr>
                                <w:vanish/>
                                <w:specVanish/>
                              </w:rPr>
                            </w:pPr>
                            <w:bookmarkStart w:id="1676" w:name="_Ref470137470"/>
                            <w:bookmarkStart w:id="1677" w:name="_Toc10536246"/>
                            <w:r>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40</w:t>
                            </w:r>
                            <w:r>
                              <w:fldChar w:fldCharType="end"/>
                            </w:r>
                            <w:bookmarkEnd w:id="1676"/>
                            <w:r>
                              <w:t>:</w:t>
                            </w:r>
                            <w:r w:rsidRPr="00032D8A">
                              <w:t xml:space="preserve"> </w:t>
                            </w:r>
                            <w:r>
                              <w:t xml:space="preserve">(A) </w:t>
                            </w:r>
                            <w:r w:rsidRPr="006E36E3">
                              <w:t>TSS</w:t>
                            </w:r>
                            <w:r w:rsidRPr="00B94236">
                              <w:t xml:space="preserve"> loads, (B) DIN and PN loads and (C) discharge </w:t>
                            </w:r>
                            <w:r w:rsidRPr="00032D8A">
                              <w:t>or the Tully, Murray and Herbert Basins from 2006</w:t>
                            </w:r>
                            <w:r>
                              <w:t>–</w:t>
                            </w:r>
                            <w:r w:rsidRPr="00032D8A">
                              <w:t>07 to 201</w:t>
                            </w:r>
                            <w:r>
                              <w:t>7–18.</w:t>
                            </w:r>
                            <w:bookmarkEnd w:id="1677"/>
                          </w:p>
                          <w:p w14:paraId="0868FDD7" w14:textId="3B101139" w:rsidR="008A7E23" w:rsidRDefault="008A7E23" w:rsidP="00FE501D">
                            <w:pPr>
                              <w:pStyle w:val="Figure"/>
                            </w:pPr>
                            <w:r>
                              <w:t xml:space="preserve"> </w:t>
                            </w:r>
                            <w:r w:rsidRPr="00032D8A">
                              <w:t>The loads reported here are a combination of ‘best estimates’ for each basin based on ‘up-scaled discharge data from gauging stations, monitoring data (Tully and Herbert Rivers), the DIN model developed in Lewis et al. (2014) and annual mean concentrations and discharge from monitoring data or Source Catchments modelling data.</w:t>
                            </w:r>
                            <w:r w:rsidRPr="00054FDD">
                              <w:t xml:space="preserve"> </w:t>
                            </w:r>
                            <w:r>
                              <w:t>The dotted line represents the long-term median for basin dischar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0E0F58" id="Text Box 7174" o:spid="_x0000_s1051" type="#_x0000_t202" style="position:absolute;left:0;text-align:left;margin-left:400.05pt;margin-top:0;width:451.25pt;height:603.75pt;z-index:251835392;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" filled="f" stroked="f" strokeweight=".5pt">
                <v:textbox>
                  <w:txbxContent>
                    <w:p w14:paraId="5D668A9E" w14:textId="363184A9" w:rsidR="008A7E23" w:rsidRDefault="008A7E23" w:rsidP="00FE501D">
                      <w:pPr>
                        <w:jc w:val="center"/>
                      </w:pPr>
                      <w:r>
                        <w:rPr>
                          <w:noProof/>
                          <w:lang w:val="en-AU" w:eastAsia="en-AU"/>
                        </w:rPr>
                        <w:drawing>
                          <wp:inline distT="0" distB="0" distL="0" distR="0" wp14:anchorId="24BB1CBD" wp14:editId="02732C08">
                            <wp:extent cx="5542915" cy="6680112"/>
                            <wp:effectExtent l="0" t="0" r="635" b="6985"/>
                            <wp:docPr id="7203" name="Picture 7203" descr="(A) TSS loads, (B) DIN and PN loads and (C) discharge or the Tully, Murray and Herbert Basins from 2006–07 to 2017–18. The loads reported here are a combination of ‘best estimates’ for each basin based on ‘up-scaled discharge data from gauging stations, monitoring data (Tully and Herbert Rivers), the DIN model developed in Lewis et al. (2014) and annual mean concentrations and discharge from monitoring data or Source Catchments modelling data. The dotted line represents the long-term median for basin discharge." title="Loading from Tull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Tully-Murray-Herbert.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5542915" cy="6680112"/>
                                    </a:xfrm>
                                    <a:prstGeom prst="rect">
                                      <a:avLst/>
                                    </a:prstGeom>
                                  </pic:spPr>
                                </pic:pic>
                              </a:graphicData>
                            </a:graphic>
                          </wp:inline>
                        </w:drawing>
                      </w:r>
                    </w:p>
                    <w:p w14:paraId="46787B06" w14:textId="3FECF260" w:rsidR="008A7E23" w:rsidRPr="004F0685" w:rsidRDefault="008A7E23" w:rsidP="00FE501D">
                      <w:pPr>
                        <w:pStyle w:val="Figure"/>
                        <w:rPr>
                          <w:vanish/>
                          <w:specVanish/>
                        </w:rPr>
                      </w:pPr>
                      <w:bookmarkStart w:id="1678" w:name="_Ref470137470"/>
                      <w:bookmarkStart w:id="1679" w:name="_Toc10536246"/>
                      <w:r>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40</w:t>
                      </w:r>
                      <w:r>
                        <w:fldChar w:fldCharType="end"/>
                      </w:r>
                      <w:bookmarkEnd w:id="1678"/>
                      <w:r>
                        <w:t>:</w:t>
                      </w:r>
                      <w:r w:rsidRPr="00032D8A">
                        <w:t xml:space="preserve"> </w:t>
                      </w:r>
                      <w:r>
                        <w:t xml:space="preserve">(A) </w:t>
                      </w:r>
                      <w:r w:rsidRPr="006E36E3">
                        <w:t>TSS</w:t>
                      </w:r>
                      <w:r w:rsidRPr="00B94236">
                        <w:t xml:space="preserve"> loads, (B) DIN and PN loads and (C) discharge </w:t>
                      </w:r>
                      <w:r w:rsidRPr="00032D8A">
                        <w:t>or the Tully, Murray and Herbert Basins from 2006</w:t>
                      </w:r>
                      <w:r>
                        <w:t>–</w:t>
                      </w:r>
                      <w:r w:rsidRPr="00032D8A">
                        <w:t>07 to 201</w:t>
                      </w:r>
                      <w:r>
                        <w:t>7–18.</w:t>
                      </w:r>
                      <w:bookmarkEnd w:id="1679"/>
                    </w:p>
                    <w:p w14:paraId="0868FDD7" w14:textId="3B101139" w:rsidR="008A7E23" w:rsidRDefault="008A7E23" w:rsidP="00FE501D">
                      <w:pPr>
                        <w:pStyle w:val="Figure"/>
                      </w:pPr>
                      <w:r>
                        <w:t xml:space="preserve"> </w:t>
                      </w:r>
                      <w:r w:rsidRPr="00032D8A">
                        <w:t>The loads reported here are a combination of ‘best estimates’ for each basin based on ‘up-scaled discharge data from gauging stations, monitoring data (Tully and Herbert Rivers), the DIN model developed in Lewis et al. (2014) and annual mean concentrations and discharge from monitoring data or Source Catchments modelling data.</w:t>
                      </w:r>
                      <w:r w:rsidRPr="00054FDD">
                        <w:t xml:space="preserve"> </w:t>
                      </w:r>
                      <w:r>
                        <w:t>The dotted line represents the long-term median for basin discharge.</w:t>
                      </w:r>
                    </w:p>
                  </w:txbxContent>
                </v:textbox>
                <w10:wrap type="topAndBottom" anchorx="margin" anchory="margin"/>
              </v:shape>
            </w:pict>
          </mc:Fallback>
        </mc:AlternateContent>
      </w:r>
    </w:p>
    <w:bookmarkEnd w:id="1675"/>
    <w:p w14:paraId="0B0C8232" w14:textId="6BC24CBA" w:rsidR="0030570B" w:rsidRDefault="0030570B" w:rsidP="0030570B">
      <w:pPr>
        <w:rPr>
          <w:color w:val="000000" w:themeColor="text1"/>
          <w:lang w:val="en-AU"/>
        </w:rPr>
      </w:pPr>
      <w:r>
        <w:rPr>
          <w:noProof/>
          <w:lang w:val="en-AU" w:eastAsia="en-AU"/>
        </w:rPr>
        <mc:AlternateContent>
          <mc:Choice Requires="wps">
            <w:drawing>
              <wp:anchor distT="0" distB="0" distL="114300" distR="114300" simplePos="0" relativeHeight="251741184" behindDoc="0" locked="0" layoutInCell="1" allowOverlap="1" wp14:anchorId="20142E99" wp14:editId="4D62ABE2">
                <wp:simplePos x="0" y="0"/>
                <wp:positionH relativeFrom="margin">
                  <wp:align>center</wp:align>
                </wp:positionH>
                <wp:positionV relativeFrom="paragraph">
                  <wp:posOffset>0</wp:posOffset>
                </wp:positionV>
                <wp:extent cx="5504180" cy="8296275"/>
                <wp:effectExtent l="0" t="0" r="0" b="0"/>
                <wp:wrapTopAndBottom/>
                <wp:docPr id="316" name="Text Box 316"/>
                <wp:cNvGraphicFramePr/>
                <a:graphic xmlns:a="http://schemas.openxmlformats.org/drawingml/2006/main">
                  <a:graphicData uri="http://schemas.microsoft.com/office/word/2010/wordprocessingShape">
                    <wps:wsp>
                      <wps:cNvSpPr txBox="1"/>
                      <wps:spPr>
                        <a:xfrm>
                          <a:off x="0" y="0"/>
                          <a:ext cx="5504180" cy="8296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273BBB" w14:textId="0CA2F4AC" w:rsidR="008A7E23" w:rsidRDefault="008A7E23" w:rsidP="007160A5">
                            <w:pPr>
                              <w:jc w:val="center"/>
                            </w:pPr>
                            <w:r>
                              <w:rPr>
                                <w:noProof/>
                                <w:lang w:val="en-AU" w:eastAsia="en-AU"/>
                              </w:rPr>
                              <w:drawing>
                                <wp:inline distT="0" distB="0" distL="0" distR="0" wp14:anchorId="62911531" wp14:editId="337207F9">
                                  <wp:extent cx="5314950" cy="6673850"/>
                                  <wp:effectExtent l="0" t="0" r="0" b="0"/>
                                  <wp:docPr id="7204" name="Picture 7204" descr="Temporal trends in water quality for the Tully sub-region. a) WQ Index, b) chlorophyll a (Chl-a), c) nitrate/nitrite (NOx), d) phosphate (PO4), e) turbidity, f) total suspended solids (TSS), g) Secchi depth, h) particulate nitrogen (PN), i) particulate phosphorus (PP), j) particulate organic carbon (POC) and k) dissolved organic carbon (DOC). The long-term trend in the WQ Index is depicted with circles, while the annual condition (implemented with sampling changes in 2015) is depited with squares in (a). Calculations are described in Appendix D-3. Trends in manually sampled water quality variables are represented by blue lines with blue shaded areas defining 95% confidence intervals of those trends accounting for the effects of wind, waves and tides after applying x-z detrending. Trends of records from ECO FLNTUSB instruments are represented in red, individual records are not displayed (see Figure E-1). Dashed horizontal reference lines indicate yearly guideline values." title="Water quality results from Tull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 name="gamm_Tully_Herbert_summary-01.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5314950" cy="6673850"/>
                                          </a:xfrm>
                                          <a:prstGeom prst="rect">
                                            <a:avLst/>
                                          </a:prstGeom>
                                        </pic:spPr>
                                      </pic:pic>
                                    </a:graphicData>
                                  </a:graphic>
                                </wp:inline>
                              </w:drawing>
                            </w:r>
                          </w:p>
                          <w:p w14:paraId="4CED23C9" w14:textId="6B0F0AED" w:rsidR="008A7E23" w:rsidRPr="00D75CF9" w:rsidRDefault="008A7E23" w:rsidP="007160A5">
                            <w:pPr>
                              <w:pStyle w:val="Figure"/>
                              <w:rPr>
                                <w:rStyle w:val="FigureChar"/>
                                <w:vanish/>
                                <w:szCs w:val="18"/>
                                <w:specVanish/>
                              </w:rPr>
                            </w:pPr>
                            <w:bookmarkStart w:id="1680" w:name="_Ref505343981"/>
                            <w:bookmarkStart w:id="1681" w:name="_Toc10536247"/>
                            <w:r w:rsidRPr="00D80A5A">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41</w:t>
                            </w:r>
                            <w:r>
                              <w:fldChar w:fldCharType="end"/>
                            </w:r>
                            <w:bookmarkEnd w:id="1680"/>
                            <w:r w:rsidRPr="00D80A5A">
                              <w:t>: Temporal trends in water quality for the Tully sub-region</w:t>
                            </w:r>
                            <w:r>
                              <w:rPr>
                                <w:rFonts w:eastAsia="Calibri"/>
                              </w:rPr>
                              <w:t xml:space="preserve">. </w:t>
                            </w:r>
                            <w:r w:rsidRPr="00D80A5A">
                              <w:rPr>
                                <w:rFonts w:eastAsia="Calibri"/>
                              </w:rPr>
                              <w:t xml:space="preserve">a) </w:t>
                            </w:r>
                            <w:r>
                              <w:rPr>
                                <w:rStyle w:val="FigureChar"/>
                                <w:rFonts w:eastAsia="Calibri"/>
                                <w:szCs w:val="18"/>
                              </w:rPr>
                              <w:t>WQ Index</w:t>
                            </w:r>
                            <w:r w:rsidRPr="00D80A5A">
                              <w:rPr>
                                <w:rFonts w:eastAsia="Calibri"/>
                              </w:rPr>
                              <w:t xml:space="preserve">, </w:t>
                            </w:r>
                            <w:r w:rsidRPr="00016895">
                              <w:rPr>
                                <w:rStyle w:val="FigureChar"/>
                                <w:szCs w:val="18"/>
                              </w:rPr>
                              <w:t xml:space="preserve">b) </w:t>
                            </w:r>
                            <w:r w:rsidRPr="00016895">
                              <w:rPr>
                                <w:rFonts w:eastAsia="Calibri"/>
                              </w:rPr>
                              <w:t>chl</w:t>
                            </w:r>
                            <w:r>
                              <w:rPr>
                                <w:rFonts w:eastAsia="Calibri"/>
                              </w:rPr>
                              <w:t>o</w:t>
                            </w:r>
                            <w:r w:rsidRPr="00016895">
                              <w:rPr>
                                <w:rFonts w:eastAsia="Calibri"/>
                              </w:rPr>
                              <w:t xml:space="preserve">rophyll </w:t>
                            </w:r>
                            <w:r w:rsidRPr="00016895">
                              <w:rPr>
                                <w:rFonts w:eastAsia="Calibri"/>
                                <w:i/>
                              </w:rPr>
                              <w:t>a</w:t>
                            </w:r>
                            <w:r w:rsidRPr="00016895">
                              <w:rPr>
                                <w:rFonts w:eastAsia="Calibri"/>
                              </w:rPr>
                              <w:t xml:space="preserve"> (</w:t>
                            </w:r>
                            <w:r w:rsidRPr="00016895">
                              <w:rPr>
                                <w:rStyle w:val="FigureChar"/>
                                <w:szCs w:val="18"/>
                              </w:rPr>
                              <w:t>Chl-</w:t>
                            </w:r>
                            <w:r w:rsidRPr="00016895">
                              <w:rPr>
                                <w:rStyle w:val="FigureChar"/>
                                <w:i/>
                                <w:szCs w:val="18"/>
                              </w:rPr>
                              <w:t>a</w:t>
                            </w:r>
                            <w:r w:rsidRPr="00016895">
                              <w:rPr>
                                <w:rStyle w:val="FigureChar"/>
                                <w:szCs w:val="18"/>
                              </w:rPr>
                              <w:t xml:space="preserve">), c) nitrate/nitrite </w:t>
                            </w:r>
                            <w:r w:rsidRPr="00016895">
                              <w:rPr>
                                <w:rFonts w:eastAsia="Calibri"/>
                              </w:rPr>
                              <w:t>(NO</w:t>
                            </w:r>
                            <w:r w:rsidRPr="00016895">
                              <w:rPr>
                                <w:rFonts w:eastAsia="Calibri"/>
                                <w:vertAlign w:val="subscript"/>
                              </w:rPr>
                              <w:t>x</w:t>
                            </w:r>
                            <w:r w:rsidRPr="00016895">
                              <w:rPr>
                                <w:rFonts w:eastAsia="Calibri"/>
                              </w:rPr>
                              <w:t>),</w:t>
                            </w:r>
                            <w:r w:rsidRPr="00016895">
                              <w:rPr>
                                <w:rStyle w:val="FigureChar"/>
                                <w:szCs w:val="18"/>
                              </w:rPr>
                              <w:t xml:space="preserve"> d) phosphate </w:t>
                            </w:r>
                            <w:r w:rsidRPr="00016895">
                              <w:rPr>
                                <w:rFonts w:eastAsia="Calibri"/>
                              </w:rPr>
                              <w:t>(PO</w:t>
                            </w:r>
                            <w:r w:rsidRPr="00016895">
                              <w:rPr>
                                <w:rFonts w:eastAsia="Calibri"/>
                                <w:vertAlign w:val="subscript"/>
                              </w:rPr>
                              <w:t>4</w:t>
                            </w:r>
                            <w:r w:rsidRPr="00016895">
                              <w:rPr>
                                <w:rFonts w:eastAsia="Calibri"/>
                              </w:rPr>
                              <w:t>)</w:t>
                            </w:r>
                            <w:r w:rsidRPr="00016895">
                              <w:rPr>
                                <w:rStyle w:val="FigureChar"/>
                                <w:szCs w:val="18"/>
                              </w:rPr>
                              <w:t xml:space="preserve">, e) turbidity, f) </w:t>
                            </w:r>
                            <w:r w:rsidRPr="00016895">
                              <w:rPr>
                                <w:rFonts w:eastAsia="Calibri"/>
                              </w:rPr>
                              <w:t>total suspended solids (</w:t>
                            </w:r>
                            <w:r w:rsidRPr="00016895">
                              <w:rPr>
                                <w:rStyle w:val="FigureChar"/>
                                <w:szCs w:val="18"/>
                              </w:rPr>
                              <w:t xml:space="preserve">TSS), g) Secchi depth, h) </w:t>
                            </w:r>
                            <w:r w:rsidRPr="00016895">
                              <w:rPr>
                                <w:rFonts w:eastAsia="Calibri"/>
                              </w:rPr>
                              <w:t>particulate nitrogen (</w:t>
                            </w:r>
                            <w:r w:rsidRPr="00016895">
                              <w:rPr>
                                <w:rStyle w:val="FigureChar"/>
                                <w:szCs w:val="18"/>
                              </w:rPr>
                              <w:t xml:space="preserve">PN), i) </w:t>
                            </w:r>
                            <w:r w:rsidRPr="00016895">
                              <w:rPr>
                                <w:rFonts w:eastAsia="Calibri"/>
                              </w:rPr>
                              <w:t>particulate phosphorus (</w:t>
                            </w:r>
                            <w:r w:rsidRPr="00016895">
                              <w:rPr>
                                <w:rStyle w:val="FigureChar"/>
                                <w:szCs w:val="18"/>
                              </w:rPr>
                              <w:t xml:space="preserve">PP), j) </w:t>
                            </w:r>
                            <w:r w:rsidRPr="00016895">
                              <w:rPr>
                                <w:rFonts w:eastAsia="Calibri"/>
                              </w:rPr>
                              <w:t>particulate organic carbon (</w:t>
                            </w:r>
                            <w:r w:rsidRPr="00016895">
                              <w:rPr>
                                <w:rStyle w:val="FigureChar"/>
                                <w:szCs w:val="18"/>
                              </w:rPr>
                              <w:t xml:space="preserve">POC) and k) </w:t>
                            </w:r>
                            <w:r w:rsidRPr="00016895">
                              <w:rPr>
                                <w:rFonts w:eastAsia="Calibri"/>
                              </w:rPr>
                              <w:t>dissolved organic carbon (</w:t>
                            </w:r>
                            <w:r w:rsidRPr="00016895">
                              <w:rPr>
                                <w:rStyle w:val="FigureChar"/>
                                <w:szCs w:val="18"/>
                              </w:rPr>
                              <w:t>DOC).</w:t>
                            </w:r>
                            <w:bookmarkEnd w:id="1681"/>
                            <w:r>
                              <w:rPr>
                                <w:rStyle w:val="FigureChar"/>
                                <w:szCs w:val="18"/>
                              </w:rPr>
                              <w:t xml:space="preserve"> </w:t>
                            </w:r>
                          </w:p>
                          <w:p w14:paraId="5EDA88CE" w14:textId="1BAAC7E8" w:rsidR="008A7E23" w:rsidRDefault="008A7E23" w:rsidP="007160A5">
                            <w:pPr>
                              <w:pStyle w:val="Figure"/>
                            </w:pPr>
                            <w:r>
                              <w:rPr>
                                <w:rFonts w:eastAsia="Calibri"/>
                              </w:rPr>
                              <w:t>The long-term trend in the WQ Index is depicted with circles, while the annual condition (implemented with sampling changes in 2015) is depited with squares in</w:t>
                            </w:r>
                            <w:r w:rsidRPr="002A2B81">
                              <w:rPr>
                                <w:rFonts w:eastAsia="Calibri"/>
                              </w:rPr>
                              <w:t xml:space="preserve"> </w:t>
                            </w:r>
                            <w:r>
                              <w:t>(</w:t>
                            </w:r>
                            <w:r w:rsidRPr="002A2B81">
                              <w:t>a</w:t>
                            </w:r>
                            <w:r>
                              <w:t>)</w:t>
                            </w:r>
                            <w:r w:rsidRPr="002A2B81">
                              <w:t>.</w:t>
                            </w:r>
                            <w:r w:rsidRPr="00D80A5A">
                              <w:rPr>
                                <w:rFonts w:eastAsia="Calibri"/>
                              </w:rPr>
                              <w:t xml:space="preserve"> </w:t>
                            </w:r>
                            <w:r>
                              <w:rPr>
                                <w:rFonts w:eastAsia="Calibri"/>
                              </w:rPr>
                              <w:t>C</w:t>
                            </w:r>
                            <w:r w:rsidRPr="00D80A5A">
                              <w:rPr>
                                <w:rFonts w:eastAsia="Calibri"/>
                              </w:rPr>
                              <w:t>alculations are described in Appendix D-</w:t>
                            </w:r>
                            <w:r>
                              <w:rPr>
                                <w:rFonts w:eastAsia="Calibri"/>
                              </w:rPr>
                              <w:t>3</w:t>
                            </w:r>
                            <w:r w:rsidRPr="00D80A5A">
                              <w:rPr>
                                <w:rFonts w:eastAsia="Calibri"/>
                              </w:rPr>
                              <w:t>. Trends in manually sampled water quality variables are represented by blue lines with blue shaded areas defining 95% confidence intervals of those trends accounting for the effects of wind, waves and tides after applying x-z detrending</w:t>
                            </w:r>
                            <w:r>
                              <w:rPr>
                                <w:rFonts w:eastAsia="Calibri"/>
                              </w:rPr>
                              <w:t xml:space="preserve">. </w:t>
                            </w:r>
                            <w:r w:rsidRPr="00D80A5A">
                              <w:rPr>
                                <w:rFonts w:eastAsia="Calibri"/>
                              </w:rPr>
                              <w:t>Trends of records from ECO FLNTUSB instruments are represented in red, individual records are not displayed</w:t>
                            </w:r>
                            <w:r>
                              <w:rPr>
                                <w:rFonts w:eastAsia="Calibri"/>
                              </w:rPr>
                              <w:t xml:space="preserve"> (see Figure E-1)</w:t>
                            </w:r>
                            <w:r w:rsidRPr="00D80A5A">
                              <w:rPr>
                                <w:rFonts w:eastAsia="Calibri"/>
                              </w:rPr>
                              <w:t xml:space="preserve">. </w:t>
                            </w:r>
                            <w:r w:rsidRPr="00D80A5A">
                              <w:rPr>
                                <w:rStyle w:val="FiguremessageChar"/>
                                <w:rFonts w:cs="Times New Roman"/>
                                <w:szCs w:val="20"/>
                                <w:shd w:val="clear" w:color="auto" w:fill="auto"/>
                              </w:rPr>
                              <w:t>Dashed horizontal reference lines indicate yearly guideline values</w:t>
                            </w:r>
                            <w:r>
                              <w:rPr>
                                <w:rStyle w:val="FiguremessageChar"/>
                                <w:rFonts w:cs="Times New Roman"/>
                                <w:szCs w:val="20"/>
                                <w:shd w:val="clear" w:color="auto" w:fill="auto"/>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142E99" id="Text Box 316" o:spid="_x0000_s1052" type="#_x0000_t202" style="position:absolute;left:0;text-align:left;margin-left:0;margin-top:0;width:433.4pt;height:653.25pt;z-index:251741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" filled="f" stroked="f" strokeweight=".5pt">
                <v:textbox>
                  <w:txbxContent>
                    <w:p w14:paraId="10273BBB" w14:textId="0CA2F4AC" w:rsidR="008A7E23" w:rsidRDefault="008A7E23" w:rsidP="007160A5">
                      <w:pPr>
                        <w:jc w:val="center"/>
                      </w:pPr>
                      <w:r>
                        <w:rPr>
                          <w:noProof/>
                          <w:lang w:val="en-AU" w:eastAsia="en-AU"/>
                        </w:rPr>
                        <w:drawing>
                          <wp:inline distT="0" distB="0" distL="0" distR="0" wp14:anchorId="62911531" wp14:editId="337207F9">
                            <wp:extent cx="5314950" cy="6673850"/>
                            <wp:effectExtent l="0" t="0" r="0" b="0"/>
                            <wp:docPr id="7204" name="Picture 7204" descr="Temporal trends in water quality for the Tully sub-region. a) WQ Index, b) chlorophyll a (Chl-a), c) nitrate/nitrite (NOx), d) phosphate (PO4), e) turbidity, f) total suspended solids (TSS), g) Secchi depth, h) particulate nitrogen (PN), i) particulate phosphorus (PP), j) particulate organic carbon (POC) and k) dissolved organic carbon (DOC). The long-term trend in the WQ Index is depicted with circles, while the annual condition (implemented with sampling changes in 2015) is depited with squares in (a). Calculations are described in Appendix D-3. Trends in manually sampled water quality variables are represented by blue lines with blue shaded areas defining 95% confidence intervals of those trends accounting for the effects of wind, waves and tides after applying x-z detrending. Trends of records from ECO FLNTUSB instruments are represented in red, individual records are not displayed (see Figure E-1). Dashed horizontal reference lines indicate yearly guideline values." title="Water quality results from Tull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 name="gamm_Tully_Herbert_summary-01.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5314950" cy="6673850"/>
                                    </a:xfrm>
                                    <a:prstGeom prst="rect">
                                      <a:avLst/>
                                    </a:prstGeom>
                                  </pic:spPr>
                                </pic:pic>
                              </a:graphicData>
                            </a:graphic>
                          </wp:inline>
                        </w:drawing>
                      </w:r>
                    </w:p>
                    <w:p w14:paraId="4CED23C9" w14:textId="6B0F0AED" w:rsidR="008A7E23" w:rsidRPr="00D75CF9" w:rsidRDefault="008A7E23" w:rsidP="007160A5">
                      <w:pPr>
                        <w:pStyle w:val="Figure"/>
                        <w:rPr>
                          <w:rStyle w:val="FigureChar"/>
                          <w:vanish/>
                          <w:szCs w:val="18"/>
                          <w:specVanish/>
                        </w:rPr>
                      </w:pPr>
                      <w:bookmarkStart w:id="1682" w:name="_Ref505343981"/>
                      <w:bookmarkStart w:id="1683" w:name="_Toc10536247"/>
                      <w:r w:rsidRPr="00D80A5A">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41</w:t>
                      </w:r>
                      <w:r>
                        <w:fldChar w:fldCharType="end"/>
                      </w:r>
                      <w:bookmarkEnd w:id="1682"/>
                      <w:r w:rsidRPr="00D80A5A">
                        <w:t>: Temporal trends in water quality for the Tully sub-region</w:t>
                      </w:r>
                      <w:r>
                        <w:rPr>
                          <w:rFonts w:eastAsia="Calibri"/>
                        </w:rPr>
                        <w:t xml:space="preserve">. </w:t>
                      </w:r>
                      <w:r w:rsidRPr="00D80A5A">
                        <w:rPr>
                          <w:rFonts w:eastAsia="Calibri"/>
                        </w:rPr>
                        <w:t xml:space="preserve">a) </w:t>
                      </w:r>
                      <w:r>
                        <w:rPr>
                          <w:rStyle w:val="FigureChar"/>
                          <w:rFonts w:eastAsia="Calibri"/>
                          <w:szCs w:val="18"/>
                        </w:rPr>
                        <w:t>WQ Index</w:t>
                      </w:r>
                      <w:r w:rsidRPr="00D80A5A">
                        <w:rPr>
                          <w:rFonts w:eastAsia="Calibri"/>
                        </w:rPr>
                        <w:t xml:space="preserve">, </w:t>
                      </w:r>
                      <w:r w:rsidRPr="00016895">
                        <w:rPr>
                          <w:rStyle w:val="FigureChar"/>
                          <w:szCs w:val="18"/>
                        </w:rPr>
                        <w:t xml:space="preserve">b) </w:t>
                      </w:r>
                      <w:r w:rsidRPr="00016895">
                        <w:rPr>
                          <w:rFonts w:eastAsia="Calibri"/>
                        </w:rPr>
                        <w:t>chl</w:t>
                      </w:r>
                      <w:r>
                        <w:rPr>
                          <w:rFonts w:eastAsia="Calibri"/>
                        </w:rPr>
                        <w:t>o</w:t>
                      </w:r>
                      <w:r w:rsidRPr="00016895">
                        <w:rPr>
                          <w:rFonts w:eastAsia="Calibri"/>
                        </w:rPr>
                        <w:t xml:space="preserve">rophyll </w:t>
                      </w:r>
                      <w:r w:rsidRPr="00016895">
                        <w:rPr>
                          <w:rFonts w:eastAsia="Calibri"/>
                          <w:i/>
                        </w:rPr>
                        <w:t>a</w:t>
                      </w:r>
                      <w:r w:rsidRPr="00016895">
                        <w:rPr>
                          <w:rFonts w:eastAsia="Calibri"/>
                        </w:rPr>
                        <w:t xml:space="preserve"> (</w:t>
                      </w:r>
                      <w:r w:rsidRPr="00016895">
                        <w:rPr>
                          <w:rStyle w:val="FigureChar"/>
                          <w:szCs w:val="18"/>
                        </w:rPr>
                        <w:t>Chl-</w:t>
                      </w:r>
                      <w:r w:rsidRPr="00016895">
                        <w:rPr>
                          <w:rStyle w:val="FigureChar"/>
                          <w:i/>
                          <w:szCs w:val="18"/>
                        </w:rPr>
                        <w:t>a</w:t>
                      </w:r>
                      <w:r w:rsidRPr="00016895">
                        <w:rPr>
                          <w:rStyle w:val="FigureChar"/>
                          <w:szCs w:val="18"/>
                        </w:rPr>
                        <w:t xml:space="preserve">), c) nitrate/nitrite </w:t>
                      </w:r>
                      <w:r w:rsidRPr="00016895">
                        <w:rPr>
                          <w:rFonts w:eastAsia="Calibri"/>
                        </w:rPr>
                        <w:t>(NO</w:t>
                      </w:r>
                      <w:r w:rsidRPr="00016895">
                        <w:rPr>
                          <w:rFonts w:eastAsia="Calibri"/>
                          <w:vertAlign w:val="subscript"/>
                        </w:rPr>
                        <w:t>x</w:t>
                      </w:r>
                      <w:r w:rsidRPr="00016895">
                        <w:rPr>
                          <w:rFonts w:eastAsia="Calibri"/>
                        </w:rPr>
                        <w:t>),</w:t>
                      </w:r>
                      <w:r w:rsidRPr="00016895">
                        <w:rPr>
                          <w:rStyle w:val="FigureChar"/>
                          <w:szCs w:val="18"/>
                        </w:rPr>
                        <w:t xml:space="preserve"> d) phosphate </w:t>
                      </w:r>
                      <w:r w:rsidRPr="00016895">
                        <w:rPr>
                          <w:rFonts w:eastAsia="Calibri"/>
                        </w:rPr>
                        <w:t>(PO</w:t>
                      </w:r>
                      <w:r w:rsidRPr="00016895">
                        <w:rPr>
                          <w:rFonts w:eastAsia="Calibri"/>
                          <w:vertAlign w:val="subscript"/>
                        </w:rPr>
                        <w:t>4</w:t>
                      </w:r>
                      <w:r w:rsidRPr="00016895">
                        <w:rPr>
                          <w:rFonts w:eastAsia="Calibri"/>
                        </w:rPr>
                        <w:t>)</w:t>
                      </w:r>
                      <w:r w:rsidRPr="00016895">
                        <w:rPr>
                          <w:rStyle w:val="FigureChar"/>
                          <w:szCs w:val="18"/>
                        </w:rPr>
                        <w:t xml:space="preserve">, e) turbidity, f) </w:t>
                      </w:r>
                      <w:r w:rsidRPr="00016895">
                        <w:rPr>
                          <w:rFonts w:eastAsia="Calibri"/>
                        </w:rPr>
                        <w:t>total suspended solids (</w:t>
                      </w:r>
                      <w:r w:rsidRPr="00016895">
                        <w:rPr>
                          <w:rStyle w:val="FigureChar"/>
                          <w:szCs w:val="18"/>
                        </w:rPr>
                        <w:t xml:space="preserve">TSS), g) Secchi depth, h) </w:t>
                      </w:r>
                      <w:r w:rsidRPr="00016895">
                        <w:rPr>
                          <w:rFonts w:eastAsia="Calibri"/>
                        </w:rPr>
                        <w:t>particulate nitrogen (</w:t>
                      </w:r>
                      <w:r w:rsidRPr="00016895">
                        <w:rPr>
                          <w:rStyle w:val="FigureChar"/>
                          <w:szCs w:val="18"/>
                        </w:rPr>
                        <w:t xml:space="preserve">PN), i) </w:t>
                      </w:r>
                      <w:r w:rsidRPr="00016895">
                        <w:rPr>
                          <w:rFonts w:eastAsia="Calibri"/>
                        </w:rPr>
                        <w:t>particulate phosphorus (</w:t>
                      </w:r>
                      <w:r w:rsidRPr="00016895">
                        <w:rPr>
                          <w:rStyle w:val="FigureChar"/>
                          <w:szCs w:val="18"/>
                        </w:rPr>
                        <w:t xml:space="preserve">PP), j) </w:t>
                      </w:r>
                      <w:r w:rsidRPr="00016895">
                        <w:rPr>
                          <w:rFonts w:eastAsia="Calibri"/>
                        </w:rPr>
                        <w:t>particulate organic carbon (</w:t>
                      </w:r>
                      <w:r w:rsidRPr="00016895">
                        <w:rPr>
                          <w:rStyle w:val="FigureChar"/>
                          <w:szCs w:val="18"/>
                        </w:rPr>
                        <w:t xml:space="preserve">POC) and k) </w:t>
                      </w:r>
                      <w:r w:rsidRPr="00016895">
                        <w:rPr>
                          <w:rFonts w:eastAsia="Calibri"/>
                        </w:rPr>
                        <w:t>dissolved organic carbon (</w:t>
                      </w:r>
                      <w:r w:rsidRPr="00016895">
                        <w:rPr>
                          <w:rStyle w:val="FigureChar"/>
                          <w:szCs w:val="18"/>
                        </w:rPr>
                        <w:t>DOC).</w:t>
                      </w:r>
                      <w:bookmarkEnd w:id="1683"/>
                      <w:r>
                        <w:rPr>
                          <w:rStyle w:val="FigureChar"/>
                          <w:szCs w:val="18"/>
                        </w:rPr>
                        <w:t xml:space="preserve"> </w:t>
                      </w:r>
                    </w:p>
                    <w:p w14:paraId="5EDA88CE" w14:textId="1BAAC7E8" w:rsidR="008A7E23" w:rsidRDefault="008A7E23" w:rsidP="007160A5">
                      <w:pPr>
                        <w:pStyle w:val="Figure"/>
                      </w:pPr>
                      <w:r>
                        <w:rPr>
                          <w:rFonts w:eastAsia="Calibri"/>
                        </w:rPr>
                        <w:t>The long-term trend in the WQ Index is depicted with circles, while the annual condition (implemented with sampling changes in 2015) is depited with squares in</w:t>
                      </w:r>
                      <w:r w:rsidRPr="002A2B81">
                        <w:rPr>
                          <w:rFonts w:eastAsia="Calibri"/>
                        </w:rPr>
                        <w:t xml:space="preserve"> </w:t>
                      </w:r>
                      <w:r>
                        <w:t>(</w:t>
                      </w:r>
                      <w:r w:rsidRPr="002A2B81">
                        <w:t>a</w:t>
                      </w:r>
                      <w:r>
                        <w:t>)</w:t>
                      </w:r>
                      <w:r w:rsidRPr="002A2B81">
                        <w:t>.</w:t>
                      </w:r>
                      <w:r w:rsidRPr="00D80A5A">
                        <w:rPr>
                          <w:rFonts w:eastAsia="Calibri"/>
                        </w:rPr>
                        <w:t xml:space="preserve"> </w:t>
                      </w:r>
                      <w:r>
                        <w:rPr>
                          <w:rFonts w:eastAsia="Calibri"/>
                        </w:rPr>
                        <w:t>C</w:t>
                      </w:r>
                      <w:r w:rsidRPr="00D80A5A">
                        <w:rPr>
                          <w:rFonts w:eastAsia="Calibri"/>
                        </w:rPr>
                        <w:t>alculations are described in Appendix D-</w:t>
                      </w:r>
                      <w:r>
                        <w:rPr>
                          <w:rFonts w:eastAsia="Calibri"/>
                        </w:rPr>
                        <w:t>3</w:t>
                      </w:r>
                      <w:r w:rsidRPr="00D80A5A">
                        <w:rPr>
                          <w:rFonts w:eastAsia="Calibri"/>
                        </w:rPr>
                        <w:t>. Trends in manually sampled water quality variables are represented by blue lines with blue shaded areas defining 95% confidence intervals of those trends accounting for the effects of wind, waves and tides after applying x-z detrending</w:t>
                      </w:r>
                      <w:r>
                        <w:rPr>
                          <w:rFonts w:eastAsia="Calibri"/>
                        </w:rPr>
                        <w:t xml:space="preserve">. </w:t>
                      </w:r>
                      <w:r w:rsidRPr="00D80A5A">
                        <w:rPr>
                          <w:rFonts w:eastAsia="Calibri"/>
                        </w:rPr>
                        <w:t>Trends of records from ECO FLNTUSB instruments are represented in red, individual records are not displayed</w:t>
                      </w:r>
                      <w:r>
                        <w:rPr>
                          <w:rFonts w:eastAsia="Calibri"/>
                        </w:rPr>
                        <w:t xml:space="preserve"> (see Figure E-1)</w:t>
                      </w:r>
                      <w:r w:rsidRPr="00D80A5A">
                        <w:rPr>
                          <w:rFonts w:eastAsia="Calibri"/>
                        </w:rPr>
                        <w:t xml:space="preserve">. </w:t>
                      </w:r>
                      <w:r w:rsidRPr="00D80A5A">
                        <w:rPr>
                          <w:rStyle w:val="FiguremessageChar"/>
                          <w:rFonts w:cs="Times New Roman"/>
                          <w:szCs w:val="20"/>
                          <w:shd w:val="clear" w:color="auto" w:fill="auto"/>
                        </w:rPr>
                        <w:t>Dashed horizontal reference lines indicate yearly guideline values</w:t>
                      </w:r>
                      <w:r>
                        <w:rPr>
                          <w:rStyle w:val="FiguremessageChar"/>
                          <w:rFonts w:cs="Times New Roman"/>
                          <w:szCs w:val="20"/>
                          <w:shd w:val="clear" w:color="auto" w:fill="auto"/>
                        </w:rPr>
                        <w:t>.</w:t>
                      </w:r>
                    </w:p>
                  </w:txbxContent>
                </v:textbox>
                <w10:wrap type="topAndBottom" anchorx="margin"/>
              </v:shape>
            </w:pict>
          </mc:Fallback>
        </mc:AlternateContent>
      </w:r>
      <w:r>
        <w:rPr>
          <w:color w:val="000000" w:themeColor="text1"/>
          <w:lang w:val="en-AU"/>
        </w:rPr>
        <w:br w:type="page"/>
      </w:r>
    </w:p>
    <w:p w14:paraId="3C667ECB" w14:textId="2CDAC72E" w:rsidR="00691CD5" w:rsidRDefault="00691CD5" w:rsidP="00691CD5">
      <w:pPr>
        <w:rPr>
          <w:color w:val="000000" w:themeColor="text1"/>
          <w:lang w:val="en-AU"/>
        </w:rPr>
      </w:pPr>
      <w:r w:rsidRPr="0018413E">
        <w:rPr>
          <w:color w:val="000000" w:themeColor="text1"/>
          <w:lang w:val="en-AU"/>
        </w:rPr>
        <w:t>Long-term trends in water quality variables measured during ambient periods (e.g. not during</w:t>
      </w:r>
      <w:r>
        <w:rPr>
          <w:color w:val="000000" w:themeColor="text1"/>
          <w:lang w:val="en-AU"/>
        </w:rPr>
        <w:t xml:space="preserve"> peak flood events) of the dry and wet seasons are present</w:t>
      </w:r>
      <w:r w:rsidRPr="00A0338F">
        <w:rPr>
          <w:color w:val="000000" w:themeColor="text1"/>
          <w:szCs w:val="22"/>
          <w:lang w:val="en-AU"/>
        </w:rPr>
        <w:t xml:space="preserve">ed in </w:t>
      </w:r>
      <w:r w:rsidR="00A82B41">
        <w:rPr>
          <w:color w:val="000000" w:themeColor="text1"/>
          <w:szCs w:val="22"/>
          <w:lang w:val="en-AU"/>
        </w:rPr>
        <w:fldChar w:fldCharType="begin"/>
      </w:r>
      <w:r w:rsidR="00A82B41">
        <w:rPr>
          <w:color w:val="000000" w:themeColor="text1"/>
          <w:szCs w:val="22"/>
          <w:lang w:val="en-AU"/>
        </w:rPr>
        <w:instrText xml:space="preserve"> REF _Ref505343981 \h </w:instrText>
      </w:r>
      <w:r w:rsidR="00A82B41">
        <w:rPr>
          <w:color w:val="000000" w:themeColor="text1"/>
          <w:szCs w:val="22"/>
          <w:lang w:val="en-AU"/>
        </w:rPr>
      </w:r>
      <w:r w:rsidR="00A82B41">
        <w:rPr>
          <w:color w:val="000000" w:themeColor="text1"/>
          <w:szCs w:val="22"/>
          <w:lang w:val="en-AU"/>
        </w:rPr>
        <w:fldChar w:fldCharType="separate"/>
      </w:r>
      <w:r w:rsidR="00335316" w:rsidRPr="00D80A5A">
        <w:t xml:space="preserve">Figure </w:t>
      </w:r>
      <w:r w:rsidR="00335316">
        <w:rPr>
          <w:noProof/>
        </w:rPr>
        <w:t>5</w:t>
      </w:r>
      <w:r w:rsidR="00335316">
        <w:noBreakHyphen/>
      </w:r>
      <w:r w:rsidR="00335316">
        <w:rPr>
          <w:noProof/>
        </w:rPr>
        <w:t>41</w:t>
      </w:r>
      <w:r w:rsidR="00A82B41">
        <w:rPr>
          <w:color w:val="000000" w:themeColor="text1"/>
          <w:szCs w:val="22"/>
          <w:lang w:val="en-AU"/>
        </w:rPr>
        <w:fldChar w:fldCharType="end"/>
      </w:r>
      <w:r w:rsidRPr="00A0338F">
        <w:rPr>
          <w:color w:val="000000" w:themeColor="text1"/>
          <w:szCs w:val="22"/>
          <w:lang w:val="en-AU"/>
        </w:rPr>
        <w:t>. It is im</w:t>
      </w:r>
      <w:r w:rsidRPr="00FF1285">
        <w:rPr>
          <w:color w:val="000000" w:themeColor="text1"/>
          <w:lang w:val="en-AU"/>
        </w:rPr>
        <w:t xml:space="preserve">portant to note that </w:t>
      </w:r>
      <w:r>
        <w:rPr>
          <w:color w:val="000000" w:themeColor="text1"/>
          <w:lang w:val="en-AU"/>
        </w:rPr>
        <w:t xml:space="preserve">the trend analysis used removes variability associated with </w:t>
      </w:r>
      <w:r w:rsidRPr="00FF1285">
        <w:rPr>
          <w:color w:val="000000" w:themeColor="text1"/>
          <w:lang w:val="en-AU"/>
        </w:rPr>
        <w:t>wind, waves and tides</w:t>
      </w:r>
      <w:r>
        <w:rPr>
          <w:color w:val="000000" w:themeColor="text1"/>
          <w:lang w:val="en-AU"/>
        </w:rPr>
        <w:t xml:space="preserve"> (see Methods). Thus, individual data points have slightly different magnitudes compared to raw data. This analysis helps elucidate long-term and regional-scale trends in water quality by removing the effect of </w:t>
      </w:r>
      <w:r w:rsidRPr="00FF1285">
        <w:rPr>
          <w:color w:val="000000" w:themeColor="text1"/>
          <w:lang w:val="en-AU"/>
        </w:rPr>
        <w:t>changes in local weather</w:t>
      </w:r>
      <w:r>
        <w:rPr>
          <w:color w:val="000000" w:themeColor="text1"/>
          <w:lang w:val="en-AU"/>
        </w:rPr>
        <w:t xml:space="preserve"> and tides</w:t>
      </w:r>
      <w:r w:rsidRPr="00FF1285">
        <w:rPr>
          <w:color w:val="000000" w:themeColor="text1"/>
          <w:lang w:val="en-AU"/>
        </w:rPr>
        <w:t>.</w:t>
      </w:r>
    </w:p>
    <w:p w14:paraId="0B1A5752" w14:textId="6A4FEE0E" w:rsidR="00A82B41" w:rsidRDefault="00A82B41" w:rsidP="00A82B41">
      <w:r>
        <w:rPr>
          <w:color w:val="000000" w:themeColor="text1"/>
          <w:lang w:val="en-AU"/>
        </w:rPr>
        <w:t>Distinct long-term trends (since 2005) were observed in some water quality variables, while others showed little change over time (</w:t>
      </w:r>
      <w:r>
        <w:rPr>
          <w:color w:val="000000" w:themeColor="text1"/>
          <w:lang w:val="en-AU"/>
        </w:rPr>
        <w:fldChar w:fldCharType="begin"/>
      </w:r>
      <w:r>
        <w:rPr>
          <w:color w:val="000000" w:themeColor="text1"/>
          <w:lang w:val="en-AU"/>
        </w:rPr>
        <w:instrText xml:space="preserve"> REF _Ref505343981 \h </w:instrText>
      </w:r>
      <w:r>
        <w:rPr>
          <w:color w:val="000000" w:themeColor="text1"/>
          <w:lang w:val="en-AU"/>
        </w:rPr>
      </w:r>
      <w:r>
        <w:rPr>
          <w:color w:val="000000" w:themeColor="text1"/>
          <w:lang w:val="en-AU"/>
        </w:rPr>
        <w:fldChar w:fldCharType="separate"/>
      </w:r>
      <w:r w:rsidR="00335316" w:rsidRPr="00D80A5A">
        <w:t xml:space="preserve">Figure </w:t>
      </w:r>
      <w:r w:rsidR="00335316">
        <w:rPr>
          <w:noProof/>
        </w:rPr>
        <w:t>5</w:t>
      </w:r>
      <w:r w:rsidR="00335316">
        <w:noBreakHyphen/>
      </w:r>
      <w:r w:rsidR="00335316">
        <w:rPr>
          <w:noProof/>
        </w:rPr>
        <w:t>41</w:t>
      </w:r>
      <w:r>
        <w:rPr>
          <w:color w:val="000000" w:themeColor="text1"/>
          <w:lang w:val="en-AU"/>
        </w:rPr>
        <w:fldChar w:fldCharType="end"/>
      </w:r>
      <w:r>
        <w:rPr>
          <w:color w:val="000000" w:themeColor="text1"/>
          <w:lang w:val="en-AU"/>
        </w:rPr>
        <w:t xml:space="preserve">). </w:t>
      </w:r>
      <w:r w:rsidR="00A72799">
        <w:rPr>
          <w:color w:val="000000" w:themeColor="text1"/>
          <w:lang w:val="en-AU"/>
        </w:rPr>
        <w:t>Mean c</w:t>
      </w:r>
      <w:r w:rsidRPr="00FF1285">
        <w:rPr>
          <w:color w:val="000000" w:themeColor="text1"/>
          <w:lang w:val="en-AU"/>
        </w:rPr>
        <w:t>oncentrations of Chl-</w:t>
      </w:r>
      <w:r w:rsidRPr="00E2118B">
        <w:rPr>
          <w:i/>
          <w:color w:val="000000" w:themeColor="text1"/>
          <w:lang w:val="en-AU"/>
        </w:rPr>
        <w:t>a</w:t>
      </w:r>
      <w:r>
        <w:rPr>
          <w:color w:val="000000" w:themeColor="text1"/>
          <w:lang w:val="en-AU"/>
        </w:rPr>
        <w:t xml:space="preserve"> and TSS have been relatively stable over time</w:t>
      </w:r>
      <w:r w:rsidR="00A72799">
        <w:rPr>
          <w:color w:val="000000" w:themeColor="text1"/>
          <w:lang w:val="en-AU"/>
        </w:rPr>
        <w:t>,</w:t>
      </w:r>
      <w:r>
        <w:rPr>
          <w:color w:val="000000" w:themeColor="text1"/>
          <w:lang w:val="en-AU"/>
        </w:rPr>
        <w:t xml:space="preserve"> </w:t>
      </w:r>
      <w:r w:rsidR="00A72799">
        <w:rPr>
          <w:color w:val="000000" w:themeColor="text1"/>
          <w:lang w:val="en-AU"/>
        </w:rPr>
        <w:t xml:space="preserve">with </w:t>
      </w:r>
      <w:r>
        <w:rPr>
          <w:color w:val="000000" w:themeColor="text1"/>
          <w:lang w:val="en-AU"/>
        </w:rPr>
        <w:t xml:space="preserve">mean values at </w:t>
      </w:r>
      <w:r w:rsidR="00A72799">
        <w:rPr>
          <w:color w:val="000000" w:themeColor="text1"/>
          <w:lang w:val="en-AU"/>
        </w:rPr>
        <w:t xml:space="preserve">or slightly exceeding </w:t>
      </w:r>
      <w:r>
        <w:rPr>
          <w:color w:val="000000" w:themeColor="text1"/>
          <w:lang w:val="en-AU"/>
        </w:rPr>
        <w:t>the water quality GV</w:t>
      </w:r>
      <w:r w:rsidR="00A72799">
        <w:rPr>
          <w:color w:val="000000" w:themeColor="text1"/>
          <w:lang w:val="en-AU"/>
        </w:rPr>
        <w:t>s</w:t>
      </w:r>
      <w:r>
        <w:rPr>
          <w:color w:val="000000" w:themeColor="text1"/>
          <w:lang w:val="en-AU"/>
        </w:rPr>
        <w:t xml:space="preserve"> </w:t>
      </w:r>
      <w:r w:rsidRPr="00FF1285">
        <w:rPr>
          <w:color w:val="000000" w:themeColor="text1"/>
          <w:lang w:val="en-AU"/>
        </w:rPr>
        <w:t>(</w:t>
      </w:r>
      <w:r w:rsidR="00B72C55">
        <w:t>Great Barrier Reef Marine Park Authority</w:t>
      </w:r>
      <w:r w:rsidRPr="00FF1285">
        <w:rPr>
          <w:color w:val="000000" w:themeColor="text1"/>
          <w:lang w:val="en-AU"/>
        </w:rPr>
        <w:t>, 2010)</w:t>
      </w:r>
      <w:r>
        <w:rPr>
          <w:color w:val="000000" w:themeColor="text1"/>
          <w:lang w:val="en-AU"/>
        </w:rPr>
        <w:t xml:space="preserve">, </w:t>
      </w:r>
      <w:r w:rsidR="00A72799">
        <w:rPr>
          <w:color w:val="000000" w:themeColor="text1"/>
          <w:lang w:val="en-AU"/>
        </w:rPr>
        <w:t>although Chl-</w:t>
      </w:r>
      <w:r w:rsidR="00A72799" w:rsidRPr="00A72799">
        <w:rPr>
          <w:i/>
          <w:color w:val="000000" w:themeColor="text1"/>
          <w:lang w:val="en-AU"/>
        </w:rPr>
        <w:t>a</w:t>
      </w:r>
      <w:r w:rsidR="00A72799">
        <w:rPr>
          <w:color w:val="000000" w:themeColor="text1"/>
          <w:lang w:val="en-AU"/>
        </w:rPr>
        <w:t xml:space="preserve"> concentrations derived from loggers show an increase since 2009</w:t>
      </w:r>
      <w:r>
        <w:rPr>
          <w:color w:val="000000" w:themeColor="text1"/>
          <w:lang w:val="en-AU"/>
        </w:rPr>
        <w:t>. Concentrations of</w:t>
      </w:r>
      <w:r w:rsidRPr="00FF1285">
        <w:rPr>
          <w:color w:val="000000" w:themeColor="text1"/>
          <w:lang w:val="en-AU"/>
        </w:rPr>
        <w:t xml:space="preserve"> PO</w:t>
      </w:r>
      <w:r w:rsidRPr="00FF1285">
        <w:rPr>
          <w:color w:val="000000" w:themeColor="text1"/>
          <w:vertAlign w:val="subscript"/>
          <w:lang w:val="en-AU"/>
        </w:rPr>
        <w:t>4</w:t>
      </w:r>
      <w:r w:rsidRPr="009E4977">
        <w:rPr>
          <w:color w:val="000000" w:themeColor="text1"/>
          <w:lang w:val="en-AU"/>
        </w:rPr>
        <w:t xml:space="preserve"> and NO</w:t>
      </w:r>
      <w:r>
        <w:rPr>
          <w:color w:val="000000" w:themeColor="text1"/>
          <w:vertAlign w:val="subscript"/>
          <w:lang w:val="en-AU"/>
        </w:rPr>
        <w:t>x</w:t>
      </w:r>
      <w:r w:rsidRPr="009E4977">
        <w:rPr>
          <w:color w:val="000000" w:themeColor="text1"/>
          <w:lang w:val="en-AU"/>
        </w:rPr>
        <w:t xml:space="preserve"> </w:t>
      </w:r>
      <w:r>
        <w:rPr>
          <w:color w:val="000000" w:themeColor="text1"/>
          <w:lang w:val="en-AU"/>
        </w:rPr>
        <w:t xml:space="preserve">have </w:t>
      </w:r>
      <w:r w:rsidR="00A72799">
        <w:rPr>
          <w:color w:val="000000" w:themeColor="text1"/>
          <w:lang w:val="en-AU"/>
        </w:rPr>
        <w:t>varied</w:t>
      </w:r>
      <w:r>
        <w:rPr>
          <w:color w:val="000000" w:themeColor="text1"/>
          <w:lang w:val="en-AU"/>
        </w:rPr>
        <w:t xml:space="preserve"> over time, and NO</w:t>
      </w:r>
      <w:r w:rsidRPr="007C0B08">
        <w:rPr>
          <w:color w:val="000000" w:themeColor="text1"/>
          <w:vertAlign w:val="subscript"/>
          <w:lang w:val="en-AU"/>
        </w:rPr>
        <w:t>x</w:t>
      </w:r>
      <w:r>
        <w:rPr>
          <w:color w:val="000000" w:themeColor="text1"/>
          <w:lang w:val="en-AU"/>
        </w:rPr>
        <w:t xml:space="preserve"> concentrations are presently at the GV.</w:t>
      </w:r>
      <w:r w:rsidRPr="00FF1285">
        <w:rPr>
          <w:color w:val="000000" w:themeColor="text1"/>
          <w:lang w:val="en-AU"/>
        </w:rPr>
        <w:t xml:space="preserve"> </w:t>
      </w:r>
      <w:r w:rsidR="00A72799">
        <w:rPr>
          <w:color w:val="000000" w:themeColor="text1"/>
          <w:lang w:val="en-AU"/>
        </w:rPr>
        <w:t xml:space="preserve">Mean </w:t>
      </w:r>
      <w:r>
        <w:rPr>
          <w:color w:val="000000" w:themeColor="text1"/>
          <w:lang w:val="en-AU"/>
        </w:rPr>
        <w:t xml:space="preserve">Secchi depth has </w:t>
      </w:r>
      <w:r w:rsidR="00A72799">
        <w:rPr>
          <w:color w:val="000000" w:themeColor="text1"/>
          <w:lang w:val="en-AU"/>
        </w:rPr>
        <w:t>not changed since monitoring began</w:t>
      </w:r>
      <w:r w:rsidR="007B7D99">
        <w:rPr>
          <w:color w:val="000000" w:themeColor="text1"/>
          <w:lang w:val="en-AU"/>
        </w:rPr>
        <w:t>; however,</w:t>
      </w:r>
      <w:r w:rsidR="00A72799">
        <w:rPr>
          <w:color w:val="000000" w:themeColor="text1"/>
          <w:lang w:val="en-AU"/>
        </w:rPr>
        <w:t xml:space="preserve"> </w:t>
      </w:r>
      <w:r>
        <w:rPr>
          <w:color w:val="000000" w:themeColor="text1"/>
          <w:lang w:val="en-AU"/>
        </w:rPr>
        <w:t xml:space="preserve">current values are not meeting the GV. </w:t>
      </w:r>
      <w:r w:rsidR="00A72799">
        <w:rPr>
          <w:color w:val="000000" w:themeColor="text1"/>
          <w:lang w:val="en-AU"/>
        </w:rPr>
        <w:t>Mean c</w:t>
      </w:r>
      <w:r>
        <w:rPr>
          <w:color w:val="000000" w:themeColor="text1"/>
          <w:lang w:val="en-AU"/>
        </w:rPr>
        <w:t xml:space="preserve">oncentrations of </w:t>
      </w:r>
      <w:r w:rsidRPr="00FF1285">
        <w:rPr>
          <w:color w:val="000000" w:themeColor="text1"/>
          <w:lang w:val="en-AU"/>
        </w:rPr>
        <w:t xml:space="preserve">PN </w:t>
      </w:r>
      <w:r>
        <w:rPr>
          <w:color w:val="000000" w:themeColor="text1"/>
          <w:lang w:val="en-AU"/>
        </w:rPr>
        <w:t xml:space="preserve">and </w:t>
      </w:r>
      <w:r w:rsidRPr="00FF1285">
        <w:rPr>
          <w:color w:val="000000" w:themeColor="text1"/>
          <w:lang w:val="en-AU"/>
        </w:rPr>
        <w:t xml:space="preserve">PP </w:t>
      </w:r>
      <w:r>
        <w:rPr>
          <w:color w:val="000000" w:themeColor="text1"/>
          <w:lang w:val="en-AU"/>
        </w:rPr>
        <w:t xml:space="preserve">have </w:t>
      </w:r>
      <w:r w:rsidR="00A72799">
        <w:rPr>
          <w:color w:val="000000" w:themeColor="text1"/>
          <w:lang w:val="en-AU"/>
        </w:rPr>
        <w:t>been relatively stable</w:t>
      </w:r>
      <w:r>
        <w:rPr>
          <w:color w:val="000000" w:themeColor="text1"/>
          <w:lang w:val="en-AU"/>
        </w:rPr>
        <w:t xml:space="preserve"> since monitoring began</w:t>
      </w:r>
      <w:r w:rsidR="00A72799">
        <w:rPr>
          <w:color w:val="000000" w:themeColor="text1"/>
          <w:lang w:val="en-AU"/>
        </w:rPr>
        <w:t>; PP values exceed the GV and PN values are close to the GV.</w:t>
      </w:r>
      <w:r>
        <w:rPr>
          <w:color w:val="000000" w:themeColor="text1"/>
          <w:lang w:val="en-AU"/>
        </w:rPr>
        <w:t xml:space="preserve"> Mean </w:t>
      </w:r>
      <w:r w:rsidR="002728DC">
        <w:rPr>
          <w:color w:val="000000" w:themeColor="text1"/>
          <w:lang w:val="en-AU"/>
        </w:rPr>
        <w:t>concentrations</w:t>
      </w:r>
      <w:r w:rsidRPr="00BB239A">
        <w:t xml:space="preserve"> of </w:t>
      </w:r>
      <w:r>
        <w:t>DOC have i</w:t>
      </w:r>
      <w:r w:rsidRPr="00BB239A">
        <w:t xml:space="preserve">ncreased </w:t>
      </w:r>
      <w:r>
        <w:t xml:space="preserve">dramatically since monitoring began </w:t>
      </w:r>
      <w:r w:rsidR="00A72799">
        <w:t>(with a decline</w:t>
      </w:r>
      <w:r>
        <w:t xml:space="preserve"> during the 2017</w:t>
      </w:r>
      <w:r w:rsidR="007B7D99" w:rsidRPr="007324E8">
        <w:rPr>
          <w:szCs w:val="22"/>
          <w:lang w:val="en-AU"/>
        </w:rPr>
        <w:t>–</w:t>
      </w:r>
      <w:r>
        <w:t>18 monitoring year</w:t>
      </w:r>
      <w:r w:rsidR="00A72799">
        <w:t>), while POC has remained relatively stable</w:t>
      </w:r>
      <w:r w:rsidRPr="00BB239A">
        <w:t xml:space="preserve"> (</w:t>
      </w:r>
      <w:r>
        <w:fldChar w:fldCharType="begin"/>
      </w:r>
      <w:r>
        <w:instrText xml:space="preserve"> REF _Ref505343981 \h </w:instrText>
      </w:r>
      <w:r>
        <w:fldChar w:fldCharType="separate"/>
      </w:r>
      <w:r w:rsidR="00335316" w:rsidRPr="00D80A5A">
        <w:t xml:space="preserve">Figure </w:t>
      </w:r>
      <w:r w:rsidR="00335316">
        <w:rPr>
          <w:noProof/>
        </w:rPr>
        <w:t>5</w:t>
      </w:r>
      <w:r w:rsidR="00335316">
        <w:noBreakHyphen/>
      </w:r>
      <w:r w:rsidR="00335316">
        <w:rPr>
          <w:noProof/>
        </w:rPr>
        <w:t>41</w:t>
      </w:r>
      <w:r>
        <w:fldChar w:fldCharType="end"/>
      </w:r>
      <w:r w:rsidRPr="00BB239A">
        <w:t>).</w:t>
      </w:r>
    </w:p>
    <w:p w14:paraId="4B1E6122" w14:textId="07E3AFF6" w:rsidR="00A92710" w:rsidRDefault="00A82B41" w:rsidP="00A82B41">
      <w:pPr>
        <w:rPr>
          <w:color w:val="000000" w:themeColor="text1"/>
          <w:lang w:val="en-AU"/>
        </w:rPr>
      </w:pPr>
      <w:r w:rsidRPr="00FF1285">
        <w:rPr>
          <w:color w:val="000000" w:themeColor="text1"/>
          <w:lang w:val="en-AU"/>
        </w:rPr>
        <w:t>Th</w:t>
      </w:r>
      <w:r>
        <w:rPr>
          <w:color w:val="000000" w:themeColor="text1"/>
          <w:lang w:val="en-AU"/>
        </w:rPr>
        <w:t>e WQ</w:t>
      </w:r>
      <w:r w:rsidRPr="00FF1285">
        <w:rPr>
          <w:color w:val="000000" w:themeColor="text1"/>
          <w:lang w:val="en-AU"/>
        </w:rPr>
        <w:t xml:space="preserve"> </w:t>
      </w:r>
      <w:r>
        <w:rPr>
          <w:color w:val="000000" w:themeColor="text1"/>
          <w:lang w:val="en-AU"/>
        </w:rPr>
        <w:t>I</w:t>
      </w:r>
      <w:r w:rsidRPr="00FF1285">
        <w:rPr>
          <w:color w:val="000000" w:themeColor="text1"/>
          <w:lang w:val="en-AU"/>
        </w:rPr>
        <w:t xml:space="preserve">ndex </w:t>
      </w:r>
      <w:r>
        <w:rPr>
          <w:color w:val="000000" w:themeColor="text1"/>
          <w:lang w:val="en-AU"/>
        </w:rPr>
        <w:t>is now</w:t>
      </w:r>
      <w:r w:rsidRPr="00FF1285">
        <w:rPr>
          <w:color w:val="000000" w:themeColor="text1"/>
          <w:lang w:val="en-AU"/>
        </w:rPr>
        <w:t xml:space="preserve"> calculated </w:t>
      </w:r>
      <w:r>
        <w:rPr>
          <w:color w:val="000000" w:themeColor="text1"/>
          <w:lang w:val="en-AU"/>
        </w:rPr>
        <w:t>using</w:t>
      </w:r>
      <w:r w:rsidRPr="00FF1285">
        <w:rPr>
          <w:color w:val="000000" w:themeColor="text1"/>
          <w:lang w:val="en-AU"/>
        </w:rPr>
        <w:t xml:space="preserve"> two different </w:t>
      </w:r>
      <w:r>
        <w:rPr>
          <w:color w:val="000000" w:themeColor="text1"/>
          <w:lang w:val="en-AU"/>
        </w:rPr>
        <w:t>formulations to communicate the long-term trend in water quality (based on the pre-2015 sampling design) as well as an improved metric for annual condition (based on the post-2015 sampling design, which increased the power to detect changes in water quality)</w:t>
      </w:r>
      <w:r w:rsidRPr="00FF1285">
        <w:rPr>
          <w:color w:val="000000" w:themeColor="text1"/>
          <w:lang w:val="en-AU"/>
        </w:rPr>
        <w:t xml:space="preserve">. </w:t>
      </w:r>
      <w:r>
        <w:rPr>
          <w:color w:val="000000" w:themeColor="text1"/>
          <w:lang w:val="en-AU"/>
        </w:rPr>
        <w:t xml:space="preserve">The Methods section and </w:t>
      </w:r>
      <w:r w:rsidRPr="00FF1285">
        <w:rPr>
          <w:color w:val="000000" w:themeColor="text1"/>
          <w:lang w:val="en-AU"/>
        </w:rPr>
        <w:t>Appendix D-</w:t>
      </w:r>
      <w:r w:rsidR="002A3D59">
        <w:rPr>
          <w:color w:val="000000" w:themeColor="text1"/>
          <w:lang w:val="en-AU"/>
        </w:rPr>
        <w:t xml:space="preserve">3 </w:t>
      </w:r>
      <w:r>
        <w:rPr>
          <w:color w:val="000000" w:themeColor="text1"/>
          <w:lang w:val="en-AU"/>
        </w:rPr>
        <w:t>contain details of the calculations for both Index versions</w:t>
      </w:r>
      <w:r w:rsidRPr="00FF1285">
        <w:rPr>
          <w:color w:val="000000" w:themeColor="text1"/>
          <w:lang w:val="en-AU"/>
        </w:rPr>
        <w:t xml:space="preserve">. </w:t>
      </w:r>
    </w:p>
    <w:p w14:paraId="1C971618" w14:textId="2A6E0492" w:rsidR="00A92710" w:rsidRDefault="00A82B41" w:rsidP="00A82B41">
      <w:pPr>
        <w:rPr>
          <w:color w:val="000000" w:themeColor="text1"/>
          <w:lang w:val="en-AU"/>
        </w:rPr>
      </w:pPr>
      <w:r>
        <w:rPr>
          <w:color w:val="000000" w:themeColor="text1"/>
          <w:lang w:val="en-AU"/>
        </w:rPr>
        <w:t xml:space="preserve">The long-term WQ Index has shown water quality to be </w:t>
      </w:r>
      <w:r w:rsidR="007B7D99">
        <w:rPr>
          <w:color w:val="000000" w:themeColor="text1"/>
          <w:lang w:val="en-AU"/>
        </w:rPr>
        <w:t>‘</w:t>
      </w:r>
      <w:r w:rsidR="00BC5FBE">
        <w:rPr>
          <w:color w:val="000000" w:themeColor="text1"/>
          <w:lang w:val="en-AU"/>
        </w:rPr>
        <w:t>moderate</w:t>
      </w:r>
      <w:r w:rsidR="007B7D99">
        <w:rPr>
          <w:color w:val="000000" w:themeColor="text1"/>
          <w:lang w:val="en-AU"/>
        </w:rPr>
        <w:t>’</w:t>
      </w:r>
      <w:r>
        <w:rPr>
          <w:color w:val="000000" w:themeColor="text1"/>
          <w:lang w:val="en-AU"/>
        </w:rPr>
        <w:t xml:space="preserve"> relative to GVs, </w:t>
      </w:r>
      <w:r w:rsidR="00BC5FBE">
        <w:rPr>
          <w:color w:val="000000" w:themeColor="text1"/>
          <w:lang w:val="en-AU"/>
        </w:rPr>
        <w:t>with no long-term trend observed</w:t>
      </w:r>
      <w:r>
        <w:rPr>
          <w:color w:val="000000" w:themeColor="text1"/>
          <w:lang w:val="en-AU"/>
        </w:rPr>
        <w:t xml:space="preserve"> </w:t>
      </w:r>
      <w:r w:rsidRPr="00FF1285">
        <w:rPr>
          <w:color w:val="000000" w:themeColor="text1"/>
          <w:lang w:val="en-AU"/>
        </w:rPr>
        <w:t>(</w:t>
      </w:r>
      <w:r>
        <w:rPr>
          <w:color w:val="000000" w:themeColor="text1"/>
          <w:lang w:val="en-AU"/>
        </w:rPr>
        <w:fldChar w:fldCharType="begin"/>
      </w:r>
      <w:r>
        <w:rPr>
          <w:color w:val="000000" w:themeColor="text1"/>
          <w:lang w:val="en-AU"/>
        </w:rPr>
        <w:instrText xml:space="preserve"> REF _Ref505343981 \h </w:instrText>
      </w:r>
      <w:r>
        <w:rPr>
          <w:color w:val="000000" w:themeColor="text1"/>
          <w:lang w:val="en-AU"/>
        </w:rPr>
      </w:r>
      <w:r>
        <w:rPr>
          <w:color w:val="000000" w:themeColor="text1"/>
          <w:lang w:val="en-AU"/>
        </w:rPr>
        <w:fldChar w:fldCharType="separate"/>
      </w:r>
      <w:r w:rsidR="00335316" w:rsidRPr="00D80A5A">
        <w:t xml:space="preserve">Figure </w:t>
      </w:r>
      <w:r w:rsidR="00335316">
        <w:rPr>
          <w:noProof/>
        </w:rPr>
        <w:t>5</w:t>
      </w:r>
      <w:r w:rsidR="00335316">
        <w:noBreakHyphen/>
      </w:r>
      <w:r w:rsidR="00335316">
        <w:rPr>
          <w:noProof/>
        </w:rPr>
        <w:t>41</w:t>
      </w:r>
      <w:r>
        <w:rPr>
          <w:color w:val="000000" w:themeColor="text1"/>
          <w:lang w:val="en-AU"/>
        </w:rPr>
        <w:fldChar w:fldCharType="end"/>
      </w:r>
      <w:r>
        <w:t>a</w:t>
      </w:r>
      <w:r>
        <w:rPr>
          <w:color w:val="000000" w:themeColor="text1"/>
          <w:lang w:val="en-AU"/>
        </w:rPr>
        <w:t xml:space="preserve">). </w:t>
      </w:r>
      <w:r w:rsidR="0030570B">
        <w:rPr>
          <w:color w:val="000000" w:themeColor="text1"/>
          <w:lang w:val="en-AU"/>
        </w:rPr>
        <w:t xml:space="preserve">The </w:t>
      </w:r>
      <w:r>
        <w:rPr>
          <w:color w:val="000000" w:themeColor="text1"/>
          <w:lang w:val="en-AU"/>
        </w:rPr>
        <w:t xml:space="preserve">annual condition WQ Index currently shows water quality to be </w:t>
      </w:r>
      <w:r w:rsidR="007B7D99">
        <w:rPr>
          <w:color w:val="000000" w:themeColor="text1"/>
          <w:lang w:val="en-AU"/>
        </w:rPr>
        <w:t>‘</w:t>
      </w:r>
      <w:r>
        <w:rPr>
          <w:color w:val="000000" w:themeColor="text1"/>
          <w:lang w:val="en-AU"/>
        </w:rPr>
        <w:t>poor</w:t>
      </w:r>
      <w:r w:rsidR="007B7D99">
        <w:rPr>
          <w:color w:val="000000" w:themeColor="text1"/>
          <w:lang w:val="en-AU"/>
        </w:rPr>
        <w:t>’</w:t>
      </w:r>
      <w:r>
        <w:rPr>
          <w:color w:val="000000" w:themeColor="text1"/>
          <w:lang w:val="en-AU"/>
        </w:rPr>
        <w:t xml:space="preserve"> for the last </w:t>
      </w:r>
      <w:r w:rsidR="00BC5FBE">
        <w:rPr>
          <w:color w:val="000000" w:themeColor="text1"/>
          <w:lang w:val="en-AU"/>
        </w:rPr>
        <w:t>three</w:t>
      </w:r>
      <w:r>
        <w:rPr>
          <w:color w:val="000000" w:themeColor="text1"/>
          <w:lang w:val="en-AU"/>
        </w:rPr>
        <w:t xml:space="preserve"> years. This version of the Index scores water quality parameters against GVs relevant to the season when samples are collected (wet vs dry GVs) and includes additional inshore sites to better characterise areas affected by river discharge. </w:t>
      </w:r>
    </w:p>
    <w:p w14:paraId="300B5BDE" w14:textId="779DF0B3" w:rsidR="0030570B" w:rsidRPr="00E00555" w:rsidRDefault="00A82B41" w:rsidP="00A82B41">
      <w:pPr>
        <w:rPr>
          <w:color w:val="000000" w:themeColor="text1"/>
          <w:lang w:val="en-AU"/>
        </w:rPr>
      </w:pPr>
      <w:r>
        <w:rPr>
          <w:color w:val="000000" w:themeColor="text1"/>
          <w:lang w:val="en-AU"/>
        </w:rPr>
        <w:t>It is important to note that the two versions of the WQ Index are designed to answer separate questions and therefore differences in scores between the versions are expected.</w:t>
      </w:r>
    </w:p>
    <w:bookmarkEnd w:id="1661"/>
    <w:p w14:paraId="7CB434B6" w14:textId="77777777" w:rsidR="00C35F2E" w:rsidRPr="009E4F1E" w:rsidRDefault="00C35F2E" w:rsidP="009E4F1E">
      <w:pPr>
        <w:jc w:val="left"/>
        <w:rPr>
          <w:rFonts w:eastAsia="SimSun"/>
          <w:i/>
          <w:lang w:val="en-US"/>
        </w:rPr>
      </w:pPr>
      <w:r w:rsidRPr="009E4F1E">
        <w:rPr>
          <w:rFonts w:eastAsia="SimSun"/>
          <w:i/>
          <w:lang w:val="en-US"/>
        </w:rPr>
        <w:t>Event water quality</w:t>
      </w:r>
    </w:p>
    <w:p w14:paraId="28571890" w14:textId="5156041B" w:rsidR="00C35F2E" w:rsidRPr="00C35F2E" w:rsidRDefault="00C35F2E" w:rsidP="00C35F2E">
      <w:pPr>
        <w:rPr>
          <w:lang w:val="en-AU" w:eastAsia="en-AU"/>
        </w:rPr>
      </w:pPr>
      <w:r w:rsidRPr="00C35F2E">
        <w:rPr>
          <w:lang w:val="en-AU" w:eastAsia="en-AU"/>
        </w:rPr>
        <w:t xml:space="preserve">As described in Section </w:t>
      </w:r>
      <w:r w:rsidRPr="00C35F2E">
        <w:rPr>
          <w:lang w:val="en-AU" w:eastAsia="en-AU"/>
        </w:rPr>
        <w:fldChar w:fldCharType="begin"/>
      </w:r>
      <w:r w:rsidRPr="00C35F2E">
        <w:rPr>
          <w:lang w:val="en-AU" w:eastAsia="en-AU"/>
        </w:rPr>
        <w:instrText xml:space="preserve"> REF _Ref530061959 \r \h  \* MERGEFORMAT </w:instrText>
      </w:r>
      <w:r w:rsidRPr="00C35F2E">
        <w:rPr>
          <w:lang w:val="en-AU" w:eastAsia="en-AU"/>
        </w:rPr>
      </w:r>
      <w:r w:rsidRPr="00C35F2E">
        <w:rPr>
          <w:lang w:val="en-AU" w:eastAsia="en-AU"/>
        </w:rPr>
        <w:fldChar w:fldCharType="separate"/>
      </w:r>
      <w:r w:rsidR="00335316">
        <w:rPr>
          <w:lang w:val="en-AU" w:eastAsia="en-AU"/>
        </w:rPr>
        <w:t>3.2.2</w:t>
      </w:r>
      <w:r w:rsidRPr="00C35F2E">
        <w:rPr>
          <w:lang w:val="en-AU" w:eastAsia="en-AU"/>
        </w:rPr>
        <w:fldChar w:fldCharType="end"/>
      </w:r>
      <w:r w:rsidRPr="00C35F2E">
        <w:rPr>
          <w:lang w:val="en-AU" w:eastAsia="en-AU"/>
        </w:rPr>
        <w:t xml:space="preserve">, the Wet Tropics region experienced an </w:t>
      </w:r>
      <w:r w:rsidR="00A92710" w:rsidRPr="00C35F2E">
        <w:rPr>
          <w:lang w:val="en-AU" w:eastAsia="en-AU"/>
        </w:rPr>
        <w:t>above</w:t>
      </w:r>
      <w:r w:rsidR="00A92710">
        <w:rPr>
          <w:lang w:val="en-AU" w:eastAsia="en-AU"/>
        </w:rPr>
        <w:t>-</w:t>
      </w:r>
      <w:r w:rsidRPr="00C35F2E">
        <w:rPr>
          <w:lang w:val="en-AU" w:eastAsia="en-AU"/>
        </w:rPr>
        <w:t>average wet season with major flooding occurring in many rivers including the Herbert and Tully Rivers. The Tully River had two major flow events (peaked on 10 March and 28 March 2018, respectively), two moderate level flow events (peaked on 19 January and 7 February 2018, respectively) and one minor event (peaked on 2 January 2018). The Herbert River had a very large flow in March 2018 causing major flooding around the Ingham township, peaking on 9 March 2018 (</w:t>
      </w:r>
      <w:r>
        <w:rPr>
          <w:lang w:val="en-AU" w:eastAsia="en-AU"/>
        </w:rPr>
        <w:fldChar w:fldCharType="begin"/>
      </w:r>
      <w:r>
        <w:rPr>
          <w:lang w:val="en-AU" w:eastAsia="en-AU"/>
        </w:rPr>
        <w:instrText xml:space="preserve"> REF _Ref530062768 \h  \* MERGEFORMAT </w:instrText>
      </w:r>
      <w:r>
        <w:rPr>
          <w:lang w:val="en-AU" w:eastAsia="en-AU"/>
        </w:rPr>
      </w:r>
      <w:r>
        <w:rPr>
          <w:lang w:val="en-AU" w:eastAsia="en-AU"/>
        </w:rPr>
        <w:fldChar w:fldCharType="separate"/>
      </w:r>
      <w:r w:rsidR="00335316" w:rsidRPr="00335316">
        <w:rPr>
          <w:lang w:val="en-AU" w:eastAsia="en-AU"/>
        </w:rPr>
        <w:t>Figure 5</w:t>
      </w:r>
      <w:r w:rsidR="00335316" w:rsidRPr="00335316">
        <w:rPr>
          <w:lang w:val="en-AU" w:eastAsia="en-AU"/>
        </w:rPr>
        <w:noBreakHyphen/>
        <w:t>42</w:t>
      </w:r>
      <w:r>
        <w:rPr>
          <w:lang w:val="en-AU" w:eastAsia="en-AU"/>
        </w:rPr>
        <w:fldChar w:fldCharType="end"/>
      </w:r>
      <w:r w:rsidRPr="00C35F2E">
        <w:rPr>
          <w:lang w:val="en-AU" w:eastAsia="en-AU"/>
        </w:rPr>
        <w:t xml:space="preserve">). The total discharge for the 2018 water year (1 October 2017 to 30 September 2018) was 4237 </w:t>
      </w:r>
      <w:r w:rsidR="004B643A">
        <w:rPr>
          <w:lang w:val="en-AU" w:eastAsia="en-AU"/>
        </w:rPr>
        <w:t>G</w:t>
      </w:r>
      <w:r w:rsidRPr="00C35F2E">
        <w:rPr>
          <w:lang w:val="en-AU" w:eastAsia="en-AU"/>
        </w:rPr>
        <w:t xml:space="preserve">L for the Tully River and 6386 </w:t>
      </w:r>
      <w:r w:rsidR="004B643A">
        <w:rPr>
          <w:lang w:val="en-AU" w:eastAsia="en-AU"/>
        </w:rPr>
        <w:t>G</w:t>
      </w:r>
      <w:r w:rsidRPr="00C35F2E">
        <w:rPr>
          <w:lang w:val="en-AU" w:eastAsia="en-AU"/>
        </w:rPr>
        <w:t xml:space="preserve">L for the Herbert River. </w:t>
      </w:r>
    </w:p>
    <w:p w14:paraId="30561C43" w14:textId="4FA3BA5C" w:rsidR="00C35F2E" w:rsidRPr="00C35F2E" w:rsidRDefault="00C35F2E" w:rsidP="00C35F2E">
      <w:pPr>
        <w:rPr>
          <w:rFonts w:cs="Arial"/>
          <w:bCs/>
          <w:szCs w:val="22"/>
          <w:lang w:val="en-AU" w:eastAsia="en-AU"/>
        </w:rPr>
      </w:pPr>
      <w:r w:rsidRPr="0018413E">
        <w:rPr>
          <w:noProof/>
          <w:lang w:val="en-AU" w:eastAsia="en-AU"/>
        </w:rPr>
        <w:drawing>
          <wp:anchor distT="0" distB="0" distL="114300" distR="114300" simplePos="0" relativeHeight="251552768" behindDoc="0" locked="0" layoutInCell="1" allowOverlap="1" wp14:anchorId="4AE59809" wp14:editId="1B10E896">
            <wp:simplePos x="0" y="0"/>
            <wp:positionH relativeFrom="column">
              <wp:posOffset>-16455</wp:posOffset>
            </wp:positionH>
            <wp:positionV relativeFrom="paragraph">
              <wp:posOffset>732122</wp:posOffset>
            </wp:positionV>
            <wp:extent cx="5760085" cy="4845685"/>
            <wp:effectExtent l="0" t="0" r="0" b="0"/>
            <wp:wrapTopAndBottom/>
            <wp:docPr id="2068" name="Picture 2068" descr="River discharge (in ML per day) from 1 January to 30 April 2018 for the Tully (top, Euramo gauge) and Herbert (bottom, Ingham gauge) Rivers. Red diamonds show when plume sampling occurred offshore from the river mouth in the Tully focus area." title="Discharge from Tull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iver flows 2018.JPG"/>
                    <pic:cNvPicPr/>
                  </pic:nvPicPr>
                  <pic:blipFill rotWithShape="1">
                    <a:blip r:embed="rId158" cstate="print">
                      <a:extLst>
                        <a:ext uri="{28A0092B-C50C-407E-A947-70E740481C1C}">
                          <a14:useLocalDpi xmlns:a14="http://schemas.microsoft.com/office/drawing/2010/main" val="0"/>
                        </a:ext>
                      </a:extLst>
                    </a:blip>
                    <a:srcRect/>
                    <a:stretch/>
                  </pic:blipFill>
                  <pic:spPr bwMode="auto">
                    <a:xfrm>
                      <a:off x="0" y="0"/>
                      <a:ext cx="5760085" cy="4845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8413E">
        <w:rPr>
          <w:lang w:val="en-AU" w:eastAsia="en-AU"/>
        </w:rPr>
        <w:fldChar w:fldCharType="begin"/>
      </w:r>
      <w:r w:rsidRPr="0018413E">
        <w:rPr>
          <w:lang w:val="en-AU" w:eastAsia="en-AU"/>
        </w:rPr>
        <w:instrText xml:space="preserve"> REF _Ref530062768 \h  \* MERGEFORMAT </w:instrText>
      </w:r>
      <w:r w:rsidRPr="0018413E">
        <w:rPr>
          <w:lang w:val="en-AU" w:eastAsia="en-AU"/>
        </w:rPr>
      </w:r>
      <w:r w:rsidRPr="0018413E">
        <w:rPr>
          <w:lang w:val="en-AU" w:eastAsia="en-AU"/>
        </w:rPr>
        <w:fldChar w:fldCharType="separate"/>
      </w:r>
      <w:r w:rsidR="00335316" w:rsidRPr="00335316">
        <w:rPr>
          <w:lang w:val="en-AU" w:eastAsia="en-AU"/>
        </w:rPr>
        <w:t>Figure 5</w:t>
      </w:r>
      <w:r w:rsidR="00335316" w:rsidRPr="00335316">
        <w:rPr>
          <w:lang w:val="en-AU" w:eastAsia="en-AU"/>
        </w:rPr>
        <w:noBreakHyphen/>
        <w:t>42</w:t>
      </w:r>
      <w:r w:rsidRPr="0018413E">
        <w:rPr>
          <w:lang w:val="en-AU" w:eastAsia="en-AU"/>
        </w:rPr>
        <w:fldChar w:fldCharType="end"/>
      </w:r>
      <w:r w:rsidRPr="0018413E">
        <w:rPr>
          <w:lang w:val="en-AU" w:eastAsia="en-AU"/>
        </w:rPr>
        <w:t xml:space="preserve"> shows the daily discharge (ML) for the Tully and Herbert Rivers, and the red diamonds show the 11 flood sampling campaigns conducted as part of the MMP.</w:t>
      </w:r>
      <w:r w:rsidRPr="0018413E">
        <w:rPr>
          <w:rFonts w:cs="Arial"/>
          <w:bCs/>
          <w:szCs w:val="22"/>
          <w:lang w:val="en-AU" w:eastAsia="en-AU"/>
        </w:rPr>
        <w:t xml:space="preserve"> </w:t>
      </w:r>
      <w:r w:rsidRPr="0018413E">
        <w:rPr>
          <w:lang w:val="en-AU" w:eastAsia="en-AU"/>
        </w:rPr>
        <w:t>On a number of occasions</w:t>
      </w:r>
      <w:r w:rsidR="007B7D99">
        <w:rPr>
          <w:lang w:val="en-AU" w:eastAsia="en-AU"/>
        </w:rPr>
        <w:t>,</w:t>
      </w:r>
      <w:r w:rsidRPr="0018413E">
        <w:rPr>
          <w:lang w:val="en-AU" w:eastAsia="en-AU"/>
        </w:rPr>
        <w:t xml:space="preserve"> sampling of the Tully flood plume in 2018 was restricted to shorter times on the water or until a few days after peak river flow due to poor weather.</w:t>
      </w:r>
    </w:p>
    <w:p w14:paraId="728708E8" w14:textId="06CE65AE" w:rsidR="00C35F2E" w:rsidRPr="00C35F2E" w:rsidRDefault="00C35F2E" w:rsidP="00C83B6E">
      <w:pPr>
        <w:pStyle w:val="Caption"/>
        <w:rPr>
          <w:lang w:eastAsia="en-AU"/>
        </w:rPr>
      </w:pPr>
      <w:bookmarkStart w:id="1684" w:name="_Ref530062768"/>
      <w:bookmarkStart w:id="1685" w:name="_Toc10536248"/>
      <w:r w:rsidRPr="0018413E">
        <w:t xml:space="preserve">Figure </w:t>
      </w:r>
      <w:r w:rsidR="00817A8B">
        <w:fldChar w:fldCharType="begin"/>
      </w:r>
      <w:r w:rsidR="00817A8B">
        <w:instrText xml:space="preserve"> STYLEREF 1 \s </w:instrText>
      </w:r>
      <w:r w:rsidR="00817A8B">
        <w:fldChar w:fldCharType="separate"/>
      </w:r>
      <w:r w:rsidR="00335316">
        <w:rPr>
          <w:noProof/>
        </w:rPr>
        <w:t>5</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42</w:t>
      </w:r>
      <w:r w:rsidR="00817A8B">
        <w:fldChar w:fldCharType="end"/>
      </w:r>
      <w:bookmarkEnd w:id="1684"/>
      <w:r w:rsidR="00817A8B">
        <w:t>:</w:t>
      </w:r>
      <w:r w:rsidRPr="0018413E">
        <w:rPr>
          <w:lang w:eastAsia="en-AU"/>
        </w:rPr>
        <w:t xml:space="preserve"> River discharge (in ML per day) from 1 January to 30 April 2018 for the Tully (top, Euramo gauge) and Herbert (bottom, Ingham gauge) Rivers. Red diamonds show when plume sampling occurred offshore from the river mouth in the Tully focus area.</w:t>
      </w:r>
      <w:bookmarkEnd w:id="1685"/>
    </w:p>
    <w:p w14:paraId="371F8B78" w14:textId="77777777" w:rsidR="00817A8B" w:rsidRDefault="00817A8B" w:rsidP="00C35F2E">
      <w:pPr>
        <w:rPr>
          <w:lang w:val="en-AU" w:eastAsia="en-AU"/>
        </w:rPr>
      </w:pPr>
    </w:p>
    <w:p w14:paraId="416DB2ED" w14:textId="3FC63246" w:rsidR="00C35F2E" w:rsidRPr="00C35F2E" w:rsidRDefault="00C35F2E" w:rsidP="00C35F2E">
      <w:pPr>
        <w:rPr>
          <w:lang w:val="en-AU" w:eastAsia="en-AU"/>
        </w:rPr>
      </w:pPr>
      <w:r w:rsidRPr="00C35F2E">
        <w:rPr>
          <w:lang w:val="en-AU" w:eastAsia="en-AU"/>
        </w:rPr>
        <w:t>Satellite images, when not obstructed by cloud cover, clearly distinguish the extent of the flood plumes from the Tully, Murray and Herbert Rivers over March 2018 (</w:t>
      </w:r>
      <w:r>
        <w:rPr>
          <w:lang w:val="en-AU" w:eastAsia="en-AU"/>
        </w:rPr>
        <w:fldChar w:fldCharType="begin"/>
      </w:r>
      <w:r>
        <w:rPr>
          <w:lang w:val="en-AU" w:eastAsia="en-AU"/>
        </w:rPr>
        <w:instrText xml:space="preserve"> REF _Ref530062292 \h  \* MERGEFORMAT </w:instrText>
      </w:r>
      <w:r>
        <w:rPr>
          <w:lang w:val="en-AU" w:eastAsia="en-AU"/>
        </w:rPr>
      </w:r>
      <w:r>
        <w:rPr>
          <w:lang w:val="en-AU" w:eastAsia="en-AU"/>
        </w:rPr>
        <w:fldChar w:fldCharType="separate"/>
      </w:r>
      <w:r w:rsidR="00335316" w:rsidRPr="00335316">
        <w:rPr>
          <w:lang w:val="en-AU" w:eastAsia="en-AU"/>
        </w:rPr>
        <w:t>Figure 5</w:t>
      </w:r>
      <w:r w:rsidR="00335316" w:rsidRPr="00335316">
        <w:rPr>
          <w:lang w:val="en-AU" w:eastAsia="en-AU"/>
        </w:rPr>
        <w:noBreakHyphen/>
        <w:t>43</w:t>
      </w:r>
      <w:r>
        <w:rPr>
          <w:lang w:val="en-AU" w:eastAsia="en-AU"/>
        </w:rPr>
        <w:fldChar w:fldCharType="end"/>
      </w:r>
      <w:r w:rsidRPr="00C35F2E">
        <w:rPr>
          <w:lang w:val="en-AU" w:eastAsia="en-AU"/>
        </w:rPr>
        <w:t xml:space="preserve">A-D). The images show the plumes to be mainly confined to the inner shelf, but with evidence of some influence on parts of the </w:t>
      </w:r>
      <w:r w:rsidR="00A92710" w:rsidRPr="00C35F2E">
        <w:rPr>
          <w:lang w:val="en-AU" w:eastAsia="en-AU"/>
        </w:rPr>
        <w:t>mid</w:t>
      </w:r>
      <w:r w:rsidR="00A92710">
        <w:rPr>
          <w:lang w:val="en-AU" w:eastAsia="en-AU"/>
        </w:rPr>
        <w:t>-</w:t>
      </w:r>
      <w:r w:rsidRPr="00C35F2E">
        <w:rPr>
          <w:lang w:val="en-AU" w:eastAsia="en-AU"/>
        </w:rPr>
        <w:t>shelf. These images highlight the extended period of time that the region was influenced by these flood waters. The image from 29 March (</w:t>
      </w:r>
      <w:r w:rsidRPr="00C35F2E">
        <w:rPr>
          <w:lang w:val="en-AU" w:eastAsia="en-AU"/>
        </w:rPr>
        <w:fldChar w:fldCharType="begin"/>
      </w:r>
      <w:r w:rsidRPr="00C35F2E">
        <w:rPr>
          <w:lang w:val="en-AU" w:eastAsia="en-AU"/>
        </w:rPr>
        <w:instrText xml:space="preserve"> REF _Ref530062292 \h </w:instrText>
      </w:r>
      <w:r>
        <w:rPr>
          <w:lang w:val="en-AU" w:eastAsia="en-AU"/>
        </w:rPr>
        <w:instrText xml:space="preserve"> \* MERGEFORMAT </w:instrText>
      </w:r>
      <w:r w:rsidRPr="00C35F2E">
        <w:rPr>
          <w:lang w:val="en-AU" w:eastAsia="en-AU"/>
        </w:rPr>
      </w:r>
      <w:r w:rsidRPr="00C35F2E">
        <w:rPr>
          <w:lang w:val="en-AU" w:eastAsia="en-AU"/>
        </w:rPr>
        <w:fldChar w:fldCharType="separate"/>
      </w:r>
      <w:r w:rsidR="00335316" w:rsidRPr="00335316">
        <w:rPr>
          <w:lang w:val="en-AU" w:eastAsia="en-AU"/>
        </w:rPr>
        <w:t>Figure 5</w:t>
      </w:r>
      <w:r w:rsidR="00335316" w:rsidRPr="00335316">
        <w:rPr>
          <w:lang w:val="en-AU" w:eastAsia="en-AU"/>
        </w:rPr>
        <w:noBreakHyphen/>
        <w:t>43</w:t>
      </w:r>
      <w:r w:rsidRPr="00C35F2E">
        <w:rPr>
          <w:lang w:val="en-AU" w:eastAsia="en-AU"/>
        </w:rPr>
        <w:fldChar w:fldCharType="end"/>
      </w:r>
      <w:r w:rsidRPr="00C35F2E">
        <w:rPr>
          <w:lang w:val="en-AU" w:eastAsia="en-AU"/>
        </w:rPr>
        <w:t>D) shows a particularly turbid area in the vicinity of Dunk Island sampling area.</w:t>
      </w:r>
    </w:p>
    <w:tbl>
      <w:tblPr>
        <w:tblStyle w:val="TableGrid"/>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Satellite images of the flood plume from the Tully (+Murray) and Herbert Rivers on the 12 March 2018 (A), 14 March 2018 (B), 16 March 2018 (C) and 29 March 2018 (D)."/>
        <w:tblDescription w:val="Satellite images of the flood plume from the Tully (+Murray) and Herbert Rivers on the 12 March 2018 (A), 14 March 2018 (B), 16 March 2018 (C) and 29 March 2018 (D)."/>
      </w:tblPr>
      <w:tblGrid>
        <w:gridCol w:w="4986"/>
        <w:gridCol w:w="4507"/>
      </w:tblGrid>
      <w:tr w:rsidR="00C35F2E" w:rsidRPr="00C35F2E" w14:paraId="502FD55A" w14:textId="77777777" w:rsidTr="002C0E78">
        <w:trPr>
          <w:tblHeader/>
        </w:trPr>
        <w:tc>
          <w:tcPr>
            <w:tcW w:w="4986" w:type="dxa"/>
          </w:tcPr>
          <w:p w14:paraId="287617AC" w14:textId="77777777" w:rsidR="00C35F2E" w:rsidRPr="00C35F2E" w:rsidRDefault="00C35F2E" w:rsidP="00C35F2E">
            <w:pPr>
              <w:spacing w:before="0" w:after="0" w:line="276" w:lineRule="auto"/>
              <w:rPr>
                <w:rFonts w:cs="Arial"/>
                <w:bCs/>
                <w:lang w:val="en-AU"/>
              </w:rPr>
            </w:pPr>
            <w:r w:rsidRPr="00C35F2E">
              <w:rPr>
                <w:rFonts w:cs="Arial"/>
                <w:bCs/>
                <w:noProof/>
                <w:lang w:val="en-AU"/>
              </w:rPr>
              <w:drawing>
                <wp:anchor distT="0" distB="0" distL="114300" distR="114300" simplePos="0" relativeHeight="251532288" behindDoc="0" locked="0" layoutInCell="1" allowOverlap="1" wp14:anchorId="425EE1CF" wp14:editId="4A64C8F7">
                  <wp:simplePos x="0" y="0"/>
                  <wp:positionH relativeFrom="column">
                    <wp:posOffset>-3175</wp:posOffset>
                  </wp:positionH>
                  <wp:positionV relativeFrom="paragraph">
                    <wp:posOffset>172085</wp:posOffset>
                  </wp:positionV>
                  <wp:extent cx="3028315" cy="3340100"/>
                  <wp:effectExtent l="0" t="0" r="635" b="0"/>
                  <wp:wrapTopAndBottom/>
                  <wp:docPr id="2071" name="Picture 2071" descr="Satellite images of the flood plume from the Tully (+Murray) and Herbert Rivers on the 12 March 2018 (A), 14 March 2018 (B), 16 March 2018 (C) and 29 March 2018 (D)." title="Satellite images of the flood plume from the Tully (+Murray) and Herbert Rivers on the 12 March 2018 (A), 14 March 2018 (B), 16 March 2018 (C) and 29 March 2018 (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t Tropics satellite image 1.JPG"/>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3028315" cy="3340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7" w:type="dxa"/>
          </w:tcPr>
          <w:p w14:paraId="5576F8B3" w14:textId="77777777" w:rsidR="00C35F2E" w:rsidRPr="00C35F2E" w:rsidRDefault="00C35F2E" w:rsidP="00C35F2E">
            <w:pPr>
              <w:spacing w:before="0" w:after="0" w:line="276" w:lineRule="auto"/>
              <w:rPr>
                <w:rFonts w:cs="Arial"/>
                <w:bCs/>
                <w:lang w:val="en-AU"/>
              </w:rPr>
            </w:pPr>
            <w:r w:rsidRPr="00C35F2E">
              <w:rPr>
                <w:rFonts w:cs="Arial"/>
                <w:bCs/>
                <w:noProof/>
                <w:lang w:val="en-AU"/>
              </w:rPr>
              <w:drawing>
                <wp:anchor distT="0" distB="0" distL="114300" distR="114300" simplePos="0" relativeHeight="251542528" behindDoc="0" locked="0" layoutInCell="1" allowOverlap="1" wp14:anchorId="0571B4C6" wp14:editId="6B9206D0">
                  <wp:simplePos x="0" y="0"/>
                  <wp:positionH relativeFrom="column">
                    <wp:posOffset>1905</wp:posOffset>
                  </wp:positionH>
                  <wp:positionV relativeFrom="paragraph">
                    <wp:posOffset>177165</wp:posOffset>
                  </wp:positionV>
                  <wp:extent cx="2720340" cy="3340100"/>
                  <wp:effectExtent l="0" t="0" r="3810" b="0"/>
                  <wp:wrapTopAndBottom/>
                  <wp:docPr id="2077" name="Picture 2077" descr="Satellite images of the flood plume from the Tully (+Murray) and Herbert Rivers on the 12 March 2018 (A), 14 March 2018 (B), 16 March 2018 (C) and 29 March 2018 (D)." title="Satellite images of the flood plume from the Tully (+Murray) and Herbert Rivers on the 12 March 2018 (A), 14 March 2018 (B), 16 March 2018 (C) and 29 March 2018 (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t Tropics satellite image 1.JPG"/>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2720340" cy="3340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C35F2E" w:rsidRPr="00C35F2E" w14:paraId="3978708C" w14:textId="77777777" w:rsidTr="002C0E78">
        <w:tc>
          <w:tcPr>
            <w:tcW w:w="4986" w:type="dxa"/>
          </w:tcPr>
          <w:p w14:paraId="5618ADDE" w14:textId="77777777" w:rsidR="00C35F2E" w:rsidRPr="00C35F2E" w:rsidRDefault="00C35F2E" w:rsidP="00C35F2E">
            <w:pPr>
              <w:spacing w:before="0" w:after="0" w:line="276" w:lineRule="auto"/>
              <w:rPr>
                <w:rFonts w:cs="Arial"/>
                <w:bCs/>
                <w:lang w:val="en-AU"/>
              </w:rPr>
            </w:pPr>
            <w:r w:rsidRPr="00C35F2E">
              <w:rPr>
                <w:rFonts w:cs="Arial"/>
                <w:bCs/>
                <w:noProof/>
                <w:lang w:val="en-AU"/>
              </w:rPr>
              <w:drawing>
                <wp:inline distT="0" distB="0" distL="0" distR="0" wp14:anchorId="472FC52E" wp14:editId="0780F94F">
                  <wp:extent cx="3022600" cy="3465830"/>
                  <wp:effectExtent l="0" t="0" r="6350" b="1270"/>
                  <wp:docPr id="2078" name="Picture 2078" descr="Satellite images of the flood plume from the Tully (+Murray) and Herbert Rivers on the 12 March 2018 (A), 14 March 2018 (B), 16 March 2018 (C) and 29 March 2018 (D)." title="Satellite images of the flood plume from the Tully (+Murray) and Herbert Rivers on the 12 March 2018 (A), 14 March 2018 (B), 16 March 2018 (C) and 29 March 2018 (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Wet Tropics satellite image 2.JPG"/>
                          <pic:cNvPicPr/>
                        </pic:nvPicPr>
                        <pic:blipFill rotWithShape="1">
                          <a:blip r:embed="rId161" cstate="screen">
                            <a:extLst>
                              <a:ext uri="{28A0092B-C50C-407E-A947-70E740481C1C}">
                                <a14:useLocalDpi xmlns:a14="http://schemas.microsoft.com/office/drawing/2010/main"/>
                              </a:ext>
                            </a:extLst>
                          </a:blip>
                          <a:srcRect r="50571" b="5822"/>
                          <a:stretch/>
                        </pic:blipFill>
                        <pic:spPr bwMode="auto">
                          <a:xfrm>
                            <a:off x="0" y="0"/>
                            <a:ext cx="3032015" cy="3476626"/>
                          </a:xfrm>
                          <a:prstGeom prst="rect">
                            <a:avLst/>
                          </a:prstGeom>
                          <a:ln>
                            <a:noFill/>
                          </a:ln>
                          <a:extLst>
                            <a:ext uri="{53640926-AAD7-44D8-BBD7-CCE9431645EC}">
                              <a14:shadowObscured xmlns:a14="http://schemas.microsoft.com/office/drawing/2010/main"/>
                            </a:ext>
                          </a:extLst>
                        </pic:spPr>
                      </pic:pic>
                    </a:graphicData>
                  </a:graphic>
                </wp:inline>
              </w:drawing>
            </w:r>
          </w:p>
        </w:tc>
        <w:tc>
          <w:tcPr>
            <w:tcW w:w="4507" w:type="dxa"/>
          </w:tcPr>
          <w:p w14:paraId="0BD30521" w14:textId="77777777" w:rsidR="00C35F2E" w:rsidRPr="00C35F2E" w:rsidRDefault="00C35F2E" w:rsidP="00C35F2E">
            <w:pPr>
              <w:spacing w:before="0" w:after="0" w:line="276" w:lineRule="auto"/>
              <w:rPr>
                <w:rFonts w:cs="Arial"/>
                <w:bCs/>
                <w:lang w:val="en-AU"/>
              </w:rPr>
            </w:pPr>
            <w:r w:rsidRPr="00C35F2E">
              <w:rPr>
                <w:rFonts w:cs="Arial"/>
                <w:bCs/>
                <w:noProof/>
                <w:lang w:val="en-AU"/>
              </w:rPr>
              <w:drawing>
                <wp:inline distT="0" distB="0" distL="0" distR="0" wp14:anchorId="0107C1D5" wp14:editId="442E62A9">
                  <wp:extent cx="2720729" cy="3466266"/>
                  <wp:effectExtent l="0" t="0" r="3810" b="1270"/>
                  <wp:docPr id="2072" name="Picture 2072" descr="Satellite images of the flood plume from the Tully (+Murray) and Herbert Rivers on the 12 March 2018 (A), 14 March 2018 (B), 16 March 2018 (C) and 29 March 2018 (D)." title="Satellite images of the flood plume from the Tully (+Murray) and Herbert Rivers on the 12 March 2018 (A), 14 March 2018 (B), 16 March 2018 (C) and 29 March 2018 (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Wet Tropics satellite image 2.JPG"/>
                          <pic:cNvPicPr/>
                        </pic:nvPicPr>
                        <pic:blipFill rotWithShape="1">
                          <a:blip r:embed="rId161" cstate="screen">
                            <a:extLst>
                              <a:ext uri="{28A0092B-C50C-407E-A947-70E740481C1C}">
                                <a14:useLocalDpi xmlns:a14="http://schemas.microsoft.com/office/drawing/2010/main"/>
                              </a:ext>
                            </a:extLst>
                          </a:blip>
                          <a:srcRect l="52763"/>
                          <a:stretch/>
                        </pic:blipFill>
                        <pic:spPr bwMode="auto">
                          <a:xfrm>
                            <a:off x="0" y="0"/>
                            <a:ext cx="2720885" cy="3466465"/>
                          </a:xfrm>
                          <a:prstGeom prst="rect">
                            <a:avLst/>
                          </a:prstGeom>
                          <a:ln>
                            <a:noFill/>
                          </a:ln>
                          <a:extLst>
                            <a:ext uri="{53640926-AAD7-44D8-BBD7-CCE9431645EC}">
                              <a14:shadowObscured xmlns:a14="http://schemas.microsoft.com/office/drawing/2010/main"/>
                            </a:ext>
                          </a:extLst>
                        </pic:spPr>
                      </pic:pic>
                    </a:graphicData>
                  </a:graphic>
                </wp:inline>
              </w:drawing>
            </w:r>
          </w:p>
        </w:tc>
      </w:tr>
    </w:tbl>
    <w:p w14:paraId="5C826F1E" w14:textId="77777777" w:rsidR="00C35F2E" w:rsidRPr="00C35F2E" w:rsidRDefault="00C35F2E" w:rsidP="00C35F2E">
      <w:pPr>
        <w:spacing w:before="0" w:after="0" w:line="276" w:lineRule="auto"/>
        <w:rPr>
          <w:rFonts w:cs="Arial"/>
          <w:bCs/>
          <w:szCs w:val="22"/>
          <w:lang w:val="en-AU" w:eastAsia="en-AU"/>
        </w:rPr>
      </w:pPr>
    </w:p>
    <w:p w14:paraId="12EDBDF3" w14:textId="6E0AEECC" w:rsidR="00C35F2E" w:rsidRPr="00C35F2E" w:rsidRDefault="00C35F2E" w:rsidP="00C35F2E">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before="0" w:after="0"/>
        <w:ind w:right="232"/>
        <w:rPr>
          <w:rFonts w:eastAsia="SimSun" w:cs="Arial"/>
          <w:color w:val="000000"/>
          <w:sz w:val="18"/>
          <w:szCs w:val="18"/>
          <w:lang w:val="en-US"/>
        </w:rPr>
      </w:pPr>
      <w:bookmarkStart w:id="1686" w:name="_Ref530062292"/>
      <w:bookmarkStart w:id="1687" w:name="_Toc10536249"/>
      <w:r w:rsidRPr="00C35F2E">
        <w:rPr>
          <w:rFonts w:eastAsia="SimSun" w:cs="Arial"/>
          <w:color w:val="000000"/>
          <w:sz w:val="18"/>
          <w:szCs w:val="18"/>
          <w:lang w:val="en-US"/>
        </w:rPr>
        <w:t xml:space="preserve">Figure </w:t>
      </w:r>
      <w:r w:rsidR="00817A8B">
        <w:rPr>
          <w:rFonts w:eastAsia="SimSun" w:cs="Arial"/>
          <w:color w:val="000000"/>
          <w:sz w:val="18"/>
          <w:szCs w:val="18"/>
          <w:lang w:val="en-US"/>
        </w:rPr>
        <w:fldChar w:fldCharType="begin"/>
      </w:r>
      <w:r w:rsidR="00817A8B">
        <w:rPr>
          <w:rFonts w:eastAsia="SimSun" w:cs="Arial"/>
          <w:color w:val="000000"/>
          <w:sz w:val="18"/>
          <w:szCs w:val="18"/>
          <w:lang w:val="en-US"/>
        </w:rPr>
        <w:instrText xml:space="preserve"> STYLEREF 1 \s </w:instrText>
      </w:r>
      <w:r w:rsidR="00817A8B">
        <w:rPr>
          <w:rFonts w:eastAsia="SimSun" w:cs="Arial"/>
          <w:color w:val="000000"/>
          <w:sz w:val="18"/>
          <w:szCs w:val="18"/>
          <w:lang w:val="en-US"/>
        </w:rPr>
        <w:fldChar w:fldCharType="separate"/>
      </w:r>
      <w:r w:rsidR="00335316">
        <w:rPr>
          <w:rFonts w:eastAsia="SimSun" w:cs="Arial"/>
          <w:noProof/>
          <w:color w:val="000000"/>
          <w:sz w:val="18"/>
          <w:szCs w:val="18"/>
          <w:lang w:val="en-US"/>
        </w:rPr>
        <w:t>5</w:t>
      </w:r>
      <w:r w:rsidR="00817A8B">
        <w:rPr>
          <w:rFonts w:eastAsia="SimSun" w:cs="Arial"/>
          <w:color w:val="000000"/>
          <w:sz w:val="18"/>
          <w:szCs w:val="18"/>
          <w:lang w:val="en-US"/>
        </w:rPr>
        <w:fldChar w:fldCharType="end"/>
      </w:r>
      <w:r w:rsidR="00817A8B">
        <w:rPr>
          <w:rFonts w:eastAsia="SimSun" w:cs="Arial"/>
          <w:color w:val="000000"/>
          <w:sz w:val="18"/>
          <w:szCs w:val="18"/>
          <w:lang w:val="en-US"/>
        </w:rPr>
        <w:noBreakHyphen/>
      </w:r>
      <w:r w:rsidR="00817A8B">
        <w:rPr>
          <w:rFonts w:eastAsia="SimSun" w:cs="Arial"/>
          <w:color w:val="000000"/>
          <w:sz w:val="18"/>
          <w:szCs w:val="18"/>
          <w:lang w:val="en-US"/>
        </w:rPr>
        <w:fldChar w:fldCharType="begin"/>
      </w:r>
      <w:r w:rsidR="00817A8B">
        <w:rPr>
          <w:rFonts w:eastAsia="SimSun" w:cs="Arial"/>
          <w:color w:val="000000"/>
          <w:sz w:val="18"/>
          <w:szCs w:val="18"/>
          <w:lang w:val="en-US"/>
        </w:rPr>
        <w:instrText xml:space="preserve"> SEQ Figure \* ARABIC \s 1 </w:instrText>
      </w:r>
      <w:r w:rsidR="00817A8B">
        <w:rPr>
          <w:rFonts w:eastAsia="SimSun" w:cs="Arial"/>
          <w:color w:val="000000"/>
          <w:sz w:val="18"/>
          <w:szCs w:val="18"/>
          <w:lang w:val="en-US"/>
        </w:rPr>
        <w:fldChar w:fldCharType="separate"/>
      </w:r>
      <w:r w:rsidR="00335316">
        <w:rPr>
          <w:rFonts w:eastAsia="SimSun" w:cs="Arial"/>
          <w:noProof/>
          <w:color w:val="000000"/>
          <w:sz w:val="18"/>
          <w:szCs w:val="18"/>
          <w:lang w:val="en-US"/>
        </w:rPr>
        <w:t>43</w:t>
      </w:r>
      <w:r w:rsidR="00817A8B">
        <w:rPr>
          <w:rFonts w:eastAsia="SimSun" w:cs="Arial"/>
          <w:color w:val="000000"/>
          <w:sz w:val="18"/>
          <w:szCs w:val="18"/>
          <w:lang w:val="en-US"/>
        </w:rPr>
        <w:fldChar w:fldCharType="end"/>
      </w:r>
      <w:bookmarkEnd w:id="1686"/>
      <w:r w:rsidR="00817A8B">
        <w:rPr>
          <w:rFonts w:eastAsia="SimSun" w:cs="Arial"/>
          <w:color w:val="000000"/>
          <w:sz w:val="18"/>
          <w:szCs w:val="18"/>
          <w:lang w:val="en-US"/>
        </w:rPr>
        <w:t>:</w:t>
      </w:r>
      <w:r w:rsidRPr="00C35F2E">
        <w:rPr>
          <w:rFonts w:eastAsia="SimSun" w:cs="Arial"/>
          <w:color w:val="000000"/>
          <w:sz w:val="18"/>
          <w:szCs w:val="18"/>
          <w:lang w:val="en-US"/>
        </w:rPr>
        <w:t xml:space="preserve"> </w:t>
      </w:r>
      <w:r w:rsidRPr="00C35F2E">
        <w:rPr>
          <w:rFonts w:eastAsia="SimSun" w:cs="Arial"/>
          <w:color w:val="000000"/>
          <w:sz w:val="18"/>
          <w:szCs w:val="18"/>
          <w:lang w:val="en-US" w:eastAsia="en-AU"/>
        </w:rPr>
        <w:t>Satellite images of the flood plume from the Tully (+Murray) and Herbert Rivers on the 12 March 2018 (A), 14</w:t>
      </w:r>
      <w:r w:rsidRPr="00C35F2E">
        <w:rPr>
          <w:rFonts w:eastAsia="SimSun" w:cs="Arial"/>
          <w:color w:val="000000"/>
          <w:sz w:val="18"/>
          <w:szCs w:val="18"/>
          <w:vertAlign w:val="superscript"/>
          <w:lang w:val="en-US" w:eastAsia="en-AU"/>
        </w:rPr>
        <w:t xml:space="preserve"> </w:t>
      </w:r>
      <w:r w:rsidRPr="00C35F2E">
        <w:rPr>
          <w:rFonts w:eastAsia="SimSun" w:cs="Arial"/>
          <w:color w:val="000000"/>
          <w:sz w:val="18"/>
          <w:szCs w:val="18"/>
          <w:lang w:val="en-US" w:eastAsia="en-AU"/>
        </w:rPr>
        <w:t xml:space="preserve">March 2018 (B), </w:t>
      </w:r>
      <w:r w:rsidRPr="00C35F2E">
        <w:rPr>
          <w:rFonts w:eastAsia="SimSun" w:cs="Arial"/>
          <w:color w:val="000000"/>
          <w:sz w:val="18"/>
          <w:szCs w:val="18"/>
          <w:lang w:val="en-US"/>
        </w:rPr>
        <w:t>16 March 2018 (C) and 29 March 2018 (D).</w:t>
      </w:r>
      <w:bookmarkEnd w:id="1687"/>
    </w:p>
    <w:p w14:paraId="55407EA4" w14:textId="77777777" w:rsidR="00335316" w:rsidRPr="00335316" w:rsidRDefault="00C35F2E" w:rsidP="00817A8B">
      <w:pPr>
        <w:rPr>
          <w:lang w:val="en-AU" w:eastAsia="en-AU"/>
        </w:rPr>
      </w:pPr>
      <w:r w:rsidRPr="00C35F2E">
        <w:rPr>
          <w:lang w:val="en-AU" w:eastAsia="en-AU"/>
        </w:rPr>
        <w:t xml:space="preserve">Two series of satellite images and the true colour analysis of wet season water types for 12 March to 15 March and 29 March to 31 March 2018 are shown in </w:t>
      </w:r>
      <w:r>
        <w:rPr>
          <w:lang w:val="en-AU" w:eastAsia="en-AU"/>
        </w:rPr>
        <w:fldChar w:fldCharType="begin"/>
      </w:r>
      <w:r>
        <w:rPr>
          <w:lang w:val="en-AU" w:eastAsia="en-AU"/>
        </w:rPr>
        <w:instrText xml:space="preserve"> REF _Ref530734722 \h  \* MERGEFORMAT </w:instrText>
      </w:r>
      <w:r>
        <w:rPr>
          <w:lang w:val="en-AU" w:eastAsia="en-AU"/>
        </w:rPr>
      </w:r>
      <w:r>
        <w:rPr>
          <w:lang w:val="en-AU" w:eastAsia="en-AU"/>
        </w:rPr>
        <w:fldChar w:fldCharType="separate"/>
      </w:r>
    </w:p>
    <w:p w14:paraId="167DAB2C" w14:textId="77777777" w:rsidR="00335316" w:rsidRPr="00335316" w:rsidRDefault="00335316" w:rsidP="00335316">
      <w:pPr>
        <w:rPr>
          <w:lang w:val="en-AU" w:eastAsia="en-AU"/>
        </w:rPr>
      </w:pPr>
      <w:r w:rsidRPr="00335316">
        <w:rPr>
          <w:lang w:val="en-AU" w:eastAsia="en-AU"/>
        </w:rPr>
        <w:t xml:space="preserve">Figure </w:t>
      </w:r>
      <w:r>
        <w:rPr>
          <w:noProof/>
        </w:rPr>
        <w:t>5</w:t>
      </w:r>
      <w:r w:rsidRPr="00817A8B">
        <w:noBreakHyphen/>
      </w:r>
      <w:r>
        <w:rPr>
          <w:noProof/>
        </w:rPr>
        <w:t>45</w:t>
      </w:r>
      <w:r w:rsidR="00C35F2E">
        <w:rPr>
          <w:lang w:val="en-AU" w:eastAsia="en-AU"/>
        </w:rPr>
        <w:fldChar w:fldCharType="end"/>
      </w:r>
      <w:r w:rsidR="00C35F2E">
        <w:rPr>
          <w:lang w:val="en-AU" w:eastAsia="en-AU"/>
        </w:rPr>
        <w:t xml:space="preserve"> </w:t>
      </w:r>
      <w:r w:rsidR="00C35F2E" w:rsidRPr="00C35F2E">
        <w:rPr>
          <w:lang w:val="en-AU" w:eastAsia="en-AU"/>
        </w:rPr>
        <w:t xml:space="preserve">and </w:t>
      </w:r>
      <w:r w:rsidR="00C35F2E">
        <w:rPr>
          <w:lang w:val="en-AU" w:eastAsia="en-AU"/>
        </w:rPr>
        <w:fldChar w:fldCharType="begin"/>
      </w:r>
      <w:r w:rsidR="00C35F2E">
        <w:rPr>
          <w:lang w:val="en-AU" w:eastAsia="en-AU"/>
        </w:rPr>
        <w:instrText xml:space="preserve"> REF _Ref530734729 \h  \* MERGEFORMAT </w:instrText>
      </w:r>
      <w:r w:rsidR="00C35F2E">
        <w:rPr>
          <w:lang w:val="en-AU" w:eastAsia="en-AU"/>
        </w:rPr>
      </w:r>
      <w:r w:rsidR="00C35F2E">
        <w:rPr>
          <w:lang w:val="en-AU" w:eastAsia="en-AU"/>
        </w:rPr>
        <w:fldChar w:fldCharType="separate"/>
      </w:r>
      <w:r w:rsidRPr="00335316">
        <w:rPr>
          <w:lang w:val="en-AU" w:eastAsia="en-AU"/>
        </w:rPr>
        <w:t>Figure 5</w:t>
      </w:r>
      <w:r w:rsidRPr="00335316">
        <w:rPr>
          <w:lang w:val="en-AU" w:eastAsia="en-AU"/>
        </w:rPr>
        <w:noBreakHyphen/>
        <w:t>46</w:t>
      </w:r>
      <w:r w:rsidR="00C35F2E">
        <w:rPr>
          <w:lang w:val="en-AU" w:eastAsia="en-AU"/>
        </w:rPr>
        <w:fldChar w:fldCharType="end"/>
      </w:r>
      <w:r w:rsidR="00C35F2E">
        <w:rPr>
          <w:lang w:val="en-AU" w:eastAsia="en-AU"/>
        </w:rPr>
        <w:t xml:space="preserve"> </w:t>
      </w:r>
      <w:r w:rsidR="00C35F2E" w:rsidRPr="00C35F2E">
        <w:rPr>
          <w:lang w:val="en-AU" w:eastAsia="en-AU"/>
        </w:rPr>
        <w:t xml:space="preserve">respectively. The extended area of the </w:t>
      </w:r>
      <w:r w:rsidR="00404B3B">
        <w:rPr>
          <w:lang w:val="en-AU" w:eastAsia="en-AU"/>
        </w:rPr>
        <w:t>secondary</w:t>
      </w:r>
      <w:r w:rsidR="00C35F2E" w:rsidRPr="00C35F2E">
        <w:rPr>
          <w:lang w:val="en-AU" w:eastAsia="en-AU"/>
        </w:rPr>
        <w:t xml:space="preserve"> water type from 12 to </w:t>
      </w:r>
      <w:r w:rsidR="007B7D99" w:rsidRPr="00C35F2E">
        <w:rPr>
          <w:lang w:val="en-AU" w:eastAsia="en-AU"/>
        </w:rPr>
        <w:t>1</w:t>
      </w:r>
      <w:r w:rsidR="007B7D99">
        <w:rPr>
          <w:lang w:val="en-AU" w:eastAsia="en-AU"/>
        </w:rPr>
        <w:t>5</w:t>
      </w:r>
      <w:r w:rsidR="007B7D99" w:rsidRPr="00C35F2E">
        <w:rPr>
          <w:lang w:val="en-AU" w:eastAsia="en-AU"/>
        </w:rPr>
        <w:t xml:space="preserve"> </w:t>
      </w:r>
      <w:r w:rsidR="00C35F2E" w:rsidRPr="00C35F2E">
        <w:rPr>
          <w:lang w:val="en-AU" w:eastAsia="en-AU"/>
        </w:rPr>
        <w:t xml:space="preserve">March 2018 </w:t>
      </w:r>
      <w:r w:rsidR="00C35F2E">
        <w:rPr>
          <w:lang w:val="en-AU" w:eastAsia="en-AU"/>
        </w:rPr>
        <w:t xml:space="preserve">referred to in </w:t>
      </w:r>
      <w:r w:rsidR="00C35F2E">
        <w:rPr>
          <w:lang w:val="en-AU" w:eastAsia="en-AU"/>
        </w:rPr>
        <w:fldChar w:fldCharType="begin"/>
      </w:r>
      <w:r w:rsidR="00C35F2E">
        <w:rPr>
          <w:lang w:val="en-AU" w:eastAsia="en-AU"/>
        </w:rPr>
        <w:instrText xml:space="preserve"> REF _Ref530717657 \h  \* MERGEFORMAT </w:instrText>
      </w:r>
      <w:r w:rsidR="00C35F2E">
        <w:rPr>
          <w:lang w:val="en-AU" w:eastAsia="en-AU"/>
        </w:rPr>
      </w:r>
      <w:r w:rsidR="00C35F2E">
        <w:rPr>
          <w:lang w:val="en-AU" w:eastAsia="en-AU"/>
        </w:rPr>
        <w:fldChar w:fldCharType="separate"/>
      </w:r>
      <w:r w:rsidRPr="00335316">
        <w:rPr>
          <w:lang w:val="en-AU" w:eastAsia="en-AU"/>
        </w:rPr>
        <w:drawing>
          <wp:inline distT="0" distB="0" distL="0" distR="0" wp14:anchorId="49E65FA4" wp14:editId="399AEFB4">
            <wp:extent cx="4400788" cy="8172450"/>
            <wp:effectExtent l="0" t="0" r="0" b="0"/>
            <wp:docPr id="7219" name="Picture 7219" descr="A collection of classified water type maps (right panels) showing the evolution of the Wet Tropics river plumes in the Cairns region from 12 to 15 March 2018: (A) MODIS-Aqua, (T) MODIS-Terra." title="A collection of classified water type maps (right panels) showing the evolution of the Wet Tropics river plumes in the Cairns region from 12 to 15 March 2018: (A) MODIS-Aqua, (T) MODIS-Ter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402080" cy="8174849"/>
                    </a:xfrm>
                    <a:prstGeom prst="rect">
                      <a:avLst/>
                    </a:prstGeom>
                    <a:noFill/>
                    <a:ln>
                      <a:noFill/>
                    </a:ln>
                  </pic:spPr>
                </pic:pic>
              </a:graphicData>
            </a:graphic>
          </wp:inline>
        </w:drawing>
      </w:r>
    </w:p>
    <w:p w14:paraId="459CC3E8" w14:textId="0E9D60F8" w:rsidR="00C35F2E" w:rsidRDefault="00335316" w:rsidP="00C35F2E">
      <w:pPr>
        <w:rPr>
          <w:lang w:val="en-AU" w:eastAsia="en-AU"/>
        </w:rPr>
      </w:pPr>
      <w:r w:rsidRPr="00335316">
        <w:rPr>
          <w:lang w:val="en-AU" w:eastAsia="en-AU"/>
        </w:rPr>
        <w:t>Figure</w:t>
      </w:r>
      <w:r w:rsidRPr="0034035B">
        <w:rPr>
          <w:rFonts w:eastAsia="SimSun" w:cs="Arial"/>
          <w:sz w:val="18"/>
          <w:szCs w:val="18"/>
          <w:lang w:val="en-US"/>
        </w:rPr>
        <w:t xml:space="preserve"> </w:t>
      </w:r>
      <w:r>
        <w:rPr>
          <w:rFonts w:eastAsia="SimSun" w:cs="Arial"/>
          <w:noProof/>
          <w:sz w:val="18"/>
          <w:szCs w:val="18"/>
          <w:lang w:val="en-US"/>
        </w:rPr>
        <w:t>5</w:t>
      </w:r>
      <w:r>
        <w:rPr>
          <w:rFonts w:eastAsia="SimSun" w:cs="Arial"/>
          <w:sz w:val="18"/>
          <w:szCs w:val="18"/>
          <w:lang w:val="en-US"/>
        </w:rPr>
        <w:noBreakHyphen/>
      </w:r>
      <w:r>
        <w:rPr>
          <w:rFonts w:eastAsia="SimSun" w:cs="Arial"/>
          <w:noProof/>
          <w:sz w:val="18"/>
          <w:szCs w:val="18"/>
          <w:lang w:val="en-US"/>
        </w:rPr>
        <w:t>37</w:t>
      </w:r>
      <w:r w:rsidR="00C35F2E">
        <w:rPr>
          <w:lang w:val="en-AU" w:eastAsia="en-AU"/>
        </w:rPr>
        <w:fldChar w:fldCharType="end"/>
      </w:r>
      <w:r w:rsidR="00C35F2E">
        <w:rPr>
          <w:lang w:val="en-AU" w:eastAsia="en-AU"/>
        </w:rPr>
        <w:t xml:space="preserve"> i</w:t>
      </w:r>
      <w:r w:rsidR="00C35F2E" w:rsidRPr="00C35F2E">
        <w:rPr>
          <w:lang w:val="en-AU" w:eastAsia="en-AU"/>
        </w:rPr>
        <w:t xml:space="preserve">s also present across the broader Wet Tropics region. The analysis on </w:t>
      </w:r>
      <w:r w:rsidR="007B7D99" w:rsidRPr="00C35F2E">
        <w:rPr>
          <w:lang w:val="en-AU" w:eastAsia="en-AU"/>
        </w:rPr>
        <w:t>1</w:t>
      </w:r>
      <w:r w:rsidR="007B7D99">
        <w:rPr>
          <w:lang w:val="en-AU" w:eastAsia="en-AU"/>
        </w:rPr>
        <w:t>5</w:t>
      </w:r>
      <w:r w:rsidR="007B7D99" w:rsidRPr="00C35F2E">
        <w:rPr>
          <w:lang w:val="en-AU" w:eastAsia="en-AU"/>
        </w:rPr>
        <w:t xml:space="preserve"> </w:t>
      </w:r>
      <w:r w:rsidR="00C35F2E" w:rsidRPr="00C35F2E">
        <w:rPr>
          <w:lang w:val="en-AU" w:eastAsia="en-AU"/>
        </w:rPr>
        <w:t xml:space="preserve">March 2018 shows large areas of the </w:t>
      </w:r>
      <w:r w:rsidR="00404B3B">
        <w:rPr>
          <w:lang w:val="en-AU" w:eastAsia="en-AU"/>
        </w:rPr>
        <w:t>primary</w:t>
      </w:r>
      <w:r w:rsidR="00C35F2E" w:rsidRPr="00C35F2E">
        <w:rPr>
          <w:lang w:val="en-AU" w:eastAsia="en-AU"/>
        </w:rPr>
        <w:t xml:space="preserve"> water type around the Herbert and Tully Rivers; cloud cover on the days prior to this prevents this analysis but it is likely that it was also present at that time following the peak discharge of the Herbert River on 9 March and Tully River on 10 March 2018.</w:t>
      </w:r>
      <w:r w:rsidR="00817A8B">
        <w:rPr>
          <w:lang w:val="en-AU" w:eastAsia="en-AU"/>
        </w:rPr>
        <w:t xml:space="preserve"> </w:t>
      </w:r>
    </w:p>
    <w:p w14:paraId="04FA3A5B" w14:textId="7410CD46" w:rsidR="00817A8B" w:rsidRPr="00C35F2E" w:rsidRDefault="00817A8B" w:rsidP="00C35F2E">
      <w:pPr>
        <w:rPr>
          <w:lang w:val="en-AU" w:eastAsia="en-AU"/>
        </w:rPr>
      </w:pPr>
      <w:r w:rsidRPr="00C35F2E">
        <w:rPr>
          <w:lang w:val="en-AU" w:eastAsia="en-AU"/>
        </w:rPr>
        <w:t xml:space="preserve">The images for the 29 to 31 March </w:t>
      </w:r>
      <w:r>
        <w:rPr>
          <w:lang w:val="en-AU" w:eastAsia="en-AU"/>
        </w:rPr>
        <w:t xml:space="preserve">2018 period </w:t>
      </w:r>
      <w:r w:rsidRPr="00C35F2E">
        <w:rPr>
          <w:lang w:val="en-AU" w:eastAsia="en-AU"/>
        </w:rPr>
        <w:t xml:space="preserve">follow the second peak discharge in the Tully River on 28 March 2018. The extent of the </w:t>
      </w:r>
      <w:r>
        <w:rPr>
          <w:lang w:val="en-AU" w:eastAsia="en-AU"/>
        </w:rPr>
        <w:t>primary</w:t>
      </w:r>
      <w:r w:rsidRPr="00C35F2E">
        <w:rPr>
          <w:lang w:val="en-AU" w:eastAsia="en-AU"/>
        </w:rPr>
        <w:t xml:space="preserve"> and </w:t>
      </w:r>
      <w:r>
        <w:rPr>
          <w:lang w:val="en-AU" w:eastAsia="en-AU"/>
        </w:rPr>
        <w:t>secondary</w:t>
      </w:r>
      <w:r w:rsidRPr="00C35F2E">
        <w:rPr>
          <w:lang w:val="en-AU" w:eastAsia="en-AU"/>
        </w:rPr>
        <w:t xml:space="preserve"> water types shows similar patterns to those following the previous peak discharges, with turbid waters reaching the </w:t>
      </w:r>
      <w:r>
        <w:rPr>
          <w:lang w:val="en-AU" w:eastAsia="en-AU"/>
        </w:rPr>
        <w:t>mid-shelf</w:t>
      </w:r>
      <w:r w:rsidRPr="00C35F2E">
        <w:rPr>
          <w:lang w:val="en-AU" w:eastAsia="en-AU"/>
        </w:rPr>
        <w:t xml:space="preserve"> areas.</w:t>
      </w:r>
    </w:p>
    <w:p w14:paraId="2A1470B3" w14:textId="47717D49" w:rsidR="00C35F2E" w:rsidRPr="00C35F2E" w:rsidRDefault="004B643A" w:rsidP="00817A8B">
      <w:pPr>
        <w:jc w:val="center"/>
        <w:rPr>
          <w:lang w:val="en-AU" w:eastAsia="en-AU"/>
        </w:rPr>
      </w:pPr>
      <w:r w:rsidRPr="00C35F2E">
        <w:rPr>
          <w:rFonts w:ascii="Calibri" w:eastAsia="Calibri" w:hAnsi="Calibri"/>
          <w:noProof/>
          <w:szCs w:val="22"/>
          <w:lang w:val="en-AU" w:eastAsia="en-AU"/>
        </w:rPr>
        <w:drawing>
          <wp:inline distT="0" distB="0" distL="0" distR="0" wp14:anchorId="3478023E" wp14:editId="0E5B58AC">
            <wp:extent cx="3689350" cy="6851650"/>
            <wp:effectExtent l="0" t="0" r="6350" b="6350"/>
            <wp:docPr id="2053" name="Picture 2053" descr="A collection of water type maps showing the evolution of the Wet Tropics River plumes from 12 to 15 March 2018: (A) MODIS-Aqua, (T) MODIS-Terra." title="A collection of water type maps showing the evolution of the Wet Tropics River plumes from 12 to 15 March 2018: (A) MODIS-Aqua, (T) MODIS-Ter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3689350" cy="6851650"/>
                    </a:xfrm>
                    <a:prstGeom prst="rect">
                      <a:avLst/>
                    </a:prstGeom>
                    <a:noFill/>
                    <a:ln>
                      <a:noFill/>
                    </a:ln>
                  </pic:spPr>
                </pic:pic>
              </a:graphicData>
            </a:graphic>
          </wp:inline>
        </w:drawing>
      </w:r>
    </w:p>
    <w:p w14:paraId="4A7B82FA" w14:textId="4E52E723" w:rsidR="00C35F2E" w:rsidRPr="00C35F2E" w:rsidRDefault="00C35F2E" w:rsidP="00C35F2E">
      <w:pPr>
        <w:rPr>
          <w:lang w:val="en-US"/>
        </w:rPr>
      </w:pPr>
      <w:bookmarkStart w:id="1688" w:name="_Toc10536250"/>
      <w:r w:rsidRPr="00C35F2E">
        <w:rPr>
          <w:rFonts w:eastAsia="SimSun" w:cs="Arial"/>
          <w:sz w:val="18"/>
          <w:szCs w:val="18"/>
          <w:lang w:val="en-US"/>
        </w:rPr>
        <w:t xml:space="preserve">Figure </w:t>
      </w:r>
      <w:r w:rsidR="00817A8B">
        <w:rPr>
          <w:rFonts w:eastAsia="SimSun" w:cs="Arial"/>
          <w:sz w:val="18"/>
          <w:szCs w:val="18"/>
          <w:lang w:val="en-US"/>
        </w:rPr>
        <w:fldChar w:fldCharType="begin"/>
      </w:r>
      <w:r w:rsidR="00817A8B">
        <w:rPr>
          <w:rFonts w:eastAsia="SimSun" w:cs="Arial"/>
          <w:sz w:val="18"/>
          <w:szCs w:val="18"/>
          <w:lang w:val="en-US"/>
        </w:rPr>
        <w:instrText xml:space="preserve"> STYLEREF 1 \s </w:instrText>
      </w:r>
      <w:r w:rsidR="00817A8B">
        <w:rPr>
          <w:rFonts w:eastAsia="SimSun" w:cs="Arial"/>
          <w:sz w:val="18"/>
          <w:szCs w:val="18"/>
          <w:lang w:val="en-US"/>
        </w:rPr>
        <w:fldChar w:fldCharType="separate"/>
      </w:r>
      <w:r w:rsidR="00335316">
        <w:rPr>
          <w:rFonts w:eastAsia="SimSun" w:cs="Arial"/>
          <w:noProof/>
          <w:sz w:val="18"/>
          <w:szCs w:val="18"/>
          <w:lang w:val="en-US"/>
        </w:rPr>
        <w:t>5</w:t>
      </w:r>
      <w:r w:rsidR="00817A8B">
        <w:rPr>
          <w:rFonts w:eastAsia="SimSun" w:cs="Arial"/>
          <w:sz w:val="18"/>
          <w:szCs w:val="18"/>
          <w:lang w:val="en-US"/>
        </w:rPr>
        <w:fldChar w:fldCharType="end"/>
      </w:r>
      <w:r w:rsidR="00817A8B">
        <w:rPr>
          <w:rFonts w:eastAsia="SimSun" w:cs="Arial"/>
          <w:sz w:val="18"/>
          <w:szCs w:val="18"/>
          <w:lang w:val="en-US"/>
        </w:rPr>
        <w:noBreakHyphen/>
      </w:r>
      <w:r w:rsidR="00817A8B">
        <w:rPr>
          <w:rFonts w:eastAsia="SimSun" w:cs="Arial"/>
          <w:sz w:val="18"/>
          <w:szCs w:val="18"/>
          <w:lang w:val="en-US"/>
        </w:rPr>
        <w:fldChar w:fldCharType="begin"/>
      </w:r>
      <w:r w:rsidR="00817A8B">
        <w:rPr>
          <w:rFonts w:eastAsia="SimSun" w:cs="Arial"/>
          <w:sz w:val="18"/>
          <w:szCs w:val="18"/>
          <w:lang w:val="en-US"/>
        </w:rPr>
        <w:instrText xml:space="preserve"> SEQ Figure \* ARABIC \s 1 </w:instrText>
      </w:r>
      <w:r w:rsidR="00817A8B">
        <w:rPr>
          <w:rFonts w:eastAsia="SimSun" w:cs="Arial"/>
          <w:sz w:val="18"/>
          <w:szCs w:val="18"/>
          <w:lang w:val="en-US"/>
        </w:rPr>
        <w:fldChar w:fldCharType="separate"/>
      </w:r>
      <w:r w:rsidR="00335316">
        <w:rPr>
          <w:rFonts w:eastAsia="SimSun" w:cs="Arial"/>
          <w:noProof/>
          <w:sz w:val="18"/>
          <w:szCs w:val="18"/>
          <w:lang w:val="en-US"/>
        </w:rPr>
        <w:t>44</w:t>
      </w:r>
      <w:r w:rsidR="00817A8B">
        <w:rPr>
          <w:rFonts w:eastAsia="SimSun" w:cs="Arial"/>
          <w:sz w:val="18"/>
          <w:szCs w:val="18"/>
          <w:lang w:val="en-US"/>
        </w:rPr>
        <w:fldChar w:fldCharType="end"/>
      </w:r>
      <w:r w:rsidRPr="00C35F2E">
        <w:rPr>
          <w:rFonts w:eastAsia="SimSun" w:cs="Arial"/>
          <w:sz w:val="18"/>
          <w:szCs w:val="18"/>
          <w:lang w:val="en-US"/>
        </w:rPr>
        <w:t>: A collection of water type maps showing the evolution of the Wet Tropics River plumes from 12 to 15 March 2018: (A) MODIS-Aqua, (T) MODIS-Terra.</w:t>
      </w:r>
      <w:bookmarkEnd w:id="1688"/>
      <w:r w:rsidRPr="00C35F2E">
        <w:rPr>
          <w:lang w:val="en-US"/>
        </w:rPr>
        <w:br w:type="page"/>
      </w:r>
    </w:p>
    <w:p w14:paraId="0A435BC3" w14:textId="77777777" w:rsidR="00817A8B" w:rsidRDefault="00C35F2E" w:rsidP="00817A8B">
      <w:r w:rsidRPr="00C35F2E">
        <w:rPr>
          <w:rFonts w:eastAsia="Calibri"/>
          <w:noProof/>
          <w:lang w:val="en-AU" w:eastAsia="en-AU"/>
        </w:rPr>
        <w:drawing>
          <wp:inline distT="0" distB="0" distL="0" distR="0" wp14:anchorId="439FF249" wp14:editId="2F7DDAE5">
            <wp:extent cx="4883150" cy="6851650"/>
            <wp:effectExtent l="0" t="0" r="0" b="6350"/>
            <wp:docPr id="2055" name="Picture 2055" descr="A collection of water type maps showing the evolution of the Wet Tropics River plumes from 29 to 31 March 2018: (A) MODIS-Aqua, (T) MODIS-Terra." title="A collection of water type maps showing the evolution of the Wet Tropics River plumes from 29 to 31 March 2018: (A) MODIS-Aqua, (T) MODIS-Ter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4883150" cy="6851650"/>
                    </a:xfrm>
                    <a:prstGeom prst="rect">
                      <a:avLst/>
                    </a:prstGeom>
                    <a:noFill/>
                    <a:ln>
                      <a:noFill/>
                    </a:ln>
                  </pic:spPr>
                </pic:pic>
              </a:graphicData>
            </a:graphic>
          </wp:inline>
        </w:drawing>
      </w:r>
      <w:bookmarkStart w:id="1689" w:name="_Ref530734722"/>
    </w:p>
    <w:p w14:paraId="64E72E39" w14:textId="5523EFC7" w:rsidR="00C35F2E" w:rsidRPr="00817A8B" w:rsidRDefault="00C35F2E" w:rsidP="00817A8B">
      <w:pPr>
        <w:pStyle w:val="Figure"/>
      </w:pPr>
      <w:bookmarkStart w:id="1690" w:name="_Toc10536251"/>
      <w:r w:rsidRPr="00817A8B">
        <w:t xml:space="preserve">Figure </w:t>
      </w:r>
      <w:r w:rsidR="00817A8B" w:rsidRPr="00817A8B">
        <w:fldChar w:fldCharType="begin"/>
      </w:r>
      <w:r w:rsidR="00817A8B" w:rsidRPr="00817A8B">
        <w:instrText xml:space="preserve"> STYLEREF 1 \s </w:instrText>
      </w:r>
      <w:r w:rsidR="00817A8B" w:rsidRPr="00817A8B">
        <w:fldChar w:fldCharType="separate"/>
      </w:r>
      <w:r w:rsidR="00335316">
        <w:rPr>
          <w:noProof/>
        </w:rPr>
        <w:t>5</w:t>
      </w:r>
      <w:r w:rsidR="00817A8B" w:rsidRPr="00817A8B">
        <w:fldChar w:fldCharType="end"/>
      </w:r>
      <w:r w:rsidR="00817A8B" w:rsidRPr="00817A8B">
        <w:noBreakHyphen/>
      </w:r>
      <w:r w:rsidR="00817A8B" w:rsidRPr="00817A8B">
        <w:fldChar w:fldCharType="begin"/>
      </w:r>
      <w:r w:rsidR="00817A8B" w:rsidRPr="00817A8B">
        <w:instrText xml:space="preserve"> SEQ Figure \* ARABIC \s 1 </w:instrText>
      </w:r>
      <w:r w:rsidR="00817A8B" w:rsidRPr="00817A8B">
        <w:fldChar w:fldCharType="separate"/>
      </w:r>
      <w:r w:rsidR="00335316">
        <w:rPr>
          <w:noProof/>
        </w:rPr>
        <w:t>45</w:t>
      </w:r>
      <w:r w:rsidR="00817A8B" w:rsidRPr="00817A8B">
        <w:fldChar w:fldCharType="end"/>
      </w:r>
      <w:bookmarkEnd w:id="1689"/>
      <w:r w:rsidRPr="00817A8B">
        <w:t>: A collection of water type maps showing the evolution of the Wet Tropics River plumes from 29 to 3</w:t>
      </w:r>
      <w:r w:rsidR="00C83B6E" w:rsidRPr="00817A8B">
        <w:t>1</w:t>
      </w:r>
      <w:r w:rsidRPr="00817A8B">
        <w:t xml:space="preserve"> March 2018: (A) MODIS-Aqua, (T) MODIS-Terra.</w:t>
      </w:r>
      <w:bookmarkEnd w:id="1690"/>
    </w:p>
    <w:p w14:paraId="13E524AA" w14:textId="31DA6784" w:rsidR="00C35F2E" w:rsidRPr="00C35F2E" w:rsidRDefault="00C35F2E" w:rsidP="00C35F2E">
      <w:pPr>
        <w:rPr>
          <w:lang w:val="en-AU" w:eastAsia="en-AU"/>
        </w:rPr>
      </w:pPr>
      <w:r w:rsidRPr="0018413E">
        <w:rPr>
          <w:lang w:val="en-AU" w:eastAsia="en-AU"/>
        </w:rPr>
        <w:t>Suspended sediment concentrations in the Tully River gradually declined over the estuarine mixing zone (</w:t>
      </w:r>
      <w:r w:rsidRPr="0018413E">
        <w:rPr>
          <w:lang w:val="en-AU" w:eastAsia="en-AU"/>
        </w:rPr>
        <w:fldChar w:fldCharType="begin"/>
      </w:r>
      <w:r w:rsidRPr="0018413E">
        <w:rPr>
          <w:lang w:val="en-AU" w:eastAsia="en-AU"/>
        </w:rPr>
        <w:instrText xml:space="preserve"> REF _Ref530734839 \h </w:instrText>
      </w:r>
      <w:r w:rsidR="0018413E">
        <w:rPr>
          <w:lang w:val="en-AU" w:eastAsia="en-AU"/>
        </w:rPr>
        <w:instrText xml:space="preserve"> \* MERGEFORMAT </w:instrText>
      </w:r>
      <w:r w:rsidRPr="0018413E">
        <w:rPr>
          <w:lang w:val="en-AU" w:eastAsia="en-AU"/>
        </w:rPr>
      </w:r>
      <w:r w:rsidRPr="0018413E">
        <w:rPr>
          <w:lang w:val="en-AU" w:eastAsia="en-AU"/>
        </w:rPr>
        <w:fldChar w:fldCharType="separate"/>
      </w:r>
      <w:r w:rsidR="00335316" w:rsidRPr="0018413E">
        <w:t xml:space="preserve">Figure </w:t>
      </w:r>
      <w:r w:rsidR="00335316">
        <w:rPr>
          <w:noProof/>
        </w:rPr>
        <w:t>5</w:t>
      </w:r>
      <w:r w:rsidR="00335316">
        <w:rPr>
          <w:noProof/>
        </w:rPr>
        <w:noBreakHyphen/>
        <w:t>46</w:t>
      </w:r>
      <w:r w:rsidRPr="0018413E">
        <w:rPr>
          <w:lang w:val="en-AU" w:eastAsia="en-AU"/>
        </w:rPr>
        <w:fldChar w:fldCharType="end"/>
      </w:r>
      <w:r w:rsidRPr="0018413E">
        <w:rPr>
          <w:lang w:val="en-AU" w:eastAsia="en-AU"/>
        </w:rPr>
        <w:t>A) with the exception of the odd outlier likely related to sediment resuspension. PN concentrations were highly variable over the estuarine mixing zone (</w:t>
      </w:r>
      <w:r w:rsidRPr="0018413E">
        <w:rPr>
          <w:lang w:val="en-AU" w:eastAsia="en-AU"/>
        </w:rPr>
        <w:fldChar w:fldCharType="begin"/>
      </w:r>
      <w:r w:rsidRPr="0018413E">
        <w:rPr>
          <w:lang w:val="en-AU" w:eastAsia="en-AU"/>
        </w:rPr>
        <w:instrText xml:space="preserve"> REF _Ref530734839 \h </w:instrText>
      </w:r>
      <w:r w:rsidR="0018413E">
        <w:rPr>
          <w:lang w:val="en-AU" w:eastAsia="en-AU"/>
        </w:rPr>
        <w:instrText xml:space="preserve"> \* MERGEFORMAT </w:instrText>
      </w:r>
      <w:r w:rsidRPr="0018413E">
        <w:rPr>
          <w:lang w:val="en-AU" w:eastAsia="en-AU"/>
        </w:rPr>
      </w:r>
      <w:r w:rsidRPr="0018413E">
        <w:rPr>
          <w:lang w:val="en-AU" w:eastAsia="en-AU"/>
        </w:rPr>
        <w:fldChar w:fldCharType="separate"/>
      </w:r>
      <w:r w:rsidR="00335316" w:rsidRPr="0018413E">
        <w:t xml:space="preserve">Figure </w:t>
      </w:r>
      <w:r w:rsidR="00335316">
        <w:rPr>
          <w:noProof/>
        </w:rPr>
        <w:t>5</w:t>
      </w:r>
      <w:r w:rsidR="00335316">
        <w:rPr>
          <w:noProof/>
        </w:rPr>
        <w:noBreakHyphen/>
        <w:t>46</w:t>
      </w:r>
      <w:r w:rsidRPr="0018413E">
        <w:rPr>
          <w:lang w:val="en-AU" w:eastAsia="en-AU"/>
        </w:rPr>
        <w:fldChar w:fldCharType="end"/>
      </w:r>
      <w:r w:rsidRPr="0018413E">
        <w:rPr>
          <w:lang w:val="en-AU" w:eastAsia="en-AU"/>
        </w:rPr>
        <w:t>B) and likely related to the abundance of phytoplankton in the water. DIN concentrations gradually decreased from the 0 to 20 salinity zone before stabilising generally &lt;20 µg</w:t>
      </w:r>
      <w:r w:rsidR="007B7D99">
        <w:rPr>
          <w:lang w:val="en-AU" w:eastAsia="en-AU"/>
        </w:rPr>
        <w:t xml:space="preserve"> </w:t>
      </w:r>
      <w:r w:rsidRPr="0018413E">
        <w:rPr>
          <w:lang w:val="en-AU" w:eastAsia="en-AU"/>
        </w:rPr>
        <w:t>L</w:t>
      </w:r>
      <w:r w:rsidRPr="0018413E">
        <w:rPr>
          <w:vertAlign w:val="superscript"/>
          <w:lang w:val="en-AU" w:eastAsia="en-AU"/>
        </w:rPr>
        <w:t>-1</w:t>
      </w:r>
      <w:r w:rsidRPr="0018413E">
        <w:rPr>
          <w:lang w:val="en-AU" w:eastAsia="en-AU"/>
        </w:rPr>
        <w:t xml:space="preserve"> (</w:t>
      </w:r>
      <w:r w:rsidRPr="0018413E">
        <w:rPr>
          <w:lang w:val="en-AU" w:eastAsia="en-AU"/>
        </w:rPr>
        <w:fldChar w:fldCharType="begin"/>
      </w:r>
      <w:r w:rsidRPr="0018413E">
        <w:rPr>
          <w:lang w:val="en-AU" w:eastAsia="en-AU"/>
        </w:rPr>
        <w:instrText xml:space="preserve"> REF _Ref530734839 \h </w:instrText>
      </w:r>
      <w:r w:rsidR="0018413E">
        <w:rPr>
          <w:lang w:val="en-AU" w:eastAsia="en-AU"/>
        </w:rPr>
        <w:instrText xml:space="preserve"> \* MERGEFORMAT </w:instrText>
      </w:r>
      <w:r w:rsidRPr="0018413E">
        <w:rPr>
          <w:lang w:val="en-AU" w:eastAsia="en-AU"/>
        </w:rPr>
      </w:r>
      <w:r w:rsidRPr="0018413E">
        <w:rPr>
          <w:lang w:val="en-AU" w:eastAsia="en-AU"/>
        </w:rPr>
        <w:fldChar w:fldCharType="separate"/>
      </w:r>
      <w:r w:rsidR="00335316" w:rsidRPr="0018413E">
        <w:t xml:space="preserve">Figure </w:t>
      </w:r>
      <w:r w:rsidR="00335316">
        <w:rPr>
          <w:noProof/>
        </w:rPr>
        <w:t>5</w:t>
      </w:r>
      <w:r w:rsidR="00335316">
        <w:rPr>
          <w:noProof/>
        </w:rPr>
        <w:noBreakHyphen/>
        <w:t>46</w:t>
      </w:r>
      <w:r w:rsidRPr="0018413E">
        <w:rPr>
          <w:lang w:val="en-AU" w:eastAsia="en-AU"/>
        </w:rPr>
        <w:fldChar w:fldCharType="end"/>
      </w:r>
      <w:r w:rsidRPr="0018413E">
        <w:rPr>
          <w:lang w:val="en-AU" w:eastAsia="en-AU"/>
        </w:rPr>
        <w:t>C). Chl-</w:t>
      </w:r>
      <w:r w:rsidRPr="001F214B">
        <w:rPr>
          <w:i/>
          <w:lang w:val="en-AU" w:eastAsia="en-AU"/>
        </w:rPr>
        <w:t>a</w:t>
      </w:r>
      <w:r w:rsidRPr="0018413E">
        <w:rPr>
          <w:lang w:val="en-AU" w:eastAsia="en-AU"/>
        </w:rPr>
        <w:t xml:space="preserve"> concentrations were also highly variable over the mixing zone but generally increased within the higher salinities as nutrients were utilised by algal communities (</w:t>
      </w:r>
      <w:r w:rsidRPr="0018413E">
        <w:rPr>
          <w:lang w:val="en-AU" w:eastAsia="en-AU"/>
        </w:rPr>
        <w:fldChar w:fldCharType="begin"/>
      </w:r>
      <w:r w:rsidRPr="0018413E">
        <w:rPr>
          <w:lang w:val="en-AU" w:eastAsia="en-AU"/>
        </w:rPr>
        <w:instrText xml:space="preserve"> REF _Ref530734839 \h </w:instrText>
      </w:r>
      <w:r w:rsidR="0018413E">
        <w:rPr>
          <w:lang w:val="en-AU" w:eastAsia="en-AU"/>
        </w:rPr>
        <w:instrText xml:space="preserve"> \* MERGEFORMAT </w:instrText>
      </w:r>
      <w:r w:rsidRPr="0018413E">
        <w:rPr>
          <w:lang w:val="en-AU" w:eastAsia="en-AU"/>
        </w:rPr>
      </w:r>
      <w:r w:rsidRPr="0018413E">
        <w:rPr>
          <w:lang w:val="en-AU" w:eastAsia="en-AU"/>
        </w:rPr>
        <w:fldChar w:fldCharType="separate"/>
      </w:r>
      <w:r w:rsidR="00335316" w:rsidRPr="0018413E">
        <w:t xml:space="preserve">Figure </w:t>
      </w:r>
      <w:r w:rsidR="00335316">
        <w:rPr>
          <w:noProof/>
        </w:rPr>
        <w:t>5</w:t>
      </w:r>
      <w:r w:rsidR="00335316">
        <w:rPr>
          <w:noProof/>
        </w:rPr>
        <w:noBreakHyphen/>
        <w:t>46</w:t>
      </w:r>
      <w:r w:rsidRPr="0018413E">
        <w:rPr>
          <w:lang w:val="en-AU" w:eastAsia="en-AU"/>
        </w:rPr>
        <w:fldChar w:fldCharType="end"/>
      </w:r>
      <w:r w:rsidRPr="0018413E">
        <w:rPr>
          <w:lang w:val="en-AU" w:eastAsia="en-AU"/>
        </w:rPr>
        <w:t>D). The concentrations for all parameters were typical of those seen in moderate</w:t>
      </w:r>
      <w:r w:rsidRPr="00C35F2E">
        <w:rPr>
          <w:lang w:val="en-AU" w:eastAsia="en-AU"/>
        </w:rPr>
        <w:t xml:space="preserve"> river discharge events in the Tully River in the past but were much lower than those measured </w:t>
      </w:r>
      <w:r w:rsidR="004010CE">
        <w:rPr>
          <w:noProof/>
          <w:lang w:val="en-AU" w:eastAsia="en-AU"/>
        </w:rPr>
        <mc:AlternateContent>
          <mc:Choice Requires="wps">
            <w:drawing>
              <wp:anchor distT="0" distB="0" distL="114300" distR="114300" simplePos="0" relativeHeight="251855872" behindDoc="0" locked="0" layoutInCell="1" allowOverlap="1" wp14:anchorId="27834C91" wp14:editId="0B0FF746">
                <wp:simplePos x="0" y="0"/>
                <wp:positionH relativeFrom="margin">
                  <wp:posOffset>9525</wp:posOffset>
                </wp:positionH>
                <wp:positionV relativeFrom="margin">
                  <wp:posOffset>381000</wp:posOffset>
                </wp:positionV>
                <wp:extent cx="5716270" cy="8486775"/>
                <wp:effectExtent l="0" t="0" r="0" b="0"/>
                <wp:wrapTopAndBottom/>
                <wp:docPr id="7176" name="Text Box 7176"/>
                <wp:cNvGraphicFramePr/>
                <a:graphic xmlns:a="http://schemas.openxmlformats.org/drawingml/2006/main">
                  <a:graphicData uri="http://schemas.microsoft.com/office/word/2010/wordprocessingShape">
                    <wps:wsp>
                      <wps:cNvSpPr txBox="1"/>
                      <wps:spPr>
                        <a:xfrm>
                          <a:off x="0" y="0"/>
                          <a:ext cx="5716270" cy="8486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61B488" w14:textId="7FE5F5B1" w:rsidR="008A7E23" w:rsidRDefault="008A7E23" w:rsidP="006E5D4A">
                            <w:pPr>
                              <w:jc w:val="center"/>
                            </w:pPr>
                            <w:r>
                              <w:rPr>
                                <w:noProof/>
                                <w:lang w:val="en-AU" w:eastAsia="en-AU"/>
                              </w:rPr>
                              <w:drawing>
                                <wp:inline distT="0" distB="0" distL="0" distR="0" wp14:anchorId="340F7C6A" wp14:editId="5772DC45">
                                  <wp:extent cx="4257675" cy="7658100"/>
                                  <wp:effectExtent l="0" t="0" r="9525" b="0"/>
                                  <wp:docPr id="7205" name="Picture 7205" descr="Water quality data from the Tully flood plume including total suspended solids (TSS: A), particulate nitrogen (PN: B), dissolved inorganic nitrogen (DIN: C) and chlorophyll a (D) highlighting the different days of sampling." title="Tully flood plume water quality"/>
                                  <wp:cNvGraphicFramePr/>
                                  <a:graphic xmlns:a="http://schemas.openxmlformats.org/drawingml/2006/main">
                                    <a:graphicData uri="http://schemas.openxmlformats.org/drawingml/2006/picture">
                                      <pic:pic xmlns:pic="http://schemas.openxmlformats.org/drawingml/2006/picture">
                                        <pic:nvPicPr>
                                          <pic:cNvPr id="2076" name="Picture 2076"/>
                                          <pic:cNvPicPr/>
                                        </pic:nvPicPr>
                                        <pic:blipFill>
                                          <a:blip r:embed="rId164" cstate="screen">
                                            <a:extLst>
                                              <a:ext uri="{28A0092B-C50C-407E-A947-70E740481C1C}">
                                                <a14:useLocalDpi xmlns:a14="http://schemas.microsoft.com/office/drawing/2010/main" val="0"/>
                                              </a:ext>
                                            </a:extLst>
                                          </a:blip>
                                          <a:stretch>
                                            <a:fillRect/>
                                          </a:stretch>
                                        </pic:blipFill>
                                        <pic:spPr>
                                          <a:xfrm>
                                            <a:off x="0" y="0"/>
                                            <a:ext cx="4257675" cy="7658100"/>
                                          </a:xfrm>
                                          <a:prstGeom prst="rect">
                                            <a:avLst/>
                                          </a:prstGeom>
                                        </pic:spPr>
                                      </pic:pic>
                                    </a:graphicData>
                                  </a:graphic>
                                </wp:inline>
                              </w:drawing>
                            </w:r>
                          </w:p>
                          <w:p w14:paraId="0A9CD637" w14:textId="538EC416" w:rsidR="008A7E23" w:rsidRDefault="008A7E23" w:rsidP="006E5D4A">
                            <w:pPr>
                              <w:pStyle w:val="Figure"/>
                            </w:pPr>
                            <w:bookmarkStart w:id="1691" w:name="_Ref530734839"/>
                            <w:bookmarkStart w:id="1692" w:name="_Ref530734729"/>
                            <w:bookmarkStart w:id="1693" w:name="_Toc10536252"/>
                            <w:r w:rsidRPr="0018413E">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46</w:t>
                            </w:r>
                            <w:r>
                              <w:fldChar w:fldCharType="end"/>
                            </w:r>
                            <w:bookmarkEnd w:id="1691"/>
                            <w:bookmarkEnd w:id="1692"/>
                            <w:r w:rsidRPr="0018413E">
                              <w:t>:</w:t>
                            </w:r>
                            <w:r w:rsidRPr="0018413E">
                              <w:rPr>
                                <w:color w:val="000000"/>
                                <w:lang w:eastAsia="en-AU"/>
                              </w:rPr>
                              <w:t xml:space="preserve"> </w:t>
                            </w:r>
                            <w:r w:rsidRPr="0018413E">
                              <w:t>Water quality data from the Tully flood plume including total suspended solids (TSS: A), particulate nitrogen (PN: B), dissolved inorganic nitrogen (DIN: C) and chlorophyll a (D) highlighting the different days of sampling.</w:t>
                            </w:r>
                            <w:bookmarkEnd w:id="169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34C91" id="Text Box 7176" o:spid="_x0000_s1053" type="#_x0000_t202" style="position:absolute;left:0;text-align:left;margin-left:.75pt;margin-top:30pt;width:450.1pt;height:668.25pt;z-index:2518558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" filled="f" stroked="f" strokeweight=".5pt">
                <v:textbox>
                  <w:txbxContent>
                    <w:p w14:paraId="6261B488" w14:textId="7FE5F5B1" w:rsidR="008A7E23" w:rsidRDefault="008A7E23" w:rsidP="006E5D4A">
                      <w:pPr>
                        <w:jc w:val="center"/>
                      </w:pPr>
                      <w:r>
                        <w:rPr>
                          <w:noProof/>
                          <w:lang w:val="en-AU" w:eastAsia="en-AU"/>
                        </w:rPr>
                        <w:drawing>
                          <wp:inline distT="0" distB="0" distL="0" distR="0" wp14:anchorId="340F7C6A" wp14:editId="5772DC45">
                            <wp:extent cx="4257675" cy="7658100"/>
                            <wp:effectExtent l="0" t="0" r="9525" b="0"/>
                            <wp:docPr id="7205" name="Picture 7205" descr="Water quality data from the Tully flood plume including total suspended solids (TSS: A), particulate nitrogen (PN: B), dissolved inorganic nitrogen (DIN: C) and chlorophyll a (D) highlighting the different days of sampling." title="Tully flood plume water quality"/>
                            <wp:cNvGraphicFramePr/>
                            <a:graphic xmlns:a="http://schemas.openxmlformats.org/drawingml/2006/main">
                              <a:graphicData uri="http://schemas.openxmlformats.org/drawingml/2006/picture">
                                <pic:pic xmlns:pic="http://schemas.openxmlformats.org/drawingml/2006/picture">
                                  <pic:nvPicPr>
                                    <pic:cNvPr id="2076" name="Picture 2076"/>
                                    <pic:cNvPicPr/>
                                  </pic:nvPicPr>
                                  <pic:blipFill>
                                    <a:blip r:embed="rId164" cstate="screen">
                                      <a:extLst>
                                        <a:ext uri="{28A0092B-C50C-407E-A947-70E740481C1C}">
                                          <a14:useLocalDpi xmlns:a14="http://schemas.microsoft.com/office/drawing/2010/main" val="0"/>
                                        </a:ext>
                                      </a:extLst>
                                    </a:blip>
                                    <a:stretch>
                                      <a:fillRect/>
                                    </a:stretch>
                                  </pic:blipFill>
                                  <pic:spPr>
                                    <a:xfrm>
                                      <a:off x="0" y="0"/>
                                      <a:ext cx="4257675" cy="7658100"/>
                                    </a:xfrm>
                                    <a:prstGeom prst="rect">
                                      <a:avLst/>
                                    </a:prstGeom>
                                  </pic:spPr>
                                </pic:pic>
                              </a:graphicData>
                            </a:graphic>
                          </wp:inline>
                        </w:drawing>
                      </w:r>
                    </w:p>
                    <w:p w14:paraId="0A9CD637" w14:textId="538EC416" w:rsidR="008A7E23" w:rsidRDefault="008A7E23" w:rsidP="006E5D4A">
                      <w:pPr>
                        <w:pStyle w:val="Figure"/>
                      </w:pPr>
                      <w:bookmarkStart w:id="1694" w:name="_Ref530734839"/>
                      <w:bookmarkStart w:id="1695" w:name="_Ref530734729"/>
                      <w:bookmarkStart w:id="1696" w:name="_Toc10536252"/>
                      <w:r w:rsidRPr="0018413E">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46</w:t>
                      </w:r>
                      <w:r>
                        <w:fldChar w:fldCharType="end"/>
                      </w:r>
                      <w:bookmarkEnd w:id="1694"/>
                      <w:bookmarkEnd w:id="1695"/>
                      <w:r w:rsidRPr="0018413E">
                        <w:t>:</w:t>
                      </w:r>
                      <w:r w:rsidRPr="0018413E">
                        <w:rPr>
                          <w:color w:val="000000"/>
                          <w:lang w:eastAsia="en-AU"/>
                        </w:rPr>
                        <w:t xml:space="preserve"> </w:t>
                      </w:r>
                      <w:r w:rsidRPr="0018413E">
                        <w:t>Water quality data from the Tully flood plume including total suspended solids (TSS: A), particulate nitrogen (PN: B), dissolved inorganic nitrogen (DIN: C) and chlorophyll a (D) highlighting the different days of sampling.</w:t>
                      </w:r>
                      <w:bookmarkEnd w:id="1696"/>
                    </w:p>
                  </w:txbxContent>
                </v:textbox>
                <w10:wrap type="topAndBottom" anchorx="margin" anchory="margin"/>
              </v:shape>
            </w:pict>
          </mc:Fallback>
        </mc:AlternateContent>
      </w:r>
      <w:r w:rsidRPr="00C35F2E">
        <w:rPr>
          <w:lang w:val="en-AU" w:eastAsia="en-AU"/>
        </w:rPr>
        <w:t xml:space="preserve">in the Burdekin River. </w:t>
      </w:r>
    </w:p>
    <w:p w14:paraId="246BC21E" w14:textId="77777777" w:rsidR="00F31E0C" w:rsidRDefault="00F31E0C" w:rsidP="00F31E0C">
      <w:pPr>
        <w:spacing w:before="0" w:after="0"/>
        <w:jc w:val="left"/>
        <w:rPr>
          <w:rFonts w:eastAsia="SimSun"/>
          <w:sz w:val="18"/>
          <w:szCs w:val="22"/>
          <w:highlight w:val="yellow"/>
          <w:lang w:val="en-US"/>
        </w:rPr>
        <w:sectPr w:rsidR="00F31E0C" w:rsidSect="0097272C">
          <w:pgSz w:w="11907" w:h="16839" w:code="9"/>
          <w:pgMar w:top="1440" w:right="1440" w:bottom="1440" w:left="1440" w:header="709" w:footer="709" w:gutter="0"/>
          <w:cols w:space="708"/>
          <w:docGrid w:linePitch="299"/>
        </w:sectPr>
      </w:pPr>
    </w:p>
    <w:p w14:paraId="246BC223" w14:textId="009B2A19" w:rsidR="00803656" w:rsidRPr="00D7124A" w:rsidRDefault="00803656" w:rsidP="00B828FF">
      <w:pPr>
        <w:pStyle w:val="Heading2"/>
        <w:rPr>
          <w:rStyle w:val="Heading20"/>
          <w:lang w:val="en-US"/>
        </w:rPr>
      </w:pPr>
      <w:bookmarkStart w:id="1697" w:name="_Ref530735088"/>
      <w:bookmarkStart w:id="1698" w:name="_Toc11410779"/>
      <w:bookmarkStart w:id="1699" w:name="_Hlk501015140"/>
      <w:r w:rsidRPr="00D7124A">
        <w:rPr>
          <w:rStyle w:val="Heading20"/>
          <w:lang w:val="en-US"/>
        </w:rPr>
        <w:t xml:space="preserve">Burdekin </w:t>
      </w:r>
      <w:bookmarkEnd w:id="1697"/>
      <w:r w:rsidR="00196402">
        <w:rPr>
          <w:rStyle w:val="Heading20"/>
          <w:lang w:val="en-US"/>
        </w:rPr>
        <w:t>region</w:t>
      </w:r>
      <w:bookmarkEnd w:id="1698"/>
    </w:p>
    <w:bookmarkEnd w:id="1699"/>
    <w:p w14:paraId="47D49EF8" w14:textId="28F2E76D" w:rsidR="00431234" w:rsidRPr="0018413E" w:rsidRDefault="00431234" w:rsidP="00431234">
      <w:pPr>
        <w:rPr>
          <w:rFonts w:cs="Arial"/>
          <w:szCs w:val="22"/>
          <w:lang w:val="en-AU"/>
        </w:rPr>
      </w:pPr>
      <w:r w:rsidRPr="0018413E">
        <w:rPr>
          <w:rFonts w:cs="Arial"/>
          <w:szCs w:val="22"/>
          <w:lang w:val="en-AU"/>
        </w:rPr>
        <w:t>Three</w:t>
      </w:r>
      <w:r w:rsidRPr="0018413E">
        <w:rPr>
          <w:szCs w:val="22"/>
          <w:lang w:val="en-AU"/>
        </w:rPr>
        <w:t xml:space="preserve"> stations were sampled in the Burdekin focus area three times per year until the end of 2014</w:t>
      </w:r>
      <w:r w:rsidRPr="0018413E">
        <w:rPr>
          <w:rFonts w:cs="Arial"/>
          <w:szCs w:val="22"/>
          <w:lang w:val="en-AU"/>
        </w:rPr>
        <w:t xml:space="preserve">. The current </w:t>
      </w:r>
      <w:r w:rsidRPr="0018413E">
        <w:rPr>
          <w:szCs w:val="22"/>
          <w:lang w:val="en-AU"/>
        </w:rPr>
        <w:t>sampling design</w:t>
      </w:r>
      <w:r w:rsidRPr="0018413E">
        <w:rPr>
          <w:rFonts w:cs="Arial"/>
          <w:szCs w:val="22"/>
          <w:lang w:val="en-AU"/>
        </w:rPr>
        <w:t xml:space="preserve"> includes 15 stations that are sampled up to </w:t>
      </w:r>
      <w:r w:rsidR="007B7D99">
        <w:rPr>
          <w:rFonts w:cs="Arial"/>
          <w:szCs w:val="22"/>
          <w:lang w:val="en-AU"/>
        </w:rPr>
        <w:t>nine</w:t>
      </w:r>
      <w:r w:rsidR="007B7D99" w:rsidRPr="0018413E">
        <w:rPr>
          <w:rFonts w:cs="Arial"/>
          <w:szCs w:val="22"/>
          <w:lang w:val="en-AU"/>
        </w:rPr>
        <w:t xml:space="preserve"> </w:t>
      </w:r>
      <w:r w:rsidRPr="0018413E">
        <w:rPr>
          <w:rFonts w:cs="Arial"/>
          <w:szCs w:val="22"/>
          <w:lang w:val="en-AU"/>
        </w:rPr>
        <w:t xml:space="preserve">times per year, with </w:t>
      </w:r>
      <w:r w:rsidR="007B7D99">
        <w:rPr>
          <w:rFonts w:cs="Arial"/>
          <w:szCs w:val="22"/>
          <w:lang w:val="en-AU"/>
        </w:rPr>
        <w:t>six</w:t>
      </w:r>
      <w:r w:rsidR="007B7D99" w:rsidRPr="0018413E">
        <w:rPr>
          <w:rFonts w:cs="Arial"/>
          <w:szCs w:val="22"/>
          <w:lang w:val="en-AU"/>
        </w:rPr>
        <w:t xml:space="preserve"> </w:t>
      </w:r>
      <w:r w:rsidRPr="0018413E">
        <w:rPr>
          <w:rFonts w:cs="Arial"/>
          <w:szCs w:val="22"/>
          <w:lang w:val="en-AU"/>
        </w:rPr>
        <w:t xml:space="preserve">stations sampled during both the dry and wet season, and </w:t>
      </w:r>
      <w:r w:rsidR="007B7D99">
        <w:rPr>
          <w:rFonts w:cs="Arial"/>
          <w:szCs w:val="22"/>
          <w:lang w:val="en-AU"/>
        </w:rPr>
        <w:t>nine stations</w:t>
      </w:r>
      <w:r w:rsidRPr="0018413E">
        <w:rPr>
          <w:rFonts w:cs="Arial"/>
          <w:szCs w:val="22"/>
          <w:lang w:val="en-AU"/>
        </w:rPr>
        <w:t xml:space="preserve"> during the wet season (Appendix C, Table C-1). The sampling locations in this new design are located in a river mouth to open coastal water transect (</w:t>
      </w:r>
      <w:r w:rsidRPr="0018413E">
        <w:rPr>
          <w:rFonts w:cs="Arial"/>
          <w:szCs w:val="22"/>
          <w:lang w:val="en-AU"/>
        </w:rPr>
        <w:fldChar w:fldCharType="begin"/>
      </w:r>
      <w:r w:rsidRPr="0018413E">
        <w:rPr>
          <w:rFonts w:cs="Arial"/>
          <w:szCs w:val="22"/>
          <w:lang w:val="en-AU"/>
        </w:rPr>
        <w:instrText xml:space="preserve"> REF _Ref496213474 \h  \* MERGEFORMAT </w:instrText>
      </w:r>
      <w:r w:rsidRPr="0018413E">
        <w:rPr>
          <w:rFonts w:cs="Arial"/>
          <w:szCs w:val="22"/>
          <w:lang w:val="en-AU"/>
        </w:rPr>
      </w:r>
      <w:r w:rsidRPr="0018413E">
        <w:rPr>
          <w:rFonts w:cs="Arial"/>
          <w:szCs w:val="22"/>
          <w:lang w:val="en-AU"/>
        </w:rPr>
        <w:fldChar w:fldCharType="separate"/>
      </w:r>
      <w:r w:rsidR="00335316" w:rsidRPr="009A6B09">
        <w:t xml:space="preserve">Figure </w:t>
      </w:r>
      <w:r w:rsidR="00335316">
        <w:rPr>
          <w:noProof/>
        </w:rPr>
        <w:t>5</w:t>
      </w:r>
      <w:r w:rsidR="00335316">
        <w:rPr>
          <w:noProof/>
        </w:rPr>
        <w:noBreakHyphen/>
        <w:t>47</w:t>
      </w:r>
      <w:r w:rsidRPr="0018413E">
        <w:rPr>
          <w:rFonts w:cs="Arial"/>
          <w:szCs w:val="22"/>
          <w:lang w:val="en-AU"/>
        </w:rPr>
        <w:fldChar w:fldCharType="end"/>
      </w:r>
      <w:r w:rsidRPr="0018413E">
        <w:rPr>
          <w:rFonts w:cs="Arial"/>
          <w:szCs w:val="22"/>
          <w:lang w:val="en-AU"/>
        </w:rPr>
        <w:t xml:space="preserve">). </w:t>
      </w:r>
    </w:p>
    <w:p w14:paraId="38F6D1B9" w14:textId="77777777" w:rsidR="009D46D4" w:rsidRDefault="004010CE" w:rsidP="00875BFC">
      <w:pPr>
        <w:rPr>
          <w:lang w:val="en-AU"/>
        </w:rPr>
      </w:pPr>
      <w:r>
        <w:rPr>
          <w:noProof/>
          <w:lang w:val="en-AU" w:eastAsia="en-AU"/>
        </w:rPr>
        <mc:AlternateContent>
          <mc:Choice Requires="wps">
            <w:drawing>
              <wp:inline distT="0" distB="0" distL="0" distR="0" wp14:anchorId="42B52D1E" wp14:editId="3B90B183">
                <wp:extent cx="5705475" cy="4343400"/>
                <wp:effectExtent l="0" t="0" r="0" b="0"/>
                <wp:docPr id="7177" name="Text Box 7177"/>
                <wp:cNvGraphicFramePr/>
                <a:graphic xmlns:a="http://schemas.openxmlformats.org/drawingml/2006/main">
                  <a:graphicData uri="http://schemas.microsoft.com/office/word/2010/wordprocessingShape">
                    <wps:wsp>
                      <wps:cNvSpPr txBox="1"/>
                      <wps:spPr>
                        <a:xfrm>
                          <a:off x="0" y="0"/>
                          <a:ext cx="5705475" cy="4343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3482D0" w14:textId="73D942F1" w:rsidR="008A7E23" w:rsidRDefault="008A7E23" w:rsidP="004010CE">
                            <w:pPr>
                              <w:jc w:val="center"/>
                            </w:pPr>
                            <w:r>
                              <w:rPr>
                                <w:noProof/>
                                <w:lang w:val="en-AU" w:eastAsia="en-AU"/>
                              </w:rPr>
                              <w:drawing>
                                <wp:inline distT="0" distB="0" distL="0" distR="0" wp14:anchorId="70EA18F3" wp14:editId="6C70D060">
                                  <wp:extent cx="2807970" cy="3924935"/>
                                  <wp:effectExtent l="0" t="0" r="0" b="0"/>
                                  <wp:docPr id="7206" name="Picture 7206" descr="Sampling sites in the Burdekin focus area, shown with the water body boundaries." title="Sampling sites in the Burdekin focus area, shown with the water body boundaries."/>
                                  <wp:cNvGraphicFramePr/>
                                  <a:graphic xmlns:a="http://schemas.openxmlformats.org/drawingml/2006/main">
                                    <a:graphicData uri="http://schemas.openxmlformats.org/drawingml/2006/picture">
                                      <pic:pic xmlns:pic="http://schemas.openxmlformats.org/drawingml/2006/picture">
                                        <pic:nvPicPr>
                                          <pic:cNvPr id="7206" name="Picture 7206" descr="Map showing MMP sampling sites in the Burdekin focus area shown with the water body boundaries." title="MMP sampling sites in the Burdekin focus area shown with the water body boundaries."/>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807970" cy="3924935"/>
                                          </a:xfrm>
                                          <a:prstGeom prst="rect">
                                            <a:avLst/>
                                          </a:prstGeom>
                                          <a:ln>
                                            <a:noFill/>
                                          </a:ln>
                                          <a:extLst>
                                            <a:ext uri="{53640926-AAD7-44D8-BBD7-CCE9431645EC}">
                                              <a14:shadowObscured xmlns:a14="http://schemas.microsoft.com/office/drawing/2010/main"/>
                                            </a:ext>
                                          </a:extLst>
                                        </pic:spPr>
                                      </pic:pic>
                                    </a:graphicData>
                                  </a:graphic>
                                </wp:inline>
                              </w:drawing>
                            </w:r>
                          </w:p>
                          <w:p w14:paraId="33932E9B" w14:textId="5A7F8B1F" w:rsidR="008A7E23" w:rsidRDefault="008A7E23" w:rsidP="004010CE">
                            <w:pPr>
                              <w:pStyle w:val="Figure"/>
                            </w:pPr>
                            <w:bookmarkStart w:id="1700" w:name="_Ref496213474"/>
                            <w:bookmarkStart w:id="1701" w:name="_Toc10536253"/>
                            <w:r w:rsidRPr="009A6B09">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47</w:t>
                            </w:r>
                            <w:r>
                              <w:fldChar w:fldCharType="end"/>
                            </w:r>
                            <w:bookmarkEnd w:id="1700"/>
                            <w:r w:rsidRPr="009A6B09">
                              <w:t xml:space="preserve">: </w:t>
                            </w:r>
                            <w:r>
                              <w:t>S</w:t>
                            </w:r>
                            <w:r w:rsidRPr="009A6B09">
                              <w:t>ampling sites in the Burdekin focus area</w:t>
                            </w:r>
                            <w:r>
                              <w:t>,</w:t>
                            </w:r>
                            <w:r w:rsidRPr="009A6B09">
                              <w:t xml:space="preserve"> shown with the water body boundaries.</w:t>
                            </w:r>
                            <w:bookmarkEnd w:id="1701"/>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2B52D1E" id="Text Box 7177" o:spid="_x0000_s1054" type="#_x0000_t202" style="width:449.25pt;height:3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" filled="f" stroked="f" strokeweight=".5pt">
                <v:textbox>
                  <w:txbxContent>
                    <w:p w14:paraId="173482D0" w14:textId="73D942F1" w:rsidR="008A7E23" w:rsidRDefault="008A7E23" w:rsidP="004010CE">
                      <w:pPr>
                        <w:jc w:val="center"/>
                      </w:pPr>
                      <w:r>
                        <w:rPr>
                          <w:noProof/>
                          <w:lang w:val="en-AU" w:eastAsia="en-AU"/>
                        </w:rPr>
                        <w:drawing>
                          <wp:inline distT="0" distB="0" distL="0" distR="0" wp14:anchorId="70EA18F3" wp14:editId="6C70D060">
                            <wp:extent cx="2807970" cy="3924935"/>
                            <wp:effectExtent l="0" t="0" r="0" b="0"/>
                            <wp:docPr id="7206" name="Picture 7206" descr="Sampling sites in the Burdekin focus area, shown with the water body boundaries." title="Sampling sites in the Burdekin focus area, shown with the water body boundaries."/>
                            <wp:cNvGraphicFramePr/>
                            <a:graphic xmlns:a="http://schemas.openxmlformats.org/drawingml/2006/main">
                              <a:graphicData uri="http://schemas.openxmlformats.org/drawingml/2006/picture">
                                <pic:pic xmlns:pic="http://schemas.openxmlformats.org/drawingml/2006/picture">
                                  <pic:nvPicPr>
                                    <pic:cNvPr id="7206" name="Picture 7206" descr="Map showing MMP sampling sites in the Burdekin focus area shown with the water body boundaries." title="MMP sampling sites in the Burdekin focus area shown with the water body boundaries."/>
                                    <pic:cNvPicPr/>
                                  </pic:nvPicPr>
                                  <pic:blipFill rotWithShape="1">
                                    <a:blip r:embed="rId165" cstate="print">
                                      <a:extLst>
                                        <a:ext uri="{28A0092B-C50C-407E-A947-70E740481C1C}">
                                          <a14:useLocalDpi xmlns:a14="http://schemas.microsoft.com/office/drawing/2010/main" val="0"/>
                                        </a:ext>
                                      </a:extLst>
                                    </a:blip>
                                    <a:srcRect/>
                                    <a:stretch/>
                                  </pic:blipFill>
                                  <pic:spPr bwMode="auto">
                                    <a:xfrm>
                                      <a:off x="0" y="0"/>
                                      <a:ext cx="2807970" cy="3924935"/>
                                    </a:xfrm>
                                    <a:prstGeom prst="rect">
                                      <a:avLst/>
                                    </a:prstGeom>
                                    <a:ln>
                                      <a:noFill/>
                                    </a:ln>
                                    <a:extLst>
                                      <a:ext uri="{53640926-AAD7-44D8-BBD7-CCE9431645EC}">
                                        <a14:shadowObscured xmlns:a14="http://schemas.microsoft.com/office/drawing/2010/main"/>
                                      </a:ext>
                                    </a:extLst>
                                  </pic:spPr>
                                </pic:pic>
                              </a:graphicData>
                            </a:graphic>
                          </wp:inline>
                        </w:drawing>
                      </w:r>
                    </w:p>
                    <w:p w14:paraId="33932E9B" w14:textId="5A7F8B1F" w:rsidR="008A7E23" w:rsidRDefault="008A7E23" w:rsidP="004010CE">
                      <w:pPr>
                        <w:pStyle w:val="Figure"/>
                      </w:pPr>
                      <w:bookmarkStart w:id="1702" w:name="_Ref496213474"/>
                      <w:bookmarkStart w:id="1703" w:name="_Toc10536253"/>
                      <w:r w:rsidRPr="009A6B09">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47</w:t>
                      </w:r>
                      <w:r>
                        <w:fldChar w:fldCharType="end"/>
                      </w:r>
                      <w:bookmarkEnd w:id="1702"/>
                      <w:r w:rsidRPr="009A6B09">
                        <w:t xml:space="preserve">: </w:t>
                      </w:r>
                      <w:r>
                        <w:t>S</w:t>
                      </w:r>
                      <w:r w:rsidRPr="009A6B09">
                        <w:t>ampling sites in the Burdekin focus area</w:t>
                      </w:r>
                      <w:r>
                        <w:t>,</w:t>
                      </w:r>
                      <w:r w:rsidRPr="009A6B09">
                        <w:t xml:space="preserve"> shown with the water body boundaries.</w:t>
                      </w:r>
                      <w:bookmarkEnd w:id="1703"/>
                    </w:p>
                  </w:txbxContent>
                </v:textbox>
                <w10:anchorlock/>
              </v:shape>
            </w:pict>
          </mc:Fallback>
        </mc:AlternateContent>
      </w:r>
    </w:p>
    <w:p w14:paraId="62149314" w14:textId="2F84E72B" w:rsidR="0070584A" w:rsidRDefault="00803656" w:rsidP="00E37612">
      <w:pPr>
        <w:rPr>
          <w:lang w:val="en-AU"/>
        </w:rPr>
      </w:pPr>
      <w:bookmarkStart w:id="1704" w:name="_Hlk501015051"/>
      <w:r w:rsidRPr="0018413E">
        <w:rPr>
          <w:rFonts w:eastAsia="Calibri"/>
          <w:lang w:val="en-AU"/>
        </w:rPr>
        <w:t xml:space="preserve">Rainfall for the Burdekin Basin </w:t>
      </w:r>
      <w:r w:rsidR="005E4F00" w:rsidRPr="0018413E">
        <w:rPr>
          <w:rFonts w:eastAsia="Calibri"/>
          <w:lang w:val="en-AU"/>
        </w:rPr>
        <w:t>w</w:t>
      </w:r>
      <w:r w:rsidR="00E37612" w:rsidRPr="0018413E">
        <w:rPr>
          <w:rFonts w:eastAsia="Calibri"/>
          <w:lang w:val="en-AU"/>
        </w:rPr>
        <w:t>as</w:t>
      </w:r>
      <w:r w:rsidR="005E4F00" w:rsidRPr="0018413E">
        <w:rPr>
          <w:rFonts w:eastAsia="Calibri"/>
          <w:lang w:val="en-AU"/>
        </w:rPr>
        <w:t xml:space="preserve"> generally l</w:t>
      </w:r>
      <w:r w:rsidRPr="0018413E">
        <w:rPr>
          <w:rFonts w:eastAsia="Calibri"/>
          <w:lang w:val="en-AU"/>
        </w:rPr>
        <w:t>ow in 201</w:t>
      </w:r>
      <w:r w:rsidR="004152ED" w:rsidRPr="0018413E">
        <w:rPr>
          <w:rFonts w:eastAsia="Calibri"/>
          <w:lang w:val="en-AU"/>
        </w:rPr>
        <w:t>7</w:t>
      </w:r>
      <w:r w:rsidR="005E2D44" w:rsidRPr="0018413E">
        <w:rPr>
          <w:color w:val="000000" w:themeColor="text1"/>
          <w:szCs w:val="22"/>
          <w:lang w:val="en-AU"/>
        </w:rPr>
        <w:t>–</w:t>
      </w:r>
      <w:r w:rsidRPr="0018413E">
        <w:rPr>
          <w:rFonts w:eastAsia="Calibri"/>
          <w:lang w:val="en-AU"/>
        </w:rPr>
        <w:t>1</w:t>
      </w:r>
      <w:r w:rsidR="004152ED" w:rsidRPr="0018413E">
        <w:rPr>
          <w:rFonts w:eastAsia="Calibri"/>
          <w:lang w:val="en-AU"/>
        </w:rPr>
        <w:t>8</w:t>
      </w:r>
      <w:r w:rsidRPr="0018413E">
        <w:rPr>
          <w:rFonts w:eastAsia="Calibri"/>
          <w:lang w:val="en-AU"/>
        </w:rPr>
        <w:t xml:space="preserve"> in all catchments</w:t>
      </w:r>
      <w:r w:rsidR="00781633" w:rsidRPr="0018413E">
        <w:rPr>
          <w:rFonts w:eastAsia="Calibri"/>
          <w:lang w:val="en-AU"/>
        </w:rPr>
        <w:t>, which is r</w:t>
      </w:r>
      <w:r w:rsidRPr="0018413E">
        <w:rPr>
          <w:rFonts w:eastAsia="Calibri"/>
          <w:lang w:val="en-AU"/>
        </w:rPr>
        <w:t xml:space="preserve">eflected in </w:t>
      </w:r>
      <w:r w:rsidR="004152ED" w:rsidRPr="0018413E">
        <w:rPr>
          <w:rFonts w:eastAsia="Calibri"/>
          <w:lang w:val="en-AU"/>
        </w:rPr>
        <w:t xml:space="preserve">annual discharge close to </w:t>
      </w:r>
      <w:r w:rsidR="00A902EB" w:rsidRPr="0018413E">
        <w:rPr>
          <w:rFonts w:eastAsia="Calibri"/>
          <w:lang w:val="en-AU"/>
        </w:rPr>
        <w:t xml:space="preserve">the </w:t>
      </w:r>
      <w:r w:rsidR="00781633" w:rsidRPr="0018413E">
        <w:rPr>
          <w:rFonts w:eastAsia="Calibri"/>
          <w:lang w:val="en-AU"/>
        </w:rPr>
        <w:t xml:space="preserve">long-term median </w:t>
      </w:r>
      <w:r w:rsidRPr="0018413E">
        <w:rPr>
          <w:rFonts w:eastAsia="Calibri"/>
          <w:lang w:val="en-AU"/>
        </w:rPr>
        <w:t>(</w:t>
      </w:r>
      <w:r w:rsidR="00720EDF" w:rsidRPr="0018413E">
        <w:rPr>
          <w:rFonts w:eastAsia="Calibri"/>
          <w:lang w:val="en-AU"/>
        </w:rPr>
        <w:fldChar w:fldCharType="begin"/>
      </w:r>
      <w:r w:rsidRPr="0018413E">
        <w:rPr>
          <w:rFonts w:eastAsia="Calibri"/>
          <w:lang w:val="en-AU"/>
        </w:rPr>
        <w:instrText xml:space="preserve"> REF _Ref459152412 \h </w:instrText>
      </w:r>
      <w:r w:rsidR="0018413E">
        <w:rPr>
          <w:rFonts w:eastAsia="Calibri"/>
          <w:lang w:val="en-AU"/>
        </w:rPr>
        <w:instrText xml:space="preserve"> \* MERGEFORMAT </w:instrText>
      </w:r>
      <w:r w:rsidR="00720EDF" w:rsidRPr="0018413E">
        <w:rPr>
          <w:rFonts w:eastAsia="Calibri"/>
          <w:lang w:val="en-AU"/>
        </w:rPr>
      </w:r>
      <w:r w:rsidR="00720EDF" w:rsidRPr="0018413E">
        <w:rPr>
          <w:rFonts w:eastAsia="Calibri"/>
          <w:lang w:val="en-AU"/>
        </w:rPr>
        <w:fldChar w:fldCharType="separate"/>
      </w:r>
      <w:r w:rsidR="00335316" w:rsidRPr="0018413E">
        <w:t xml:space="preserve">Figure </w:t>
      </w:r>
      <w:r w:rsidR="00335316">
        <w:rPr>
          <w:noProof/>
        </w:rPr>
        <w:t>5</w:t>
      </w:r>
      <w:r w:rsidR="00335316">
        <w:rPr>
          <w:noProof/>
        </w:rPr>
        <w:noBreakHyphen/>
        <w:t>48</w:t>
      </w:r>
      <w:r w:rsidR="00720EDF" w:rsidRPr="0018413E">
        <w:rPr>
          <w:rFonts w:eastAsia="Calibri"/>
          <w:lang w:val="en-AU"/>
        </w:rPr>
        <w:fldChar w:fldCharType="end"/>
      </w:r>
      <w:r w:rsidRPr="0018413E">
        <w:rPr>
          <w:rFonts w:eastAsia="Calibri"/>
          <w:lang w:val="en-AU"/>
        </w:rPr>
        <w:t xml:space="preserve">). This contrasts substantively with the flow conditions between 2007 to 2012 (Table </w:t>
      </w:r>
      <w:r w:rsidR="004152ED" w:rsidRPr="0018413E">
        <w:rPr>
          <w:rFonts w:eastAsia="Calibri"/>
          <w:lang w:val="en-AU"/>
        </w:rPr>
        <w:t>E</w:t>
      </w:r>
      <w:r w:rsidRPr="0018413E">
        <w:rPr>
          <w:rFonts w:eastAsia="Calibri"/>
          <w:lang w:val="en-AU"/>
        </w:rPr>
        <w:t>-1) when</w:t>
      </w:r>
      <w:r w:rsidRPr="0018413E">
        <w:rPr>
          <w:lang w:val="en-AU"/>
        </w:rPr>
        <w:t xml:space="preserve"> annual discharge from the Burdekin River was</w:t>
      </w:r>
      <w:r w:rsidR="004152ED" w:rsidRPr="0018413E">
        <w:rPr>
          <w:lang w:val="en-AU"/>
        </w:rPr>
        <w:t xml:space="preserve"> well</w:t>
      </w:r>
      <w:r w:rsidRPr="0018413E">
        <w:rPr>
          <w:lang w:val="en-AU"/>
        </w:rPr>
        <w:t xml:space="preserve"> above median levels</w:t>
      </w:r>
      <w:r w:rsidR="00F568FD" w:rsidRPr="0018413E">
        <w:rPr>
          <w:lang w:val="en-AU"/>
        </w:rPr>
        <w:t xml:space="preserve">, followed by </w:t>
      </w:r>
      <w:r w:rsidR="004152ED" w:rsidRPr="0018413E">
        <w:rPr>
          <w:lang w:val="en-AU"/>
        </w:rPr>
        <w:t>several drier-than-average years from</w:t>
      </w:r>
      <w:r w:rsidR="00E37612" w:rsidRPr="0018413E">
        <w:rPr>
          <w:lang w:val="en-AU"/>
        </w:rPr>
        <w:t xml:space="preserve"> </w:t>
      </w:r>
      <w:r w:rsidRPr="0018413E">
        <w:rPr>
          <w:lang w:val="en-AU"/>
        </w:rPr>
        <w:t>2013</w:t>
      </w:r>
      <w:r w:rsidR="007B7D99">
        <w:rPr>
          <w:lang w:val="en-AU"/>
        </w:rPr>
        <w:t xml:space="preserve"> to</w:t>
      </w:r>
      <w:r w:rsidR="004152ED" w:rsidRPr="0018413E">
        <w:rPr>
          <w:lang w:val="en-AU"/>
        </w:rPr>
        <w:t xml:space="preserve"> </w:t>
      </w:r>
      <w:r w:rsidR="00F568FD" w:rsidRPr="0018413E">
        <w:rPr>
          <w:lang w:val="en-AU"/>
        </w:rPr>
        <w:t>201</w:t>
      </w:r>
      <w:r w:rsidR="005E4F00" w:rsidRPr="0018413E">
        <w:rPr>
          <w:lang w:val="en-AU"/>
        </w:rPr>
        <w:t>7</w:t>
      </w:r>
      <w:r w:rsidRPr="0018413E">
        <w:rPr>
          <w:lang w:val="en-AU"/>
        </w:rPr>
        <w:t xml:space="preserve"> (</w:t>
      </w:r>
      <w:r w:rsidR="00720EDF" w:rsidRPr="0018413E">
        <w:rPr>
          <w:lang w:val="en-AU"/>
        </w:rPr>
        <w:fldChar w:fldCharType="begin"/>
      </w:r>
      <w:r w:rsidRPr="0018413E">
        <w:rPr>
          <w:lang w:val="en-AU"/>
        </w:rPr>
        <w:instrText xml:space="preserve"> REF _Ref459152412 \h </w:instrText>
      </w:r>
      <w:r w:rsidR="00285076" w:rsidRPr="0018413E">
        <w:rPr>
          <w:lang w:val="en-AU"/>
        </w:rPr>
        <w:instrText xml:space="preserve"> \* MERGEFORMAT </w:instrText>
      </w:r>
      <w:r w:rsidR="00720EDF" w:rsidRPr="0018413E">
        <w:rPr>
          <w:lang w:val="en-AU"/>
        </w:rPr>
      </w:r>
      <w:r w:rsidR="00720EDF" w:rsidRPr="0018413E">
        <w:rPr>
          <w:lang w:val="en-AU"/>
        </w:rPr>
        <w:fldChar w:fldCharType="separate"/>
      </w:r>
      <w:r w:rsidR="00335316" w:rsidRPr="0018413E">
        <w:t xml:space="preserve">Figure </w:t>
      </w:r>
      <w:r w:rsidR="00335316">
        <w:rPr>
          <w:noProof/>
        </w:rPr>
        <w:t>5</w:t>
      </w:r>
      <w:r w:rsidR="00335316">
        <w:rPr>
          <w:noProof/>
        </w:rPr>
        <w:noBreakHyphen/>
        <w:t>48</w:t>
      </w:r>
      <w:r w:rsidR="00720EDF" w:rsidRPr="0018413E">
        <w:rPr>
          <w:lang w:val="en-AU"/>
        </w:rPr>
        <w:fldChar w:fldCharType="end"/>
      </w:r>
      <w:r w:rsidR="00E37612" w:rsidRPr="0018413E">
        <w:rPr>
          <w:lang w:val="en-AU"/>
        </w:rPr>
        <w:t>).</w:t>
      </w:r>
      <w:r w:rsidR="00E37612">
        <w:rPr>
          <w:lang w:val="en-AU"/>
        </w:rPr>
        <w:t xml:space="preserve"> </w:t>
      </w:r>
    </w:p>
    <w:p w14:paraId="42CA0072" w14:textId="4DB7D7C7" w:rsidR="00431234" w:rsidRDefault="004B643A" w:rsidP="00644A76">
      <w:r w:rsidRPr="00E37612">
        <w:rPr>
          <w:noProof/>
          <w:lang w:val="en-AU" w:eastAsia="en-AU"/>
        </w:rPr>
        <mc:AlternateContent>
          <mc:Choice Requires="wps">
            <w:drawing>
              <wp:anchor distT="0" distB="0" distL="114300" distR="114300" simplePos="0" relativeHeight="251866112" behindDoc="0" locked="0" layoutInCell="1" allowOverlap="0" wp14:anchorId="4363ED1E" wp14:editId="66466263">
                <wp:simplePos x="0" y="0"/>
                <wp:positionH relativeFrom="margin">
                  <wp:align>center</wp:align>
                </wp:positionH>
                <wp:positionV relativeFrom="margin">
                  <wp:align>top</wp:align>
                </wp:positionV>
                <wp:extent cx="5716270" cy="3019425"/>
                <wp:effectExtent l="0" t="0" r="0" b="0"/>
                <wp:wrapTopAndBottom/>
                <wp:docPr id="7178" name="Text Box 7178"/>
                <wp:cNvGraphicFramePr/>
                <a:graphic xmlns:a="http://schemas.openxmlformats.org/drawingml/2006/main">
                  <a:graphicData uri="http://schemas.microsoft.com/office/word/2010/wordprocessingShape">
                    <wps:wsp>
                      <wps:cNvSpPr txBox="1"/>
                      <wps:spPr>
                        <a:xfrm>
                          <a:off x="0" y="0"/>
                          <a:ext cx="5716270" cy="3019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81334EA" w14:textId="664376E8" w:rsidR="008A7E23" w:rsidRDefault="008A7E23" w:rsidP="00E37612">
                            <w:pPr>
                              <w:jc w:val="center"/>
                            </w:pPr>
                            <w:r>
                              <w:rPr>
                                <w:noProof/>
                                <w:lang w:val="en-AU" w:eastAsia="en-AU"/>
                              </w:rPr>
                              <w:drawing>
                                <wp:inline distT="0" distB="0" distL="0" distR="0" wp14:anchorId="45359EF6" wp14:editId="4041A5C4">
                                  <wp:extent cx="5525770" cy="2125343"/>
                                  <wp:effectExtent l="0" t="0" r="0" b="8890"/>
                                  <wp:docPr id="7207" name="Picture 7207" descr="Discharge for the Burdekin River (Clare gauge). Daily (blue) and water year (October to September, red) discharge is shown. Red dashed line represents the long-term median annual discharge. Please note as this is the combined discharge, high flows in one river will not necessarily be visible in the graph." title="Burdekin dis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BurdekinDischarge.pn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5525770" cy="2125343"/>
                                          </a:xfrm>
                                          <a:prstGeom prst="rect">
                                            <a:avLst/>
                                          </a:prstGeom>
                                        </pic:spPr>
                                      </pic:pic>
                                    </a:graphicData>
                                  </a:graphic>
                                </wp:inline>
                              </w:drawing>
                            </w:r>
                          </w:p>
                          <w:p w14:paraId="238FC1FD" w14:textId="0174E55B" w:rsidR="008A7E23" w:rsidRPr="0018413E" w:rsidRDefault="008A7E23" w:rsidP="00E37612">
                            <w:pPr>
                              <w:pStyle w:val="Figure"/>
                              <w:rPr>
                                <w:vanish/>
                                <w:specVanish/>
                              </w:rPr>
                            </w:pPr>
                            <w:bookmarkStart w:id="1705" w:name="_Ref459152412"/>
                            <w:bookmarkStart w:id="1706" w:name="_Toc10536254"/>
                            <w:bookmarkStart w:id="1707" w:name="_Toc436913490"/>
                            <w:r w:rsidRPr="0018413E">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48</w:t>
                            </w:r>
                            <w:r>
                              <w:fldChar w:fldCharType="end"/>
                            </w:r>
                            <w:bookmarkEnd w:id="1705"/>
                            <w:r w:rsidRPr="0018413E">
                              <w:t>: Discharge for the Burdekin River (Clare gauge).</w:t>
                            </w:r>
                            <w:bookmarkEnd w:id="1706"/>
                          </w:p>
                          <w:p w14:paraId="23B15F19" w14:textId="5D11CDF1" w:rsidR="008A7E23" w:rsidRDefault="008A7E23" w:rsidP="00E37612">
                            <w:pPr>
                              <w:pStyle w:val="Figure"/>
                            </w:pPr>
                            <w:r w:rsidRPr="0018413E">
                              <w:rPr>
                                <w:rStyle w:val="IntenseReference"/>
                                <w:rFonts w:eastAsiaTheme="majorEastAsia"/>
                                <w:bCs w:val="0"/>
                                <w:color w:val="auto"/>
                              </w:rPr>
                              <w:t xml:space="preserve"> Daily (blue) and water year (October to September, red) discharge is shown. Red dashed line represents the long-term median annual discharge.</w:t>
                            </w:r>
                            <w:bookmarkEnd w:id="1707"/>
                            <w:r w:rsidRPr="0018413E">
                              <w:t xml:space="preserve"> Please note as this is the combined discharge, high flows in one river will not necessarily be visible in the 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63ED1E" id="Text Box 7178" o:spid="_x0000_s1055" type="#_x0000_t202" style="position:absolute;left:0;text-align:left;margin-left:0;margin-top:0;width:450.1pt;height:237.75pt;z-index:251866112;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" o:allowoverlap="f" filled="f" stroked="f" strokeweight=".5pt">
                <v:textbox>
                  <w:txbxContent>
                    <w:p w14:paraId="181334EA" w14:textId="664376E8" w:rsidR="008A7E23" w:rsidRDefault="008A7E23" w:rsidP="00E37612">
                      <w:pPr>
                        <w:jc w:val="center"/>
                      </w:pPr>
                      <w:r>
                        <w:rPr>
                          <w:noProof/>
                          <w:lang w:val="en-AU" w:eastAsia="en-AU"/>
                        </w:rPr>
                        <w:drawing>
                          <wp:inline distT="0" distB="0" distL="0" distR="0" wp14:anchorId="45359EF6" wp14:editId="4041A5C4">
                            <wp:extent cx="5525770" cy="2125343"/>
                            <wp:effectExtent l="0" t="0" r="0" b="8890"/>
                            <wp:docPr id="7207" name="Picture 7207" descr="Discharge for the Burdekin River (Clare gauge). Daily (blue) and water year (October to September, red) discharge is shown. Red dashed line represents the long-term median annual discharge. Please note as this is the combined discharge, high flows in one river will not necessarily be visible in the graph." title="Burdekin dis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BurdekinDischarge.pn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5525770" cy="2125343"/>
                                    </a:xfrm>
                                    <a:prstGeom prst="rect">
                                      <a:avLst/>
                                    </a:prstGeom>
                                  </pic:spPr>
                                </pic:pic>
                              </a:graphicData>
                            </a:graphic>
                          </wp:inline>
                        </w:drawing>
                      </w:r>
                    </w:p>
                    <w:p w14:paraId="238FC1FD" w14:textId="0174E55B" w:rsidR="008A7E23" w:rsidRPr="0018413E" w:rsidRDefault="008A7E23" w:rsidP="00E37612">
                      <w:pPr>
                        <w:pStyle w:val="Figure"/>
                        <w:rPr>
                          <w:vanish/>
                          <w:specVanish/>
                        </w:rPr>
                      </w:pPr>
                      <w:bookmarkStart w:id="1708" w:name="_Ref459152412"/>
                      <w:bookmarkStart w:id="1709" w:name="_Toc10536254"/>
                      <w:bookmarkStart w:id="1710" w:name="_Toc436913490"/>
                      <w:r w:rsidRPr="0018413E">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48</w:t>
                      </w:r>
                      <w:r>
                        <w:fldChar w:fldCharType="end"/>
                      </w:r>
                      <w:bookmarkEnd w:id="1708"/>
                      <w:r w:rsidRPr="0018413E">
                        <w:t>: Discharge for the Burdekin River (Clare gauge).</w:t>
                      </w:r>
                      <w:bookmarkEnd w:id="1709"/>
                    </w:p>
                    <w:p w14:paraId="23B15F19" w14:textId="5D11CDF1" w:rsidR="008A7E23" w:rsidRDefault="008A7E23" w:rsidP="00E37612">
                      <w:pPr>
                        <w:pStyle w:val="Figure"/>
                      </w:pPr>
                      <w:r w:rsidRPr="0018413E">
                        <w:rPr>
                          <w:rStyle w:val="IntenseReference"/>
                          <w:rFonts w:eastAsiaTheme="majorEastAsia"/>
                          <w:bCs w:val="0"/>
                          <w:color w:val="auto"/>
                        </w:rPr>
                        <w:t xml:space="preserve"> Daily (blue) and water year (October to September, red) discharge is shown. Red dashed line represents the long-term median annual discharge.</w:t>
                      </w:r>
                      <w:bookmarkEnd w:id="1710"/>
                      <w:r w:rsidRPr="0018413E">
                        <w:t xml:space="preserve"> Please note as this is the combined discharge, high flows in one river will not necessarily be visible in the graph.</w:t>
                      </w:r>
                    </w:p>
                  </w:txbxContent>
                </v:textbox>
                <w10:wrap type="topAndBottom" anchorx="margin" anchory="margin"/>
              </v:shape>
            </w:pict>
          </mc:Fallback>
        </mc:AlternateContent>
      </w:r>
      <w:bookmarkEnd w:id="1704"/>
      <w:r w:rsidR="00644A76">
        <w:t>The combined discharge and loads calculated for the 201</w:t>
      </w:r>
      <w:r w:rsidR="00BD3DED">
        <w:t>7</w:t>
      </w:r>
      <w:r w:rsidR="007B7D99" w:rsidRPr="007324E8">
        <w:rPr>
          <w:szCs w:val="22"/>
          <w:lang w:val="en-AU"/>
        </w:rPr>
        <w:t>–</w:t>
      </w:r>
      <w:r w:rsidR="00644A76">
        <w:t>1</w:t>
      </w:r>
      <w:r w:rsidR="00BD3DED">
        <w:t>8</w:t>
      </w:r>
      <w:r w:rsidR="00644A76">
        <w:t xml:space="preserve"> water year from the Burdekin and Haughton Basins were </w:t>
      </w:r>
      <w:r w:rsidR="004D508B">
        <w:t xml:space="preserve">around the long-term median and discharge was </w:t>
      </w:r>
      <w:r w:rsidR="00644A76">
        <w:t>the highest since the 2011</w:t>
      </w:r>
      <w:r w:rsidR="007B7D99" w:rsidRPr="007324E8">
        <w:rPr>
          <w:szCs w:val="22"/>
          <w:lang w:val="en-AU"/>
        </w:rPr>
        <w:t>–</w:t>
      </w:r>
      <w:r w:rsidR="00644A76">
        <w:t xml:space="preserve">12 water year </w:t>
      </w:r>
      <w:r w:rsidR="0070584A">
        <w:t>reflecting</w:t>
      </w:r>
      <w:r w:rsidR="00644A76">
        <w:t xml:space="preserve"> a drier period in this region over the past </w:t>
      </w:r>
      <w:r w:rsidR="00BD3DED">
        <w:t>6</w:t>
      </w:r>
      <w:r w:rsidR="00644A76">
        <w:t xml:space="preserve"> years (</w:t>
      </w:r>
      <w:r w:rsidR="00644A76">
        <w:rPr>
          <w:highlight w:val="yellow"/>
        </w:rPr>
        <w:fldChar w:fldCharType="begin"/>
      </w:r>
      <w:r w:rsidR="00644A76">
        <w:rPr>
          <w:highlight w:val="yellow"/>
        </w:rPr>
        <w:instrText xml:space="preserve"> REF _Ref470138243 \h </w:instrText>
      </w:r>
      <w:r w:rsidR="00644A76">
        <w:rPr>
          <w:highlight w:val="yellow"/>
        </w:rPr>
      </w:r>
      <w:r w:rsidR="00644A76">
        <w:rPr>
          <w:highlight w:val="yellow"/>
        </w:rPr>
        <w:fldChar w:fldCharType="separate"/>
      </w:r>
      <w:r w:rsidR="00335316">
        <w:t xml:space="preserve">Figure </w:t>
      </w:r>
      <w:r w:rsidR="00335316">
        <w:rPr>
          <w:noProof/>
        </w:rPr>
        <w:t>5</w:t>
      </w:r>
      <w:r w:rsidR="00335316">
        <w:noBreakHyphen/>
      </w:r>
      <w:r w:rsidR="00335316">
        <w:rPr>
          <w:noProof/>
        </w:rPr>
        <w:t>49</w:t>
      </w:r>
      <w:r w:rsidR="00644A76">
        <w:rPr>
          <w:highlight w:val="yellow"/>
        </w:rPr>
        <w:fldChar w:fldCharType="end"/>
      </w:r>
      <w:r w:rsidR="00644A76">
        <w:t xml:space="preserve">). Indeed, the past </w:t>
      </w:r>
      <w:r w:rsidR="00BD3DED">
        <w:t>6</w:t>
      </w:r>
      <w:r w:rsidR="00644A76">
        <w:t xml:space="preserve"> water years have had </w:t>
      </w:r>
      <w:r w:rsidR="004D508B">
        <w:t xml:space="preserve">relatively </w:t>
      </w:r>
      <w:r w:rsidR="00644A76">
        <w:t>low discharge as well as lower TSS, DIN and PN loads compared to the previous wetter period</w:t>
      </w:r>
      <w:r w:rsidR="004D508B">
        <w:t xml:space="preserve"> between the 2006</w:t>
      </w:r>
      <w:r w:rsidR="007B7D99" w:rsidRPr="007324E8">
        <w:rPr>
          <w:szCs w:val="22"/>
          <w:lang w:val="en-AU"/>
        </w:rPr>
        <w:t>–</w:t>
      </w:r>
      <w:r w:rsidR="004D508B">
        <w:t>07 and 2011</w:t>
      </w:r>
      <w:r w:rsidR="007B7D99" w:rsidRPr="007324E8">
        <w:rPr>
          <w:szCs w:val="22"/>
          <w:lang w:val="en-AU"/>
        </w:rPr>
        <w:t>–</w:t>
      </w:r>
      <w:r w:rsidR="007B7D99">
        <w:t>1</w:t>
      </w:r>
      <w:r w:rsidR="004D508B">
        <w:t>2 water years</w:t>
      </w:r>
      <w:r w:rsidR="00644A76">
        <w:t xml:space="preserve">. Over the </w:t>
      </w:r>
      <w:r w:rsidR="00B81B00">
        <w:t>1</w:t>
      </w:r>
      <w:r w:rsidR="00BD3DED">
        <w:t>2</w:t>
      </w:r>
      <w:r w:rsidR="00B81B00">
        <w:t>-year</w:t>
      </w:r>
      <w:r w:rsidR="00644A76">
        <w:t xml:space="preserve"> period</w:t>
      </w:r>
      <w:r w:rsidR="00431234">
        <w:t>:</w:t>
      </w:r>
    </w:p>
    <w:p w14:paraId="33FFE9A1" w14:textId="4F2F06A6" w:rsidR="00431234" w:rsidRDefault="00644A76" w:rsidP="00F34575">
      <w:pPr>
        <w:pStyle w:val="ListParagraph"/>
        <w:numPr>
          <w:ilvl w:val="0"/>
          <w:numId w:val="43"/>
        </w:numPr>
      </w:pPr>
      <w:r>
        <w:t xml:space="preserve">discharge has varied from 930 </w:t>
      </w:r>
      <w:r w:rsidR="00DD55E2">
        <w:t>G</w:t>
      </w:r>
      <w:r>
        <w:t>L (2014</w:t>
      </w:r>
      <w:r w:rsidR="007B7D99" w:rsidRPr="007324E8">
        <w:rPr>
          <w:szCs w:val="22"/>
          <w:lang w:val="en-AU"/>
        </w:rPr>
        <w:t>–</w:t>
      </w:r>
      <w:r>
        <w:t xml:space="preserve">15) to 37,300 </w:t>
      </w:r>
      <w:r w:rsidR="00DD55E2">
        <w:t>G</w:t>
      </w:r>
      <w:r>
        <w:t>L (2010</w:t>
      </w:r>
      <w:r w:rsidR="007B7D99" w:rsidRPr="007324E8">
        <w:rPr>
          <w:szCs w:val="22"/>
          <w:lang w:val="en-AU"/>
        </w:rPr>
        <w:t>–</w:t>
      </w:r>
      <w:r>
        <w:t>11)</w:t>
      </w:r>
    </w:p>
    <w:p w14:paraId="4D7369E6" w14:textId="381A68AF" w:rsidR="00431234" w:rsidRDefault="00644A76" w:rsidP="00F34575">
      <w:pPr>
        <w:pStyle w:val="ListParagraph"/>
        <w:numPr>
          <w:ilvl w:val="0"/>
          <w:numId w:val="43"/>
        </w:numPr>
      </w:pPr>
      <w:r>
        <w:t>TSS loads have ranged from 300 kt (2013</w:t>
      </w:r>
      <w:r w:rsidR="007B7D99" w:rsidRPr="007324E8">
        <w:rPr>
          <w:szCs w:val="22"/>
          <w:lang w:val="en-AU"/>
        </w:rPr>
        <w:t>–</w:t>
      </w:r>
      <w:r>
        <w:t>14) to 15,100 kt (2007</w:t>
      </w:r>
      <w:r w:rsidR="007B7D99" w:rsidRPr="007324E8">
        <w:rPr>
          <w:szCs w:val="22"/>
          <w:lang w:val="en-AU"/>
        </w:rPr>
        <w:t>–</w:t>
      </w:r>
      <w:r>
        <w:t>08</w:t>
      </w:r>
      <w:r w:rsidR="00431234">
        <w:t>)</w:t>
      </w:r>
    </w:p>
    <w:p w14:paraId="13D794D9" w14:textId="7EBA6DD1" w:rsidR="00431234" w:rsidRDefault="00644A76" w:rsidP="00F34575">
      <w:pPr>
        <w:pStyle w:val="ListParagraph"/>
        <w:numPr>
          <w:ilvl w:val="0"/>
          <w:numId w:val="43"/>
        </w:numPr>
      </w:pPr>
      <w:r>
        <w:t xml:space="preserve">DIN loads </w:t>
      </w:r>
      <w:r w:rsidR="00431234">
        <w:t xml:space="preserve">ranged </w:t>
      </w:r>
      <w:r>
        <w:t>from 190 t (2014</w:t>
      </w:r>
      <w:r w:rsidR="007B7D99" w:rsidRPr="007324E8">
        <w:rPr>
          <w:szCs w:val="22"/>
          <w:lang w:val="en-AU"/>
        </w:rPr>
        <w:t>–</w:t>
      </w:r>
      <w:r>
        <w:t>15) to 3600 t (2010</w:t>
      </w:r>
      <w:r w:rsidR="007B7D99" w:rsidRPr="007324E8">
        <w:rPr>
          <w:szCs w:val="22"/>
          <w:lang w:val="en-AU"/>
        </w:rPr>
        <w:t>–</w:t>
      </w:r>
      <w:r>
        <w:t xml:space="preserve">11) </w:t>
      </w:r>
    </w:p>
    <w:p w14:paraId="1DF2ED4D" w14:textId="3FBE8040" w:rsidR="0070584A" w:rsidRDefault="00644A76" w:rsidP="00F34575">
      <w:pPr>
        <w:pStyle w:val="ListParagraph"/>
        <w:numPr>
          <w:ilvl w:val="0"/>
          <w:numId w:val="43"/>
        </w:numPr>
      </w:pPr>
      <w:r>
        <w:t>PN loads</w:t>
      </w:r>
      <w:r w:rsidR="00431234" w:rsidRPr="00431234">
        <w:t xml:space="preserve"> </w:t>
      </w:r>
      <w:r w:rsidR="00431234">
        <w:t>ranged</w:t>
      </w:r>
      <w:r>
        <w:t xml:space="preserve"> from 510 t (2013</w:t>
      </w:r>
      <w:r w:rsidR="007B7D99" w:rsidRPr="007324E8">
        <w:rPr>
          <w:szCs w:val="22"/>
          <w:lang w:val="en-AU"/>
        </w:rPr>
        <w:t>–</w:t>
      </w:r>
      <w:r>
        <w:t>14) to 21,900 t (2007</w:t>
      </w:r>
      <w:r w:rsidR="007B7D99" w:rsidRPr="007324E8">
        <w:rPr>
          <w:szCs w:val="22"/>
          <w:lang w:val="en-AU"/>
        </w:rPr>
        <w:t>–</w:t>
      </w:r>
      <w:r>
        <w:t xml:space="preserve">08). </w:t>
      </w:r>
    </w:p>
    <w:p w14:paraId="309BA388" w14:textId="767985DB" w:rsidR="00644A76" w:rsidRDefault="00644A76" w:rsidP="00644A76">
      <w:r w:rsidRPr="008C038B">
        <w:t>During the very large discharge years (2007</w:t>
      </w:r>
      <w:r w:rsidR="00756CCB" w:rsidRPr="007324E8">
        <w:rPr>
          <w:szCs w:val="22"/>
          <w:lang w:val="en-AU"/>
        </w:rPr>
        <w:t>–</w:t>
      </w:r>
      <w:r w:rsidRPr="008C038B">
        <w:t>08, 2008</w:t>
      </w:r>
      <w:r w:rsidR="00756CCB" w:rsidRPr="007324E8">
        <w:rPr>
          <w:szCs w:val="22"/>
          <w:lang w:val="en-AU"/>
        </w:rPr>
        <w:t>–</w:t>
      </w:r>
      <w:r w:rsidRPr="008C038B">
        <w:t>09 and 2010</w:t>
      </w:r>
      <w:r w:rsidR="00756CCB" w:rsidRPr="007324E8">
        <w:rPr>
          <w:szCs w:val="22"/>
          <w:lang w:val="en-AU"/>
        </w:rPr>
        <w:t>–</w:t>
      </w:r>
      <w:r w:rsidRPr="008C038B">
        <w:t>11), the Burdekin and Haughton Basins (dominated by the Burdekin Basin) produce</w:t>
      </w:r>
      <w:r w:rsidR="007303BC" w:rsidRPr="008C038B">
        <w:t>d</w:t>
      </w:r>
      <w:r w:rsidRPr="008C038B">
        <w:t xml:space="preserve"> by far the highest loads of TSS and PN compared to any of the other sub-regions. In contrast, the DIN loads are either similar </w:t>
      </w:r>
      <w:r w:rsidR="007303BC" w:rsidRPr="008C038B">
        <w:t xml:space="preserve">to </w:t>
      </w:r>
      <w:r w:rsidRPr="008C038B">
        <w:t xml:space="preserve">or lower </w:t>
      </w:r>
      <w:r w:rsidR="007303BC" w:rsidRPr="008C038B">
        <w:t xml:space="preserve">than </w:t>
      </w:r>
      <w:r w:rsidRPr="008C038B">
        <w:t xml:space="preserve">the Wet Tropics and </w:t>
      </w:r>
      <w:r w:rsidR="00901DE2">
        <w:t xml:space="preserve">Mackay-Whitsunday </w:t>
      </w:r>
      <w:r w:rsidRPr="008C038B">
        <w:t>Basins during the high discharge years and much lower during the lower discharge years.</w:t>
      </w:r>
      <w:r>
        <w:t xml:space="preserve"> </w:t>
      </w:r>
    </w:p>
    <w:p w14:paraId="57C29406" w14:textId="2F112097" w:rsidR="005A43E5" w:rsidRPr="001F214B" w:rsidRDefault="005A43E5" w:rsidP="005A43E5">
      <w:pPr>
        <w:rPr>
          <w:rFonts w:eastAsia="SimSun"/>
          <w:szCs w:val="22"/>
          <w:lang w:val="en-US"/>
        </w:rPr>
      </w:pPr>
      <w:bookmarkStart w:id="1711" w:name="_Hlk505938427"/>
      <w:r w:rsidRPr="001F214B">
        <w:rPr>
          <w:rFonts w:eastAsia="SimSun"/>
          <w:szCs w:val="22"/>
          <w:lang w:val="en-US"/>
        </w:rPr>
        <w:t xml:space="preserve">The loading maps presented in Section </w:t>
      </w:r>
      <w:r w:rsidRPr="004B643A">
        <w:rPr>
          <w:rFonts w:eastAsia="SimSun"/>
          <w:szCs w:val="22"/>
          <w:lang w:val="en-US"/>
        </w:rPr>
        <w:fldChar w:fldCharType="begin"/>
      </w:r>
      <w:r w:rsidRPr="001F214B">
        <w:rPr>
          <w:rFonts w:eastAsia="SimSun"/>
          <w:szCs w:val="22"/>
          <w:lang w:val="en-US"/>
        </w:rPr>
        <w:instrText xml:space="preserve"> REF _Ref471488478 \r \h  \* MERGEFORMAT </w:instrText>
      </w:r>
      <w:r w:rsidRPr="004B643A">
        <w:rPr>
          <w:rFonts w:eastAsia="SimSun"/>
          <w:szCs w:val="22"/>
          <w:lang w:val="en-US"/>
        </w:rPr>
      </w:r>
      <w:r w:rsidRPr="004B643A">
        <w:rPr>
          <w:rFonts w:eastAsia="SimSun"/>
          <w:szCs w:val="22"/>
          <w:lang w:val="en-US"/>
        </w:rPr>
        <w:fldChar w:fldCharType="separate"/>
      </w:r>
      <w:r w:rsidR="00335316">
        <w:rPr>
          <w:rFonts w:eastAsia="SimSun"/>
          <w:szCs w:val="22"/>
          <w:lang w:val="en-US"/>
        </w:rPr>
        <w:t>4</w:t>
      </w:r>
      <w:r w:rsidRPr="004B643A">
        <w:rPr>
          <w:rFonts w:eastAsia="SimSun"/>
          <w:szCs w:val="22"/>
          <w:lang w:val="en-US"/>
        </w:rPr>
        <w:fldChar w:fldCharType="end"/>
      </w:r>
      <w:r w:rsidRPr="001F214B">
        <w:rPr>
          <w:rFonts w:eastAsia="SimSun"/>
          <w:szCs w:val="22"/>
          <w:lang w:val="en-US"/>
        </w:rPr>
        <w:t xml:space="preserve"> can also be assessed to determine the relative contribution of loads from each river to the marine NRM region. </w:t>
      </w:r>
      <w:r w:rsidR="00C23005">
        <w:rPr>
          <w:rFonts w:eastAsia="SimSun"/>
          <w:szCs w:val="22"/>
          <w:lang w:val="en-US"/>
        </w:rPr>
        <w:fldChar w:fldCharType="begin"/>
      </w:r>
      <w:r w:rsidR="00C23005">
        <w:rPr>
          <w:rFonts w:eastAsia="SimSun"/>
          <w:szCs w:val="22"/>
          <w:lang w:val="en-US"/>
        </w:rPr>
        <w:instrText xml:space="preserve"> REF _Ref4162144 \h </w:instrText>
      </w:r>
      <w:r w:rsidR="00C23005">
        <w:rPr>
          <w:rFonts w:eastAsia="SimSun"/>
          <w:szCs w:val="22"/>
          <w:lang w:val="en-US"/>
        </w:rPr>
      </w:r>
      <w:r w:rsidR="00C23005">
        <w:rPr>
          <w:rFonts w:eastAsia="SimSun"/>
          <w:szCs w:val="22"/>
          <w:lang w:val="en-US"/>
        </w:rPr>
        <w:fldChar w:fldCharType="separate"/>
      </w:r>
      <w:r w:rsidR="00335316" w:rsidRPr="00931640">
        <w:t xml:space="preserve">Figure </w:t>
      </w:r>
      <w:r w:rsidR="00335316">
        <w:rPr>
          <w:noProof/>
        </w:rPr>
        <w:t>4</w:t>
      </w:r>
      <w:r w:rsidR="00335316">
        <w:noBreakHyphen/>
      </w:r>
      <w:r w:rsidR="00335316">
        <w:rPr>
          <w:noProof/>
        </w:rPr>
        <w:t>7</w:t>
      </w:r>
      <w:r w:rsidR="00C23005">
        <w:rPr>
          <w:rFonts w:eastAsia="SimSun"/>
          <w:szCs w:val="22"/>
          <w:lang w:val="en-US"/>
        </w:rPr>
        <w:fldChar w:fldCharType="end"/>
      </w:r>
      <w:r w:rsidR="00C23005">
        <w:rPr>
          <w:rFonts w:eastAsia="SimSun"/>
          <w:szCs w:val="22"/>
          <w:lang w:val="en-US"/>
        </w:rPr>
        <w:t xml:space="preserve"> and </w:t>
      </w:r>
      <w:r w:rsidR="00C23005">
        <w:rPr>
          <w:rFonts w:eastAsia="SimSun"/>
          <w:szCs w:val="22"/>
          <w:lang w:val="en-US"/>
        </w:rPr>
        <w:fldChar w:fldCharType="begin"/>
      </w:r>
      <w:r w:rsidR="00C23005">
        <w:rPr>
          <w:rFonts w:eastAsia="SimSun"/>
          <w:szCs w:val="22"/>
          <w:lang w:val="en-US"/>
        </w:rPr>
        <w:instrText xml:space="preserve"> REF _Ref4162188 \h </w:instrText>
      </w:r>
      <w:r w:rsidR="00C23005">
        <w:rPr>
          <w:rFonts w:eastAsia="SimSun"/>
          <w:szCs w:val="22"/>
          <w:lang w:val="en-US"/>
        </w:rPr>
      </w:r>
      <w:r w:rsidR="00C23005">
        <w:rPr>
          <w:rFonts w:eastAsia="SimSun"/>
          <w:szCs w:val="22"/>
          <w:lang w:val="en-US"/>
        </w:rPr>
        <w:fldChar w:fldCharType="separate"/>
      </w:r>
      <w:r w:rsidR="00335316" w:rsidRPr="00E02C3B">
        <w:t>F</w:t>
      </w:r>
      <w:r w:rsidR="00335316" w:rsidRPr="0054607B">
        <w:t xml:space="preserve">igure </w:t>
      </w:r>
      <w:r w:rsidR="00335316">
        <w:rPr>
          <w:noProof/>
        </w:rPr>
        <w:t>4</w:t>
      </w:r>
      <w:r w:rsidR="00335316">
        <w:noBreakHyphen/>
      </w:r>
      <w:r w:rsidR="00335316">
        <w:rPr>
          <w:noProof/>
        </w:rPr>
        <w:t>11</w:t>
      </w:r>
      <w:r w:rsidR="00C23005">
        <w:rPr>
          <w:rFonts w:eastAsia="SimSun"/>
          <w:szCs w:val="22"/>
          <w:lang w:val="en-US"/>
        </w:rPr>
        <w:fldChar w:fldCharType="end"/>
      </w:r>
      <w:r w:rsidRPr="001F214B">
        <w:rPr>
          <w:rFonts w:eastAsia="SimSun"/>
          <w:szCs w:val="22"/>
          <w:lang w:val="en-US"/>
        </w:rPr>
        <w:t xml:space="preserve"> show the estimated DIN and TSS contributions for the Burdekin region in 2017</w:t>
      </w:r>
      <w:r w:rsidR="00756CCB" w:rsidRPr="007324E8">
        <w:rPr>
          <w:szCs w:val="22"/>
          <w:lang w:val="en-AU"/>
        </w:rPr>
        <w:t>–</w:t>
      </w:r>
      <w:r w:rsidRPr="001F214B">
        <w:rPr>
          <w:rFonts w:eastAsia="SimSun"/>
          <w:szCs w:val="22"/>
          <w:lang w:val="en-US"/>
        </w:rPr>
        <w:t xml:space="preserve">18. The panels show that the </w:t>
      </w:r>
      <w:r w:rsidR="00901DE2">
        <w:rPr>
          <w:rFonts w:eastAsia="SimSun"/>
          <w:szCs w:val="22"/>
          <w:lang w:val="en-US"/>
        </w:rPr>
        <w:t xml:space="preserve">Mackay-Whitsunday </w:t>
      </w:r>
      <w:r w:rsidRPr="001F214B">
        <w:rPr>
          <w:rFonts w:eastAsia="SimSun"/>
          <w:szCs w:val="22"/>
          <w:lang w:val="en-US"/>
        </w:rPr>
        <w:t xml:space="preserve">rivers contributed to the Burdekin </w:t>
      </w:r>
      <w:r w:rsidR="008C0A53">
        <w:rPr>
          <w:rFonts w:eastAsia="SimSun"/>
          <w:szCs w:val="22"/>
          <w:lang w:val="en-US"/>
        </w:rPr>
        <w:t>r</w:t>
      </w:r>
      <w:r w:rsidR="008C0A53" w:rsidRPr="001F214B">
        <w:rPr>
          <w:rFonts w:eastAsia="SimSun"/>
          <w:szCs w:val="22"/>
          <w:lang w:val="en-US"/>
        </w:rPr>
        <w:t xml:space="preserve">egion </w:t>
      </w:r>
      <w:r w:rsidRPr="001F214B">
        <w:rPr>
          <w:rFonts w:eastAsia="SimSun"/>
          <w:szCs w:val="22"/>
          <w:lang w:val="en-US"/>
        </w:rPr>
        <w:t>in the large discharge event of 2010</w:t>
      </w:r>
      <w:r w:rsidR="00756CCB" w:rsidRPr="007324E8">
        <w:rPr>
          <w:szCs w:val="22"/>
          <w:lang w:val="en-AU"/>
        </w:rPr>
        <w:t>–</w:t>
      </w:r>
      <w:r w:rsidRPr="001F214B">
        <w:rPr>
          <w:rFonts w:eastAsia="SimSun"/>
          <w:szCs w:val="22"/>
          <w:lang w:val="en-US"/>
        </w:rPr>
        <w:t>11 and</w:t>
      </w:r>
      <w:r w:rsidR="00756CCB">
        <w:rPr>
          <w:rFonts w:eastAsia="SimSun"/>
          <w:szCs w:val="22"/>
          <w:lang w:val="en-US"/>
        </w:rPr>
        <w:t>.</w:t>
      </w:r>
      <w:r w:rsidRPr="001F214B">
        <w:rPr>
          <w:rFonts w:eastAsia="SimSun"/>
          <w:szCs w:val="22"/>
          <w:lang w:val="en-US"/>
        </w:rPr>
        <w:t xml:space="preserve"> to a lesser extent in 2017</w:t>
      </w:r>
      <w:r w:rsidR="00756CCB" w:rsidRPr="007324E8">
        <w:rPr>
          <w:szCs w:val="22"/>
          <w:lang w:val="en-AU"/>
        </w:rPr>
        <w:t>–</w:t>
      </w:r>
      <w:r w:rsidRPr="001F214B">
        <w:rPr>
          <w:rFonts w:eastAsia="SimSun"/>
          <w:szCs w:val="22"/>
          <w:lang w:val="en-US"/>
        </w:rPr>
        <w:t>18, with small DIN loading contributions from the Proserpine and O’Connell Rivers (~2% each)</w:t>
      </w:r>
      <w:r w:rsidR="00756CCB">
        <w:rPr>
          <w:rFonts w:eastAsia="SimSun"/>
          <w:szCs w:val="22"/>
          <w:lang w:val="en-US"/>
        </w:rPr>
        <w:t>,</w:t>
      </w:r>
      <w:r w:rsidRPr="001F214B">
        <w:rPr>
          <w:rFonts w:eastAsia="SimSun"/>
          <w:szCs w:val="22"/>
          <w:lang w:val="en-US"/>
        </w:rPr>
        <w:t xml:space="preserve"> which are closest to the Burdekin NRM region boundary. </w:t>
      </w:r>
    </w:p>
    <w:p w14:paraId="6CCBCE06" w14:textId="41B7D86D" w:rsidR="0070584A" w:rsidRDefault="005A43E5" w:rsidP="005A43E5">
      <w:pPr>
        <w:rPr>
          <w:rFonts w:eastAsia="SimSun"/>
          <w:szCs w:val="22"/>
          <w:lang w:val="en-US"/>
        </w:rPr>
      </w:pPr>
      <w:r w:rsidRPr="001F214B">
        <w:rPr>
          <w:rFonts w:eastAsia="SimSun"/>
          <w:szCs w:val="22"/>
          <w:lang w:val="en-US"/>
        </w:rPr>
        <w:t>The Burdekin River had limited influence (&lt;1% DIN and ~5% TSS) in the Wet Tropics region in 2017</w:t>
      </w:r>
      <w:r w:rsidR="00756CCB" w:rsidRPr="007324E8">
        <w:rPr>
          <w:szCs w:val="22"/>
          <w:lang w:val="en-AU"/>
        </w:rPr>
        <w:t>–</w:t>
      </w:r>
      <w:r w:rsidRPr="001F214B">
        <w:rPr>
          <w:rFonts w:eastAsia="SimSun"/>
          <w:szCs w:val="22"/>
          <w:lang w:val="en-US"/>
        </w:rPr>
        <w:t>18; however, the Herbert River influenced the Burdekin DIN loading (30%) in 2017</w:t>
      </w:r>
      <w:r w:rsidRPr="001F214B">
        <w:rPr>
          <w:color w:val="000000"/>
          <w:szCs w:val="22"/>
          <w:lang w:val="en-AU"/>
        </w:rPr>
        <w:t>–</w:t>
      </w:r>
      <w:r w:rsidRPr="001F214B">
        <w:rPr>
          <w:rFonts w:eastAsia="SimSun"/>
          <w:szCs w:val="22"/>
          <w:lang w:val="en-US"/>
        </w:rPr>
        <w:t xml:space="preserve">18; the Herbert River has influenced the Burdekin </w:t>
      </w:r>
      <w:r w:rsidR="008C0A53">
        <w:rPr>
          <w:rFonts w:eastAsia="SimSun"/>
          <w:szCs w:val="22"/>
          <w:lang w:val="en-US"/>
        </w:rPr>
        <w:t>r</w:t>
      </w:r>
      <w:r w:rsidR="008C0A53" w:rsidRPr="001F214B">
        <w:rPr>
          <w:rFonts w:eastAsia="SimSun"/>
          <w:szCs w:val="22"/>
          <w:lang w:val="en-US"/>
        </w:rPr>
        <w:t xml:space="preserve">egion </w:t>
      </w:r>
      <w:r w:rsidRPr="001F214B">
        <w:rPr>
          <w:rFonts w:eastAsia="SimSun"/>
          <w:szCs w:val="22"/>
          <w:lang w:val="en-US"/>
        </w:rPr>
        <w:t>in most of the years modelled. In 2017</w:t>
      </w:r>
      <w:r w:rsidRPr="001F214B">
        <w:rPr>
          <w:color w:val="000000"/>
          <w:szCs w:val="22"/>
          <w:lang w:val="en-AU"/>
        </w:rPr>
        <w:t>–</w:t>
      </w:r>
      <w:r w:rsidRPr="001F214B">
        <w:rPr>
          <w:rFonts w:eastAsia="SimSun"/>
          <w:szCs w:val="22"/>
          <w:lang w:val="en-US"/>
        </w:rPr>
        <w:t>18, the highest river-derived DIN loading contributions to the Burdekin region were from the Burdekin (42%), Herbert (30%) and Haughton (19%) Rivers, whereas the TSS contributions were dominated by the Burdekin River (69%) and to a much lesser extent, the Haughton River (22%).</w:t>
      </w:r>
      <w:bookmarkEnd w:id="1711"/>
    </w:p>
    <w:p w14:paraId="168E404C" w14:textId="2CFF6FEE" w:rsidR="00805344" w:rsidRPr="00BB239A" w:rsidRDefault="00805344">
      <w:pPr>
        <w:rPr>
          <w:lang w:val="en-US"/>
        </w:rPr>
      </w:pPr>
    </w:p>
    <w:p w14:paraId="246BC237" w14:textId="4B578F5D" w:rsidR="00803656" w:rsidRPr="00C83B6E" w:rsidRDefault="004B643A" w:rsidP="00BA08AB">
      <w:pPr>
        <w:jc w:val="left"/>
        <w:rPr>
          <w:i/>
        </w:rPr>
      </w:pPr>
      <w:bookmarkStart w:id="1712" w:name="_Hlk501016435"/>
      <w:r w:rsidRPr="00C83B6E">
        <w:rPr>
          <w:i/>
          <w:noProof/>
          <w:lang w:val="en-AU" w:eastAsia="en-AU"/>
        </w:rPr>
        <mc:AlternateContent>
          <mc:Choice Requires="wps">
            <w:drawing>
              <wp:anchor distT="0" distB="0" distL="114300" distR="114300" simplePos="0" relativeHeight="251876352" behindDoc="0" locked="0" layoutInCell="1" allowOverlap="0" wp14:anchorId="764DBDAE" wp14:editId="4F30B910">
                <wp:simplePos x="0" y="0"/>
                <wp:positionH relativeFrom="margin">
                  <wp:align>center</wp:align>
                </wp:positionH>
                <wp:positionV relativeFrom="margin">
                  <wp:align>top</wp:align>
                </wp:positionV>
                <wp:extent cx="5705475" cy="7543800"/>
                <wp:effectExtent l="0" t="0" r="0" b="0"/>
                <wp:wrapTopAndBottom/>
                <wp:docPr id="7183" name="Text Box 7183"/>
                <wp:cNvGraphicFramePr/>
                <a:graphic xmlns:a="http://schemas.openxmlformats.org/drawingml/2006/main">
                  <a:graphicData uri="http://schemas.microsoft.com/office/word/2010/wordprocessingShape">
                    <wps:wsp>
                      <wps:cNvSpPr txBox="1"/>
                      <wps:spPr>
                        <a:xfrm>
                          <a:off x="0" y="0"/>
                          <a:ext cx="5705475" cy="7543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2CC19C" w14:textId="1CD597D0" w:rsidR="008A7E23" w:rsidRDefault="008A7E23" w:rsidP="00FB3D2E">
                            <w:pPr>
                              <w:jc w:val="center"/>
                            </w:pPr>
                            <w:r>
                              <w:rPr>
                                <w:noProof/>
                                <w:lang w:val="en-AU" w:eastAsia="en-AU"/>
                              </w:rPr>
                              <w:drawing>
                                <wp:inline distT="0" distB="0" distL="0" distR="0" wp14:anchorId="492DC1AE" wp14:editId="300F86B8">
                                  <wp:extent cx="5363210" cy="6508750"/>
                                  <wp:effectExtent l="0" t="0" r="8890" b="6350"/>
                                  <wp:docPr id="7208" name="Picture 7208" descr="(A) TSS loads, (B) DIN and PN loads and (C) discharge for the Burdekin and Haughton Basins from 2006–07 to 2017–18. The loads reported here are a combination of ‘best estimates’ for each basin based on ‘up-scaled discharge data from gauging stations, monitoring data (Burdekin River), the DIN model developed in Lewis et al. (2014) and annual mean concentrations and discharge from monitoring data or Source Catchments modelling data. Dotted line represents the long-term median for basin discharge." title="Burdekin loading"/>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363210" cy="6508750"/>
                                          </a:xfrm>
                                          <a:prstGeom prst="rect">
                                            <a:avLst/>
                                          </a:prstGeom>
                                        </pic:spPr>
                                      </pic:pic>
                                    </a:graphicData>
                                  </a:graphic>
                                </wp:inline>
                              </w:drawing>
                            </w:r>
                          </w:p>
                          <w:p w14:paraId="4BD24AEB" w14:textId="372BB539" w:rsidR="008A7E23" w:rsidRPr="004F0685" w:rsidRDefault="008A7E23" w:rsidP="00FB3D2E">
                            <w:pPr>
                              <w:pStyle w:val="Figure"/>
                              <w:rPr>
                                <w:vanish/>
                                <w:specVanish/>
                              </w:rPr>
                            </w:pPr>
                            <w:bookmarkStart w:id="1713" w:name="_Ref470138243"/>
                            <w:bookmarkStart w:id="1714" w:name="_Toc10536255"/>
                            <w:r>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49</w:t>
                            </w:r>
                            <w:r>
                              <w:fldChar w:fldCharType="end"/>
                            </w:r>
                            <w:bookmarkEnd w:id="1713"/>
                            <w:r>
                              <w:t>:</w:t>
                            </w:r>
                            <w:r w:rsidRPr="00F568FD">
                              <w:t xml:space="preserve"> </w:t>
                            </w:r>
                            <w:r>
                              <w:t xml:space="preserve">(A) </w:t>
                            </w:r>
                            <w:r w:rsidRPr="006E36E3">
                              <w:t>TSS</w:t>
                            </w:r>
                            <w:r w:rsidRPr="00B94236">
                              <w:t xml:space="preserve"> loads, (B) DIN and PN loads and (C) discharge </w:t>
                            </w:r>
                            <w:r w:rsidRPr="00F568FD">
                              <w:t>for the Burdekin and Haughton Basins from 2006</w:t>
                            </w:r>
                            <w:r>
                              <w:rPr>
                                <w:rFonts w:eastAsia="SimSun"/>
                                <w:lang w:val="en-US"/>
                              </w:rPr>
                              <w:t>–</w:t>
                            </w:r>
                            <w:r w:rsidRPr="00F568FD">
                              <w:t>07 to 201</w:t>
                            </w:r>
                            <w:r>
                              <w:t>7</w:t>
                            </w:r>
                            <w:r>
                              <w:rPr>
                                <w:rFonts w:eastAsia="SimSun"/>
                                <w:lang w:val="en-US"/>
                              </w:rPr>
                              <w:t>–</w:t>
                            </w:r>
                            <w:r w:rsidRPr="00F568FD">
                              <w:t>1</w:t>
                            </w:r>
                            <w:r>
                              <w:t>8.</w:t>
                            </w:r>
                            <w:bookmarkEnd w:id="1714"/>
                          </w:p>
                          <w:p w14:paraId="7C993192" w14:textId="5D91051E" w:rsidR="008A7E23" w:rsidRDefault="008A7E23" w:rsidP="00FB3D2E">
                            <w:pPr>
                              <w:pStyle w:val="Figure"/>
                            </w:pPr>
                            <w:r>
                              <w:t xml:space="preserve"> </w:t>
                            </w:r>
                            <w:r w:rsidRPr="00F568FD">
                              <w:t>The loads reported here are a combination of ‘best estimates’ for each basin based on ‘up-scaled discharge data from gauging stations, monitoring data (Burdekin River), the DIN model developed in Lewis et al. (2014) and annual mean concentrations and discharge from monitoring data or Source Catchments modelling data.</w:t>
                            </w:r>
                            <w:r>
                              <w:t xml:space="preserve"> Dotted line represents the long-term median for basin dischar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4DBDAE" id="Text Box 7183" o:spid="_x0000_s1056" type="#_x0000_t202" style="position:absolute;margin-left:0;margin-top:0;width:449.25pt;height:594pt;z-index:251876352;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" o:allowoverlap="f" filled="f" stroked="f" strokeweight=".5pt">
                <v:textbox>
                  <w:txbxContent>
                    <w:p w14:paraId="672CC19C" w14:textId="1CD597D0" w:rsidR="008A7E23" w:rsidRDefault="008A7E23" w:rsidP="00FB3D2E">
                      <w:pPr>
                        <w:jc w:val="center"/>
                      </w:pPr>
                      <w:r>
                        <w:rPr>
                          <w:noProof/>
                          <w:lang w:val="en-AU" w:eastAsia="en-AU"/>
                        </w:rPr>
                        <w:drawing>
                          <wp:inline distT="0" distB="0" distL="0" distR="0" wp14:anchorId="492DC1AE" wp14:editId="300F86B8">
                            <wp:extent cx="5363210" cy="6508750"/>
                            <wp:effectExtent l="0" t="0" r="8890" b="6350"/>
                            <wp:docPr id="7208" name="Picture 7208" descr="(A) TSS loads, (B) DIN and PN loads and (C) discharge for the Burdekin and Haughton Basins from 2006–07 to 2017–18. The loads reported here are a combination of ‘best estimates’ for each basin based on ‘up-scaled discharge data from gauging stations, monitoring data (Burdekin River), the DIN model developed in Lewis et al. (2014) and annual mean concentrations and discharge from monitoring data or Source Catchments modelling data. Dotted line represents the long-term median for basin discharge." title="Burdekin loading"/>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363210" cy="6508750"/>
                                    </a:xfrm>
                                    <a:prstGeom prst="rect">
                                      <a:avLst/>
                                    </a:prstGeom>
                                  </pic:spPr>
                                </pic:pic>
                              </a:graphicData>
                            </a:graphic>
                          </wp:inline>
                        </w:drawing>
                      </w:r>
                    </w:p>
                    <w:p w14:paraId="4BD24AEB" w14:textId="372BB539" w:rsidR="008A7E23" w:rsidRPr="004F0685" w:rsidRDefault="008A7E23" w:rsidP="00FB3D2E">
                      <w:pPr>
                        <w:pStyle w:val="Figure"/>
                        <w:rPr>
                          <w:vanish/>
                          <w:specVanish/>
                        </w:rPr>
                      </w:pPr>
                      <w:bookmarkStart w:id="1715" w:name="_Ref470138243"/>
                      <w:bookmarkStart w:id="1716" w:name="_Toc10536255"/>
                      <w:r>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49</w:t>
                      </w:r>
                      <w:r>
                        <w:fldChar w:fldCharType="end"/>
                      </w:r>
                      <w:bookmarkEnd w:id="1715"/>
                      <w:r>
                        <w:t>:</w:t>
                      </w:r>
                      <w:r w:rsidRPr="00F568FD">
                        <w:t xml:space="preserve"> </w:t>
                      </w:r>
                      <w:r>
                        <w:t xml:space="preserve">(A) </w:t>
                      </w:r>
                      <w:r w:rsidRPr="006E36E3">
                        <w:t>TSS</w:t>
                      </w:r>
                      <w:r w:rsidRPr="00B94236">
                        <w:t xml:space="preserve"> loads, (B) DIN and PN loads and (C) discharge </w:t>
                      </w:r>
                      <w:r w:rsidRPr="00F568FD">
                        <w:t>for the Burdekin and Haughton Basins from 2006</w:t>
                      </w:r>
                      <w:r>
                        <w:rPr>
                          <w:rFonts w:eastAsia="SimSun"/>
                          <w:lang w:val="en-US"/>
                        </w:rPr>
                        <w:t>–</w:t>
                      </w:r>
                      <w:r w:rsidRPr="00F568FD">
                        <w:t>07 to 201</w:t>
                      </w:r>
                      <w:r>
                        <w:t>7</w:t>
                      </w:r>
                      <w:r>
                        <w:rPr>
                          <w:rFonts w:eastAsia="SimSun"/>
                          <w:lang w:val="en-US"/>
                        </w:rPr>
                        <w:t>–</w:t>
                      </w:r>
                      <w:r w:rsidRPr="00F568FD">
                        <w:t>1</w:t>
                      </w:r>
                      <w:r>
                        <w:t>8.</w:t>
                      </w:r>
                      <w:bookmarkEnd w:id="1716"/>
                    </w:p>
                    <w:p w14:paraId="7C993192" w14:textId="5D91051E" w:rsidR="008A7E23" w:rsidRDefault="008A7E23" w:rsidP="00FB3D2E">
                      <w:pPr>
                        <w:pStyle w:val="Figure"/>
                      </w:pPr>
                      <w:r>
                        <w:t xml:space="preserve"> </w:t>
                      </w:r>
                      <w:r w:rsidRPr="00F568FD">
                        <w:t>The loads reported here are a combination of ‘best estimates’ for each basin based on ‘up-scaled discharge data from gauging stations, monitoring data (Burdekin River), the DIN model developed in Lewis et al. (2014) and annual mean concentrations and discharge from monitoring data or Source Catchments modelling data.</w:t>
                      </w:r>
                      <w:r>
                        <w:t xml:space="preserve"> Dotted line represents the long-term median for basin discharge.</w:t>
                      </w:r>
                    </w:p>
                  </w:txbxContent>
                </v:textbox>
                <w10:wrap type="topAndBottom" anchorx="margin" anchory="margin"/>
              </v:shape>
            </w:pict>
          </mc:Fallback>
        </mc:AlternateContent>
      </w:r>
      <w:r w:rsidR="00803656" w:rsidRPr="00C83B6E">
        <w:rPr>
          <w:i/>
        </w:rPr>
        <w:t>Ambient water quality</w:t>
      </w:r>
      <w:r w:rsidR="00C443BE" w:rsidRPr="00C83B6E">
        <w:rPr>
          <w:i/>
        </w:rPr>
        <w:t xml:space="preserve"> and the in</w:t>
      </w:r>
      <w:r w:rsidR="002D5823" w:rsidRPr="00C83B6E">
        <w:rPr>
          <w:i/>
        </w:rPr>
        <w:t>-</w:t>
      </w:r>
      <w:r w:rsidR="00C443BE" w:rsidRPr="00C83B6E">
        <w:rPr>
          <w:i/>
        </w:rPr>
        <w:t xml:space="preserve">situ </w:t>
      </w:r>
      <w:r w:rsidR="00DD55E2" w:rsidRPr="00C83B6E">
        <w:rPr>
          <w:i/>
        </w:rPr>
        <w:t>W</w:t>
      </w:r>
      <w:r w:rsidR="00C443BE" w:rsidRPr="00C83B6E">
        <w:rPr>
          <w:i/>
        </w:rPr>
        <w:t xml:space="preserve">ater </w:t>
      </w:r>
      <w:r w:rsidR="00DD55E2" w:rsidRPr="00C83B6E">
        <w:rPr>
          <w:i/>
        </w:rPr>
        <w:t>Q</w:t>
      </w:r>
      <w:r w:rsidR="00C443BE" w:rsidRPr="00C83B6E">
        <w:rPr>
          <w:i/>
        </w:rPr>
        <w:t xml:space="preserve">uality </w:t>
      </w:r>
      <w:r w:rsidR="00DD55E2" w:rsidRPr="00C83B6E">
        <w:rPr>
          <w:i/>
        </w:rPr>
        <w:t>I</w:t>
      </w:r>
      <w:r w:rsidR="00C443BE" w:rsidRPr="00C83B6E">
        <w:rPr>
          <w:i/>
        </w:rPr>
        <w:t>ndex</w:t>
      </w:r>
    </w:p>
    <w:p w14:paraId="685F87F7" w14:textId="14E0714B" w:rsidR="00691CD5" w:rsidRDefault="00691CD5" w:rsidP="00A94D17">
      <w:pPr>
        <w:rPr>
          <w:lang w:val="en-AU"/>
        </w:rPr>
      </w:pPr>
      <w:r w:rsidRPr="008467AA">
        <w:rPr>
          <w:lang w:val="en-AU"/>
        </w:rPr>
        <w:t xml:space="preserve">When </w:t>
      </w:r>
      <w:r>
        <w:rPr>
          <w:lang w:val="en-AU"/>
        </w:rPr>
        <w:t>interpreting</w:t>
      </w:r>
      <w:r w:rsidRPr="008467AA">
        <w:rPr>
          <w:lang w:val="en-AU"/>
        </w:rPr>
        <w:t xml:space="preserve"> the </w:t>
      </w:r>
      <w:r>
        <w:rPr>
          <w:lang w:val="en-AU"/>
        </w:rPr>
        <w:t xml:space="preserve">long-term </w:t>
      </w:r>
      <w:r w:rsidRPr="008467AA">
        <w:rPr>
          <w:lang w:val="en-AU"/>
        </w:rPr>
        <w:t>water quality trend</w:t>
      </w:r>
      <w:r>
        <w:rPr>
          <w:lang w:val="en-AU"/>
        </w:rPr>
        <w:t>s</w:t>
      </w:r>
      <w:r w:rsidRPr="008467AA">
        <w:rPr>
          <w:lang w:val="en-AU"/>
        </w:rPr>
        <w:t xml:space="preserve"> in this region it should be noted that the location of </w:t>
      </w:r>
      <w:r>
        <w:rPr>
          <w:lang w:val="en-AU"/>
        </w:rPr>
        <w:t>one</w:t>
      </w:r>
      <w:r w:rsidRPr="008467AA">
        <w:rPr>
          <w:lang w:val="en-AU"/>
        </w:rPr>
        <w:t xml:space="preserve"> of the loggers </w:t>
      </w:r>
      <w:r>
        <w:rPr>
          <w:lang w:val="en-AU"/>
        </w:rPr>
        <w:t>(BUR13) has</w:t>
      </w:r>
      <w:r w:rsidRPr="008467AA">
        <w:rPr>
          <w:lang w:val="en-AU"/>
        </w:rPr>
        <w:t xml:space="preserve"> changed, and that the number of water sampling sites and frequency of sampling </w:t>
      </w:r>
      <w:r>
        <w:rPr>
          <w:lang w:val="en-AU"/>
        </w:rPr>
        <w:t>w</w:t>
      </w:r>
      <w:r w:rsidRPr="008467AA">
        <w:rPr>
          <w:lang w:val="en-AU"/>
        </w:rPr>
        <w:t xml:space="preserve">as increased during 2015. Some of these new sites </w:t>
      </w:r>
      <w:r>
        <w:rPr>
          <w:lang w:val="en-AU"/>
        </w:rPr>
        <w:t>were</w:t>
      </w:r>
      <w:r w:rsidRPr="008467AA">
        <w:rPr>
          <w:lang w:val="en-AU"/>
        </w:rPr>
        <w:t xml:space="preserve"> placed further inshore and they are therefore</w:t>
      </w:r>
      <w:r>
        <w:rPr>
          <w:lang w:val="en-AU"/>
        </w:rPr>
        <w:t xml:space="preserve"> likely to be</w:t>
      </w:r>
      <w:r w:rsidRPr="008467AA">
        <w:rPr>
          <w:lang w:val="en-AU"/>
        </w:rPr>
        <w:t xml:space="preserve"> </w:t>
      </w:r>
      <w:r w:rsidR="0070584A">
        <w:rPr>
          <w:lang w:val="en-AU"/>
        </w:rPr>
        <w:t xml:space="preserve">more often </w:t>
      </w:r>
      <w:r w:rsidRPr="008467AA">
        <w:rPr>
          <w:lang w:val="en-AU"/>
        </w:rPr>
        <w:t xml:space="preserve">affected by </w:t>
      </w:r>
      <w:r w:rsidR="004B643A">
        <w:rPr>
          <w:lang w:val="en-AU"/>
        </w:rPr>
        <w:t>p</w:t>
      </w:r>
      <w:r w:rsidR="004B643A" w:rsidRPr="008467AA">
        <w:rPr>
          <w:lang w:val="en-AU"/>
        </w:rPr>
        <w:t xml:space="preserve">rimary </w:t>
      </w:r>
      <w:r w:rsidRPr="008467AA">
        <w:rPr>
          <w:lang w:val="en-AU"/>
        </w:rPr>
        <w:t xml:space="preserve">and </w:t>
      </w:r>
      <w:r w:rsidR="004B643A">
        <w:rPr>
          <w:lang w:val="en-AU"/>
        </w:rPr>
        <w:t>s</w:t>
      </w:r>
      <w:r w:rsidRPr="008467AA">
        <w:rPr>
          <w:lang w:val="en-AU"/>
        </w:rPr>
        <w:t>econdary plume-type waters.</w:t>
      </w:r>
    </w:p>
    <w:p w14:paraId="0ACD11D4" w14:textId="6B92AE07" w:rsidR="004B643A" w:rsidRDefault="004B643A">
      <w:pPr>
        <w:spacing w:before="0" w:after="160" w:line="259" w:lineRule="auto"/>
        <w:jc w:val="left"/>
        <w:rPr>
          <w:color w:val="000000" w:themeColor="text1"/>
          <w:lang w:val="en-AU"/>
        </w:rPr>
      </w:pPr>
      <w:r>
        <w:rPr>
          <w:noProof/>
          <w:lang w:val="en-AU" w:eastAsia="en-AU"/>
        </w:rPr>
        <mc:AlternateContent>
          <mc:Choice Requires="wps">
            <w:drawing>
              <wp:anchor distT="0" distB="0" distL="114300" distR="114300" simplePos="0" relativeHeight="251761664" behindDoc="0" locked="0" layoutInCell="1" allowOverlap="1" wp14:anchorId="0B0E7E18" wp14:editId="1A9B2838">
                <wp:simplePos x="0" y="0"/>
                <wp:positionH relativeFrom="margin">
                  <wp:posOffset>160655</wp:posOffset>
                </wp:positionH>
                <wp:positionV relativeFrom="margin">
                  <wp:align>top</wp:align>
                </wp:positionV>
                <wp:extent cx="5695200" cy="8514000"/>
                <wp:effectExtent l="0" t="0" r="0" b="1905"/>
                <wp:wrapTopAndBottom/>
                <wp:docPr id="7173" name="Text Box 7173"/>
                <wp:cNvGraphicFramePr/>
                <a:graphic xmlns:a="http://schemas.openxmlformats.org/drawingml/2006/main">
                  <a:graphicData uri="http://schemas.microsoft.com/office/word/2010/wordprocessingShape">
                    <wps:wsp>
                      <wps:cNvSpPr txBox="1"/>
                      <wps:spPr>
                        <a:xfrm>
                          <a:off x="0" y="0"/>
                          <a:ext cx="5695200" cy="8514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D14E441" w14:textId="34BF4C93" w:rsidR="008A7E23" w:rsidRDefault="008A7E23" w:rsidP="0025650C">
                            <w:pPr>
                              <w:pStyle w:val="Figure"/>
                              <w:jc w:val="center"/>
                            </w:pPr>
                            <w:bookmarkStart w:id="1717" w:name="_Ref438134496"/>
                            <w:bookmarkStart w:id="1718" w:name="_Ref470139510"/>
                            <w:bookmarkStart w:id="1719" w:name="_Ref504994682"/>
                            <w:r>
                              <w:rPr>
                                <w:noProof/>
                                <w:lang w:val="en-AU" w:eastAsia="en-AU"/>
                              </w:rPr>
                              <w:drawing>
                                <wp:inline distT="0" distB="0" distL="0" distR="0" wp14:anchorId="6800E785" wp14:editId="1CA236B5">
                                  <wp:extent cx="5505450" cy="7078345"/>
                                  <wp:effectExtent l="0" t="0" r="0" b="0"/>
                                  <wp:docPr id="7209" name="Picture 7209" descr="Temporal trends in water quality for the Burdekin focus area. a) WQ Index, b) chlorophyll a (Chl-a), c) nitrate/nitrite (NOx), d) phosphate (PO4), e) turbidity, f) total suspended solids (TSS), g) Secchi depth, h) particulate nitrogen (PN), i) particulate phosphorus (PP), j) particulate organic carbon (POC) and k) dissolved organic carbon (DOC). The long-term trend in the WQ Index is depicted with circles, while the annual condition (implemented with sampling changes in 2015) is depited with squares in (a). Trends in manually sampled water quality variables are represented by blue lines with blue shaded areas defining 95% confidence intervals of those trends accounting for the effects of wind, waves and tides after applying x-z detrending. Trends of records from ECO FLNTUSB instruments are represented in red, individual records are not displayed (see Figure E-1). Dashed horizontal reference lines indicate annual guideline values." title="Burdekin water quality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 name="gamm_Burdekin_summary-01.pn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505450" cy="7078345"/>
                                          </a:xfrm>
                                          <a:prstGeom prst="rect">
                                            <a:avLst/>
                                          </a:prstGeom>
                                        </pic:spPr>
                                      </pic:pic>
                                    </a:graphicData>
                                  </a:graphic>
                                </wp:inline>
                              </w:drawing>
                            </w:r>
                          </w:p>
                          <w:p w14:paraId="024184F2" w14:textId="3730D822" w:rsidR="008A7E23" w:rsidRPr="001853EB" w:rsidRDefault="008A7E23" w:rsidP="0025650C">
                            <w:pPr>
                              <w:pStyle w:val="Figure"/>
                              <w:rPr>
                                <w:rStyle w:val="FigureChar"/>
                                <w:vanish/>
                                <w:szCs w:val="18"/>
                                <w:specVanish/>
                              </w:rPr>
                            </w:pPr>
                            <w:bookmarkStart w:id="1720" w:name="_Ref532655621"/>
                            <w:bookmarkStart w:id="1721" w:name="_Toc10536256"/>
                            <w:bookmarkEnd w:id="1717"/>
                            <w:bookmarkEnd w:id="1718"/>
                            <w:bookmarkEnd w:id="1719"/>
                            <w:r>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50</w:t>
                            </w:r>
                            <w:r>
                              <w:fldChar w:fldCharType="end"/>
                            </w:r>
                            <w:bookmarkEnd w:id="1720"/>
                            <w:r>
                              <w:t xml:space="preserve">: </w:t>
                            </w:r>
                            <w:r w:rsidRPr="00867EBB">
                              <w:t>Temporal trends in water quality for the Burdekin focus area</w:t>
                            </w:r>
                            <w:r w:rsidRPr="00867EBB">
                              <w:rPr>
                                <w:rFonts w:eastAsia="Calibri"/>
                              </w:rPr>
                              <w:t>.</w:t>
                            </w:r>
                            <w:r>
                              <w:rPr>
                                <w:rFonts w:eastAsia="Calibri"/>
                              </w:rPr>
                              <w:t xml:space="preserve"> </w:t>
                            </w:r>
                            <w:r w:rsidRPr="00867EBB">
                              <w:rPr>
                                <w:rFonts w:eastAsia="Calibri"/>
                              </w:rPr>
                              <w:t xml:space="preserve">a) </w:t>
                            </w:r>
                            <w:r>
                              <w:rPr>
                                <w:rStyle w:val="FigureChar"/>
                                <w:rFonts w:eastAsia="Calibri"/>
                                <w:szCs w:val="18"/>
                              </w:rPr>
                              <w:t>WQ Index</w:t>
                            </w:r>
                            <w:r w:rsidRPr="00867EBB">
                              <w:rPr>
                                <w:rFonts w:eastAsia="Calibri"/>
                              </w:rPr>
                              <w:t xml:space="preserve">, </w:t>
                            </w:r>
                            <w:r w:rsidRPr="00016895">
                              <w:rPr>
                                <w:rStyle w:val="FigureChar"/>
                                <w:szCs w:val="18"/>
                              </w:rPr>
                              <w:t xml:space="preserve">b) </w:t>
                            </w:r>
                            <w:r w:rsidRPr="00016895">
                              <w:rPr>
                                <w:rFonts w:eastAsia="Calibri"/>
                              </w:rPr>
                              <w:t>chl</w:t>
                            </w:r>
                            <w:r>
                              <w:rPr>
                                <w:rFonts w:eastAsia="Calibri"/>
                              </w:rPr>
                              <w:t>o</w:t>
                            </w:r>
                            <w:r w:rsidRPr="00016895">
                              <w:rPr>
                                <w:rFonts w:eastAsia="Calibri"/>
                              </w:rPr>
                              <w:t xml:space="preserve">rophyll </w:t>
                            </w:r>
                            <w:r w:rsidRPr="00016895">
                              <w:rPr>
                                <w:rFonts w:eastAsia="Calibri"/>
                                <w:i/>
                              </w:rPr>
                              <w:t>a</w:t>
                            </w:r>
                            <w:r w:rsidRPr="00016895">
                              <w:rPr>
                                <w:rFonts w:eastAsia="Calibri"/>
                              </w:rPr>
                              <w:t xml:space="preserve"> (</w:t>
                            </w:r>
                            <w:r w:rsidRPr="00016895">
                              <w:rPr>
                                <w:rStyle w:val="FigureChar"/>
                                <w:szCs w:val="18"/>
                              </w:rPr>
                              <w:t>Chl-</w:t>
                            </w:r>
                            <w:r w:rsidRPr="001F214B">
                              <w:rPr>
                                <w:rStyle w:val="FigureChar"/>
                                <w:i/>
                                <w:szCs w:val="18"/>
                              </w:rPr>
                              <w:t>a</w:t>
                            </w:r>
                            <w:r w:rsidRPr="00016895">
                              <w:rPr>
                                <w:rStyle w:val="FigureChar"/>
                                <w:szCs w:val="18"/>
                              </w:rPr>
                              <w:t xml:space="preserve">), c) nitrate/nitrite </w:t>
                            </w:r>
                            <w:r w:rsidRPr="00016895">
                              <w:rPr>
                                <w:rFonts w:eastAsia="Calibri"/>
                              </w:rPr>
                              <w:t>(NO</w:t>
                            </w:r>
                            <w:r w:rsidRPr="00016895">
                              <w:rPr>
                                <w:rFonts w:eastAsia="Calibri"/>
                                <w:vertAlign w:val="subscript"/>
                              </w:rPr>
                              <w:t>x</w:t>
                            </w:r>
                            <w:r w:rsidRPr="00016895">
                              <w:rPr>
                                <w:rFonts w:eastAsia="Calibri"/>
                              </w:rPr>
                              <w:t>),</w:t>
                            </w:r>
                            <w:r w:rsidRPr="00016895">
                              <w:rPr>
                                <w:rStyle w:val="FigureChar"/>
                                <w:szCs w:val="18"/>
                              </w:rPr>
                              <w:t xml:space="preserve"> d) phosphate </w:t>
                            </w:r>
                            <w:r w:rsidRPr="00016895">
                              <w:rPr>
                                <w:rFonts w:eastAsia="Calibri"/>
                              </w:rPr>
                              <w:t>(PO</w:t>
                            </w:r>
                            <w:r w:rsidRPr="00016895">
                              <w:rPr>
                                <w:rFonts w:eastAsia="Calibri"/>
                                <w:vertAlign w:val="subscript"/>
                              </w:rPr>
                              <w:t>4</w:t>
                            </w:r>
                            <w:r w:rsidRPr="00016895">
                              <w:rPr>
                                <w:rFonts w:eastAsia="Calibri"/>
                              </w:rPr>
                              <w:t>)</w:t>
                            </w:r>
                            <w:r w:rsidRPr="00016895">
                              <w:rPr>
                                <w:rStyle w:val="FigureChar"/>
                                <w:szCs w:val="18"/>
                              </w:rPr>
                              <w:t xml:space="preserve">, e) turbidity, f) </w:t>
                            </w:r>
                            <w:r w:rsidRPr="00016895">
                              <w:rPr>
                                <w:rFonts w:eastAsia="Calibri"/>
                              </w:rPr>
                              <w:t>total suspended solids (</w:t>
                            </w:r>
                            <w:r w:rsidRPr="00016895">
                              <w:rPr>
                                <w:rStyle w:val="FigureChar"/>
                                <w:szCs w:val="18"/>
                              </w:rPr>
                              <w:t xml:space="preserve">TSS), g) Secchi depth, h) </w:t>
                            </w:r>
                            <w:r w:rsidRPr="00016895">
                              <w:rPr>
                                <w:rFonts w:eastAsia="Calibri"/>
                              </w:rPr>
                              <w:t>particulate nitrogen (</w:t>
                            </w:r>
                            <w:r w:rsidRPr="00016895">
                              <w:rPr>
                                <w:rStyle w:val="FigureChar"/>
                                <w:szCs w:val="18"/>
                              </w:rPr>
                              <w:t xml:space="preserve">PN), i) </w:t>
                            </w:r>
                            <w:r w:rsidRPr="00016895">
                              <w:rPr>
                                <w:rFonts w:eastAsia="Calibri"/>
                              </w:rPr>
                              <w:t>particulate phosphorus (</w:t>
                            </w:r>
                            <w:r w:rsidRPr="00016895">
                              <w:rPr>
                                <w:rStyle w:val="FigureChar"/>
                                <w:szCs w:val="18"/>
                              </w:rPr>
                              <w:t xml:space="preserve">PP), j) </w:t>
                            </w:r>
                            <w:r w:rsidRPr="00016895">
                              <w:rPr>
                                <w:rFonts w:eastAsia="Calibri"/>
                              </w:rPr>
                              <w:t>particulate organic carbon (</w:t>
                            </w:r>
                            <w:r w:rsidRPr="00016895">
                              <w:rPr>
                                <w:rStyle w:val="FigureChar"/>
                                <w:szCs w:val="18"/>
                              </w:rPr>
                              <w:t xml:space="preserve">POC) and k) </w:t>
                            </w:r>
                            <w:r w:rsidRPr="00016895">
                              <w:rPr>
                                <w:rFonts w:eastAsia="Calibri"/>
                              </w:rPr>
                              <w:t>dissolved organic carbon (</w:t>
                            </w:r>
                            <w:r w:rsidRPr="00016895">
                              <w:rPr>
                                <w:rStyle w:val="FigureChar"/>
                                <w:szCs w:val="18"/>
                              </w:rPr>
                              <w:t>DOC).</w:t>
                            </w:r>
                            <w:bookmarkEnd w:id="1721"/>
                          </w:p>
                          <w:p w14:paraId="56EDC14D" w14:textId="1F47856B" w:rsidR="008A7E23" w:rsidRDefault="008A7E23" w:rsidP="0025650C">
                            <w:pPr>
                              <w:pStyle w:val="Figure"/>
                            </w:pPr>
                            <w:r>
                              <w:rPr>
                                <w:rFonts w:eastAsia="Calibri"/>
                              </w:rPr>
                              <w:t xml:space="preserve"> The long-term trend in the WQ Index is depicted with circles, while the annual condition (implemented with sampling changes in 2015) is depited with squares in (a)</w:t>
                            </w:r>
                            <w:r w:rsidRPr="00016895">
                              <w:rPr>
                                <w:rStyle w:val="FigureChar"/>
                                <w:rFonts w:eastAsia="SimSun"/>
                                <w:szCs w:val="18"/>
                              </w:rPr>
                              <w:t>.</w:t>
                            </w:r>
                            <w:r>
                              <w:rPr>
                                <w:rFonts w:eastAsia="Calibri"/>
                              </w:rPr>
                              <w:t xml:space="preserve"> </w:t>
                            </w:r>
                            <w:r w:rsidRPr="00867EBB">
                              <w:rPr>
                                <w:rFonts w:eastAsia="Calibri"/>
                              </w:rPr>
                              <w:t>Trends in manually sampled water quality variables are represented by blue lines with blue shaded areas defining 95% confidence intervals of those trends accounting for the effects of wind, waves and tides after applying x-z detrending</w:t>
                            </w:r>
                            <w:r>
                              <w:rPr>
                                <w:rFonts w:eastAsia="Calibri"/>
                              </w:rPr>
                              <w:t xml:space="preserve">. </w:t>
                            </w:r>
                            <w:r w:rsidRPr="00867EBB">
                              <w:rPr>
                                <w:rFonts w:eastAsia="Calibri"/>
                              </w:rPr>
                              <w:t>Trends of records from ECO FLNTUSB instruments are represented in red, individual records are not displayed</w:t>
                            </w:r>
                            <w:r>
                              <w:rPr>
                                <w:rFonts w:eastAsia="Calibri"/>
                              </w:rPr>
                              <w:t xml:space="preserve"> (see Figure E-1)</w:t>
                            </w:r>
                            <w:r w:rsidRPr="00867EBB">
                              <w:rPr>
                                <w:rFonts w:eastAsia="Calibri"/>
                              </w:rPr>
                              <w:t xml:space="preserve">. </w:t>
                            </w:r>
                            <w:r w:rsidRPr="00194BBA">
                              <w:rPr>
                                <w:rStyle w:val="FiguremessageChar"/>
                                <w:rFonts w:cs="Times New Roman"/>
                                <w:szCs w:val="20"/>
                                <w:shd w:val="clear" w:color="auto" w:fill="auto"/>
                              </w:rPr>
                              <w:t xml:space="preserve">Dashed </w:t>
                            </w:r>
                            <w:r>
                              <w:rPr>
                                <w:rStyle w:val="FiguremessageChar"/>
                                <w:rFonts w:cs="Times New Roman"/>
                                <w:szCs w:val="20"/>
                                <w:shd w:val="clear" w:color="auto" w:fill="auto"/>
                              </w:rPr>
                              <w:t xml:space="preserve">horizontal </w:t>
                            </w:r>
                            <w:r w:rsidRPr="00194BBA">
                              <w:rPr>
                                <w:rStyle w:val="FiguremessageChar"/>
                                <w:rFonts w:cs="Times New Roman"/>
                                <w:szCs w:val="20"/>
                                <w:shd w:val="clear" w:color="auto" w:fill="auto"/>
                              </w:rPr>
                              <w:t xml:space="preserve">reference lines indicate </w:t>
                            </w:r>
                            <w:r>
                              <w:rPr>
                                <w:rStyle w:val="FiguremessageChar"/>
                                <w:rFonts w:cs="Times New Roman"/>
                                <w:szCs w:val="20"/>
                                <w:shd w:val="clear" w:color="auto" w:fill="auto"/>
                              </w:rPr>
                              <w:t>annual</w:t>
                            </w:r>
                            <w:r w:rsidRPr="00194BBA">
                              <w:rPr>
                                <w:rStyle w:val="FiguremessageChar"/>
                                <w:rFonts w:cs="Times New Roman"/>
                                <w:szCs w:val="20"/>
                                <w:shd w:val="clear" w:color="auto" w:fill="auto"/>
                              </w:rPr>
                              <w:t xml:space="preserve"> guideline values</w:t>
                            </w:r>
                            <w:r w:rsidRPr="00510F8C">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0E7E18" id="Text Box 7173" o:spid="_x0000_s1057" type="#_x0000_t202" style="position:absolute;margin-left:12.65pt;margin-top:0;width:448.45pt;height:670.4pt;z-index:251761664;visibility:visible;mso-wrap-style:square;mso-width-percent:0;mso-height-percent:0;mso-wrap-distance-left:9pt;mso-wrap-distance-top:0;mso-wrap-distance-right:9pt;mso-wrap-distance-bottom:0;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" filled="f" stroked="f" strokeweight=".5pt">
                <v:textbox>
                  <w:txbxContent>
                    <w:p w14:paraId="5D14E441" w14:textId="34BF4C93" w:rsidR="008A7E23" w:rsidRDefault="008A7E23" w:rsidP="0025650C">
                      <w:pPr>
                        <w:pStyle w:val="Figure"/>
                        <w:jc w:val="center"/>
                      </w:pPr>
                      <w:bookmarkStart w:id="1722" w:name="_Ref438134496"/>
                      <w:bookmarkStart w:id="1723" w:name="_Ref470139510"/>
                      <w:bookmarkStart w:id="1724" w:name="_Ref504994682"/>
                      <w:r>
                        <w:rPr>
                          <w:noProof/>
                          <w:lang w:val="en-AU" w:eastAsia="en-AU"/>
                        </w:rPr>
                        <w:drawing>
                          <wp:inline distT="0" distB="0" distL="0" distR="0" wp14:anchorId="6800E785" wp14:editId="1CA236B5">
                            <wp:extent cx="5505450" cy="7078345"/>
                            <wp:effectExtent l="0" t="0" r="0" b="0"/>
                            <wp:docPr id="7209" name="Picture 7209" descr="Temporal trends in water quality for the Burdekin focus area. a) WQ Index, b) chlorophyll a (Chl-a), c) nitrate/nitrite (NOx), d) phosphate (PO4), e) turbidity, f) total suspended solids (TSS), g) Secchi depth, h) particulate nitrogen (PN), i) particulate phosphorus (PP), j) particulate organic carbon (POC) and k) dissolved organic carbon (DOC). The long-term trend in the WQ Index is depicted with circles, while the annual condition (implemented with sampling changes in 2015) is depited with squares in (a). Trends in manually sampled water quality variables are represented by blue lines with blue shaded areas defining 95% confidence intervals of those trends accounting for the effects of wind, waves and tides after applying x-z detrending. Trends of records from ECO FLNTUSB instruments are represented in red, individual records are not displayed (see Figure E-1). Dashed horizontal reference lines indicate annual guideline values." title="Burdekin water quality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 name="gamm_Burdekin_summary-01.pn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505450" cy="7078345"/>
                                    </a:xfrm>
                                    <a:prstGeom prst="rect">
                                      <a:avLst/>
                                    </a:prstGeom>
                                  </pic:spPr>
                                </pic:pic>
                              </a:graphicData>
                            </a:graphic>
                          </wp:inline>
                        </w:drawing>
                      </w:r>
                    </w:p>
                    <w:p w14:paraId="024184F2" w14:textId="3730D822" w:rsidR="008A7E23" w:rsidRPr="001853EB" w:rsidRDefault="008A7E23" w:rsidP="0025650C">
                      <w:pPr>
                        <w:pStyle w:val="Figure"/>
                        <w:rPr>
                          <w:rStyle w:val="FigureChar"/>
                          <w:vanish/>
                          <w:szCs w:val="18"/>
                          <w:specVanish/>
                        </w:rPr>
                      </w:pPr>
                      <w:bookmarkStart w:id="1725" w:name="_Ref532655621"/>
                      <w:bookmarkStart w:id="1726" w:name="_Toc10536256"/>
                      <w:bookmarkEnd w:id="1722"/>
                      <w:bookmarkEnd w:id="1723"/>
                      <w:bookmarkEnd w:id="1724"/>
                      <w:r>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50</w:t>
                      </w:r>
                      <w:r>
                        <w:fldChar w:fldCharType="end"/>
                      </w:r>
                      <w:bookmarkEnd w:id="1725"/>
                      <w:r>
                        <w:t xml:space="preserve">: </w:t>
                      </w:r>
                      <w:r w:rsidRPr="00867EBB">
                        <w:t>Temporal trends in water quality for the Burdekin focus area</w:t>
                      </w:r>
                      <w:r w:rsidRPr="00867EBB">
                        <w:rPr>
                          <w:rFonts w:eastAsia="Calibri"/>
                        </w:rPr>
                        <w:t>.</w:t>
                      </w:r>
                      <w:r>
                        <w:rPr>
                          <w:rFonts w:eastAsia="Calibri"/>
                        </w:rPr>
                        <w:t xml:space="preserve"> </w:t>
                      </w:r>
                      <w:r w:rsidRPr="00867EBB">
                        <w:rPr>
                          <w:rFonts w:eastAsia="Calibri"/>
                        </w:rPr>
                        <w:t xml:space="preserve">a) </w:t>
                      </w:r>
                      <w:r>
                        <w:rPr>
                          <w:rStyle w:val="FigureChar"/>
                          <w:rFonts w:eastAsia="Calibri"/>
                          <w:szCs w:val="18"/>
                        </w:rPr>
                        <w:t>WQ Index</w:t>
                      </w:r>
                      <w:r w:rsidRPr="00867EBB">
                        <w:rPr>
                          <w:rFonts w:eastAsia="Calibri"/>
                        </w:rPr>
                        <w:t xml:space="preserve">, </w:t>
                      </w:r>
                      <w:r w:rsidRPr="00016895">
                        <w:rPr>
                          <w:rStyle w:val="FigureChar"/>
                          <w:szCs w:val="18"/>
                        </w:rPr>
                        <w:t xml:space="preserve">b) </w:t>
                      </w:r>
                      <w:r w:rsidRPr="00016895">
                        <w:rPr>
                          <w:rFonts w:eastAsia="Calibri"/>
                        </w:rPr>
                        <w:t>chl</w:t>
                      </w:r>
                      <w:r>
                        <w:rPr>
                          <w:rFonts w:eastAsia="Calibri"/>
                        </w:rPr>
                        <w:t>o</w:t>
                      </w:r>
                      <w:r w:rsidRPr="00016895">
                        <w:rPr>
                          <w:rFonts w:eastAsia="Calibri"/>
                        </w:rPr>
                        <w:t xml:space="preserve">rophyll </w:t>
                      </w:r>
                      <w:r w:rsidRPr="00016895">
                        <w:rPr>
                          <w:rFonts w:eastAsia="Calibri"/>
                          <w:i/>
                        </w:rPr>
                        <w:t>a</w:t>
                      </w:r>
                      <w:r w:rsidRPr="00016895">
                        <w:rPr>
                          <w:rFonts w:eastAsia="Calibri"/>
                        </w:rPr>
                        <w:t xml:space="preserve"> (</w:t>
                      </w:r>
                      <w:r w:rsidRPr="00016895">
                        <w:rPr>
                          <w:rStyle w:val="FigureChar"/>
                          <w:szCs w:val="18"/>
                        </w:rPr>
                        <w:t>Chl-</w:t>
                      </w:r>
                      <w:r w:rsidRPr="001F214B">
                        <w:rPr>
                          <w:rStyle w:val="FigureChar"/>
                          <w:i/>
                          <w:szCs w:val="18"/>
                        </w:rPr>
                        <w:t>a</w:t>
                      </w:r>
                      <w:r w:rsidRPr="00016895">
                        <w:rPr>
                          <w:rStyle w:val="FigureChar"/>
                          <w:szCs w:val="18"/>
                        </w:rPr>
                        <w:t xml:space="preserve">), c) nitrate/nitrite </w:t>
                      </w:r>
                      <w:r w:rsidRPr="00016895">
                        <w:rPr>
                          <w:rFonts w:eastAsia="Calibri"/>
                        </w:rPr>
                        <w:t>(NO</w:t>
                      </w:r>
                      <w:r w:rsidRPr="00016895">
                        <w:rPr>
                          <w:rFonts w:eastAsia="Calibri"/>
                          <w:vertAlign w:val="subscript"/>
                        </w:rPr>
                        <w:t>x</w:t>
                      </w:r>
                      <w:r w:rsidRPr="00016895">
                        <w:rPr>
                          <w:rFonts w:eastAsia="Calibri"/>
                        </w:rPr>
                        <w:t>),</w:t>
                      </w:r>
                      <w:r w:rsidRPr="00016895">
                        <w:rPr>
                          <w:rStyle w:val="FigureChar"/>
                          <w:szCs w:val="18"/>
                        </w:rPr>
                        <w:t xml:space="preserve"> d) phosphate </w:t>
                      </w:r>
                      <w:r w:rsidRPr="00016895">
                        <w:rPr>
                          <w:rFonts w:eastAsia="Calibri"/>
                        </w:rPr>
                        <w:t>(PO</w:t>
                      </w:r>
                      <w:r w:rsidRPr="00016895">
                        <w:rPr>
                          <w:rFonts w:eastAsia="Calibri"/>
                          <w:vertAlign w:val="subscript"/>
                        </w:rPr>
                        <w:t>4</w:t>
                      </w:r>
                      <w:r w:rsidRPr="00016895">
                        <w:rPr>
                          <w:rFonts w:eastAsia="Calibri"/>
                        </w:rPr>
                        <w:t>)</w:t>
                      </w:r>
                      <w:r w:rsidRPr="00016895">
                        <w:rPr>
                          <w:rStyle w:val="FigureChar"/>
                          <w:szCs w:val="18"/>
                        </w:rPr>
                        <w:t xml:space="preserve">, e) turbidity, f) </w:t>
                      </w:r>
                      <w:r w:rsidRPr="00016895">
                        <w:rPr>
                          <w:rFonts w:eastAsia="Calibri"/>
                        </w:rPr>
                        <w:t>total suspended solids (</w:t>
                      </w:r>
                      <w:r w:rsidRPr="00016895">
                        <w:rPr>
                          <w:rStyle w:val="FigureChar"/>
                          <w:szCs w:val="18"/>
                        </w:rPr>
                        <w:t xml:space="preserve">TSS), g) Secchi depth, h) </w:t>
                      </w:r>
                      <w:r w:rsidRPr="00016895">
                        <w:rPr>
                          <w:rFonts w:eastAsia="Calibri"/>
                        </w:rPr>
                        <w:t>particulate nitrogen (</w:t>
                      </w:r>
                      <w:r w:rsidRPr="00016895">
                        <w:rPr>
                          <w:rStyle w:val="FigureChar"/>
                          <w:szCs w:val="18"/>
                        </w:rPr>
                        <w:t xml:space="preserve">PN), i) </w:t>
                      </w:r>
                      <w:r w:rsidRPr="00016895">
                        <w:rPr>
                          <w:rFonts w:eastAsia="Calibri"/>
                        </w:rPr>
                        <w:t>particulate phosphorus (</w:t>
                      </w:r>
                      <w:r w:rsidRPr="00016895">
                        <w:rPr>
                          <w:rStyle w:val="FigureChar"/>
                          <w:szCs w:val="18"/>
                        </w:rPr>
                        <w:t xml:space="preserve">PP), j) </w:t>
                      </w:r>
                      <w:r w:rsidRPr="00016895">
                        <w:rPr>
                          <w:rFonts w:eastAsia="Calibri"/>
                        </w:rPr>
                        <w:t>particulate organic carbon (</w:t>
                      </w:r>
                      <w:r w:rsidRPr="00016895">
                        <w:rPr>
                          <w:rStyle w:val="FigureChar"/>
                          <w:szCs w:val="18"/>
                        </w:rPr>
                        <w:t xml:space="preserve">POC) and k) </w:t>
                      </w:r>
                      <w:r w:rsidRPr="00016895">
                        <w:rPr>
                          <w:rFonts w:eastAsia="Calibri"/>
                        </w:rPr>
                        <w:t>dissolved organic carbon (</w:t>
                      </w:r>
                      <w:r w:rsidRPr="00016895">
                        <w:rPr>
                          <w:rStyle w:val="FigureChar"/>
                          <w:szCs w:val="18"/>
                        </w:rPr>
                        <w:t>DOC).</w:t>
                      </w:r>
                      <w:bookmarkEnd w:id="1726"/>
                    </w:p>
                    <w:p w14:paraId="56EDC14D" w14:textId="1F47856B" w:rsidR="008A7E23" w:rsidRDefault="008A7E23" w:rsidP="0025650C">
                      <w:pPr>
                        <w:pStyle w:val="Figure"/>
                      </w:pPr>
                      <w:r>
                        <w:rPr>
                          <w:rFonts w:eastAsia="Calibri"/>
                        </w:rPr>
                        <w:t xml:space="preserve"> The long-term trend in the WQ Index is depicted with circles, while the annual condition (implemented with sampling changes in 2015) is depited with squares in (a)</w:t>
                      </w:r>
                      <w:r w:rsidRPr="00016895">
                        <w:rPr>
                          <w:rStyle w:val="FigureChar"/>
                          <w:rFonts w:eastAsia="SimSun"/>
                          <w:szCs w:val="18"/>
                        </w:rPr>
                        <w:t>.</w:t>
                      </w:r>
                      <w:r>
                        <w:rPr>
                          <w:rFonts w:eastAsia="Calibri"/>
                        </w:rPr>
                        <w:t xml:space="preserve"> </w:t>
                      </w:r>
                      <w:r w:rsidRPr="00867EBB">
                        <w:rPr>
                          <w:rFonts w:eastAsia="Calibri"/>
                        </w:rPr>
                        <w:t>Trends in manually sampled water quality variables are represented by blue lines with blue shaded areas defining 95% confidence intervals of those trends accounting for the effects of wind, waves and tides after applying x-z detrending</w:t>
                      </w:r>
                      <w:r>
                        <w:rPr>
                          <w:rFonts w:eastAsia="Calibri"/>
                        </w:rPr>
                        <w:t xml:space="preserve">. </w:t>
                      </w:r>
                      <w:r w:rsidRPr="00867EBB">
                        <w:rPr>
                          <w:rFonts w:eastAsia="Calibri"/>
                        </w:rPr>
                        <w:t>Trends of records from ECO FLNTUSB instruments are represented in red, individual records are not displayed</w:t>
                      </w:r>
                      <w:r>
                        <w:rPr>
                          <w:rFonts w:eastAsia="Calibri"/>
                        </w:rPr>
                        <w:t xml:space="preserve"> (see Figure E-1)</w:t>
                      </w:r>
                      <w:r w:rsidRPr="00867EBB">
                        <w:rPr>
                          <w:rFonts w:eastAsia="Calibri"/>
                        </w:rPr>
                        <w:t xml:space="preserve">. </w:t>
                      </w:r>
                      <w:r w:rsidRPr="00194BBA">
                        <w:rPr>
                          <w:rStyle w:val="FiguremessageChar"/>
                          <w:rFonts w:cs="Times New Roman"/>
                          <w:szCs w:val="20"/>
                          <w:shd w:val="clear" w:color="auto" w:fill="auto"/>
                        </w:rPr>
                        <w:t xml:space="preserve">Dashed </w:t>
                      </w:r>
                      <w:r>
                        <w:rPr>
                          <w:rStyle w:val="FiguremessageChar"/>
                          <w:rFonts w:cs="Times New Roman"/>
                          <w:szCs w:val="20"/>
                          <w:shd w:val="clear" w:color="auto" w:fill="auto"/>
                        </w:rPr>
                        <w:t xml:space="preserve">horizontal </w:t>
                      </w:r>
                      <w:r w:rsidRPr="00194BBA">
                        <w:rPr>
                          <w:rStyle w:val="FiguremessageChar"/>
                          <w:rFonts w:cs="Times New Roman"/>
                          <w:szCs w:val="20"/>
                          <w:shd w:val="clear" w:color="auto" w:fill="auto"/>
                        </w:rPr>
                        <w:t xml:space="preserve">reference lines indicate </w:t>
                      </w:r>
                      <w:r>
                        <w:rPr>
                          <w:rStyle w:val="FiguremessageChar"/>
                          <w:rFonts w:cs="Times New Roman"/>
                          <w:szCs w:val="20"/>
                          <w:shd w:val="clear" w:color="auto" w:fill="auto"/>
                        </w:rPr>
                        <w:t>annual</w:t>
                      </w:r>
                      <w:r w:rsidRPr="00194BBA">
                        <w:rPr>
                          <w:rStyle w:val="FiguremessageChar"/>
                          <w:rFonts w:cs="Times New Roman"/>
                          <w:szCs w:val="20"/>
                          <w:shd w:val="clear" w:color="auto" w:fill="auto"/>
                        </w:rPr>
                        <w:t xml:space="preserve"> guideline values</w:t>
                      </w:r>
                      <w:r w:rsidRPr="00510F8C">
                        <w:t>.</w:t>
                      </w:r>
                    </w:p>
                  </w:txbxContent>
                </v:textbox>
                <w10:wrap type="topAndBottom" anchorx="margin" anchory="margin"/>
              </v:shape>
            </w:pict>
          </mc:Fallback>
        </mc:AlternateContent>
      </w:r>
      <w:r>
        <w:rPr>
          <w:color w:val="000000" w:themeColor="text1"/>
          <w:lang w:val="en-AU"/>
        </w:rPr>
        <w:br w:type="page"/>
      </w:r>
    </w:p>
    <w:p w14:paraId="4260C51C" w14:textId="35C19C1B" w:rsidR="00A94D17" w:rsidRDefault="00691CD5" w:rsidP="00A94D17">
      <w:pPr>
        <w:rPr>
          <w:color w:val="000000" w:themeColor="text1"/>
          <w:lang w:val="en-AU"/>
        </w:rPr>
      </w:pPr>
      <w:r>
        <w:rPr>
          <w:color w:val="000000" w:themeColor="text1"/>
          <w:lang w:val="en-AU"/>
        </w:rPr>
        <w:t>Long-term trends in water quality variables measured during ambient periods (e.g. not during peak flood events) of the dry and wet seasons are present</w:t>
      </w:r>
      <w:r w:rsidRPr="00A0338F">
        <w:rPr>
          <w:color w:val="000000" w:themeColor="text1"/>
          <w:szCs w:val="22"/>
          <w:lang w:val="en-AU"/>
        </w:rPr>
        <w:t xml:space="preserve">ed in </w:t>
      </w:r>
      <w:r w:rsidR="00FB3D2E">
        <w:rPr>
          <w:color w:val="000000" w:themeColor="text1"/>
          <w:szCs w:val="22"/>
          <w:lang w:val="en-AU"/>
        </w:rPr>
        <w:fldChar w:fldCharType="begin"/>
      </w:r>
      <w:r w:rsidR="00FB3D2E">
        <w:rPr>
          <w:color w:val="000000" w:themeColor="text1"/>
          <w:szCs w:val="22"/>
          <w:lang w:val="en-AU"/>
        </w:rPr>
        <w:instrText xml:space="preserve"> REF _Ref532655621 \h </w:instrText>
      </w:r>
      <w:r w:rsidR="00FB3D2E">
        <w:rPr>
          <w:color w:val="000000" w:themeColor="text1"/>
          <w:szCs w:val="22"/>
          <w:lang w:val="en-AU"/>
        </w:rPr>
      </w:r>
      <w:r w:rsidR="00FB3D2E">
        <w:rPr>
          <w:color w:val="000000" w:themeColor="text1"/>
          <w:szCs w:val="22"/>
          <w:lang w:val="en-AU"/>
        </w:rPr>
        <w:fldChar w:fldCharType="separate"/>
      </w:r>
      <w:r w:rsidR="00335316">
        <w:t xml:space="preserve">Figure </w:t>
      </w:r>
      <w:r w:rsidR="00335316">
        <w:rPr>
          <w:noProof/>
        </w:rPr>
        <w:t>5</w:t>
      </w:r>
      <w:r w:rsidR="00335316">
        <w:noBreakHyphen/>
      </w:r>
      <w:r w:rsidR="00335316">
        <w:rPr>
          <w:noProof/>
        </w:rPr>
        <w:t>50</w:t>
      </w:r>
      <w:r w:rsidR="00FB3D2E">
        <w:rPr>
          <w:color w:val="000000" w:themeColor="text1"/>
          <w:szCs w:val="22"/>
          <w:lang w:val="en-AU"/>
        </w:rPr>
        <w:fldChar w:fldCharType="end"/>
      </w:r>
      <w:r w:rsidRPr="00A0338F">
        <w:rPr>
          <w:color w:val="000000" w:themeColor="text1"/>
          <w:szCs w:val="22"/>
          <w:lang w:val="en-AU"/>
        </w:rPr>
        <w:t>. It is im</w:t>
      </w:r>
      <w:r w:rsidRPr="00FF1285">
        <w:rPr>
          <w:color w:val="000000" w:themeColor="text1"/>
          <w:lang w:val="en-AU"/>
        </w:rPr>
        <w:t xml:space="preserve">portant to note that </w:t>
      </w:r>
      <w:r>
        <w:rPr>
          <w:color w:val="000000" w:themeColor="text1"/>
          <w:lang w:val="en-AU"/>
        </w:rPr>
        <w:t xml:space="preserve">the trend analysis used removes variability associated with </w:t>
      </w:r>
      <w:r w:rsidRPr="00FF1285">
        <w:rPr>
          <w:color w:val="000000" w:themeColor="text1"/>
          <w:lang w:val="en-AU"/>
        </w:rPr>
        <w:t>wind, waves and tides</w:t>
      </w:r>
      <w:r>
        <w:rPr>
          <w:color w:val="000000" w:themeColor="text1"/>
          <w:lang w:val="en-AU"/>
        </w:rPr>
        <w:t xml:space="preserve"> (see Methods). Thus, individual data points have slightly different magnitudes compared to raw data. This analysis helps elucidate long-term and regional-scale trends in water quality by removing the effect of </w:t>
      </w:r>
      <w:r w:rsidRPr="00FF1285">
        <w:rPr>
          <w:color w:val="000000" w:themeColor="text1"/>
          <w:lang w:val="en-AU"/>
        </w:rPr>
        <w:t>changes in local weather</w:t>
      </w:r>
      <w:r>
        <w:rPr>
          <w:color w:val="000000" w:themeColor="text1"/>
          <w:lang w:val="en-AU"/>
        </w:rPr>
        <w:t xml:space="preserve"> and tides</w:t>
      </w:r>
      <w:r w:rsidRPr="00FF1285">
        <w:rPr>
          <w:color w:val="000000" w:themeColor="text1"/>
          <w:lang w:val="en-AU"/>
        </w:rPr>
        <w:t>.</w:t>
      </w:r>
    </w:p>
    <w:p w14:paraId="24868552" w14:textId="56486112" w:rsidR="00F5123B" w:rsidRDefault="00F5123B" w:rsidP="00F5123B">
      <w:r>
        <w:rPr>
          <w:color w:val="000000" w:themeColor="text1"/>
          <w:lang w:val="en-AU"/>
        </w:rPr>
        <w:t>Distinct long-term trends (since 2005) were observed in some water quality variables, while others showed little change over time (</w:t>
      </w:r>
      <w:r>
        <w:rPr>
          <w:color w:val="000000" w:themeColor="text1"/>
          <w:lang w:val="en-AU"/>
        </w:rPr>
        <w:fldChar w:fldCharType="begin"/>
      </w:r>
      <w:r>
        <w:rPr>
          <w:color w:val="000000" w:themeColor="text1"/>
          <w:lang w:val="en-AU"/>
        </w:rPr>
        <w:instrText xml:space="preserve"> REF _Ref532655621 \h </w:instrText>
      </w:r>
      <w:r>
        <w:rPr>
          <w:color w:val="000000" w:themeColor="text1"/>
          <w:lang w:val="en-AU"/>
        </w:rPr>
      </w:r>
      <w:r>
        <w:rPr>
          <w:color w:val="000000" w:themeColor="text1"/>
          <w:lang w:val="en-AU"/>
        </w:rPr>
        <w:fldChar w:fldCharType="separate"/>
      </w:r>
      <w:r w:rsidR="00335316">
        <w:t xml:space="preserve">Figure </w:t>
      </w:r>
      <w:r w:rsidR="00335316">
        <w:rPr>
          <w:noProof/>
        </w:rPr>
        <w:t>5</w:t>
      </w:r>
      <w:r w:rsidR="00335316">
        <w:noBreakHyphen/>
      </w:r>
      <w:r w:rsidR="00335316">
        <w:rPr>
          <w:noProof/>
        </w:rPr>
        <w:t>50</w:t>
      </w:r>
      <w:r>
        <w:rPr>
          <w:color w:val="000000" w:themeColor="text1"/>
          <w:lang w:val="en-AU"/>
        </w:rPr>
        <w:fldChar w:fldCharType="end"/>
      </w:r>
      <w:r>
        <w:rPr>
          <w:color w:val="000000" w:themeColor="text1"/>
          <w:lang w:val="en-AU"/>
        </w:rPr>
        <w:t>). Mean c</w:t>
      </w:r>
      <w:r w:rsidRPr="00FF1285">
        <w:rPr>
          <w:color w:val="000000" w:themeColor="text1"/>
          <w:lang w:val="en-AU"/>
        </w:rPr>
        <w:t>oncentrations of Chl-</w:t>
      </w:r>
      <w:r w:rsidRPr="00E2118B">
        <w:rPr>
          <w:i/>
          <w:color w:val="000000" w:themeColor="text1"/>
          <w:lang w:val="en-AU"/>
        </w:rPr>
        <w:t>a</w:t>
      </w:r>
      <w:r>
        <w:rPr>
          <w:color w:val="000000" w:themeColor="text1"/>
          <w:lang w:val="en-AU"/>
        </w:rPr>
        <w:t xml:space="preserve"> and TSS have been relatively stable </w:t>
      </w:r>
      <w:r w:rsidR="00274B56">
        <w:rPr>
          <w:color w:val="000000" w:themeColor="text1"/>
          <w:lang w:val="en-AU"/>
        </w:rPr>
        <w:t>since 2009</w:t>
      </w:r>
      <w:r>
        <w:rPr>
          <w:color w:val="000000" w:themeColor="text1"/>
          <w:lang w:val="en-AU"/>
        </w:rPr>
        <w:t xml:space="preserve">, with mean values </w:t>
      </w:r>
      <w:r w:rsidR="00274B56">
        <w:rPr>
          <w:color w:val="000000" w:themeColor="text1"/>
          <w:lang w:val="en-AU"/>
        </w:rPr>
        <w:t>of Chl-</w:t>
      </w:r>
      <w:r w:rsidR="00274B56" w:rsidRPr="00274B56">
        <w:rPr>
          <w:i/>
          <w:color w:val="000000" w:themeColor="text1"/>
          <w:lang w:val="en-AU"/>
        </w:rPr>
        <w:t>a</w:t>
      </w:r>
      <w:r w:rsidR="00274B56">
        <w:rPr>
          <w:color w:val="000000" w:themeColor="text1"/>
          <w:lang w:val="en-AU"/>
        </w:rPr>
        <w:t xml:space="preserve"> slightly exceeding </w:t>
      </w:r>
      <w:r>
        <w:rPr>
          <w:color w:val="000000" w:themeColor="text1"/>
          <w:lang w:val="en-AU"/>
        </w:rPr>
        <w:t xml:space="preserve">the water quality GVs </w:t>
      </w:r>
      <w:r w:rsidR="00274B56">
        <w:rPr>
          <w:color w:val="000000" w:themeColor="text1"/>
          <w:lang w:val="en-AU"/>
        </w:rPr>
        <w:t xml:space="preserve">and mean TSS below GVs </w:t>
      </w:r>
      <w:r w:rsidRPr="00FF1285">
        <w:rPr>
          <w:color w:val="000000" w:themeColor="text1"/>
          <w:lang w:val="en-AU"/>
        </w:rPr>
        <w:t>(</w:t>
      </w:r>
      <w:r w:rsidR="00B72C55">
        <w:rPr>
          <w:color w:val="000000" w:themeColor="text1"/>
          <w:lang w:val="en-AU"/>
        </w:rPr>
        <w:t>Great Barrier Reef Marine Park Authority</w:t>
      </w:r>
      <w:r w:rsidRPr="00FF1285">
        <w:rPr>
          <w:color w:val="000000" w:themeColor="text1"/>
          <w:lang w:val="en-AU"/>
        </w:rPr>
        <w:t>, 2010)</w:t>
      </w:r>
      <w:r>
        <w:rPr>
          <w:color w:val="000000" w:themeColor="text1"/>
          <w:lang w:val="en-AU"/>
        </w:rPr>
        <w:t>. Concentrations of</w:t>
      </w:r>
      <w:r w:rsidRPr="00FF1285">
        <w:rPr>
          <w:color w:val="000000" w:themeColor="text1"/>
          <w:lang w:val="en-AU"/>
        </w:rPr>
        <w:t xml:space="preserve"> PO</w:t>
      </w:r>
      <w:r w:rsidRPr="00FF1285">
        <w:rPr>
          <w:color w:val="000000" w:themeColor="text1"/>
          <w:vertAlign w:val="subscript"/>
          <w:lang w:val="en-AU"/>
        </w:rPr>
        <w:t>4</w:t>
      </w:r>
      <w:r w:rsidRPr="009E4977">
        <w:rPr>
          <w:color w:val="000000" w:themeColor="text1"/>
          <w:lang w:val="en-AU"/>
        </w:rPr>
        <w:t xml:space="preserve"> </w:t>
      </w:r>
      <w:r w:rsidR="00274B56">
        <w:rPr>
          <w:color w:val="000000" w:themeColor="text1"/>
          <w:lang w:val="en-AU"/>
        </w:rPr>
        <w:t xml:space="preserve">have slowly declined </w:t>
      </w:r>
      <w:r>
        <w:rPr>
          <w:color w:val="000000" w:themeColor="text1"/>
          <w:lang w:val="en-AU"/>
        </w:rPr>
        <w:t xml:space="preserve">over time, </w:t>
      </w:r>
      <w:r w:rsidR="00274B56">
        <w:rPr>
          <w:color w:val="000000" w:themeColor="text1"/>
          <w:lang w:val="en-AU"/>
        </w:rPr>
        <w:t xml:space="preserve">while </w:t>
      </w:r>
      <w:r>
        <w:rPr>
          <w:color w:val="000000" w:themeColor="text1"/>
          <w:lang w:val="en-AU"/>
        </w:rPr>
        <w:t>NO</w:t>
      </w:r>
      <w:r w:rsidRPr="007C0B08">
        <w:rPr>
          <w:color w:val="000000" w:themeColor="text1"/>
          <w:vertAlign w:val="subscript"/>
          <w:lang w:val="en-AU"/>
        </w:rPr>
        <w:t>x</w:t>
      </w:r>
      <w:r>
        <w:rPr>
          <w:color w:val="000000" w:themeColor="text1"/>
          <w:lang w:val="en-AU"/>
        </w:rPr>
        <w:t xml:space="preserve"> concentrations </w:t>
      </w:r>
      <w:r w:rsidR="00274B56">
        <w:rPr>
          <w:color w:val="000000" w:themeColor="text1"/>
          <w:lang w:val="en-AU"/>
        </w:rPr>
        <w:t xml:space="preserve">have been relatively stable and </w:t>
      </w:r>
      <w:r>
        <w:rPr>
          <w:color w:val="000000" w:themeColor="text1"/>
          <w:lang w:val="en-AU"/>
        </w:rPr>
        <w:t xml:space="preserve">are presently </w:t>
      </w:r>
      <w:r w:rsidR="00274B56">
        <w:rPr>
          <w:color w:val="000000" w:themeColor="text1"/>
          <w:lang w:val="en-AU"/>
        </w:rPr>
        <w:t>below</w:t>
      </w:r>
      <w:r>
        <w:rPr>
          <w:color w:val="000000" w:themeColor="text1"/>
          <w:lang w:val="en-AU"/>
        </w:rPr>
        <w:t xml:space="preserve"> the GV.</w:t>
      </w:r>
      <w:r w:rsidRPr="00FF1285">
        <w:rPr>
          <w:color w:val="000000" w:themeColor="text1"/>
          <w:lang w:val="en-AU"/>
        </w:rPr>
        <w:t xml:space="preserve"> </w:t>
      </w:r>
      <w:r w:rsidR="00274B56">
        <w:rPr>
          <w:color w:val="000000" w:themeColor="text1"/>
          <w:lang w:val="en-AU"/>
        </w:rPr>
        <w:t xml:space="preserve">These low concentrations relative to GVs may be related to the recent series of drier-than-average years that have occurred in the Burdekin region. </w:t>
      </w:r>
      <w:r>
        <w:rPr>
          <w:color w:val="000000" w:themeColor="text1"/>
          <w:lang w:val="en-AU"/>
        </w:rPr>
        <w:t xml:space="preserve">Mean Secchi depth has not changed since monitoring began, but current values are not meeting the GV. Mean concentrations of </w:t>
      </w:r>
      <w:r w:rsidRPr="00FF1285">
        <w:rPr>
          <w:color w:val="000000" w:themeColor="text1"/>
          <w:lang w:val="en-AU"/>
        </w:rPr>
        <w:t xml:space="preserve">PN </w:t>
      </w:r>
      <w:r>
        <w:rPr>
          <w:color w:val="000000" w:themeColor="text1"/>
          <w:lang w:val="en-AU"/>
        </w:rPr>
        <w:t xml:space="preserve">and </w:t>
      </w:r>
      <w:r w:rsidRPr="00FF1285">
        <w:rPr>
          <w:color w:val="000000" w:themeColor="text1"/>
          <w:lang w:val="en-AU"/>
        </w:rPr>
        <w:t xml:space="preserve">PP </w:t>
      </w:r>
      <w:r>
        <w:rPr>
          <w:color w:val="000000" w:themeColor="text1"/>
          <w:lang w:val="en-AU"/>
        </w:rPr>
        <w:t xml:space="preserve">have </w:t>
      </w:r>
      <w:r w:rsidR="00274B56">
        <w:rPr>
          <w:color w:val="000000" w:themeColor="text1"/>
          <w:lang w:val="en-AU"/>
        </w:rPr>
        <w:t>increased slightly</w:t>
      </w:r>
      <w:r>
        <w:rPr>
          <w:color w:val="000000" w:themeColor="text1"/>
          <w:lang w:val="en-AU"/>
        </w:rPr>
        <w:t xml:space="preserve"> since monitoring began</w:t>
      </w:r>
      <w:r w:rsidR="00274B56">
        <w:rPr>
          <w:color w:val="000000" w:themeColor="text1"/>
          <w:lang w:val="en-AU"/>
        </w:rPr>
        <w:t>, and</w:t>
      </w:r>
      <w:r>
        <w:rPr>
          <w:color w:val="000000" w:themeColor="text1"/>
          <w:lang w:val="en-AU"/>
        </w:rPr>
        <w:t xml:space="preserve"> PP values </w:t>
      </w:r>
      <w:r w:rsidR="00274B56">
        <w:rPr>
          <w:color w:val="000000" w:themeColor="text1"/>
          <w:lang w:val="en-AU"/>
        </w:rPr>
        <w:t xml:space="preserve">presently </w:t>
      </w:r>
      <w:r>
        <w:rPr>
          <w:color w:val="000000" w:themeColor="text1"/>
          <w:lang w:val="en-AU"/>
        </w:rPr>
        <w:t xml:space="preserve">exceed the GV </w:t>
      </w:r>
      <w:r w:rsidR="00274B56">
        <w:rPr>
          <w:color w:val="000000" w:themeColor="text1"/>
          <w:lang w:val="en-AU"/>
        </w:rPr>
        <w:t xml:space="preserve">while </w:t>
      </w:r>
      <w:r>
        <w:rPr>
          <w:color w:val="000000" w:themeColor="text1"/>
          <w:lang w:val="en-AU"/>
        </w:rPr>
        <w:t xml:space="preserve">PN values are close to the GV. Mean </w:t>
      </w:r>
      <w:r w:rsidR="002728DC">
        <w:rPr>
          <w:color w:val="000000" w:themeColor="text1"/>
          <w:lang w:val="en-AU"/>
        </w:rPr>
        <w:t>concentrations</w:t>
      </w:r>
      <w:r w:rsidRPr="00BB239A">
        <w:t xml:space="preserve"> of </w:t>
      </w:r>
      <w:r>
        <w:t>DOC have i</w:t>
      </w:r>
      <w:r w:rsidRPr="00BB239A">
        <w:t xml:space="preserve">ncreased </w:t>
      </w:r>
      <w:r>
        <w:t xml:space="preserve">dramatically since monitoring began, while POC </w:t>
      </w:r>
      <w:r w:rsidR="00274B56">
        <w:t>increased slightly in recent years</w:t>
      </w:r>
      <w:r w:rsidRPr="00BB239A">
        <w:t xml:space="preserve"> (</w:t>
      </w:r>
      <w:r>
        <w:fldChar w:fldCharType="begin"/>
      </w:r>
      <w:r>
        <w:instrText xml:space="preserve"> REF _Ref532655621 \h </w:instrText>
      </w:r>
      <w:r>
        <w:fldChar w:fldCharType="separate"/>
      </w:r>
      <w:r w:rsidR="00335316">
        <w:t xml:space="preserve">Figure </w:t>
      </w:r>
      <w:r w:rsidR="00335316">
        <w:rPr>
          <w:noProof/>
        </w:rPr>
        <w:t>5</w:t>
      </w:r>
      <w:r w:rsidR="00335316">
        <w:noBreakHyphen/>
      </w:r>
      <w:r w:rsidR="00335316">
        <w:rPr>
          <w:noProof/>
        </w:rPr>
        <w:t>50</w:t>
      </w:r>
      <w:r>
        <w:fldChar w:fldCharType="end"/>
      </w:r>
      <w:r w:rsidRPr="00BB239A">
        <w:t>).</w:t>
      </w:r>
    </w:p>
    <w:p w14:paraId="224D0DB5" w14:textId="331C54F8" w:rsidR="0070584A" w:rsidRDefault="00F5123B" w:rsidP="00F5123B">
      <w:pPr>
        <w:rPr>
          <w:color w:val="000000" w:themeColor="text1"/>
          <w:lang w:val="en-AU"/>
        </w:rPr>
      </w:pPr>
      <w:r w:rsidRPr="00FF1285">
        <w:rPr>
          <w:color w:val="000000" w:themeColor="text1"/>
          <w:lang w:val="en-AU"/>
        </w:rPr>
        <w:t>Th</w:t>
      </w:r>
      <w:r>
        <w:rPr>
          <w:color w:val="000000" w:themeColor="text1"/>
          <w:lang w:val="en-AU"/>
        </w:rPr>
        <w:t>e WQ</w:t>
      </w:r>
      <w:r w:rsidRPr="00FF1285">
        <w:rPr>
          <w:color w:val="000000" w:themeColor="text1"/>
          <w:lang w:val="en-AU"/>
        </w:rPr>
        <w:t xml:space="preserve"> </w:t>
      </w:r>
      <w:r>
        <w:rPr>
          <w:color w:val="000000" w:themeColor="text1"/>
          <w:lang w:val="en-AU"/>
        </w:rPr>
        <w:t>I</w:t>
      </w:r>
      <w:r w:rsidRPr="00FF1285">
        <w:rPr>
          <w:color w:val="000000" w:themeColor="text1"/>
          <w:lang w:val="en-AU"/>
        </w:rPr>
        <w:t xml:space="preserve">ndex </w:t>
      </w:r>
      <w:r>
        <w:rPr>
          <w:color w:val="000000" w:themeColor="text1"/>
          <w:lang w:val="en-AU"/>
        </w:rPr>
        <w:t>is now</w:t>
      </w:r>
      <w:r w:rsidRPr="00FF1285">
        <w:rPr>
          <w:color w:val="000000" w:themeColor="text1"/>
          <w:lang w:val="en-AU"/>
        </w:rPr>
        <w:t xml:space="preserve"> calculated </w:t>
      </w:r>
      <w:r>
        <w:rPr>
          <w:color w:val="000000" w:themeColor="text1"/>
          <w:lang w:val="en-AU"/>
        </w:rPr>
        <w:t>using</w:t>
      </w:r>
      <w:r w:rsidRPr="00FF1285">
        <w:rPr>
          <w:color w:val="000000" w:themeColor="text1"/>
          <w:lang w:val="en-AU"/>
        </w:rPr>
        <w:t xml:space="preserve"> two different </w:t>
      </w:r>
      <w:r>
        <w:rPr>
          <w:color w:val="000000" w:themeColor="text1"/>
          <w:lang w:val="en-AU"/>
        </w:rPr>
        <w:t>formulations to communicate the long-term trend in water quality (based on the pre-2015 sampling design) as well as an improved metric for annual condition (based on the post-2015 sampling design, which increased the power to detect changes in water quality)</w:t>
      </w:r>
      <w:r w:rsidRPr="00FF1285">
        <w:rPr>
          <w:color w:val="000000" w:themeColor="text1"/>
          <w:lang w:val="en-AU"/>
        </w:rPr>
        <w:t xml:space="preserve">. </w:t>
      </w:r>
      <w:r>
        <w:rPr>
          <w:color w:val="000000" w:themeColor="text1"/>
          <w:lang w:val="en-AU"/>
        </w:rPr>
        <w:t xml:space="preserve">The Methods section and </w:t>
      </w:r>
      <w:r w:rsidRPr="00FF1285">
        <w:rPr>
          <w:color w:val="000000" w:themeColor="text1"/>
          <w:lang w:val="en-AU"/>
        </w:rPr>
        <w:t>Appendix D-</w:t>
      </w:r>
      <w:r w:rsidR="002A3D59">
        <w:rPr>
          <w:color w:val="000000" w:themeColor="text1"/>
          <w:lang w:val="en-AU"/>
        </w:rPr>
        <w:t xml:space="preserve">3 </w:t>
      </w:r>
      <w:r>
        <w:rPr>
          <w:color w:val="000000" w:themeColor="text1"/>
          <w:lang w:val="en-AU"/>
        </w:rPr>
        <w:t>contain details of the calculations for both Index versions</w:t>
      </w:r>
      <w:r w:rsidRPr="00FF1285">
        <w:rPr>
          <w:color w:val="000000" w:themeColor="text1"/>
          <w:lang w:val="en-AU"/>
        </w:rPr>
        <w:t xml:space="preserve">. </w:t>
      </w:r>
    </w:p>
    <w:p w14:paraId="595EBED2" w14:textId="17832D04" w:rsidR="0070584A" w:rsidRDefault="00F5123B" w:rsidP="00F5123B">
      <w:pPr>
        <w:rPr>
          <w:color w:val="000000" w:themeColor="text1"/>
          <w:lang w:val="en-AU"/>
        </w:rPr>
      </w:pPr>
      <w:r>
        <w:rPr>
          <w:color w:val="000000" w:themeColor="text1"/>
          <w:lang w:val="en-AU"/>
        </w:rPr>
        <w:t xml:space="preserve">The long-term WQ Index has shown water quality to be </w:t>
      </w:r>
      <w:r w:rsidR="00756CCB">
        <w:rPr>
          <w:color w:val="000000" w:themeColor="text1"/>
          <w:lang w:val="en-AU"/>
        </w:rPr>
        <w:t>‘</w:t>
      </w:r>
      <w:r w:rsidR="00274B56">
        <w:rPr>
          <w:color w:val="000000" w:themeColor="text1"/>
          <w:lang w:val="en-AU"/>
        </w:rPr>
        <w:t>good</w:t>
      </w:r>
      <w:r w:rsidR="00756CCB">
        <w:rPr>
          <w:color w:val="000000" w:themeColor="text1"/>
          <w:lang w:val="en-AU"/>
        </w:rPr>
        <w:t>’</w:t>
      </w:r>
      <w:r>
        <w:rPr>
          <w:color w:val="000000" w:themeColor="text1"/>
          <w:lang w:val="en-AU"/>
        </w:rPr>
        <w:t xml:space="preserve"> relative to GVs, with no long-term trend observed </w:t>
      </w:r>
      <w:r w:rsidRPr="00FF1285">
        <w:rPr>
          <w:color w:val="000000" w:themeColor="text1"/>
          <w:lang w:val="en-AU"/>
        </w:rPr>
        <w:t>(</w:t>
      </w:r>
      <w:r>
        <w:rPr>
          <w:color w:val="000000" w:themeColor="text1"/>
          <w:lang w:val="en-AU"/>
        </w:rPr>
        <w:fldChar w:fldCharType="begin"/>
      </w:r>
      <w:r>
        <w:rPr>
          <w:color w:val="000000" w:themeColor="text1"/>
          <w:lang w:val="en-AU"/>
        </w:rPr>
        <w:instrText xml:space="preserve"> REF _Ref532655621 \h </w:instrText>
      </w:r>
      <w:r>
        <w:rPr>
          <w:color w:val="000000" w:themeColor="text1"/>
          <w:lang w:val="en-AU"/>
        </w:rPr>
      </w:r>
      <w:r>
        <w:rPr>
          <w:color w:val="000000" w:themeColor="text1"/>
          <w:lang w:val="en-AU"/>
        </w:rPr>
        <w:fldChar w:fldCharType="separate"/>
      </w:r>
      <w:r w:rsidR="00335316">
        <w:t xml:space="preserve">Figure </w:t>
      </w:r>
      <w:r w:rsidR="00335316">
        <w:rPr>
          <w:noProof/>
        </w:rPr>
        <w:t>5</w:t>
      </w:r>
      <w:r w:rsidR="00335316">
        <w:noBreakHyphen/>
      </w:r>
      <w:r w:rsidR="00335316">
        <w:rPr>
          <w:noProof/>
        </w:rPr>
        <w:t>50</w:t>
      </w:r>
      <w:r>
        <w:rPr>
          <w:color w:val="000000" w:themeColor="text1"/>
          <w:lang w:val="en-AU"/>
        </w:rPr>
        <w:fldChar w:fldCharType="end"/>
      </w:r>
      <w:r>
        <w:t>a</w:t>
      </w:r>
      <w:r>
        <w:rPr>
          <w:color w:val="000000" w:themeColor="text1"/>
          <w:lang w:val="en-AU"/>
        </w:rPr>
        <w:t xml:space="preserve">). The annual condition WQ Index currently shows water quality to be </w:t>
      </w:r>
      <w:r w:rsidR="00756CCB">
        <w:rPr>
          <w:color w:val="000000" w:themeColor="text1"/>
          <w:lang w:val="en-AU"/>
        </w:rPr>
        <w:t>‘</w:t>
      </w:r>
      <w:r w:rsidR="004B643A">
        <w:rPr>
          <w:color w:val="000000" w:themeColor="text1"/>
          <w:lang w:val="en-AU"/>
        </w:rPr>
        <w:t>poor</w:t>
      </w:r>
      <w:r w:rsidR="00756CCB">
        <w:rPr>
          <w:color w:val="000000" w:themeColor="text1"/>
          <w:lang w:val="en-AU"/>
        </w:rPr>
        <w:t>’</w:t>
      </w:r>
      <w:r w:rsidR="004B643A">
        <w:rPr>
          <w:color w:val="000000" w:themeColor="text1"/>
          <w:lang w:val="en-AU"/>
        </w:rPr>
        <w:t xml:space="preserve"> </w:t>
      </w:r>
      <w:r w:rsidR="00274B56">
        <w:rPr>
          <w:color w:val="000000" w:themeColor="text1"/>
          <w:lang w:val="en-AU"/>
        </w:rPr>
        <w:t xml:space="preserve">and declining </w:t>
      </w:r>
      <w:r>
        <w:rPr>
          <w:color w:val="000000" w:themeColor="text1"/>
          <w:lang w:val="en-AU"/>
        </w:rPr>
        <w:t xml:space="preserve">for the last </w:t>
      </w:r>
      <w:r w:rsidR="00274B56">
        <w:rPr>
          <w:color w:val="000000" w:themeColor="text1"/>
          <w:lang w:val="en-AU"/>
        </w:rPr>
        <w:t xml:space="preserve">two </w:t>
      </w:r>
      <w:r>
        <w:rPr>
          <w:color w:val="000000" w:themeColor="text1"/>
          <w:lang w:val="en-AU"/>
        </w:rPr>
        <w:t xml:space="preserve">years. This version of the Index scores water quality parameters against GVs relevant to the season when samples are collected (wet vs dry GVs) and includes additional inshore sites to better characterise areas affected by river discharge. </w:t>
      </w:r>
    </w:p>
    <w:p w14:paraId="2495123B" w14:textId="6A3DD2DC" w:rsidR="00A32F64" w:rsidRPr="00E00555" w:rsidRDefault="00F5123B" w:rsidP="00D60992">
      <w:pPr>
        <w:rPr>
          <w:color w:val="000000" w:themeColor="text1"/>
          <w:szCs w:val="22"/>
          <w:lang w:val="en-AU"/>
        </w:rPr>
      </w:pPr>
      <w:r>
        <w:rPr>
          <w:color w:val="000000" w:themeColor="text1"/>
          <w:lang w:val="en-AU"/>
        </w:rPr>
        <w:t>It is important to note that the two versions of the WQ Index are designed to answer separate questions and therefore differences in scores between the versions are expected.</w:t>
      </w:r>
      <w:bookmarkStart w:id="1727" w:name="_Ref496213799"/>
      <w:bookmarkStart w:id="1728" w:name="_Hlk501016446"/>
      <w:bookmarkEnd w:id="1712"/>
    </w:p>
    <w:p w14:paraId="2655C881" w14:textId="0F3C324F" w:rsidR="004504C8" w:rsidRPr="00756CCB" w:rsidRDefault="00D60992" w:rsidP="00C83B6E">
      <w:pPr>
        <w:jc w:val="left"/>
        <w:rPr>
          <w:rStyle w:val="Heading20"/>
          <w:b/>
          <w:bCs/>
          <w:i/>
        </w:rPr>
      </w:pPr>
      <w:bookmarkStart w:id="1729" w:name="_Toc436913491"/>
      <w:bookmarkEnd w:id="1727"/>
      <w:bookmarkEnd w:id="1728"/>
      <w:r w:rsidRPr="00C83B6E">
        <w:rPr>
          <w:rStyle w:val="Heading20"/>
          <w:i/>
        </w:rPr>
        <w:t>Event water quality</w:t>
      </w:r>
    </w:p>
    <w:p w14:paraId="148B81ED" w14:textId="6F2A6602" w:rsidR="00AE4735" w:rsidRDefault="00AE4735" w:rsidP="00D607A2">
      <w:pPr>
        <w:rPr>
          <w:lang w:val="en-AU" w:eastAsia="en-AU"/>
        </w:rPr>
      </w:pPr>
      <w:r w:rsidRPr="00AF60A1">
        <w:rPr>
          <w:lang w:val="en-AU" w:eastAsia="en-AU"/>
        </w:rPr>
        <w:t xml:space="preserve">Sampling of the Burdekin flood plume </w:t>
      </w:r>
      <w:r w:rsidR="002728DC">
        <w:rPr>
          <w:lang w:val="en-AU" w:eastAsia="en-AU"/>
        </w:rPr>
        <w:t>occurred</w:t>
      </w:r>
      <w:r w:rsidRPr="00AF60A1">
        <w:rPr>
          <w:lang w:val="en-AU" w:eastAsia="en-AU"/>
        </w:rPr>
        <w:t xml:space="preserve"> in Upstart Bay on 5 and 6</w:t>
      </w:r>
      <w:r w:rsidRPr="00AF60A1">
        <w:rPr>
          <w:vertAlign w:val="superscript"/>
          <w:lang w:val="en-AU" w:eastAsia="en-AU"/>
        </w:rPr>
        <w:t xml:space="preserve"> </w:t>
      </w:r>
      <w:r w:rsidRPr="00AF60A1">
        <w:rPr>
          <w:lang w:val="en-AU" w:eastAsia="en-AU"/>
        </w:rPr>
        <w:t>March</w:t>
      </w:r>
      <w:r>
        <w:rPr>
          <w:lang w:val="en-AU" w:eastAsia="en-AU"/>
        </w:rPr>
        <w:t xml:space="preserve"> 2018</w:t>
      </w:r>
      <w:r w:rsidRPr="00AF60A1">
        <w:rPr>
          <w:lang w:val="en-AU" w:eastAsia="en-AU"/>
        </w:rPr>
        <w:t xml:space="preserve">, and off </w:t>
      </w:r>
      <w:r w:rsidRPr="0018413E">
        <w:rPr>
          <w:lang w:val="en-AU" w:eastAsia="en-AU"/>
        </w:rPr>
        <w:t>Magnetic Island on 13 March 2018 (</w:t>
      </w:r>
      <w:r w:rsidRPr="0018413E">
        <w:rPr>
          <w:lang w:val="en-AU" w:eastAsia="en-AU"/>
        </w:rPr>
        <w:fldChar w:fldCharType="begin"/>
      </w:r>
      <w:r w:rsidRPr="0018413E">
        <w:rPr>
          <w:lang w:val="en-AU" w:eastAsia="en-AU"/>
        </w:rPr>
        <w:instrText xml:space="preserve"> REF _Ref530063953 \h </w:instrText>
      </w:r>
      <w:r w:rsidR="0018413E">
        <w:rPr>
          <w:lang w:val="en-AU" w:eastAsia="en-AU"/>
        </w:rPr>
        <w:instrText xml:space="preserve"> \* MERGEFORMAT </w:instrText>
      </w:r>
      <w:r w:rsidRPr="0018413E">
        <w:rPr>
          <w:lang w:val="en-AU" w:eastAsia="en-AU"/>
        </w:rPr>
      </w:r>
      <w:r w:rsidRPr="0018413E">
        <w:rPr>
          <w:lang w:val="en-AU" w:eastAsia="en-AU"/>
        </w:rPr>
        <w:fldChar w:fldCharType="separate"/>
      </w:r>
      <w:r w:rsidR="00335316" w:rsidRPr="00817A8B">
        <w:t xml:space="preserve">Figure </w:t>
      </w:r>
      <w:r w:rsidR="00335316" w:rsidRPr="00817A8B">
        <w:rPr>
          <w:noProof/>
        </w:rPr>
        <w:t>5</w:t>
      </w:r>
      <w:r w:rsidR="00335316" w:rsidRPr="00817A8B">
        <w:rPr>
          <w:noProof/>
        </w:rPr>
        <w:noBreakHyphen/>
        <w:t>51</w:t>
      </w:r>
      <w:r w:rsidRPr="0018413E">
        <w:rPr>
          <w:lang w:val="en-AU" w:eastAsia="en-AU"/>
        </w:rPr>
        <w:fldChar w:fldCharType="end"/>
      </w:r>
      <w:r w:rsidRPr="0018413E">
        <w:rPr>
          <w:lang w:val="en-AU" w:eastAsia="en-AU"/>
        </w:rPr>
        <w:t>).</w:t>
      </w:r>
    </w:p>
    <w:p w14:paraId="2055C918" w14:textId="0B02DB21" w:rsidR="00D607A2" w:rsidRPr="00D607A2" w:rsidRDefault="00D607A2" w:rsidP="00D607A2">
      <w:pPr>
        <w:rPr>
          <w:lang w:val="en-AU" w:eastAsia="en-AU"/>
        </w:rPr>
      </w:pPr>
      <w:r w:rsidRPr="00D607A2">
        <w:rPr>
          <w:lang w:val="en-AU" w:eastAsia="en-AU"/>
        </w:rPr>
        <w:t>Heavy rainfall occurred in the upper Burdekin River catchment in late February/early March 2018</w:t>
      </w:r>
      <w:r w:rsidR="00756CCB">
        <w:rPr>
          <w:lang w:val="en-AU" w:eastAsia="en-AU"/>
        </w:rPr>
        <w:t>,</w:t>
      </w:r>
      <w:r w:rsidRPr="00D607A2">
        <w:rPr>
          <w:lang w:val="en-AU" w:eastAsia="en-AU"/>
        </w:rPr>
        <w:t xml:space="preserve"> which triggered minor flood levels in the downstream river reaches to the Burdekin Falls Dam. While the end</w:t>
      </w:r>
      <w:r w:rsidR="00B9745F">
        <w:rPr>
          <w:lang w:val="en-AU" w:eastAsia="en-AU"/>
        </w:rPr>
        <w:t>-</w:t>
      </w:r>
      <w:r w:rsidRPr="00D607A2">
        <w:rPr>
          <w:lang w:val="en-AU" w:eastAsia="en-AU"/>
        </w:rPr>
        <w:t>of</w:t>
      </w:r>
      <w:r w:rsidR="00B9745F">
        <w:rPr>
          <w:lang w:val="en-AU" w:eastAsia="en-AU"/>
        </w:rPr>
        <w:t>-</w:t>
      </w:r>
      <w:r>
        <w:rPr>
          <w:lang w:val="en-AU" w:eastAsia="en-AU"/>
        </w:rPr>
        <w:t>catchment</w:t>
      </w:r>
      <w:r w:rsidRPr="00D607A2">
        <w:rPr>
          <w:lang w:val="en-AU" w:eastAsia="en-AU"/>
        </w:rPr>
        <w:t xml:space="preserve"> water level for the Burdekin River peaked just below the minor flood </w:t>
      </w:r>
      <w:r w:rsidRPr="00A10227">
        <w:rPr>
          <w:lang w:val="en-AU" w:eastAsia="en-AU"/>
        </w:rPr>
        <w:t>level on 5 March 2018, the flow event was the largest in the catchment area above the dam since 2012</w:t>
      </w:r>
      <w:r w:rsidR="00AE4735">
        <w:rPr>
          <w:lang w:val="en-AU" w:eastAsia="en-AU"/>
        </w:rPr>
        <w:t>,</w:t>
      </w:r>
      <w:r w:rsidRPr="00A10227">
        <w:rPr>
          <w:lang w:val="en-AU" w:eastAsia="en-AU"/>
        </w:rPr>
        <w:t xml:space="preserve"> and total Burdekin River discharge in the </w:t>
      </w:r>
      <w:r w:rsidR="004D508B" w:rsidRPr="00A10227">
        <w:rPr>
          <w:lang w:val="en-AU" w:eastAsia="en-AU"/>
        </w:rPr>
        <w:t>2017</w:t>
      </w:r>
      <w:r w:rsidR="00756CCB" w:rsidRPr="007324E8">
        <w:rPr>
          <w:szCs w:val="22"/>
          <w:lang w:val="en-AU"/>
        </w:rPr>
        <w:t>–</w:t>
      </w:r>
      <w:r w:rsidRPr="00A10227">
        <w:rPr>
          <w:lang w:val="en-AU" w:eastAsia="en-AU"/>
        </w:rPr>
        <w:t>18 water year (1 Octo</w:t>
      </w:r>
      <w:r w:rsidR="004D508B" w:rsidRPr="00A10227">
        <w:rPr>
          <w:lang w:val="en-AU" w:eastAsia="en-AU"/>
        </w:rPr>
        <w:t>b</w:t>
      </w:r>
      <w:r w:rsidRPr="00A10227">
        <w:rPr>
          <w:lang w:val="en-AU" w:eastAsia="en-AU"/>
        </w:rPr>
        <w:t>er 2017 to 30 September 2018) (</w:t>
      </w:r>
      <w:r w:rsidR="004D508B" w:rsidRPr="00A10227">
        <w:rPr>
          <w:lang w:val="en-AU" w:eastAsia="en-AU"/>
        </w:rPr>
        <w:t>5,542,306</w:t>
      </w:r>
      <w:r w:rsidRPr="00A10227">
        <w:rPr>
          <w:lang w:val="en-AU" w:eastAsia="en-AU"/>
        </w:rPr>
        <w:t xml:space="preserve"> </w:t>
      </w:r>
      <w:r w:rsidR="004D508B" w:rsidRPr="00A10227">
        <w:rPr>
          <w:lang w:val="en-AU" w:eastAsia="en-AU"/>
        </w:rPr>
        <w:t>M</w:t>
      </w:r>
      <w:r w:rsidRPr="00A10227">
        <w:rPr>
          <w:lang w:val="en-AU" w:eastAsia="en-AU"/>
        </w:rPr>
        <w:t xml:space="preserve">L) was just </w:t>
      </w:r>
      <w:r w:rsidR="004D508B" w:rsidRPr="00A10227">
        <w:rPr>
          <w:lang w:val="en-AU" w:eastAsia="en-AU"/>
        </w:rPr>
        <w:t>above</w:t>
      </w:r>
      <w:r w:rsidRPr="00A10227">
        <w:rPr>
          <w:lang w:val="en-AU" w:eastAsia="en-AU"/>
        </w:rPr>
        <w:t xml:space="preserve"> the long-term median (</w:t>
      </w:r>
      <w:r w:rsidR="004D508B" w:rsidRPr="00A10227">
        <w:rPr>
          <w:lang w:val="en-AU" w:eastAsia="en-AU"/>
        </w:rPr>
        <w:t>4,406,780</w:t>
      </w:r>
      <w:r w:rsidRPr="00A10227">
        <w:rPr>
          <w:lang w:val="en-AU" w:eastAsia="en-AU"/>
        </w:rPr>
        <w:t xml:space="preserve"> </w:t>
      </w:r>
      <w:r w:rsidR="004D508B" w:rsidRPr="00A10227">
        <w:rPr>
          <w:lang w:val="en-AU" w:eastAsia="en-AU"/>
        </w:rPr>
        <w:t>M</w:t>
      </w:r>
      <w:r w:rsidRPr="00A10227">
        <w:rPr>
          <w:lang w:val="en-AU" w:eastAsia="en-AU"/>
        </w:rPr>
        <w:t>L) (</w:t>
      </w:r>
      <w:r w:rsidRPr="00A10227">
        <w:rPr>
          <w:lang w:val="en-AU" w:eastAsia="en-AU"/>
        </w:rPr>
        <w:fldChar w:fldCharType="begin"/>
      </w:r>
      <w:r w:rsidRPr="00A10227">
        <w:rPr>
          <w:lang w:val="en-AU" w:eastAsia="en-AU"/>
        </w:rPr>
        <w:instrText xml:space="preserve"> REF _Ref530063953 \h </w:instrText>
      </w:r>
      <w:r w:rsidR="00A10227" w:rsidRPr="00A10227">
        <w:rPr>
          <w:lang w:val="en-AU" w:eastAsia="en-AU"/>
        </w:rPr>
        <w:instrText xml:space="preserve"> \* MERGEFORMAT </w:instrText>
      </w:r>
      <w:r w:rsidRPr="00A10227">
        <w:rPr>
          <w:lang w:val="en-AU" w:eastAsia="en-AU"/>
        </w:rPr>
      </w:r>
      <w:r w:rsidRPr="00A10227">
        <w:rPr>
          <w:lang w:val="en-AU" w:eastAsia="en-AU"/>
        </w:rPr>
        <w:fldChar w:fldCharType="separate"/>
      </w:r>
      <w:r w:rsidR="00335316" w:rsidRPr="00817A8B">
        <w:t xml:space="preserve">Figure </w:t>
      </w:r>
      <w:r w:rsidR="00335316" w:rsidRPr="00817A8B">
        <w:rPr>
          <w:noProof/>
        </w:rPr>
        <w:t>5</w:t>
      </w:r>
      <w:r w:rsidR="00335316" w:rsidRPr="00817A8B">
        <w:rPr>
          <w:noProof/>
        </w:rPr>
        <w:noBreakHyphen/>
        <w:t>51</w:t>
      </w:r>
      <w:r w:rsidRPr="00A10227">
        <w:rPr>
          <w:lang w:val="en-AU" w:eastAsia="en-AU"/>
        </w:rPr>
        <w:fldChar w:fldCharType="end"/>
      </w:r>
      <w:r w:rsidRPr="00A10227">
        <w:rPr>
          <w:lang w:val="en-AU" w:eastAsia="en-AU"/>
        </w:rPr>
        <w:t>). This was an important event to</w:t>
      </w:r>
      <w:r w:rsidRPr="00D607A2">
        <w:rPr>
          <w:lang w:val="en-AU" w:eastAsia="en-AU"/>
        </w:rPr>
        <w:t xml:space="preserve"> document given that the flow event </w:t>
      </w:r>
      <w:r>
        <w:rPr>
          <w:lang w:val="en-AU" w:eastAsia="en-AU"/>
        </w:rPr>
        <w:t>was</w:t>
      </w:r>
      <w:r w:rsidRPr="00D607A2">
        <w:rPr>
          <w:lang w:val="en-AU" w:eastAsia="en-AU"/>
        </w:rPr>
        <w:t xml:space="preserve"> almost exclusively derived from the </w:t>
      </w:r>
      <w:r>
        <w:rPr>
          <w:lang w:val="en-AU" w:eastAsia="en-AU"/>
        </w:rPr>
        <w:t>U</w:t>
      </w:r>
      <w:r w:rsidRPr="00D607A2">
        <w:rPr>
          <w:lang w:val="en-AU" w:eastAsia="en-AU"/>
        </w:rPr>
        <w:t>pper Burdekin</w:t>
      </w:r>
      <w:r>
        <w:rPr>
          <w:lang w:val="en-AU" w:eastAsia="en-AU"/>
        </w:rPr>
        <w:t xml:space="preserve"> catchment,</w:t>
      </w:r>
      <w:r w:rsidRPr="00D607A2">
        <w:rPr>
          <w:lang w:val="en-AU" w:eastAsia="en-AU"/>
        </w:rPr>
        <w:t xml:space="preserve"> </w:t>
      </w:r>
      <w:r>
        <w:rPr>
          <w:lang w:val="en-AU" w:eastAsia="en-AU"/>
        </w:rPr>
        <w:t xml:space="preserve">following </w:t>
      </w:r>
      <w:r w:rsidR="004D508B">
        <w:rPr>
          <w:lang w:val="en-AU" w:eastAsia="en-AU"/>
        </w:rPr>
        <w:t xml:space="preserve">on from </w:t>
      </w:r>
      <w:r>
        <w:rPr>
          <w:lang w:val="en-AU" w:eastAsia="en-AU"/>
        </w:rPr>
        <w:t xml:space="preserve">the </w:t>
      </w:r>
      <w:r w:rsidR="004D508B">
        <w:rPr>
          <w:lang w:val="en-AU" w:eastAsia="en-AU"/>
        </w:rPr>
        <w:t>2016</w:t>
      </w:r>
      <w:r w:rsidR="00756CCB" w:rsidRPr="007324E8">
        <w:rPr>
          <w:szCs w:val="22"/>
          <w:lang w:val="en-AU"/>
        </w:rPr>
        <w:t>–</w:t>
      </w:r>
      <w:r w:rsidR="004D508B">
        <w:rPr>
          <w:lang w:val="en-AU" w:eastAsia="en-AU"/>
        </w:rPr>
        <w:t>17 event</w:t>
      </w:r>
      <w:r w:rsidR="00756CCB">
        <w:rPr>
          <w:lang w:val="en-AU" w:eastAsia="en-AU"/>
        </w:rPr>
        <w:t>,</w:t>
      </w:r>
      <w:r w:rsidR="004D508B">
        <w:rPr>
          <w:lang w:val="en-AU" w:eastAsia="en-AU"/>
        </w:rPr>
        <w:t xml:space="preserve"> which was predominately sourced from the </w:t>
      </w:r>
      <w:r w:rsidRPr="00D607A2">
        <w:rPr>
          <w:lang w:val="en-AU" w:eastAsia="en-AU"/>
        </w:rPr>
        <w:t>Bowen-Broken-Bogie</w:t>
      </w:r>
      <w:r w:rsidR="004D508B">
        <w:rPr>
          <w:lang w:val="en-AU" w:eastAsia="en-AU"/>
        </w:rPr>
        <w:t xml:space="preserve"> sub-catchments; these two areas </w:t>
      </w:r>
      <w:r w:rsidRPr="00D607A2">
        <w:rPr>
          <w:lang w:val="en-AU" w:eastAsia="en-AU"/>
        </w:rPr>
        <w:t xml:space="preserve">are the dominant contributors to sediment loads at the end of </w:t>
      </w:r>
      <w:r>
        <w:rPr>
          <w:lang w:val="en-AU" w:eastAsia="en-AU"/>
        </w:rPr>
        <w:t>Burdekin Basin</w:t>
      </w:r>
      <w:r w:rsidRPr="00D607A2">
        <w:rPr>
          <w:lang w:val="en-AU" w:eastAsia="en-AU"/>
        </w:rPr>
        <w:t xml:space="preserve"> (see Bainbridge et al.</w:t>
      </w:r>
      <w:r w:rsidR="00AE4735">
        <w:rPr>
          <w:lang w:val="en-AU" w:eastAsia="en-AU"/>
        </w:rPr>
        <w:t>,</w:t>
      </w:r>
      <w:r w:rsidRPr="00D607A2">
        <w:rPr>
          <w:lang w:val="en-AU" w:eastAsia="en-AU"/>
        </w:rPr>
        <w:t xml:space="preserve"> 2014). </w:t>
      </w:r>
    </w:p>
    <w:p w14:paraId="1362BB85" w14:textId="77CB1849" w:rsidR="00043747" w:rsidRDefault="00D607A2" w:rsidP="00043747">
      <w:pPr>
        <w:rPr>
          <w:bCs/>
          <w:szCs w:val="22"/>
        </w:rPr>
      </w:pPr>
      <w:r>
        <w:rPr>
          <w:bCs/>
          <w:szCs w:val="22"/>
        </w:rPr>
        <w:t>The available satellite image of the Burdekin plume on 6 March 2018 (i.e. 1 day after peak discharge) shows the extent of the plume largely confined within Upstart Bay and beginning to extend into Bowling Green Bay (</w:t>
      </w:r>
      <w:r>
        <w:rPr>
          <w:bCs/>
          <w:szCs w:val="22"/>
        </w:rPr>
        <w:fldChar w:fldCharType="begin"/>
      </w:r>
      <w:r>
        <w:rPr>
          <w:bCs/>
          <w:szCs w:val="22"/>
        </w:rPr>
        <w:instrText xml:space="preserve"> REF _Ref530064252 \h </w:instrText>
      </w:r>
      <w:r>
        <w:rPr>
          <w:bCs/>
          <w:szCs w:val="22"/>
        </w:rPr>
      </w:r>
      <w:r>
        <w:rPr>
          <w:bCs/>
          <w:szCs w:val="22"/>
        </w:rPr>
        <w:fldChar w:fldCharType="separate"/>
      </w:r>
      <w:r w:rsidR="00335316">
        <w:t xml:space="preserve">Figure </w:t>
      </w:r>
      <w:r w:rsidR="00335316">
        <w:rPr>
          <w:noProof/>
        </w:rPr>
        <w:t>5</w:t>
      </w:r>
      <w:r w:rsidR="00335316">
        <w:noBreakHyphen/>
      </w:r>
      <w:r w:rsidR="00335316">
        <w:rPr>
          <w:noProof/>
        </w:rPr>
        <w:t>52</w:t>
      </w:r>
      <w:r>
        <w:rPr>
          <w:bCs/>
          <w:szCs w:val="22"/>
        </w:rPr>
        <w:fldChar w:fldCharType="end"/>
      </w:r>
      <w:r>
        <w:rPr>
          <w:bCs/>
          <w:szCs w:val="22"/>
        </w:rPr>
        <w:t>A). The next available image from 10 March shows the plume extending well northwards past Magnetic Island and into the Palm Island Group (</w:t>
      </w:r>
      <w:r>
        <w:rPr>
          <w:bCs/>
          <w:szCs w:val="22"/>
        </w:rPr>
        <w:fldChar w:fldCharType="begin"/>
      </w:r>
      <w:r>
        <w:rPr>
          <w:bCs/>
          <w:szCs w:val="22"/>
        </w:rPr>
        <w:instrText xml:space="preserve"> REF _Ref530064252 \h </w:instrText>
      </w:r>
      <w:r>
        <w:rPr>
          <w:bCs/>
          <w:szCs w:val="22"/>
        </w:rPr>
      </w:r>
      <w:r>
        <w:rPr>
          <w:bCs/>
          <w:szCs w:val="22"/>
        </w:rPr>
        <w:fldChar w:fldCharType="separate"/>
      </w:r>
      <w:r w:rsidR="00335316">
        <w:t xml:space="preserve">Figure </w:t>
      </w:r>
      <w:r w:rsidR="00335316">
        <w:rPr>
          <w:noProof/>
        </w:rPr>
        <w:t>5</w:t>
      </w:r>
      <w:r w:rsidR="00335316">
        <w:noBreakHyphen/>
      </w:r>
      <w:r w:rsidR="00335316">
        <w:rPr>
          <w:noProof/>
        </w:rPr>
        <w:t>52</w:t>
      </w:r>
      <w:r>
        <w:rPr>
          <w:bCs/>
          <w:szCs w:val="22"/>
        </w:rPr>
        <w:fldChar w:fldCharType="end"/>
      </w:r>
      <w:r>
        <w:rPr>
          <w:bCs/>
          <w:szCs w:val="22"/>
        </w:rPr>
        <w:t>B). Images from 13 and 29 March (</w:t>
      </w:r>
      <w:r>
        <w:rPr>
          <w:bCs/>
          <w:szCs w:val="22"/>
        </w:rPr>
        <w:fldChar w:fldCharType="begin"/>
      </w:r>
      <w:r>
        <w:rPr>
          <w:bCs/>
          <w:szCs w:val="22"/>
        </w:rPr>
        <w:instrText xml:space="preserve"> REF _Ref530064252 \h </w:instrText>
      </w:r>
      <w:r>
        <w:rPr>
          <w:bCs/>
          <w:szCs w:val="22"/>
        </w:rPr>
      </w:r>
      <w:r>
        <w:rPr>
          <w:bCs/>
          <w:szCs w:val="22"/>
        </w:rPr>
        <w:fldChar w:fldCharType="separate"/>
      </w:r>
      <w:r w:rsidR="00335316">
        <w:t xml:space="preserve">Figure </w:t>
      </w:r>
      <w:r w:rsidR="00335316">
        <w:rPr>
          <w:noProof/>
        </w:rPr>
        <w:t>5</w:t>
      </w:r>
      <w:r w:rsidR="00335316">
        <w:noBreakHyphen/>
      </w:r>
      <w:r w:rsidR="00335316">
        <w:rPr>
          <w:noProof/>
        </w:rPr>
        <w:t>52</w:t>
      </w:r>
      <w:r>
        <w:rPr>
          <w:bCs/>
          <w:szCs w:val="22"/>
        </w:rPr>
        <w:fldChar w:fldCharType="end"/>
      </w:r>
      <w:r>
        <w:rPr>
          <w:bCs/>
          <w:szCs w:val="22"/>
        </w:rPr>
        <w:t xml:space="preserve">C and </w:t>
      </w:r>
      <w:r>
        <w:rPr>
          <w:bCs/>
          <w:szCs w:val="22"/>
        </w:rPr>
        <w:fldChar w:fldCharType="begin"/>
      </w:r>
      <w:r>
        <w:rPr>
          <w:bCs/>
          <w:szCs w:val="22"/>
        </w:rPr>
        <w:instrText xml:space="preserve"> REF _Ref530064252 \h </w:instrText>
      </w:r>
      <w:r>
        <w:rPr>
          <w:bCs/>
          <w:szCs w:val="22"/>
        </w:rPr>
      </w:r>
      <w:r>
        <w:rPr>
          <w:bCs/>
          <w:szCs w:val="22"/>
        </w:rPr>
        <w:fldChar w:fldCharType="separate"/>
      </w:r>
      <w:r w:rsidR="00335316">
        <w:t xml:space="preserve">Figure </w:t>
      </w:r>
      <w:r w:rsidR="00335316">
        <w:rPr>
          <w:noProof/>
        </w:rPr>
        <w:t>5</w:t>
      </w:r>
      <w:r w:rsidR="00335316">
        <w:noBreakHyphen/>
      </w:r>
      <w:r w:rsidR="00335316">
        <w:rPr>
          <w:noProof/>
        </w:rPr>
        <w:t>52</w:t>
      </w:r>
      <w:r>
        <w:rPr>
          <w:bCs/>
          <w:szCs w:val="22"/>
        </w:rPr>
        <w:fldChar w:fldCharType="end"/>
      </w:r>
      <w:r>
        <w:rPr>
          <w:bCs/>
          <w:szCs w:val="22"/>
        </w:rPr>
        <w:t xml:space="preserve">D, respectively) show the influence of the plume continuing in the region, evident around the Palm Island Group. Importantly, the images show the extent of the Burdekin plume was largely confined to the inner shelf of the </w:t>
      </w:r>
      <w:r w:rsidR="003B155F">
        <w:rPr>
          <w:bCs/>
          <w:szCs w:val="22"/>
        </w:rPr>
        <w:t xml:space="preserve">Reef lagoon </w:t>
      </w:r>
      <w:r>
        <w:rPr>
          <w:bCs/>
          <w:szCs w:val="22"/>
        </w:rPr>
        <w:t>and did not i</w:t>
      </w:r>
      <w:r w:rsidR="00153DA5">
        <w:rPr>
          <w:bCs/>
          <w:szCs w:val="22"/>
        </w:rPr>
        <w:t xml:space="preserve">mpinge on the </w:t>
      </w:r>
      <w:r w:rsidR="0070584A">
        <w:rPr>
          <w:bCs/>
          <w:szCs w:val="22"/>
        </w:rPr>
        <w:t>mid-</w:t>
      </w:r>
      <w:r w:rsidR="00153DA5">
        <w:rPr>
          <w:bCs/>
          <w:szCs w:val="22"/>
        </w:rPr>
        <w:t xml:space="preserve">shelf areas. </w:t>
      </w:r>
    </w:p>
    <w:p w14:paraId="558007C5" w14:textId="77777777" w:rsidR="00335316" w:rsidRPr="00817A8B" w:rsidRDefault="004B643A" w:rsidP="00817A8B">
      <w:pPr>
        <w:pStyle w:val="Caption"/>
        <w:jc w:val="center"/>
      </w:pPr>
      <w:r>
        <w:rPr>
          <w:noProof/>
          <w:lang w:val="en-AU" w:eastAsia="en-AU"/>
        </w:rPr>
        <mc:AlternateContent>
          <mc:Choice Requires="wps">
            <w:drawing>
              <wp:anchor distT="0" distB="0" distL="114300" distR="114300" simplePos="0" relativeHeight="251886592" behindDoc="0" locked="0" layoutInCell="1" allowOverlap="1" wp14:anchorId="4D80DAB5" wp14:editId="58B0F86F">
                <wp:simplePos x="0" y="0"/>
                <wp:positionH relativeFrom="page">
                  <wp:align>center</wp:align>
                </wp:positionH>
                <wp:positionV relativeFrom="margin">
                  <wp:posOffset>2152650</wp:posOffset>
                </wp:positionV>
                <wp:extent cx="5705475" cy="3076575"/>
                <wp:effectExtent l="0" t="0" r="0" b="0"/>
                <wp:wrapTopAndBottom/>
                <wp:docPr id="7186" name="Text Box 7186"/>
                <wp:cNvGraphicFramePr/>
                <a:graphic xmlns:a="http://schemas.openxmlformats.org/drawingml/2006/main">
                  <a:graphicData uri="http://schemas.microsoft.com/office/word/2010/wordprocessingShape">
                    <wps:wsp>
                      <wps:cNvSpPr txBox="1"/>
                      <wps:spPr>
                        <a:xfrm>
                          <a:off x="0" y="0"/>
                          <a:ext cx="5705475" cy="30765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A4CD33" w14:textId="1770EEC2" w:rsidR="008A7E23" w:rsidRDefault="008A7E23" w:rsidP="00F32249">
                            <w:pPr>
                              <w:jc w:val="center"/>
                            </w:pPr>
                            <w:r w:rsidRPr="00D607A2">
                              <w:rPr>
                                <w:rFonts w:cs="Arial"/>
                                <w:bCs/>
                                <w:noProof/>
                                <w:szCs w:val="22"/>
                                <w:lang w:val="en-AU" w:eastAsia="en-AU"/>
                              </w:rPr>
                              <w:drawing>
                                <wp:inline distT="0" distB="0" distL="0" distR="0" wp14:anchorId="6284489D" wp14:editId="5B8792E1">
                                  <wp:extent cx="5516245" cy="2426394"/>
                                  <wp:effectExtent l="0" t="0" r="8255" b="0"/>
                                  <wp:docPr id="7210" name="Picture 7210" descr="River discharge (in ML per day) from 1 January to 30 April 2018 for the Burdekin River (Clare gauge). Red diamonds show when plume sampling occurred offshore from the Burdekin river mouth." title="River discharge (in ML per day) from 1 January to 30 April 2018 for the Burdekin River (Clare gauge). Red diamonds show when plume sampling occurred offshore from the Burdekin river mou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iver flows 2018.JPG"/>
                                          <pic:cNvPicPr/>
                                        </pic:nvPicPr>
                                        <pic:blipFill rotWithShape="1">
                                          <a:blip r:embed="rId169" cstate="screen">
                                            <a:extLst>
                                              <a:ext uri="{28A0092B-C50C-407E-A947-70E740481C1C}">
                                                <a14:useLocalDpi xmlns:a14="http://schemas.microsoft.com/office/drawing/2010/main"/>
                                              </a:ext>
                                            </a:extLst>
                                          </a:blip>
                                          <a:srcRect b="65310"/>
                                          <a:stretch/>
                                        </pic:blipFill>
                                        <pic:spPr bwMode="auto">
                                          <a:xfrm>
                                            <a:off x="0" y="0"/>
                                            <a:ext cx="5516245" cy="2426394"/>
                                          </a:xfrm>
                                          <a:prstGeom prst="rect">
                                            <a:avLst/>
                                          </a:prstGeom>
                                          <a:ln>
                                            <a:noFill/>
                                          </a:ln>
                                          <a:extLst>
                                            <a:ext uri="{53640926-AAD7-44D8-BBD7-CCE9431645EC}">
                                              <a14:shadowObscured xmlns:a14="http://schemas.microsoft.com/office/drawing/2010/main"/>
                                            </a:ext>
                                          </a:extLst>
                                        </pic:spPr>
                                      </pic:pic>
                                    </a:graphicData>
                                  </a:graphic>
                                </wp:inline>
                              </w:drawing>
                            </w:r>
                          </w:p>
                          <w:p w14:paraId="11E9FD41" w14:textId="27AE9F27" w:rsidR="008A7E23" w:rsidRPr="00817A8B" w:rsidRDefault="008A7E23" w:rsidP="00817A8B">
                            <w:pPr>
                              <w:pStyle w:val="Figure"/>
                            </w:pPr>
                            <w:bookmarkStart w:id="1730" w:name="_Ref530063953"/>
                            <w:bookmarkStart w:id="1731" w:name="_Toc10536257"/>
                            <w:r w:rsidRPr="00817A8B">
                              <w:t xml:space="preserve">Figure </w:t>
                            </w:r>
                            <w:r w:rsidRPr="00817A8B">
                              <w:fldChar w:fldCharType="begin"/>
                            </w:r>
                            <w:r w:rsidRPr="00817A8B">
                              <w:instrText xml:space="preserve"> STYLEREF 1 \s </w:instrText>
                            </w:r>
                            <w:r w:rsidRPr="00817A8B">
                              <w:fldChar w:fldCharType="separate"/>
                            </w:r>
                            <w:r w:rsidR="00335316">
                              <w:rPr>
                                <w:noProof/>
                              </w:rPr>
                              <w:t>5</w:t>
                            </w:r>
                            <w:r w:rsidRPr="00817A8B">
                              <w:fldChar w:fldCharType="end"/>
                            </w:r>
                            <w:r w:rsidRPr="00817A8B">
                              <w:noBreakHyphen/>
                            </w:r>
                            <w:r w:rsidRPr="00817A8B">
                              <w:fldChar w:fldCharType="begin"/>
                            </w:r>
                            <w:r w:rsidRPr="00817A8B">
                              <w:instrText xml:space="preserve"> SEQ Figure \* ARABIC \s 1 </w:instrText>
                            </w:r>
                            <w:r w:rsidRPr="00817A8B">
                              <w:fldChar w:fldCharType="separate"/>
                            </w:r>
                            <w:r w:rsidR="00335316">
                              <w:rPr>
                                <w:noProof/>
                              </w:rPr>
                              <w:t>51</w:t>
                            </w:r>
                            <w:r w:rsidRPr="00817A8B">
                              <w:fldChar w:fldCharType="end"/>
                            </w:r>
                            <w:bookmarkEnd w:id="1730"/>
                            <w:r w:rsidRPr="00817A8B">
                              <w:t>: River discharge (in ML per day) from 1 January to 30 April 2018 for the Burdekin River (Clare gauge). Red diamonds show when plume sampling occurred offshore from the Burdekin river mouth.</w:t>
                            </w:r>
                            <w:bookmarkEnd w:id="1731"/>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80DAB5" id="Text Box 7186" o:spid="_x0000_s1058" type="#_x0000_t202" style="position:absolute;left:0;text-align:left;margin-left:0;margin-top:169.5pt;width:449.25pt;height:242.25pt;z-index:251886592;visibility:visible;mso-wrap-style:square;mso-width-percent:0;mso-height-percent:0;mso-wrap-distance-left:9pt;mso-wrap-distance-top:0;mso-wrap-distance-right:9pt;mso-wrap-distance-bottom:0;mso-position-horizontal:center;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" filled="f" stroked="f" strokeweight=".5pt">
                <v:textbox>
                  <w:txbxContent>
                    <w:p w14:paraId="45A4CD33" w14:textId="1770EEC2" w:rsidR="008A7E23" w:rsidRDefault="008A7E23" w:rsidP="00F32249">
                      <w:pPr>
                        <w:jc w:val="center"/>
                      </w:pPr>
                      <w:r w:rsidRPr="00D607A2">
                        <w:rPr>
                          <w:rFonts w:cs="Arial"/>
                          <w:bCs/>
                          <w:noProof/>
                          <w:szCs w:val="22"/>
                          <w:lang w:val="en-AU" w:eastAsia="en-AU"/>
                        </w:rPr>
                        <w:drawing>
                          <wp:inline distT="0" distB="0" distL="0" distR="0" wp14:anchorId="6284489D" wp14:editId="5B8792E1">
                            <wp:extent cx="5516245" cy="2426394"/>
                            <wp:effectExtent l="0" t="0" r="8255" b="0"/>
                            <wp:docPr id="7210" name="Picture 7210" descr="River discharge (in ML per day) from 1 January to 30 April 2018 for the Burdekin River (Clare gauge). Red diamonds show when plume sampling occurred offshore from the Burdekin river mouth." title="River discharge (in ML per day) from 1 January to 30 April 2018 for the Burdekin River (Clare gauge). Red diamonds show when plume sampling occurred offshore from the Burdekin river mou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iver flows 2018.JPG"/>
                                    <pic:cNvPicPr/>
                                  </pic:nvPicPr>
                                  <pic:blipFill rotWithShape="1">
                                    <a:blip r:embed="rId169" cstate="screen">
                                      <a:extLst>
                                        <a:ext uri="{28A0092B-C50C-407E-A947-70E740481C1C}">
                                          <a14:useLocalDpi xmlns:a14="http://schemas.microsoft.com/office/drawing/2010/main"/>
                                        </a:ext>
                                      </a:extLst>
                                    </a:blip>
                                    <a:srcRect b="65310"/>
                                    <a:stretch/>
                                  </pic:blipFill>
                                  <pic:spPr bwMode="auto">
                                    <a:xfrm>
                                      <a:off x="0" y="0"/>
                                      <a:ext cx="5516245" cy="2426394"/>
                                    </a:xfrm>
                                    <a:prstGeom prst="rect">
                                      <a:avLst/>
                                    </a:prstGeom>
                                    <a:ln>
                                      <a:noFill/>
                                    </a:ln>
                                    <a:extLst>
                                      <a:ext uri="{53640926-AAD7-44D8-BBD7-CCE9431645EC}">
                                        <a14:shadowObscured xmlns:a14="http://schemas.microsoft.com/office/drawing/2010/main"/>
                                      </a:ext>
                                    </a:extLst>
                                  </pic:spPr>
                                </pic:pic>
                              </a:graphicData>
                            </a:graphic>
                          </wp:inline>
                        </w:drawing>
                      </w:r>
                    </w:p>
                    <w:p w14:paraId="11E9FD41" w14:textId="27AE9F27" w:rsidR="008A7E23" w:rsidRPr="00817A8B" w:rsidRDefault="008A7E23" w:rsidP="00817A8B">
                      <w:pPr>
                        <w:pStyle w:val="Figure"/>
                      </w:pPr>
                      <w:bookmarkStart w:id="1732" w:name="_Ref530063953"/>
                      <w:bookmarkStart w:id="1733" w:name="_Toc10536257"/>
                      <w:r w:rsidRPr="00817A8B">
                        <w:t xml:space="preserve">Figure </w:t>
                      </w:r>
                      <w:r w:rsidRPr="00817A8B">
                        <w:fldChar w:fldCharType="begin"/>
                      </w:r>
                      <w:r w:rsidRPr="00817A8B">
                        <w:instrText xml:space="preserve"> STYLEREF 1 \s </w:instrText>
                      </w:r>
                      <w:r w:rsidRPr="00817A8B">
                        <w:fldChar w:fldCharType="separate"/>
                      </w:r>
                      <w:r w:rsidR="00335316">
                        <w:rPr>
                          <w:noProof/>
                        </w:rPr>
                        <w:t>5</w:t>
                      </w:r>
                      <w:r w:rsidRPr="00817A8B">
                        <w:fldChar w:fldCharType="end"/>
                      </w:r>
                      <w:r w:rsidRPr="00817A8B">
                        <w:noBreakHyphen/>
                      </w:r>
                      <w:r w:rsidRPr="00817A8B">
                        <w:fldChar w:fldCharType="begin"/>
                      </w:r>
                      <w:r w:rsidRPr="00817A8B">
                        <w:instrText xml:space="preserve"> SEQ Figure \* ARABIC \s 1 </w:instrText>
                      </w:r>
                      <w:r w:rsidRPr="00817A8B">
                        <w:fldChar w:fldCharType="separate"/>
                      </w:r>
                      <w:r w:rsidR="00335316">
                        <w:rPr>
                          <w:noProof/>
                        </w:rPr>
                        <w:t>51</w:t>
                      </w:r>
                      <w:r w:rsidRPr="00817A8B">
                        <w:fldChar w:fldCharType="end"/>
                      </w:r>
                      <w:bookmarkEnd w:id="1732"/>
                      <w:r w:rsidRPr="00817A8B">
                        <w:t>: River discharge (in ML per day) from 1 January to 30 April 2018 for the Burdekin River (Clare gauge). Red diamonds show when plume sampling occurred offshore from the Burdekin river mouth.</w:t>
                      </w:r>
                      <w:bookmarkEnd w:id="1733"/>
                    </w:p>
                  </w:txbxContent>
                </v:textbox>
                <w10:wrap type="topAndBottom" anchorx="page" anchory="margin"/>
              </v:shape>
            </w:pict>
          </mc:Fallback>
        </mc:AlternateContent>
      </w:r>
      <w:r w:rsidR="00153DA5">
        <w:rPr>
          <w:lang w:val="en-AU" w:eastAsia="en-AU"/>
        </w:rPr>
        <w:t>A</w:t>
      </w:r>
      <w:r w:rsidR="00153DA5" w:rsidRPr="00AE4735">
        <w:rPr>
          <w:lang w:val="en-AU" w:eastAsia="en-AU"/>
        </w:rPr>
        <w:t xml:space="preserve"> series of satellite images and the true colour analysis of wet season water types for </w:t>
      </w:r>
      <w:r w:rsidR="00153DA5">
        <w:rPr>
          <w:lang w:val="en-AU" w:eastAsia="en-AU"/>
        </w:rPr>
        <w:t>2 to 15 March and 29 March to 31</w:t>
      </w:r>
      <w:r w:rsidR="00153DA5" w:rsidRPr="00AE4735">
        <w:rPr>
          <w:lang w:val="en-AU" w:eastAsia="en-AU"/>
        </w:rPr>
        <w:t xml:space="preserve"> March are shown in </w:t>
      </w:r>
      <w:r w:rsidR="00153DA5">
        <w:rPr>
          <w:lang w:val="en-AU" w:eastAsia="en-AU"/>
        </w:rPr>
        <w:fldChar w:fldCharType="begin"/>
      </w:r>
      <w:r w:rsidR="00153DA5">
        <w:rPr>
          <w:lang w:val="en-AU" w:eastAsia="en-AU"/>
        </w:rPr>
        <w:instrText xml:space="preserve"> REF _Ref530736628 \h </w:instrText>
      </w:r>
      <w:r w:rsidR="00153DA5">
        <w:rPr>
          <w:lang w:val="en-AU" w:eastAsia="en-AU"/>
        </w:rPr>
      </w:r>
      <w:r w:rsidR="00153DA5">
        <w:rPr>
          <w:lang w:val="en-AU" w:eastAsia="en-AU"/>
        </w:rPr>
        <w:fldChar w:fldCharType="separate"/>
      </w:r>
      <w:r w:rsidR="00335316">
        <w:rPr>
          <w:noProof/>
          <w:lang w:val="en-AU" w:eastAsia="en-AU"/>
        </w:rPr>
        <w:drawing>
          <wp:inline distT="0" distB="0" distL="0" distR="0" wp14:anchorId="7CBA5318" wp14:editId="7A647CAE">
            <wp:extent cx="4410710" cy="8124825"/>
            <wp:effectExtent l="0" t="0" r="8890" b="9525"/>
            <wp:docPr id="7220" name="Picture 7220" descr="A collection of water type maps showing the evolution of the Burdekin River plumes from 2 to 5 March 2018: (A) MODIS-Aqua, (T) MODIS-Terra." title="A collection of water type maps showing the evolution of the Burdekin River plumes from 2 to 5 March 2018: (A) MODIS-Aqua, (T) MODIS-Ter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 name="Burdekin_2to5March.png"/>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4410710" cy="8124825"/>
                    </a:xfrm>
                    <a:prstGeom prst="rect">
                      <a:avLst/>
                    </a:prstGeom>
                  </pic:spPr>
                </pic:pic>
              </a:graphicData>
            </a:graphic>
          </wp:inline>
        </w:drawing>
      </w:r>
    </w:p>
    <w:p w14:paraId="21E139C0" w14:textId="77777777" w:rsidR="00335316" w:rsidRDefault="00335316" w:rsidP="00817A8B">
      <w:pPr>
        <w:pStyle w:val="Caption"/>
        <w:jc w:val="center"/>
      </w:pPr>
      <w:r>
        <w:t xml:space="preserve">Figure </w:t>
      </w:r>
      <w:r>
        <w:rPr>
          <w:noProof/>
        </w:rPr>
        <w:t>5</w:t>
      </w:r>
      <w:r>
        <w:noBreakHyphen/>
      </w:r>
      <w:r>
        <w:rPr>
          <w:noProof/>
        </w:rPr>
        <w:t>53</w:t>
      </w:r>
      <w:r w:rsidR="00153DA5">
        <w:rPr>
          <w:lang w:val="en-AU" w:eastAsia="en-AU"/>
        </w:rPr>
        <w:fldChar w:fldCharType="end"/>
      </w:r>
      <w:r w:rsidR="00153DA5">
        <w:rPr>
          <w:lang w:val="en-AU" w:eastAsia="en-AU"/>
        </w:rPr>
        <w:t xml:space="preserve"> to </w:t>
      </w:r>
      <w:r w:rsidR="00153DA5">
        <w:rPr>
          <w:lang w:val="en-AU" w:eastAsia="en-AU"/>
        </w:rPr>
        <w:fldChar w:fldCharType="begin"/>
      </w:r>
      <w:r w:rsidR="00153DA5">
        <w:rPr>
          <w:lang w:val="en-AU" w:eastAsia="en-AU"/>
        </w:rPr>
        <w:instrText xml:space="preserve"> REF _Ref530736634 \h </w:instrText>
      </w:r>
      <w:r w:rsidR="00153DA5">
        <w:rPr>
          <w:lang w:val="en-AU" w:eastAsia="en-AU"/>
        </w:rPr>
      </w:r>
      <w:r w:rsidR="00153DA5">
        <w:rPr>
          <w:lang w:val="en-AU" w:eastAsia="en-AU"/>
        </w:rPr>
        <w:fldChar w:fldCharType="separate"/>
      </w:r>
      <w:r>
        <w:t xml:space="preserve">Figure </w:t>
      </w:r>
      <w:r>
        <w:rPr>
          <w:noProof/>
        </w:rPr>
        <w:t>5</w:t>
      </w:r>
      <w:r>
        <w:noBreakHyphen/>
      </w:r>
      <w:r>
        <w:rPr>
          <w:noProof/>
        </w:rPr>
        <w:t>56</w:t>
      </w:r>
      <w:r w:rsidR="00153DA5">
        <w:rPr>
          <w:lang w:val="en-AU" w:eastAsia="en-AU"/>
        </w:rPr>
        <w:fldChar w:fldCharType="end"/>
      </w:r>
      <w:r w:rsidR="00153DA5" w:rsidRPr="00AE4735">
        <w:rPr>
          <w:lang w:val="en-AU" w:eastAsia="en-AU"/>
        </w:rPr>
        <w:t xml:space="preserve">. </w:t>
      </w:r>
      <w:r w:rsidR="00153DA5">
        <w:rPr>
          <w:lang w:val="en-AU" w:eastAsia="en-AU"/>
        </w:rPr>
        <w:t xml:space="preserve">The water type maps show the extension and intensification of the highly turbid </w:t>
      </w:r>
      <w:r w:rsidR="00404B3B">
        <w:rPr>
          <w:lang w:val="en-AU" w:eastAsia="en-AU"/>
        </w:rPr>
        <w:t>primary</w:t>
      </w:r>
      <w:r w:rsidR="00153DA5">
        <w:rPr>
          <w:lang w:val="en-AU" w:eastAsia="en-AU"/>
        </w:rPr>
        <w:t xml:space="preserve"> water type following the peak of the discharge on 5 March 2018 (especially between 6 and 11 March 2018 (</w:t>
      </w:r>
      <w:r w:rsidR="00153DA5">
        <w:rPr>
          <w:lang w:val="en-AU" w:eastAsia="en-AU"/>
        </w:rPr>
        <w:fldChar w:fldCharType="begin"/>
      </w:r>
      <w:r w:rsidR="00153DA5">
        <w:rPr>
          <w:lang w:val="en-AU" w:eastAsia="en-AU"/>
        </w:rPr>
        <w:instrText xml:space="preserve"> REF _Ref530736982 \h </w:instrText>
      </w:r>
      <w:r w:rsidR="00153DA5">
        <w:rPr>
          <w:lang w:val="en-AU" w:eastAsia="en-AU"/>
        </w:rPr>
      </w:r>
      <w:r w:rsidR="00153DA5">
        <w:rPr>
          <w:lang w:val="en-AU" w:eastAsia="en-AU"/>
        </w:rPr>
        <w:fldChar w:fldCharType="separate"/>
      </w:r>
      <w:r>
        <w:t xml:space="preserve">Figure </w:t>
      </w:r>
      <w:r>
        <w:rPr>
          <w:noProof/>
        </w:rPr>
        <w:t>5</w:t>
      </w:r>
      <w:r>
        <w:noBreakHyphen/>
      </w:r>
      <w:r>
        <w:rPr>
          <w:noProof/>
        </w:rPr>
        <w:t>54</w:t>
      </w:r>
      <w:r w:rsidR="00153DA5">
        <w:rPr>
          <w:lang w:val="en-AU" w:eastAsia="en-AU"/>
        </w:rPr>
        <w:fldChar w:fldCharType="end"/>
      </w:r>
      <w:r w:rsidR="00153DA5">
        <w:rPr>
          <w:lang w:val="en-AU" w:eastAsia="en-AU"/>
        </w:rPr>
        <w:t>); and through to 15 March 2018 (</w:t>
      </w:r>
      <w:r w:rsidR="00153DA5">
        <w:rPr>
          <w:lang w:val="en-AU" w:eastAsia="en-AU"/>
        </w:rPr>
        <w:fldChar w:fldCharType="begin"/>
      </w:r>
      <w:r w:rsidR="00153DA5">
        <w:rPr>
          <w:lang w:val="en-AU" w:eastAsia="en-AU"/>
        </w:rPr>
        <w:instrText xml:space="preserve"> REF _Ref530737006 \h </w:instrText>
      </w:r>
      <w:r w:rsidR="00153DA5">
        <w:rPr>
          <w:lang w:val="en-AU" w:eastAsia="en-AU"/>
        </w:rPr>
      </w:r>
      <w:r w:rsidR="00153DA5">
        <w:rPr>
          <w:lang w:val="en-AU" w:eastAsia="en-AU"/>
        </w:rPr>
        <w:fldChar w:fldCharType="separate"/>
      </w:r>
      <w:r>
        <w:rPr>
          <w:noProof/>
          <w:lang w:val="en-AU" w:eastAsia="en-AU"/>
        </w:rPr>
        <w:drawing>
          <wp:inline distT="0" distB="0" distL="0" distR="0" wp14:anchorId="2F21145F" wp14:editId="08EC5F3B">
            <wp:extent cx="4434840" cy="8220075"/>
            <wp:effectExtent l="0" t="0" r="3810" b="9525"/>
            <wp:docPr id="7221" name="Picture 7221" descr="A collection of water type maps showing the evolution of the Burdekin River plumes from 12 to 15 March 2018: (A) MODIS-Aqua, (T) MODIS-Terra." title="A collection of water type maps showing the evolution of the Burdekin River plumes from 12 to 15 March 2018: (A) MODIS-Aqua, (T) MODIS-Ter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 name="Burdekin_12to15March.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4434840" cy="8220075"/>
                    </a:xfrm>
                    <a:prstGeom prst="rect">
                      <a:avLst/>
                    </a:prstGeom>
                  </pic:spPr>
                </pic:pic>
              </a:graphicData>
            </a:graphic>
          </wp:inline>
        </w:drawing>
      </w:r>
    </w:p>
    <w:p w14:paraId="2FE188A5" w14:textId="55A05600" w:rsidR="00153DA5" w:rsidRDefault="00335316" w:rsidP="00153DA5">
      <w:pPr>
        <w:rPr>
          <w:lang w:val="en-AU" w:eastAsia="en-AU"/>
        </w:rPr>
      </w:pPr>
      <w:r>
        <w:t xml:space="preserve">Figure </w:t>
      </w:r>
      <w:r>
        <w:rPr>
          <w:noProof/>
        </w:rPr>
        <w:t>5</w:t>
      </w:r>
      <w:r>
        <w:noBreakHyphen/>
      </w:r>
      <w:r>
        <w:rPr>
          <w:noProof/>
        </w:rPr>
        <w:t>55</w:t>
      </w:r>
      <w:r w:rsidR="00153DA5">
        <w:rPr>
          <w:lang w:val="en-AU" w:eastAsia="en-AU"/>
        </w:rPr>
        <w:fldChar w:fldCharType="end"/>
      </w:r>
      <w:r w:rsidR="00153DA5">
        <w:rPr>
          <w:lang w:val="en-AU" w:eastAsia="en-AU"/>
        </w:rPr>
        <w:t xml:space="preserve">). Throughout this period, the extent of the </w:t>
      </w:r>
      <w:r w:rsidR="00404B3B">
        <w:rPr>
          <w:lang w:val="en-AU" w:eastAsia="en-AU"/>
        </w:rPr>
        <w:t>secondary</w:t>
      </w:r>
      <w:r w:rsidR="00153DA5">
        <w:rPr>
          <w:lang w:val="en-AU" w:eastAsia="en-AU"/>
        </w:rPr>
        <w:t xml:space="preserve"> water type also increased, but the extent of the </w:t>
      </w:r>
      <w:r w:rsidR="00404B3B">
        <w:rPr>
          <w:lang w:val="en-AU" w:eastAsia="en-AU"/>
        </w:rPr>
        <w:t>tertiary</w:t>
      </w:r>
      <w:r w:rsidR="00153DA5">
        <w:rPr>
          <w:lang w:val="en-AU" w:eastAsia="en-AU"/>
        </w:rPr>
        <w:t xml:space="preserve"> water type was relatively constrained until the end of that period. The images and water type maps at the end of the month (29 to 31 March 2018) still show extended areas of the </w:t>
      </w:r>
      <w:r w:rsidR="00404B3B">
        <w:rPr>
          <w:lang w:val="en-AU" w:eastAsia="en-AU"/>
        </w:rPr>
        <w:t>primary</w:t>
      </w:r>
      <w:r w:rsidR="00153DA5">
        <w:rPr>
          <w:lang w:val="en-AU" w:eastAsia="en-AU"/>
        </w:rPr>
        <w:t xml:space="preserve"> and </w:t>
      </w:r>
      <w:r w:rsidR="00404B3B">
        <w:rPr>
          <w:lang w:val="en-AU" w:eastAsia="en-AU"/>
        </w:rPr>
        <w:t>secondary</w:t>
      </w:r>
      <w:r w:rsidR="00153DA5">
        <w:rPr>
          <w:lang w:val="en-AU" w:eastAsia="en-AU"/>
        </w:rPr>
        <w:t xml:space="preserve"> water types, even though the Burdekin River discharge reduced relatively quickly following the peak, and there was evidence of a greater extent of the </w:t>
      </w:r>
      <w:r w:rsidR="00404B3B">
        <w:rPr>
          <w:lang w:val="en-AU" w:eastAsia="en-AU"/>
        </w:rPr>
        <w:t>tertiary</w:t>
      </w:r>
      <w:r w:rsidR="00153DA5">
        <w:rPr>
          <w:lang w:val="en-AU" w:eastAsia="en-AU"/>
        </w:rPr>
        <w:t xml:space="preserve"> water type to the south east.</w:t>
      </w:r>
    </w:p>
    <w:p w14:paraId="7A43FD93" w14:textId="74A7B35A" w:rsidR="00153DA5" w:rsidRPr="0008171C" w:rsidRDefault="00153DA5" w:rsidP="00153DA5">
      <w:pPr>
        <w:rPr>
          <w:lang w:val="en-AU" w:eastAsia="en-AU"/>
        </w:rPr>
      </w:pPr>
      <w:r w:rsidRPr="0008171C">
        <w:rPr>
          <w:lang w:val="en-AU" w:eastAsia="en-AU"/>
        </w:rPr>
        <w:t xml:space="preserve">Further discussion of these patterns and the variation between weeks is included with reference to </w:t>
      </w:r>
      <w:r w:rsidR="00C23005">
        <w:rPr>
          <w:lang w:val="en-AU" w:eastAsia="en-AU"/>
        </w:rPr>
        <w:fldChar w:fldCharType="begin"/>
      </w:r>
      <w:r w:rsidR="00C23005">
        <w:rPr>
          <w:lang w:val="en-AU" w:eastAsia="en-AU"/>
        </w:rPr>
        <w:instrText xml:space="preserve"> REF _Ref4163424 \h  \* MERGEFORMAT </w:instrText>
      </w:r>
      <w:r w:rsidR="00C23005">
        <w:rPr>
          <w:lang w:val="en-AU" w:eastAsia="en-AU"/>
        </w:rPr>
      </w:r>
      <w:r w:rsidR="00C23005">
        <w:rPr>
          <w:lang w:val="en-AU" w:eastAsia="en-AU"/>
        </w:rPr>
        <w:fldChar w:fldCharType="separate"/>
      </w:r>
      <w:r w:rsidR="00335316" w:rsidRPr="00335316">
        <w:rPr>
          <w:lang w:val="en-AU" w:eastAsia="en-AU"/>
        </w:rPr>
        <w:t>Figure 4</w:t>
      </w:r>
      <w:r w:rsidR="00335316" w:rsidRPr="00335316">
        <w:rPr>
          <w:lang w:val="en-AU" w:eastAsia="en-AU"/>
        </w:rPr>
        <w:noBreakHyphen/>
        <w:t>27</w:t>
      </w:r>
      <w:r w:rsidR="00C23005">
        <w:rPr>
          <w:lang w:val="en-AU" w:eastAsia="en-AU"/>
        </w:rPr>
        <w:fldChar w:fldCharType="end"/>
      </w:r>
      <w:r w:rsidRPr="0008171C">
        <w:rPr>
          <w:lang w:val="en-AU" w:eastAsia="en-AU"/>
        </w:rPr>
        <w:t xml:space="preserve"> and </w:t>
      </w:r>
      <w:r w:rsidR="00C23005">
        <w:rPr>
          <w:lang w:val="en-AU" w:eastAsia="en-AU"/>
        </w:rPr>
        <w:fldChar w:fldCharType="begin"/>
      </w:r>
      <w:r w:rsidR="00C23005">
        <w:rPr>
          <w:lang w:val="en-AU" w:eastAsia="en-AU"/>
        </w:rPr>
        <w:instrText xml:space="preserve"> REF _Ref4163432 \h  \* MERGEFORMAT </w:instrText>
      </w:r>
      <w:r w:rsidR="00C23005">
        <w:rPr>
          <w:lang w:val="en-AU" w:eastAsia="en-AU"/>
        </w:rPr>
      </w:r>
      <w:r w:rsidR="00C23005">
        <w:rPr>
          <w:lang w:val="en-AU" w:eastAsia="en-AU"/>
        </w:rPr>
        <w:fldChar w:fldCharType="separate"/>
      </w:r>
      <w:r w:rsidR="00335316" w:rsidRPr="00335316">
        <w:rPr>
          <w:lang w:val="en-AU" w:eastAsia="en-AU"/>
        </w:rPr>
        <w:t>Figure 4</w:t>
      </w:r>
      <w:r w:rsidR="00335316" w:rsidRPr="00335316">
        <w:rPr>
          <w:lang w:val="en-AU" w:eastAsia="en-AU"/>
        </w:rPr>
        <w:noBreakHyphen/>
        <w:t>28</w:t>
      </w:r>
      <w:r w:rsidR="00C23005">
        <w:rPr>
          <w:lang w:val="en-AU" w:eastAsia="en-AU"/>
        </w:rPr>
        <w:fldChar w:fldCharType="end"/>
      </w:r>
      <w:r>
        <w:rPr>
          <w:lang w:val="en-AU" w:eastAsia="en-AU"/>
        </w:rPr>
        <w:t xml:space="preserve"> which show dissipation of the extent of the </w:t>
      </w:r>
      <w:r w:rsidR="00404B3B">
        <w:rPr>
          <w:lang w:val="en-AU" w:eastAsia="en-AU"/>
        </w:rPr>
        <w:t>primary</w:t>
      </w:r>
      <w:r>
        <w:rPr>
          <w:lang w:val="en-AU" w:eastAsia="en-AU"/>
        </w:rPr>
        <w:t xml:space="preserve"> water type but persistence of the </w:t>
      </w:r>
      <w:r w:rsidR="00404B3B">
        <w:rPr>
          <w:lang w:val="en-AU" w:eastAsia="en-AU"/>
        </w:rPr>
        <w:t>secondary</w:t>
      </w:r>
      <w:r>
        <w:rPr>
          <w:lang w:val="en-AU" w:eastAsia="en-AU"/>
        </w:rPr>
        <w:t xml:space="preserve"> water type through to the end of the wet season. </w:t>
      </w:r>
    </w:p>
    <w:p w14:paraId="1D63F63A" w14:textId="467F8C59" w:rsidR="00153DA5" w:rsidRPr="0018413E" w:rsidRDefault="00153DA5" w:rsidP="00153DA5">
      <w:pPr>
        <w:rPr>
          <w:lang w:val="en-AU" w:eastAsia="en-AU"/>
        </w:rPr>
      </w:pPr>
      <w:r w:rsidRPr="0018413E">
        <w:rPr>
          <w:lang w:val="en-AU" w:eastAsia="en-AU"/>
        </w:rPr>
        <w:t>Sampling of the Burdekin flood plume included two trips in Upstart Bay on 5 and 6</w:t>
      </w:r>
      <w:r w:rsidRPr="0018413E">
        <w:rPr>
          <w:vertAlign w:val="superscript"/>
          <w:lang w:val="en-AU" w:eastAsia="en-AU"/>
        </w:rPr>
        <w:t xml:space="preserve"> </w:t>
      </w:r>
      <w:r w:rsidRPr="0018413E">
        <w:rPr>
          <w:lang w:val="en-AU" w:eastAsia="en-AU"/>
        </w:rPr>
        <w:t>March 2018 and off Magnetic Island on 13 March 2018. Further sampling was constrained by poor weather conditions. However, the limited sampling still captured the 0 to 10 salinity zone reasonably well,</w:t>
      </w:r>
      <w:r w:rsidRPr="00B54C14">
        <w:rPr>
          <w:lang w:val="en-AU" w:eastAsia="en-AU"/>
        </w:rPr>
        <w:t xml:space="preserve"> as well as some samples from the 25 to 30 salinity zone.</w:t>
      </w:r>
      <w:r>
        <w:rPr>
          <w:lang w:val="en-AU" w:eastAsia="en-AU"/>
        </w:rPr>
        <w:t xml:space="preserve"> </w:t>
      </w:r>
      <w:r w:rsidRPr="00AF60A1">
        <w:rPr>
          <w:lang w:val="en-AU" w:eastAsia="en-AU"/>
        </w:rPr>
        <w:t xml:space="preserve">The </w:t>
      </w:r>
      <w:r>
        <w:rPr>
          <w:lang w:val="en-AU" w:eastAsia="en-AU"/>
        </w:rPr>
        <w:t xml:space="preserve">results of the water quality analysis </w:t>
      </w:r>
      <w:r w:rsidRPr="0018413E">
        <w:rPr>
          <w:lang w:val="en-AU" w:eastAsia="en-AU"/>
        </w:rPr>
        <w:t xml:space="preserve">are shown in </w:t>
      </w:r>
      <w:r w:rsidRPr="0018413E">
        <w:rPr>
          <w:lang w:val="en-AU" w:eastAsia="en-AU"/>
        </w:rPr>
        <w:fldChar w:fldCharType="begin"/>
      </w:r>
      <w:r w:rsidRPr="0018413E">
        <w:rPr>
          <w:lang w:val="en-AU" w:eastAsia="en-AU"/>
        </w:rPr>
        <w:instrText xml:space="preserve"> REF _Ref530064439 \h </w:instrText>
      </w:r>
      <w:r w:rsidR="0018413E">
        <w:rPr>
          <w:lang w:val="en-AU" w:eastAsia="en-AU"/>
        </w:rPr>
        <w:instrText xml:space="preserve"> \* MERGEFORMAT </w:instrText>
      </w:r>
      <w:r w:rsidRPr="0018413E">
        <w:rPr>
          <w:lang w:val="en-AU" w:eastAsia="en-AU"/>
        </w:rPr>
      </w:r>
      <w:r w:rsidRPr="0018413E">
        <w:rPr>
          <w:lang w:val="en-AU" w:eastAsia="en-AU"/>
        </w:rPr>
        <w:fldChar w:fldCharType="separate"/>
      </w:r>
      <w:r w:rsidR="00335316" w:rsidRPr="0018413E">
        <w:t xml:space="preserve">Figure </w:t>
      </w:r>
      <w:r w:rsidR="00335316">
        <w:rPr>
          <w:noProof/>
        </w:rPr>
        <w:t>5</w:t>
      </w:r>
      <w:r w:rsidR="00335316">
        <w:rPr>
          <w:noProof/>
        </w:rPr>
        <w:noBreakHyphen/>
        <w:t>57</w:t>
      </w:r>
      <w:r w:rsidRPr="0018413E">
        <w:rPr>
          <w:lang w:val="en-AU" w:eastAsia="en-AU"/>
        </w:rPr>
        <w:fldChar w:fldCharType="end"/>
      </w:r>
      <w:r w:rsidRPr="0018413E">
        <w:rPr>
          <w:lang w:val="en-AU" w:eastAsia="en-AU"/>
        </w:rPr>
        <w:t>. The plots of TSS, PN, DIN and Chl-</w:t>
      </w:r>
      <w:r w:rsidRPr="0018413E">
        <w:rPr>
          <w:i/>
          <w:lang w:val="en-AU" w:eastAsia="en-AU"/>
        </w:rPr>
        <w:t>a</w:t>
      </w:r>
      <w:r w:rsidRPr="0018413E">
        <w:rPr>
          <w:lang w:val="en-AU" w:eastAsia="en-AU"/>
        </w:rPr>
        <w:t xml:space="preserve"> over the estuarine salinity mixing zone show patterns consistent with previous sampling years, with the bulk of the suspended particulate matter (</w:t>
      </w:r>
      <w:r w:rsidRPr="0018413E">
        <w:rPr>
          <w:lang w:val="en-AU" w:eastAsia="en-AU"/>
        </w:rPr>
        <w:fldChar w:fldCharType="begin"/>
      </w:r>
      <w:r w:rsidRPr="0018413E">
        <w:rPr>
          <w:lang w:val="en-AU" w:eastAsia="en-AU"/>
        </w:rPr>
        <w:instrText xml:space="preserve"> REF _Ref530064439 \h </w:instrText>
      </w:r>
      <w:r w:rsidR="0018413E">
        <w:rPr>
          <w:lang w:val="en-AU" w:eastAsia="en-AU"/>
        </w:rPr>
        <w:instrText xml:space="preserve"> \* MERGEFORMAT </w:instrText>
      </w:r>
      <w:r w:rsidRPr="0018413E">
        <w:rPr>
          <w:lang w:val="en-AU" w:eastAsia="en-AU"/>
        </w:rPr>
      </w:r>
      <w:r w:rsidRPr="0018413E">
        <w:rPr>
          <w:lang w:val="en-AU" w:eastAsia="en-AU"/>
        </w:rPr>
        <w:fldChar w:fldCharType="separate"/>
      </w:r>
      <w:r w:rsidR="00335316" w:rsidRPr="0018413E">
        <w:t xml:space="preserve">Figure </w:t>
      </w:r>
      <w:r w:rsidR="00335316">
        <w:rPr>
          <w:noProof/>
        </w:rPr>
        <w:t>5</w:t>
      </w:r>
      <w:r w:rsidR="00335316">
        <w:rPr>
          <w:noProof/>
        </w:rPr>
        <w:noBreakHyphen/>
        <w:t>57</w:t>
      </w:r>
      <w:r w:rsidRPr="0018413E">
        <w:rPr>
          <w:lang w:val="en-AU" w:eastAsia="en-AU"/>
        </w:rPr>
        <w:fldChar w:fldCharType="end"/>
      </w:r>
      <w:r w:rsidRPr="0018413E">
        <w:rPr>
          <w:lang w:val="en-AU" w:eastAsia="en-AU"/>
        </w:rPr>
        <w:t>A) and associated PN (</w:t>
      </w:r>
      <w:r w:rsidRPr="0018413E">
        <w:rPr>
          <w:lang w:val="en-AU" w:eastAsia="en-AU"/>
        </w:rPr>
        <w:fldChar w:fldCharType="begin"/>
      </w:r>
      <w:r w:rsidRPr="0018413E">
        <w:rPr>
          <w:lang w:val="en-AU" w:eastAsia="en-AU"/>
        </w:rPr>
        <w:instrText xml:space="preserve"> REF _Ref530064439 \h </w:instrText>
      </w:r>
      <w:r w:rsidR="0018413E">
        <w:rPr>
          <w:lang w:val="en-AU" w:eastAsia="en-AU"/>
        </w:rPr>
        <w:instrText xml:space="preserve"> \* MERGEFORMAT </w:instrText>
      </w:r>
      <w:r w:rsidRPr="0018413E">
        <w:rPr>
          <w:lang w:val="en-AU" w:eastAsia="en-AU"/>
        </w:rPr>
      </w:r>
      <w:r w:rsidRPr="0018413E">
        <w:rPr>
          <w:lang w:val="en-AU" w:eastAsia="en-AU"/>
        </w:rPr>
        <w:fldChar w:fldCharType="separate"/>
      </w:r>
      <w:r w:rsidR="00335316" w:rsidRPr="0018413E">
        <w:t xml:space="preserve">Figure </w:t>
      </w:r>
      <w:r w:rsidR="00335316">
        <w:rPr>
          <w:noProof/>
        </w:rPr>
        <w:t>5</w:t>
      </w:r>
      <w:r w:rsidR="00335316">
        <w:rPr>
          <w:noProof/>
        </w:rPr>
        <w:noBreakHyphen/>
        <w:t>57</w:t>
      </w:r>
      <w:r w:rsidRPr="0018413E">
        <w:rPr>
          <w:lang w:val="en-AU" w:eastAsia="en-AU"/>
        </w:rPr>
        <w:fldChar w:fldCharType="end"/>
      </w:r>
      <w:r w:rsidRPr="0018413E">
        <w:rPr>
          <w:lang w:val="en-AU" w:eastAsia="en-AU"/>
        </w:rPr>
        <w:t xml:space="preserve">B) falling out by ~5 salinity (with the exception of the very high outlier PN concentration measured at 23 salinity). DIN was more variable and conservatively mixed, at least in the early plume stages while chlorophyll </w:t>
      </w:r>
      <w:r w:rsidRPr="0018413E">
        <w:rPr>
          <w:i/>
          <w:lang w:val="en-AU" w:eastAsia="en-AU"/>
        </w:rPr>
        <w:t>a</w:t>
      </w:r>
      <w:r w:rsidRPr="0018413E">
        <w:rPr>
          <w:lang w:val="en-AU" w:eastAsia="en-AU"/>
        </w:rPr>
        <w:t xml:space="preserve"> showed no apparent pattern. </w:t>
      </w:r>
    </w:p>
    <w:p w14:paraId="1EE9D26F" w14:textId="2312821F" w:rsidR="00153DA5" w:rsidRPr="00AF60A1" w:rsidRDefault="00153DA5" w:rsidP="00153DA5">
      <w:pPr>
        <w:rPr>
          <w:lang w:val="en-AU" w:eastAsia="en-AU"/>
        </w:rPr>
      </w:pPr>
      <w:r w:rsidRPr="0018413E">
        <w:rPr>
          <w:lang w:val="en-AU" w:eastAsia="en-AU"/>
        </w:rPr>
        <w:t xml:space="preserve">An example of the change of suspended sediment across the estuarine salinity mixing zone of the Burdekin River is shown in </w:t>
      </w:r>
      <w:r w:rsidRPr="0018413E">
        <w:rPr>
          <w:lang w:val="en-AU" w:eastAsia="en-AU"/>
        </w:rPr>
        <w:fldChar w:fldCharType="begin"/>
      </w:r>
      <w:r w:rsidRPr="0018413E">
        <w:rPr>
          <w:lang w:val="en-AU" w:eastAsia="en-AU"/>
        </w:rPr>
        <w:instrText xml:space="preserve"> REF _Ref530064535 \h </w:instrText>
      </w:r>
      <w:r w:rsidR="0018413E">
        <w:rPr>
          <w:lang w:val="en-AU" w:eastAsia="en-AU"/>
        </w:rPr>
        <w:instrText xml:space="preserve"> \* MERGEFORMAT </w:instrText>
      </w:r>
      <w:r w:rsidRPr="0018413E">
        <w:rPr>
          <w:lang w:val="en-AU" w:eastAsia="en-AU"/>
        </w:rPr>
      </w:r>
      <w:r w:rsidRPr="0018413E">
        <w:rPr>
          <w:lang w:val="en-AU" w:eastAsia="en-AU"/>
        </w:rPr>
        <w:fldChar w:fldCharType="separate"/>
      </w:r>
      <w:r w:rsidR="00335316">
        <w:t xml:space="preserve">Figure </w:t>
      </w:r>
      <w:r w:rsidR="00335316">
        <w:rPr>
          <w:noProof/>
        </w:rPr>
        <w:t>5</w:t>
      </w:r>
      <w:r w:rsidR="00335316">
        <w:rPr>
          <w:noProof/>
        </w:rPr>
        <w:noBreakHyphen/>
        <w:t>58</w:t>
      </w:r>
      <w:r w:rsidRPr="0018413E">
        <w:rPr>
          <w:lang w:val="en-AU" w:eastAsia="en-AU"/>
        </w:rPr>
        <w:fldChar w:fldCharType="end"/>
      </w:r>
      <w:r w:rsidRPr="0018413E">
        <w:rPr>
          <w:lang w:val="en-AU" w:eastAsia="en-AU"/>
        </w:rPr>
        <w:t xml:space="preserve"> where TSS concentrations decreased quickly over the salinity gradient. However, pumping with the SediPump™ through NESP Project 2.1.5 (Lewis et al., 2018) shows the suspended particulate matter of similar colour can still be recovered in the higher salinity zones of the plume (e.g. 32 salinity). The SediPump™ samples allowed enough sample to be collected (for the first time) to characterise and trace the suspended particulate matter in these outer plume reaches.</w:t>
      </w:r>
    </w:p>
    <w:p w14:paraId="1A136ADD" w14:textId="77777777" w:rsidR="00153DA5" w:rsidRDefault="00153DA5" w:rsidP="00043747">
      <w:pPr>
        <w:rPr>
          <w:lang w:val="en-AU"/>
        </w:rPr>
      </w:pPr>
    </w:p>
    <w:p w14:paraId="1489263E" w14:textId="77777777" w:rsidR="00D607A2" w:rsidRPr="00D607A2" w:rsidRDefault="00D607A2" w:rsidP="00D607A2">
      <w:pPr>
        <w:spacing w:before="0" w:after="0" w:line="276" w:lineRule="auto"/>
        <w:rPr>
          <w:rFonts w:cs="Arial"/>
          <w:bCs/>
          <w:szCs w:val="22"/>
          <w:lang w:val="en-AU" w:eastAsia="en-AU"/>
        </w:rPr>
      </w:pPr>
      <w:r w:rsidRPr="00D607A2">
        <w:rPr>
          <w:rFonts w:cs="Arial"/>
          <w:bCs/>
          <w:noProof/>
          <w:szCs w:val="22"/>
          <w:lang w:val="en-AU" w:eastAsia="en-AU"/>
        </w:rPr>
        <w:drawing>
          <wp:inline distT="0" distB="0" distL="0" distR="0" wp14:anchorId="5204EBDF" wp14:editId="21571DD6">
            <wp:extent cx="5200650" cy="7750235"/>
            <wp:effectExtent l="0" t="0" r="0" b="3175"/>
            <wp:docPr id="230" name="Picture 230" descr="Satellite images of the flood plume from the Burdekin River on 6 March 2018 (A), 10 March 2018 (B) and (next page) 13 March 2018 (C) and 29 March 2018 (D)." title="Satellite images of the flood plume from the Burdekin River on 6 March 2018 (A), 10 March 2018 (B) and (next page) 13 March 2018 (C) and 29 March 2018 (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urdekin satellite image 1.JPG"/>
                    <pic:cNvPicPr/>
                  </pic:nvPicPr>
                  <pic:blipFill>
                    <a:blip r:embed="rId172" cstate="screen">
                      <a:extLst>
                        <a:ext uri="{28A0092B-C50C-407E-A947-70E740481C1C}">
                          <a14:useLocalDpi xmlns:a14="http://schemas.microsoft.com/office/drawing/2010/main"/>
                        </a:ext>
                      </a:extLst>
                    </a:blip>
                    <a:stretch>
                      <a:fillRect/>
                    </a:stretch>
                  </pic:blipFill>
                  <pic:spPr>
                    <a:xfrm>
                      <a:off x="0" y="0"/>
                      <a:ext cx="5205149" cy="7756939"/>
                    </a:xfrm>
                    <a:prstGeom prst="rect">
                      <a:avLst/>
                    </a:prstGeom>
                  </pic:spPr>
                </pic:pic>
              </a:graphicData>
            </a:graphic>
          </wp:inline>
        </w:drawing>
      </w:r>
    </w:p>
    <w:p w14:paraId="25804BA6" w14:textId="69437C1B" w:rsidR="00D607A2" w:rsidRPr="00D607A2" w:rsidRDefault="00D607A2" w:rsidP="00817A8B">
      <w:pPr>
        <w:pStyle w:val="Figure"/>
        <w:rPr>
          <w:lang w:eastAsia="en-AU"/>
        </w:rPr>
      </w:pPr>
      <w:bookmarkStart w:id="1734" w:name="_Ref530064252"/>
      <w:bookmarkStart w:id="1735" w:name="_Toc10536258"/>
      <w:r>
        <w:t xml:space="preserve">Figure </w:t>
      </w:r>
      <w:r w:rsidR="00817A8B">
        <w:fldChar w:fldCharType="begin"/>
      </w:r>
      <w:r w:rsidR="00817A8B">
        <w:instrText xml:space="preserve"> STYLEREF 1 \s </w:instrText>
      </w:r>
      <w:r w:rsidR="00817A8B">
        <w:fldChar w:fldCharType="separate"/>
      </w:r>
      <w:r w:rsidR="00335316">
        <w:rPr>
          <w:noProof/>
        </w:rPr>
        <w:t>5</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52</w:t>
      </w:r>
      <w:r w:rsidR="00817A8B">
        <w:fldChar w:fldCharType="end"/>
      </w:r>
      <w:bookmarkEnd w:id="1734"/>
      <w:r w:rsidR="00817A8B">
        <w:rPr>
          <w:lang w:eastAsia="en-AU"/>
        </w:rPr>
        <w:t>:</w:t>
      </w:r>
      <w:r w:rsidRPr="00D607A2">
        <w:rPr>
          <w:lang w:eastAsia="en-AU"/>
        </w:rPr>
        <w:t xml:space="preserve"> Satellite images of the flood plume from the Burdekin River on 6 March 2018</w:t>
      </w:r>
      <w:r>
        <w:rPr>
          <w:lang w:eastAsia="en-AU"/>
        </w:rPr>
        <w:t xml:space="preserve"> (A), </w:t>
      </w:r>
      <w:r w:rsidRPr="00D607A2">
        <w:rPr>
          <w:lang w:eastAsia="en-AU"/>
        </w:rPr>
        <w:t>10 March 2018 (B)</w:t>
      </w:r>
      <w:r>
        <w:rPr>
          <w:lang w:eastAsia="en-AU"/>
        </w:rPr>
        <w:t xml:space="preserve"> and (next page)</w:t>
      </w:r>
      <w:r w:rsidRPr="00D607A2">
        <w:rPr>
          <w:lang w:eastAsia="en-AU"/>
        </w:rPr>
        <w:t xml:space="preserve"> 13</w:t>
      </w:r>
      <w:r w:rsidRPr="00D607A2">
        <w:rPr>
          <w:vertAlign w:val="superscript"/>
          <w:lang w:eastAsia="en-AU"/>
        </w:rPr>
        <w:t xml:space="preserve"> </w:t>
      </w:r>
      <w:r w:rsidRPr="00D607A2">
        <w:rPr>
          <w:lang w:eastAsia="en-AU"/>
        </w:rPr>
        <w:t xml:space="preserve">March 2018 (C) </w:t>
      </w:r>
      <w:r>
        <w:rPr>
          <w:lang w:eastAsia="en-AU"/>
        </w:rPr>
        <w:t xml:space="preserve">and </w:t>
      </w:r>
      <w:r w:rsidRPr="00D607A2">
        <w:rPr>
          <w:lang w:eastAsia="en-AU"/>
        </w:rPr>
        <w:t>29 March 2018 (D).</w:t>
      </w:r>
      <w:bookmarkEnd w:id="1735"/>
    </w:p>
    <w:p w14:paraId="715843B6" w14:textId="105D2A1E" w:rsidR="00D607A2" w:rsidRPr="00D607A2" w:rsidRDefault="00D607A2" w:rsidP="00D607A2">
      <w:pPr>
        <w:rPr>
          <w:i/>
          <w:sz w:val="20"/>
          <w:lang w:val="en-AU" w:eastAsia="en-AU"/>
        </w:rPr>
      </w:pPr>
      <w:r w:rsidRPr="00D607A2">
        <w:rPr>
          <w:i/>
          <w:sz w:val="20"/>
          <w:lang w:val="en-AU" w:eastAsia="en-AU"/>
        </w:rPr>
        <w:t>Figure continued on next page</w:t>
      </w:r>
    </w:p>
    <w:p w14:paraId="622A9287" w14:textId="77777777" w:rsidR="00D607A2" w:rsidRPr="00D607A2" w:rsidRDefault="00D607A2" w:rsidP="00D607A2">
      <w:pPr>
        <w:spacing w:before="0" w:after="0" w:line="276" w:lineRule="auto"/>
        <w:rPr>
          <w:rFonts w:cs="Arial"/>
          <w:bCs/>
          <w:szCs w:val="22"/>
          <w:lang w:val="en-AU" w:eastAsia="en-AU"/>
        </w:rPr>
      </w:pPr>
      <w:r w:rsidRPr="00D607A2">
        <w:rPr>
          <w:rFonts w:cs="Arial"/>
          <w:bCs/>
          <w:noProof/>
          <w:szCs w:val="22"/>
          <w:lang w:val="en-AU" w:eastAsia="en-AU"/>
        </w:rPr>
        <w:drawing>
          <wp:inline distT="0" distB="0" distL="0" distR="0" wp14:anchorId="367DE7B6" wp14:editId="2678E620">
            <wp:extent cx="5210175" cy="7944211"/>
            <wp:effectExtent l="0" t="0" r="0" b="0"/>
            <wp:docPr id="232" name="Picture 232" descr="Satellite images of the flood plume from the Burdekin River on the 6 March 2018 (A), 10 March 2018 (B) (previous page), 13 March 2018 (C) and 29 March 2018 (D)." title="Satellite images of the flood plume from the Burdekin River on the 6 March 2018 (A), 10 March 2018 (B) (previous page), 13 March 2018 (C) and 29 March 2018 (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urdekin satellite image 2.JPG"/>
                    <pic:cNvPicPr/>
                  </pic:nvPicPr>
                  <pic:blipFill>
                    <a:blip r:embed="rId173" cstate="screen">
                      <a:extLst>
                        <a:ext uri="{28A0092B-C50C-407E-A947-70E740481C1C}">
                          <a14:useLocalDpi xmlns:a14="http://schemas.microsoft.com/office/drawing/2010/main"/>
                        </a:ext>
                      </a:extLst>
                    </a:blip>
                    <a:stretch>
                      <a:fillRect/>
                    </a:stretch>
                  </pic:blipFill>
                  <pic:spPr>
                    <a:xfrm>
                      <a:off x="0" y="0"/>
                      <a:ext cx="5212883" cy="7948340"/>
                    </a:xfrm>
                    <a:prstGeom prst="rect">
                      <a:avLst/>
                    </a:prstGeom>
                  </pic:spPr>
                </pic:pic>
              </a:graphicData>
            </a:graphic>
          </wp:inline>
        </w:drawing>
      </w:r>
    </w:p>
    <w:p w14:paraId="5168E65F" w14:textId="783EDB55" w:rsidR="00D607A2" w:rsidRPr="00D607A2" w:rsidRDefault="00153DA5" w:rsidP="00817A8B">
      <w:pPr>
        <w:pStyle w:val="Figure"/>
        <w:rPr>
          <w:lang w:eastAsia="en-AU"/>
        </w:rPr>
      </w:pPr>
      <w:r>
        <w:fldChar w:fldCharType="begin"/>
      </w:r>
      <w:r>
        <w:rPr>
          <w:lang w:eastAsia="en-AU"/>
        </w:rPr>
        <w:instrText xml:space="preserve"> REF _Ref530064252 \h </w:instrText>
      </w:r>
      <w:r w:rsidR="00817A8B">
        <w:instrText xml:space="preserve"> \* MERGEFORMAT </w:instrText>
      </w:r>
      <w:r>
        <w:fldChar w:fldCharType="separate"/>
      </w:r>
      <w:r w:rsidR="00335316">
        <w:t xml:space="preserve">Figure </w:t>
      </w:r>
      <w:r w:rsidR="00335316">
        <w:rPr>
          <w:noProof/>
        </w:rPr>
        <w:t>5</w:t>
      </w:r>
      <w:r w:rsidR="00335316">
        <w:rPr>
          <w:noProof/>
        </w:rPr>
        <w:noBreakHyphen/>
        <w:t>52</w:t>
      </w:r>
      <w:r>
        <w:fldChar w:fldCharType="end"/>
      </w:r>
      <w:r w:rsidR="00817A8B">
        <w:rPr>
          <w:lang w:eastAsia="en-AU"/>
        </w:rPr>
        <w:t>:</w:t>
      </w:r>
      <w:r w:rsidR="00D607A2" w:rsidRPr="00D607A2">
        <w:rPr>
          <w:lang w:eastAsia="en-AU"/>
        </w:rPr>
        <w:t xml:space="preserve"> Satellite images of the flood plume from the Burdekin River on the 6 March 2018</w:t>
      </w:r>
      <w:r w:rsidR="00D607A2">
        <w:rPr>
          <w:lang w:eastAsia="en-AU"/>
        </w:rPr>
        <w:t xml:space="preserve"> (A), </w:t>
      </w:r>
      <w:r w:rsidR="00D607A2" w:rsidRPr="00D607A2">
        <w:rPr>
          <w:lang w:eastAsia="en-AU"/>
        </w:rPr>
        <w:t>10 March 2018 (B)</w:t>
      </w:r>
      <w:r w:rsidR="00D607A2">
        <w:rPr>
          <w:lang w:eastAsia="en-AU"/>
        </w:rPr>
        <w:t xml:space="preserve"> (previous page), </w:t>
      </w:r>
      <w:r w:rsidR="00D607A2" w:rsidRPr="00D607A2">
        <w:rPr>
          <w:lang w:eastAsia="en-AU"/>
        </w:rPr>
        <w:t>13</w:t>
      </w:r>
      <w:r w:rsidR="00D607A2" w:rsidRPr="00D607A2">
        <w:rPr>
          <w:vertAlign w:val="superscript"/>
          <w:lang w:eastAsia="en-AU"/>
        </w:rPr>
        <w:t xml:space="preserve"> </w:t>
      </w:r>
      <w:r w:rsidR="00D607A2" w:rsidRPr="00D607A2">
        <w:rPr>
          <w:lang w:eastAsia="en-AU"/>
        </w:rPr>
        <w:t>March 2018 (C) and 29 March 2018 (D).</w:t>
      </w:r>
    </w:p>
    <w:p w14:paraId="72E0C67D" w14:textId="34BA938F" w:rsidR="00043747" w:rsidRDefault="00043747" w:rsidP="00043747">
      <w:pPr>
        <w:rPr>
          <w:lang w:val="en-AU"/>
        </w:rPr>
      </w:pPr>
    </w:p>
    <w:p w14:paraId="7C101991" w14:textId="77777777" w:rsidR="00817A8B" w:rsidRPr="00817A8B" w:rsidRDefault="00AE4735" w:rsidP="00817A8B">
      <w:pPr>
        <w:pStyle w:val="Caption"/>
        <w:jc w:val="center"/>
      </w:pPr>
      <w:bookmarkStart w:id="1736" w:name="_Ref530736628"/>
      <w:r>
        <w:rPr>
          <w:noProof/>
          <w:lang w:val="en-AU" w:eastAsia="en-AU"/>
        </w:rPr>
        <w:drawing>
          <wp:inline distT="0" distB="0" distL="0" distR="0" wp14:anchorId="7CBA5318" wp14:editId="7A647CAE">
            <wp:extent cx="4410710" cy="8124825"/>
            <wp:effectExtent l="0" t="0" r="8890" b="9525"/>
            <wp:docPr id="2070" name="Picture 2070" descr="A collection of water type maps showing the evolution of the Burdekin River plumes from 2 to 5 March 2018: (A) MODIS-Aqua, (T) MODIS-Terra." title="A collection of water type maps showing the evolution of the Burdekin River plumes from 2 to 5 March 2018: (A) MODIS-Aqua, (T) MODIS-Ter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 name="Burdekin_2to5March.png"/>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4410710" cy="8124825"/>
                    </a:xfrm>
                    <a:prstGeom prst="rect">
                      <a:avLst/>
                    </a:prstGeom>
                  </pic:spPr>
                </pic:pic>
              </a:graphicData>
            </a:graphic>
          </wp:inline>
        </w:drawing>
      </w:r>
    </w:p>
    <w:p w14:paraId="77DA91C0" w14:textId="10B1C158" w:rsidR="00AF60A1" w:rsidRDefault="00AE4735" w:rsidP="00817A8B">
      <w:pPr>
        <w:pStyle w:val="Figure"/>
      </w:pPr>
      <w:bookmarkStart w:id="1737" w:name="_Toc10536259"/>
      <w:r>
        <w:t xml:space="preserve">Figure </w:t>
      </w:r>
      <w:r w:rsidR="00817A8B">
        <w:fldChar w:fldCharType="begin"/>
      </w:r>
      <w:r w:rsidR="00817A8B">
        <w:instrText xml:space="preserve"> STYLEREF 1 \s </w:instrText>
      </w:r>
      <w:r w:rsidR="00817A8B">
        <w:fldChar w:fldCharType="separate"/>
      </w:r>
      <w:r w:rsidR="00335316">
        <w:rPr>
          <w:noProof/>
        </w:rPr>
        <w:t>5</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53</w:t>
      </w:r>
      <w:r w:rsidR="00817A8B">
        <w:fldChar w:fldCharType="end"/>
      </w:r>
      <w:bookmarkEnd w:id="1736"/>
      <w:r>
        <w:t xml:space="preserve">: </w:t>
      </w:r>
      <w:r w:rsidRPr="00D15182">
        <w:t xml:space="preserve">A collection of water type maps showing the evolution of the </w:t>
      </w:r>
      <w:r>
        <w:t>Burdekin</w:t>
      </w:r>
      <w:r w:rsidRPr="00D15182">
        <w:t xml:space="preserve"> River plume</w:t>
      </w:r>
      <w:r>
        <w:t>s</w:t>
      </w:r>
      <w:r w:rsidRPr="00D15182">
        <w:t xml:space="preserve"> from </w:t>
      </w:r>
      <w:r>
        <w:t>2 to 5 March 2018</w:t>
      </w:r>
      <w:r w:rsidRPr="00D15182">
        <w:t>: (A) MODIS-Aqua, (T) MODIS-Terra</w:t>
      </w:r>
      <w:r>
        <w:t>.</w:t>
      </w:r>
      <w:bookmarkEnd w:id="1737"/>
    </w:p>
    <w:p w14:paraId="6C7FCF4E" w14:textId="280A326E" w:rsidR="00817A8B" w:rsidRPr="00817A8B" w:rsidRDefault="00817A8B" w:rsidP="00817A8B">
      <w:pPr>
        <w:jc w:val="center"/>
        <w:rPr>
          <w:lang w:val="en-US"/>
        </w:rPr>
      </w:pPr>
      <w:r>
        <w:rPr>
          <w:noProof/>
          <w:lang w:val="en-AU" w:eastAsia="en-AU"/>
        </w:rPr>
        <w:drawing>
          <wp:inline distT="0" distB="0" distL="0" distR="0" wp14:anchorId="2A3D63DA" wp14:editId="586E8258">
            <wp:extent cx="4438946" cy="8210550"/>
            <wp:effectExtent l="0" t="0" r="0" b="0"/>
            <wp:docPr id="2073" name="Picture 2073" descr="A collection of water type maps showing the evolution of the Burdekin River plumes from 6 to 11 March 2018: (A) MODIS-Aqua, (T) MODIS-Terra." title="A collection of water type maps showing the evolution of the Burdekin River plumes from 6 to 11 March 2018: (A) MODIS-Aqua, (T) MODIS-Ter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 name="Burdekin_6to11March.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4438946" cy="8210550"/>
                    </a:xfrm>
                    <a:prstGeom prst="rect">
                      <a:avLst/>
                    </a:prstGeom>
                  </pic:spPr>
                </pic:pic>
              </a:graphicData>
            </a:graphic>
          </wp:inline>
        </w:drawing>
      </w:r>
    </w:p>
    <w:p w14:paraId="53AC47BB" w14:textId="4E26E112" w:rsidR="00AE4735" w:rsidRDefault="00AE4735" w:rsidP="00817A8B">
      <w:pPr>
        <w:pStyle w:val="Figure"/>
        <w:rPr>
          <w:lang w:val="en-AU" w:eastAsia="en-AU"/>
        </w:rPr>
      </w:pPr>
      <w:bookmarkStart w:id="1738" w:name="_Ref530736982"/>
      <w:bookmarkStart w:id="1739" w:name="_Toc10536260"/>
      <w:r>
        <w:t xml:space="preserve">Figure </w:t>
      </w:r>
      <w:r w:rsidR="00817A8B">
        <w:fldChar w:fldCharType="begin"/>
      </w:r>
      <w:r w:rsidR="00817A8B">
        <w:instrText xml:space="preserve"> STYLEREF 1 \s </w:instrText>
      </w:r>
      <w:r w:rsidR="00817A8B">
        <w:fldChar w:fldCharType="separate"/>
      </w:r>
      <w:r w:rsidR="00335316">
        <w:rPr>
          <w:noProof/>
        </w:rPr>
        <w:t>5</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54</w:t>
      </w:r>
      <w:r w:rsidR="00817A8B">
        <w:fldChar w:fldCharType="end"/>
      </w:r>
      <w:bookmarkEnd w:id="1738"/>
      <w:r>
        <w:t xml:space="preserve">: </w:t>
      </w:r>
      <w:r w:rsidRPr="00D15182">
        <w:t xml:space="preserve">A collection of water type maps showing the evolution of the </w:t>
      </w:r>
      <w:r>
        <w:t>Burdekin</w:t>
      </w:r>
      <w:r w:rsidRPr="00D15182">
        <w:t xml:space="preserve"> River plume</w:t>
      </w:r>
      <w:r>
        <w:t>s</w:t>
      </w:r>
      <w:r w:rsidRPr="00D15182">
        <w:t xml:space="preserve"> from </w:t>
      </w:r>
      <w:r>
        <w:t>6 to 11 March 2018</w:t>
      </w:r>
      <w:r w:rsidRPr="00D15182">
        <w:t>: (A) MODIS-Aqua, (T) MODIS-Terra</w:t>
      </w:r>
      <w:r>
        <w:t>.</w:t>
      </w:r>
      <w:bookmarkEnd w:id="1739"/>
    </w:p>
    <w:p w14:paraId="6F0E1EC4" w14:textId="77777777" w:rsidR="00817A8B" w:rsidRDefault="00AE4735" w:rsidP="00817A8B">
      <w:pPr>
        <w:pStyle w:val="Caption"/>
        <w:jc w:val="center"/>
      </w:pPr>
      <w:bookmarkStart w:id="1740" w:name="_Ref530737006"/>
      <w:r>
        <w:rPr>
          <w:noProof/>
          <w:lang w:val="en-AU" w:eastAsia="en-AU"/>
        </w:rPr>
        <w:drawing>
          <wp:inline distT="0" distB="0" distL="0" distR="0" wp14:anchorId="2F21145F" wp14:editId="08EC5F3B">
            <wp:extent cx="4434840" cy="8220075"/>
            <wp:effectExtent l="0" t="0" r="3810" b="9525"/>
            <wp:docPr id="2075" name="Picture 2075" descr="A collection of water type maps showing the evolution of the Burdekin River plumes from 12 to 15 March 2018: (A) MODIS-Aqua, (T) MODIS-Terra." title="A collection of water type maps showing the evolution of the Burdekin River plumes from 12 to 15 March 2018: (A) MODIS-Aqua, (T) MODIS-Ter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 name="Burdekin_12to15March.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4434840" cy="8220075"/>
                    </a:xfrm>
                    <a:prstGeom prst="rect">
                      <a:avLst/>
                    </a:prstGeom>
                  </pic:spPr>
                </pic:pic>
              </a:graphicData>
            </a:graphic>
          </wp:inline>
        </w:drawing>
      </w:r>
    </w:p>
    <w:p w14:paraId="58A51CF6" w14:textId="0BBF3839" w:rsidR="00AE4735" w:rsidRDefault="00AE4735" w:rsidP="00817A8B">
      <w:pPr>
        <w:pStyle w:val="Figure"/>
        <w:rPr>
          <w:lang w:val="en-AU" w:eastAsia="en-AU"/>
        </w:rPr>
      </w:pPr>
      <w:bookmarkStart w:id="1741" w:name="_Toc10536261"/>
      <w:r>
        <w:t xml:space="preserve">Figure </w:t>
      </w:r>
      <w:r w:rsidR="00817A8B">
        <w:fldChar w:fldCharType="begin"/>
      </w:r>
      <w:r w:rsidR="00817A8B">
        <w:instrText xml:space="preserve"> STYLEREF 1 \s </w:instrText>
      </w:r>
      <w:r w:rsidR="00817A8B">
        <w:fldChar w:fldCharType="separate"/>
      </w:r>
      <w:r w:rsidR="00335316">
        <w:rPr>
          <w:noProof/>
        </w:rPr>
        <w:t>5</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55</w:t>
      </w:r>
      <w:r w:rsidR="00817A8B">
        <w:fldChar w:fldCharType="end"/>
      </w:r>
      <w:bookmarkEnd w:id="1740"/>
      <w:r>
        <w:t xml:space="preserve">: </w:t>
      </w:r>
      <w:r w:rsidRPr="00D15182">
        <w:t xml:space="preserve">A collection of water type maps showing the evolution of the </w:t>
      </w:r>
      <w:r>
        <w:t>Burdekin</w:t>
      </w:r>
      <w:r w:rsidRPr="00D15182">
        <w:t xml:space="preserve"> River plume</w:t>
      </w:r>
      <w:r>
        <w:t>s</w:t>
      </w:r>
      <w:r w:rsidRPr="00D15182">
        <w:t xml:space="preserve"> from </w:t>
      </w:r>
      <w:r>
        <w:t>12 to 15 March 2018</w:t>
      </w:r>
      <w:r w:rsidRPr="00D15182">
        <w:t>: (A) MODIS-Aqua, (T) MODIS-Terra</w:t>
      </w:r>
      <w:r>
        <w:t>.</w:t>
      </w:r>
      <w:bookmarkEnd w:id="1741"/>
    </w:p>
    <w:p w14:paraId="6789CB8E" w14:textId="1EFD4262" w:rsidR="00AE4735" w:rsidRDefault="00AE4735" w:rsidP="00817A8B">
      <w:pPr>
        <w:rPr>
          <w:lang w:val="en-AU" w:eastAsia="en-AU"/>
        </w:rPr>
      </w:pPr>
      <w:r>
        <w:rPr>
          <w:noProof/>
          <w:lang w:val="en-AU" w:eastAsia="en-AU"/>
        </w:rPr>
        <w:drawing>
          <wp:inline distT="0" distB="0" distL="0" distR="0" wp14:anchorId="1543D06A" wp14:editId="5C04A26F">
            <wp:extent cx="5732145" cy="7912735"/>
            <wp:effectExtent l="0" t="0" r="1905" b="0"/>
            <wp:docPr id="226" name="Picture 226" descr=" A collection of water type maps showing the evolution of the Burdekin River plumes from 29 to 31 March 2018: (A) MODIS-Aqua, (T) MODIS-Terra." title=" A collection of water type maps showing the evolution of the Burdekin River plumes from 29 to 31 March 2018: (A) MODIS-Aqua, (T) MODIS-Ter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Burdekin_29to31March.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5732145" cy="7912735"/>
                    </a:xfrm>
                    <a:prstGeom prst="rect">
                      <a:avLst/>
                    </a:prstGeom>
                  </pic:spPr>
                </pic:pic>
              </a:graphicData>
            </a:graphic>
          </wp:inline>
        </w:drawing>
      </w:r>
    </w:p>
    <w:p w14:paraId="0469D0E6" w14:textId="42FE5BF2" w:rsidR="00AE4735" w:rsidRDefault="00AE4735" w:rsidP="00817A8B">
      <w:pPr>
        <w:pStyle w:val="Figure"/>
        <w:rPr>
          <w:lang w:val="en-AU" w:eastAsia="en-AU"/>
        </w:rPr>
      </w:pPr>
      <w:bookmarkStart w:id="1742" w:name="_Ref530736634"/>
      <w:bookmarkStart w:id="1743" w:name="_Toc10536262"/>
      <w:r>
        <w:t xml:space="preserve">Figure </w:t>
      </w:r>
      <w:r w:rsidR="00817A8B">
        <w:fldChar w:fldCharType="begin"/>
      </w:r>
      <w:r w:rsidR="00817A8B">
        <w:instrText xml:space="preserve"> STYLEREF 1 \s </w:instrText>
      </w:r>
      <w:r w:rsidR="00817A8B">
        <w:fldChar w:fldCharType="separate"/>
      </w:r>
      <w:r w:rsidR="00335316">
        <w:rPr>
          <w:noProof/>
        </w:rPr>
        <w:t>5</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56</w:t>
      </w:r>
      <w:r w:rsidR="00817A8B">
        <w:fldChar w:fldCharType="end"/>
      </w:r>
      <w:bookmarkEnd w:id="1742"/>
      <w:r>
        <w:t xml:space="preserve">: </w:t>
      </w:r>
      <w:r w:rsidRPr="00D15182">
        <w:t xml:space="preserve">A collection of water type maps showing the evolution of the </w:t>
      </w:r>
      <w:r>
        <w:t>Burdekin</w:t>
      </w:r>
      <w:r w:rsidRPr="00D15182">
        <w:t xml:space="preserve"> River plume</w:t>
      </w:r>
      <w:r>
        <w:t>s</w:t>
      </w:r>
      <w:r w:rsidRPr="00D15182">
        <w:t xml:space="preserve"> from </w:t>
      </w:r>
      <w:r>
        <w:t>29 to 31 March 2018</w:t>
      </w:r>
      <w:r w:rsidRPr="00D15182">
        <w:t>: (A) MODIS-Aqua, (T) MODIS-Terra</w:t>
      </w:r>
      <w:r>
        <w:t>.</w:t>
      </w:r>
      <w:bookmarkEnd w:id="1743"/>
    </w:p>
    <w:p w14:paraId="6716FCBA" w14:textId="2AE32266" w:rsidR="00AE4735" w:rsidRDefault="00AE4735" w:rsidP="00AF60A1">
      <w:pPr>
        <w:rPr>
          <w:lang w:val="en-AU" w:eastAsia="en-AU"/>
        </w:rPr>
      </w:pPr>
      <w:r>
        <w:rPr>
          <w:lang w:val="en-AU" w:eastAsia="en-AU"/>
        </w:rPr>
        <w:br w:type="page"/>
      </w:r>
    </w:p>
    <w:p w14:paraId="0D315809" w14:textId="3A7DD2AF" w:rsidR="00AE4735" w:rsidRPr="00AF60A1" w:rsidRDefault="00AE4735" w:rsidP="00AF60A1">
      <w:pPr>
        <w:rPr>
          <w:lang w:val="en-AU" w:eastAsia="en-AU"/>
        </w:rPr>
      </w:pPr>
    </w:p>
    <w:p w14:paraId="597BBF85" w14:textId="788AC17C" w:rsidR="00AF60A1" w:rsidRPr="00AF60A1" w:rsidRDefault="00A951BC" w:rsidP="005A55E8">
      <w:pPr>
        <w:spacing w:before="0" w:after="0" w:line="276" w:lineRule="auto"/>
        <w:jc w:val="center"/>
        <w:rPr>
          <w:rFonts w:cs="Arial"/>
          <w:bCs/>
          <w:szCs w:val="22"/>
          <w:lang w:val="en-AU" w:eastAsia="en-AU"/>
        </w:rPr>
      </w:pPr>
      <w:r>
        <w:rPr>
          <w:rFonts w:cs="Arial"/>
          <w:bCs/>
          <w:noProof/>
          <w:szCs w:val="22"/>
          <w:lang w:val="en-AU" w:eastAsia="en-AU"/>
        </w:rPr>
        <w:drawing>
          <wp:inline distT="0" distB="0" distL="0" distR="0" wp14:anchorId="7E2D99BF" wp14:editId="20C771F4">
            <wp:extent cx="4301762" cy="7686675"/>
            <wp:effectExtent l="0" t="0" r="3810" b="0"/>
            <wp:docPr id="93" name="Picture 93" descr="Water quality data from the Burdekin flood plume including total suspended solids (TSS: A), particulate nitrogen (PN: B), dissolved inorganic nitrogen (DIN: C) and chlorophyll a (D) highlighting the different days of sampling. Note the outlier in the PN data highlighted by a circle." title="Burdekin flood plume water qua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Burdekin plume data.jp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305962" cy="7694180"/>
                    </a:xfrm>
                    <a:prstGeom prst="rect">
                      <a:avLst/>
                    </a:prstGeom>
                  </pic:spPr>
                </pic:pic>
              </a:graphicData>
            </a:graphic>
          </wp:inline>
        </w:drawing>
      </w:r>
    </w:p>
    <w:p w14:paraId="74F6B6C2" w14:textId="08799EE0" w:rsidR="00AF60A1" w:rsidRPr="00AF60A1" w:rsidRDefault="00366C90" w:rsidP="00144034">
      <w:pPr>
        <w:pStyle w:val="Figure"/>
        <w:rPr>
          <w:lang w:eastAsia="en-AU"/>
        </w:rPr>
      </w:pPr>
      <w:bookmarkStart w:id="1744" w:name="_Ref530064439"/>
      <w:bookmarkStart w:id="1745" w:name="_Toc10536263"/>
      <w:r w:rsidRPr="0018413E">
        <w:t xml:space="preserve">Figure </w:t>
      </w:r>
      <w:r w:rsidR="00817A8B">
        <w:fldChar w:fldCharType="begin"/>
      </w:r>
      <w:r w:rsidR="00817A8B">
        <w:instrText xml:space="preserve"> STYLEREF 1 \s </w:instrText>
      </w:r>
      <w:r w:rsidR="00817A8B">
        <w:fldChar w:fldCharType="separate"/>
      </w:r>
      <w:r w:rsidR="00335316">
        <w:rPr>
          <w:noProof/>
        </w:rPr>
        <w:t>5</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57</w:t>
      </w:r>
      <w:r w:rsidR="00817A8B">
        <w:fldChar w:fldCharType="end"/>
      </w:r>
      <w:bookmarkEnd w:id="1744"/>
      <w:r w:rsidR="00144034">
        <w:rPr>
          <w:lang w:eastAsia="en-AU"/>
        </w:rPr>
        <w:t>:</w:t>
      </w:r>
      <w:r w:rsidR="00AF60A1" w:rsidRPr="0018413E">
        <w:rPr>
          <w:lang w:eastAsia="en-AU"/>
        </w:rPr>
        <w:t xml:space="preserve"> Water quality data from the Burdekin flood plume including total suspended solids (TSS: A), particulate </w:t>
      </w:r>
      <w:r w:rsidR="00A951BC" w:rsidRPr="0018413E">
        <w:rPr>
          <w:lang w:eastAsia="en-AU"/>
        </w:rPr>
        <w:t>nitrogen (PN: B),</w:t>
      </w:r>
      <w:r w:rsidR="00AF60A1" w:rsidRPr="0018413E">
        <w:rPr>
          <w:lang w:eastAsia="en-AU"/>
        </w:rPr>
        <w:t xml:space="preserve"> dissolved inorganic nitrogen (DIN: C) </w:t>
      </w:r>
      <w:r w:rsidR="00A951BC" w:rsidRPr="0018413E">
        <w:rPr>
          <w:lang w:eastAsia="en-AU"/>
        </w:rPr>
        <w:t xml:space="preserve">and chlorophyll </w:t>
      </w:r>
      <w:r w:rsidR="00A951BC" w:rsidRPr="0018413E">
        <w:rPr>
          <w:i/>
          <w:lang w:eastAsia="en-AU"/>
        </w:rPr>
        <w:t>a</w:t>
      </w:r>
      <w:r w:rsidR="00A951BC" w:rsidRPr="0018413E">
        <w:rPr>
          <w:lang w:eastAsia="en-AU"/>
        </w:rPr>
        <w:t xml:space="preserve"> (D) </w:t>
      </w:r>
      <w:r w:rsidR="00AF60A1" w:rsidRPr="0018413E">
        <w:rPr>
          <w:lang w:eastAsia="en-AU"/>
        </w:rPr>
        <w:t>highlighting the different days of sampling. Note the outlier in the PN data highlighted by a circle.</w:t>
      </w:r>
      <w:bookmarkEnd w:id="1745"/>
    </w:p>
    <w:p w14:paraId="37CE24B1" w14:textId="77777777" w:rsidR="00AF60A1" w:rsidRPr="00AF60A1" w:rsidRDefault="00AF60A1" w:rsidP="00AF60A1">
      <w:pPr>
        <w:spacing w:before="0" w:after="0" w:line="276" w:lineRule="auto"/>
        <w:jc w:val="left"/>
        <w:rPr>
          <w:rFonts w:cs="Arial"/>
          <w:b/>
          <w:bCs/>
          <w:sz w:val="18"/>
          <w:szCs w:val="18"/>
          <w:lang w:val="en-AU" w:eastAsia="en-AU"/>
        </w:rPr>
      </w:pPr>
    </w:p>
    <w:p w14:paraId="7A6269A6" w14:textId="77777777" w:rsidR="00AF60A1" w:rsidRPr="00AF60A1" w:rsidRDefault="00AF60A1" w:rsidP="00AF60A1">
      <w:pPr>
        <w:spacing w:before="0" w:after="0" w:line="276" w:lineRule="auto"/>
        <w:jc w:val="left"/>
        <w:rPr>
          <w:rFonts w:cs="Arial"/>
          <w:b/>
          <w:bCs/>
          <w:sz w:val="18"/>
          <w:szCs w:val="18"/>
          <w:lang w:val="en-AU" w:eastAsia="en-AU"/>
        </w:rPr>
      </w:pPr>
      <w:r w:rsidRPr="00AF60A1">
        <w:rPr>
          <w:rFonts w:cs="Arial"/>
          <w:b/>
          <w:bCs/>
          <w:noProof/>
          <w:sz w:val="18"/>
          <w:szCs w:val="18"/>
          <w:lang w:val="en-AU" w:eastAsia="en-AU"/>
        </w:rPr>
        <w:drawing>
          <wp:anchor distT="0" distB="0" distL="114300" distR="114300" simplePos="0" relativeHeight="251624448" behindDoc="0" locked="0" layoutInCell="1" allowOverlap="1" wp14:anchorId="7AEFF3D5" wp14:editId="26093C22">
            <wp:simplePos x="0" y="0"/>
            <wp:positionH relativeFrom="column">
              <wp:posOffset>0</wp:posOffset>
            </wp:positionH>
            <wp:positionV relativeFrom="paragraph">
              <wp:posOffset>0</wp:posOffset>
            </wp:positionV>
            <wp:extent cx="5760085" cy="5098415"/>
            <wp:effectExtent l="0" t="0" r="0" b="6985"/>
            <wp:wrapTopAndBottom/>
            <wp:docPr id="246" name="Picture 246" descr="Photos showing changes in suspended sediment over the Burdekin estuarine mixing zone in March 2018. Top panel is samples from 6 March 2018 in Upstart Bay and bottom panel is the sample from Orchard Rocks off Magnetic Island on 13 March 2018 including the concentrated sediment using the SediPump™." title="Photo of flood plume samp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uspended sediment in Burdekin plume.JPG"/>
                    <pic:cNvPicPr/>
                  </pic:nvPicPr>
                  <pic:blipFill>
                    <a:blip r:embed="rId177" cstate="screen">
                      <a:extLst>
                        <a:ext uri="{28A0092B-C50C-407E-A947-70E740481C1C}">
                          <a14:useLocalDpi xmlns:a14="http://schemas.microsoft.com/office/drawing/2010/main" val="0"/>
                        </a:ext>
                      </a:extLst>
                    </a:blip>
                    <a:stretch>
                      <a:fillRect/>
                    </a:stretch>
                  </pic:blipFill>
                  <pic:spPr>
                    <a:xfrm>
                      <a:off x="0" y="0"/>
                      <a:ext cx="5760085" cy="5098415"/>
                    </a:xfrm>
                    <a:prstGeom prst="rect">
                      <a:avLst/>
                    </a:prstGeom>
                  </pic:spPr>
                </pic:pic>
              </a:graphicData>
            </a:graphic>
            <wp14:sizeRelH relativeFrom="page">
              <wp14:pctWidth>0</wp14:pctWidth>
            </wp14:sizeRelH>
            <wp14:sizeRelV relativeFrom="page">
              <wp14:pctHeight>0</wp14:pctHeight>
            </wp14:sizeRelV>
          </wp:anchor>
        </w:drawing>
      </w:r>
    </w:p>
    <w:p w14:paraId="293A6899" w14:textId="2AD88EA6" w:rsidR="00AF60A1" w:rsidRDefault="00366C90" w:rsidP="00144034">
      <w:pPr>
        <w:pStyle w:val="Figure"/>
        <w:rPr>
          <w:lang w:eastAsia="en-AU"/>
        </w:rPr>
      </w:pPr>
      <w:bookmarkStart w:id="1746" w:name="_Ref530064535"/>
      <w:bookmarkStart w:id="1747" w:name="_Toc10536264"/>
      <w:r>
        <w:t xml:space="preserve">Figure </w:t>
      </w:r>
      <w:r w:rsidR="00817A8B">
        <w:fldChar w:fldCharType="begin"/>
      </w:r>
      <w:r w:rsidR="00817A8B">
        <w:instrText xml:space="preserve"> STYLEREF 1 \s </w:instrText>
      </w:r>
      <w:r w:rsidR="00817A8B">
        <w:fldChar w:fldCharType="separate"/>
      </w:r>
      <w:r w:rsidR="00335316">
        <w:rPr>
          <w:noProof/>
        </w:rPr>
        <w:t>5</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58</w:t>
      </w:r>
      <w:r w:rsidR="00817A8B">
        <w:fldChar w:fldCharType="end"/>
      </w:r>
      <w:bookmarkEnd w:id="1746"/>
      <w:r w:rsidR="00144034">
        <w:t>:</w:t>
      </w:r>
      <w:r w:rsidR="00AF60A1" w:rsidRPr="00AF60A1">
        <w:rPr>
          <w:lang w:eastAsia="en-AU"/>
        </w:rPr>
        <w:t xml:space="preserve"> Photos showing changes in suspended sediment over the Burdekin estuarine mixing zone in March 2018. Top panel is samples from 6 March</w:t>
      </w:r>
      <w:r>
        <w:rPr>
          <w:lang w:eastAsia="en-AU"/>
        </w:rPr>
        <w:t xml:space="preserve"> 2018</w:t>
      </w:r>
      <w:r w:rsidR="00AF60A1" w:rsidRPr="00AF60A1">
        <w:rPr>
          <w:lang w:eastAsia="en-AU"/>
        </w:rPr>
        <w:t xml:space="preserve"> in Upstart Bay and bottom panel is the sample from Orchard Rocks off Magnetic Island on 13 March </w:t>
      </w:r>
      <w:r>
        <w:rPr>
          <w:lang w:eastAsia="en-AU"/>
        </w:rPr>
        <w:t xml:space="preserve">2018 </w:t>
      </w:r>
      <w:r w:rsidR="00AF60A1" w:rsidRPr="00AF60A1">
        <w:rPr>
          <w:lang w:eastAsia="en-AU"/>
        </w:rPr>
        <w:t>including the concentrated sediment using the SediPump™.</w:t>
      </w:r>
      <w:bookmarkEnd w:id="1747"/>
    </w:p>
    <w:p w14:paraId="2FE5D297" w14:textId="77777777" w:rsidR="003937FF" w:rsidRPr="003937FF" w:rsidRDefault="003937FF" w:rsidP="003937FF">
      <w:pPr>
        <w:rPr>
          <w:lang w:val="en-US" w:eastAsia="en-AU"/>
        </w:rPr>
      </w:pPr>
    </w:p>
    <w:p w14:paraId="246BC2DD" w14:textId="317B8FE5" w:rsidR="00803656" w:rsidRPr="00D7124A" w:rsidRDefault="00901DE2" w:rsidP="00B828FF">
      <w:pPr>
        <w:pStyle w:val="Heading2"/>
        <w:rPr>
          <w:rStyle w:val="Heading20"/>
          <w:lang w:val="en-US"/>
        </w:rPr>
      </w:pPr>
      <w:bookmarkStart w:id="1748" w:name="_Toc536530055"/>
      <w:bookmarkStart w:id="1749" w:name="_Toc536530922"/>
      <w:bookmarkStart w:id="1750" w:name="_Toc536533066"/>
      <w:bookmarkStart w:id="1751" w:name="_Toc536530056"/>
      <w:bookmarkStart w:id="1752" w:name="_Toc536530923"/>
      <w:bookmarkStart w:id="1753" w:name="_Toc536533067"/>
      <w:bookmarkStart w:id="1754" w:name="_Toc536530057"/>
      <w:bookmarkStart w:id="1755" w:name="_Toc536530924"/>
      <w:bookmarkStart w:id="1756" w:name="_Toc536533068"/>
      <w:bookmarkStart w:id="1757" w:name="_Toc536530058"/>
      <w:bookmarkStart w:id="1758" w:name="_Toc536530925"/>
      <w:bookmarkStart w:id="1759" w:name="_Toc536533069"/>
      <w:bookmarkStart w:id="1760" w:name="_Toc536530059"/>
      <w:bookmarkStart w:id="1761" w:name="_Toc536530926"/>
      <w:bookmarkStart w:id="1762" w:name="_Toc536533070"/>
      <w:bookmarkStart w:id="1763" w:name="_Toc536530060"/>
      <w:bookmarkStart w:id="1764" w:name="_Toc536530927"/>
      <w:bookmarkStart w:id="1765" w:name="_Toc536533071"/>
      <w:bookmarkStart w:id="1766" w:name="_Toc536530061"/>
      <w:bookmarkStart w:id="1767" w:name="_Toc536530928"/>
      <w:bookmarkStart w:id="1768" w:name="_Toc536533072"/>
      <w:bookmarkStart w:id="1769" w:name="_Toc536530062"/>
      <w:bookmarkStart w:id="1770" w:name="_Toc536530929"/>
      <w:bookmarkStart w:id="1771" w:name="_Toc536533073"/>
      <w:bookmarkStart w:id="1772" w:name="_Toc536530064"/>
      <w:bookmarkStart w:id="1773" w:name="_Toc536530931"/>
      <w:bookmarkStart w:id="1774" w:name="_Toc536533075"/>
      <w:bookmarkStart w:id="1775" w:name="_Toc536530065"/>
      <w:bookmarkStart w:id="1776" w:name="_Toc536530932"/>
      <w:bookmarkStart w:id="1777" w:name="_Toc536533076"/>
      <w:bookmarkStart w:id="1778" w:name="_Toc536530066"/>
      <w:bookmarkStart w:id="1779" w:name="_Toc536530933"/>
      <w:bookmarkStart w:id="1780" w:name="_Toc536533077"/>
      <w:bookmarkStart w:id="1781" w:name="_Toc536530073"/>
      <w:bookmarkStart w:id="1782" w:name="_Toc536530940"/>
      <w:bookmarkStart w:id="1783" w:name="_Toc536533084"/>
      <w:bookmarkStart w:id="1784" w:name="_Toc536530079"/>
      <w:bookmarkStart w:id="1785" w:name="_Toc536530946"/>
      <w:bookmarkStart w:id="1786" w:name="_Toc536533090"/>
      <w:bookmarkStart w:id="1787" w:name="_Toc536530098"/>
      <w:bookmarkStart w:id="1788" w:name="_Toc536530965"/>
      <w:bookmarkStart w:id="1789" w:name="_Toc536533109"/>
      <w:bookmarkStart w:id="1790" w:name="_Toc536530108"/>
      <w:bookmarkStart w:id="1791" w:name="_Toc536530975"/>
      <w:bookmarkStart w:id="1792" w:name="_Toc536533119"/>
      <w:bookmarkStart w:id="1793" w:name="_Toc536530118"/>
      <w:bookmarkStart w:id="1794" w:name="_Toc536530985"/>
      <w:bookmarkStart w:id="1795" w:name="_Toc536533129"/>
      <w:bookmarkStart w:id="1796" w:name="_Toc536530138"/>
      <w:bookmarkStart w:id="1797" w:name="_Toc536531005"/>
      <w:bookmarkStart w:id="1798" w:name="_Toc536533149"/>
      <w:bookmarkStart w:id="1799" w:name="_Toc536530148"/>
      <w:bookmarkStart w:id="1800" w:name="_Toc536531015"/>
      <w:bookmarkStart w:id="1801" w:name="_Toc536533159"/>
      <w:bookmarkStart w:id="1802" w:name="_Toc536530158"/>
      <w:bookmarkStart w:id="1803" w:name="_Toc536531025"/>
      <w:bookmarkStart w:id="1804" w:name="_Toc536533169"/>
      <w:bookmarkStart w:id="1805" w:name="_Toc536530178"/>
      <w:bookmarkStart w:id="1806" w:name="_Toc536531045"/>
      <w:bookmarkStart w:id="1807" w:name="_Toc536533189"/>
      <w:bookmarkStart w:id="1808" w:name="_Toc536530188"/>
      <w:bookmarkStart w:id="1809" w:name="_Toc536531055"/>
      <w:bookmarkStart w:id="1810" w:name="_Toc536533199"/>
      <w:bookmarkStart w:id="1811" w:name="_Toc536530198"/>
      <w:bookmarkStart w:id="1812" w:name="_Toc536531065"/>
      <w:bookmarkStart w:id="1813" w:name="_Toc536533209"/>
      <w:bookmarkStart w:id="1814" w:name="_Toc536530208"/>
      <w:bookmarkStart w:id="1815" w:name="_Toc536531075"/>
      <w:bookmarkStart w:id="1816" w:name="_Toc536533219"/>
      <w:bookmarkStart w:id="1817" w:name="_Toc536530209"/>
      <w:bookmarkStart w:id="1818" w:name="_Toc536531076"/>
      <w:bookmarkStart w:id="1819" w:name="_Toc536533220"/>
      <w:bookmarkStart w:id="1820" w:name="_Toc536530210"/>
      <w:bookmarkStart w:id="1821" w:name="_Toc536531077"/>
      <w:bookmarkStart w:id="1822" w:name="_Toc536533221"/>
      <w:bookmarkStart w:id="1823" w:name="_Toc536530211"/>
      <w:bookmarkStart w:id="1824" w:name="_Toc536531078"/>
      <w:bookmarkStart w:id="1825" w:name="_Toc536533222"/>
      <w:bookmarkStart w:id="1826" w:name="_Toc536530212"/>
      <w:bookmarkStart w:id="1827" w:name="_Toc536531079"/>
      <w:bookmarkStart w:id="1828" w:name="_Toc536533223"/>
      <w:bookmarkStart w:id="1829" w:name="_Toc536530213"/>
      <w:bookmarkStart w:id="1830" w:name="_Toc536531080"/>
      <w:bookmarkStart w:id="1831" w:name="_Toc536533224"/>
      <w:bookmarkStart w:id="1832" w:name="_Toc536530214"/>
      <w:bookmarkStart w:id="1833" w:name="_Toc536531081"/>
      <w:bookmarkStart w:id="1834" w:name="_Toc536533225"/>
      <w:bookmarkStart w:id="1835" w:name="_Toc536530216"/>
      <w:bookmarkStart w:id="1836" w:name="_Toc536531083"/>
      <w:bookmarkStart w:id="1837" w:name="_Toc536533227"/>
      <w:bookmarkStart w:id="1838" w:name="_Toc536530217"/>
      <w:bookmarkStart w:id="1839" w:name="_Toc536531084"/>
      <w:bookmarkStart w:id="1840" w:name="_Toc536533228"/>
      <w:bookmarkStart w:id="1841" w:name="_Toc459158422"/>
      <w:bookmarkStart w:id="1842" w:name="_Toc459158695"/>
      <w:bookmarkStart w:id="1843" w:name="_Toc459158976"/>
      <w:bookmarkStart w:id="1844" w:name="_Toc459209975"/>
      <w:bookmarkStart w:id="1845" w:name="_Toc459329101"/>
      <w:bookmarkStart w:id="1846" w:name="_Toc459329460"/>
      <w:bookmarkStart w:id="1847" w:name="_Toc459329821"/>
      <w:bookmarkStart w:id="1848" w:name="_Toc459330181"/>
      <w:bookmarkStart w:id="1849" w:name="_Toc459330541"/>
      <w:bookmarkStart w:id="1850" w:name="_Toc459330901"/>
      <w:bookmarkStart w:id="1851" w:name="_Toc459331261"/>
      <w:bookmarkStart w:id="1852" w:name="_Toc459331621"/>
      <w:bookmarkStart w:id="1853" w:name="_Toc459331981"/>
      <w:bookmarkStart w:id="1854" w:name="_Toc459158424"/>
      <w:bookmarkStart w:id="1855" w:name="_Toc459158697"/>
      <w:bookmarkStart w:id="1856" w:name="_Toc459158978"/>
      <w:bookmarkStart w:id="1857" w:name="_Toc459209977"/>
      <w:bookmarkStart w:id="1858" w:name="_Toc459329103"/>
      <w:bookmarkStart w:id="1859" w:name="_Toc459329462"/>
      <w:bookmarkStart w:id="1860" w:name="_Toc459329823"/>
      <w:bookmarkStart w:id="1861" w:name="_Toc459330183"/>
      <w:bookmarkStart w:id="1862" w:name="_Toc459330543"/>
      <w:bookmarkStart w:id="1863" w:name="_Toc459330903"/>
      <w:bookmarkStart w:id="1864" w:name="_Toc459331263"/>
      <w:bookmarkStart w:id="1865" w:name="_Toc459331623"/>
      <w:bookmarkStart w:id="1866" w:name="_Toc459331983"/>
      <w:bookmarkStart w:id="1867" w:name="_Toc459158425"/>
      <w:bookmarkStart w:id="1868" w:name="_Toc459158698"/>
      <w:bookmarkStart w:id="1869" w:name="_Toc459158979"/>
      <w:bookmarkStart w:id="1870" w:name="_Toc459209978"/>
      <w:bookmarkStart w:id="1871" w:name="_Toc459329104"/>
      <w:bookmarkStart w:id="1872" w:name="_Toc459329463"/>
      <w:bookmarkStart w:id="1873" w:name="_Toc459329824"/>
      <w:bookmarkStart w:id="1874" w:name="_Toc459330184"/>
      <w:bookmarkStart w:id="1875" w:name="_Toc459330544"/>
      <w:bookmarkStart w:id="1876" w:name="_Toc459330904"/>
      <w:bookmarkStart w:id="1877" w:name="_Toc459331264"/>
      <w:bookmarkStart w:id="1878" w:name="_Toc459331624"/>
      <w:bookmarkStart w:id="1879" w:name="_Toc459331984"/>
      <w:bookmarkStart w:id="1880" w:name="_Toc459158427"/>
      <w:bookmarkStart w:id="1881" w:name="_Toc459158700"/>
      <w:bookmarkStart w:id="1882" w:name="_Toc459158981"/>
      <w:bookmarkStart w:id="1883" w:name="_Toc459209980"/>
      <w:bookmarkStart w:id="1884" w:name="_Toc459329106"/>
      <w:bookmarkStart w:id="1885" w:name="_Toc459329465"/>
      <w:bookmarkStart w:id="1886" w:name="_Toc459329826"/>
      <w:bookmarkStart w:id="1887" w:name="_Toc459330186"/>
      <w:bookmarkStart w:id="1888" w:name="_Toc459330546"/>
      <w:bookmarkStart w:id="1889" w:name="_Toc459330906"/>
      <w:bookmarkStart w:id="1890" w:name="_Toc459331266"/>
      <w:bookmarkStart w:id="1891" w:name="_Toc459331626"/>
      <w:bookmarkStart w:id="1892" w:name="_Toc459331986"/>
      <w:bookmarkStart w:id="1893" w:name="_Toc459158428"/>
      <w:bookmarkStart w:id="1894" w:name="_Toc459158701"/>
      <w:bookmarkStart w:id="1895" w:name="_Toc459158982"/>
      <w:bookmarkStart w:id="1896" w:name="_Toc459209981"/>
      <w:bookmarkStart w:id="1897" w:name="_Toc459329107"/>
      <w:bookmarkStart w:id="1898" w:name="_Toc459329466"/>
      <w:bookmarkStart w:id="1899" w:name="_Toc459329827"/>
      <w:bookmarkStart w:id="1900" w:name="_Toc459330187"/>
      <w:bookmarkStart w:id="1901" w:name="_Toc459330547"/>
      <w:bookmarkStart w:id="1902" w:name="_Toc459330907"/>
      <w:bookmarkStart w:id="1903" w:name="_Toc459331267"/>
      <w:bookmarkStart w:id="1904" w:name="_Toc459331627"/>
      <w:bookmarkStart w:id="1905" w:name="_Toc459331987"/>
      <w:bookmarkStart w:id="1906" w:name="_Toc459158429"/>
      <w:bookmarkStart w:id="1907" w:name="_Toc459158702"/>
      <w:bookmarkStart w:id="1908" w:name="_Toc459158983"/>
      <w:bookmarkStart w:id="1909" w:name="_Toc459209982"/>
      <w:bookmarkStart w:id="1910" w:name="_Toc459329108"/>
      <w:bookmarkStart w:id="1911" w:name="_Toc459329467"/>
      <w:bookmarkStart w:id="1912" w:name="_Toc459329828"/>
      <w:bookmarkStart w:id="1913" w:name="_Toc459330188"/>
      <w:bookmarkStart w:id="1914" w:name="_Toc459330548"/>
      <w:bookmarkStart w:id="1915" w:name="_Toc459330908"/>
      <w:bookmarkStart w:id="1916" w:name="_Toc459331268"/>
      <w:bookmarkStart w:id="1917" w:name="_Toc459331628"/>
      <w:bookmarkStart w:id="1918" w:name="_Toc459331988"/>
      <w:bookmarkStart w:id="1919" w:name="_Toc459158430"/>
      <w:bookmarkStart w:id="1920" w:name="_Toc459158703"/>
      <w:bookmarkStart w:id="1921" w:name="_Toc459158984"/>
      <w:bookmarkStart w:id="1922" w:name="_Toc459209983"/>
      <w:bookmarkStart w:id="1923" w:name="_Toc459329109"/>
      <w:bookmarkStart w:id="1924" w:name="_Toc459329468"/>
      <w:bookmarkStart w:id="1925" w:name="_Toc459329829"/>
      <w:bookmarkStart w:id="1926" w:name="_Toc459330189"/>
      <w:bookmarkStart w:id="1927" w:name="_Toc459330549"/>
      <w:bookmarkStart w:id="1928" w:name="_Toc459330909"/>
      <w:bookmarkStart w:id="1929" w:name="_Toc459331269"/>
      <w:bookmarkStart w:id="1930" w:name="_Toc459331629"/>
      <w:bookmarkStart w:id="1931" w:name="_Toc459331989"/>
      <w:bookmarkStart w:id="1932" w:name="_Toc459158431"/>
      <w:bookmarkStart w:id="1933" w:name="_Toc459158704"/>
      <w:bookmarkStart w:id="1934" w:name="_Toc459158985"/>
      <w:bookmarkStart w:id="1935" w:name="_Toc459209984"/>
      <w:bookmarkStart w:id="1936" w:name="_Toc459329110"/>
      <w:bookmarkStart w:id="1937" w:name="_Toc459329469"/>
      <w:bookmarkStart w:id="1938" w:name="_Toc459329830"/>
      <w:bookmarkStart w:id="1939" w:name="_Toc459330190"/>
      <w:bookmarkStart w:id="1940" w:name="_Toc459330550"/>
      <w:bookmarkStart w:id="1941" w:name="_Toc459330910"/>
      <w:bookmarkStart w:id="1942" w:name="_Toc459331270"/>
      <w:bookmarkStart w:id="1943" w:name="_Toc459331630"/>
      <w:bookmarkStart w:id="1944" w:name="_Toc459331990"/>
      <w:bookmarkStart w:id="1945" w:name="_Toc459158433"/>
      <w:bookmarkStart w:id="1946" w:name="_Toc459158706"/>
      <w:bookmarkStart w:id="1947" w:name="_Toc459158987"/>
      <w:bookmarkStart w:id="1948" w:name="_Toc459209986"/>
      <w:bookmarkStart w:id="1949" w:name="_Toc459329112"/>
      <w:bookmarkStart w:id="1950" w:name="_Toc459329471"/>
      <w:bookmarkStart w:id="1951" w:name="_Toc459329832"/>
      <w:bookmarkStart w:id="1952" w:name="_Toc459330192"/>
      <w:bookmarkStart w:id="1953" w:name="_Toc459330552"/>
      <w:bookmarkStart w:id="1954" w:name="_Toc459330912"/>
      <w:bookmarkStart w:id="1955" w:name="_Toc459331272"/>
      <w:bookmarkStart w:id="1956" w:name="_Toc459331632"/>
      <w:bookmarkStart w:id="1957" w:name="_Toc459331992"/>
      <w:bookmarkStart w:id="1958" w:name="_Toc459158434"/>
      <w:bookmarkStart w:id="1959" w:name="_Toc459158707"/>
      <w:bookmarkStart w:id="1960" w:name="_Toc459158988"/>
      <w:bookmarkStart w:id="1961" w:name="_Toc459209987"/>
      <w:bookmarkStart w:id="1962" w:name="_Toc459329113"/>
      <w:bookmarkStart w:id="1963" w:name="_Toc459329472"/>
      <w:bookmarkStart w:id="1964" w:name="_Toc459329833"/>
      <w:bookmarkStart w:id="1965" w:name="_Toc459330193"/>
      <w:bookmarkStart w:id="1966" w:name="_Toc459330553"/>
      <w:bookmarkStart w:id="1967" w:name="_Toc459330913"/>
      <w:bookmarkStart w:id="1968" w:name="_Toc459331273"/>
      <w:bookmarkStart w:id="1969" w:name="_Toc459331633"/>
      <w:bookmarkStart w:id="1970" w:name="_Toc459331993"/>
      <w:bookmarkStart w:id="1971" w:name="_Toc11410780"/>
      <w:bookmarkStart w:id="1972" w:name="_Hlk501016599"/>
      <w:bookmarkStart w:id="1973" w:name="_Toc167192445"/>
      <w:bookmarkEnd w:id="1729"/>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bookmarkEnd w:id="1860"/>
      <w:bookmarkEnd w:id="1861"/>
      <w:bookmarkEnd w:id="1862"/>
      <w:bookmarkEnd w:id="1863"/>
      <w:bookmarkEnd w:id="1864"/>
      <w:bookmarkEnd w:id="1865"/>
      <w:bookmarkEnd w:id="1866"/>
      <w:bookmarkEnd w:id="1867"/>
      <w:bookmarkEnd w:id="1868"/>
      <w:bookmarkEnd w:id="1869"/>
      <w:bookmarkEnd w:id="1870"/>
      <w:bookmarkEnd w:id="1871"/>
      <w:bookmarkEnd w:id="1872"/>
      <w:bookmarkEnd w:id="1873"/>
      <w:bookmarkEnd w:id="1874"/>
      <w:bookmarkEnd w:id="1875"/>
      <w:bookmarkEnd w:id="1876"/>
      <w:bookmarkEnd w:id="1877"/>
      <w:bookmarkEnd w:id="1878"/>
      <w:bookmarkEnd w:id="1879"/>
      <w:bookmarkEnd w:id="1880"/>
      <w:bookmarkEnd w:id="1881"/>
      <w:bookmarkEnd w:id="1882"/>
      <w:bookmarkEnd w:id="1883"/>
      <w:bookmarkEnd w:id="1884"/>
      <w:bookmarkEnd w:id="1885"/>
      <w:bookmarkEnd w:id="1886"/>
      <w:bookmarkEnd w:id="1887"/>
      <w:bookmarkEnd w:id="1888"/>
      <w:bookmarkEnd w:id="1889"/>
      <w:bookmarkEnd w:id="1890"/>
      <w:bookmarkEnd w:id="1891"/>
      <w:bookmarkEnd w:id="1892"/>
      <w:bookmarkEnd w:id="1893"/>
      <w:bookmarkEnd w:id="1894"/>
      <w:bookmarkEnd w:id="1895"/>
      <w:bookmarkEnd w:id="1896"/>
      <w:bookmarkEnd w:id="1897"/>
      <w:bookmarkEnd w:id="1898"/>
      <w:bookmarkEnd w:id="1899"/>
      <w:bookmarkEnd w:id="1900"/>
      <w:bookmarkEnd w:id="1901"/>
      <w:bookmarkEnd w:id="1902"/>
      <w:bookmarkEnd w:id="1903"/>
      <w:bookmarkEnd w:id="1904"/>
      <w:bookmarkEnd w:id="1905"/>
      <w:bookmarkEnd w:id="1906"/>
      <w:bookmarkEnd w:id="1907"/>
      <w:bookmarkEnd w:id="1908"/>
      <w:bookmarkEnd w:id="1909"/>
      <w:bookmarkEnd w:id="1910"/>
      <w:bookmarkEnd w:id="1911"/>
      <w:bookmarkEnd w:id="1912"/>
      <w:bookmarkEnd w:id="1913"/>
      <w:bookmarkEnd w:id="1914"/>
      <w:bookmarkEnd w:id="1915"/>
      <w:bookmarkEnd w:id="1916"/>
      <w:bookmarkEnd w:id="1917"/>
      <w:bookmarkEnd w:id="1918"/>
      <w:bookmarkEnd w:id="1919"/>
      <w:bookmarkEnd w:id="1920"/>
      <w:bookmarkEnd w:id="1921"/>
      <w:bookmarkEnd w:id="1922"/>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bookmarkEnd w:id="1949"/>
      <w:bookmarkEnd w:id="1950"/>
      <w:bookmarkEnd w:id="1951"/>
      <w:bookmarkEnd w:id="1952"/>
      <w:bookmarkEnd w:id="1953"/>
      <w:bookmarkEnd w:id="1954"/>
      <w:bookmarkEnd w:id="1955"/>
      <w:bookmarkEnd w:id="1956"/>
      <w:bookmarkEnd w:id="1957"/>
      <w:bookmarkEnd w:id="1958"/>
      <w:bookmarkEnd w:id="1959"/>
      <w:bookmarkEnd w:id="1960"/>
      <w:bookmarkEnd w:id="1961"/>
      <w:bookmarkEnd w:id="1962"/>
      <w:bookmarkEnd w:id="1963"/>
      <w:bookmarkEnd w:id="1964"/>
      <w:bookmarkEnd w:id="1965"/>
      <w:bookmarkEnd w:id="1966"/>
      <w:bookmarkEnd w:id="1967"/>
      <w:bookmarkEnd w:id="1968"/>
      <w:bookmarkEnd w:id="1969"/>
      <w:bookmarkEnd w:id="1970"/>
      <w:r>
        <w:rPr>
          <w:rStyle w:val="Heading20"/>
          <w:lang w:val="en-US"/>
        </w:rPr>
        <w:t xml:space="preserve">Mackay-Whitsunday </w:t>
      </w:r>
      <w:r w:rsidR="00196402">
        <w:rPr>
          <w:rStyle w:val="Heading20"/>
          <w:lang w:val="en-US"/>
        </w:rPr>
        <w:t>region</w:t>
      </w:r>
      <w:bookmarkEnd w:id="1971"/>
    </w:p>
    <w:bookmarkEnd w:id="1972"/>
    <w:p w14:paraId="246BC2DF" w14:textId="6C4BFF4F" w:rsidR="00803656" w:rsidRPr="008467AA" w:rsidRDefault="00803656" w:rsidP="00803656">
      <w:pPr>
        <w:rPr>
          <w:color w:val="000000" w:themeColor="text1"/>
          <w:lang w:val="en-AU"/>
        </w:rPr>
      </w:pPr>
      <w:r w:rsidRPr="008467AA">
        <w:rPr>
          <w:color w:val="000000" w:themeColor="text1"/>
          <w:lang w:val="en-AU"/>
        </w:rPr>
        <w:t xml:space="preserve">The </w:t>
      </w:r>
      <w:r w:rsidR="00901DE2">
        <w:rPr>
          <w:color w:val="000000" w:themeColor="text1"/>
          <w:lang w:val="en-AU"/>
        </w:rPr>
        <w:t xml:space="preserve">Mackay-Whitsunday </w:t>
      </w:r>
      <w:r w:rsidR="008C0A53">
        <w:rPr>
          <w:color w:val="000000" w:themeColor="text1"/>
          <w:lang w:val="en-AU"/>
        </w:rPr>
        <w:t>r</w:t>
      </w:r>
      <w:r w:rsidR="008C0A53" w:rsidRPr="008467AA">
        <w:rPr>
          <w:color w:val="000000" w:themeColor="text1"/>
          <w:lang w:val="en-AU"/>
        </w:rPr>
        <w:t xml:space="preserve">egion </w:t>
      </w:r>
      <w:r w:rsidRPr="008467AA">
        <w:rPr>
          <w:color w:val="000000" w:themeColor="text1"/>
          <w:lang w:val="en-AU"/>
        </w:rPr>
        <w:t xml:space="preserve">comprises four major river </w:t>
      </w:r>
      <w:r>
        <w:rPr>
          <w:color w:val="000000" w:themeColor="text1"/>
          <w:lang w:val="en-AU"/>
        </w:rPr>
        <w:t>basins</w:t>
      </w:r>
      <w:r w:rsidRPr="008467AA">
        <w:rPr>
          <w:color w:val="000000" w:themeColor="text1"/>
          <w:lang w:val="en-AU"/>
        </w:rPr>
        <w:t xml:space="preserve">, the Proserpine, O’Connell, Pioneer and Plane </w:t>
      </w:r>
      <w:r>
        <w:rPr>
          <w:color w:val="000000" w:themeColor="text1"/>
          <w:lang w:val="en-AU"/>
        </w:rPr>
        <w:t>Basins</w:t>
      </w:r>
      <w:r w:rsidRPr="008467AA">
        <w:rPr>
          <w:color w:val="000000" w:themeColor="text1"/>
          <w:lang w:val="en-AU"/>
        </w:rPr>
        <w:t xml:space="preserve">. The region is also potentially influenced by runoff from the Burdekin and Fitzroy </w:t>
      </w:r>
      <w:r>
        <w:rPr>
          <w:color w:val="000000" w:themeColor="text1"/>
          <w:lang w:val="en-AU"/>
        </w:rPr>
        <w:t>Ri</w:t>
      </w:r>
      <w:r w:rsidRPr="008467AA">
        <w:rPr>
          <w:color w:val="000000" w:themeColor="text1"/>
          <w:lang w:val="en-AU"/>
        </w:rPr>
        <w:t xml:space="preserve">vers during extreme events or through longer-term transport and mixing. </w:t>
      </w:r>
    </w:p>
    <w:p w14:paraId="246BC2E0" w14:textId="7F6E2DE4" w:rsidR="00803656" w:rsidRPr="008467AA" w:rsidRDefault="00095E2C" w:rsidP="00803656">
      <w:pPr>
        <w:rPr>
          <w:lang w:val="en-AU"/>
        </w:rPr>
      </w:pPr>
      <w:r>
        <w:rPr>
          <w:rFonts w:cs="Arial"/>
          <w:szCs w:val="22"/>
          <w:lang w:val="en-AU"/>
        </w:rPr>
        <w:t>Eleven</w:t>
      </w:r>
      <w:r w:rsidRPr="008467AA">
        <w:rPr>
          <w:rFonts w:cs="Arial"/>
          <w:szCs w:val="22"/>
          <w:lang w:val="en-AU"/>
        </w:rPr>
        <w:t xml:space="preserve"> </w:t>
      </w:r>
      <w:r w:rsidR="00803656" w:rsidRPr="008467AA">
        <w:rPr>
          <w:rFonts w:cs="Arial"/>
          <w:szCs w:val="22"/>
          <w:lang w:val="en-AU"/>
        </w:rPr>
        <w:t xml:space="preserve">stations </w:t>
      </w:r>
      <w:r>
        <w:rPr>
          <w:rFonts w:cs="Arial"/>
          <w:szCs w:val="22"/>
          <w:lang w:val="en-AU"/>
        </w:rPr>
        <w:t xml:space="preserve">are </w:t>
      </w:r>
      <w:r w:rsidR="00803656" w:rsidRPr="008467AA">
        <w:rPr>
          <w:rFonts w:cs="Arial"/>
          <w:szCs w:val="22"/>
          <w:lang w:val="en-AU"/>
        </w:rPr>
        <w:t xml:space="preserve">sampled up to five times per year, with eight stations sampled during both the dry and wet season and </w:t>
      </w:r>
      <w:r w:rsidR="002D0451">
        <w:rPr>
          <w:rFonts w:cs="Arial"/>
          <w:szCs w:val="22"/>
          <w:lang w:val="en-AU"/>
        </w:rPr>
        <w:t xml:space="preserve">only </w:t>
      </w:r>
      <w:r w:rsidR="00803656" w:rsidRPr="008467AA">
        <w:rPr>
          <w:rFonts w:cs="Arial"/>
          <w:szCs w:val="22"/>
          <w:lang w:val="en-AU"/>
        </w:rPr>
        <w:t>three during the wet season (</w:t>
      </w:r>
      <w:r w:rsidR="009E6AC2">
        <w:rPr>
          <w:rFonts w:cs="Arial"/>
          <w:szCs w:val="22"/>
          <w:lang w:val="en-AU"/>
        </w:rPr>
        <w:fldChar w:fldCharType="begin"/>
      </w:r>
      <w:r w:rsidR="009E6AC2">
        <w:rPr>
          <w:rFonts w:cs="Arial"/>
          <w:szCs w:val="22"/>
          <w:lang w:val="en-AU"/>
        </w:rPr>
        <w:instrText xml:space="preserve"> REF _Ref459146115 \h </w:instrText>
      </w:r>
      <w:r w:rsidR="009E6AC2">
        <w:rPr>
          <w:rFonts w:cs="Arial"/>
          <w:szCs w:val="22"/>
          <w:lang w:val="en-AU"/>
        </w:rPr>
      </w:r>
      <w:r w:rsidR="009E6AC2">
        <w:rPr>
          <w:rFonts w:cs="Arial"/>
          <w:szCs w:val="22"/>
          <w:lang w:val="en-AU"/>
        </w:rPr>
        <w:fldChar w:fldCharType="separate"/>
      </w:r>
      <w:r w:rsidR="00335316" w:rsidRPr="00EC46B4">
        <w:t>Table</w:t>
      </w:r>
      <w:r w:rsidR="00335316">
        <w:t xml:space="preserve"> </w:t>
      </w:r>
      <w:r w:rsidR="00335316">
        <w:rPr>
          <w:noProof/>
        </w:rPr>
        <w:t>2</w:t>
      </w:r>
      <w:r w:rsidR="00335316">
        <w:noBreakHyphen/>
      </w:r>
      <w:r w:rsidR="00335316">
        <w:rPr>
          <w:noProof/>
        </w:rPr>
        <w:t>1</w:t>
      </w:r>
      <w:r w:rsidR="009E6AC2">
        <w:rPr>
          <w:rFonts w:cs="Arial"/>
          <w:szCs w:val="22"/>
          <w:lang w:val="en-AU"/>
        </w:rPr>
        <w:fldChar w:fldCharType="end"/>
      </w:r>
      <w:r w:rsidR="00803656" w:rsidRPr="008467AA">
        <w:rPr>
          <w:rFonts w:cs="Arial"/>
          <w:szCs w:val="22"/>
          <w:lang w:val="en-AU"/>
        </w:rPr>
        <w:t xml:space="preserve">). The sampling locations are </w:t>
      </w:r>
      <w:r w:rsidR="00803656">
        <w:rPr>
          <w:rFonts w:cs="Arial"/>
          <w:szCs w:val="22"/>
          <w:lang w:val="en-AU"/>
        </w:rPr>
        <w:t>located</w:t>
      </w:r>
      <w:r w:rsidR="00803656" w:rsidRPr="008467AA">
        <w:rPr>
          <w:rFonts w:cs="Arial"/>
          <w:szCs w:val="22"/>
          <w:lang w:val="en-AU"/>
        </w:rPr>
        <w:t xml:space="preserve"> in a river</w:t>
      </w:r>
      <w:r w:rsidR="00803656">
        <w:rPr>
          <w:rFonts w:cs="Arial"/>
          <w:szCs w:val="22"/>
          <w:lang w:val="en-AU"/>
        </w:rPr>
        <w:t xml:space="preserve"> mouth</w:t>
      </w:r>
      <w:r w:rsidR="00803656" w:rsidRPr="008467AA">
        <w:rPr>
          <w:rFonts w:cs="Arial"/>
          <w:szCs w:val="22"/>
          <w:lang w:val="en-AU"/>
        </w:rPr>
        <w:t xml:space="preserve"> to open coastal water transect</w:t>
      </w:r>
      <w:r w:rsidR="00803656">
        <w:rPr>
          <w:rFonts w:cs="Arial"/>
          <w:szCs w:val="22"/>
          <w:lang w:val="en-AU"/>
        </w:rPr>
        <w:t xml:space="preserve"> </w:t>
      </w:r>
      <w:r w:rsidR="00803656" w:rsidRPr="008467AA">
        <w:rPr>
          <w:rFonts w:cs="Arial"/>
          <w:szCs w:val="22"/>
          <w:lang w:val="en-AU"/>
        </w:rPr>
        <w:t>(</w:t>
      </w:r>
      <w:r w:rsidR="00720EDF">
        <w:rPr>
          <w:rFonts w:cs="Arial"/>
          <w:szCs w:val="22"/>
          <w:lang w:val="en-AU"/>
        </w:rPr>
        <w:fldChar w:fldCharType="begin"/>
      </w:r>
      <w:r w:rsidR="00803656">
        <w:rPr>
          <w:rFonts w:cs="Arial"/>
          <w:szCs w:val="22"/>
          <w:lang w:val="en-AU"/>
        </w:rPr>
        <w:instrText xml:space="preserve"> REF _Ref459153059 \h </w:instrText>
      </w:r>
      <w:r w:rsidR="00720EDF">
        <w:rPr>
          <w:rFonts w:cs="Arial"/>
          <w:szCs w:val="22"/>
          <w:lang w:val="en-AU"/>
        </w:rPr>
      </w:r>
      <w:r w:rsidR="00720EDF">
        <w:rPr>
          <w:rFonts w:cs="Arial"/>
          <w:szCs w:val="22"/>
          <w:lang w:val="en-AU"/>
        </w:rPr>
        <w:fldChar w:fldCharType="separate"/>
      </w:r>
      <w:r w:rsidR="00335316" w:rsidRPr="007A1A6E">
        <w:t xml:space="preserve">Figure </w:t>
      </w:r>
      <w:r w:rsidR="00335316">
        <w:rPr>
          <w:noProof/>
        </w:rPr>
        <w:t>5</w:t>
      </w:r>
      <w:r w:rsidR="00335316">
        <w:noBreakHyphen/>
      </w:r>
      <w:r w:rsidR="00335316">
        <w:rPr>
          <w:noProof/>
        </w:rPr>
        <w:t>59</w:t>
      </w:r>
      <w:r w:rsidR="00720EDF">
        <w:rPr>
          <w:rFonts w:cs="Arial"/>
          <w:szCs w:val="22"/>
          <w:lang w:val="en-AU"/>
        </w:rPr>
        <w:fldChar w:fldCharType="end"/>
      </w:r>
      <w:r w:rsidR="00803656" w:rsidRPr="008467AA">
        <w:rPr>
          <w:rFonts w:cs="Arial"/>
          <w:szCs w:val="22"/>
          <w:lang w:val="en-AU"/>
        </w:rPr>
        <w:t>).</w:t>
      </w:r>
      <w:r w:rsidR="008D1E7F" w:rsidRPr="008D1E7F">
        <w:rPr>
          <w:rFonts w:cs="Arial"/>
          <w:szCs w:val="22"/>
          <w:lang w:val="en-AU"/>
        </w:rPr>
        <w:t xml:space="preserve"> </w:t>
      </w:r>
    </w:p>
    <w:p w14:paraId="476B06B0" w14:textId="27544E9C" w:rsidR="00F31FF4" w:rsidRPr="004F76D9" w:rsidRDefault="002D0451" w:rsidP="00803656">
      <w:pPr>
        <w:rPr>
          <w:color w:val="000000" w:themeColor="text1"/>
          <w:lang w:val="en-AU"/>
        </w:rPr>
      </w:pPr>
      <w:bookmarkStart w:id="1974" w:name="_Hlk501016684"/>
      <w:r>
        <w:rPr>
          <w:noProof/>
          <w:color w:val="000000" w:themeColor="text1"/>
          <w:lang w:val="en-AU" w:eastAsia="en-AU"/>
        </w:rPr>
        <mc:AlternateContent>
          <mc:Choice Requires="wps">
            <w:drawing>
              <wp:anchor distT="0" distB="0" distL="114300" distR="114300" simplePos="0" relativeHeight="251896832" behindDoc="0" locked="0" layoutInCell="1" allowOverlap="1" wp14:anchorId="4129D1B8" wp14:editId="68588EB6">
                <wp:simplePos x="0" y="0"/>
                <wp:positionH relativeFrom="margin">
                  <wp:align>right</wp:align>
                </wp:positionH>
                <wp:positionV relativeFrom="paragraph">
                  <wp:posOffset>179705</wp:posOffset>
                </wp:positionV>
                <wp:extent cx="5705475" cy="4505325"/>
                <wp:effectExtent l="0" t="0" r="0" b="0"/>
                <wp:wrapTopAndBottom/>
                <wp:docPr id="7187" name="Text Box 7187"/>
                <wp:cNvGraphicFramePr/>
                <a:graphic xmlns:a="http://schemas.openxmlformats.org/drawingml/2006/main">
                  <a:graphicData uri="http://schemas.microsoft.com/office/word/2010/wordprocessingShape">
                    <wps:wsp>
                      <wps:cNvSpPr txBox="1"/>
                      <wps:spPr>
                        <a:xfrm>
                          <a:off x="0" y="0"/>
                          <a:ext cx="5705475" cy="4505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02BA81C" w14:textId="351DDB1D" w:rsidR="008A7E23" w:rsidRDefault="008A7E23" w:rsidP="00A35D63">
                            <w:pPr>
                              <w:jc w:val="center"/>
                            </w:pPr>
                            <w:r>
                              <w:rPr>
                                <w:noProof/>
                                <w:lang w:val="en-AU" w:eastAsia="en-AU"/>
                              </w:rPr>
                              <w:drawing>
                                <wp:inline distT="0" distB="0" distL="0" distR="0" wp14:anchorId="556BB310" wp14:editId="6BDF851D">
                                  <wp:extent cx="2735580" cy="3920490"/>
                                  <wp:effectExtent l="0" t="0" r="7620" b="3810"/>
                                  <wp:docPr id="7211" name="Picture 7211" descr="Sampling sites in the Mackay Whitsunday focus area, shown with the water body boundaries." title="Sampling sites in the Mackay Whitsunday focus area, shown with the water body boundaries."/>
                                  <wp:cNvGraphicFramePr/>
                                  <a:graphic xmlns:a="http://schemas.openxmlformats.org/drawingml/2006/main">
                                    <a:graphicData uri="http://schemas.openxmlformats.org/drawingml/2006/picture">
                                      <pic:pic xmlns:pic="http://schemas.openxmlformats.org/drawingml/2006/picture">
                                        <pic:nvPicPr>
                                          <pic:cNvPr id="7207" name="Picture 7207" descr="Map showing MMP sampling sites in the Mackay Whitsunday focus area shown with the water body boundaries. " title="MMP sampling sites in the Mackay Whitsunday focus area shown with the water body boundaries. "/>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735580" cy="3920490"/>
                                          </a:xfrm>
                                          <a:prstGeom prst="rect">
                                            <a:avLst/>
                                          </a:prstGeom>
                                          <a:ln>
                                            <a:noFill/>
                                          </a:ln>
                                          <a:extLst>
                                            <a:ext uri="{53640926-AAD7-44D8-BBD7-CCE9431645EC}">
                                              <a14:shadowObscured xmlns:a14="http://schemas.microsoft.com/office/drawing/2010/main"/>
                                            </a:ext>
                                          </a:extLst>
                                        </pic:spPr>
                                      </pic:pic>
                                    </a:graphicData>
                                  </a:graphic>
                                </wp:inline>
                              </w:drawing>
                            </w:r>
                          </w:p>
                          <w:p w14:paraId="554A4022" w14:textId="66DAA923" w:rsidR="008A7E23" w:rsidRDefault="008A7E23" w:rsidP="00A35D63">
                            <w:pPr>
                              <w:pStyle w:val="Figure"/>
                            </w:pPr>
                            <w:bookmarkStart w:id="1975" w:name="_Ref459153059"/>
                            <w:bookmarkStart w:id="1976" w:name="_Toc10536265"/>
                            <w:r w:rsidRPr="007A1A6E">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59</w:t>
                            </w:r>
                            <w:r>
                              <w:fldChar w:fldCharType="end"/>
                            </w:r>
                            <w:bookmarkEnd w:id="1975"/>
                            <w:r w:rsidRPr="007A1A6E">
                              <w:t xml:space="preserve">: </w:t>
                            </w:r>
                            <w:r>
                              <w:t>S</w:t>
                            </w:r>
                            <w:r w:rsidRPr="004448D4">
                              <w:t>ampling sites in the Mackay Whitsunday focus</w:t>
                            </w:r>
                            <w:r>
                              <w:t xml:space="preserve"> area,</w:t>
                            </w:r>
                            <w:r w:rsidRPr="004448D4">
                              <w:t xml:space="preserve"> shown with the water body boundaries.</w:t>
                            </w:r>
                            <w:bookmarkEnd w:id="1976"/>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29D1B8" id="Text Box 7187" o:spid="_x0000_s1059" type="#_x0000_t202" style="position:absolute;left:0;text-align:left;margin-left:398.05pt;margin-top:14.15pt;width:449.25pt;height:354.75pt;z-index:2518968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" filled="f" stroked="f" strokeweight=".5pt">
                <v:textbox>
                  <w:txbxContent>
                    <w:p w14:paraId="502BA81C" w14:textId="351DDB1D" w:rsidR="008A7E23" w:rsidRDefault="008A7E23" w:rsidP="00A35D63">
                      <w:pPr>
                        <w:jc w:val="center"/>
                      </w:pPr>
                      <w:r>
                        <w:rPr>
                          <w:noProof/>
                          <w:lang w:val="en-AU" w:eastAsia="en-AU"/>
                        </w:rPr>
                        <w:drawing>
                          <wp:inline distT="0" distB="0" distL="0" distR="0" wp14:anchorId="556BB310" wp14:editId="6BDF851D">
                            <wp:extent cx="2735580" cy="3920490"/>
                            <wp:effectExtent l="0" t="0" r="7620" b="3810"/>
                            <wp:docPr id="7211" name="Picture 7211" descr="Sampling sites in the Mackay Whitsunday focus area, shown with the water body boundaries." title="Sampling sites in the Mackay Whitsunday focus area, shown with the water body boundaries."/>
                            <wp:cNvGraphicFramePr/>
                            <a:graphic xmlns:a="http://schemas.openxmlformats.org/drawingml/2006/main">
                              <a:graphicData uri="http://schemas.openxmlformats.org/drawingml/2006/picture">
                                <pic:pic xmlns:pic="http://schemas.openxmlformats.org/drawingml/2006/picture">
                                  <pic:nvPicPr>
                                    <pic:cNvPr id="7207" name="Picture 7207" descr="Map showing MMP sampling sites in the Mackay Whitsunday focus area shown with the water body boundaries. " title="MMP sampling sites in the Mackay Whitsunday focus area shown with the water body boundaries. "/>
                                    <pic:cNvPicPr/>
                                  </pic:nvPicPr>
                                  <pic:blipFill rotWithShape="1">
                                    <a:blip r:embed="rId178" cstate="print">
                                      <a:extLst>
                                        <a:ext uri="{28A0092B-C50C-407E-A947-70E740481C1C}">
                                          <a14:useLocalDpi xmlns:a14="http://schemas.microsoft.com/office/drawing/2010/main" val="0"/>
                                        </a:ext>
                                      </a:extLst>
                                    </a:blip>
                                    <a:srcRect/>
                                    <a:stretch/>
                                  </pic:blipFill>
                                  <pic:spPr bwMode="auto">
                                    <a:xfrm>
                                      <a:off x="0" y="0"/>
                                      <a:ext cx="2735580" cy="3920490"/>
                                    </a:xfrm>
                                    <a:prstGeom prst="rect">
                                      <a:avLst/>
                                    </a:prstGeom>
                                    <a:ln>
                                      <a:noFill/>
                                    </a:ln>
                                    <a:extLst>
                                      <a:ext uri="{53640926-AAD7-44D8-BBD7-CCE9431645EC}">
                                        <a14:shadowObscured xmlns:a14="http://schemas.microsoft.com/office/drawing/2010/main"/>
                                      </a:ext>
                                    </a:extLst>
                                  </pic:spPr>
                                </pic:pic>
                              </a:graphicData>
                            </a:graphic>
                          </wp:inline>
                        </w:drawing>
                      </w:r>
                    </w:p>
                    <w:p w14:paraId="554A4022" w14:textId="66DAA923" w:rsidR="008A7E23" w:rsidRDefault="008A7E23" w:rsidP="00A35D63">
                      <w:pPr>
                        <w:pStyle w:val="Figure"/>
                      </w:pPr>
                      <w:bookmarkStart w:id="1977" w:name="_Ref459153059"/>
                      <w:bookmarkStart w:id="1978" w:name="_Toc10536265"/>
                      <w:r w:rsidRPr="007A1A6E">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59</w:t>
                      </w:r>
                      <w:r>
                        <w:fldChar w:fldCharType="end"/>
                      </w:r>
                      <w:bookmarkEnd w:id="1977"/>
                      <w:r w:rsidRPr="007A1A6E">
                        <w:t xml:space="preserve">: </w:t>
                      </w:r>
                      <w:r>
                        <w:t>S</w:t>
                      </w:r>
                      <w:r w:rsidRPr="004448D4">
                        <w:t>ampling sites in the Mackay Whitsunday focus</w:t>
                      </w:r>
                      <w:r>
                        <w:t xml:space="preserve"> area,</w:t>
                      </w:r>
                      <w:r w:rsidRPr="004448D4">
                        <w:t xml:space="preserve"> shown with the water body boundaries.</w:t>
                      </w:r>
                      <w:bookmarkEnd w:id="1978"/>
                    </w:p>
                  </w:txbxContent>
                </v:textbox>
                <w10:wrap type="topAndBottom" anchorx="margin"/>
              </v:shape>
            </w:pict>
          </mc:Fallback>
        </mc:AlternateContent>
      </w:r>
    </w:p>
    <w:p w14:paraId="246BC2E4" w14:textId="6897CF13" w:rsidR="00803656" w:rsidRDefault="00803656" w:rsidP="00803656">
      <w:pPr>
        <w:rPr>
          <w:color w:val="000000" w:themeColor="text1"/>
          <w:szCs w:val="22"/>
          <w:lang w:val="en-AU"/>
        </w:rPr>
      </w:pPr>
      <w:r w:rsidRPr="00EB32ED">
        <w:rPr>
          <w:color w:val="000000" w:themeColor="text1"/>
          <w:lang w:val="en-AU"/>
        </w:rPr>
        <w:t xml:space="preserve">Over the period 2007 to 2013, annual discharge from the O’Connell and Pioneer Rivers was above </w:t>
      </w:r>
      <w:r w:rsidR="00A35D63" w:rsidRPr="00EB32ED">
        <w:rPr>
          <w:color w:val="000000" w:themeColor="text1"/>
          <w:lang w:val="en-AU"/>
        </w:rPr>
        <w:t xml:space="preserve">long-term </w:t>
      </w:r>
      <w:r w:rsidRPr="00EB32ED">
        <w:rPr>
          <w:color w:val="000000" w:themeColor="text1"/>
          <w:lang w:val="en-AU"/>
        </w:rPr>
        <w:t>median levels (</w:t>
      </w:r>
      <w:r w:rsidR="00720EDF" w:rsidRPr="00EB32ED">
        <w:rPr>
          <w:color w:val="000000" w:themeColor="text1"/>
          <w:lang w:val="en-AU"/>
        </w:rPr>
        <w:fldChar w:fldCharType="begin"/>
      </w:r>
      <w:r w:rsidRPr="00EB32ED">
        <w:rPr>
          <w:color w:val="000000" w:themeColor="text1"/>
          <w:lang w:val="en-AU"/>
        </w:rPr>
        <w:instrText xml:space="preserve"> REF _Ref459153106 \h </w:instrText>
      </w:r>
      <w:r w:rsidR="00882753" w:rsidRPr="00EB32ED">
        <w:rPr>
          <w:color w:val="000000" w:themeColor="text1"/>
          <w:lang w:val="en-AU"/>
        </w:rPr>
        <w:instrText xml:space="preserve"> \* MERGEFORMAT </w:instrText>
      </w:r>
      <w:r w:rsidR="00720EDF" w:rsidRPr="00EB32ED">
        <w:rPr>
          <w:color w:val="000000" w:themeColor="text1"/>
          <w:lang w:val="en-AU"/>
        </w:rPr>
      </w:r>
      <w:r w:rsidR="00720EDF" w:rsidRPr="00EB32ED">
        <w:rPr>
          <w:color w:val="000000" w:themeColor="text1"/>
          <w:lang w:val="en-AU"/>
        </w:rPr>
        <w:fldChar w:fldCharType="separate"/>
      </w:r>
      <w:r w:rsidR="00335316" w:rsidRPr="004F76D9">
        <w:t xml:space="preserve">Figure </w:t>
      </w:r>
      <w:r w:rsidR="00335316">
        <w:rPr>
          <w:noProof/>
        </w:rPr>
        <w:t>5</w:t>
      </w:r>
      <w:r w:rsidR="00335316">
        <w:rPr>
          <w:noProof/>
        </w:rPr>
        <w:noBreakHyphen/>
        <w:t>60</w:t>
      </w:r>
      <w:r w:rsidR="00720EDF" w:rsidRPr="00EB32ED">
        <w:rPr>
          <w:color w:val="000000" w:themeColor="text1"/>
          <w:lang w:val="en-AU"/>
        </w:rPr>
        <w:fldChar w:fldCharType="end"/>
      </w:r>
      <w:r w:rsidRPr="00EB32ED">
        <w:rPr>
          <w:color w:val="000000" w:themeColor="text1"/>
          <w:lang w:val="en-AU"/>
        </w:rPr>
        <w:t xml:space="preserve">, Table </w:t>
      </w:r>
      <w:r w:rsidR="00A35D63" w:rsidRPr="00EB32ED">
        <w:rPr>
          <w:color w:val="000000" w:themeColor="text1"/>
          <w:lang w:val="en-AU"/>
        </w:rPr>
        <w:t>E</w:t>
      </w:r>
      <w:r w:rsidRPr="00EB32ED">
        <w:rPr>
          <w:color w:val="000000" w:themeColor="text1"/>
          <w:lang w:val="en-AU"/>
        </w:rPr>
        <w:t xml:space="preserve">-1). </w:t>
      </w:r>
      <w:r w:rsidR="009D273C" w:rsidRPr="00EB32ED">
        <w:rPr>
          <w:color w:val="000000" w:themeColor="text1"/>
          <w:lang w:val="en-AU"/>
        </w:rPr>
        <w:t>Large</w:t>
      </w:r>
      <w:r w:rsidRPr="00EB32ED">
        <w:rPr>
          <w:color w:val="000000" w:themeColor="text1"/>
          <w:lang w:val="en-AU"/>
        </w:rPr>
        <w:t xml:space="preserve"> floods (more than </w:t>
      </w:r>
      <w:r w:rsidR="00151B98">
        <w:rPr>
          <w:color w:val="000000" w:themeColor="text1"/>
          <w:lang w:val="en-AU"/>
        </w:rPr>
        <w:t>two</w:t>
      </w:r>
      <w:r w:rsidR="00151B98" w:rsidRPr="00EB32ED">
        <w:rPr>
          <w:color w:val="000000" w:themeColor="text1"/>
          <w:lang w:val="en-AU"/>
        </w:rPr>
        <w:t xml:space="preserve"> </w:t>
      </w:r>
      <w:r w:rsidRPr="00EB32ED">
        <w:rPr>
          <w:color w:val="000000" w:themeColor="text1"/>
          <w:lang w:val="en-AU"/>
        </w:rPr>
        <w:t>times the long</w:t>
      </w:r>
      <w:r w:rsidR="00B17BD2" w:rsidRPr="00EB32ED">
        <w:rPr>
          <w:color w:val="000000" w:themeColor="text1"/>
          <w:lang w:val="en-AU"/>
        </w:rPr>
        <w:t>-</w:t>
      </w:r>
      <w:r w:rsidRPr="00EB32ED">
        <w:rPr>
          <w:color w:val="000000" w:themeColor="text1"/>
          <w:lang w:val="en-AU"/>
        </w:rPr>
        <w:t xml:space="preserve">term median) were recorded for </w:t>
      </w:r>
      <w:r w:rsidRPr="00EB32ED">
        <w:rPr>
          <w:color w:val="000000" w:themeColor="text1"/>
          <w:szCs w:val="22"/>
          <w:lang w:val="en-AU"/>
        </w:rPr>
        <w:t>the O’Connell River in 2011</w:t>
      </w:r>
      <w:r w:rsidR="009D273C" w:rsidRPr="00EB32ED">
        <w:rPr>
          <w:color w:val="000000" w:themeColor="text1"/>
          <w:szCs w:val="22"/>
          <w:lang w:val="en-AU"/>
        </w:rPr>
        <w:t xml:space="preserve"> and 2012</w:t>
      </w:r>
      <w:r w:rsidRPr="00EB32ED">
        <w:rPr>
          <w:color w:val="000000" w:themeColor="text1"/>
          <w:szCs w:val="22"/>
          <w:lang w:val="en-AU"/>
        </w:rPr>
        <w:t xml:space="preserve">, </w:t>
      </w:r>
      <w:r w:rsidR="005F5ADF" w:rsidRPr="00EB32ED">
        <w:rPr>
          <w:color w:val="000000" w:themeColor="text1"/>
          <w:szCs w:val="22"/>
          <w:lang w:val="en-AU"/>
        </w:rPr>
        <w:t xml:space="preserve">and </w:t>
      </w:r>
      <w:r w:rsidRPr="00EB32ED">
        <w:rPr>
          <w:color w:val="000000" w:themeColor="text1"/>
          <w:szCs w:val="22"/>
          <w:lang w:val="en-AU"/>
        </w:rPr>
        <w:t>the Pioneer River in 2008</w:t>
      </w:r>
      <w:r w:rsidR="009D273C" w:rsidRPr="00EB32ED">
        <w:rPr>
          <w:color w:val="000000" w:themeColor="text1"/>
          <w:szCs w:val="22"/>
          <w:lang w:val="en-AU"/>
        </w:rPr>
        <w:t>,</w:t>
      </w:r>
      <w:r w:rsidRPr="00EB32ED">
        <w:rPr>
          <w:color w:val="000000" w:themeColor="text1"/>
          <w:szCs w:val="22"/>
          <w:lang w:val="en-AU"/>
        </w:rPr>
        <w:t xml:space="preserve"> 2010</w:t>
      </w:r>
      <w:r w:rsidR="009D273C" w:rsidRPr="00EB32ED">
        <w:rPr>
          <w:color w:val="000000" w:themeColor="text1"/>
          <w:szCs w:val="22"/>
          <w:lang w:val="en-AU"/>
        </w:rPr>
        <w:t>, 2011 and</w:t>
      </w:r>
      <w:r w:rsidRPr="00EB32ED">
        <w:rPr>
          <w:color w:val="000000" w:themeColor="text1"/>
          <w:szCs w:val="22"/>
          <w:lang w:val="en-AU"/>
        </w:rPr>
        <w:t xml:space="preserve"> 201</w:t>
      </w:r>
      <w:r w:rsidR="009D273C" w:rsidRPr="00EB32ED">
        <w:rPr>
          <w:color w:val="000000" w:themeColor="text1"/>
          <w:szCs w:val="22"/>
          <w:lang w:val="en-AU"/>
        </w:rPr>
        <w:t>5</w:t>
      </w:r>
      <w:r w:rsidRPr="00EB32ED">
        <w:rPr>
          <w:color w:val="000000" w:themeColor="text1"/>
          <w:szCs w:val="22"/>
          <w:lang w:val="en-AU"/>
        </w:rPr>
        <w:t xml:space="preserve"> (Table </w:t>
      </w:r>
      <w:r w:rsidR="00A35D63" w:rsidRPr="00EB32ED">
        <w:rPr>
          <w:color w:val="000000" w:themeColor="text1"/>
          <w:szCs w:val="22"/>
          <w:lang w:val="en-AU"/>
        </w:rPr>
        <w:t>E</w:t>
      </w:r>
      <w:r w:rsidRPr="00EB32ED">
        <w:rPr>
          <w:color w:val="000000" w:themeColor="text1"/>
          <w:szCs w:val="22"/>
          <w:lang w:val="en-AU"/>
        </w:rPr>
        <w:t xml:space="preserve">-1). </w:t>
      </w:r>
      <w:r w:rsidR="00A35D63" w:rsidRPr="00EB32ED">
        <w:rPr>
          <w:color w:val="000000" w:themeColor="text1"/>
          <w:szCs w:val="22"/>
          <w:lang w:val="en-AU"/>
        </w:rPr>
        <w:t>In the 2016</w:t>
      </w:r>
      <w:r w:rsidR="00151B98" w:rsidRPr="007324E8">
        <w:rPr>
          <w:szCs w:val="22"/>
          <w:lang w:val="en-AU"/>
        </w:rPr>
        <w:t>–</w:t>
      </w:r>
      <w:r w:rsidR="00A35D63" w:rsidRPr="00EB32ED">
        <w:rPr>
          <w:color w:val="000000" w:themeColor="text1"/>
          <w:szCs w:val="22"/>
          <w:lang w:val="en-AU"/>
        </w:rPr>
        <w:t>17 water year, annual discharge for the region exceeded the long-term median, with flows almost twice the long-term median occurring the O’Connell and Pioneer Rivers.</w:t>
      </w:r>
      <w:r w:rsidR="00A35D63" w:rsidRPr="004F76D9">
        <w:rPr>
          <w:color w:val="000000" w:themeColor="text1"/>
          <w:szCs w:val="22"/>
          <w:lang w:val="en-AU"/>
        </w:rPr>
        <w:t xml:space="preserve"> In the 2017</w:t>
      </w:r>
      <w:r w:rsidR="00151B98" w:rsidRPr="007324E8">
        <w:rPr>
          <w:szCs w:val="22"/>
          <w:lang w:val="en-AU"/>
        </w:rPr>
        <w:t>–</w:t>
      </w:r>
      <w:r w:rsidR="00A35D63" w:rsidRPr="004F76D9">
        <w:rPr>
          <w:color w:val="000000" w:themeColor="text1"/>
          <w:szCs w:val="22"/>
          <w:lang w:val="en-AU"/>
        </w:rPr>
        <w:t>18 water year, however, flows were well below the long-term median (</w:t>
      </w:r>
      <w:r w:rsidR="00A35D63" w:rsidRPr="004F76D9">
        <w:rPr>
          <w:color w:val="000000" w:themeColor="text1"/>
          <w:szCs w:val="22"/>
          <w:lang w:val="en-AU"/>
        </w:rPr>
        <w:fldChar w:fldCharType="begin"/>
      </w:r>
      <w:r w:rsidR="00A35D63" w:rsidRPr="004F76D9">
        <w:rPr>
          <w:color w:val="000000" w:themeColor="text1"/>
          <w:szCs w:val="22"/>
          <w:lang w:val="en-AU"/>
        </w:rPr>
        <w:instrText xml:space="preserve"> REF _Ref459153106 \h </w:instrText>
      </w:r>
      <w:r w:rsidR="004F76D9" w:rsidRPr="004F76D9">
        <w:rPr>
          <w:color w:val="000000" w:themeColor="text1"/>
          <w:szCs w:val="22"/>
          <w:lang w:val="en-AU"/>
        </w:rPr>
        <w:instrText xml:space="preserve"> \* MERGEFORMAT </w:instrText>
      </w:r>
      <w:r w:rsidR="00A35D63" w:rsidRPr="004F76D9">
        <w:rPr>
          <w:color w:val="000000" w:themeColor="text1"/>
          <w:szCs w:val="22"/>
          <w:lang w:val="en-AU"/>
        </w:rPr>
      </w:r>
      <w:r w:rsidR="00A35D63" w:rsidRPr="004F76D9">
        <w:rPr>
          <w:color w:val="000000" w:themeColor="text1"/>
          <w:szCs w:val="22"/>
          <w:lang w:val="en-AU"/>
        </w:rPr>
        <w:fldChar w:fldCharType="separate"/>
      </w:r>
      <w:r w:rsidR="00335316" w:rsidRPr="004F76D9">
        <w:t xml:space="preserve">Figure </w:t>
      </w:r>
      <w:r w:rsidR="00335316">
        <w:rPr>
          <w:noProof/>
        </w:rPr>
        <w:t>5</w:t>
      </w:r>
      <w:r w:rsidR="00335316">
        <w:rPr>
          <w:noProof/>
        </w:rPr>
        <w:noBreakHyphen/>
        <w:t>60</w:t>
      </w:r>
      <w:r w:rsidR="00A35D63" w:rsidRPr="004F76D9">
        <w:rPr>
          <w:color w:val="000000" w:themeColor="text1"/>
          <w:szCs w:val="22"/>
          <w:lang w:val="en-AU"/>
        </w:rPr>
        <w:fldChar w:fldCharType="end"/>
      </w:r>
      <w:r w:rsidR="00A35D63" w:rsidRPr="004F76D9">
        <w:rPr>
          <w:color w:val="000000" w:themeColor="text1"/>
          <w:szCs w:val="22"/>
          <w:lang w:val="en-AU"/>
        </w:rPr>
        <w:t xml:space="preserve">). </w:t>
      </w:r>
    </w:p>
    <w:p w14:paraId="5448B731" w14:textId="77777777" w:rsidR="00144034" w:rsidRDefault="00144034" w:rsidP="00144034">
      <w:r>
        <w:t>The combined discharge and loads calculated for the 2017</w:t>
      </w:r>
      <w:r>
        <w:rPr>
          <w:color w:val="000000" w:themeColor="text1"/>
        </w:rPr>
        <w:t>–</w:t>
      </w:r>
      <w:r>
        <w:t>18 water year from the Proserpine, O’Connell, Pioneer and Plane Basins were the second lowest since 2006</w:t>
      </w:r>
      <w:r w:rsidRPr="007324E8">
        <w:rPr>
          <w:szCs w:val="22"/>
          <w:lang w:val="en-AU"/>
        </w:rPr>
        <w:t>–</w:t>
      </w:r>
      <w:r>
        <w:t>07 (the 2014</w:t>
      </w:r>
      <w:r w:rsidRPr="007324E8">
        <w:rPr>
          <w:szCs w:val="22"/>
          <w:lang w:val="en-AU"/>
        </w:rPr>
        <w:t>–</w:t>
      </w:r>
      <w:r>
        <w:t>15 water year was the lowest). Over the 12-year period:</w:t>
      </w:r>
    </w:p>
    <w:p w14:paraId="04A8BA81" w14:textId="77777777" w:rsidR="00144034" w:rsidRDefault="00144034" w:rsidP="00144034">
      <w:pPr>
        <w:pStyle w:val="ListParagraph"/>
        <w:numPr>
          <w:ilvl w:val="0"/>
          <w:numId w:val="56"/>
        </w:numPr>
        <w:ind w:left="851" w:hanging="284"/>
      </w:pPr>
      <w:r>
        <w:t>discharge has varied from 730 GL (2014</w:t>
      </w:r>
      <w:r w:rsidRPr="007324E8">
        <w:rPr>
          <w:szCs w:val="22"/>
          <w:lang w:val="en-AU"/>
        </w:rPr>
        <w:t>–</w:t>
      </w:r>
      <w:r>
        <w:t>15) to 17,400 GL (2010</w:t>
      </w:r>
      <w:r w:rsidRPr="007324E8">
        <w:rPr>
          <w:szCs w:val="22"/>
          <w:lang w:val="en-AU"/>
        </w:rPr>
        <w:t>–</w:t>
      </w:r>
      <w:r>
        <w:t>11)</w:t>
      </w:r>
    </w:p>
    <w:p w14:paraId="5807A953" w14:textId="77777777" w:rsidR="00144034" w:rsidRDefault="00144034" w:rsidP="00144034">
      <w:pPr>
        <w:pStyle w:val="ListParagraph"/>
        <w:numPr>
          <w:ilvl w:val="0"/>
          <w:numId w:val="56"/>
        </w:numPr>
        <w:ind w:left="851" w:hanging="284"/>
      </w:pPr>
      <w:r>
        <w:t>TSS loads have ranged from 69 kt (2014</w:t>
      </w:r>
      <w:r w:rsidRPr="007324E8">
        <w:rPr>
          <w:szCs w:val="22"/>
          <w:lang w:val="en-AU"/>
        </w:rPr>
        <w:t>–</w:t>
      </w:r>
      <w:r>
        <w:t>15) to 2500 kt (2010</w:t>
      </w:r>
      <w:r w:rsidRPr="007324E8">
        <w:rPr>
          <w:szCs w:val="22"/>
          <w:lang w:val="en-AU"/>
        </w:rPr>
        <w:t>–</w:t>
      </w:r>
      <w:r>
        <w:t>11)</w:t>
      </w:r>
    </w:p>
    <w:p w14:paraId="269F98DD" w14:textId="77777777" w:rsidR="00144034" w:rsidRPr="00144034" w:rsidRDefault="00144034" w:rsidP="00C976E0">
      <w:pPr>
        <w:pStyle w:val="ListParagraph"/>
        <w:numPr>
          <w:ilvl w:val="0"/>
          <w:numId w:val="56"/>
        </w:numPr>
        <w:ind w:left="851" w:hanging="284"/>
        <w:rPr>
          <w:color w:val="000000" w:themeColor="text1"/>
          <w:lang w:val="en-AU"/>
        </w:rPr>
      </w:pPr>
      <w:r>
        <w:t>DIN loads ranged from 190 t (2014</w:t>
      </w:r>
      <w:r w:rsidRPr="00144034">
        <w:rPr>
          <w:szCs w:val="22"/>
          <w:lang w:val="en-AU"/>
        </w:rPr>
        <w:t>–</w:t>
      </w:r>
      <w:r>
        <w:t>15) to 4500 t (2010</w:t>
      </w:r>
      <w:r w:rsidRPr="00144034">
        <w:rPr>
          <w:szCs w:val="22"/>
          <w:lang w:val="en-AU"/>
        </w:rPr>
        <w:t>–</w:t>
      </w:r>
      <w:r>
        <w:t xml:space="preserve">11) </w:t>
      </w:r>
    </w:p>
    <w:p w14:paraId="211FA350" w14:textId="53B8281B" w:rsidR="00144034" w:rsidRPr="00144034" w:rsidRDefault="00144034" w:rsidP="00C976E0">
      <w:pPr>
        <w:pStyle w:val="ListParagraph"/>
        <w:numPr>
          <w:ilvl w:val="0"/>
          <w:numId w:val="56"/>
        </w:numPr>
        <w:ind w:left="851" w:hanging="284"/>
        <w:rPr>
          <w:color w:val="000000" w:themeColor="text1"/>
          <w:lang w:val="en-AU"/>
        </w:rPr>
      </w:pPr>
      <w:r>
        <w:t>PN loads ranged from 280 t (2014</w:t>
      </w:r>
      <w:r w:rsidRPr="00144034">
        <w:rPr>
          <w:szCs w:val="22"/>
          <w:lang w:val="en-AU"/>
        </w:rPr>
        <w:t>–</w:t>
      </w:r>
      <w:r>
        <w:t>15) to 8600 t (2010</w:t>
      </w:r>
      <w:r w:rsidRPr="00144034">
        <w:rPr>
          <w:szCs w:val="22"/>
          <w:lang w:val="en-AU"/>
        </w:rPr>
        <w:t>–</w:t>
      </w:r>
      <w:r>
        <w:t>11).</w:t>
      </w:r>
    </w:p>
    <w:bookmarkEnd w:id="1974"/>
    <w:p w14:paraId="2818CD3E" w14:textId="77777777" w:rsidR="00144034" w:rsidRDefault="00A35D63" w:rsidP="008A14EB">
      <w:r>
        <w:rPr>
          <w:noProof/>
          <w:lang w:val="en-AU" w:eastAsia="en-AU"/>
        </w:rPr>
        <mc:AlternateContent>
          <mc:Choice Requires="wps">
            <w:drawing>
              <wp:inline distT="0" distB="0" distL="0" distR="0" wp14:anchorId="7A635BB1" wp14:editId="2B63A0B3">
                <wp:extent cx="5716800" cy="2980800"/>
                <wp:effectExtent l="0" t="0" r="0" b="0"/>
                <wp:docPr id="7188" name="Text Box 7188"/>
                <wp:cNvGraphicFramePr/>
                <a:graphic xmlns:a="http://schemas.openxmlformats.org/drawingml/2006/main">
                  <a:graphicData uri="http://schemas.microsoft.com/office/word/2010/wordprocessingShape">
                    <wps:wsp>
                      <wps:cNvSpPr txBox="1"/>
                      <wps:spPr>
                        <a:xfrm>
                          <a:off x="0" y="0"/>
                          <a:ext cx="5716800" cy="2980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CDA548B" w14:textId="37DB436A" w:rsidR="008A7E23" w:rsidRDefault="008A7E23">
                            <w:r>
                              <w:rPr>
                                <w:noProof/>
                                <w:lang w:val="en-AU" w:eastAsia="en-AU"/>
                              </w:rPr>
                              <w:drawing>
                                <wp:inline distT="0" distB="0" distL="0" distR="0" wp14:anchorId="448CC956" wp14:editId="0CE4A7E1">
                                  <wp:extent cx="5525770" cy="2125343"/>
                                  <wp:effectExtent l="0" t="0" r="0" b="8890"/>
                                  <wp:docPr id="7212" name="Picture 7212" descr="Combined discharge for the O'Connell (Stafford’s Crossing gauge) and Pioneer (Dumbleton TW gauge) Rivers. Daily (blue) and water year (October to September, red) discharge is shown. Red dashed line represents the long-term median of the combined annual discharges. Please note as this is the combined discharge, high flows in one river will not necessarily be visible in the graph." title="Discharge from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2" name="ProserpineDischarge.png"/>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525770" cy="2125343"/>
                                          </a:xfrm>
                                          <a:prstGeom prst="rect">
                                            <a:avLst/>
                                          </a:prstGeom>
                                        </pic:spPr>
                                      </pic:pic>
                                    </a:graphicData>
                                  </a:graphic>
                                </wp:inline>
                              </w:drawing>
                            </w:r>
                          </w:p>
                          <w:p w14:paraId="5DC6B88C" w14:textId="131A5BCD" w:rsidR="008A7E23" w:rsidRDefault="008A7E23" w:rsidP="00144034">
                            <w:pPr>
                              <w:pStyle w:val="Figure"/>
                            </w:pPr>
                            <w:bookmarkStart w:id="1979" w:name="_Ref459153106"/>
                            <w:bookmarkStart w:id="1980" w:name="_Toc436913499"/>
                            <w:bookmarkStart w:id="1981" w:name="_Toc10536266"/>
                            <w:r w:rsidRPr="004F76D9">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60</w:t>
                            </w:r>
                            <w:r>
                              <w:fldChar w:fldCharType="end"/>
                            </w:r>
                            <w:bookmarkEnd w:id="1979"/>
                            <w:r w:rsidRPr="004F76D9">
                              <w:t>: Combined discharge for the O'Connell (Stafford’s Crossing gauge) and Pioneer (Dumbleton TW gauge) Rivers.</w:t>
                            </w:r>
                            <w:r w:rsidRPr="004F76D9">
                              <w:rPr>
                                <w:rStyle w:val="IntenseReference"/>
                                <w:rFonts w:eastAsiaTheme="majorEastAsia"/>
                              </w:rPr>
                              <w:t xml:space="preserve"> </w:t>
                            </w:r>
                            <w:r w:rsidRPr="004F76D9">
                              <w:t>Daily (blue) and water year (October to September, red) discharge is shown. Red dashed line represents the long-term median of the combined annual discharges.</w:t>
                            </w:r>
                            <w:bookmarkEnd w:id="1980"/>
                            <w:r w:rsidRPr="004F76D9">
                              <w:t xml:space="preserve"> Please note as this is the combined discharge, high flows in one river will not necessarily be visible in the graph.</w:t>
                            </w:r>
                            <w:bookmarkEnd w:id="1981"/>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A635BB1" id="Text Box 7188" o:spid="_x0000_s1060" type="#_x0000_t202" style="width:450.15pt;height:234.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" filled="f" stroked="f" strokeweight=".5pt">
                <v:textbox>
                  <w:txbxContent>
                    <w:p w14:paraId="3CDA548B" w14:textId="37DB436A" w:rsidR="008A7E23" w:rsidRDefault="008A7E23">
                      <w:r>
                        <w:rPr>
                          <w:noProof/>
                          <w:lang w:val="en-AU" w:eastAsia="en-AU"/>
                        </w:rPr>
                        <w:drawing>
                          <wp:inline distT="0" distB="0" distL="0" distR="0" wp14:anchorId="448CC956" wp14:editId="0CE4A7E1">
                            <wp:extent cx="5525770" cy="2125343"/>
                            <wp:effectExtent l="0" t="0" r="0" b="8890"/>
                            <wp:docPr id="7212" name="Picture 7212" descr="Combined discharge for the O'Connell (Stafford’s Crossing gauge) and Pioneer (Dumbleton TW gauge) Rivers. Daily (blue) and water year (October to September, red) discharge is shown. Red dashed line represents the long-term median of the combined annual discharges. Please note as this is the combined discharge, high flows in one river will not necessarily be visible in the graph." title="Discharge from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2" name="ProserpineDischarge.png"/>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525770" cy="2125343"/>
                                    </a:xfrm>
                                    <a:prstGeom prst="rect">
                                      <a:avLst/>
                                    </a:prstGeom>
                                  </pic:spPr>
                                </pic:pic>
                              </a:graphicData>
                            </a:graphic>
                          </wp:inline>
                        </w:drawing>
                      </w:r>
                    </w:p>
                    <w:p w14:paraId="5DC6B88C" w14:textId="131A5BCD" w:rsidR="008A7E23" w:rsidRDefault="008A7E23" w:rsidP="00144034">
                      <w:pPr>
                        <w:pStyle w:val="Figure"/>
                      </w:pPr>
                      <w:bookmarkStart w:id="1982" w:name="_Ref459153106"/>
                      <w:bookmarkStart w:id="1983" w:name="_Toc436913499"/>
                      <w:bookmarkStart w:id="1984" w:name="_Toc10536266"/>
                      <w:r w:rsidRPr="004F76D9">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60</w:t>
                      </w:r>
                      <w:r>
                        <w:fldChar w:fldCharType="end"/>
                      </w:r>
                      <w:bookmarkEnd w:id="1982"/>
                      <w:r w:rsidRPr="004F76D9">
                        <w:t>: Combined discharge for the O'Connell (Stafford’s Crossing gauge) and Pioneer (Dumbleton TW gauge) Rivers.</w:t>
                      </w:r>
                      <w:r w:rsidRPr="004F76D9">
                        <w:rPr>
                          <w:rStyle w:val="IntenseReference"/>
                          <w:rFonts w:eastAsiaTheme="majorEastAsia"/>
                        </w:rPr>
                        <w:t xml:space="preserve"> </w:t>
                      </w:r>
                      <w:r w:rsidRPr="004F76D9">
                        <w:t>Daily (blue) and water year (October to September, red) discharge is shown. Red dashed line represents the long-term median of the combined annual discharges.</w:t>
                      </w:r>
                      <w:bookmarkEnd w:id="1983"/>
                      <w:r w:rsidRPr="004F76D9">
                        <w:t xml:space="preserve"> Please note as this is the combined discharge, high flows in one river will not necessarily be visible in the graph.</w:t>
                      </w:r>
                      <w:bookmarkEnd w:id="1984"/>
                    </w:p>
                  </w:txbxContent>
                </v:textbox>
                <w10:anchorlock/>
              </v:shape>
            </w:pict>
          </mc:Fallback>
        </mc:AlternateContent>
      </w:r>
    </w:p>
    <w:p w14:paraId="390E87B5" w14:textId="437F9E9F" w:rsidR="008D4A6F" w:rsidRDefault="008D4A6F" w:rsidP="008A14EB">
      <w:pPr>
        <w:rPr>
          <w:rFonts w:eastAsia="SimSun"/>
          <w:lang w:val="en-US"/>
        </w:rPr>
      </w:pPr>
      <w:r w:rsidRPr="00532710">
        <w:rPr>
          <w:rFonts w:eastAsia="SimSun"/>
          <w:lang w:val="en-US"/>
        </w:rPr>
        <w:t xml:space="preserve">The loading maps presented in Section </w:t>
      </w:r>
      <w:r w:rsidRPr="00532710">
        <w:rPr>
          <w:rFonts w:eastAsia="SimSun"/>
          <w:lang w:val="en-US"/>
        </w:rPr>
        <w:fldChar w:fldCharType="begin"/>
      </w:r>
      <w:r w:rsidRPr="00532710">
        <w:rPr>
          <w:rFonts w:eastAsia="SimSun"/>
          <w:lang w:val="en-US"/>
        </w:rPr>
        <w:instrText xml:space="preserve"> REF _Ref471488478 \r \h </w:instrText>
      </w:r>
      <w:r w:rsidRPr="00532710">
        <w:rPr>
          <w:rFonts w:eastAsia="SimSun"/>
          <w:lang w:val="en-US"/>
        </w:rPr>
      </w:r>
      <w:r w:rsidRPr="00532710">
        <w:rPr>
          <w:rFonts w:eastAsia="SimSun"/>
          <w:lang w:val="en-US"/>
        </w:rPr>
        <w:fldChar w:fldCharType="separate"/>
      </w:r>
      <w:r w:rsidR="00335316">
        <w:rPr>
          <w:rFonts w:eastAsia="SimSun"/>
          <w:lang w:val="en-US"/>
        </w:rPr>
        <w:t>4</w:t>
      </w:r>
      <w:r w:rsidRPr="00532710">
        <w:rPr>
          <w:rFonts w:eastAsia="SimSun"/>
          <w:lang w:val="en-US"/>
        </w:rPr>
        <w:fldChar w:fldCharType="end"/>
      </w:r>
      <w:r w:rsidRPr="00532710">
        <w:rPr>
          <w:rFonts w:eastAsia="SimSun"/>
          <w:lang w:val="en-US"/>
        </w:rPr>
        <w:t xml:space="preserve"> </w:t>
      </w:r>
      <w:r w:rsidR="00BA2674">
        <w:rPr>
          <w:rFonts w:eastAsia="SimSun"/>
          <w:lang w:val="en-US"/>
        </w:rPr>
        <w:t>indicate</w:t>
      </w:r>
      <w:r w:rsidRPr="00532710">
        <w:rPr>
          <w:rFonts w:eastAsia="SimSun"/>
          <w:lang w:val="en-US"/>
        </w:rPr>
        <w:t xml:space="preserve"> the relative contribution of loads from each river </w:t>
      </w:r>
      <w:r w:rsidRPr="004F76D9">
        <w:rPr>
          <w:rFonts w:eastAsia="SimSun"/>
          <w:lang w:val="en-US"/>
        </w:rPr>
        <w:t xml:space="preserve">to the marine NRM region. </w:t>
      </w:r>
      <w:r w:rsidR="00BB4D2E">
        <w:rPr>
          <w:rFonts w:eastAsia="SimSun"/>
          <w:lang w:val="en-US"/>
        </w:rPr>
        <w:fldChar w:fldCharType="begin"/>
      </w:r>
      <w:r w:rsidR="00BB4D2E">
        <w:rPr>
          <w:rFonts w:eastAsia="SimSun"/>
          <w:lang w:val="en-US"/>
        </w:rPr>
        <w:instrText xml:space="preserve"> REF _Ref4162144 \h </w:instrText>
      </w:r>
      <w:r w:rsidR="00BB4D2E">
        <w:rPr>
          <w:rFonts w:eastAsia="SimSun"/>
          <w:lang w:val="en-US"/>
        </w:rPr>
      </w:r>
      <w:r w:rsidR="00BB4D2E">
        <w:rPr>
          <w:rFonts w:eastAsia="SimSun"/>
          <w:lang w:val="en-US"/>
        </w:rPr>
        <w:fldChar w:fldCharType="separate"/>
      </w:r>
      <w:r w:rsidR="00335316" w:rsidRPr="00931640">
        <w:t xml:space="preserve">Figure </w:t>
      </w:r>
      <w:r w:rsidR="00335316">
        <w:rPr>
          <w:noProof/>
        </w:rPr>
        <w:t>4</w:t>
      </w:r>
      <w:r w:rsidR="00335316">
        <w:noBreakHyphen/>
      </w:r>
      <w:r w:rsidR="00335316">
        <w:rPr>
          <w:noProof/>
        </w:rPr>
        <w:t>7</w:t>
      </w:r>
      <w:r w:rsidR="00BB4D2E">
        <w:rPr>
          <w:rFonts w:eastAsia="SimSun"/>
          <w:lang w:val="en-US"/>
        </w:rPr>
        <w:fldChar w:fldCharType="end"/>
      </w:r>
      <w:r w:rsidR="00BB4D2E">
        <w:rPr>
          <w:rFonts w:eastAsia="SimSun"/>
          <w:lang w:val="en-US"/>
        </w:rPr>
        <w:t xml:space="preserve"> and </w:t>
      </w:r>
      <w:r w:rsidR="00BB4D2E">
        <w:rPr>
          <w:rFonts w:eastAsia="SimSun"/>
          <w:lang w:val="en-US"/>
        </w:rPr>
        <w:fldChar w:fldCharType="begin"/>
      </w:r>
      <w:r w:rsidR="00BB4D2E">
        <w:rPr>
          <w:rFonts w:eastAsia="SimSun"/>
          <w:lang w:val="en-US"/>
        </w:rPr>
        <w:instrText xml:space="preserve"> REF _Ref4162188 \h </w:instrText>
      </w:r>
      <w:r w:rsidR="00BB4D2E">
        <w:rPr>
          <w:rFonts w:eastAsia="SimSun"/>
          <w:lang w:val="en-US"/>
        </w:rPr>
      </w:r>
      <w:r w:rsidR="00BB4D2E">
        <w:rPr>
          <w:rFonts w:eastAsia="SimSun"/>
          <w:lang w:val="en-US"/>
        </w:rPr>
        <w:fldChar w:fldCharType="separate"/>
      </w:r>
      <w:r w:rsidR="00335316" w:rsidRPr="00E02C3B">
        <w:t>F</w:t>
      </w:r>
      <w:r w:rsidR="00335316" w:rsidRPr="0054607B">
        <w:t xml:space="preserve">igure </w:t>
      </w:r>
      <w:r w:rsidR="00335316">
        <w:rPr>
          <w:noProof/>
        </w:rPr>
        <w:t>4</w:t>
      </w:r>
      <w:r w:rsidR="00335316">
        <w:noBreakHyphen/>
      </w:r>
      <w:r w:rsidR="00335316">
        <w:rPr>
          <w:noProof/>
        </w:rPr>
        <w:t>11</w:t>
      </w:r>
      <w:r w:rsidR="00BB4D2E">
        <w:rPr>
          <w:rFonts w:eastAsia="SimSun"/>
          <w:lang w:val="en-US"/>
        </w:rPr>
        <w:fldChar w:fldCharType="end"/>
      </w:r>
      <w:r w:rsidR="00BB4D2E">
        <w:rPr>
          <w:rFonts w:eastAsia="SimSun"/>
          <w:lang w:val="en-US"/>
        </w:rPr>
        <w:t xml:space="preserve"> </w:t>
      </w:r>
      <w:r w:rsidRPr="004F76D9">
        <w:rPr>
          <w:rFonts w:eastAsia="SimSun"/>
          <w:lang w:val="en-US"/>
        </w:rPr>
        <w:t>show the estimated DIN and TSS contributions for the</w:t>
      </w:r>
      <w:r w:rsidRPr="00532710">
        <w:rPr>
          <w:rFonts w:eastAsia="SimSun"/>
          <w:lang w:val="en-US"/>
        </w:rPr>
        <w:t xml:space="preserve"> </w:t>
      </w:r>
      <w:r w:rsidR="00901DE2">
        <w:rPr>
          <w:rFonts w:eastAsia="SimSun"/>
          <w:lang w:val="en-US"/>
        </w:rPr>
        <w:t xml:space="preserve">Mackay-Whitsunday </w:t>
      </w:r>
      <w:r w:rsidRPr="00532710">
        <w:rPr>
          <w:rFonts w:eastAsia="SimSun"/>
          <w:lang w:val="en-US"/>
        </w:rPr>
        <w:t xml:space="preserve">region in </w:t>
      </w:r>
      <w:r w:rsidR="007B1323" w:rsidRPr="00532710">
        <w:rPr>
          <w:rFonts w:eastAsia="SimSun"/>
          <w:lang w:val="en-US"/>
        </w:rPr>
        <w:t>2017</w:t>
      </w:r>
      <w:r w:rsidR="007B1323" w:rsidRPr="00532710">
        <w:rPr>
          <w:color w:val="000000"/>
          <w:szCs w:val="22"/>
          <w:lang w:val="en-AU"/>
        </w:rPr>
        <w:t>–</w:t>
      </w:r>
      <w:r w:rsidR="007B1323" w:rsidRPr="00532710">
        <w:rPr>
          <w:rFonts w:eastAsia="SimSun"/>
          <w:lang w:val="en-US"/>
        </w:rPr>
        <w:t>18</w:t>
      </w:r>
      <w:r w:rsidR="007B1323">
        <w:rPr>
          <w:rFonts w:eastAsia="SimSun"/>
          <w:lang w:val="en-US"/>
        </w:rPr>
        <w:t xml:space="preserve"> and </w:t>
      </w:r>
      <w:r w:rsidRPr="00532710">
        <w:rPr>
          <w:rFonts w:eastAsia="SimSun"/>
          <w:lang w:val="en-US"/>
        </w:rPr>
        <w:t>2010</w:t>
      </w:r>
      <w:r w:rsidRPr="00532710">
        <w:rPr>
          <w:color w:val="000000"/>
          <w:szCs w:val="22"/>
          <w:lang w:val="en-AU"/>
        </w:rPr>
        <w:t>–</w:t>
      </w:r>
      <w:r w:rsidRPr="00532710">
        <w:rPr>
          <w:rFonts w:eastAsia="SimSun"/>
          <w:lang w:val="en-US"/>
        </w:rPr>
        <w:t xml:space="preserve">11. DIN loading in the </w:t>
      </w:r>
      <w:r w:rsidR="00901DE2">
        <w:rPr>
          <w:rFonts w:eastAsia="SimSun"/>
          <w:lang w:val="en-US"/>
        </w:rPr>
        <w:t xml:space="preserve">Mackay-Whitsunday </w:t>
      </w:r>
      <w:r w:rsidRPr="00532710">
        <w:rPr>
          <w:rFonts w:eastAsia="SimSun"/>
          <w:lang w:val="en-US"/>
        </w:rPr>
        <w:t xml:space="preserve">region was </w:t>
      </w:r>
      <w:r w:rsidR="00BB4D2E">
        <w:rPr>
          <w:rFonts w:eastAsia="SimSun"/>
          <w:lang w:val="en-US"/>
        </w:rPr>
        <w:t xml:space="preserve">estimated to be </w:t>
      </w:r>
      <w:r w:rsidR="008E6CC6">
        <w:rPr>
          <w:rFonts w:eastAsia="SimSun"/>
          <w:lang w:val="en-US"/>
        </w:rPr>
        <w:t xml:space="preserve">almost all sourced from within the NRM region, with some minor influence of the Styx and Shoalwater basins. In contrast DIN loading was </w:t>
      </w:r>
      <w:r w:rsidRPr="00532710">
        <w:rPr>
          <w:rFonts w:eastAsia="SimSun"/>
          <w:lang w:val="en-US"/>
        </w:rPr>
        <w:t>influenced by the Fitzroy River in the large event of 2010</w:t>
      </w:r>
      <w:r w:rsidRPr="00532710">
        <w:rPr>
          <w:color w:val="000000"/>
          <w:szCs w:val="22"/>
          <w:lang w:val="en-AU"/>
        </w:rPr>
        <w:t>–</w:t>
      </w:r>
      <w:r w:rsidRPr="00532710">
        <w:rPr>
          <w:rFonts w:eastAsia="SimSun"/>
          <w:lang w:val="en-US"/>
        </w:rPr>
        <w:t>11 (~26%) and contributed almost 65% of the TSS loading. In 2017</w:t>
      </w:r>
      <w:r w:rsidRPr="00532710">
        <w:rPr>
          <w:color w:val="000000"/>
          <w:szCs w:val="22"/>
          <w:lang w:val="en-AU"/>
        </w:rPr>
        <w:t>–</w:t>
      </w:r>
      <w:r w:rsidRPr="00532710">
        <w:rPr>
          <w:rFonts w:eastAsia="SimSun"/>
          <w:lang w:val="en-US"/>
        </w:rPr>
        <w:t xml:space="preserve">18, the Fitzroy River did not contribute to the </w:t>
      </w:r>
      <w:r w:rsidR="00901DE2">
        <w:rPr>
          <w:rFonts w:eastAsia="SimSun"/>
          <w:lang w:val="en-US"/>
        </w:rPr>
        <w:t xml:space="preserve">Mackay-Whitsunday </w:t>
      </w:r>
      <w:r w:rsidRPr="00532710">
        <w:rPr>
          <w:rFonts w:eastAsia="SimSun"/>
          <w:lang w:val="en-US"/>
        </w:rPr>
        <w:t>region river-derived DIN or TSS.</w:t>
      </w:r>
    </w:p>
    <w:p w14:paraId="7913DA01" w14:textId="038A91C7" w:rsidR="007B1323" w:rsidRPr="00532710" w:rsidRDefault="005A59E3" w:rsidP="007B1323">
      <w:pPr>
        <w:rPr>
          <w:rFonts w:eastAsia="SimSun"/>
          <w:lang w:val="en-US"/>
        </w:rPr>
      </w:pPr>
      <w:r>
        <w:rPr>
          <w:rFonts w:eastAsia="SimSun"/>
          <w:lang w:val="en-US"/>
        </w:rPr>
        <w:fldChar w:fldCharType="begin"/>
      </w:r>
      <w:r>
        <w:rPr>
          <w:rFonts w:eastAsia="SimSun"/>
          <w:lang w:val="en-US"/>
        </w:rPr>
        <w:instrText xml:space="preserve"> REF _Ref4162144 \h </w:instrText>
      </w:r>
      <w:r>
        <w:rPr>
          <w:rFonts w:eastAsia="SimSun"/>
          <w:lang w:val="en-US"/>
        </w:rPr>
      </w:r>
      <w:r>
        <w:rPr>
          <w:rFonts w:eastAsia="SimSun"/>
          <w:lang w:val="en-US"/>
        </w:rPr>
        <w:fldChar w:fldCharType="separate"/>
      </w:r>
      <w:r w:rsidR="00335316" w:rsidRPr="00931640">
        <w:t xml:space="preserve">Figure </w:t>
      </w:r>
      <w:r w:rsidR="00335316">
        <w:rPr>
          <w:noProof/>
        </w:rPr>
        <w:t>4</w:t>
      </w:r>
      <w:r w:rsidR="00335316">
        <w:noBreakHyphen/>
      </w:r>
      <w:r w:rsidR="00335316">
        <w:rPr>
          <w:noProof/>
        </w:rPr>
        <w:t>7</w:t>
      </w:r>
      <w:r>
        <w:rPr>
          <w:rFonts w:eastAsia="SimSun"/>
          <w:lang w:val="en-US"/>
        </w:rPr>
        <w:fldChar w:fldCharType="end"/>
      </w:r>
      <w:r>
        <w:rPr>
          <w:rFonts w:eastAsia="SimSun"/>
          <w:lang w:val="en-US"/>
        </w:rPr>
        <w:t xml:space="preserve"> and </w:t>
      </w:r>
      <w:r>
        <w:rPr>
          <w:rFonts w:eastAsia="SimSun"/>
          <w:lang w:val="en-US"/>
        </w:rPr>
        <w:fldChar w:fldCharType="begin"/>
      </w:r>
      <w:r>
        <w:rPr>
          <w:rFonts w:eastAsia="SimSun"/>
          <w:lang w:val="en-US"/>
        </w:rPr>
        <w:instrText xml:space="preserve"> REF _Ref4162188 \h </w:instrText>
      </w:r>
      <w:r>
        <w:rPr>
          <w:rFonts w:eastAsia="SimSun"/>
          <w:lang w:val="en-US"/>
        </w:rPr>
      </w:r>
      <w:r>
        <w:rPr>
          <w:rFonts w:eastAsia="SimSun"/>
          <w:lang w:val="en-US"/>
        </w:rPr>
        <w:fldChar w:fldCharType="separate"/>
      </w:r>
      <w:r w:rsidR="00335316" w:rsidRPr="00E02C3B">
        <w:t>F</w:t>
      </w:r>
      <w:r w:rsidR="00335316" w:rsidRPr="0054607B">
        <w:t xml:space="preserve">igure </w:t>
      </w:r>
      <w:r w:rsidR="00335316">
        <w:rPr>
          <w:noProof/>
        </w:rPr>
        <w:t>4</w:t>
      </w:r>
      <w:r w:rsidR="00335316">
        <w:noBreakHyphen/>
      </w:r>
      <w:r w:rsidR="00335316">
        <w:rPr>
          <w:noProof/>
        </w:rPr>
        <w:t>11</w:t>
      </w:r>
      <w:r>
        <w:rPr>
          <w:rFonts w:eastAsia="SimSun"/>
          <w:lang w:val="en-US"/>
        </w:rPr>
        <w:fldChar w:fldCharType="end"/>
      </w:r>
      <w:r w:rsidR="007B1323" w:rsidRPr="00532710">
        <w:rPr>
          <w:rFonts w:eastAsia="SimSun"/>
          <w:lang w:val="en-US"/>
        </w:rPr>
        <w:t xml:space="preserve"> also show that the </w:t>
      </w:r>
      <w:r w:rsidR="00901DE2">
        <w:rPr>
          <w:rFonts w:eastAsia="SimSun"/>
          <w:lang w:val="en-US"/>
        </w:rPr>
        <w:t xml:space="preserve">Mackay-Whitsunday </w:t>
      </w:r>
      <w:r>
        <w:rPr>
          <w:rFonts w:eastAsia="SimSun"/>
          <w:lang w:val="en-US"/>
        </w:rPr>
        <w:t>r</w:t>
      </w:r>
      <w:r w:rsidR="007B1323" w:rsidRPr="00532710">
        <w:rPr>
          <w:rFonts w:eastAsia="SimSun"/>
          <w:lang w:val="en-US"/>
        </w:rPr>
        <w:t xml:space="preserve">ivers can influence the Burdekin </w:t>
      </w:r>
      <w:r w:rsidR="008C0A53">
        <w:rPr>
          <w:rFonts w:eastAsia="SimSun"/>
          <w:lang w:val="en-US"/>
        </w:rPr>
        <w:t>r</w:t>
      </w:r>
      <w:r w:rsidR="008C0A53" w:rsidRPr="00532710">
        <w:rPr>
          <w:rFonts w:eastAsia="SimSun"/>
          <w:lang w:val="en-US"/>
        </w:rPr>
        <w:t>egion</w:t>
      </w:r>
      <w:r w:rsidR="007B1323" w:rsidRPr="00532710">
        <w:rPr>
          <w:rFonts w:eastAsia="SimSun"/>
          <w:lang w:val="en-US"/>
        </w:rPr>
        <w:t xml:space="preserve">. In 2017–18, the river-derived DIN loadings in the </w:t>
      </w:r>
      <w:r w:rsidR="00901DE2">
        <w:rPr>
          <w:rFonts w:eastAsia="SimSun"/>
          <w:lang w:val="en-US"/>
        </w:rPr>
        <w:t xml:space="preserve">Mackay-Whitsunday </w:t>
      </w:r>
      <w:r w:rsidR="007B1323" w:rsidRPr="00532710">
        <w:rPr>
          <w:rFonts w:eastAsia="SimSun"/>
          <w:lang w:val="en-US"/>
        </w:rPr>
        <w:t xml:space="preserve">region were around 25% each for Plane Creek, the Proserpine and O’Connell Rivers, with 20% from the Pioneer River. The O’Connell River had the highest contribution to the TSS loadings (38%) in the region, followed by the Pioneer River (25%) and Plane Creek (18%). </w:t>
      </w:r>
    </w:p>
    <w:p w14:paraId="3C2A4675" w14:textId="0F05D0E1" w:rsidR="007B1323" w:rsidRDefault="003937FF" w:rsidP="008A14EB">
      <w:r>
        <w:rPr>
          <w:noProof/>
          <w:lang w:val="en-AU" w:eastAsia="en-AU"/>
        </w:rPr>
        <w:drawing>
          <wp:anchor distT="0" distB="0" distL="114300" distR="114300" simplePos="0" relativeHeight="251481088" behindDoc="0" locked="0" layoutInCell="1" allowOverlap="1" wp14:anchorId="45C1B7A7" wp14:editId="48A58681">
            <wp:simplePos x="0" y="0"/>
            <wp:positionH relativeFrom="column">
              <wp:posOffset>248920</wp:posOffset>
            </wp:positionH>
            <wp:positionV relativeFrom="line">
              <wp:posOffset>241935</wp:posOffset>
            </wp:positionV>
            <wp:extent cx="5038090" cy="6172200"/>
            <wp:effectExtent l="0" t="0" r="0" b="0"/>
            <wp:wrapTopAndBottom/>
            <wp:docPr id="2056" name="Picture 2056" descr=" (A) TSS loads, (B) DIN and PN loads and (C) discharge for the Proserpine, O’Connell, Pioneer and Plane Basins from 2006–07 to 2017–18. The loads reported here are a combination of ‘best estimates’ for each basin based on ‘up-scaled discharge data from gauging stations, monitoring data (O’Connell and Pioneer Rivers and Sandy Creek), the DIN model developed in Lewis et al. (2014) and annual mean concentrations and discharge from monitoring data or Source Catchments modelling data. Dotted line represents the long-term median for basin discharge." title="Loading from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 name="Proserpine-O'Connell-Pioneer-Plane.JPG"/>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5038090" cy="6172200"/>
                    </a:xfrm>
                    <a:prstGeom prst="rect">
                      <a:avLst/>
                    </a:prstGeom>
                  </pic:spPr>
                </pic:pic>
              </a:graphicData>
            </a:graphic>
            <wp14:sizeRelH relativeFrom="page">
              <wp14:pctWidth>0</wp14:pctWidth>
            </wp14:sizeRelH>
            <wp14:sizeRelV relativeFrom="page">
              <wp14:pctHeight>0</wp14:pctHeight>
            </wp14:sizeRelV>
          </wp:anchor>
        </w:drawing>
      </w:r>
    </w:p>
    <w:p w14:paraId="2F642ECE" w14:textId="77777777" w:rsidR="00AB7F1F" w:rsidRDefault="00AB7F1F" w:rsidP="00F719AB">
      <w:pPr>
        <w:pStyle w:val="Figure"/>
      </w:pPr>
      <w:bookmarkStart w:id="1985" w:name="_Ref470138965"/>
    </w:p>
    <w:p w14:paraId="7B91228C" w14:textId="44BDF410" w:rsidR="004F0685" w:rsidRPr="004F0685" w:rsidRDefault="00E947DA" w:rsidP="00F719AB">
      <w:pPr>
        <w:pStyle w:val="Figure"/>
        <w:rPr>
          <w:vanish/>
          <w:specVanish/>
        </w:rPr>
      </w:pPr>
      <w:bookmarkStart w:id="1986" w:name="_Toc10536267"/>
      <w:r>
        <w:t xml:space="preserve">Figure </w:t>
      </w:r>
      <w:r w:rsidR="00817A8B">
        <w:fldChar w:fldCharType="begin"/>
      </w:r>
      <w:r w:rsidR="00817A8B">
        <w:instrText xml:space="preserve"> STYLEREF 1 \s </w:instrText>
      </w:r>
      <w:r w:rsidR="00817A8B">
        <w:fldChar w:fldCharType="separate"/>
      </w:r>
      <w:r w:rsidR="00335316">
        <w:rPr>
          <w:noProof/>
        </w:rPr>
        <w:t>5</w:t>
      </w:r>
      <w:r w:rsidR="00817A8B">
        <w:fldChar w:fldCharType="end"/>
      </w:r>
      <w:r w:rsidR="00817A8B">
        <w:noBreakHyphen/>
      </w:r>
      <w:r w:rsidR="00817A8B">
        <w:fldChar w:fldCharType="begin"/>
      </w:r>
      <w:r w:rsidR="00817A8B">
        <w:instrText xml:space="preserve"> SEQ Figure \* ARABIC \s 1 </w:instrText>
      </w:r>
      <w:r w:rsidR="00817A8B">
        <w:fldChar w:fldCharType="separate"/>
      </w:r>
      <w:r w:rsidR="00335316">
        <w:rPr>
          <w:noProof/>
        </w:rPr>
        <w:t>61</w:t>
      </w:r>
      <w:r w:rsidR="00817A8B">
        <w:fldChar w:fldCharType="end"/>
      </w:r>
      <w:bookmarkEnd w:id="1985"/>
      <w:r>
        <w:t>:</w:t>
      </w:r>
      <w:r w:rsidR="00674587" w:rsidRPr="00E947DA">
        <w:t xml:space="preserve"> </w:t>
      </w:r>
      <w:r w:rsidR="00B17BD2">
        <w:t xml:space="preserve">(A) </w:t>
      </w:r>
      <w:r w:rsidR="009D273C" w:rsidRPr="006E36E3">
        <w:t>TSS</w:t>
      </w:r>
      <w:r w:rsidR="009D273C" w:rsidRPr="00B94236">
        <w:t xml:space="preserve"> loads, (B) DIN and PN loads and (C) discharge </w:t>
      </w:r>
      <w:r w:rsidR="00674587" w:rsidRPr="00E947DA">
        <w:t>for the Proserpine, O’Connell, Pioneer and Plane Basins from 2006</w:t>
      </w:r>
      <w:r w:rsidR="00B17BD2">
        <w:rPr>
          <w:color w:val="000000" w:themeColor="text1"/>
          <w:szCs w:val="22"/>
          <w:lang w:val="en-AU"/>
        </w:rPr>
        <w:t>–</w:t>
      </w:r>
      <w:r w:rsidR="00674587" w:rsidRPr="00E947DA">
        <w:t>07 to 201</w:t>
      </w:r>
      <w:r w:rsidR="009D273C">
        <w:t>7</w:t>
      </w:r>
      <w:r w:rsidR="00B17BD2">
        <w:rPr>
          <w:color w:val="000000" w:themeColor="text1"/>
          <w:szCs w:val="22"/>
          <w:lang w:val="en-AU"/>
        </w:rPr>
        <w:t>–</w:t>
      </w:r>
      <w:r w:rsidR="004F0685">
        <w:t>1</w:t>
      </w:r>
      <w:r w:rsidR="009D273C">
        <w:t>8</w:t>
      </w:r>
      <w:r w:rsidR="004F0685">
        <w:t>.</w:t>
      </w:r>
      <w:bookmarkEnd w:id="1986"/>
    </w:p>
    <w:p w14:paraId="49A6077B" w14:textId="6D2AFFEF" w:rsidR="00532710" w:rsidRPr="003937FF" w:rsidRDefault="004F0685" w:rsidP="003937FF">
      <w:pPr>
        <w:pStyle w:val="Figure"/>
      </w:pPr>
      <w:r>
        <w:t xml:space="preserve"> </w:t>
      </w:r>
      <w:r w:rsidR="00674587" w:rsidRPr="00E947DA">
        <w:t>The loads reported here are a combination of ‘best estimates’ for each basin based on ‘up-scaled discharge data from gauging stations, monitoring data (O’Connell and Pioneer Rivers and Sandy Creek), the DIN model developed in Lewis et al. (2014) and annual mean concentrations and discharge from monitoring data or Source Catchments modelling data.</w:t>
      </w:r>
      <w:r w:rsidR="001C3D04">
        <w:t xml:space="preserve"> </w:t>
      </w:r>
      <w:r w:rsidR="00054FDD">
        <w:t>Dotted line represents the long-term median for basin discharge.</w:t>
      </w:r>
    </w:p>
    <w:p w14:paraId="246BC2F3" w14:textId="694D63A4" w:rsidR="00803656" w:rsidRPr="00851519" w:rsidRDefault="00803656" w:rsidP="00C83B6E">
      <w:pPr>
        <w:jc w:val="left"/>
        <w:rPr>
          <w:i/>
        </w:rPr>
      </w:pPr>
      <w:bookmarkStart w:id="1987" w:name="_Toc311284544"/>
      <w:bookmarkStart w:id="1988" w:name="_Toc311370745"/>
      <w:bookmarkStart w:id="1989" w:name="_Hlk501017006"/>
      <w:bookmarkEnd w:id="1973"/>
      <w:r w:rsidRPr="00851519">
        <w:rPr>
          <w:i/>
        </w:rPr>
        <w:t>Ambient water quality</w:t>
      </w:r>
      <w:r w:rsidR="00C443BE" w:rsidRPr="00851519">
        <w:rPr>
          <w:i/>
        </w:rPr>
        <w:t xml:space="preserve"> and the in</w:t>
      </w:r>
      <w:r w:rsidR="002D5823" w:rsidRPr="00851519">
        <w:rPr>
          <w:i/>
        </w:rPr>
        <w:t>-</w:t>
      </w:r>
      <w:r w:rsidR="00C443BE" w:rsidRPr="00851519">
        <w:rPr>
          <w:i/>
        </w:rPr>
        <w:t>situ water quality index</w:t>
      </w:r>
    </w:p>
    <w:p w14:paraId="595E8BD2" w14:textId="6A825131" w:rsidR="00C81252" w:rsidRDefault="00C81252" w:rsidP="00C81252">
      <w:pPr>
        <w:rPr>
          <w:lang w:val="en-AU"/>
        </w:rPr>
      </w:pPr>
      <w:r w:rsidRPr="008467AA">
        <w:rPr>
          <w:lang w:val="en-AU"/>
        </w:rPr>
        <w:t xml:space="preserve">When </w:t>
      </w:r>
      <w:r>
        <w:rPr>
          <w:lang w:val="en-AU"/>
        </w:rPr>
        <w:t>interpreting</w:t>
      </w:r>
      <w:r w:rsidRPr="008467AA">
        <w:rPr>
          <w:lang w:val="en-AU"/>
        </w:rPr>
        <w:t xml:space="preserve"> the </w:t>
      </w:r>
      <w:r>
        <w:rPr>
          <w:lang w:val="en-AU"/>
        </w:rPr>
        <w:t xml:space="preserve">long-term </w:t>
      </w:r>
      <w:r w:rsidRPr="008467AA">
        <w:rPr>
          <w:lang w:val="en-AU"/>
        </w:rPr>
        <w:t>water quality trend</w:t>
      </w:r>
      <w:r>
        <w:rPr>
          <w:lang w:val="en-AU"/>
        </w:rPr>
        <w:t>s</w:t>
      </w:r>
      <w:r w:rsidRPr="008467AA">
        <w:rPr>
          <w:lang w:val="en-AU"/>
        </w:rPr>
        <w:t xml:space="preserve"> in this region</w:t>
      </w:r>
      <w:r w:rsidR="00151B98">
        <w:rPr>
          <w:lang w:val="en-AU"/>
        </w:rPr>
        <w:t>,</w:t>
      </w:r>
      <w:r w:rsidRPr="008467AA">
        <w:rPr>
          <w:lang w:val="en-AU"/>
        </w:rPr>
        <w:t xml:space="preserve"> it should be noted that the number of water sampling sites and frequency of sampling </w:t>
      </w:r>
      <w:r>
        <w:rPr>
          <w:lang w:val="en-AU"/>
        </w:rPr>
        <w:t>w</w:t>
      </w:r>
      <w:r w:rsidRPr="008467AA">
        <w:rPr>
          <w:lang w:val="en-AU"/>
        </w:rPr>
        <w:t xml:space="preserve">as increased during 2015. Some of these new sites </w:t>
      </w:r>
      <w:r>
        <w:rPr>
          <w:lang w:val="en-AU"/>
        </w:rPr>
        <w:t>were</w:t>
      </w:r>
      <w:r w:rsidRPr="008467AA">
        <w:rPr>
          <w:lang w:val="en-AU"/>
        </w:rPr>
        <w:t xml:space="preserve"> placed further inshore and they are therefore</w:t>
      </w:r>
      <w:r>
        <w:rPr>
          <w:lang w:val="en-AU"/>
        </w:rPr>
        <w:t xml:space="preserve"> likely to be</w:t>
      </w:r>
      <w:r w:rsidRPr="008467AA">
        <w:rPr>
          <w:lang w:val="en-AU"/>
        </w:rPr>
        <w:t xml:space="preserve"> affected by </w:t>
      </w:r>
      <w:r w:rsidR="001502A9">
        <w:rPr>
          <w:lang w:val="en-AU"/>
        </w:rPr>
        <w:t>p</w:t>
      </w:r>
      <w:r w:rsidR="001502A9" w:rsidRPr="008467AA">
        <w:rPr>
          <w:lang w:val="en-AU"/>
        </w:rPr>
        <w:t xml:space="preserve">rimary </w:t>
      </w:r>
      <w:r w:rsidRPr="008467AA">
        <w:rPr>
          <w:lang w:val="en-AU"/>
        </w:rPr>
        <w:t xml:space="preserve">and </w:t>
      </w:r>
      <w:r w:rsidR="001502A9">
        <w:rPr>
          <w:lang w:val="en-AU"/>
        </w:rPr>
        <w:t>s</w:t>
      </w:r>
      <w:r w:rsidR="001502A9" w:rsidRPr="008467AA">
        <w:rPr>
          <w:lang w:val="en-AU"/>
        </w:rPr>
        <w:t xml:space="preserve">econdary </w:t>
      </w:r>
      <w:r w:rsidRPr="008467AA">
        <w:rPr>
          <w:lang w:val="en-AU"/>
        </w:rPr>
        <w:t>plume-type waters.</w:t>
      </w:r>
    </w:p>
    <w:p w14:paraId="3605F846" w14:textId="27D381E3" w:rsidR="001502A9" w:rsidRDefault="001502A9" w:rsidP="00C81252">
      <w:pPr>
        <w:rPr>
          <w:color w:val="000000" w:themeColor="text1"/>
          <w:lang w:val="en-AU"/>
        </w:rPr>
      </w:pPr>
      <w:r>
        <w:rPr>
          <w:noProof/>
          <w:lang w:val="en-AU" w:eastAsia="en-AU"/>
        </w:rPr>
        <mc:AlternateContent>
          <mc:Choice Requires="wps">
            <w:drawing>
              <wp:anchor distT="0" distB="0" distL="114300" distR="114300" simplePos="0" relativeHeight="251771904" behindDoc="0" locked="0" layoutInCell="1" allowOverlap="1" wp14:anchorId="45DD4FA6" wp14:editId="0BEE2422">
                <wp:simplePos x="0" y="0"/>
                <wp:positionH relativeFrom="margin">
                  <wp:align>right</wp:align>
                </wp:positionH>
                <wp:positionV relativeFrom="margin">
                  <wp:posOffset>-80645</wp:posOffset>
                </wp:positionV>
                <wp:extent cx="5709285" cy="8761730"/>
                <wp:effectExtent l="0" t="0" r="0" b="1270"/>
                <wp:wrapTopAndBottom/>
                <wp:docPr id="12" name="Text Box 12"/>
                <wp:cNvGraphicFramePr/>
                <a:graphic xmlns:a="http://schemas.openxmlformats.org/drawingml/2006/main">
                  <a:graphicData uri="http://schemas.microsoft.com/office/word/2010/wordprocessingShape">
                    <wps:wsp>
                      <wps:cNvSpPr txBox="1"/>
                      <wps:spPr>
                        <a:xfrm>
                          <a:off x="0" y="0"/>
                          <a:ext cx="5709285" cy="87617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EC9B2C8" w14:textId="4E5E5BFA" w:rsidR="008A7E23" w:rsidRDefault="008A7E23" w:rsidP="003846E2">
                            <w:pPr>
                              <w:jc w:val="center"/>
                            </w:pPr>
                            <w:r>
                              <w:rPr>
                                <w:noProof/>
                                <w:lang w:val="en-AU" w:eastAsia="en-AU"/>
                              </w:rPr>
                              <w:drawing>
                                <wp:inline distT="0" distB="0" distL="0" distR="0" wp14:anchorId="14FB753E" wp14:editId="2AB9C75D">
                                  <wp:extent cx="5823585" cy="7325995"/>
                                  <wp:effectExtent l="0" t="0" r="5715" b="8255"/>
                                  <wp:docPr id="7213" name="Picture 7213" descr="Temporal trends in water quality for the Mackay Whitsunday focus-region. a) WQ Index, b) chlorophyll a (Chl-a), c) nitrate/nitrite (NOx), d) phosphate (PO4), e) turbidity, f) total suspended solids (TSS), g) Secchi depth, h) particulate nitrogen (PN), i) particulate phosphorus (PP), j) particulate organic carbon (POC) and k) dissolved organic carbon (DOC). The long-term trend in the WQ Index is depicted with circles, while the annual condition (implemented with sampling changes in 2015) is depited with squares in (a). Trends in manually sampled water quality variables are represented by blue lines with blue shaded areas defining 95% confidence intervals of those trends accounting for the effects of wind, waves and tides after applying x-z detrending. Trends of records from ECO FLNTUSB instruments are represented in red, individual records are not displayed (see Figure E-1). Dashed horizontal reference lines indicate annual guideline values." title="Water qualit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 name="gamm_Mackay_Whitsunday_summary-01.png"/>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823585" cy="7325995"/>
                                          </a:xfrm>
                                          <a:prstGeom prst="rect">
                                            <a:avLst/>
                                          </a:prstGeom>
                                        </pic:spPr>
                                      </pic:pic>
                                    </a:graphicData>
                                  </a:graphic>
                                </wp:inline>
                              </w:drawing>
                            </w:r>
                          </w:p>
                          <w:p w14:paraId="1F1AD4A3" w14:textId="092CC5E0" w:rsidR="008A7E23" w:rsidRPr="002C32E8" w:rsidRDefault="008A7E23" w:rsidP="001E7C25">
                            <w:pPr>
                              <w:pStyle w:val="Figure"/>
                              <w:rPr>
                                <w:rFonts w:eastAsia="Calibri"/>
                                <w:vanish/>
                                <w:specVanish/>
                              </w:rPr>
                            </w:pPr>
                            <w:bookmarkStart w:id="1990" w:name="_Ref532658101"/>
                            <w:bookmarkStart w:id="1991" w:name="_Toc10536268"/>
                            <w:r>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62</w:t>
                            </w:r>
                            <w:r>
                              <w:fldChar w:fldCharType="end"/>
                            </w:r>
                            <w:bookmarkEnd w:id="1990"/>
                            <w:r>
                              <w:t xml:space="preserve">: </w:t>
                            </w:r>
                            <w:r w:rsidRPr="00213644">
                              <w:t>Temporal trends in water quality for the Mackay Whitsunday focus-region</w:t>
                            </w:r>
                            <w:r w:rsidRPr="00213644">
                              <w:rPr>
                                <w:rFonts w:eastAsia="Calibri"/>
                              </w:rPr>
                              <w:t>.</w:t>
                            </w:r>
                            <w:r>
                              <w:rPr>
                                <w:rFonts w:eastAsia="Calibri"/>
                              </w:rPr>
                              <w:t xml:space="preserve"> </w:t>
                            </w:r>
                            <w:r w:rsidRPr="00213644">
                              <w:rPr>
                                <w:rFonts w:eastAsia="Calibri"/>
                              </w:rPr>
                              <w:t xml:space="preserve">a) </w:t>
                            </w:r>
                            <w:r>
                              <w:rPr>
                                <w:rStyle w:val="FigureChar"/>
                                <w:rFonts w:eastAsia="Calibri"/>
                                <w:szCs w:val="18"/>
                              </w:rPr>
                              <w:t>WQ Index</w:t>
                            </w:r>
                            <w:r w:rsidRPr="00213644">
                              <w:rPr>
                                <w:rFonts w:eastAsia="Calibri"/>
                              </w:rPr>
                              <w:t xml:space="preserve">, </w:t>
                            </w:r>
                            <w:r w:rsidRPr="00016895">
                              <w:rPr>
                                <w:rStyle w:val="FigureChar"/>
                                <w:szCs w:val="18"/>
                              </w:rPr>
                              <w:t xml:space="preserve">b) </w:t>
                            </w:r>
                            <w:r w:rsidRPr="00016895">
                              <w:rPr>
                                <w:rFonts w:eastAsia="Calibri"/>
                              </w:rPr>
                              <w:t>chl</w:t>
                            </w:r>
                            <w:r>
                              <w:rPr>
                                <w:rFonts w:eastAsia="Calibri"/>
                              </w:rPr>
                              <w:t>oro</w:t>
                            </w:r>
                            <w:r w:rsidRPr="00016895">
                              <w:rPr>
                                <w:rFonts w:eastAsia="Calibri"/>
                              </w:rPr>
                              <w:t xml:space="preserve">phyll </w:t>
                            </w:r>
                            <w:r w:rsidRPr="00016895">
                              <w:rPr>
                                <w:rFonts w:eastAsia="Calibri"/>
                                <w:i/>
                              </w:rPr>
                              <w:t>a</w:t>
                            </w:r>
                            <w:r w:rsidRPr="00016895">
                              <w:rPr>
                                <w:rFonts w:eastAsia="Calibri"/>
                              </w:rPr>
                              <w:t xml:space="preserve"> (</w:t>
                            </w:r>
                            <w:r w:rsidRPr="00016895">
                              <w:rPr>
                                <w:rStyle w:val="FigureChar"/>
                                <w:szCs w:val="18"/>
                              </w:rPr>
                              <w:t>Chl-</w:t>
                            </w:r>
                            <w:r w:rsidRPr="00016895">
                              <w:rPr>
                                <w:rStyle w:val="FigureChar"/>
                                <w:i/>
                                <w:szCs w:val="18"/>
                              </w:rPr>
                              <w:t>a</w:t>
                            </w:r>
                            <w:r w:rsidRPr="00016895">
                              <w:rPr>
                                <w:rStyle w:val="FigureChar"/>
                                <w:szCs w:val="18"/>
                              </w:rPr>
                              <w:t xml:space="preserve">), c) nitrate/nitrite </w:t>
                            </w:r>
                            <w:r w:rsidRPr="00016895">
                              <w:rPr>
                                <w:rFonts w:eastAsia="Calibri"/>
                              </w:rPr>
                              <w:t>(NO</w:t>
                            </w:r>
                            <w:r w:rsidRPr="00016895">
                              <w:rPr>
                                <w:rFonts w:eastAsia="Calibri"/>
                                <w:vertAlign w:val="subscript"/>
                              </w:rPr>
                              <w:t>x</w:t>
                            </w:r>
                            <w:r w:rsidRPr="00016895">
                              <w:rPr>
                                <w:rFonts w:eastAsia="Calibri"/>
                              </w:rPr>
                              <w:t>),</w:t>
                            </w:r>
                            <w:r w:rsidRPr="00016895">
                              <w:rPr>
                                <w:rStyle w:val="FigureChar"/>
                                <w:szCs w:val="18"/>
                              </w:rPr>
                              <w:t xml:space="preserve"> d) phosphate </w:t>
                            </w:r>
                            <w:r w:rsidRPr="00016895">
                              <w:rPr>
                                <w:rFonts w:eastAsia="Calibri"/>
                              </w:rPr>
                              <w:t>(PO</w:t>
                            </w:r>
                            <w:r w:rsidRPr="00016895">
                              <w:rPr>
                                <w:rFonts w:eastAsia="Calibri"/>
                                <w:vertAlign w:val="subscript"/>
                              </w:rPr>
                              <w:t>4</w:t>
                            </w:r>
                            <w:r w:rsidRPr="00016895">
                              <w:rPr>
                                <w:rFonts w:eastAsia="Calibri"/>
                              </w:rPr>
                              <w:t>)</w:t>
                            </w:r>
                            <w:r w:rsidRPr="00016895">
                              <w:rPr>
                                <w:rStyle w:val="FigureChar"/>
                                <w:szCs w:val="18"/>
                              </w:rPr>
                              <w:t xml:space="preserve">, e) turbidity, f) </w:t>
                            </w:r>
                            <w:r w:rsidRPr="00016895">
                              <w:rPr>
                                <w:rFonts w:eastAsia="Calibri"/>
                              </w:rPr>
                              <w:t>total suspended solids (</w:t>
                            </w:r>
                            <w:r w:rsidRPr="00016895">
                              <w:rPr>
                                <w:rStyle w:val="FigureChar"/>
                                <w:szCs w:val="18"/>
                              </w:rPr>
                              <w:t xml:space="preserve">TSS), g) Secchi depth, h) </w:t>
                            </w:r>
                            <w:r w:rsidRPr="00016895">
                              <w:rPr>
                                <w:rFonts w:eastAsia="Calibri"/>
                              </w:rPr>
                              <w:t>particulate nitrogen (</w:t>
                            </w:r>
                            <w:r w:rsidRPr="00016895">
                              <w:rPr>
                                <w:rStyle w:val="FigureChar"/>
                                <w:szCs w:val="18"/>
                              </w:rPr>
                              <w:t xml:space="preserve">PN), i) </w:t>
                            </w:r>
                            <w:r w:rsidRPr="00016895">
                              <w:rPr>
                                <w:rFonts w:eastAsia="Calibri"/>
                              </w:rPr>
                              <w:t>particulate phosphorus (</w:t>
                            </w:r>
                            <w:r w:rsidRPr="00016895">
                              <w:rPr>
                                <w:rStyle w:val="FigureChar"/>
                                <w:szCs w:val="18"/>
                              </w:rPr>
                              <w:t xml:space="preserve">PP), j) </w:t>
                            </w:r>
                            <w:r w:rsidRPr="00016895">
                              <w:rPr>
                                <w:rFonts w:eastAsia="Calibri"/>
                              </w:rPr>
                              <w:t>particulate organic carbon (</w:t>
                            </w:r>
                            <w:r w:rsidRPr="00016895">
                              <w:rPr>
                                <w:rStyle w:val="FigureChar"/>
                                <w:szCs w:val="18"/>
                              </w:rPr>
                              <w:t xml:space="preserve">POC) and k) </w:t>
                            </w:r>
                            <w:r w:rsidRPr="00016895">
                              <w:rPr>
                                <w:rFonts w:eastAsia="Calibri"/>
                              </w:rPr>
                              <w:t>dissolved organic carbon (</w:t>
                            </w:r>
                            <w:r w:rsidRPr="00016895">
                              <w:rPr>
                                <w:rStyle w:val="FigureChar"/>
                                <w:szCs w:val="18"/>
                              </w:rPr>
                              <w:t>DOC).</w:t>
                            </w:r>
                            <w:bookmarkEnd w:id="1991"/>
                            <w:r>
                              <w:rPr>
                                <w:rFonts w:eastAsia="Calibri"/>
                              </w:rPr>
                              <w:t xml:space="preserve"> </w:t>
                            </w:r>
                          </w:p>
                          <w:p w14:paraId="6B492D55" w14:textId="33161452" w:rsidR="008A7E23" w:rsidRDefault="008A7E23" w:rsidP="001E7C25">
                            <w:pPr>
                              <w:pStyle w:val="Figure"/>
                            </w:pPr>
                            <w:r>
                              <w:rPr>
                                <w:rFonts w:eastAsia="Calibri"/>
                              </w:rPr>
                              <w:t>The long-term trend in the WQ Index is depicted with circles, while the annual condition (implemented with sampling changes in 2015) is depicted with squares in (a)</w:t>
                            </w:r>
                            <w:r w:rsidRPr="00016895">
                              <w:rPr>
                                <w:rStyle w:val="FigureChar"/>
                                <w:rFonts w:eastAsia="SimSun"/>
                                <w:szCs w:val="18"/>
                              </w:rPr>
                              <w:t>.</w:t>
                            </w:r>
                            <w:r w:rsidRPr="00213644">
                              <w:rPr>
                                <w:rFonts w:eastAsia="Calibri"/>
                              </w:rPr>
                              <w:t xml:space="preserve"> Trends in manually sampled water quality variables are represented by blue lines with blue shaded areas defining 95% confidence intervals of those trends accounting for the effects of wind, waves and tides after applying x-z detrending</w:t>
                            </w:r>
                            <w:r>
                              <w:rPr>
                                <w:rFonts w:eastAsia="Calibri"/>
                              </w:rPr>
                              <w:t xml:space="preserve">. </w:t>
                            </w:r>
                            <w:r w:rsidRPr="00213644">
                              <w:rPr>
                                <w:rFonts w:eastAsia="Calibri"/>
                              </w:rPr>
                              <w:t>Trends of records from ECO FLNTUSB instruments are represented in red, individual records are not displayed</w:t>
                            </w:r>
                            <w:r>
                              <w:rPr>
                                <w:rFonts w:eastAsia="Calibri"/>
                              </w:rPr>
                              <w:t xml:space="preserve"> (see Figure E-1)</w:t>
                            </w:r>
                            <w:r w:rsidRPr="00213644">
                              <w:rPr>
                                <w:rFonts w:eastAsia="Calibri"/>
                              </w:rPr>
                              <w:t xml:space="preserve">. Dashed horizontal reference lines indicate </w:t>
                            </w:r>
                            <w:r>
                              <w:rPr>
                                <w:rFonts w:eastAsia="Calibri"/>
                              </w:rPr>
                              <w:t>annual</w:t>
                            </w:r>
                            <w:r w:rsidRPr="00213644">
                              <w:rPr>
                                <w:rFonts w:eastAsia="Calibri"/>
                              </w:rPr>
                              <w:t xml:space="preserve"> guideline val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45DD4FA6" id="Text Box 12" o:spid="_x0000_s1061" type="#_x0000_t202" style="position:absolute;left:0;text-align:left;margin-left:398.35pt;margin-top:-6.35pt;width:449.55pt;height:689.9pt;z-index:251771904;visibility:visible;mso-wrap-style:square;mso-width-percent:1000;mso-height-percent:0;mso-wrap-distance-left:9pt;mso-wrap-distance-top:0;mso-wrap-distance-right:9pt;mso-wrap-distance-bottom:0;mso-position-horizontal:right;mso-position-horizontal-relative:margin;mso-position-vertical:absolute;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" filled="f" stroked="f" strokeweight=".5pt">
                <v:textbox>
                  <w:txbxContent>
                    <w:p w14:paraId="0EC9B2C8" w14:textId="4E5E5BFA" w:rsidR="008A7E23" w:rsidRDefault="008A7E23" w:rsidP="003846E2">
                      <w:pPr>
                        <w:jc w:val="center"/>
                      </w:pPr>
                      <w:r>
                        <w:rPr>
                          <w:noProof/>
                          <w:lang w:val="en-AU" w:eastAsia="en-AU"/>
                        </w:rPr>
                        <w:drawing>
                          <wp:inline distT="0" distB="0" distL="0" distR="0" wp14:anchorId="14FB753E" wp14:editId="2AB9C75D">
                            <wp:extent cx="5823585" cy="7325995"/>
                            <wp:effectExtent l="0" t="0" r="5715" b="8255"/>
                            <wp:docPr id="7213" name="Picture 7213" descr="Temporal trends in water quality for the Mackay Whitsunday focus-region. a) WQ Index, b) chlorophyll a (Chl-a), c) nitrate/nitrite (NOx), d) phosphate (PO4), e) turbidity, f) total suspended solids (TSS), g) Secchi depth, h) particulate nitrogen (PN), i) particulate phosphorus (PP), j) particulate organic carbon (POC) and k) dissolved organic carbon (DOC). The long-term trend in the WQ Index is depicted with circles, while the annual condition (implemented with sampling changes in 2015) is depited with squares in (a). Trends in manually sampled water quality variables are represented by blue lines with blue shaded areas defining 95% confidence intervals of those trends accounting for the effects of wind, waves and tides after applying x-z detrending. Trends of records from ECO FLNTUSB instruments are represented in red, individual records are not displayed (see Figure E-1). Dashed horizontal reference lines indicate annual guideline values." title="Water qualit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 name="gamm_Mackay_Whitsunday_summary-01.png"/>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823585" cy="7325995"/>
                                    </a:xfrm>
                                    <a:prstGeom prst="rect">
                                      <a:avLst/>
                                    </a:prstGeom>
                                  </pic:spPr>
                                </pic:pic>
                              </a:graphicData>
                            </a:graphic>
                          </wp:inline>
                        </w:drawing>
                      </w:r>
                    </w:p>
                    <w:p w14:paraId="1F1AD4A3" w14:textId="092CC5E0" w:rsidR="008A7E23" w:rsidRPr="002C32E8" w:rsidRDefault="008A7E23" w:rsidP="001E7C25">
                      <w:pPr>
                        <w:pStyle w:val="Figure"/>
                        <w:rPr>
                          <w:rFonts w:eastAsia="Calibri"/>
                          <w:vanish/>
                          <w:specVanish/>
                        </w:rPr>
                      </w:pPr>
                      <w:bookmarkStart w:id="1992" w:name="_Ref532658101"/>
                      <w:bookmarkStart w:id="1993" w:name="_Toc10536268"/>
                      <w:r>
                        <w:t xml:space="preserve">Figure </w:t>
                      </w:r>
                      <w:r>
                        <w:fldChar w:fldCharType="begin"/>
                      </w:r>
                      <w:r>
                        <w:instrText xml:space="preserve"> STYLEREF 1 \s </w:instrText>
                      </w:r>
                      <w:r>
                        <w:fldChar w:fldCharType="separate"/>
                      </w:r>
                      <w:r w:rsidR="00335316">
                        <w:rPr>
                          <w:noProof/>
                        </w:rPr>
                        <w:t>5</w:t>
                      </w:r>
                      <w:r>
                        <w:fldChar w:fldCharType="end"/>
                      </w:r>
                      <w:r>
                        <w:noBreakHyphen/>
                      </w:r>
                      <w:r>
                        <w:fldChar w:fldCharType="begin"/>
                      </w:r>
                      <w:r>
                        <w:instrText xml:space="preserve"> SEQ Figure \* ARABIC \s 1 </w:instrText>
                      </w:r>
                      <w:r>
                        <w:fldChar w:fldCharType="separate"/>
                      </w:r>
                      <w:r w:rsidR="00335316">
                        <w:rPr>
                          <w:noProof/>
                        </w:rPr>
                        <w:t>62</w:t>
                      </w:r>
                      <w:r>
                        <w:fldChar w:fldCharType="end"/>
                      </w:r>
                      <w:bookmarkEnd w:id="1992"/>
                      <w:r>
                        <w:t xml:space="preserve">: </w:t>
                      </w:r>
                      <w:r w:rsidRPr="00213644">
                        <w:t>Temporal trends in water quality for the Mackay Whitsunday focus-region</w:t>
                      </w:r>
                      <w:r w:rsidRPr="00213644">
                        <w:rPr>
                          <w:rFonts w:eastAsia="Calibri"/>
                        </w:rPr>
                        <w:t>.</w:t>
                      </w:r>
                      <w:r>
                        <w:rPr>
                          <w:rFonts w:eastAsia="Calibri"/>
                        </w:rPr>
                        <w:t xml:space="preserve"> </w:t>
                      </w:r>
                      <w:r w:rsidRPr="00213644">
                        <w:rPr>
                          <w:rFonts w:eastAsia="Calibri"/>
                        </w:rPr>
                        <w:t xml:space="preserve">a) </w:t>
                      </w:r>
                      <w:r>
                        <w:rPr>
                          <w:rStyle w:val="FigureChar"/>
                          <w:rFonts w:eastAsia="Calibri"/>
                          <w:szCs w:val="18"/>
                        </w:rPr>
                        <w:t>WQ Index</w:t>
                      </w:r>
                      <w:r w:rsidRPr="00213644">
                        <w:rPr>
                          <w:rFonts w:eastAsia="Calibri"/>
                        </w:rPr>
                        <w:t xml:space="preserve">, </w:t>
                      </w:r>
                      <w:r w:rsidRPr="00016895">
                        <w:rPr>
                          <w:rStyle w:val="FigureChar"/>
                          <w:szCs w:val="18"/>
                        </w:rPr>
                        <w:t xml:space="preserve">b) </w:t>
                      </w:r>
                      <w:r w:rsidRPr="00016895">
                        <w:rPr>
                          <w:rFonts w:eastAsia="Calibri"/>
                        </w:rPr>
                        <w:t>chl</w:t>
                      </w:r>
                      <w:r>
                        <w:rPr>
                          <w:rFonts w:eastAsia="Calibri"/>
                        </w:rPr>
                        <w:t>oro</w:t>
                      </w:r>
                      <w:r w:rsidRPr="00016895">
                        <w:rPr>
                          <w:rFonts w:eastAsia="Calibri"/>
                        </w:rPr>
                        <w:t xml:space="preserve">phyll </w:t>
                      </w:r>
                      <w:r w:rsidRPr="00016895">
                        <w:rPr>
                          <w:rFonts w:eastAsia="Calibri"/>
                          <w:i/>
                        </w:rPr>
                        <w:t>a</w:t>
                      </w:r>
                      <w:r w:rsidRPr="00016895">
                        <w:rPr>
                          <w:rFonts w:eastAsia="Calibri"/>
                        </w:rPr>
                        <w:t xml:space="preserve"> (</w:t>
                      </w:r>
                      <w:r w:rsidRPr="00016895">
                        <w:rPr>
                          <w:rStyle w:val="FigureChar"/>
                          <w:szCs w:val="18"/>
                        </w:rPr>
                        <w:t>Chl-</w:t>
                      </w:r>
                      <w:r w:rsidRPr="00016895">
                        <w:rPr>
                          <w:rStyle w:val="FigureChar"/>
                          <w:i/>
                          <w:szCs w:val="18"/>
                        </w:rPr>
                        <w:t>a</w:t>
                      </w:r>
                      <w:r w:rsidRPr="00016895">
                        <w:rPr>
                          <w:rStyle w:val="FigureChar"/>
                          <w:szCs w:val="18"/>
                        </w:rPr>
                        <w:t xml:space="preserve">), c) nitrate/nitrite </w:t>
                      </w:r>
                      <w:r w:rsidRPr="00016895">
                        <w:rPr>
                          <w:rFonts w:eastAsia="Calibri"/>
                        </w:rPr>
                        <w:t>(NO</w:t>
                      </w:r>
                      <w:r w:rsidRPr="00016895">
                        <w:rPr>
                          <w:rFonts w:eastAsia="Calibri"/>
                          <w:vertAlign w:val="subscript"/>
                        </w:rPr>
                        <w:t>x</w:t>
                      </w:r>
                      <w:r w:rsidRPr="00016895">
                        <w:rPr>
                          <w:rFonts w:eastAsia="Calibri"/>
                        </w:rPr>
                        <w:t>),</w:t>
                      </w:r>
                      <w:r w:rsidRPr="00016895">
                        <w:rPr>
                          <w:rStyle w:val="FigureChar"/>
                          <w:szCs w:val="18"/>
                        </w:rPr>
                        <w:t xml:space="preserve"> d) phosphate </w:t>
                      </w:r>
                      <w:r w:rsidRPr="00016895">
                        <w:rPr>
                          <w:rFonts w:eastAsia="Calibri"/>
                        </w:rPr>
                        <w:t>(PO</w:t>
                      </w:r>
                      <w:r w:rsidRPr="00016895">
                        <w:rPr>
                          <w:rFonts w:eastAsia="Calibri"/>
                          <w:vertAlign w:val="subscript"/>
                        </w:rPr>
                        <w:t>4</w:t>
                      </w:r>
                      <w:r w:rsidRPr="00016895">
                        <w:rPr>
                          <w:rFonts w:eastAsia="Calibri"/>
                        </w:rPr>
                        <w:t>)</w:t>
                      </w:r>
                      <w:r w:rsidRPr="00016895">
                        <w:rPr>
                          <w:rStyle w:val="FigureChar"/>
                          <w:szCs w:val="18"/>
                        </w:rPr>
                        <w:t xml:space="preserve">, e) turbidity, f) </w:t>
                      </w:r>
                      <w:r w:rsidRPr="00016895">
                        <w:rPr>
                          <w:rFonts w:eastAsia="Calibri"/>
                        </w:rPr>
                        <w:t>total suspended solids (</w:t>
                      </w:r>
                      <w:r w:rsidRPr="00016895">
                        <w:rPr>
                          <w:rStyle w:val="FigureChar"/>
                          <w:szCs w:val="18"/>
                        </w:rPr>
                        <w:t xml:space="preserve">TSS), g) Secchi depth, h) </w:t>
                      </w:r>
                      <w:r w:rsidRPr="00016895">
                        <w:rPr>
                          <w:rFonts w:eastAsia="Calibri"/>
                        </w:rPr>
                        <w:t>particulate nitrogen (</w:t>
                      </w:r>
                      <w:r w:rsidRPr="00016895">
                        <w:rPr>
                          <w:rStyle w:val="FigureChar"/>
                          <w:szCs w:val="18"/>
                        </w:rPr>
                        <w:t xml:space="preserve">PN), i) </w:t>
                      </w:r>
                      <w:r w:rsidRPr="00016895">
                        <w:rPr>
                          <w:rFonts w:eastAsia="Calibri"/>
                        </w:rPr>
                        <w:t>particulate phosphorus (</w:t>
                      </w:r>
                      <w:r w:rsidRPr="00016895">
                        <w:rPr>
                          <w:rStyle w:val="FigureChar"/>
                          <w:szCs w:val="18"/>
                        </w:rPr>
                        <w:t xml:space="preserve">PP), j) </w:t>
                      </w:r>
                      <w:r w:rsidRPr="00016895">
                        <w:rPr>
                          <w:rFonts w:eastAsia="Calibri"/>
                        </w:rPr>
                        <w:t>particulate organic carbon (</w:t>
                      </w:r>
                      <w:r w:rsidRPr="00016895">
                        <w:rPr>
                          <w:rStyle w:val="FigureChar"/>
                          <w:szCs w:val="18"/>
                        </w:rPr>
                        <w:t xml:space="preserve">POC) and k) </w:t>
                      </w:r>
                      <w:r w:rsidRPr="00016895">
                        <w:rPr>
                          <w:rFonts w:eastAsia="Calibri"/>
                        </w:rPr>
                        <w:t>dissolved organic carbon (</w:t>
                      </w:r>
                      <w:r w:rsidRPr="00016895">
                        <w:rPr>
                          <w:rStyle w:val="FigureChar"/>
                          <w:szCs w:val="18"/>
                        </w:rPr>
                        <w:t>DOC).</w:t>
                      </w:r>
                      <w:bookmarkEnd w:id="1993"/>
                      <w:r>
                        <w:rPr>
                          <w:rFonts w:eastAsia="Calibri"/>
                        </w:rPr>
                        <w:t xml:space="preserve"> </w:t>
                      </w:r>
                    </w:p>
                    <w:p w14:paraId="6B492D55" w14:textId="33161452" w:rsidR="008A7E23" w:rsidRDefault="008A7E23" w:rsidP="001E7C25">
                      <w:pPr>
                        <w:pStyle w:val="Figure"/>
                      </w:pPr>
                      <w:r>
                        <w:rPr>
                          <w:rFonts w:eastAsia="Calibri"/>
                        </w:rPr>
                        <w:t>The long-term trend in the WQ Index is depicted with circles, while the annual condition (implemented with sampling changes in 2015) is depicted with squares in (a)</w:t>
                      </w:r>
                      <w:r w:rsidRPr="00016895">
                        <w:rPr>
                          <w:rStyle w:val="FigureChar"/>
                          <w:rFonts w:eastAsia="SimSun"/>
                          <w:szCs w:val="18"/>
                        </w:rPr>
                        <w:t>.</w:t>
                      </w:r>
                      <w:r w:rsidRPr="00213644">
                        <w:rPr>
                          <w:rFonts w:eastAsia="Calibri"/>
                        </w:rPr>
                        <w:t xml:space="preserve"> Trends in manually sampled water quality variables are represented by blue lines with blue shaded areas defining 95% confidence intervals of those trends accounting for the effects of wind, waves and tides after applying x-z detrending</w:t>
                      </w:r>
                      <w:r>
                        <w:rPr>
                          <w:rFonts w:eastAsia="Calibri"/>
                        </w:rPr>
                        <w:t xml:space="preserve">. </w:t>
                      </w:r>
                      <w:r w:rsidRPr="00213644">
                        <w:rPr>
                          <w:rFonts w:eastAsia="Calibri"/>
                        </w:rPr>
                        <w:t>Trends of records from ECO FLNTUSB instruments are represented in red, individual records are not displayed</w:t>
                      </w:r>
                      <w:r>
                        <w:rPr>
                          <w:rFonts w:eastAsia="Calibri"/>
                        </w:rPr>
                        <w:t xml:space="preserve"> (see Figure E-1)</w:t>
                      </w:r>
                      <w:r w:rsidRPr="00213644">
                        <w:rPr>
                          <w:rFonts w:eastAsia="Calibri"/>
                        </w:rPr>
                        <w:t xml:space="preserve">. Dashed horizontal reference lines indicate </w:t>
                      </w:r>
                      <w:r>
                        <w:rPr>
                          <w:rFonts w:eastAsia="Calibri"/>
                        </w:rPr>
                        <w:t>annual</w:t>
                      </w:r>
                      <w:r w:rsidRPr="00213644">
                        <w:rPr>
                          <w:rFonts w:eastAsia="Calibri"/>
                        </w:rPr>
                        <w:t xml:space="preserve"> guideline values.</w:t>
                      </w:r>
                    </w:p>
                  </w:txbxContent>
                </v:textbox>
                <w10:wrap type="topAndBottom" anchorx="margin" anchory="margin"/>
              </v:shape>
            </w:pict>
          </mc:Fallback>
        </mc:AlternateContent>
      </w:r>
      <w:r>
        <w:rPr>
          <w:lang w:val="en-AU"/>
        </w:rPr>
        <w:br w:type="page"/>
      </w:r>
      <w:r w:rsidR="00C81252">
        <w:rPr>
          <w:color w:val="000000" w:themeColor="text1"/>
          <w:lang w:val="en-AU"/>
        </w:rPr>
        <w:t>Long-term trends in water quality variables measured during ambient periods (e.g., not during peak flood events) of the dry and wet seasons are present</w:t>
      </w:r>
      <w:r w:rsidR="00C81252" w:rsidRPr="00A0338F">
        <w:rPr>
          <w:color w:val="000000" w:themeColor="text1"/>
          <w:szCs w:val="22"/>
          <w:lang w:val="en-AU"/>
        </w:rPr>
        <w:t xml:space="preserve">ed in </w:t>
      </w:r>
      <w:r w:rsidR="008D4A6F">
        <w:rPr>
          <w:color w:val="000000" w:themeColor="text1"/>
          <w:szCs w:val="22"/>
          <w:lang w:val="en-AU"/>
        </w:rPr>
        <w:fldChar w:fldCharType="begin"/>
      </w:r>
      <w:r w:rsidR="008D4A6F">
        <w:rPr>
          <w:color w:val="000000" w:themeColor="text1"/>
          <w:szCs w:val="22"/>
          <w:lang w:val="en-AU"/>
        </w:rPr>
        <w:instrText xml:space="preserve"> REF _Ref532658101 \h </w:instrText>
      </w:r>
      <w:r w:rsidR="008D4A6F">
        <w:rPr>
          <w:color w:val="000000" w:themeColor="text1"/>
          <w:szCs w:val="22"/>
          <w:lang w:val="en-AU"/>
        </w:rPr>
      </w:r>
      <w:r w:rsidR="008D4A6F">
        <w:rPr>
          <w:color w:val="000000" w:themeColor="text1"/>
          <w:szCs w:val="22"/>
          <w:lang w:val="en-AU"/>
        </w:rPr>
        <w:fldChar w:fldCharType="separate"/>
      </w:r>
      <w:r w:rsidR="00335316">
        <w:t xml:space="preserve">Figure </w:t>
      </w:r>
      <w:r w:rsidR="00335316">
        <w:rPr>
          <w:noProof/>
        </w:rPr>
        <w:t>5</w:t>
      </w:r>
      <w:r w:rsidR="00335316">
        <w:noBreakHyphen/>
      </w:r>
      <w:r w:rsidR="00335316">
        <w:rPr>
          <w:noProof/>
        </w:rPr>
        <w:t>62</w:t>
      </w:r>
      <w:r w:rsidR="008D4A6F">
        <w:rPr>
          <w:color w:val="000000" w:themeColor="text1"/>
          <w:szCs w:val="22"/>
          <w:lang w:val="en-AU"/>
        </w:rPr>
        <w:fldChar w:fldCharType="end"/>
      </w:r>
      <w:r w:rsidR="00C81252" w:rsidRPr="00A0338F">
        <w:rPr>
          <w:color w:val="000000" w:themeColor="text1"/>
          <w:szCs w:val="22"/>
          <w:lang w:val="en-AU"/>
        </w:rPr>
        <w:t>. It is im</w:t>
      </w:r>
      <w:r w:rsidR="00C81252" w:rsidRPr="00FF1285">
        <w:rPr>
          <w:color w:val="000000" w:themeColor="text1"/>
          <w:lang w:val="en-AU"/>
        </w:rPr>
        <w:t xml:space="preserve">portant to note that </w:t>
      </w:r>
      <w:r w:rsidR="00C81252">
        <w:rPr>
          <w:color w:val="000000" w:themeColor="text1"/>
          <w:lang w:val="en-AU"/>
        </w:rPr>
        <w:t xml:space="preserve">the trend analysis used removes variability associated with </w:t>
      </w:r>
      <w:r w:rsidR="00C81252" w:rsidRPr="00FF1285">
        <w:rPr>
          <w:color w:val="000000" w:themeColor="text1"/>
          <w:lang w:val="en-AU"/>
        </w:rPr>
        <w:t>wind, waves and tides</w:t>
      </w:r>
      <w:r w:rsidR="00C81252">
        <w:rPr>
          <w:color w:val="000000" w:themeColor="text1"/>
          <w:lang w:val="en-AU"/>
        </w:rPr>
        <w:t xml:space="preserve"> (see Methods). </w:t>
      </w:r>
    </w:p>
    <w:p w14:paraId="7E966F83" w14:textId="19982433" w:rsidR="00D50507" w:rsidRPr="000D236E" w:rsidRDefault="00C81252" w:rsidP="00C81252">
      <w:pPr>
        <w:rPr>
          <w:color w:val="000000" w:themeColor="text1"/>
          <w:szCs w:val="22"/>
          <w:lang w:val="en-AU"/>
        </w:rPr>
      </w:pPr>
      <w:r>
        <w:rPr>
          <w:color w:val="000000" w:themeColor="text1"/>
          <w:lang w:val="en-AU"/>
        </w:rPr>
        <w:t xml:space="preserve">Thus, individual data points have slightly different magnitudes compared to raw data. This analysis helps elucidate long-term and regional-scale trends in water quality by removing the effect of </w:t>
      </w:r>
      <w:r w:rsidRPr="00FF1285">
        <w:rPr>
          <w:color w:val="000000" w:themeColor="text1"/>
          <w:lang w:val="en-AU"/>
        </w:rPr>
        <w:t>changes in local weather</w:t>
      </w:r>
      <w:r>
        <w:rPr>
          <w:color w:val="000000" w:themeColor="text1"/>
          <w:lang w:val="en-AU"/>
        </w:rPr>
        <w:t xml:space="preserve"> and tides</w:t>
      </w:r>
      <w:r w:rsidRPr="00FF1285">
        <w:rPr>
          <w:color w:val="000000" w:themeColor="text1"/>
          <w:lang w:val="en-AU"/>
        </w:rPr>
        <w:t>.</w:t>
      </w:r>
    </w:p>
    <w:p w14:paraId="10145D12" w14:textId="777BEECA" w:rsidR="00250BA0" w:rsidRDefault="008D4A6F" w:rsidP="008D4A6F">
      <w:r>
        <w:rPr>
          <w:color w:val="000000" w:themeColor="text1"/>
          <w:lang w:val="en-AU"/>
        </w:rPr>
        <w:t>Distinct long-term trends (since 2005) were observed in some water quality variables, while others showed little change over time (</w:t>
      </w:r>
      <w:r>
        <w:rPr>
          <w:color w:val="000000" w:themeColor="text1"/>
          <w:lang w:val="en-AU"/>
        </w:rPr>
        <w:fldChar w:fldCharType="begin"/>
      </w:r>
      <w:r>
        <w:rPr>
          <w:color w:val="000000" w:themeColor="text1"/>
          <w:lang w:val="en-AU"/>
        </w:rPr>
        <w:instrText xml:space="preserve"> REF _Ref532655621 \h </w:instrText>
      </w:r>
      <w:r>
        <w:rPr>
          <w:color w:val="000000" w:themeColor="text1"/>
          <w:lang w:val="en-AU"/>
        </w:rPr>
      </w:r>
      <w:r>
        <w:rPr>
          <w:color w:val="000000" w:themeColor="text1"/>
          <w:lang w:val="en-AU"/>
        </w:rPr>
        <w:fldChar w:fldCharType="separate"/>
      </w:r>
      <w:r w:rsidR="00335316">
        <w:t xml:space="preserve">Figure </w:t>
      </w:r>
      <w:r w:rsidR="00335316">
        <w:rPr>
          <w:noProof/>
        </w:rPr>
        <w:t>5</w:t>
      </w:r>
      <w:r w:rsidR="00335316">
        <w:noBreakHyphen/>
      </w:r>
      <w:r w:rsidR="00335316">
        <w:rPr>
          <w:noProof/>
        </w:rPr>
        <w:t>50</w:t>
      </w:r>
      <w:r>
        <w:rPr>
          <w:color w:val="000000" w:themeColor="text1"/>
          <w:lang w:val="en-AU"/>
        </w:rPr>
        <w:fldChar w:fldCharType="end"/>
      </w:r>
      <w:r>
        <w:rPr>
          <w:color w:val="000000" w:themeColor="text1"/>
          <w:lang w:val="en-AU"/>
        </w:rPr>
        <w:t>). Mean c</w:t>
      </w:r>
      <w:r w:rsidRPr="00FF1285">
        <w:rPr>
          <w:color w:val="000000" w:themeColor="text1"/>
          <w:lang w:val="en-AU"/>
        </w:rPr>
        <w:t>oncentrations of Chl-</w:t>
      </w:r>
      <w:r w:rsidRPr="00E2118B">
        <w:rPr>
          <w:i/>
          <w:color w:val="000000" w:themeColor="text1"/>
          <w:lang w:val="en-AU"/>
        </w:rPr>
        <w:t>a</w:t>
      </w:r>
      <w:r>
        <w:rPr>
          <w:color w:val="000000" w:themeColor="text1"/>
          <w:lang w:val="en-AU"/>
        </w:rPr>
        <w:t xml:space="preserve"> and TSS have been relatively stable since 2009, with mean values of Chl-</w:t>
      </w:r>
      <w:r w:rsidRPr="00274B56">
        <w:rPr>
          <w:i/>
          <w:color w:val="000000" w:themeColor="text1"/>
          <w:lang w:val="en-AU"/>
        </w:rPr>
        <w:t>a</w:t>
      </w:r>
      <w:r>
        <w:rPr>
          <w:color w:val="000000" w:themeColor="text1"/>
          <w:lang w:val="en-AU"/>
        </w:rPr>
        <w:t xml:space="preserve"> exceeding the water quality GVs and mean TSS at GVs </w:t>
      </w:r>
      <w:r w:rsidRPr="00FF1285">
        <w:rPr>
          <w:color w:val="000000" w:themeColor="text1"/>
          <w:lang w:val="en-AU"/>
        </w:rPr>
        <w:t>(</w:t>
      </w:r>
      <w:r w:rsidR="001F214B">
        <w:rPr>
          <w:color w:val="000000" w:themeColor="text1"/>
          <w:lang w:val="en-AU"/>
        </w:rPr>
        <w:t>Great Barrier Reef Marine Park Authority</w:t>
      </w:r>
      <w:r w:rsidRPr="00FF1285">
        <w:rPr>
          <w:color w:val="000000" w:themeColor="text1"/>
          <w:lang w:val="en-AU"/>
        </w:rPr>
        <w:t>, 2010)</w:t>
      </w:r>
      <w:r>
        <w:rPr>
          <w:color w:val="000000" w:themeColor="text1"/>
          <w:lang w:val="en-AU"/>
        </w:rPr>
        <w:t>. Mean concentrations of</w:t>
      </w:r>
      <w:r w:rsidRPr="00FF1285">
        <w:rPr>
          <w:color w:val="000000" w:themeColor="text1"/>
          <w:lang w:val="en-AU"/>
        </w:rPr>
        <w:t xml:space="preserve"> PO</w:t>
      </w:r>
      <w:r w:rsidRPr="00FF1285">
        <w:rPr>
          <w:color w:val="000000" w:themeColor="text1"/>
          <w:vertAlign w:val="subscript"/>
          <w:lang w:val="en-AU"/>
        </w:rPr>
        <w:t>4</w:t>
      </w:r>
      <w:r w:rsidRPr="009E4977">
        <w:rPr>
          <w:color w:val="000000" w:themeColor="text1"/>
          <w:lang w:val="en-AU"/>
        </w:rPr>
        <w:t xml:space="preserve"> </w:t>
      </w:r>
      <w:r>
        <w:rPr>
          <w:color w:val="000000" w:themeColor="text1"/>
          <w:lang w:val="en-AU"/>
        </w:rPr>
        <w:t>have slowly declined over time, while NO</w:t>
      </w:r>
      <w:r w:rsidRPr="007C0B08">
        <w:rPr>
          <w:color w:val="000000" w:themeColor="text1"/>
          <w:vertAlign w:val="subscript"/>
          <w:lang w:val="en-AU"/>
        </w:rPr>
        <w:t>x</w:t>
      </w:r>
      <w:r>
        <w:rPr>
          <w:color w:val="000000" w:themeColor="text1"/>
          <w:lang w:val="en-AU"/>
        </w:rPr>
        <w:t xml:space="preserve"> concentrations have been relatively stable since 2009 and are presently at the GV.</w:t>
      </w:r>
      <w:r w:rsidRPr="00FF1285">
        <w:rPr>
          <w:color w:val="000000" w:themeColor="text1"/>
          <w:lang w:val="en-AU"/>
        </w:rPr>
        <w:t xml:space="preserve"> </w:t>
      </w:r>
      <w:r>
        <w:rPr>
          <w:color w:val="000000" w:themeColor="text1"/>
          <w:lang w:val="en-AU"/>
        </w:rPr>
        <w:t xml:space="preserve">Mean Secchi depth has declined since monitoring began (i.e. water clarity has become worse), and current values are not meeting the GV. Mean concentrations of </w:t>
      </w:r>
      <w:r w:rsidRPr="00FF1285">
        <w:rPr>
          <w:color w:val="000000" w:themeColor="text1"/>
          <w:lang w:val="en-AU"/>
        </w:rPr>
        <w:t xml:space="preserve">PN </w:t>
      </w:r>
      <w:r>
        <w:rPr>
          <w:color w:val="000000" w:themeColor="text1"/>
          <w:lang w:val="en-AU"/>
        </w:rPr>
        <w:t xml:space="preserve">and </w:t>
      </w:r>
      <w:r w:rsidRPr="00FF1285">
        <w:rPr>
          <w:color w:val="000000" w:themeColor="text1"/>
          <w:lang w:val="en-AU"/>
        </w:rPr>
        <w:t xml:space="preserve">PP </w:t>
      </w:r>
      <w:r>
        <w:rPr>
          <w:color w:val="000000" w:themeColor="text1"/>
          <w:lang w:val="en-AU"/>
        </w:rPr>
        <w:t xml:space="preserve">have increased since monitoring began and are presently exceeding the GVs. Mean </w:t>
      </w:r>
      <w:r w:rsidR="002728DC">
        <w:rPr>
          <w:color w:val="000000" w:themeColor="text1"/>
          <w:lang w:val="en-AU"/>
        </w:rPr>
        <w:t>concentrations</w:t>
      </w:r>
      <w:r w:rsidRPr="00BB239A">
        <w:t xml:space="preserve"> of </w:t>
      </w:r>
      <w:r>
        <w:t>DOC and POC have i</w:t>
      </w:r>
      <w:r w:rsidRPr="00BB239A">
        <w:t xml:space="preserve">ncreased </w:t>
      </w:r>
      <w:r>
        <w:t>dramatically since monitoring began, although both displayed a small decline during the 2017</w:t>
      </w:r>
      <w:r w:rsidR="00151B98" w:rsidRPr="007324E8">
        <w:rPr>
          <w:szCs w:val="22"/>
          <w:lang w:val="en-AU"/>
        </w:rPr>
        <w:t>–</w:t>
      </w:r>
      <w:r>
        <w:t>18 monitoring year</w:t>
      </w:r>
      <w:r w:rsidRPr="00BB239A">
        <w:t xml:space="preserve"> (</w:t>
      </w:r>
      <w:r>
        <w:fldChar w:fldCharType="begin"/>
      </w:r>
      <w:r>
        <w:instrText xml:space="preserve"> REF _Ref532655621 \h </w:instrText>
      </w:r>
      <w:r>
        <w:fldChar w:fldCharType="separate"/>
      </w:r>
      <w:r w:rsidR="00335316">
        <w:t xml:space="preserve">Figure </w:t>
      </w:r>
      <w:r w:rsidR="00335316">
        <w:rPr>
          <w:noProof/>
        </w:rPr>
        <w:t>5</w:t>
      </w:r>
      <w:r w:rsidR="00335316">
        <w:noBreakHyphen/>
      </w:r>
      <w:r w:rsidR="00335316">
        <w:rPr>
          <w:noProof/>
        </w:rPr>
        <w:t>50</w:t>
      </w:r>
      <w:r>
        <w:fldChar w:fldCharType="end"/>
      </w:r>
      <w:r w:rsidRPr="00BB239A">
        <w:t>).</w:t>
      </w:r>
    </w:p>
    <w:p w14:paraId="15C17C30" w14:textId="6C2D8EC7" w:rsidR="001F162E" w:rsidRDefault="008D4A6F" w:rsidP="008D4A6F">
      <w:pPr>
        <w:rPr>
          <w:lang w:val="en-AU"/>
        </w:rPr>
      </w:pPr>
      <w:bookmarkStart w:id="1994" w:name="_Toc436913500"/>
      <w:bookmarkStart w:id="1995" w:name="_Hlk500926812"/>
      <w:bookmarkEnd w:id="1987"/>
      <w:bookmarkEnd w:id="1988"/>
      <w:r w:rsidRPr="00FF1285">
        <w:rPr>
          <w:lang w:val="en-AU"/>
        </w:rPr>
        <w:t>Th</w:t>
      </w:r>
      <w:r>
        <w:rPr>
          <w:lang w:val="en-AU"/>
        </w:rPr>
        <w:t>e WQ</w:t>
      </w:r>
      <w:r w:rsidRPr="00FF1285">
        <w:rPr>
          <w:lang w:val="en-AU"/>
        </w:rPr>
        <w:t xml:space="preserve"> </w:t>
      </w:r>
      <w:r>
        <w:rPr>
          <w:lang w:val="en-AU"/>
        </w:rPr>
        <w:t>I</w:t>
      </w:r>
      <w:r w:rsidRPr="00FF1285">
        <w:rPr>
          <w:lang w:val="en-AU"/>
        </w:rPr>
        <w:t xml:space="preserve">ndex </w:t>
      </w:r>
      <w:r>
        <w:rPr>
          <w:lang w:val="en-AU"/>
        </w:rPr>
        <w:t>is now</w:t>
      </w:r>
      <w:r w:rsidRPr="00FF1285">
        <w:rPr>
          <w:lang w:val="en-AU"/>
        </w:rPr>
        <w:t xml:space="preserve"> calculated </w:t>
      </w:r>
      <w:r>
        <w:rPr>
          <w:lang w:val="en-AU"/>
        </w:rPr>
        <w:t>using</w:t>
      </w:r>
      <w:r w:rsidRPr="00FF1285">
        <w:rPr>
          <w:lang w:val="en-AU"/>
        </w:rPr>
        <w:t xml:space="preserve"> two different </w:t>
      </w:r>
      <w:r>
        <w:rPr>
          <w:lang w:val="en-AU"/>
        </w:rPr>
        <w:t>formulations to communicate the long-term trend in water quality (based on the pre-2015 sampling design) as well as an improved metric for annual condition (based on the post-2015 sampling design, which increased the power to detect changes in water quality)</w:t>
      </w:r>
      <w:r w:rsidRPr="00FF1285">
        <w:rPr>
          <w:lang w:val="en-AU"/>
        </w:rPr>
        <w:t xml:space="preserve">. </w:t>
      </w:r>
      <w:r>
        <w:rPr>
          <w:lang w:val="en-AU"/>
        </w:rPr>
        <w:t xml:space="preserve">The Methods section and </w:t>
      </w:r>
      <w:r w:rsidRPr="00FF1285">
        <w:rPr>
          <w:lang w:val="en-AU"/>
        </w:rPr>
        <w:t>Appendix D-</w:t>
      </w:r>
      <w:r w:rsidR="002A3D59">
        <w:rPr>
          <w:lang w:val="en-AU"/>
        </w:rPr>
        <w:t xml:space="preserve">3 </w:t>
      </w:r>
      <w:r>
        <w:rPr>
          <w:lang w:val="en-AU"/>
        </w:rPr>
        <w:t>contain details of the calculations for both Index versions</w:t>
      </w:r>
      <w:r w:rsidRPr="00FF1285">
        <w:rPr>
          <w:lang w:val="en-AU"/>
        </w:rPr>
        <w:t xml:space="preserve">. </w:t>
      </w:r>
    </w:p>
    <w:p w14:paraId="71BCE9CE" w14:textId="76072FFE" w:rsidR="001F162E" w:rsidRDefault="008D4A6F" w:rsidP="008D4A6F">
      <w:pPr>
        <w:rPr>
          <w:lang w:val="en-AU"/>
        </w:rPr>
      </w:pPr>
      <w:r>
        <w:rPr>
          <w:lang w:val="en-AU"/>
        </w:rPr>
        <w:t xml:space="preserve">The long-term WQ Index has shown water quality to be </w:t>
      </w:r>
      <w:r w:rsidR="00151B98">
        <w:rPr>
          <w:lang w:val="en-AU"/>
        </w:rPr>
        <w:t>‘</w:t>
      </w:r>
      <w:r w:rsidR="001502A9">
        <w:rPr>
          <w:lang w:val="en-AU"/>
        </w:rPr>
        <w:t>moderate</w:t>
      </w:r>
      <w:r w:rsidR="00151B98">
        <w:rPr>
          <w:lang w:val="en-AU"/>
        </w:rPr>
        <w:t>’</w:t>
      </w:r>
      <w:r w:rsidR="001502A9">
        <w:rPr>
          <w:lang w:val="en-AU"/>
        </w:rPr>
        <w:t xml:space="preserve"> </w:t>
      </w:r>
      <w:r>
        <w:rPr>
          <w:lang w:val="en-AU"/>
        </w:rPr>
        <w:t>relative to GVs</w:t>
      </w:r>
      <w:r w:rsidR="00250BA0">
        <w:rPr>
          <w:lang w:val="en-AU"/>
        </w:rPr>
        <w:t xml:space="preserve"> for the last 5 years</w:t>
      </w:r>
      <w:r>
        <w:rPr>
          <w:lang w:val="en-AU"/>
        </w:rPr>
        <w:t xml:space="preserve">, </w:t>
      </w:r>
      <w:r w:rsidR="0091300B">
        <w:rPr>
          <w:lang w:val="en-AU"/>
        </w:rPr>
        <w:t xml:space="preserve">and a long-term declining trend in water quality has been </w:t>
      </w:r>
      <w:r>
        <w:rPr>
          <w:lang w:val="en-AU"/>
        </w:rPr>
        <w:t xml:space="preserve">observed </w:t>
      </w:r>
      <w:r w:rsidR="0091300B">
        <w:rPr>
          <w:lang w:val="en-AU"/>
        </w:rPr>
        <w:t xml:space="preserve">for the </w:t>
      </w:r>
      <w:r w:rsidR="00901DE2">
        <w:rPr>
          <w:lang w:val="en-AU"/>
        </w:rPr>
        <w:t xml:space="preserve">Mackay-Whitsunday </w:t>
      </w:r>
      <w:r w:rsidR="0091300B">
        <w:rPr>
          <w:lang w:val="en-AU"/>
        </w:rPr>
        <w:t xml:space="preserve">region </w:t>
      </w:r>
      <w:r w:rsidRPr="00FF1285">
        <w:rPr>
          <w:lang w:val="en-AU"/>
        </w:rPr>
        <w:t>(</w:t>
      </w:r>
      <w:r w:rsidR="00250BA0">
        <w:rPr>
          <w:lang w:val="en-AU"/>
        </w:rPr>
        <w:fldChar w:fldCharType="begin"/>
      </w:r>
      <w:r w:rsidR="00250BA0">
        <w:rPr>
          <w:lang w:val="en-AU"/>
        </w:rPr>
        <w:instrText xml:space="preserve"> REF _Ref532658101 \h </w:instrText>
      </w:r>
      <w:r w:rsidR="00250BA0">
        <w:rPr>
          <w:lang w:val="en-AU"/>
        </w:rPr>
      </w:r>
      <w:r w:rsidR="00250BA0">
        <w:rPr>
          <w:lang w:val="en-AU"/>
        </w:rPr>
        <w:fldChar w:fldCharType="separate"/>
      </w:r>
      <w:r w:rsidR="00335316">
        <w:t xml:space="preserve">Figure </w:t>
      </w:r>
      <w:r w:rsidR="00335316">
        <w:rPr>
          <w:noProof/>
        </w:rPr>
        <w:t>5</w:t>
      </w:r>
      <w:r w:rsidR="00335316">
        <w:noBreakHyphen/>
      </w:r>
      <w:r w:rsidR="00335316">
        <w:rPr>
          <w:noProof/>
        </w:rPr>
        <w:t>62</w:t>
      </w:r>
      <w:r w:rsidR="00250BA0">
        <w:rPr>
          <w:lang w:val="en-AU"/>
        </w:rPr>
        <w:fldChar w:fldCharType="end"/>
      </w:r>
      <w:r>
        <w:t>a</w:t>
      </w:r>
      <w:r>
        <w:rPr>
          <w:lang w:val="en-AU"/>
        </w:rPr>
        <w:t xml:space="preserve">). The annual condition WQ Index currently shows water quality to be </w:t>
      </w:r>
      <w:r w:rsidR="006E159C">
        <w:rPr>
          <w:lang w:val="en-AU"/>
        </w:rPr>
        <w:t>‘</w:t>
      </w:r>
      <w:r w:rsidR="001502A9">
        <w:rPr>
          <w:lang w:val="en-AU"/>
        </w:rPr>
        <w:t>moderate</w:t>
      </w:r>
      <w:r w:rsidR="006E159C">
        <w:rPr>
          <w:lang w:val="en-AU"/>
        </w:rPr>
        <w:t>’</w:t>
      </w:r>
      <w:r w:rsidR="001502A9">
        <w:rPr>
          <w:lang w:val="en-AU"/>
        </w:rPr>
        <w:t xml:space="preserve"> </w:t>
      </w:r>
      <w:r w:rsidR="0091300B">
        <w:rPr>
          <w:lang w:val="en-AU"/>
        </w:rPr>
        <w:t xml:space="preserve">and highly variable </w:t>
      </w:r>
      <w:r>
        <w:rPr>
          <w:lang w:val="en-AU"/>
        </w:rPr>
        <w:t xml:space="preserve">for the last </w:t>
      </w:r>
      <w:r w:rsidR="0091300B">
        <w:rPr>
          <w:lang w:val="en-AU"/>
        </w:rPr>
        <w:t xml:space="preserve">three </w:t>
      </w:r>
      <w:r>
        <w:rPr>
          <w:lang w:val="en-AU"/>
        </w:rPr>
        <w:t>years</w:t>
      </w:r>
      <w:r w:rsidR="0091300B">
        <w:rPr>
          <w:lang w:val="en-AU"/>
        </w:rPr>
        <w:t>, which is likely due to the higher-than-average discharge during the 2016</w:t>
      </w:r>
      <w:r w:rsidR="00151B98" w:rsidRPr="007324E8">
        <w:rPr>
          <w:szCs w:val="22"/>
          <w:lang w:val="en-AU"/>
        </w:rPr>
        <w:t>–</w:t>
      </w:r>
      <w:r w:rsidR="0091300B">
        <w:rPr>
          <w:lang w:val="en-AU"/>
        </w:rPr>
        <w:t>17 monitoring year</w:t>
      </w:r>
      <w:r>
        <w:rPr>
          <w:lang w:val="en-AU"/>
        </w:rPr>
        <w:t xml:space="preserve">. This version of the Index scores water quality parameters against GVs relevant to the season when samples are collected (wet vs dry GVs) and includes additional inshore sites to better characterise areas affected by river discharge. </w:t>
      </w:r>
    </w:p>
    <w:p w14:paraId="246BC2F8" w14:textId="77627A5F" w:rsidR="007A731E" w:rsidRDefault="008D4A6F" w:rsidP="008D4A6F">
      <w:pPr>
        <w:rPr>
          <w:lang w:val="en-AU"/>
        </w:rPr>
      </w:pPr>
      <w:r>
        <w:rPr>
          <w:lang w:val="en-AU"/>
        </w:rPr>
        <w:t>It is important to note that the two versions of the WQ Index are designed to answer separate questions and therefore differences in scores between the versions are expected.</w:t>
      </w:r>
    </w:p>
    <w:p w14:paraId="6B4798B0" w14:textId="77777777" w:rsidR="008D4A6F" w:rsidRPr="00213644" w:rsidRDefault="008D4A6F" w:rsidP="008D4A6F">
      <w:pPr>
        <w:rPr>
          <w:rFonts w:eastAsia="Calibri"/>
        </w:rPr>
      </w:pPr>
    </w:p>
    <w:bookmarkEnd w:id="1989"/>
    <w:bookmarkEnd w:id="1994"/>
    <w:bookmarkEnd w:id="1995"/>
    <w:p w14:paraId="6BFD6A8C" w14:textId="0D2301FE" w:rsidR="00C72AB7" w:rsidRPr="00C83B6E" w:rsidRDefault="008165D1" w:rsidP="00C83B6E">
      <w:pPr>
        <w:jc w:val="left"/>
        <w:rPr>
          <w:i/>
          <w:color w:val="000000"/>
        </w:rPr>
      </w:pPr>
      <w:r w:rsidRPr="00C83B6E">
        <w:rPr>
          <w:i/>
        </w:rPr>
        <w:t>Event water quality</w:t>
      </w:r>
    </w:p>
    <w:p w14:paraId="10D0EFE2" w14:textId="1BC48CAC" w:rsidR="00C72AB7" w:rsidRDefault="00270AAD" w:rsidP="00E87C47">
      <w:pPr>
        <w:rPr>
          <w:lang w:val="en-AU"/>
        </w:rPr>
      </w:pPr>
      <w:r>
        <w:rPr>
          <w:lang w:val="en-AU"/>
        </w:rPr>
        <w:t xml:space="preserve">No event sampling was conducted in the </w:t>
      </w:r>
      <w:r w:rsidR="00901DE2">
        <w:rPr>
          <w:lang w:val="en-AU"/>
        </w:rPr>
        <w:t xml:space="preserve">Mackay-Whitsunday </w:t>
      </w:r>
      <w:r>
        <w:rPr>
          <w:lang w:val="en-AU"/>
        </w:rPr>
        <w:t xml:space="preserve">focus area </w:t>
      </w:r>
      <w:r w:rsidR="00151B98">
        <w:rPr>
          <w:lang w:val="en-AU"/>
        </w:rPr>
        <w:t>during</w:t>
      </w:r>
      <w:r>
        <w:rPr>
          <w:lang w:val="en-AU"/>
        </w:rPr>
        <w:t xml:space="preserve"> 2017</w:t>
      </w:r>
      <w:r w:rsidR="00151B98" w:rsidRPr="007324E8">
        <w:rPr>
          <w:szCs w:val="22"/>
          <w:lang w:val="en-AU"/>
        </w:rPr>
        <w:t>–</w:t>
      </w:r>
      <w:r>
        <w:rPr>
          <w:lang w:val="en-AU"/>
        </w:rPr>
        <w:t>18.</w:t>
      </w:r>
    </w:p>
    <w:p w14:paraId="0876613E" w14:textId="77777777" w:rsidR="003C4C42" w:rsidRPr="00CE0DA6" w:rsidRDefault="003C4C42" w:rsidP="00510F8C">
      <w:pPr>
        <w:rPr>
          <w:sz w:val="18"/>
        </w:rPr>
        <w:sectPr w:rsidR="003C4C42" w:rsidRPr="00CE0DA6" w:rsidSect="0097272C">
          <w:footerReference w:type="even" r:id="rId182"/>
          <w:footerReference w:type="default" r:id="rId183"/>
          <w:pgSz w:w="11907" w:h="16839" w:code="9"/>
          <w:pgMar w:top="1440" w:right="1191" w:bottom="1440" w:left="1247" w:header="709" w:footer="709" w:gutter="0"/>
          <w:cols w:space="708"/>
          <w:docGrid w:linePitch="299"/>
        </w:sectPr>
      </w:pPr>
    </w:p>
    <w:p w14:paraId="401399FC" w14:textId="77777777" w:rsidR="00644BBB" w:rsidRPr="00D7124A" w:rsidRDefault="00644BBB" w:rsidP="006F4C41">
      <w:pPr>
        <w:pStyle w:val="Heading1"/>
      </w:pPr>
      <w:bookmarkStart w:id="1996" w:name="_Toc459329118"/>
      <w:bookmarkStart w:id="1997" w:name="_Toc459329477"/>
      <w:bookmarkStart w:id="1998" w:name="_Toc459329838"/>
      <w:bookmarkStart w:id="1999" w:name="_Toc459330198"/>
      <w:bookmarkStart w:id="2000" w:name="_Toc459330558"/>
      <w:bookmarkStart w:id="2001" w:name="_Toc459330918"/>
      <w:bookmarkStart w:id="2002" w:name="_Toc459331278"/>
      <w:bookmarkStart w:id="2003" w:name="_Toc459331638"/>
      <w:bookmarkStart w:id="2004" w:name="_Toc459331998"/>
      <w:bookmarkStart w:id="2005" w:name="_Toc11410781"/>
      <w:bookmarkEnd w:id="1996"/>
      <w:bookmarkEnd w:id="1997"/>
      <w:bookmarkEnd w:id="1998"/>
      <w:bookmarkEnd w:id="1999"/>
      <w:bookmarkEnd w:id="2000"/>
      <w:bookmarkEnd w:id="2001"/>
      <w:bookmarkEnd w:id="2002"/>
      <w:bookmarkEnd w:id="2003"/>
      <w:bookmarkEnd w:id="2004"/>
      <w:r w:rsidRPr="00D7124A">
        <w:t>Discussion</w:t>
      </w:r>
      <w:bookmarkEnd w:id="2005"/>
    </w:p>
    <w:p w14:paraId="246BC3BD" w14:textId="6D2936FC" w:rsidR="00803656" w:rsidRPr="00B37E51" w:rsidRDefault="00803656" w:rsidP="00B828FF">
      <w:pPr>
        <w:pStyle w:val="Heading2"/>
        <w:numPr>
          <w:ilvl w:val="1"/>
          <w:numId w:val="87"/>
        </w:numPr>
      </w:pPr>
      <w:bookmarkStart w:id="2006" w:name="_Toc11410782"/>
      <w:r w:rsidRPr="00B37E51">
        <w:t>Long-</w:t>
      </w:r>
      <w:r w:rsidRPr="00B828FF">
        <w:rPr>
          <w:rStyle w:val="Heading20"/>
          <w:lang w:val="en-US"/>
        </w:rPr>
        <w:t>term</w:t>
      </w:r>
      <w:r w:rsidRPr="00B37E51">
        <w:t xml:space="preserve"> changes in water quality</w:t>
      </w:r>
      <w:bookmarkEnd w:id="2006"/>
      <w:r w:rsidRPr="00B37E51">
        <w:t xml:space="preserve"> </w:t>
      </w:r>
    </w:p>
    <w:p w14:paraId="686E70C1" w14:textId="5794FC3A" w:rsidR="00795E72" w:rsidRDefault="006D4E20" w:rsidP="00B02A0C">
      <w:pPr>
        <w:rPr>
          <w:rFonts w:cs="Arial"/>
          <w:lang w:val="en-AU"/>
        </w:rPr>
      </w:pPr>
      <w:r w:rsidRPr="002C61C4">
        <w:rPr>
          <w:rFonts w:cs="Arial"/>
          <w:szCs w:val="22"/>
          <w:lang w:val="en-AU"/>
        </w:rPr>
        <w:t xml:space="preserve">Previous work has demonstrated that </w:t>
      </w:r>
      <w:r>
        <w:rPr>
          <w:rFonts w:cs="Arial"/>
          <w:szCs w:val="22"/>
          <w:lang w:val="en-AU"/>
        </w:rPr>
        <w:t xml:space="preserve">to detect trends in water quality and </w:t>
      </w:r>
      <w:r w:rsidRPr="002C61C4">
        <w:rPr>
          <w:rFonts w:cs="Arial"/>
          <w:szCs w:val="22"/>
          <w:lang w:val="en-AU"/>
        </w:rPr>
        <w:t>distinguish between long</w:t>
      </w:r>
      <w:r w:rsidR="001F7C44">
        <w:rPr>
          <w:rFonts w:cs="Arial"/>
          <w:szCs w:val="22"/>
          <w:lang w:val="en-AU"/>
        </w:rPr>
        <w:t>-</w:t>
      </w:r>
      <w:r w:rsidRPr="002C61C4">
        <w:rPr>
          <w:rFonts w:cs="Arial"/>
          <w:szCs w:val="22"/>
          <w:lang w:val="en-AU"/>
        </w:rPr>
        <w:t>term change</w:t>
      </w:r>
      <w:r>
        <w:rPr>
          <w:rFonts w:cs="Arial"/>
          <w:szCs w:val="22"/>
          <w:lang w:val="en-AU"/>
        </w:rPr>
        <w:t>s</w:t>
      </w:r>
      <w:r w:rsidRPr="002C61C4">
        <w:rPr>
          <w:rFonts w:cs="Arial"/>
          <w:szCs w:val="22"/>
          <w:lang w:val="en-AU"/>
        </w:rPr>
        <w:t xml:space="preserve"> and natural variability</w:t>
      </w:r>
      <w:r>
        <w:rPr>
          <w:rFonts w:cs="Arial"/>
          <w:szCs w:val="22"/>
          <w:lang w:val="en-AU"/>
        </w:rPr>
        <w:t>,</w:t>
      </w:r>
      <w:r w:rsidRPr="002C61C4">
        <w:rPr>
          <w:rFonts w:cs="Arial"/>
          <w:szCs w:val="22"/>
          <w:lang w:val="en-AU"/>
        </w:rPr>
        <w:t xml:space="preserve"> </w:t>
      </w:r>
      <w:r>
        <w:rPr>
          <w:rFonts w:cs="Arial"/>
          <w:szCs w:val="22"/>
          <w:lang w:val="en-AU"/>
        </w:rPr>
        <w:t xml:space="preserve">decadal </w:t>
      </w:r>
      <w:r w:rsidRPr="002C61C4">
        <w:rPr>
          <w:rFonts w:cs="Arial"/>
          <w:szCs w:val="22"/>
          <w:lang w:val="en-AU"/>
        </w:rPr>
        <w:t xml:space="preserve">time scales </w:t>
      </w:r>
      <w:r>
        <w:rPr>
          <w:rFonts w:cs="Arial"/>
          <w:szCs w:val="22"/>
          <w:lang w:val="en-AU"/>
        </w:rPr>
        <w:t>are required</w:t>
      </w:r>
      <w:r w:rsidRPr="002C61C4">
        <w:rPr>
          <w:rFonts w:cs="Arial"/>
          <w:szCs w:val="22"/>
          <w:lang w:val="en-AU"/>
        </w:rPr>
        <w:t xml:space="preserve"> (Henson et al., 2016).</w:t>
      </w:r>
      <w:r>
        <w:rPr>
          <w:rFonts w:cs="Arial"/>
          <w:szCs w:val="22"/>
          <w:lang w:val="en-AU"/>
        </w:rPr>
        <w:t xml:space="preserve"> A</w:t>
      </w:r>
      <w:r>
        <w:rPr>
          <w:rFonts w:cs="Arial"/>
          <w:lang w:val="en-AU"/>
        </w:rPr>
        <w:t xml:space="preserve">fter more than a decade of </w:t>
      </w:r>
      <w:r>
        <w:rPr>
          <w:rFonts w:eastAsiaTheme="minorHAnsi"/>
        </w:rPr>
        <w:t>continuous</w:t>
      </w:r>
      <w:r>
        <w:rPr>
          <w:rFonts w:cs="Arial"/>
          <w:lang w:val="en-AU"/>
        </w:rPr>
        <w:t xml:space="preserve"> sampling</w:t>
      </w:r>
      <w:r w:rsidR="008C367D">
        <w:rPr>
          <w:rFonts w:cs="Arial"/>
          <w:lang w:val="en-AU"/>
        </w:rPr>
        <w:t>,</w:t>
      </w:r>
      <w:r>
        <w:rPr>
          <w:rFonts w:cs="Arial"/>
          <w:lang w:val="en-AU"/>
        </w:rPr>
        <w:t xml:space="preserve"> there is evidence </w:t>
      </w:r>
      <w:r w:rsidR="00C251A1">
        <w:rPr>
          <w:rFonts w:cs="Arial"/>
          <w:lang w:val="en-AU"/>
        </w:rPr>
        <w:t>that some focus regions (</w:t>
      </w:r>
      <w:r w:rsidR="002561E1">
        <w:rPr>
          <w:rFonts w:cs="Arial"/>
          <w:lang w:val="en-AU"/>
        </w:rPr>
        <w:t xml:space="preserve">e.g. </w:t>
      </w:r>
      <w:r w:rsidR="00C251A1">
        <w:rPr>
          <w:rFonts w:cs="Arial"/>
          <w:lang w:val="en-AU"/>
        </w:rPr>
        <w:t>Barron Daintree, Russell-Mulgrave, and Mackay Whitsunday) have experienced long-term declines in water quality, while other regions (</w:t>
      </w:r>
      <w:r w:rsidR="002561E1">
        <w:rPr>
          <w:rFonts w:cs="Arial"/>
          <w:lang w:val="en-AU"/>
        </w:rPr>
        <w:t xml:space="preserve">e.g. </w:t>
      </w:r>
      <w:r w:rsidR="00C251A1">
        <w:rPr>
          <w:rFonts w:cs="Arial"/>
          <w:lang w:val="en-AU"/>
        </w:rPr>
        <w:t xml:space="preserve">Tully and Burdekin) do not appear to have experienced long-term decline or improvement in relation to water quality GVs. </w:t>
      </w:r>
    </w:p>
    <w:p w14:paraId="29CBBA72" w14:textId="555267D7" w:rsidR="006D4E20" w:rsidRDefault="002561E1" w:rsidP="00B02A0C">
      <w:pPr>
        <w:rPr>
          <w:rFonts w:cs="Arial"/>
        </w:rPr>
      </w:pPr>
      <w:r>
        <w:rPr>
          <w:rFonts w:cs="Arial"/>
          <w:lang w:val="en-AU"/>
        </w:rPr>
        <w:t>In addition</w:t>
      </w:r>
      <w:r w:rsidR="00C251A1">
        <w:rPr>
          <w:rFonts w:cs="Arial"/>
          <w:lang w:val="en-AU"/>
        </w:rPr>
        <w:t xml:space="preserve">, </w:t>
      </w:r>
      <w:r w:rsidR="00C739E5">
        <w:rPr>
          <w:rFonts w:eastAsia="Calibri" w:cs="Arial"/>
        </w:rPr>
        <w:t>year-to-year</w:t>
      </w:r>
      <w:r w:rsidR="006D4E20">
        <w:rPr>
          <w:rFonts w:cs="Arial"/>
          <w:lang w:val="en-AU"/>
        </w:rPr>
        <w:t xml:space="preserve"> </w:t>
      </w:r>
      <w:r w:rsidR="00C251A1">
        <w:rPr>
          <w:rFonts w:cs="Arial"/>
          <w:lang w:val="en-AU"/>
        </w:rPr>
        <w:t xml:space="preserve">and seasonal </w:t>
      </w:r>
      <w:r w:rsidR="006D4E20">
        <w:rPr>
          <w:rFonts w:cs="Arial"/>
          <w:lang w:val="en-AU"/>
        </w:rPr>
        <w:t>differences</w:t>
      </w:r>
      <w:r w:rsidR="00C251A1">
        <w:rPr>
          <w:rFonts w:cs="Arial"/>
          <w:lang w:val="en-AU"/>
        </w:rPr>
        <w:t xml:space="preserve"> in water quality are a key feature of this monitoring dataset</w:t>
      </w:r>
      <w:r w:rsidR="006D4E20">
        <w:rPr>
          <w:rFonts w:cs="Arial"/>
          <w:lang w:val="en-AU"/>
        </w:rPr>
        <w:t>.</w:t>
      </w:r>
      <w:r w:rsidR="00C251A1">
        <w:rPr>
          <w:rFonts w:cs="Arial"/>
          <w:lang w:val="en-AU"/>
        </w:rPr>
        <w:t xml:space="preserve"> This is an important point, as it demonstrates that while overall multi-year water quality may be considered </w:t>
      </w:r>
      <w:r>
        <w:rPr>
          <w:rFonts w:cs="Arial"/>
          <w:lang w:val="en-AU"/>
        </w:rPr>
        <w:t>‘</w:t>
      </w:r>
      <w:r w:rsidR="004C15B6">
        <w:rPr>
          <w:rFonts w:cs="Arial"/>
          <w:lang w:val="en-AU"/>
        </w:rPr>
        <w:t>good</w:t>
      </w:r>
      <w:r>
        <w:rPr>
          <w:rFonts w:cs="Arial"/>
          <w:lang w:val="en-AU"/>
        </w:rPr>
        <w:t>’</w:t>
      </w:r>
      <w:r w:rsidR="004C15B6">
        <w:rPr>
          <w:rFonts w:cs="Arial"/>
          <w:lang w:val="en-AU"/>
        </w:rPr>
        <w:t xml:space="preserve"> </w:t>
      </w:r>
      <w:r w:rsidR="00C251A1">
        <w:rPr>
          <w:rFonts w:cs="Arial"/>
          <w:lang w:val="en-AU"/>
        </w:rPr>
        <w:t xml:space="preserve">relative to GVs, inshore ecological communities often experience short-term periods of </w:t>
      </w:r>
      <w:r>
        <w:rPr>
          <w:rFonts w:cs="Arial"/>
          <w:lang w:val="en-AU"/>
        </w:rPr>
        <w:t>‘</w:t>
      </w:r>
      <w:r w:rsidR="00C251A1">
        <w:rPr>
          <w:rFonts w:cs="Arial"/>
          <w:lang w:val="en-AU"/>
        </w:rPr>
        <w:t xml:space="preserve">very </w:t>
      </w:r>
      <w:r w:rsidR="004C15B6">
        <w:rPr>
          <w:rFonts w:cs="Arial"/>
          <w:lang w:val="en-AU"/>
        </w:rPr>
        <w:t>poor</w:t>
      </w:r>
      <w:r>
        <w:rPr>
          <w:rFonts w:cs="Arial"/>
          <w:lang w:val="en-AU"/>
        </w:rPr>
        <w:t>’</w:t>
      </w:r>
      <w:r w:rsidR="004C15B6">
        <w:rPr>
          <w:rFonts w:cs="Arial"/>
          <w:lang w:val="en-AU"/>
        </w:rPr>
        <w:t xml:space="preserve"> </w:t>
      </w:r>
      <w:r w:rsidR="00C251A1">
        <w:rPr>
          <w:rFonts w:cs="Arial"/>
          <w:lang w:val="en-AU"/>
        </w:rPr>
        <w:t>water quality in relation to episodic events such as river discharge</w:t>
      </w:r>
      <w:r w:rsidR="000B57D9">
        <w:rPr>
          <w:rFonts w:cs="Arial"/>
          <w:lang w:val="en-AU"/>
        </w:rPr>
        <w:t xml:space="preserve"> (</w:t>
      </w:r>
      <w:r w:rsidR="006D4E20">
        <w:rPr>
          <w:rFonts w:cs="Arial"/>
        </w:rPr>
        <w:t>McKenz</w:t>
      </w:r>
      <w:r w:rsidR="006D4E20" w:rsidRPr="00587102">
        <w:t>ie et al.</w:t>
      </w:r>
      <w:r w:rsidR="000B57D9">
        <w:t>,</w:t>
      </w:r>
      <w:r>
        <w:t xml:space="preserve"> </w:t>
      </w:r>
      <w:r w:rsidR="006D4E20" w:rsidRPr="00587102">
        <w:t>2017</w:t>
      </w:r>
      <w:r w:rsidR="000B57D9">
        <w:t xml:space="preserve">; </w:t>
      </w:r>
      <w:r w:rsidR="000B57D9" w:rsidRPr="00587102">
        <w:t>Petus et al., 2014a,</w:t>
      </w:r>
      <w:r w:rsidR="000B57D9">
        <w:t xml:space="preserve"> </w:t>
      </w:r>
      <w:r w:rsidR="000B57D9" w:rsidRPr="00587102">
        <w:t>b, 2016</w:t>
      </w:r>
      <w:r>
        <w:t xml:space="preserve">; </w:t>
      </w:r>
      <w:r>
        <w:rPr>
          <w:rFonts w:cs="Arial"/>
        </w:rPr>
        <w:t>Thompson et al., 2017</w:t>
      </w:r>
      <w:r w:rsidR="006D4E20" w:rsidRPr="00587102">
        <w:t>)</w:t>
      </w:r>
      <w:r w:rsidR="000B57D9">
        <w:t xml:space="preserve">. </w:t>
      </w:r>
      <w:r w:rsidR="00795E72">
        <w:t xml:space="preserve">Ecological </w:t>
      </w:r>
      <w:r w:rsidR="000B57D9">
        <w:t>community response to such disturbances is</w:t>
      </w:r>
      <w:r w:rsidR="006D4E20" w:rsidRPr="00587102">
        <w:t xml:space="preserve"> confounded by other </w:t>
      </w:r>
      <w:r w:rsidR="000B57D9">
        <w:t>factors</w:t>
      </w:r>
      <w:r w:rsidR="000B57D9" w:rsidRPr="00587102">
        <w:t xml:space="preserve"> </w:t>
      </w:r>
      <w:r w:rsidR="00587102" w:rsidRPr="00587102">
        <w:t xml:space="preserve">such as </w:t>
      </w:r>
      <w:r w:rsidR="000B57D9">
        <w:t>organism</w:t>
      </w:r>
      <w:r w:rsidR="000B57D9" w:rsidRPr="00587102">
        <w:t xml:space="preserve"> </w:t>
      </w:r>
      <w:r w:rsidR="00587102" w:rsidRPr="00587102">
        <w:t>sensitivity and resilience</w:t>
      </w:r>
      <w:r w:rsidR="000B57D9">
        <w:t xml:space="preserve">; this </w:t>
      </w:r>
      <w:r w:rsidR="006D4E20" w:rsidRPr="00587102">
        <w:t>complexit</w:t>
      </w:r>
      <w:r w:rsidR="000B57D9">
        <w:t>y</w:t>
      </w:r>
      <w:r w:rsidR="006D4E20" w:rsidRPr="00587102">
        <w:t xml:space="preserve"> result</w:t>
      </w:r>
      <w:r w:rsidR="000B57D9">
        <w:t>s</w:t>
      </w:r>
      <w:r w:rsidR="006D4E20" w:rsidRPr="00587102">
        <w:t xml:space="preserve"> in </w:t>
      </w:r>
      <w:r w:rsidR="00C251A1">
        <w:t>difficulty</w:t>
      </w:r>
      <w:r w:rsidR="00C251A1" w:rsidRPr="00587102">
        <w:t xml:space="preserve"> </w:t>
      </w:r>
      <w:r w:rsidR="00C251A1">
        <w:t xml:space="preserve">in </w:t>
      </w:r>
      <w:r w:rsidR="000B57D9">
        <w:t xml:space="preserve">directly </w:t>
      </w:r>
      <w:r w:rsidR="00C251A1">
        <w:t>linking river inputs to ecological community change</w:t>
      </w:r>
      <w:r w:rsidR="006D4E20" w:rsidRPr="00587102">
        <w:t>.</w:t>
      </w:r>
      <w:r w:rsidR="006D4E20">
        <w:rPr>
          <w:rFonts w:cs="Arial"/>
          <w:color w:val="1A1A1A"/>
          <w:lang w:val="en-US" w:eastAsia="en-AU"/>
        </w:rPr>
        <w:t xml:space="preserve"> </w:t>
      </w:r>
      <w:bookmarkStart w:id="2007" w:name="_Hlk501017750"/>
      <w:bookmarkStart w:id="2008" w:name="_Hlk501017998"/>
    </w:p>
    <w:bookmarkEnd w:id="2007"/>
    <w:bookmarkEnd w:id="2008"/>
    <w:p w14:paraId="0E57D8D9" w14:textId="5BC7F410" w:rsidR="00795E72" w:rsidRDefault="006D4E20" w:rsidP="00C61CEB">
      <w:pPr>
        <w:rPr>
          <w:lang w:val="en-AU"/>
        </w:rPr>
      </w:pPr>
      <w:r>
        <w:rPr>
          <w:lang w:val="en-AU"/>
        </w:rPr>
        <w:t xml:space="preserve">The results for </w:t>
      </w:r>
      <w:r w:rsidR="00E5160C">
        <w:rPr>
          <w:lang w:val="en-AU"/>
        </w:rPr>
        <w:t>2017</w:t>
      </w:r>
      <w:r>
        <w:rPr>
          <w:color w:val="000000" w:themeColor="text1"/>
          <w:szCs w:val="22"/>
          <w:lang w:val="en-AU"/>
        </w:rPr>
        <w:t>–</w:t>
      </w:r>
      <w:r w:rsidR="00E5160C">
        <w:rPr>
          <w:lang w:val="en-AU"/>
        </w:rPr>
        <w:t xml:space="preserve">18 </w:t>
      </w:r>
      <w:r>
        <w:rPr>
          <w:lang w:val="en-AU"/>
        </w:rPr>
        <w:t>followed typical patterns of w</w:t>
      </w:r>
      <w:r w:rsidRPr="008467AA">
        <w:rPr>
          <w:lang w:val="en-AU"/>
        </w:rPr>
        <w:t xml:space="preserve">ater quality in the inshore </w:t>
      </w:r>
      <w:r w:rsidR="003B155F">
        <w:rPr>
          <w:lang w:val="en-AU"/>
        </w:rPr>
        <w:t>Reef</w:t>
      </w:r>
      <w:r w:rsidR="008C367D">
        <w:rPr>
          <w:lang w:val="en-AU"/>
        </w:rPr>
        <w:t>,</w:t>
      </w:r>
      <w:r w:rsidRPr="008467AA">
        <w:rPr>
          <w:lang w:val="en-AU"/>
        </w:rPr>
        <w:t xml:space="preserve"> </w:t>
      </w:r>
      <w:r>
        <w:rPr>
          <w:lang w:val="en-AU"/>
        </w:rPr>
        <w:t xml:space="preserve">which generally </w:t>
      </w:r>
      <w:r w:rsidRPr="008467AA">
        <w:rPr>
          <w:lang w:val="en-AU"/>
        </w:rPr>
        <w:t xml:space="preserve">show </w:t>
      </w:r>
      <w:r>
        <w:rPr>
          <w:lang w:val="en-AU"/>
        </w:rPr>
        <w:t xml:space="preserve">minor </w:t>
      </w:r>
      <w:r w:rsidRPr="008467AA">
        <w:rPr>
          <w:lang w:val="en-AU"/>
        </w:rPr>
        <w:t xml:space="preserve">gradients away from river mouths, with </w:t>
      </w:r>
      <w:r>
        <w:rPr>
          <w:lang w:val="en-AU"/>
        </w:rPr>
        <w:t xml:space="preserve">elevated </w:t>
      </w:r>
      <w:r w:rsidRPr="008467AA">
        <w:rPr>
          <w:lang w:val="en-AU"/>
        </w:rPr>
        <w:t xml:space="preserve">levels of most </w:t>
      </w:r>
      <w:r w:rsidR="007F0DC7">
        <w:rPr>
          <w:lang w:val="en-AU"/>
        </w:rPr>
        <w:t xml:space="preserve">parameters </w:t>
      </w:r>
      <w:r w:rsidRPr="008467AA">
        <w:rPr>
          <w:lang w:val="en-AU"/>
        </w:rPr>
        <w:t>close</w:t>
      </w:r>
      <w:r>
        <w:rPr>
          <w:lang w:val="en-AU"/>
        </w:rPr>
        <w:t>st</w:t>
      </w:r>
      <w:r w:rsidRPr="008467AA">
        <w:rPr>
          <w:lang w:val="en-AU"/>
        </w:rPr>
        <w:t xml:space="preserve"> to the coas</w:t>
      </w:r>
      <w:r>
        <w:rPr>
          <w:lang w:val="en-AU"/>
        </w:rPr>
        <w:t xml:space="preserve">t. These gradients are </w:t>
      </w:r>
      <w:r w:rsidRPr="008467AA">
        <w:rPr>
          <w:lang w:val="en-AU"/>
        </w:rPr>
        <w:t xml:space="preserve">influenced over short time periods by flood events and sediment resuspension, and over longer time periods by complex </w:t>
      </w:r>
      <w:r w:rsidR="004C15B6">
        <w:rPr>
          <w:lang w:val="en-AU"/>
        </w:rPr>
        <w:t>interactions</w:t>
      </w:r>
      <w:r w:rsidR="004C15B6" w:rsidRPr="008467AA">
        <w:rPr>
          <w:lang w:val="en-AU"/>
        </w:rPr>
        <w:t xml:space="preserve"> </w:t>
      </w:r>
      <w:r w:rsidR="004C15B6">
        <w:rPr>
          <w:lang w:val="en-AU"/>
        </w:rPr>
        <w:t>between</w:t>
      </w:r>
      <w:r w:rsidR="004C15B6" w:rsidRPr="008467AA">
        <w:rPr>
          <w:lang w:val="en-AU"/>
        </w:rPr>
        <w:t xml:space="preserve"> </w:t>
      </w:r>
      <w:r w:rsidRPr="008467AA">
        <w:rPr>
          <w:lang w:val="en-AU"/>
        </w:rPr>
        <w:t xml:space="preserve">physical and </w:t>
      </w:r>
      <w:r>
        <w:rPr>
          <w:lang w:val="en-AU"/>
        </w:rPr>
        <w:t>biogeochemical</w:t>
      </w:r>
      <w:r w:rsidRPr="008467AA">
        <w:rPr>
          <w:lang w:val="en-AU"/>
        </w:rPr>
        <w:t xml:space="preserve"> processes (Schaffelke </w:t>
      </w:r>
      <w:r w:rsidRPr="0046394E">
        <w:rPr>
          <w:lang w:val="en-AU"/>
        </w:rPr>
        <w:t>et al.</w:t>
      </w:r>
      <w:r>
        <w:rPr>
          <w:lang w:val="en-AU"/>
        </w:rPr>
        <w:t>,</w:t>
      </w:r>
      <w:r w:rsidRPr="008467AA">
        <w:rPr>
          <w:lang w:val="en-AU"/>
        </w:rPr>
        <w:t xml:space="preserve"> </w:t>
      </w:r>
      <w:r w:rsidR="00657139" w:rsidRPr="008467AA">
        <w:rPr>
          <w:lang w:val="en-AU"/>
        </w:rPr>
        <w:t>201</w:t>
      </w:r>
      <w:r w:rsidR="00657139">
        <w:rPr>
          <w:lang w:val="en-AU"/>
        </w:rPr>
        <w:t>7</w:t>
      </w:r>
      <w:r w:rsidRPr="008467AA">
        <w:rPr>
          <w:lang w:val="en-AU"/>
        </w:rPr>
        <w:t xml:space="preserve">). Such </w:t>
      </w:r>
      <w:r w:rsidR="007F0DC7">
        <w:rPr>
          <w:lang w:val="en-AU"/>
        </w:rPr>
        <w:t>dynamics</w:t>
      </w:r>
      <w:r w:rsidRPr="008467AA">
        <w:rPr>
          <w:lang w:val="en-AU"/>
        </w:rPr>
        <w:t xml:space="preserve"> are a part of the natural </w:t>
      </w:r>
      <w:r w:rsidR="003B155F">
        <w:rPr>
          <w:lang w:val="en-AU"/>
        </w:rPr>
        <w:t>Reef</w:t>
      </w:r>
      <w:r w:rsidR="003B155F" w:rsidRPr="008467AA">
        <w:rPr>
          <w:lang w:val="en-AU"/>
        </w:rPr>
        <w:t xml:space="preserve"> </w:t>
      </w:r>
      <w:r w:rsidRPr="008467AA">
        <w:rPr>
          <w:lang w:val="en-AU"/>
        </w:rPr>
        <w:t xml:space="preserve">ecosystem, albeit under lower levels of input of </w:t>
      </w:r>
      <w:r w:rsidR="007F0DC7">
        <w:rPr>
          <w:lang w:val="en-AU"/>
        </w:rPr>
        <w:t>river</w:t>
      </w:r>
      <w:r w:rsidRPr="008467AA">
        <w:rPr>
          <w:lang w:val="en-AU"/>
        </w:rPr>
        <w:t xml:space="preserve">-derived </w:t>
      </w:r>
      <w:r w:rsidR="007F0DC7">
        <w:rPr>
          <w:lang w:val="en-AU"/>
        </w:rPr>
        <w:t>material</w:t>
      </w:r>
      <w:r w:rsidR="007F0DC7" w:rsidRPr="008467AA">
        <w:rPr>
          <w:lang w:val="en-AU"/>
        </w:rPr>
        <w:t xml:space="preserve"> </w:t>
      </w:r>
      <w:r w:rsidRPr="008467AA">
        <w:rPr>
          <w:lang w:val="en-AU"/>
        </w:rPr>
        <w:t>than at present</w:t>
      </w:r>
      <w:r w:rsidR="007F0DC7">
        <w:rPr>
          <w:lang w:val="en-AU"/>
        </w:rPr>
        <w:t xml:space="preserve"> (Kroon et al., 2012)</w:t>
      </w:r>
      <w:r w:rsidRPr="008467AA">
        <w:rPr>
          <w:lang w:val="en-AU"/>
        </w:rPr>
        <w:t xml:space="preserve">. </w:t>
      </w:r>
    </w:p>
    <w:p w14:paraId="6469FB49" w14:textId="6F2F03B3" w:rsidR="006D4E20" w:rsidRDefault="006D4E20" w:rsidP="00C61CEB">
      <w:pPr>
        <w:rPr>
          <w:lang w:val="en-AU"/>
        </w:rPr>
      </w:pPr>
      <w:r w:rsidRPr="008467AA">
        <w:rPr>
          <w:lang w:val="en-AU"/>
        </w:rPr>
        <w:t>A</w:t>
      </w:r>
      <w:r>
        <w:rPr>
          <w:lang w:val="en-AU"/>
        </w:rPr>
        <w:t xml:space="preserve"> statistical </w:t>
      </w:r>
      <w:r w:rsidRPr="008467AA">
        <w:rPr>
          <w:lang w:val="en-AU"/>
        </w:rPr>
        <w:t xml:space="preserve">analysis of </w:t>
      </w:r>
      <w:r w:rsidR="002561E1">
        <w:rPr>
          <w:lang w:val="en-AU"/>
        </w:rPr>
        <w:t>5</w:t>
      </w:r>
      <w:r w:rsidR="002561E1" w:rsidRPr="008467AA">
        <w:rPr>
          <w:lang w:val="en-AU"/>
        </w:rPr>
        <w:t xml:space="preserve"> </w:t>
      </w:r>
      <w:r w:rsidRPr="008467AA">
        <w:rPr>
          <w:lang w:val="en-AU"/>
        </w:rPr>
        <w:t xml:space="preserve">years of MMP water quality data showed significant variability </w:t>
      </w:r>
      <w:r>
        <w:rPr>
          <w:lang w:val="en-AU"/>
        </w:rPr>
        <w:t>between years and locations</w:t>
      </w:r>
      <w:r w:rsidR="007F0DC7">
        <w:rPr>
          <w:lang w:val="en-AU"/>
        </w:rPr>
        <w:t xml:space="preserve"> </w:t>
      </w:r>
      <w:r w:rsidR="007F0DC7" w:rsidRPr="008467AA">
        <w:rPr>
          <w:lang w:val="en-AU"/>
        </w:rPr>
        <w:t xml:space="preserve">(Schaffelke </w:t>
      </w:r>
      <w:r w:rsidR="007F0DC7" w:rsidRPr="0046394E">
        <w:rPr>
          <w:lang w:val="en-AU"/>
        </w:rPr>
        <w:t>et al.</w:t>
      </w:r>
      <w:r w:rsidR="007F0DC7">
        <w:rPr>
          <w:lang w:val="en-AU"/>
        </w:rPr>
        <w:t>,</w:t>
      </w:r>
      <w:r w:rsidR="007F0DC7" w:rsidRPr="008467AA">
        <w:rPr>
          <w:lang w:val="en-AU"/>
        </w:rPr>
        <w:t xml:space="preserve"> 2012)</w:t>
      </w:r>
      <w:r w:rsidRPr="008467AA">
        <w:rPr>
          <w:lang w:val="en-AU"/>
        </w:rPr>
        <w:t>. Most variation was explained by temporal factors (</w:t>
      </w:r>
      <w:r w:rsidR="008C367D">
        <w:rPr>
          <w:lang w:val="en-AU"/>
        </w:rPr>
        <w:t xml:space="preserve">e.g. </w:t>
      </w:r>
      <w:r w:rsidRPr="008467AA">
        <w:rPr>
          <w:lang w:val="en-AU"/>
        </w:rPr>
        <w:t>seasons, years</w:t>
      </w:r>
      <w:r w:rsidR="004C15B6">
        <w:rPr>
          <w:lang w:val="en-AU"/>
        </w:rPr>
        <w:t>,</w:t>
      </w:r>
      <w:r w:rsidRPr="008467AA">
        <w:rPr>
          <w:lang w:val="en-AU"/>
        </w:rPr>
        <w:t xml:space="preserve"> and river flow), highlighting the variable </w:t>
      </w:r>
      <w:r w:rsidR="007F0DC7">
        <w:rPr>
          <w:lang w:val="en-AU"/>
        </w:rPr>
        <w:t>nature</w:t>
      </w:r>
      <w:r w:rsidR="007F0DC7" w:rsidRPr="008467AA">
        <w:rPr>
          <w:lang w:val="en-AU"/>
        </w:rPr>
        <w:t xml:space="preserve"> </w:t>
      </w:r>
      <w:r w:rsidRPr="008467AA">
        <w:rPr>
          <w:lang w:val="en-AU"/>
        </w:rPr>
        <w:t>of the ecosystem, with r</w:t>
      </w:r>
      <w:r w:rsidRPr="008467AA">
        <w:rPr>
          <w:szCs w:val="21"/>
          <w:lang w:val="en-AU"/>
        </w:rPr>
        <w:t>egional aspects (such as latitude, land use on adjacent catchments, proximity to rivers</w:t>
      </w:r>
      <w:r w:rsidR="007F0DC7">
        <w:rPr>
          <w:szCs w:val="21"/>
          <w:lang w:val="en-AU"/>
        </w:rPr>
        <w:t>,</w:t>
      </w:r>
      <w:r w:rsidRPr="008467AA">
        <w:rPr>
          <w:szCs w:val="21"/>
          <w:lang w:val="en-AU"/>
        </w:rPr>
        <w:t xml:space="preserve"> and resuspension) explaining a smaller amount of the variation</w:t>
      </w:r>
      <w:r w:rsidRPr="008467AA">
        <w:rPr>
          <w:lang w:val="en-AU"/>
        </w:rPr>
        <w:t xml:space="preserve">. </w:t>
      </w:r>
    </w:p>
    <w:p w14:paraId="5AC39E01" w14:textId="469EF231" w:rsidR="00795E72" w:rsidRDefault="006D4E20" w:rsidP="006D4E20">
      <w:pPr>
        <w:rPr>
          <w:rFonts w:eastAsiaTheme="minorHAnsi" w:cs="Arial"/>
          <w:szCs w:val="22"/>
        </w:rPr>
      </w:pPr>
      <w:r w:rsidRPr="007E1806">
        <w:rPr>
          <w:rFonts w:eastAsiaTheme="minorHAnsi" w:cs="Arial"/>
          <w:szCs w:val="22"/>
        </w:rPr>
        <w:t xml:space="preserve">Our analyses of </w:t>
      </w:r>
      <w:r w:rsidR="007F0DC7">
        <w:rPr>
          <w:rFonts w:eastAsiaTheme="minorHAnsi" w:cs="Arial"/>
          <w:szCs w:val="22"/>
        </w:rPr>
        <w:t>long-term monitoring data</w:t>
      </w:r>
      <w:r w:rsidRPr="007E1806">
        <w:rPr>
          <w:rFonts w:eastAsiaTheme="minorHAnsi" w:cs="Arial"/>
          <w:szCs w:val="22"/>
        </w:rPr>
        <w:t xml:space="preserve"> from coastal waters of the </w:t>
      </w:r>
      <w:r w:rsidR="003B155F">
        <w:rPr>
          <w:rFonts w:eastAsiaTheme="minorHAnsi" w:cs="Arial"/>
          <w:szCs w:val="22"/>
        </w:rPr>
        <w:t>Reef</w:t>
      </w:r>
      <w:r w:rsidR="003B155F" w:rsidRPr="007E1806">
        <w:rPr>
          <w:rFonts w:eastAsiaTheme="minorHAnsi" w:cs="Arial"/>
          <w:szCs w:val="22"/>
        </w:rPr>
        <w:t xml:space="preserve"> </w:t>
      </w:r>
      <w:r w:rsidR="007F0DC7">
        <w:rPr>
          <w:rFonts w:eastAsiaTheme="minorHAnsi" w:cs="Arial"/>
          <w:szCs w:val="22"/>
        </w:rPr>
        <w:t xml:space="preserve">suggest that some variables </w:t>
      </w:r>
      <w:r w:rsidR="002561E1">
        <w:rPr>
          <w:rFonts w:eastAsiaTheme="minorHAnsi" w:cs="Arial"/>
          <w:szCs w:val="22"/>
        </w:rPr>
        <w:t xml:space="preserve">showed </w:t>
      </w:r>
      <w:r w:rsidR="00795E72">
        <w:rPr>
          <w:rFonts w:eastAsiaTheme="minorHAnsi" w:cs="Arial"/>
          <w:szCs w:val="22"/>
        </w:rPr>
        <w:t>no</w:t>
      </w:r>
      <w:r w:rsidR="007F0DC7">
        <w:rPr>
          <w:rFonts w:eastAsiaTheme="minorHAnsi" w:cs="Arial"/>
          <w:szCs w:val="22"/>
        </w:rPr>
        <w:t xml:space="preserve"> </w:t>
      </w:r>
      <w:r w:rsidRPr="007E1806">
        <w:rPr>
          <w:rFonts w:eastAsiaTheme="minorHAnsi" w:cs="Arial"/>
          <w:szCs w:val="22"/>
        </w:rPr>
        <w:t xml:space="preserve">long-term </w:t>
      </w:r>
      <w:r w:rsidR="007F0DC7">
        <w:rPr>
          <w:rFonts w:eastAsiaTheme="minorHAnsi" w:cs="Arial"/>
          <w:szCs w:val="22"/>
        </w:rPr>
        <w:t xml:space="preserve">net increases or decreases in concentration, </w:t>
      </w:r>
      <w:r w:rsidR="002561E1">
        <w:rPr>
          <w:rFonts w:eastAsiaTheme="minorHAnsi" w:cs="Arial"/>
          <w:szCs w:val="22"/>
        </w:rPr>
        <w:t xml:space="preserve">whereas </w:t>
      </w:r>
      <w:r w:rsidR="007F0DC7">
        <w:rPr>
          <w:rFonts w:eastAsiaTheme="minorHAnsi" w:cs="Arial"/>
          <w:szCs w:val="22"/>
        </w:rPr>
        <w:t xml:space="preserve">other variables have increased in concentration over time. </w:t>
      </w:r>
    </w:p>
    <w:p w14:paraId="50DA0A97" w14:textId="1D916B4D" w:rsidR="006D4E20" w:rsidRDefault="00944B81" w:rsidP="006D4E20">
      <w:pPr>
        <w:rPr>
          <w:rFonts w:cs="Arial"/>
          <w:szCs w:val="22"/>
        </w:rPr>
      </w:pPr>
      <w:r>
        <w:rPr>
          <w:rFonts w:eastAsiaTheme="minorHAnsi" w:cs="Arial"/>
          <w:szCs w:val="22"/>
        </w:rPr>
        <w:t>In most focus regions, TSS and Chl-</w:t>
      </w:r>
      <w:r w:rsidRPr="00C61CEB">
        <w:rPr>
          <w:rFonts w:eastAsiaTheme="minorHAnsi" w:cs="Arial"/>
          <w:i/>
          <w:szCs w:val="22"/>
        </w:rPr>
        <w:t>a</w:t>
      </w:r>
      <w:r>
        <w:rPr>
          <w:rFonts w:eastAsiaTheme="minorHAnsi" w:cs="Arial"/>
          <w:szCs w:val="22"/>
        </w:rPr>
        <w:t xml:space="preserve"> concentrations have not shown major long-term changes since 2005 and are generally close to GVs. Concentrations of NO</w:t>
      </w:r>
      <w:r w:rsidRPr="00C61CEB">
        <w:rPr>
          <w:rFonts w:eastAsiaTheme="minorHAnsi" w:cs="Arial"/>
          <w:szCs w:val="22"/>
          <w:vertAlign w:val="subscript"/>
        </w:rPr>
        <w:t>x</w:t>
      </w:r>
      <w:r>
        <w:rPr>
          <w:rFonts w:eastAsiaTheme="minorHAnsi" w:cs="Arial"/>
          <w:szCs w:val="22"/>
        </w:rPr>
        <w:t xml:space="preserve"> have shown variability over time but are currently at GVs in most focus regions. Concentrations of PP have increased in most focus regions since 2005 and are now generally exceeding GVs. Secchi depths have declined in most focus regions since 2005 and are currently not meeting GVs. The most dramatic long-term changes have been for DOC and POC concentrations, which have increased substantially in most focus regions since 2005.</w:t>
      </w:r>
      <w:r w:rsidR="006D4E20">
        <w:rPr>
          <w:rFonts w:eastAsiaTheme="minorHAnsi" w:cs="Arial"/>
          <w:szCs w:val="22"/>
        </w:rPr>
        <w:t xml:space="preserve"> </w:t>
      </w:r>
    </w:p>
    <w:p w14:paraId="6ECE21C4" w14:textId="4C5C3B8C" w:rsidR="00795E72" w:rsidRDefault="006D4E20" w:rsidP="00996229">
      <w:pPr>
        <w:rPr>
          <w:rFonts w:cs="Arial"/>
          <w:lang w:val="en-AU"/>
        </w:rPr>
      </w:pPr>
      <w:r w:rsidRPr="0046394E">
        <w:rPr>
          <w:rFonts w:cs="Arial"/>
          <w:lang w:val="en-AU" w:eastAsia="en-AU"/>
        </w:rPr>
        <w:t xml:space="preserve">Increases in DOC </w:t>
      </w:r>
      <w:r w:rsidR="002720FE">
        <w:rPr>
          <w:rFonts w:cs="Arial"/>
          <w:lang w:val="en-AU"/>
        </w:rPr>
        <w:t xml:space="preserve">over time are the result of many complex biotic and abiotic processes that occur in the coastal ocean. </w:t>
      </w:r>
      <w:r w:rsidR="00996229">
        <w:rPr>
          <w:rFonts w:cs="Arial"/>
          <w:lang w:val="en-AU"/>
        </w:rPr>
        <w:t>Our results suggest</w:t>
      </w:r>
      <w:r w:rsidR="002720FE">
        <w:rPr>
          <w:rFonts w:cs="Arial"/>
          <w:lang w:val="en-AU"/>
        </w:rPr>
        <w:t xml:space="preserve"> that the inputs of DOC and/or the transformation rates of DOC have changed since 2005. </w:t>
      </w:r>
      <w:r w:rsidR="00996229">
        <w:rPr>
          <w:rFonts w:cs="Arial"/>
          <w:szCs w:val="22"/>
          <w:lang w:val="en-AU"/>
        </w:rPr>
        <w:t>Most</w:t>
      </w:r>
      <w:r w:rsidR="00996229" w:rsidRPr="008467AA">
        <w:rPr>
          <w:rFonts w:cs="Arial"/>
          <w:szCs w:val="22"/>
          <w:lang w:val="en-AU"/>
        </w:rPr>
        <w:t xml:space="preserve"> </w:t>
      </w:r>
      <w:r w:rsidR="00996229">
        <w:rPr>
          <w:rFonts w:cs="Arial"/>
          <w:szCs w:val="22"/>
          <w:lang w:val="en-AU"/>
        </w:rPr>
        <w:t xml:space="preserve">of the </w:t>
      </w:r>
      <w:r w:rsidR="00996229" w:rsidRPr="008467AA">
        <w:rPr>
          <w:rFonts w:cs="Arial"/>
          <w:szCs w:val="22"/>
          <w:lang w:val="en-AU"/>
        </w:rPr>
        <w:t>DOC</w:t>
      </w:r>
      <w:r w:rsidR="00996229" w:rsidRPr="00C51DE2">
        <w:rPr>
          <w:rFonts w:cs="Arial"/>
          <w:szCs w:val="22"/>
          <w:lang w:val="en-AU" w:eastAsia="en-AU"/>
        </w:rPr>
        <w:t xml:space="preserve"> </w:t>
      </w:r>
      <w:r w:rsidR="00996229">
        <w:rPr>
          <w:rFonts w:cs="Arial"/>
          <w:szCs w:val="22"/>
          <w:lang w:val="en-AU" w:eastAsia="en-AU"/>
        </w:rPr>
        <w:t xml:space="preserve">pool </w:t>
      </w:r>
      <w:r w:rsidR="00996229" w:rsidRPr="00C51DE2">
        <w:rPr>
          <w:rFonts w:cs="Arial"/>
          <w:szCs w:val="22"/>
          <w:lang w:val="en-AU" w:eastAsia="en-AU"/>
        </w:rPr>
        <w:t xml:space="preserve">in the </w:t>
      </w:r>
      <w:r w:rsidR="003B155F">
        <w:rPr>
          <w:rFonts w:cs="Arial"/>
          <w:szCs w:val="22"/>
          <w:lang w:val="en-AU" w:eastAsia="en-AU"/>
        </w:rPr>
        <w:t>Reef lagoon</w:t>
      </w:r>
      <w:r w:rsidR="003B155F" w:rsidRPr="00C51DE2">
        <w:rPr>
          <w:rFonts w:cs="Arial"/>
          <w:szCs w:val="22"/>
          <w:lang w:val="en-AU" w:eastAsia="en-AU"/>
        </w:rPr>
        <w:t xml:space="preserve"> </w:t>
      </w:r>
      <w:r w:rsidR="00996229" w:rsidRPr="00C51DE2">
        <w:rPr>
          <w:rFonts w:cs="Arial"/>
          <w:szCs w:val="22"/>
          <w:lang w:val="en-AU" w:eastAsia="en-AU"/>
        </w:rPr>
        <w:t xml:space="preserve">is derived from </w:t>
      </w:r>
      <w:r w:rsidR="00996229">
        <w:rPr>
          <w:rFonts w:cs="Arial"/>
          <w:szCs w:val="22"/>
          <w:lang w:val="en-AU" w:eastAsia="en-AU"/>
        </w:rPr>
        <w:t>phytoplankton production,</w:t>
      </w:r>
      <w:r w:rsidR="00996229" w:rsidRPr="00C51DE2">
        <w:rPr>
          <w:rFonts w:cs="Arial"/>
          <w:szCs w:val="22"/>
          <w:lang w:val="en-AU" w:eastAsia="en-AU"/>
        </w:rPr>
        <w:t xml:space="preserve"> and </w:t>
      </w:r>
      <w:r w:rsidR="00996229">
        <w:rPr>
          <w:rFonts w:cs="Arial"/>
          <w:szCs w:val="22"/>
          <w:lang w:val="en-AU" w:eastAsia="en-AU"/>
        </w:rPr>
        <w:t>therefore</w:t>
      </w:r>
      <w:r w:rsidR="00996229" w:rsidRPr="00C51DE2">
        <w:rPr>
          <w:rFonts w:cs="Arial"/>
          <w:szCs w:val="22"/>
          <w:lang w:val="en-AU" w:eastAsia="en-AU"/>
        </w:rPr>
        <w:t xml:space="preserve"> increases in plankton </w:t>
      </w:r>
      <w:r w:rsidR="00996229" w:rsidRPr="008467AA">
        <w:rPr>
          <w:rFonts w:cs="Arial"/>
          <w:lang w:val="en-AU"/>
        </w:rPr>
        <w:t>community production would result in elevated DOC concentrations</w:t>
      </w:r>
      <w:r w:rsidR="00996229">
        <w:rPr>
          <w:rFonts w:cs="Arial"/>
          <w:lang w:val="en-AU"/>
        </w:rPr>
        <w:t xml:space="preserve">. </w:t>
      </w:r>
      <w:r w:rsidR="00996229" w:rsidRPr="008467AA">
        <w:rPr>
          <w:rFonts w:cs="Arial"/>
          <w:lang w:val="en-AU"/>
        </w:rPr>
        <w:t>Plankton communities have been shown to increase their DOC production in response to environmental stress (e.g.</w:t>
      </w:r>
      <w:r w:rsidR="00996229">
        <w:rPr>
          <w:rFonts w:cs="Arial"/>
          <w:lang w:val="en-AU"/>
        </w:rPr>
        <w:t xml:space="preserve"> changing light, temperature, and </w:t>
      </w:r>
      <w:r w:rsidR="00996229" w:rsidRPr="008467AA">
        <w:rPr>
          <w:rFonts w:cs="Arial"/>
          <w:lang w:val="en-AU"/>
        </w:rPr>
        <w:t>nutrient conditions) and changes in the plankton community structure</w:t>
      </w:r>
      <w:r w:rsidR="00996229">
        <w:rPr>
          <w:rFonts w:cs="Arial"/>
          <w:lang w:val="en-AU"/>
        </w:rPr>
        <w:t xml:space="preserve"> </w:t>
      </w:r>
      <w:r w:rsidR="00996229" w:rsidRPr="008467AA">
        <w:rPr>
          <w:rFonts w:cs="Arial"/>
          <w:lang w:val="en-AU"/>
        </w:rPr>
        <w:t xml:space="preserve">(e.g. Church </w:t>
      </w:r>
      <w:r w:rsidR="00996229" w:rsidRPr="0046394E">
        <w:rPr>
          <w:lang w:val="en-AU"/>
        </w:rPr>
        <w:t>et al.</w:t>
      </w:r>
      <w:r w:rsidR="00996229">
        <w:rPr>
          <w:lang w:val="en-AU"/>
        </w:rPr>
        <w:t>,</w:t>
      </w:r>
      <w:r w:rsidR="00996229" w:rsidRPr="008467AA">
        <w:rPr>
          <w:lang w:val="en-AU"/>
        </w:rPr>
        <w:t xml:space="preserve"> </w:t>
      </w:r>
      <w:r w:rsidR="00996229" w:rsidRPr="008467AA">
        <w:rPr>
          <w:rFonts w:cs="Arial"/>
          <w:lang w:val="en-AU"/>
        </w:rPr>
        <w:t>2002</w:t>
      </w:r>
      <w:r w:rsidR="00996229">
        <w:rPr>
          <w:rFonts w:cs="Arial"/>
          <w:lang w:val="en-AU"/>
        </w:rPr>
        <w:t xml:space="preserve">; </w:t>
      </w:r>
      <w:r w:rsidR="00996229" w:rsidRPr="008467AA">
        <w:rPr>
          <w:rFonts w:cs="Arial"/>
          <w:lang w:val="en-AU"/>
        </w:rPr>
        <w:t>Thornton</w:t>
      </w:r>
      <w:r w:rsidR="00996229">
        <w:rPr>
          <w:rFonts w:cs="Arial"/>
          <w:lang w:val="en-AU"/>
        </w:rPr>
        <w:t>,</w:t>
      </w:r>
      <w:r w:rsidR="00996229" w:rsidRPr="008467AA">
        <w:rPr>
          <w:rFonts w:cs="Arial"/>
          <w:lang w:val="en-AU"/>
        </w:rPr>
        <w:t xml:space="preserve"> 2014).</w:t>
      </w:r>
      <w:r w:rsidR="00996229">
        <w:rPr>
          <w:rFonts w:cs="Arial"/>
          <w:lang w:val="en-AU"/>
        </w:rPr>
        <w:t xml:space="preserve"> </w:t>
      </w:r>
    </w:p>
    <w:p w14:paraId="5DE84461" w14:textId="71D45342" w:rsidR="00996229" w:rsidRDefault="00996229" w:rsidP="00996229">
      <w:pPr>
        <w:rPr>
          <w:rFonts w:cs="Arial"/>
          <w:lang w:val="en-AU" w:eastAsia="en-AU"/>
        </w:rPr>
      </w:pPr>
      <w:r>
        <w:rPr>
          <w:rFonts w:cs="Arial"/>
          <w:lang w:val="en-AU"/>
        </w:rPr>
        <w:t xml:space="preserve">Although productivity experiments have been episodically conducted in the </w:t>
      </w:r>
      <w:r w:rsidR="003B155F">
        <w:rPr>
          <w:rFonts w:cs="Arial"/>
          <w:lang w:val="en-AU"/>
        </w:rPr>
        <w:t xml:space="preserve">Reef </w:t>
      </w:r>
      <w:r>
        <w:rPr>
          <w:rFonts w:cs="Arial"/>
          <w:lang w:val="en-AU"/>
        </w:rPr>
        <w:t xml:space="preserve">lagoon, no long-term monitoring of productivity has occurred to test this hypothesis. Increases in the coastal </w:t>
      </w:r>
      <w:r w:rsidRPr="008467AA">
        <w:rPr>
          <w:rFonts w:cs="Arial"/>
          <w:lang w:val="en-AU" w:eastAsia="en-AU"/>
        </w:rPr>
        <w:t xml:space="preserve">DOC </w:t>
      </w:r>
      <w:r>
        <w:rPr>
          <w:rFonts w:cs="Arial"/>
          <w:lang w:val="en-AU" w:eastAsia="en-AU"/>
        </w:rPr>
        <w:t xml:space="preserve">pool could be related to </w:t>
      </w:r>
      <w:r w:rsidRPr="008467AA">
        <w:rPr>
          <w:rFonts w:cs="Arial"/>
          <w:lang w:val="en-AU" w:eastAsia="en-AU"/>
        </w:rPr>
        <w:t>catchment</w:t>
      </w:r>
      <w:r>
        <w:rPr>
          <w:rFonts w:cs="Arial"/>
          <w:lang w:val="en-AU" w:eastAsia="en-AU"/>
        </w:rPr>
        <w:t xml:space="preserve"> loading</w:t>
      </w:r>
      <w:r w:rsidRPr="008467AA">
        <w:rPr>
          <w:rFonts w:cs="Arial"/>
          <w:lang w:val="en-AU" w:eastAsia="en-AU"/>
        </w:rPr>
        <w:t xml:space="preserve"> </w:t>
      </w:r>
      <w:r>
        <w:rPr>
          <w:rFonts w:cs="Arial"/>
          <w:lang w:val="en-AU" w:eastAsia="en-AU"/>
        </w:rPr>
        <w:t>from</w:t>
      </w:r>
      <w:r w:rsidRPr="008467AA">
        <w:rPr>
          <w:rFonts w:cs="Arial"/>
          <w:lang w:val="en-AU" w:eastAsia="en-AU"/>
        </w:rPr>
        <w:t xml:space="preserve"> changing </w:t>
      </w:r>
      <w:r w:rsidRPr="008467AA">
        <w:rPr>
          <w:rFonts w:cs="Arial"/>
          <w:lang w:val="en-AU"/>
        </w:rPr>
        <w:t>land</w:t>
      </w:r>
      <w:r>
        <w:rPr>
          <w:rFonts w:cs="Arial"/>
          <w:lang w:val="en-AU"/>
        </w:rPr>
        <w:t xml:space="preserve"> </w:t>
      </w:r>
      <w:r w:rsidRPr="008467AA">
        <w:rPr>
          <w:rFonts w:cs="Arial"/>
          <w:lang w:val="en-AU"/>
        </w:rPr>
        <w:t>use</w:t>
      </w:r>
      <w:r w:rsidR="008D3A8E">
        <w:rPr>
          <w:rFonts w:cs="Arial"/>
          <w:lang w:val="en-AU"/>
        </w:rPr>
        <w:t xml:space="preserve"> (and time-lags associated with this, see Darnell et al., 2012)</w:t>
      </w:r>
      <w:r w:rsidRPr="008467AA">
        <w:rPr>
          <w:rFonts w:cs="Arial"/>
          <w:lang w:val="en-AU" w:eastAsia="en-AU"/>
        </w:rPr>
        <w:t xml:space="preserve">, </w:t>
      </w:r>
      <w:r>
        <w:rPr>
          <w:rFonts w:cs="Arial"/>
          <w:lang w:val="en-AU" w:eastAsia="en-AU"/>
        </w:rPr>
        <w:t xml:space="preserve">although </w:t>
      </w:r>
      <w:r w:rsidRPr="008467AA">
        <w:rPr>
          <w:rFonts w:cs="Arial"/>
          <w:lang w:val="en-AU" w:eastAsia="en-AU"/>
        </w:rPr>
        <w:t xml:space="preserve">there are no </w:t>
      </w:r>
      <w:r w:rsidR="008D3A8E">
        <w:rPr>
          <w:rFonts w:cs="Arial"/>
          <w:lang w:val="en-AU" w:eastAsia="en-AU"/>
        </w:rPr>
        <w:t xml:space="preserve">monitoring </w:t>
      </w:r>
      <w:r w:rsidRPr="008467AA">
        <w:rPr>
          <w:rFonts w:cs="Arial"/>
          <w:lang w:val="en-AU" w:eastAsia="en-AU"/>
        </w:rPr>
        <w:t>data available on the DOC loads from rivers</w:t>
      </w:r>
      <w:r>
        <w:rPr>
          <w:rFonts w:cs="Arial"/>
          <w:lang w:val="en-AU" w:eastAsia="en-AU"/>
        </w:rPr>
        <w:t xml:space="preserve"> since 2005. </w:t>
      </w:r>
    </w:p>
    <w:p w14:paraId="58D0D28B" w14:textId="77777777" w:rsidR="00795E72" w:rsidRDefault="002720FE" w:rsidP="00C61CEB">
      <w:pPr>
        <w:tabs>
          <w:tab w:val="left" w:pos="7513"/>
        </w:tabs>
        <w:rPr>
          <w:rFonts w:cs="Arial"/>
          <w:szCs w:val="22"/>
          <w:lang w:val="en-AU"/>
        </w:rPr>
      </w:pPr>
      <w:r>
        <w:rPr>
          <w:rFonts w:cs="Arial"/>
          <w:szCs w:val="22"/>
          <w:lang w:val="en-AU" w:eastAsia="en-AU"/>
        </w:rPr>
        <w:t xml:space="preserve">Measured increases in DOC are nonetheless concerning as </w:t>
      </w:r>
      <w:r w:rsidR="008D3A8E">
        <w:rPr>
          <w:rFonts w:cs="Arial"/>
          <w:szCs w:val="22"/>
          <w:lang w:val="en-AU" w:eastAsia="en-AU"/>
        </w:rPr>
        <w:t xml:space="preserve">they could impact benthic ecological communities. </w:t>
      </w:r>
      <w:r w:rsidR="008D3A8E" w:rsidRPr="0046394E">
        <w:rPr>
          <w:rFonts w:cs="Arial"/>
          <w:szCs w:val="22"/>
          <w:lang w:val="en-AU" w:eastAsia="en-AU"/>
        </w:rPr>
        <w:t xml:space="preserve">DOC constitutes the major carbon source for heterotrophic microbial growth in marine pelagic systems and increases in DOC </w:t>
      </w:r>
      <w:r w:rsidR="008D3A8E" w:rsidRPr="0046394E">
        <w:rPr>
          <w:rFonts w:cs="Arial"/>
          <w:szCs w:val="22"/>
          <w:lang w:val="en-AU"/>
        </w:rPr>
        <w:t>have previously been shown to promote m</w:t>
      </w:r>
      <w:r w:rsidR="008D3A8E" w:rsidRPr="0046394E">
        <w:rPr>
          <w:rFonts w:cs="Arial"/>
          <w:szCs w:val="22"/>
          <w:lang w:val="en-AU" w:eastAsia="en-AU"/>
        </w:rPr>
        <w:t xml:space="preserve">icrobial activity and </w:t>
      </w:r>
      <w:r w:rsidR="008D3A8E" w:rsidRPr="0046394E">
        <w:rPr>
          <w:rFonts w:cs="Arial"/>
          <w:szCs w:val="22"/>
          <w:lang w:val="en-AU"/>
        </w:rPr>
        <w:t xml:space="preserve">coral diseases (Kline </w:t>
      </w:r>
      <w:r w:rsidR="008D3A8E" w:rsidRPr="0046394E">
        <w:rPr>
          <w:lang w:val="en-AU"/>
        </w:rPr>
        <w:t xml:space="preserve">et al., </w:t>
      </w:r>
      <w:r w:rsidR="008D3A8E" w:rsidRPr="0046394E">
        <w:rPr>
          <w:rFonts w:cs="Arial"/>
          <w:szCs w:val="22"/>
          <w:lang w:val="en-AU"/>
        </w:rPr>
        <w:t>2006</w:t>
      </w:r>
      <w:r w:rsidR="008D3A8E">
        <w:rPr>
          <w:rFonts w:cs="Arial"/>
          <w:szCs w:val="22"/>
          <w:lang w:val="en-AU"/>
        </w:rPr>
        <w:t>;</w:t>
      </w:r>
      <w:r w:rsidR="008D3A8E" w:rsidRPr="0046394E">
        <w:rPr>
          <w:rFonts w:cs="Arial"/>
          <w:szCs w:val="22"/>
          <w:lang w:val="en-AU"/>
        </w:rPr>
        <w:t xml:space="preserve"> Kuntz </w:t>
      </w:r>
      <w:r w:rsidR="008D3A8E" w:rsidRPr="0046394E">
        <w:rPr>
          <w:lang w:val="en-AU"/>
        </w:rPr>
        <w:t xml:space="preserve">et al., </w:t>
      </w:r>
      <w:r w:rsidR="008D3A8E" w:rsidRPr="0046394E">
        <w:rPr>
          <w:rFonts w:cs="Arial"/>
          <w:szCs w:val="22"/>
          <w:lang w:val="en-AU"/>
        </w:rPr>
        <w:t>2005).</w:t>
      </w:r>
      <w:r w:rsidR="008D3A8E">
        <w:rPr>
          <w:rFonts w:cs="Arial"/>
          <w:szCs w:val="22"/>
          <w:lang w:val="en-AU"/>
        </w:rPr>
        <w:t xml:space="preserve"> </w:t>
      </w:r>
    </w:p>
    <w:p w14:paraId="57D53259" w14:textId="5D4BE19D" w:rsidR="006D4E20" w:rsidRDefault="00996229" w:rsidP="00C61CEB">
      <w:pPr>
        <w:tabs>
          <w:tab w:val="left" w:pos="7513"/>
        </w:tabs>
        <w:rPr>
          <w:rFonts w:cs="Arial"/>
          <w:lang w:val="en-AU"/>
        </w:rPr>
      </w:pPr>
      <w:r>
        <w:rPr>
          <w:rFonts w:cs="Arial"/>
          <w:lang w:val="en-AU"/>
        </w:rPr>
        <w:t xml:space="preserve">Without further information on the form of the DOC (i.e. what it is made of), the source of the DOC (i.e. where it is generated) and the transformation rates of the DOC (i.e. how fast it </w:t>
      </w:r>
      <w:r w:rsidR="001038D8">
        <w:rPr>
          <w:rFonts w:cs="Arial"/>
          <w:lang w:val="en-AU"/>
        </w:rPr>
        <w:t xml:space="preserve">is </w:t>
      </w:r>
      <w:r>
        <w:rPr>
          <w:rFonts w:cs="Arial"/>
          <w:lang w:val="en-AU"/>
        </w:rPr>
        <w:t xml:space="preserve">produced and consumed), it is difficult to </w:t>
      </w:r>
      <w:r w:rsidR="008D3A8E">
        <w:rPr>
          <w:rFonts w:cs="Arial"/>
          <w:lang w:val="en-AU"/>
        </w:rPr>
        <w:t xml:space="preserve">understand these </w:t>
      </w:r>
      <w:r>
        <w:rPr>
          <w:rFonts w:cs="Arial"/>
          <w:lang w:val="en-AU"/>
        </w:rPr>
        <w:t xml:space="preserve">changes </w:t>
      </w:r>
      <w:r w:rsidR="008D3A8E">
        <w:rPr>
          <w:rFonts w:cs="Arial"/>
          <w:lang w:val="en-AU"/>
        </w:rPr>
        <w:t xml:space="preserve">and </w:t>
      </w:r>
      <w:r>
        <w:rPr>
          <w:rFonts w:cs="Arial"/>
          <w:lang w:val="en-AU"/>
        </w:rPr>
        <w:t>their ramifications for ecological communities.</w:t>
      </w:r>
      <w:r w:rsidR="008D3A8E">
        <w:rPr>
          <w:rFonts w:cs="Arial"/>
          <w:lang w:val="en-AU"/>
        </w:rPr>
        <w:t xml:space="preserve"> Future monitoring efforts of the </w:t>
      </w:r>
      <w:r w:rsidR="003B155F">
        <w:rPr>
          <w:rFonts w:cs="Arial"/>
          <w:lang w:val="en-AU"/>
        </w:rPr>
        <w:t xml:space="preserve">Reef </w:t>
      </w:r>
      <w:r w:rsidR="008D3A8E">
        <w:rPr>
          <w:rFonts w:cs="Arial"/>
          <w:lang w:val="en-AU"/>
        </w:rPr>
        <w:t xml:space="preserve">lagoon should include some process-based monitoring (e.g. rates of productivity or nutrient transformation) to better </w:t>
      </w:r>
      <w:r w:rsidR="00B02A0C">
        <w:rPr>
          <w:rFonts w:cs="Arial"/>
          <w:lang w:val="en-AU"/>
        </w:rPr>
        <w:t>determine</w:t>
      </w:r>
      <w:r w:rsidR="008D3A8E">
        <w:rPr>
          <w:rFonts w:cs="Arial"/>
          <w:lang w:val="en-AU"/>
        </w:rPr>
        <w:t xml:space="preserve"> the sources of changes in water quality and the ability of land</w:t>
      </w:r>
      <w:r w:rsidR="006A7EB4">
        <w:rPr>
          <w:rFonts w:cs="Arial"/>
          <w:lang w:val="en-AU"/>
        </w:rPr>
        <w:t xml:space="preserve"> </w:t>
      </w:r>
      <w:r w:rsidR="008D3A8E">
        <w:rPr>
          <w:rFonts w:cs="Arial"/>
          <w:lang w:val="en-AU"/>
        </w:rPr>
        <w:t>use practices to affect coastal water quality.</w:t>
      </w:r>
    </w:p>
    <w:p w14:paraId="51819830" w14:textId="48B05676" w:rsidR="006B3012" w:rsidRDefault="006D4E20" w:rsidP="006D4E20">
      <w:pPr>
        <w:rPr>
          <w:rFonts w:eastAsia="Calibri"/>
        </w:rPr>
      </w:pPr>
      <w:r>
        <w:rPr>
          <w:rFonts w:cs="Arial"/>
          <w:color w:val="1A1A1A"/>
          <w:lang w:val="en-US" w:eastAsia="en-AU"/>
        </w:rPr>
        <w:t>These complications highlight the importance of maintaining and further developing a range of monitoring, process</w:t>
      </w:r>
      <w:r w:rsidR="00FD492F">
        <w:rPr>
          <w:rFonts w:cs="Arial"/>
          <w:color w:val="1A1A1A"/>
          <w:lang w:val="en-US" w:eastAsia="en-AU"/>
        </w:rPr>
        <w:t>ing</w:t>
      </w:r>
      <w:r>
        <w:rPr>
          <w:rFonts w:cs="Arial"/>
          <w:color w:val="1A1A1A"/>
          <w:lang w:val="en-US" w:eastAsia="en-AU"/>
        </w:rPr>
        <w:t xml:space="preserve"> and modelling tools, supporting the integrated design of the MMP Inshore Water Quality Program. </w:t>
      </w:r>
      <w:r w:rsidRPr="008D4698">
        <w:rPr>
          <w:rFonts w:cs="Arial"/>
          <w:color w:val="1A1A1A"/>
          <w:lang w:val="en-US" w:eastAsia="en-AU"/>
        </w:rPr>
        <w:t>The results examining flood plume and ambient (non-flood plume) conditions coupled with other research program</w:t>
      </w:r>
      <w:r>
        <w:rPr>
          <w:rFonts w:cs="Arial"/>
          <w:color w:val="1A1A1A"/>
          <w:lang w:val="en-US" w:eastAsia="en-AU"/>
        </w:rPr>
        <w:t xml:space="preserve">s within the </w:t>
      </w:r>
      <w:r w:rsidR="003B155F">
        <w:rPr>
          <w:rFonts w:cs="Arial"/>
          <w:color w:val="1A1A1A"/>
          <w:lang w:val="en-US" w:eastAsia="en-AU"/>
        </w:rPr>
        <w:t xml:space="preserve">Reef </w:t>
      </w:r>
      <w:r>
        <w:rPr>
          <w:rFonts w:cs="Arial"/>
          <w:color w:val="1A1A1A"/>
          <w:lang w:val="en-US" w:eastAsia="en-AU"/>
        </w:rPr>
        <w:t>lagoon provide</w:t>
      </w:r>
      <w:r w:rsidRPr="008D4698">
        <w:rPr>
          <w:rFonts w:cs="Arial"/>
          <w:color w:val="1A1A1A"/>
          <w:lang w:val="en-US" w:eastAsia="en-AU"/>
        </w:rPr>
        <w:t xml:space="preserve"> important insights on water quality in the </w:t>
      </w:r>
      <w:r w:rsidR="003B155F">
        <w:rPr>
          <w:rFonts w:cs="Arial"/>
          <w:color w:val="1A1A1A"/>
          <w:lang w:val="en-US" w:eastAsia="en-AU"/>
        </w:rPr>
        <w:t>Reef</w:t>
      </w:r>
      <w:r w:rsidRPr="008D4698">
        <w:rPr>
          <w:rFonts w:cs="Arial"/>
          <w:color w:val="1A1A1A"/>
          <w:lang w:val="en-US" w:eastAsia="en-AU"/>
        </w:rPr>
        <w:t>.</w:t>
      </w:r>
      <w:r>
        <w:rPr>
          <w:rFonts w:cs="Arial"/>
          <w:color w:val="1A1A1A"/>
          <w:lang w:val="en-US" w:eastAsia="en-AU"/>
        </w:rPr>
        <w:t xml:space="preserve"> </w:t>
      </w:r>
      <w:r w:rsidRPr="008D4698">
        <w:rPr>
          <w:rFonts w:cs="Arial"/>
          <w:color w:val="1A1A1A"/>
          <w:lang w:val="en-US" w:eastAsia="en-AU"/>
        </w:rPr>
        <w:t xml:space="preserve">For example, remote sensing research highlights the spatial and temporal influence of river plumes </w:t>
      </w:r>
      <w:r>
        <w:rPr>
          <w:rFonts w:cs="Arial"/>
          <w:color w:val="1A1A1A"/>
          <w:lang w:val="en-US" w:eastAsia="en-AU"/>
        </w:rPr>
        <w:t xml:space="preserve">during the wet season </w:t>
      </w:r>
      <w:r w:rsidRPr="008D4698">
        <w:rPr>
          <w:rFonts w:cs="Arial"/>
          <w:color w:val="1A1A1A"/>
          <w:lang w:val="en-US" w:eastAsia="en-AU"/>
        </w:rPr>
        <w:t xml:space="preserve">within the </w:t>
      </w:r>
      <w:r w:rsidR="003B155F">
        <w:rPr>
          <w:rFonts w:cs="Arial"/>
          <w:color w:val="1A1A1A"/>
          <w:lang w:val="en-US" w:eastAsia="en-AU"/>
        </w:rPr>
        <w:t>Reef</w:t>
      </w:r>
      <w:r w:rsidR="003B155F" w:rsidRPr="008D4698">
        <w:rPr>
          <w:rFonts w:cs="Arial"/>
          <w:color w:val="1A1A1A"/>
          <w:lang w:val="en-US" w:eastAsia="en-AU"/>
        </w:rPr>
        <w:t xml:space="preserve"> </w:t>
      </w:r>
      <w:r w:rsidRPr="008D4698">
        <w:rPr>
          <w:rFonts w:cs="Arial"/>
          <w:color w:val="1A1A1A"/>
          <w:lang w:val="en-US" w:eastAsia="en-AU"/>
        </w:rPr>
        <w:t>lagoon</w:t>
      </w:r>
      <w:r>
        <w:rPr>
          <w:rFonts w:cs="Arial"/>
          <w:color w:val="1A1A1A"/>
          <w:lang w:val="en-US" w:eastAsia="en-AU"/>
        </w:rPr>
        <w:t xml:space="preserve"> </w:t>
      </w:r>
      <w:r w:rsidR="00F24FBD">
        <w:rPr>
          <w:rFonts w:cs="Arial"/>
          <w:color w:val="1A1A1A"/>
          <w:lang w:val="en-US" w:eastAsia="en-AU"/>
        </w:rPr>
        <w:t xml:space="preserve">and </w:t>
      </w:r>
      <w:r w:rsidR="00F24FBD">
        <w:rPr>
          <w:rFonts w:eastAsia="Calibri"/>
        </w:rPr>
        <w:t>help</w:t>
      </w:r>
      <w:r w:rsidR="001038D8">
        <w:rPr>
          <w:rFonts w:eastAsia="Calibri"/>
        </w:rPr>
        <w:t>s</w:t>
      </w:r>
      <w:r w:rsidR="00F24FBD">
        <w:rPr>
          <w:rFonts w:eastAsia="Calibri"/>
        </w:rPr>
        <w:t xml:space="preserve"> to </w:t>
      </w:r>
      <w:r w:rsidR="00F24FBD" w:rsidRPr="00142951">
        <w:rPr>
          <w:rFonts w:eastAsia="Calibri"/>
        </w:rPr>
        <w:t>identify</w:t>
      </w:r>
      <w:r w:rsidR="00F24FBD">
        <w:rPr>
          <w:rFonts w:eastAsia="Calibri"/>
        </w:rPr>
        <w:t xml:space="preserve"> </w:t>
      </w:r>
      <w:r w:rsidR="00F24FBD" w:rsidRPr="00142951">
        <w:rPr>
          <w:rFonts w:eastAsia="Calibri"/>
        </w:rPr>
        <w:t xml:space="preserve">where </w:t>
      </w:r>
      <w:r w:rsidR="00F24FBD">
        <w:rPr>
          <w:rFonts w:eastAsia="Calibri"/>
        </w:rPr>
        <w:t>coastal ecosystems</w:t>
      </w:r>
      <w:r w:rsidR="00F24FBD" w:rsidRPr="00142951">
        <w:rPr>
          <w:rFonts w:eastAsia="Calibri"/>
        </w:rPr>
        <w:t xml:space="preserve"> </w:t>
      </w:r>
      <w:r w:rsidR="00F24FBD">
        <w:rPr>
          <w:rFonts w:eastAsia="Calibri"/>
        </w:rPr>
        <w:t>may be</w:t>
      </w:r>
      <w:r w:rsidR="00F24FBD" w:rsidRPr="00142951">
        <w:rPr>
          <w:rFonts w:eastAsia="Calibri"/>
        </w:rPr>
        <w:t xml:space="preserve"> at risk</w:t>
      </w:r>
      <w:r w:rsidR="00F24FBD">
        <w:rPr>
          <w:rFonts w:eastAsia="Calibri"/>
        </w:rPr>
        <w:t xml:space="preserve"> from exposure</w:t>
      </w:r>
      <w:r w:rsidR="00F24FBD" w:rsidRPr="00EE6F82">
        <w:rPr>
          <w:rFonts w:eastAsia="Calibri"/>
        </w:rPr>
        <w:t xml:space="preserve"> </w:t>
      </w:r>
      <w:r w:rsidR="00F24FBD">
        <w:rPr>
          <w:rFonts w:eastAsia="Calibri"/>
        </w:rPr>
        <w:t>to</w:t>
      </w:r>
      <w:r w:rsidR="00F24FBD" w:rsidRPr="00EE6F82">
        <w:rPr>
          <w:rFonts w:eastAsia="Calibri"/>
        </w:rPr>
        <w:t xml:space="preserve"> </w:t>
      </w:r>
      <w:r w:rsidR="00F24FBD">
        <w:rPr>
          <w:rFonts w:eastAsia="Calibri"/>
        </w:rPr>
        <w:t xml:space="preserve">elevated levels of pollutants (Devlin et al., </w:t>
      </w:r>
      <w:r w:rsidR="00CA40C5">
        <w:rPr>
          <w:rFonts w:eastAsia="Calibri"/>
        </w:rPr>
        <w:t>2015</w:t>
      </w:r>
      <w:r w:rsidR="00F24FBD">
        <w:rPr>
          <w:rFonts w:eastAsia="Calibri"/>
        </w:rPr>
        <w:t>; Petus et al., 2014a,</w:t>
      </w:r>
      <w:r w:rsidR="00FD492F">
        <w:rPr>
          <w:rFonts w:eastAsia="Calibri"/>
        </w:rPr>
        <w:t xml:space="preserve"> </w:t>
      </w:r>
      <w:r w:rsidR="00F24FBD">
        <w:rPr>
          <w:rFonts w:eastAsia="Calibri"/>
        </w:rPr>
        <w:t xml:space="preserve">b, 2016) or chronic reduced light levels (Petus et al., in </w:t>
      </w:r>
      <w:r w:rsidR="00FD492F">
        <w:rPr>
          <w:rFonts w:eastAsia="Calibri"/>
        </w:rPr>
        <w:t>press</w:t>
      </w:r>
      <w:r w:rsidR="00F24FBD">
        <w:rPr>
          <w:rFonts w:eastAsia="Calibri"/>
        </w:rPr>
        <w:t xml:space="preserve">). </w:t>
      </w:r>
    </w:p>
    <w:p w14:paraId="1D27DCC3" w14:textId="004F2266" w:rsidR="006D4E20" w:rsidRDefault="00F24FBD" w:rsidP="006D4E20">
      <w:pPr>
        <w:rPr>
          <w:rFonts w:cs="Arial"/>
          <w:color w:val="1A1A1A"/>
          <w:lang w:val="en-US" w:eastAsia="en-AU"/>
        </w:rPr>
      </w:pPr>
      <w:r>
        <w:rPr>
          <w:rFonts w:eastAsia="Calibri"/>
        </w:rPr>
        <w:t>In contrast,</w:t>
      </w:r>
      <w:r w:rsidR="006D4E20" w:rsidRPr="008D4698">
        <w:rPr>
          <w:rFonts w:cs="Arial"/>
          <w:color w:val="1A1A1A"/>
          <w:lang w:val="en-US" w:eastAsia="en-AU"/>
        </w:rPr>
        <w:t xml:space="preserve"> the ambient water quality monitoring during relatively calm weather show</w:t>
      </w:r>
      <w:r>
        <w:rPr>
          <w:rFonts w:cs="Arial"/>
          <w:color w:val="1A1A1A"/>
          <w:lang w:val="en-US" w:eastAsia="en-AU"/>
        </w:rPr>
        <w:t>s</w:t>
      </w:r>
      <w:r w:rsidR="006D4E20" w:rsidRPr="008D4698">
        <w:rPr>
          <w:rFonts w:cs="Arial"/>
          <w:color w:val="1A1A1A"/>
          <w:lang w:val="en-US" w:eastAsia="en-AU"/>
        </w:rPr>
        <w:t xml:space="preserve"> that the influence of previous plumes is not evident</w:t>
      </w:r>
      <w:r w:rsidR="006D4E20">
        <w:rPr>
          <w:rFonts w:cs="Arial"/>
          <w:color w:val="1A1A1A"/>
          <w:lang w:val="en-US" w:eastAsia="en-AU"/>
        </w:rPr>
        <w:t xml:space="preserve"> (i.e. calm weather monitoring do</w:t>
      </w:r>
      <w:r w:rsidR="00FD492F">
        <w:rPr>
          <w:rFonts w:cs="Arial"/>
          <w:color w:val="1A1A1A"/>
          <w:lang w:val="en-US" w:eastAsia="en-AU"/>
        </w:rPr>
        <w:t>es</w:t>
      </w:r>
      <w:r w:rsidR="006D4E20">
        <w:rPr>
          <w:rFonts w:cs="Arial"/>
          <w:color w:val="1A1A1A"/>
          <w:lang w:val="en-US" w:eastAsia="en-AU"/>
        </w:rPr>
        <w:t xml:space="preserve"> not show correlations with the previous wet season loads) (Fabricius et al., 2016)</w:t>
      </w:r>
      <w:r w:rsidR="006D4E20" w:rsidRPr="008D4698">
        <w:rPr>
          <w:rFonts w:cs="Arial"/>
          <w:color w:val="1A1A1A"/>
          <w:lang w:val="en-US" w:eastAsia="en-AU"/>
        </w:rPr>
        <w:t>.</w:t>
      </w:r>
      <w:r w:rsidR="006D4E20">
        <w:rPr>
          <w:rFonts w:cs="Arial"/>
          <w:color w:val="1A1A1A"/>
          <w:lang w:val="en-US" w:eastAsia="en-AU"/>
        </w:rPr>
        <w:t xml:space="preserve"> </w:t>
      </w:r>
      <w:r w:rsidR="006D4E20" w:rsidRPr="008D4698">
        <w:rPr>
          <w:rFonts w:cs="Arial"/>
          <w:color w:val="1A1A1A"/>
          <w:lang w:val="en-US" w:eastAsia="en-AU"/>
        </w:rPr>
        <w:t>Furthermore, recent stud</w:t>
      </w:r>
      <w:r w:rsidR="006D4E20">
        <w:rPr>
          <w:rFonts w:cs="Arial"/>
          <w:color w:val="1A1A1A"/>
          <w:lang w:val="en-US" w:eastAsia="en-AU"/>
        </w:rPr>
        <w:t>ies</w:t>
      </w:r>
      <w:r w:rsidR="006D4E20" w:rsidRPr="008D4698">
        <w:rPr>
          <w:rFonts w:cs="Arial"/>
          <w:color w:val="1A1A1A"/>
          <w:lang w:val="en-US" w:eastAsia="en-AU"/>
        </w:rPr>
        <w:t xml:space="preserve"> highlight the influence of river discharge and associated constituents on water clarity in the inshore and mid</w:t>
      </w:r>
      <w:r w:rsidR="006D4E20">
        <w:rPr>
          <w:rFonts w:cs="Arial"/>
          <w:color w:val="1A1A1A"/>
          <w:lang w:val="en-US" w:eastAsia="en-AU"/>
        </w:rPr>
        <w:t>-</w:t>
      </w:r>
      <w:r w:rsidR="006D4E20" w:rsidRPr="008D4698">
        <w:rPr>
          <w:rFonts w:cs="Arial"/>
          <w:color w:val="1A1A1A"/>
          <w:lang w:val="en-US" w:eastAsia="en-AU"/>
        </w:rPr>
        <w:t xml:space="preserve">shelf </w:t>
      </w:r>
      <w:r w:rsidR="003B155F">
        <w:rPr>
          <w:rFonts w:cs="Arial"/>
          <w:color w:val="1A1A1A"/>
          <w:lang w:val="en-US" w:eastAsia="en-AU"/>
        </w:rPr>
        <w:t>Reef waters</w:t>
      </w:r>
      <w:r w:rsidR="003B155F" w:rsidRPr="008D4698">
        <w:rPr>
          <w:rFonts w:cs="Arial"/>
          <w:color w:val="1A1A1A"/>
          <w:lang w:val="en-US" w:eastAsia="en-AU"/>
        </w:rPr>
        <w:t xml:space="preserve"> </w:t>
      </w:r>
      <w:r w:rsidR="006D4E20" w:rsidRPr="008D4698">
        <w:rPr>
          <w:rFonts w:cs="Arial"/>
          <w:color w:val="1A1A1A"/>
          <w:lang w:val="en-US" w:eastAsia="en-AU"/>
        </w:rPr>
        <w:t xml:space="preserve">in the months following flood events using satellite photic depth data (Fabricius et al., </w:t>
      </w:r>
      <w:r w:rsidR="006D4E20">
        <w:rPr>
          <w:rFonts w:cs="Arial"/>
          <w:color w:val="1A1A1A"/>
          <w:lang w:val="en-US" w:eastAsia="en-AU"/>
        </w:rPr>
        <w:t xml:space="preserve">2014, </w:t>
      </w:r>
      <w:r w:rsidR="006D4E20" w:rsidRPr="008D4698">
        <w:rPr>
          <w:rFonts w:cs="Arial"/>
          <w:color w:val="1A1A1A"/>
          <w:lang w:val="en-US" w:eastAsia="en-AU"/>
        </w:rPr>
        <w:t>2016)</w:t>
      </w:r>
      <w:r w:rsidR="006D4E20">
        <w:rPr>
          <w:rFonts w:cs="Arial"/>
          <w:color w:val="1A1A1A"/>
          <w:lang w:val="en-US" w:eastAsia="en-AU"/>
        </w:rPr>
        <w:t xml:space="preserve"> or a combination of </w:t>
      </w:r>
      <w:r w:rsidR="006D4E20" w:rsidRPr="001853EB">
        <w:rPr>
          <w:rFonts w:cs="Arial"/>
          <w:i/>
          <w:color w:val="1A1A1A"/>
          <w:lang w:val="en-US" w:eastAsia="en-AU"/>
        </w:rPr>
        <w:t>in-situ</w:t>
      </w:r>
      <w:r w:rsidR="006D4E20">
        <w:rPr>
          <w:rFonts w:cs="Arial"/>
          <w:color w:val="1A1A1A"/>
          <w:lang w:val="en-US" w:eastAsia="en-AU"/>
        </w:rPr>
        <w:t xml:space="preserve"> and satellite-derived data (Petus et al., in </w:t>
      </w:r>
      <w:r w:rsidR="00FD492F">
        <w:rPr>
          <w:rFonts w:cs="Arial"/>
          <w:color w:val="1A1A1A"/>
          <w:lang w:val="en-US" w:eastAsia="en-AU"/>
        </w:rPr>
        <w:t>press</w:t>
      </w:r>
      <w:r w:rsidR="006D4E20">
        <w:rPr>
          <w:rFonts w:cs="Arial"/>
          <w:color w:val="1A1A1A"/>
          <w:lang w:val="en-US" w:eastAsia="en-AU"/>
        </w:rPr>
        <w:t>)</w:t>
      </w:r>
      <w:r w:rsidR="006D4E20" w:rsidRPr="008D4698">
        <w:rPr>
          <w:rFonts w:cs="Arial"/>
          <w:color w:val="1A1A1A"/>
          <w:lang w:val="en-US" w:eastAsia="en-AU"/>
        </w:rPr>
        <w:t xml:space="preserve">. </w:t>
      </w:r>
    </w:p>
    <w:p w14:paraId="0F3256E1" w14:textId="77777777" w:rsidR="003A11D9" w:rsidRDefault="00E5160C" w:rsidP="004329AA">
      <w:pPr>
        <w:rPr>
          <w:rFonts w:cs="Arial"/>
          <w:color w:val="1A1A1A"/>
          <w:lang w:val="en-US" w:eastAsia="en-AU"/>
        </w:rPr>
      </w:pPr>
      <w:r>
        <w:rPr>
          <w:rFonts w:cs="Arial"/>
        </w:rPr>
        <w:t>We can greatly improve</w:t>
      </w:r>
      <w:r w:rsidRPr="00C226BC">
        <w:rPr>
          <w:rFonts w:cs="Arial"/>
        </w:rPr>
        <w:t xml:space="preserve"> our ability to</w:t>
      </w:r>
      <w:r w:rsidRPr="00C226BC">
        <w:rPr>
          <w:rFonts w:cs="Arial"/>
          <w:color w:val="1A1A1A"/>
          <w:lang w:val="en-US" w:eastAsia="en-AU"/>
        </w:rPr>
        <w:t xml:space="preserve"> </w:t>
      </w:r>
      <w:r>
        <w:rPr>
          <w:rFonts w:cs="Arial"/>
          <w:color w:val="1A1A1A"/>
          <w:lang w:val="en-US" w:eastAsia="en-AU"/>
        </w:rPr>
        <w:t xml:space="preserve">predict and </w:t>
      </w:r>
      <w:r w:rsidRPr="00C226BC">
        <w:rPr>
          <w:rFonts w:cs="Arial"/>
          <w:color w:val="1A1A1A"/>
          <w:lang w:val="en-US" w:eastAsia="en-AU"/>
        </w:rPr>
        <w:t xml:space="preserve">manage </w:t>
      </w:r>
      <w:r>
        <w:rPr>
          <w:rFonts w:cs="Arial"/>
          <w:color w:val="1A1A1A"/>
          <w:lang w:val="en-US" w:eastAsia="en-AU"/>
        </w:rPr>
        <w:t xml:space="preserve">the linkages between </w:t>
      </w:r>
      <w:r w:rsidRPr="00C226BC">
        <w:rPr>
          <w:rFonts w:cs="Arial"/>
          <w:color w:val="1A1A1A"/>
          <w:lang w:val="en-US" w:eastAsia="en-AU"/>
        </w:rPr>
        <w:t xml:space="preserve">land management </w:t>
      </w:r>
      <w:r>
        <w:rPr>
          <w:rFonts w:cs="Arial"/>
          <w:color w:val="1A1A1A"/>
          <w:lang w:val="en-US" w:eastAsia="en-AU"/>
        </w:rPr>
        <w:t xml:space="preserve">and </w:t>
      </w:r>
      <w:r w:rsidRPr="00C226BC">
        <w:rPr>
          <w:rFonts w:cs="Arial"/>
          <w:color w:val="1A1A1A"/>
          <w:lang w:val="en-US" w:eastAsia="en-AU"/>
        </w:rPr>
        <w:t>marine water quality</w:t>
      </w:r>
      <w:r>
        <w:rPr>
          <w:rFonts w:cs="Arial"/>
          <w:color w:val="1A1A1A"/>
          <w:lang w:val="en-US" w:eastAsia="en-AU"/>
        </w:rPr>
        <w:t xml:space="preserve"> by addressing several key knowledge needs.</w:t>
      </w:r>
      <w:r w:rsidRPr="00C226BC">
        <w:rPr>
          <w:rFonts w:cs="Arial"/>
          <w:color w:val="1A1A1A"/>
          <w:lang w:val="en-US" w:eastAsia="en-AU"/>
        </w:rPr>
        <w:t xml:space="preserve"> </w:t>
      </w:r>
      <w:r w:rsidR="004D2C9A">
        <w:rPr>
          <w:rFonts w:cs="Arial"/>
          <w:color w:val="1A1A1A"/>
          <w:lang w:val="en-US" w:eastAsia="en-AU"/>
        </w:rPr>
        <w:t>Further research is required on key</w:t>
      </w:r>
      <w:r>
        <w:rPr>
          <w:rFonts w:cs="Arial"/>
          <w:color w:val="1A1A1A"/>
          <w:lang w:val="en-US" w:eastAsia="en-AU"/>
        </w:rPr>
        <w:t xml:space="preserve"> biogeochemical processes</w:t>
      </w:r>
      <w:r w:rsidR="004D2C9A">
        <w:rPr>
          <w:rFonts w:cs="Arial"/>
          <w:color w:val="1A1A1A"/>
          <w:lang w:val="en-US" w:eastAsia="en-AU"/>
        </w:rPr>
        <w:t xml:space="preserve">, including the production and consumption rates of carbon, </w:t>
      </w:r>
      <w:r w:rsidRPr="00C226BC">
        <w:rPr>
          <w:rFonts w:cs="Arial"/>
          <w:color w:val="1A1A1A"/>
          <w:lang w:val="en-US" w:eastAsia="en-AU"/>
        </w:rPr>
        <w:t xml:space="preserve">nitrogen and phosphorus </w:t>
      </w:r>
      <w:r w:rsidR="004D2C9A">
        <w:rPr>
          <w:rFonts w:cs="Arial"/>
          <w:color w:val="1A1A1A"/>
          <w:lang w:val="en-US" w:eastAsia="en-AU"/>
        </w:rPr>
        <w:t>species</w:t>
      </w:r>
      <w:r w:rsidRPr="00C226BC">
        <w:rPr>
          <w:rFonts w:cs="Arial"/>
          <w:color w:val="1A1A1A"/>
          <w:lang w:val="en-US" w:eastAsia="en-AU"/>
        </w:rPr>
        <w:t xml:space="preserve">. </w:t>
      </w:r>
    </w:p>
    <w:p w14:paraId="446052EB" w14:textId="2AE831D8" w:rsidR="006B3012" w:rsidRDefault="00E5160C" w:rsidP="004329AA">
      <w:pPr>
        <w:rPr>
          <w:rFonts w:cs="Arial"/>
        </w:rPr>
      </w:pPr>
      <w:r w:rsidRPr="00C226BC">
        <w:rPr>
          <w:rFonts w:cs="Arial"/>
          <w:lang w:val="en-AU" w:eastAsia="en-AU"/>
        </w:rPr>
        <w:t xml:space="preserve">One recent study has shown that the </w:t>
      </w:r>
      <w:r w:rsidR="003B155F">
        <w:rPr>
          <w:rFonts w:cs="Arial"/>
          <w:lang w:val="en-AU" w:eastAsia="en-AU"/>
        </w:rPr>
        <w:t>Reef lagoon</w:t>
      </w:r>
      <w:r w:rsidR="003B155F" w:rsidRPr="00C226BC">
        <w:rPr>
          <w:rFonts w:cs="Arial"/>
          <w:lang w:val="en-AU" w:eastAsia="en-AU"/>
        </w:rPr>
        <w:t xml:space="preserve"> </w:t>
      </w:r>
      <w:r w:rsidRPr="00C226BC">
        <w:rPr>
          <w:rFonts w:cs="Arial"/>
          <w:lang w:val="en-AU" w:eastAsia="en-AU"/>
        </w:rPr>
        <w:t>organic nutrient</w:t>
      </w:r>
      <w:r w:rsidR="004D2C9A">
        <w:rPr>
          <w:rFonts w:cs="Arial"/>
          <w:lang w:val="en-AU" w:eastAsia="en-AU"/>
        </w:rPr>
        <w:t xml:space="preserve"> pools</w:t>
      </w:r>
      <w:r w:rsidRPr="00C226BC">
        <w:rPr>
          <w:rFonts w:cs="Arial"/>
          <w:lang w:val="en-AU" w:eastAsia="en-AU"/>
        </w:rPr>
        <w:t xml:space="preserve"> contain </w:t>
      </w:r>
      <w:r>
        <w:rPr>
          <w:rFonts w:cs="Arial"/>
          <w:lang w:val="en-AU" w:eastAsia="en-AU"/>
        </w:rPr>
        <w:t>approximately</w:t>
      </w:r>
      <w:r w:rsidRPr="00C226BC">
        <w:rPr>
          <w:rFonts w:cs="Arial"/>
          <w:lang w:val="en-AU" w:eastAsia="en-AU"/>
        </w:rPr>
        <w:t xml:space="preserve"> </w:t>
      </w:r>
      <w:r w:rsidRPr="00C226BC">
        <w:rPr>
          <w:rFonts w:cs="Arial"/>
        </w:rPr>
        <w:t>94% and 75% of the bioavailable nitrogen and phosphorus,</w:t>
      </w:r>
      <w:r>
        <w:rPr>
          <w:rFonts w:cs="Arial"/>
        </w:rPr>
        <w:t xml:space="preserve"> respectively,</w:t>
      </w:r>
      <w:r w:rsidRPr="00C226BC">
        <w:rPr>
          <w:rFonts w:cs="Arial"/>
        </w:rPr>
        <w:t xml:space="preserve"> </w:t>
      </w:r>
      <w:r w:rsidR="004D2C9A">
        <w:rPr>
          <w:rFonts w:cs="Arial"/>
        </w:rPr>
        <w:t>which deliver</w:t>
      </w:r>
      <w:r w:rsidRPr="00C226BC">
        <w:rPr>
          <w:rFonts w:cs="Arial"/>
        </w:rPr>
        <w:t xml:space="preserve"> enough nutrients to sustain phytoplankton productivity in the </w:t>
      </w:r>
      <w:r w:rsidR="003B155F">
        <w:rPr>
          <w:rFonts w:cs="Arial"/>
        </w:rPr>
        <w:t>Reef</w:t>
      </w:r>
      <w:r w:rsidR="003B155F" w:rsidRPr="00C226BC">
        <w:rPr>
          <w:rFonts w:cs="Arial"/>
        </w:rPr>
        <w:t xml:space="preserve"> </w:t>
      </w:r>
      <w:r w:rsidRPr="00C226BC">
        <w:rPr>
          <w:rFonts w:cs="Arial"/>
        </w:rPr>
        <w:t>(Lønborg et al.</w:t>
      </w:r>
      <w:r>
        <w:rPr>
          <w:rFonts w:cs="Arial"/>
        </w:rPr>
        <w:t>,</w:t>
      </w:r>
      <w:r w:rsidRPr="00C226BC">
        <w:rPr>
          <w:rFonts w:cs="Arial"/>
        </w:rPr>
        <w:t xml:space="preserve"> 2017). </w:t>
      </w:r>
      <w:r w:rsidR="004D2C9A">
        <w:rPr>
          <w:rFonts w:cs="Arial"/>
        </w:rPr>
        <w:t xml:space="preserve">Other recent work has highlighted that particulate nitrogen derived from river discharge is more bioavailable than previously thought and has potential to impact </w:t>
      </w:r>
      <w:r w:rsidR="003B155F">
        <w:rPr>
          <w:rFonts w:cs="Arial"/>
        </w:rPr>
        <w:t xml:space="preserve">Reef </w:t>
      </w:r>
      <w:r w:rsidR="004D2C9A">
        <w:rPr>
          <w:rFonts w:cs="Arial"/>
        </w:rPr>
        <w:t>water quality (Waterhouse et al., 2018)</w:t>
      </w:r>
      <w:r w:rsidR="00F143EF">
        <w:rPr>
          <w:rFonts w:cs="Arial"/>
        </w:rPr>
        <w:t>; further work on the bioavailability of particulate nutrients is needed to increase the ecological relevance of current water quality guideline values</w:t>
      </w:r>
      <w:r w:rsidR="004D2C9A">
        <w:rPr>
          <w:rFonts w:cs="Arial"/>
        </w:rPr>
        <w:t xml:space="preserve">. </w:t>
      </w:r>
    </w:p>
    <w:p w14:paraId="05F4BF57" w14:textId="45D35B51" w:rsidR="007B75AB" w:rsidRDefault="00E5160C" w:rsidP="004329AA">
      <w:pPr>
        <w:rPr>
          <w:rFonts w:cs="Arial"/>
          <w:color w:val="1A1A1A"/>
          <w:lang w:val="en-US" w:eastAsia="en-AU"/>
        </w:rPr>
      </w:pPr>
      <w:r>
        <w:rPr>
          <w:rFonts w:cs="Arial"/>
        </w:rPr>
        <w:t xml:space="preserve">This </w:t>
      </w:r>
      <w:r w:rsidR="001D0397">
        <w:rPr>
          <w:rFonts w:cs="Arial"/>
        </w:rPr>
        <w:t xml:space="preserve">work suggests </w:t>
      </w:r>
      <w:r w:rsidRPr="00C226BC">
        <w:rPr>
          <w:rFonts w:cs="Arial"/>
        </w:rPr>
        <w:t>that NO</w:t>
      </w:r>
      <w:r w:rsidRPr="00C226BC">
        <w:rPr>
          <w:rFonts w:cs="Arial"/>
          <w:vertAlign w:val="subscript"/>
        </w:rPr>
        <w:t>x</w:t>
      </w:r>
      <w:r w:rsidRPr="00C226BC">
        <w:rPr>
          <w:rFonts w:cs="Arial"/>
        </w:rPr>
        <w:t xml:space="preserve"> </w:t>
      </w:r>
      <w:r w:rsidR="001D0397">
        <w:rPr>
          <w:rFonts w:cs="Arial"/>
        </w:rPr>
        <w:t xml:space="preserve">concentration may not be a sufficiently sensitive indicator </w:t>
      </w:r>
      <w:r w:rsidRPr="00C226BC">
        <w:rPr>
          <w:rFonts w:cs="Arial"/>
        </w:rPr>
        <w:t>for nitrogen availability</w:t>
      </w:r>
      <w:r w:rsidR="001D0397">
        <w:rPr>
          <w:rFonts w:cs="Arial"/>
        </w:rPr>
        <w:t xml:space="preserve"> in the </w:t>
      </w:r>
      <w:r w:rsidR="003B155F">
        <w:rPr>
          <w:rFonts w:cs="Arial"/>
        </w:rPr>
        <w:t>Reef</w:t>
      </w:r>
      <w:r w:rsidRPr="00C226BC">
        <w:rPr>
          <w:rFonts w:cs="Arial"/>
        </w:rPr>
        <w:t xml:space="preserve">. </w:t>
      </w:r>
      <w:r w:rsidR="001D0397">
        <w:rPr>
          <w:rFonts w:cs="Arial"/>
        </w:rPr>
        <w:t xml:space="preserve">Addressing these </w:t>
      </w:r>
      <w:r w:rsidRPr="00C226BC">
        <w:rPr>
          <w:rFonts w:cs="Arial"/>
          <w:color w:val="1A1A1A"/>
          <w:lang w:val="en-US" w:eastAsia="en-AU"/>
        </w:rPr>
        <w:t xml:space="preserve">knowledge </w:t>
      </w:r>
      <w:r w:rsidR="001D0397">
        <w:rPr>
          <w:rFonts w:cs="Arial"/>
          <w:color w:val="1A1A1A"/>
          <w:lang w:val="en-US" w:eastAsia="en-AU"/>
        </w:rPr>
        <w:t xml:space="preserve">needs </w:t>
      </w:r>
      <w:r w:rsidRPr="00C226BC">
        <w:rPr>
          <w:rFonts w:cs="Arial"/>
          <w:color w:val="1A1A1A"/>
          <w:lang w:val="en-US" w:eastAsia="en-AU"/>
        </w:rPr>
        <w:t xml:space="preserve">will support policy development and provide </w:t>
      </w:r>
      <w:r>
        <w:rPr>
          <w:rFonts w:cs="Arial"/>
          <w:color w:val="1A1A1A"/>
          <w:lang w:val="en-US" w:eastAsia="en-AU"/>
        </w:rPr>
        <w:t xml:space="preserve">greater </w:t>
      </w:r>
      <w:r w:rsidRPr="00C226BC">
        <w:rPr>
          <w:rFonts w:cs="Arial"/>
          <w:color w:val="1A1A1A"/>
          <w:lang w:val="en-US" w:eastAsia="en-AU"/>
        </w:rPr>
        <w:t xml:space="preserve">confidence that management </w:t>
      </w:r>
      <w:r w:rsidR="001D0397">
        <w:rPr>
          <w:rFonts w:cs="Arial"/>
          <w:color w:val="1A1A1A"/>
          <w:lang w:val="en-US" w:eastAsia="en-AU"/>
        </w:rPr>
        <w:t xml:space="preserve">action </w:t>
      </w:r>
      <w:r w:rsidRPr="00C226BC">
        <w:rPr>
          <w:rFonts w:cs="Arial"/>
          <w:color w:val="1A1A1A"/>
          <w:lang w:val="en-US" w:eastAsia="en-AU"/>
        </w:rPr>
        <w:t xml:space="preserve">has delivered improvement in </w:t>
      </w:r>
      <w:r w:rsidR="001D0397">
        <w:rPr>
          <w:rFonts w:cs="Arial"/>
          <w:color w:val="1A1A1A"/>
          <w:lang w:val="en-US" w:eastAsia="en-AU"/>
        </w:rPr>
        <w:t xml:space="preserve">coastal </w:t>
      </w:r>
      <w:r w:rsidRPr="00C226BC">
        <w:rPr>
          <w:rFonts w:cs="Arial"/>
          <w:color w:val="1A1A1A"/>
          <w:lang w:val="en-US" w:eastAsia="en-AU"/>
        </w:rPr>
        <w:t>water quality.</w:t>
      </w:r>
    </w:p>
    <w:p w14:paraId="19546B2D" w14:textId="501240D5" w:rsidR="001B1B2A" w:rsidRDefault="001B1B2A" w:rsidP="004329AA">
      <w:pPr>
        <w:rPr>
          <w:rFonts w:cs="Arial"/>
          <w:color w:val="000000" w:themeColor="text1"/>
          <w:szCs w:val="22"/>
        </w:rPr>
        <w:sectPr w:rsidR="001B1B2A" w:rsidSect="00B52C78">
          <w:footerReference w:type="default" r:id="rId184"/>
          <w:pgSz w:w="11907" w:h="16839" w:code="9"/>
          <w:pgMar w:top="1440" w:right="1440" w:bottom="1440" w:left="1440" w:header="708" w:footer="708" w:gutter="0"/>
          <w:cols w:space="708"/>
          <w:docGrid w:linePitch="299"/>
        </w:sectPr>
      </w:pPr>
    </w:p>
    <w:p w14:paraId="2782B4EF" w14:textId="3FADD755" w:rsidR="00B71F5A" w:rsidRDefault="00B71F5A" w:rsidP="00B828FF">
      <w:pPr>
        <w:pStyle w:val="Heading2"/>
      </w:pPr>
      <w:bookmarkStart w:id="2009" w:name="_Toc516742846"/>
      <w:bookmarkStart w:id="2010" w:name="_Toc459329185"/>
      <w:bookmarkStart w:id="2011" w:name="_Toc459329544"/>
      <w:bookmarkStart w:id="2012" w:name="_Toc459329905"/>
      <w:bookmarkStart w:id="2013" w:name="_Toc459330265"/>
      <w:bookmarkStart w:id="2014" w:name="_Toc459330625"/>
      <w:bookmarkStart w:id="2015" w:name="_Toc459330985"/>
      <w:bookmarkStart w:id="2016" w:name="_Toc459331345"/>
      <w:bookmarkStart w:id="2017" w:name="_Toc459331705"/>
      <w:bookmarkStart w:id="2018" w:name="_Toc459332065"/>
      <w:bookmarkStart w:id="2019" w:name="_Toc11410783"/>
      <w:bookmarkEnd w:id="2009"/>
      <w:bookmarkEnd w:id="2010"/>
      <w:bookmarkEnd w:id="2011"/>
      <w:bookmarkEnd w:id="2012"/>
      <w:bookmarkEnd w:id="2013"/>
      <w:bookmarkEnd w:id="2014"/>
      <w:bookmarkEnd w:id="2015"/>
      <w:bookmarkEnd w:id="2016"/>
      <w:bookmarkEnd w:id="2017"/>
      <w:bookmarkEnd w:id="2018"/>
      <w:r w:rsidRPr="00301F1D">
        <w:t>Water quality and effects on marine communities</w:t>
      </w:r>
      <w:bookmarkEnd w:id="2019"/>
    </w:p>
    <w:p w14:paraId="62126D29" w14:textId="2019CE03" w:rsidR="00D33084" w:rsidRDefault="001038D8" w:rsidP="00D33084">
      <w:pPr>
        <w:rPr>
          <w:lang w:val="en-AU"/>
        </w:rPr>
      </w:pPr>
      <w:r>
        <w:rPr>
          <w:lang w:val="en-AU"/>
        </w:rPr>
        <w:t>‘</w:t>
      </w:r>
      <w:r w:rsidR="00D33084" w:rsidRPr="00161636">
        <w:rPr>
          <w:lang w:val="en-AU"/>
        </w:rPr>
        <w:t>Water quality</w:t>
      </w:r>
      <w:r>
        <w:rPr>
          <w:lang w:val="en-AU"/>
        </w:rPr>
        <w:t>’</w:t>
      </w:r>
      <w:r w:rsidR="00D33084" w:rsidRPr="00161636">
        <w:rPr>
          <w:lang w:val="en-AU"/>
        </w:rPr>
        <w:t xml:space="preserve"> </w:t>
      </w:r>
      <w:r w:rsidR="00D33084">
        <w:rPr>
          <w:lang w:val="en-AU"/>
        </w:rPr>
        <w:t>comprises the sediment, nutrient and contaminant concentrations present in a water body, and has an effect on certain physico-chemical properties such as water clarity (light attenuation). Aspects of water quality, such as nutrient concentrations, also influence key ecological processes including rates of primary productivity (especially in phytoplankton) and nutrient cycling. In addition to anthropogenic stressors, t</w:t>
      </w:r>
      <w:r w:rsidR="00D33084" w:rsidRPr="00161636">
        <w:rPr>
          <w:lang w:val="en-AU"/>
        </w:rPr>
        <w:t xml:space="preserve">he </w:t>
      </w:r>
      <w:r w:rsidR="00D33084">
        <w:rPr>
          <w:lang w:val="en-AU"/>
        </w:rPr>
        <w:t>Reef lagoon</w:t>
      </w:r>
      <w:r w:rsidR="00D33084" w:rsidRPr="00161636">
        <w:rPr>
          <w:lang w:val="en-AU"/>
        </w:rPr>
        <w:t xml:space="preserve"> is influenced by </w:t>
      </w:r>
      <w:r w:rsidR="00D33084">
        <w:rPr>
          <w:lang w:val="en-AU"/>
        </w:rPr>
        <w:t>many</w:t>
      </w:r>
      <w:r w:rsidR="00D33084" w:rsidRPr="00161636">
        <w:rPr>
          <w:lang w:val="en-AU"/>
        </w:rPr>
        <w:t xml:space="preserve"> </w:t>
      </w:r>
      <w:r w:rsidR="00D33084">
        <w:rPr>
          <w:lang w:val="en-AU"/>
        </w:rPr>
        <w:t xml:space="preserve">natural </w:t>
      </w:r>
      <w:r w:rsidR="00D33084" w:rsidRPr="00161636">
        <w:rPr>
          <w:lang w:val="en-AU"/>
        </w:rPr>
        <w:t xml:space="preserve">factors </w:t>
      </w:r>
      <w:r w:rsidR="00D33084">
        <w:rPr>
          <w:lang w:val="en-AU"/>
        </w:rPr>
        <w:t xml:space="preserve">that affect suspended nutrient and sediment concentrations </w:t>
      </w:r>
      <w:r w:rsidR="00D33084" w:rsidRPr="00161636">
        <w:rPr>
          <w:lang w:val="en-AU"/>
        </w:rPr>
        <w:t>including</w:t>
      </w:r>
      <w:r w:rsidR="00D33084">
        <w:rPr>
          <w:lang w:val="en-AU"/>
        </w:rPr>
        <w:t>: the upwelling of deeper Coral Sea waters onto the continental shelf (</w:t>
      </w:r>
      <w:r>
        <w:rPr>
          <w:lang w:val="en-AU"/>
        </w:rPr>
        <w:t xml:space="preserve">Benthuysen et al., 2016; </w:t>
      </w:r>
      <w:r w:rsidR="00D33084">
        <w:rPr>
          <w:lang w:val="en-AU"/>
        </w:rPr>
        <w:t>Furnas and Mitchell 1996,</w:t>
      </w:r>
      <w:r>
        <w:rPr>
          <w:lang w:val="en-AU"/>
        </w:rPr>
        <w:t xml:space="preserve">), </w:t>
      </w:r>
      <w:r w:rsidR="00D33084">
        <w:rPr>
          <w:lang w:val="en-AU"/>
        </w:rPr>
        <w:t>resuspension of bottom sediments by wind and waves (Orpin et al., 1999</w:t>
      </w:r>
      <w:r>
        <w:rPr>
          <w:lang w:val="en-AU"/>
        </w:rPr>
        <w:t xml:space="preserve">, </w:t>
      </w:r>
      <w:r w:rsidR="00D33084" w:rsidRPr="00161636">
        <w:rPr>
          <w:lang w:val="en-AU"/>
        </w:rPr>
        <w:t>extreme weather conditions</w:t>
      </w:r>
      <w:r w:rsidR="00D33084">
        <w:rPr>
          <w:lang w:val="en-AU"/>
        </w:rPr>
        <w:t xml:space="preserve"> such as cyclones (Dufois et al., 2017) and nitrogen fixation by cyanobacteria (Messer et al., 2017)</w:t>
      </w:r>
      <w:r w:rsidR="00D33084" w:rsidRPr="00161636">
        <w:rPr>
          <w:lang w:val="en-AU"/>
        </w:rPr>
        <w:t xml:space="preserve">. </w:t>
      </w:r>
    </w:p>
    <w:p w14:paraId="58C34CD3" w14:textId="6A490D5A" w:rsidR="00D33084" w:rsidRDefault="00D33084" w:rsidP="00D33084">
      <w:pPr>
        <w:rPr>
          <w:lang w:val="en-AU"/>
        </w:rPr>
      </w:pPr>
      <w:r>
        <w:rPr>
          <w:lang w:val="en-AU"/>
        </w:rPr>
        <w:t>Overall, l</w:t>
      </w:r>
      <w:r w:rsidRPr="008467AA">
        <w:rPr>
          <w:rFonts w:eastAsia="MS Mincho"/>
          <w:lang w:val="en-AU" w:eastAsia="ja-JP"/>
        </w:rPr>
        <w:t>and</w:t>
      </w:r>
      <w:r>
        <w:rPr>
          <w:rFonts w:eastAsia="MS Mincho"/>
          <w:lang w:val="en-AU" w:eastAsia="ja-JP"/>
        </w:rPr>
        <w:t>-derived</w:t>
      </w:r>
      <w:r w:rsidRPr="008467AA">
        <w:rPr>
          <w:rFonts w:eastAsia="MS Mincho"/>
          <w:lang w:val="en-AU" w:eastAsia="ja-JP"/>
        </w:rPr>
        <w:t xml:space="preserve"> run</w:t>
      </w:r>
      <w:r>
        <w:rPr>
          <w:rFonts w:eastAsia="MS Mincho"/>
          <w:lang w:val="en-AU" w:eastAsia="ja-JP"/>
        </w:rPr>
        <w:t>-</w:t>
      </w:r>
      <w:r w:rsidRPr="008467AA">
        <w:rPr>
          <w:rFonts w:eastAsia="MS Mincho"/>
          <w:lang w:val="en-AU" w:eastAsia="ja-JP"/>
        </w:rPr>
        <w:t xml:space="preserve">off is </w:t>
      </w:r>
      <w:r>
        <w:rPr>
          <w:rFonts w:eastAsia="MS Mincho"/>
          <w:lang w:val="en-AU" w:eastAsia="ja-JP"/>
        </w:rPr>
        <w:t xml:space="preserve">considered to be </w:t>
      </w:r>
      <w:r w:rsidRPr="008467AA">
        <w:rPr>
          <w:rFonts w:eastAsia="MS Mincho"/>
          <w:lang w:val="en-AU" w:eastAsia="ja-JP"/>
        </w:rPr>
        <w:t xml:space="preserve">the largest source of </w:t>
      </w:r>
      <w:r w:rsidR="001038D8">
        <w:rPr>
          <w:rFonts w:eastAsia="MS Mincho"/>
          <w:lang w:val="en-AU" w:eastAsia="ja-JP"/>
        </w:rPr>
        <w:t>‘</w:t>
      </w:r>
      <w:r w:rsidRPr="008467AA">
        <w:rPr>
          <w:rFonts w:eastAsia="MS Mincho"/>
          <w:lang w:val="en-AU" w:eastAsia="ja-JP"/>
        </w:rPr>
        <w:t>new</w:t>
      </w:r>
      <w:r w:rsidR="001038D8">
        <w:rPr>
          <w:rFonts w:eastAsia="MS Mincho"/>
          <w:lang w:val="en-AU" w:eastAsia="ja-JP"/>
        </w:rPr>
        <w:t>’</w:t>
      </w:r>
      <w:r w:rsidRPr="008467AA">
        <w:rPr>
          <w:rFonts w:eastAsia="MS Mincho"/>
          <w:lang w:val="en-AU" w:eastAsia="ja-JP"/>
        </w:rPr>
        <w:t xml:space="preserve"> nutrients to the inshore </w:t>
      </w:r>
      <w:r>
        <w:rPr>
          <w:rFonts w:eastAsia="MS Mincho"/>
          <w:lang w:val="en-AU" w:eastAsia="ja-JP"/>
        </w:rPr>
        <w:t>Reef</w:t>
      </w:r>
      <w:r w:rsidRPr="008467AA">
        <w:rPr>
          <w:rFonts w:eastAsia="MS Mincho"/>
          <w:lang w:val="en-AU" w:eastAsia="ja-JP"/>
        </w:rPr>
        <w:t xml:space="preserve"> (</w:t>
      </w:r>
      <w:r>
        <w:rPr>
          <w:rFonts w:eastAsia="MS Mincho"/>
          <w:lang w:val="en-AU" w:eastAsia="ja-JP"/>
        </w:rPr>
        <w:t>Bartley et al., 2017</w:t>
      </w:r>
      <w:r w:rsidR="001038D8">
        <w:rPr>
          <w:rFonts w:eastAsia="MS Mincho"/>
          <w:lang w:val="en-AU" w:eastAsia="ja-JP"/>
        </w:rPr>
        <w:t>;</w:t>
      </w:r>
      <w:r w:rsidR="001038D8" w:rsidRPr="001038D8">
        <w:rPr>
          <w:rFonts w:eastAsia="MS Mincho"/>
          <w:lang w:val="en-AU" w:eastAsia="ja-JP"/>
        </w:rPr>
        <w:t xml:space="preserve"> </w:t>
      </w:r>
      <w:r w:rsidR="001038D8" w:rsidRPr="008467AA">
        <w:rPr>
          <w:rFonts w:eastAsia="MS Mincho"/>
          <w:lang w:val="en-AU" w:eastAsia="ja-JP"/>
        </w:rPr>
        <w:t xml:space="preserve">Furnas </w:t>
      </w:r>
      <w:r w:rsidR="001038D8" w:rsidRPr="009B70CD">
        <w:rPr>
          <w:rFonts w:eastAsia="MS Mincho"/>
          <w:lang w:val="en-AU" w:eastAsia="ja-JP"/>
        </w:rPr>
        <w:t>et al.</w:t>
      </w:r>
      <w:r w:rsidR="001038D8">
        <w:rPr>
          <w:rFonts w:eastAsia="MS Mincho"/>
          <w:lang w:val="en-AU" w:eastAsia="ja-JP"/>
        </w:rPr>
        <w:t>,</w:t>
      </w:r>
      <w:r w:rsidR="001038D8" w:rsidRPr="008467AA">
        <w:rPr>
          <w:rFonts w:eastAsia="MS Mincho"/>
          <w:lang w:val="en-AU" w:eastAsia="ja-JP"/>
        </w:rPr>
        <w:t xml:space="preserve"> 2011</w:t>
      </w:r>
      <w:r w:rsidRPr="008467AA">
        <w:rPr>
          <w:rFonts w:eastAsia="MS Mincho"/>
          <w:lang w:val="en-AU" w:eastAsia="ja-JP"/>
        </w:rPr>
        <w:t>)</w:t>
      </w:r>
      <w:r>
        <w:rPr>
          <w:rFonts w:eastAsia="MS Mincho"/>
          <w:lang w:val="en-AU" w:eastAsia="ja-JP"/>
        </w:rPr>
        <w:t xml:space="preserve">. </w:t>
      </w:r>
      <w:r>
        <w:rPr>
          <w:lang w:val="en-AU"/>
        </w:rPr>
        <w:t>W</w:t>
      </w:r>
      <w:r w:rsidRPr="008467AA">
        <w:rPr>
          <w:lang w:val="en-AU"/>
        </w:rPr>
        <w:t xml:space="preserve">ater quality parameters in the </w:t>
      </w:r>
      <w:r>
        <w:rPr>
          <w:lang w:val="en-AU"/>
        </w:rPr>
        <w:t>Reef</w:t>
      </w:r>
      <w:r w:rsidRPr="008467AA">
        <w:rPr>
          <w:lang w:val="en-AU"/>
        </w:rPr>
        <w:t xml:space="preserve"> vary along cross-shelf and latitudinal gradients</w:t>
      </w:r>
      <w:r>
        <w:rPr>
          <w:lang w:val="en-AU"/>
        </w:rPr>
        <w:t>, with inshore reefs experiencing year-round elevated</w:t>
      </w:r>
      <w:r w:rsidRPr="008467AA">
        <w:rPr>
          <w:lang w:val="en-AU"/>
        </w:rPr>
        <w:t xml:space="preserve"> </w:t>
      </w:r>
      <w:r>
        <w:rPr>
          <w:lang w:val="en-AU"/>
        </w:rPr>
        <w:t xml:space="preserve">suspended sediment concentrations and (with the exception of the Cape York region) elevated </w:t>
      </w:r>
      <w:r w:rsidR="001038D8">
        <w:rPr>
          <w:lang w:val="en-AU"/>
        </w:rPr>
        <w:t>Chl-</w:t>
      </w:r>
      <w:r w:rsidR="001038D8">
        <w:rPr>
          <w:i/>
          <w:lang w:val="en-AU"/>
        </w:rPr>
        <w:t>a</w:t>
      </w:r>
      <w:r>
        <w:rPr>
          <w:lang w:val="en-AU"/>
        </w:rPr>
        <w:t xml:space="preserve"> concentrations compared to offshore reefs </w:t>
      </w:r>
      <w:r w:rsidRPr="008467AA">
        <w:rPr>
          <w:lang w:val="en-AU"/>
        </w:rPr>
        <w:t>(</w:t>
      </w:r>
      <w:r>
        <w:rPr>
          <w:lang w:val="en-AU"/>
        </w:rPr>
        <w:t>Furnas et al., 2005; Schaffelke et al., 2012</w:t>
      </w:r>
      <w:r w:rsidRPr="008467AA">
        <w:rPr>
          <w:lang w:val="en-AU"/>
        </w:rPr>
        <w:t>)</w:t>
      </w:r>
      <w:r>
        <w:rPr>
          <w:lang w:val="en-AU"/>
        </w:rPr>
        <w:t xml:space="preserve">. Reefs in the central and southern regions also experience elevated concentrations of dissolved inorganic nutrients compared to northern reefs (Furnas et al., 2005), although nutrient concentrations can show considerable </w:t>
      </w:r>
      <w:r w:rsidR="00C739E5">
        <w:rPr>
          <w:rFonts w:eastAsia="Calibri" w:cs="Arial"/>
        </w:rPr>
        <w:t>year-to-year</w:t>
      </w:r>
      <w:r>
        <w:rPr>
          <w:lang w:val="en-AU"/>
        </w:rPr>
        <w:t xml:space="preserve"> and seasonal variability (Schaffelke et al., 2012). Water quality variables in the inshore Reef are dynamic and reflect </w:t>
      </w:r>
      <w:r w:rsidRPr="008467AA">
        <w:rPr>
          <w:rFonts w:eastAsia="MS Mincho"/>
          <w:lang w:val="en-AU" w:eastAsia="ja-JP"/>
        </w:rPr>
        <w:t>diff</w:t>
      </w:r>
      <w:r>
        <w:rPr>
          <w:rFonts w:eastAsia="MS Mincho"/>
          <w:lang w:val="en-AU" w:eastAsia="ja-JP"/>
        </w:rPr>
        <w:t xml:space="preserve">erences in inputs, transport, and </w:t>
      </w:r>
      <w:r>
        <w:rPr>
          <w:lang w:val="en-AU"/>
        </w:rPr>
        <w:t>many simultaneous biological and chemical processes</w:t>
      </w:r>
      <w:r>
        <w:rPr>
          <w:rFonts w:eastAsia="MS Mincho"/>
          <w:lang w:val="en-AU" w:eastAsia="ja-JP"/>
        </w:rPr>
        <w:t xml:space="preserve">. </w:t>
      </w:r>
    </w:p>
    <w:p w14:paraId="5C6408E4" w14:textId="0F9213BC" w:rsidR="00B71F5A" w:rsidRDefault="00B71F5A" w:rsidP="00B71F5A">
      <w:pPr>
        <w:rPr>
          <w:lang w:val="en-AU"/>
        </w:rPr>
      </w:pPr>
      <w:r w:rsidRPr="00842CA3">
        <w:rPr>
          <w:lang w:val="en-AU"/>
        </w:rPr>
        <w:t>Thirty</w:t>
      </w:r>
      <w:r>
        <w:rPr>
          <w:lang w:val="en-AU"/>
        </w:rPr>
        <w:t xml:space="preserve">-five </w:t>
      </w:r>
      <w:r w:rsidRPr="00842CA3">
        <w:rPr>
          <w:lang w:val="en-AU"/>
        </w:rPr>
        <w:t xml:space="preserve">major rivers drain into the </w:t>
      </w:r>
      <w:r w:rsidR="003B155F">
        <w:rPr>
          <w:lang w:val="en-AU"/>
        </w:rPr>
        <w:t xml:space="preserve">Reef </w:t>
      </w:r>
      <w:r>
        <w:rPr>
          <w:lang w:val="en-AU"/>
        </w:rPr>
        <w:t xml:space="preserve">lagoon, and the average annual export of </w:t>
      </w:r>
      <w:r w:rsidRPr="008467AA">
        <w:rPr>
          <w:lang w:val="en-AU"/>
        </w:rPr>
        <w:t>sediment</w:t>
      </w:r>
      <w:r>
        <w:rPr>
          <w:lang w:val="en-AU"/>
        </w:rPr>
        <w:t>s,</w:t>
      </w:r>
      <w:r w:rsidRPr="008467AA">
        <w:rPr>
          <w:lang w:val="en-AU"/>
        </w:rPr>
        <w:t xml:space="preserve"> nutrient</w:t>
      </w:r>
      <w:r>
        <w:rPr>
          <w:lang w:val="en-AU"/>
        </w:rPr>
        <w:t>s, and herbicides</w:t>
      </w:r>
      <w:r w:rsidRPr="008467AA">
        <w:rPr>
          <w:lang w:val="en-AU"/>
        </w:rPr>
        <w:t xml:space="preserve"> </w:t>
      </w:r>
      <w:r>
        <w:rPr>
          <w:lang w:val="en-AU"/>
        </w:rPr>
        <w:t>from these catchments to the coastal zone has</w:t>
      </w:r>
      <w:r w:rsidRPr="008467AA">
        <w:rPr>
          <w:lang w:val="en-AU"/>
        </w:rPr>
        <w:t xml:space="preserve"> increased </w:t>
      </w:r>
      <w:r>
        <w:rPr>
          <w:lang w:val="en-AU"/>
        </w:rPr>
        <w:t xml:space="preserve">more than 5-fold </w:t>
      </w:r>
      <w:r w:rsidRPr="008467AA">
        <w:rPr>
          <w:lang w:val="en-AU"/>
        </w:rPr>
        <w:t xml:space="preserve">since European settlement (Kroon </w:t>
      </w:r>
      <w:r w:rsidRPr="009B70CD">
        <w:rPr>
          <w:lang w:val="en-AU"/>
        </w:rPr>
        <w:t>et al.</w:t>
      </w:r>
      <w:r>
        <w:rPr>
          <w:lang w:val="en-AU"/>
        </w:rPr>
        <w:t>,</w:t>
      </w:r>
      <w:r w:rsidRPr="008467AA">
        <w:rPr>
          <w:lang w:val="en-AU"/>
        </w:rPr>
        <w:t xml:space="preserve"> 2012)</w:t>
      </w:r>
      <w:r>
        <w:rPr>
          <w:lang w:val="en-AU"/>
        </w:rPr>
        <w:t>. River loading has large spatial and temporal variation, with the contribution of individual rivers differing substantially along the coast (Wolff et al., 2018) and during periods of high rainfall and monsoonal flood events (Devlin and Schaffelke 2009; Schroeder et al., 2012)</w:t>
      </w:r>
      <w:r w:rsidRPr="008467AA">
        <w:rPr>
          <w:lang w:val="en-AU"/>
        </w:rPr>
        <w:t xml:space="preserve">. </w:t>
      </w:r>
    </w:p>
    <w:p w14:paraId="281971D3" w14:textId="48990E51" w:rsidR="00D33084" w:rsidRDefault="00D33084" w:rsidP="00B71F5A">
      <w:pPr>
        <w:rPr>
          <w:lang w:val="en-AU"/>
        </w:rPr>
      </w:pPr>
      <w:r w:rsidRPr="00612FD7">
        <w:rPr>
          <w:lang w:val="en-AU"/>
        </w:rPr>
        <w:t xml:space="preserve">Local environmental conditions, such as water quality, influence the benthic communities </w:t>
      </w:r>
      <w:r>
        <w:rPr>
          <w:lang w:val="en-AU"/>
        </w:rPr>
        <w:t xml:space="preserve">including seagrasses and corals </w:t>
      </w:r>
      <w:r w:rsidRPr="00612FD7">
        <w:rPr>
          <w:lang w:val="en-AU"/>
        </w:rPr>
        <w:t xml:space="preserve">found </w:t>
      </w:r>
      <w:r>
        <w:rPr>
          <w:lang w:val="en-AU"/>
        </w:rPr>
        <w:t>i</w:t>
      </w:r>
      <w:r w:rsidRPr="00612FD7">
        <w:rPr>
          <w:lang w:val="en-AU"/>
        </w:rPr>
        <w:t xml:space="preserve">n coastal and inshore </w:t>
      </w:r>
      <w:r>
        <w:rPr>
          <w:lang w:val="en-AU"/>
        </w:rPr>
        <w:t>waters</w:t>
      </w:r>
      <w:r w:rsidRPr="00612FD7">
        <w:rPr>
          <w:lang w:val="en-AU"/>
        </w:rPr>
        <w:t xml:space="preserve"> of the </w:t>
      </w:r>
      <w:r>
        <w:rPr>
          <w:lang w:val="en-AU"/>
        </w:rPr>
        <w:t>Reef</w:t>
      </w:r>
      <w:r w:rsidRPr="00612FD7">
        <w:rPr>
          <w:lang w:val="en-AU"/>
        </w:rPr>
        <w:t xml:space="preserve">. Collectively, </w:t>
      </w:r>
      <w:r>
        <w:rPr>
          <w:lang w:val="en-AU"/>
        </w:rPr>
        <w:t>inshore coral</w:t>
      </w:r>
      <w:r w:rsidRPr="00612FD7">
        <w:rPr>
          <w:lang w:val="en-AU"/>
        </w:rPr>
        <w:t xml:space="preserve"> reefs differ markedly from those found in clearer, offshore waters (e.g. Done, 1982; Wismer et al., 2009). </w:t>
      </w:r>
      <w:r w:rsidRPr="00612FD7" w:rsidDel="00A45D48">
        <w:rPr>
          <w:lang w:val="en-AU"/>
        </w:rPr>
        <w:t>The premise underpinning</w:t>
      </w:r>
      <w:r>
        <w:rPr>
          <w:lang w:val="en-AU"/>
        </w:rPr>
        <w:t xml:space="preserve"> the</w:t>
      </w:r>
      <w:r w:rsidRPr="00612FD7" w:rsidDel="00A45D48">
        <w:rPr>
          <w:lang w:val="en-AU"/>
        </w:rPr>
        <w:t xml:space="preserve"> Reef</w:t>
      </w:r>
      <w:r w:rsidRPr="00612FD7">
        <w:rPr>
          <w:lang w:val="en-AU"/>
        </w:rPr>
        <w:t xml:space="preserve"> 2050</w:t>
      </w:r>
      <w:r w:rsidRPr="00612FD7" w:rsidDel="00A45D48">
        <w:rPr>
          <w:lang w:val="en-AU"/>
        </w:rPr>
        <w:t xml:space="preserve"> Plan is that loads </w:t>
      </w:r>
      <w:r>
        <w:rPr>
          <w:lang w:val="en-AU"/>
        </w:rPr>
        <w:t xml:space="preserve">of nutrients, sediments and pesticides </w:t>
      </w:r>
      <w:r w:rsidRPr="00612FD7" w:rsidDel="00A45D48">
        <w:rPr>
          <w:lang w:val="en-AU"/>
        </w:rPr>
        <w:t>delivered by rivers suppress ecological resilience.</w:t>
      </w:r>
      <w:r w:rsidRPr="00612FD7">
        <w:rPr>
          <w:lang w:val="en-AU"/>
        </w:rPr>
        <w:t xml:space="preserve"> </w:t>
      </w:r>
      <w:r>
        <w:rPr>
          <w:lang w:val="en-AU"/>
        </w:rPr>
        <w:t>A review of the effects of water quality on seagrass and coral communities can be found in the MMP reports specific to ecological monitoring (McKenzie et al., 2017; Thompson et al., 2017).</w:t>
      </w:r>
    </w:p>
    <w:p w14:paraId="3B8C4098" w14:textId="77777777" w:rsidR="00B71F5A" w:rsidRPr="0056162F" w:rsidRDefault="00B71F5A" w:rsidP="00B71F5A">
      <w:pPr>
        <w:rPr>
          <w:rFonts w:cs="Arial"/>
          <w:lang w:val="en-AU"/>
        </w:rPr>
      </w:pPr>
      <w:r w:rsidRPr="008B452D">
        <w:t xml:space="preserve">The </w:t>
      </w:r>
      <w:r w:rsidRPr="008B452D">
        <w:rPr>
          <w:i/>
        </w:rPr>
        <w:t>2017 Scientific Consensus Statement: A synthesis of the science of land-based water quality impacts on the Great Barrier Re</w:t>
      </w:r>
      <w:r w:rsidRPr="008B452D">
        <w:t>ef conc</w:t>
      </w:r>
      <w:r>
        <w:t>l</w:t>
      </w:r>
      <w:r w:rsidRPr="008B452D">
        <w:t xml:space="preserve">uded that: </w:t>
      </w:r>
      <w:r>
        <w:t>‘</w:t>
      </w:r>
      <w:r w:rsidRPr="008B452D">
        <w:t>Key Great Barrier Reef ecosystems continue to be in poor condition. This is largely due to the collective impact of land runoff associated with past and ongoing catchment development, coastal development activities, extreme weather events and climate change impacts such as the 2016 and 2017 coral bleaching events</w:t>
      </w:r>
      <w:r>
        <w:t>..</w:t>
      </w:r>
      <w:r w:rsidRPr="008B452D">
        <w:t>.</w:t>
      </w:r>
      <w:r>
        <w:t>’.</w:t>
      </w:r>
      <w:r w:rsidRPr="008B452D">
        <w:t xml:space="preserve"> Furthermore, </w:t>
      </w:r>
      <w:r>
        <w:t>‘</w:t>
      </w:r>
      <w:r w:rsidRPr="008B452D">
        <w:t>the decline of marine water quality associated with land</w:t>
      </w:r>
      <w:r>
        <w:t>-</w:t>
      </w:r>
      <w:r w:rsidRPr="008B452D">
        <w:t>based run-off from the adjacent catchments is a major cause of the current poor state of many of the coastal and marine ecosystems of the Great Barrier Reef. Water quality improvement has an important role in ecosystem resilience</w:t>
      </w:r>
      <w:r>
        <w:t xml:space="preserve">’ </w:t>
      </w:r>
      <w:r w:rsidRPr="008B452D">
        <w:t>(Waterhouse et al., 2017c).</w:t>
      </w:r>
    </w:p>
    <w:p w14:paraId="0E96CB08" w14:textId="77777777" w:rsidR="00B71F5A" w:rsidRDefault="00B71F5A" w:rsidP="00B828FF">
      <w:pPr>
        <w:pStyle w:val="Heading2"/>
      </w:pPr>
      <w:bookmarkStart w:id="2020" w:name="_Toc11410784"/>
      <w:r w:rsidRPr="00301F1D">
        <w:t>Management response</w:t>
      </w:r>
      <w:bookmarkEnd w:id="2020"/>
    </w:p>
    <w:p w14:paraId="49F7B425" w14:textId="176B3642" w:rsidR="00B71F5A" w:rsidRPr="000D3BD4" w:rsidRDefault="00B71F5A" w:rsidP="00B71F5A">
      <w:pPr>
        <w:rPr>
          <w:lang w:val="en-AU"/>
        </w:rPr>
      </w:pPr>
      <w:r w:rsidRPr="008467AA">
        <w:rPr>
          <w:lang w:val="en-AU"/>
        </w:rPr>
        <w:t>Concern about the effects of land</w:t>
      </w:r>
      <w:r>
        <w:rPr>
          <w:lang w:val="en-AU"/>
        </w:rPr>
        <w:t>-based</w:t>
      </w:r>
      <w:r w:rsidRPr="008467AA">
        <w:rPr>
          <w:lang w:val="en-AU"/>
        </w:rPr>
        <w:t xml:space="preserve"> run</w:t>
      </w:r>
      <w:r>
        <w:rPr>
          <w:lang w:val="en-AU"/>
        </w:rPr>
        <w:t>-</w:t>
      </w:r>
      <w:r w:rsidRPr="008467AA">
        <w:rPr>
          <w:lang w:val="en-AU"/>
        </w:rPr>
        <w:t xml:space="preserve">off </w:t>
      </w:r>
      <w:r>
        <w:rPr>
          <w:lang w:val="en-AU"/>
        </w:rPr>
        <w:t xml:space="preserve">first </w:t>
      </w:r>
      <w:r w:rsidRPr="008467AA">
        <w:rPr>
          <w:lang w:val="en-AU"/>
        </w:rPr>
        <w:t>triggered the Australian and Queensland g</w:t>
      </w:r>
      <w:r>
        <w:rPr>
          <w:lang w:val="en-AU"/>
        </w:rPr>
        <w:t xml:space="preserve">overnments to </w:t>
      </w:r>
      <w:r w:rsidRPr="008467AA">
        <w:rPr>
          <w:lang w:val="en-AU"/>
        </w:rPr>
        <w:t>formulat</w:t>
      </w:r>
      <w:r>
        <w:rPr>
          <w:lang w:val="en-AU"/>
        </w:rPr>
        <w:t>e</w:t>
      </w:r>
      <w:r w:rsidRPr="008467AA">
        <w:rPr>
          <w:lang w:val="en-AU"/>
        </w:rPr>
        <w:t xml:space="preserve"> the Reef </w:t>
      </w:r>
      <w:r>
        <w:rPr>
          <w:lang w:val="en-AU"/>
        </w:rPr>
        <w:t xml:space="preserve">Water Quality Protection </w:t>
      </w:r>
      <w:r w:rsidRPr="008467AA">
        <w:rPr>
          <w:lang w:val="en-AU"/>
        </w:rPr>
        <w:t>Plan</w:t>
      </w:r>
      <w:r>
        <w:rPr>
          <w:lang w:val="en-AU"/>
        </w:rPr>
        <w:t xml:space="preserve"> </w:t>
      </w:r>
      <w:r w:rsidRPr="008467AA">
        <w:rPr>
          <w:lang w:val="en-AU"/>
        </w:rPr>
        <w:t xml:space="preserve">for catchments adjacent to the </w:t>
      </w:r>
      <w:r w:rsidR="003B155F">
        <w:rPr>
          <w:lang w:val="en-AU"/>
        </w:rPr>
        <w:t xml:space="preserve">Reef </w:t>
      </w:r>
      <w:r>
        <w:rPr>
          <w:lang w:val="en-AU"/>
        </w:rPr>
        <w:t xml:space="preserve">in 2003 (Anon, 2003). </w:t>
      </w:r>
      <w:r w:rsidRPr="000D3BD4">
        <w:rPr>
          <w:lang w:val="en-AU"/>
        </w:rPr>
        <w:t xml:space="preserve">In 2015, the Australian and Queensland governments released the </w:t>
      </w:r>
      <w:r w:rsidRPr="007E0128">
        <w:rPr>
          <w:i/>
          <w:lang w:val="en-AU"/>
        </w:rPr>
        <w:t>Reef 2050 Long-Term Sustainability Plan</w:t>
      </w:r>
      <w:r w:rsidRPr="000D3BD4">
        <w:rPr>
          <w:lang w:val="en-AU"/>
        </w:rPr>
        <w:t xml:space="preserve"> (Reef 2050 Plan) (Commonwealth of Australia, 2015). The Reef 2050 Plan identifies seven themes (ecosystem health, biodiversity, heritage, water quality, community benefits, economic benefits and governance) for managing the Great Barrier Reef World Heritage Area. The </w:t>
      </w:r>
      <w:hyperlink r:id="rId185" w:history="1">
        <w:r w:rsidRPr="00B23B73">
          <w:rPr>
            <w:i/>
            <w:lang w:val="en-AU"/>
          </w:rPr>
          <w:t>Reef 2050 Water Quality Improvement Plan 2017-2022</w:t>
        </w:r>
      </w:hyperlink>
      <w:r w:rsidRPr="000D3BD4">
        <w:rPr>
          <w:lang w:val="en-AU"/>
        </w:rPr>
        <w:t xml:space="preserve"> (Reef 2050 WQIP) (Queensland and Australian government, 2018) delivers the water quality theme within the Reef 2050 Plan. The plan is a joint commitment of the Australian and Queensland governments and identifies actions that will help minimise the risk to the </w:t>
      </w:r>
      <w:r w:rsidR="003B155F">
        <w:rPr>
          <w:lang w:val="en-AU"/>
        </w:rPr>
        <w:t>Reef</w:t>
      </w:r>
      <w:r w:rsidR="003B155F" w:rsidRPr="000D3BD4">
        <w:rPr>
          <w:lang w:val="en-AU"/>
        </w:rPr>
        <w:t xml:space="preserve"> </w:t>
      </w:r>
      <w:r w:rsidRPr="000D3BD4">
        <w:rPr>
          <w:lang w:val="en-AU"/>
        </w:rPr>
        <w:t xml:space="preserve">from a decline in the quality of water entering the </w:t>
      </w:r>
      <w:r w:rsidR="003B155F">
        <w:rPr>
          <w:lang w:val="en-AU"/>
        </w:rPr>
        <w:t xml:space="preserve">Reef lagoon </w:t>
      </w:r>
      <w:r>
        <w:rPr>
          <w:lang w:val="en-AU"/>
        </w:rPr>
        <w:t xml:space="preserve">from its </w:t>
      </w:r>
      <w:r w:rsidRPr="000D3BD4">
        <w:rPr>
          <w:lang w:val="en-AU"/>
        </w:rPr>
        <w:t>adjacent catchments. It builds on three previous iterations of the Reef Water Quality Protection Plan (2003, 2009 and 2013). The long</w:t>
      </w:r>
      <w:r>
        <w:rPr>
          <w:lang w:val="en-AU"/>
        </w:rPr>
        <w:t>-</w:t>
      </w:r>
      <w:r w:rsidRPr="000D3BD4">
        <w:rPr>
          <w:lang w:val="en-AU"/>
        </w:rPr>
        <w:t>term (2050) outcome for the plan is that ‘</w:t>
      </w:r>
      <w:r w:rsidRPr="00A05A16">
        <w:rPr>
          <w:i/>
          <w:lang w:val="en-AU"/>
        </w:rPr>
        <w:t>Good water quality sustains the outstanding universal value of the Great Barrier Reef, builds resilience, improves ecosystem health and benefits communities</w:t>
      </w:r>
      <w:r w:rsidRPr="000D3BD4">
        <w:rPr>
          <w:lang w:val="en-AU"/>
        </w:rPr>
        <w:t>’.</w:t>
      </w:r>
    </w:p>
    <w:p w14:paraId="3EC6B8CC" w14:textId="55D85DB3" w:rsidR="00B71F5A" w:rsidRPr="008467AA" w:rsidRDefault="00B71F5A" w:rsidP="00B71F5A">
      <w:pPr>
        <w:rPr>
          <w:lang w:val="en-AU"/>
        </w:rPr>
      </w:pPr>
      <w:r w:rsidRPr="008467AA">
        <w:rPr>
          <w:lang w:val="en-AU"/>
        </w:rPr>
        <w:t xml:space="preserve">The actions </w:t>
      </w:r>
      <w:r>
        <w:rPr>
          <w:lang w:val="en-AU"/>
        </w:rPr>
        <w:t>in the</w:t>
      </w:r>
      <w:r w:rsidRPr="008467AA">
        <w:rPr>
          <w:lang w:val="en-AU"/>
        </w:rPr>
        <w:t xml:space="preserve"> Reef 2050 </w:t>
      </w:r>
      <w:r>
        <w:rPr>
          <w:lang w:val="en-AU"/>
        </w:rPr>
        <w:t>WQIP support the implementation of i</w:t>
      </w:r>
      <w:r w:rsidRPr="008467AA">
        <w:rPr>
          <w:lang w:val="en-AU"/>
        </w:rPr>
        <w:t>mprove</w:t>
      </w:r>
      <w:r>
        <w:rPr>
          <w:lang w:val="en-AU"/>
        </w:rPr>
        <w:t>d</w:t>
      </w:r>
      <w:r w:rsidRPr="008467AA">
        <w:rPr>
          <w:lang w:val="en-AU"/>
        </w:rPr>
        <w:t xml:space="preserve"> land management practices </w:t>
      </w:r>
      <w:r>
        <w:rPr>
          <w:lang w:val="en-AU"/>
        </w:rPr>
        <w:t xml:space="preserve">in </w:t>
      </w:r>
      <w:r w:rsidR="008A09E3">
        <w:rPr>
          <w:lang w:val="en-AU"/>
        </w:rPr>
        <w:t>Reef</w:t>
      </w:r>
      <w:r>
        <w:rPr>
          <w:lang w:val="en-AU"/>
        </w:rPr>
        <w:t xml:space="preserve"> catchments </w:t>
      </w:r>
      <w:r w:rsidRPr="008467AA">
        <w:rPr>
          <w:lang w:val="en-AU"/>
        </w:rPr>
        <w:t xml:space="preserve">that are expected to result in measurable </w:t>
      </w:r>
      <w:r>
        <w:rPr>
          <w:lang w:val="en-AU"/>
        </w:rPr>
        <w:t>improvements</w:t>
      </w:r>
      <w:r w:rsidRPr="008467AA">
        <w:rPr>
          <w:lang w:val="en-AU"/>
        </w:rPr>
        <w:t xml:space="preserve"> in the downstream water quality of creeks and rivers. These actions should, with time, also lead to improved water quality in the inshore </w:t>
      </w:r>
      <w:r w:rsidR="008A09E3">
        <w:rPr>
          <w:lang w:val="en-AU"/>
        </w:rPr>
        <w:t>Reef</w:t>
      </w:r>
      <w:r>
        <w:rPr>
          <w:lang w:val="en-AU"/>
        </w:rPr>
        <w:t xml:space="preserve">, </w:t>
      </w:r>
      <w:r w:rsidR="005F7049">
        <w:rPr>
          <w:lang w:val="en-AU"/>
        </w:rPr>
        <w:t>al</w:t>
      </w:r>
      <w:r>
        <w:rPr>
          <w:lang w:val="en-AU"/>
        </w:rPr>
        <w:t>though system-scale changes may occur on decadal time-scales (Lefcheck et al., 2018)</w:t>
      </w:r>
      <w:r w:rsidRPr="008467AA">
        <w:rPr>
          <w:lang w:val="en-AU"/>
        </w:rPr>
        <w:t xml:space="preserve">. </w:t>
      </w:r>
      <w:r>
        <w:rPr>
          <w:lang w:val="en-AU"/>
        </w:rPr>
        <w:t>R</w:t>
      </w:r>
      <w:r w:rsidRPr="008467AA">
        <w:rPr>
          <w:lang w:val="en-AU"/>
        </w:rPr>
        <w:t xml:space="preserve">ecent assessments question whether these actions will be sufficient to ensure the resilience of the </w:t>
      </w:r>
      <w:r w:rsidR="008A09E3">
        <w:rPr>
          <w:lang w:val="en-AU"/>
        </w:rPr>
        <w:t>Reef</w:t>
      </w:r>
      <w:r w:rsidR="008A09E3" w:rsidRPr="008467AA">
        <w:rPr>
          <w:lang w:val="en-AU"/>
        </w:rPr>
        <w:t xml:space="preserve"> </w:t>
      </w:r>
      <w:r w:rsidRPr="008467AA">
        <w:rPr>
          <w:lang w:val="en-AU"/>
        </w:rPr>
        <w:t>ecos</w:t>
      </w:r>
      <w:r>
        <w:rPr>
          <w:lang w:val="en-AU"/>
        </w:rPr>
        <w:t>ystems into the future (</w:t>
      </w:r>
      <w:r w:rsidRPr="00AE0EF3">
        <w:rPr>
          <w:lang w:val="en-AU"/>
        </w:rPr>
        <w:t>Bartley et al., 2014;</w:t>
      </w:r>
      <w:r>
        <w:rPr>
          <w:lang w:val="en-AU"/>
        </w:rPr>
        <w:t xml:space="preserve"> </w:t>
      </w:r>
      <w:r w:rsidRPr="00AE0EF3">
        <w:rPr>
          <w:lang w:val="en-AU"/>
        </w:rPr>
        <w:t>Kroon et al., 2014</w:t>
      </w:r>
      <w:r>
        <w:rPr>
          <w:lang w:val="en-AU"/>
        </w:rPr>
        <w:t>; Kroon et al., 2016</w:t>
      </w:r>
      <w:r w:rsidRPr="00662A7A">
        <w:rPr>
          <w:lang w:val="en-AU"/>
        </w:rPr>
        <w:t>)</w:t>
      </w:r>
      <w:r w:rsidRPr="00662A7A">
        <w:rPr>
          <w:b/>
          <w:lang w:val="en-AU"/>
        </w:rPr>
        <w:t xml:space="preserve"> </w:t>
      </w:r>
      <w:r>
        <w:rPr>
          <w:lang w:val="en-AU"/>
        </w:rPr>
        <w:t>and suggest that additional options involving system restoration may be required (Waterhouse et al., 2017c).</w:t>
      </w:r>
    </w:p>
    <w:p w14:paraId="68AC3D47" w14:textId="6A874092" w:rsidR="00B71F5A" w:rsidRDefault="00B71F5A" w:rsidP="00B71F5A">
      <w:pPr>
        <w:rPr>
          <w:lang w:val="en-AU"/>
        </w:rPr>
      </w:pPr>
      <w:r>
        <w:rPr>
          <w:lang w:val="en-AU"/>
        </w:rPr>
        <w:t xml:space="preserve">The </w:t>
      </w:r>
      <w:r w:rsidRPr="00842CA3">
        <w:rPr>
          <w:i/>
          <w:lang w:val="en-AU"/>
        </w:rPr>
        <w:t>Paddock to Reef Integrated Monitoring, Modelling and Reporting Program</w:t>
      </w:r>
      <w:r>
        <w:rPr>
          <w:lang w:val="en-AU"/>
        </w:rPr>
        <w:t xml:space="preserve"> (Paddock to Reef program)</w:t>
      </w:r>
      <w:r w:rsidRPr="008467AA">
        <w:rPr>
          <w:lang w:val="en-AU"/>
        </w:rPr>
        <w:t xml:space="preserve"> </w:t>
      </w:r>
      <w:r>
        <w:rPr>
          <w:lang w:val="en-AU"/>
        </w:rPr>
        <w:t xml:space="preserve">serves as a framework </w:t>
      </w:r>
      <w:r w:rsidRPr="008467AA">
        <w:rPr>
          <w:lang w:val="en-AU"/>
        </w:rPr>
        <w:t xml:space="preserve">to </w:t>
      </w:r>
      <w:r>
        <w:rPr>
          <w:lang w:val="en-AU"/>
        </w:rPr>
        <w:t>evaluate and report progress on Reef 2050 WQIP targets</w:t>
      </w:r>
      <w:r w:rsidRPr="008467AA">
        <w:rPr>
          <w:lang w:val="en-AU"/>
        </w:rPr>
        <w:t xml:space="preserve">. The MMP is an integral part of this </w:t>
      </w:r>
      <w:r>
        <w:rPr>
          <w:lang w:val="en-AU"/>
        </w:rPr>
        <w:t>overarching program, and</w:t>
      </w:r>
      <w:r w:rsidRPr="008467AA">
        <w:rPr>
          <w:lang w:val="en-AU"/>
        </w:rPr>
        <w:t xml:space="preserve"> provid</w:t>
      </w:r>
      <w:r>
        <w:rPr>
          <w:lang w:val="en-AU"/>
        </w:rPr>
        <w:t>es</w:t>
      </w:r>
      <w:r w:rsidRPr="008467AA">
        <w:rPr>
          <w:lang w:val="en-AU"/>
        </w:rPr>
        <w:t xml:space="preserve"> physico</w:t>
      </w:r>
      <w:r>
        <w:rPr>
          <w:lang w:val="en-AU"/>
        </w:rPr>
        <w:t>-</w:t>
      </w:r>
      <w:r w:rsidRPr="008467AA">
        <w:rPr>
          <w:lang w:val="en-AU"/>
        </w:rPr>
        <w:t xml:space="preserve">chemical and </w:t>
      </w:r>
      <w:r>
        <w:rPr>
          <w:lang w:val="en-AU"/>
        </w:rPr>
        <w:t>ecological</w:t>
      </w:r>
      <w:r w:rsidRPr="008467AA">
        <w:rPr>
          <w:lang w:val="en-AU"/>
        </w:rPr>
        <w:t xml:space="preserve"> data to </w:t>
      </w:r>
      <w:r>
        <w:rPr>
          <w:lang w:val="en-AU"/>
        </w:rPr>
        <w:t xml:space="preserve">measure the condition and trend of </w:t>
      </w:r>
      <w:r w:rsidR="008A09E3">
        <w:rPr>
          <w:lang w:val="en-AU"/>
        </w:rPr>
        <w:t xml:space="preserve">Reef </w:t>
      </w:r>
      <w:r>
        <w:rPr>
          <w:lang w:val="en-AU"/>
        </w:rPr>
        <w:t>inshore water quality and ecosystems</w:t>
      </w:r>
      <w:r w:rsidRPr="008467AA">
        <w:rPr>
          <w:lang w:val="en-AU"/>
        </w:rPr>
        <w:t>.</w:t>
      </w:r>
      <w:r>
        <w:rPr>
          <w:lang w:val="en-AU"/>
        </w:rPr>
        <w:t xml:space="preserve"> The Paddock to Reef program was reviewed and updated in 2018 with the design extended to 2022. </w:t>
      </w:r>
      <w:r w:rsidRPr="00A24D56">
        <w:rPr>
          <w:lang w:val="en-AU"/>
        </w:rPr>
        <w:t xml:space="preserve">The revised scope of the program aligns with the expanded scope of the Reef 2050 WQIP and is complementary to and supportive of the Reef 2050 Plan, regional water quality improvement plans and the associated monitoring and reporting programs i.e. the Reef 2050 Integrated Monitoring and Reporting Program (RIMReP) and Regional Report Cards. </w:t>
      </w:r>
    </w:p>
    <w:p w14:paraId="70D85AE0" w14:textId="6CC6E3AB" w:rsidR="005138B1" w:rsidRDefault="005138B1" w:rsidP="005138B1">
      <w:r w:rsidRPr="00397DA7">
        <w:t xml:space="preserve">Sustained improvements in the marine water quality of the inshore </w:t>
      </w:r>
      <w:r w:rsidR="008A09E3">
        <w:t>Reef</w:t>
      </w:r>
      <w:r w:rsidR="008A09E3" w:rsidRPr="00397DA7">
        <w:t xml:space="preserve"> </w:t>
      </w:r>
      <w:r w:rsidRPr="00397DA7">
        <w:t>have not yet been observed in the MMP water quality program</w:t>
      </w:r>
      <w:r>
        <w:t>.</w:t>
      </w:r>
      <w:r w:rsidRPr="00397DA7">
        <w:t xml:space="preserve"> </w:t>
      </w:r>
      <w:r>
        <w:t>T</w:t>
      </w:r>
      <w:r w:rsidRPr="00397DA7">
        <w:t xml:space="preserve">he complexity of the relationship between </w:t>
      </w:r>
      <w:r w:rsidRPr="006549D2">
        <w:t>land-</w:t>
      </w:r>
      <w:r w:rsidRPr="00397DA7">
        <w:t xml:space="preserve">based runoff and </w:t>
      </w:r>
      <w:r w:rsidRPr="00397DA7">
        <w:rPr>
          <w:color w:val="000000" w:themeColor="text1"/>
        </w:rPr>
        <w:t xml:space="preserve">water quality, </w:t>
      </w:r>
      <w:r>
        <w:rPr>
          <w:color w:val="000000" w:themeColor="text1"/>
        </w:rPr>
        <w:t xml:space="preserve">the influence of interannual variability, the progress of changed management practice adoption </w:t>
      </w:r>
      <w:r w:rsidRPr="00397DA7">
        <w:rPr>
          <w:color w:val="000000" w:themeColor="text1"/>
        </w:rPr>
        <w:t>and the expected slow response timeframe</w:t>
      </w:r>
      <w:r>
        <w:rPr>
          <w:color w:val="000000" w:themeColor="text1"/>
        </w:rPr>
        <w:t>s</w:t>
      </w:r>
      <w:r w:rsidRPr="00397DA7">
        <w:rPr>
          <w:color w:val="000000" w:themeColor="text1"/>
        </w:rPr>
        <w:t xml:space="preserve"> between land</w:t>
      </w:r>
      <w:r>
        <w:rPr>
          <w:color w:val="000000" w:themeColor="text1"/>
        </w:rPr>
        <w:t>-</w:t>
      </w:r>
      <w:r w:rsidRPr="00397DA7">
        <w:rPr>
          <w:color w:val="000000" w:themeColor="text1"/>
        </w:rPr>
        <w:t>based changes and marine water quality</w:t>
      </w:r>
      <w:r>
        <w:rPr>
          <w:color w:val="000000" w:themeColor="text1"/>
        </w:rPr>
        <w:t xml:space="preserve"> all contribute to </w:t>
      </w:r>
      <w:r w:rsidR="005F7049">
        <w:rPr>
          <w:color w:val="000000" w:themeColor="text1"/>
        </w:rPr>
        <w:t xml:space="preserve">this </w:t>
      </w:r>
      <w:r>
        <w:rPr>
          <w:color w:val="000000" w:themeColor="text1"/>
        </w:rPr>
        <w:t>lack of observed change</w:t>
      </w:r>
      <w:r w:rsidRPr="00397DA7">
        <w:rPr>
          <w:color w:val="000000" w:themeColor="text1"/>
        </w:rPr>
        <w:t>.</w:t>
      </w:r>
      <w:r w:rsidRPr="00397DA7">
        <w:t xml:space="preserve"> </w:t>
      </w:r>
    </w:p>
    <w:p w14:paraId="449D59D4" w14:textId="5E5569D1" w:rsidR="00612BEC" w:rsidRDefault="005138B1" w:rsidP="00702E8C">
      <w:pPr>
        <w:rPr>
          <w:color w:val="000000" w:themeColor="text1"/>
          <w:lang w:val="en-AU"/>
        </w:rPr>
        <w:sectPr w:rsidR="00612BEC">
          <w:headerReference w:type="even" r:id="rId186"/>
          <w:footerReference w:type="even" r:id="rId187"/>
          <w:footerReference w:type="default" r:id="rId188"/>
          <w:headerReference w:type="first" r:id="rId189"/>
          <w:footerReference w:type="first" r:id="rId190"/>
          <w:pgSz w:w="11906" w:h="16838"/>
          <w:pgMar w:top="1440" w:right="1440" w:bottom="1440" w:left="1440" w:header="708" w:footer="708" w:gutter="0"/>
          <w:cols w:space="708"/>
          <w:docGrid w:linePitch="360"/>
        </w:sectPr>
      </w:pPr>
      <w:r w:rsidRPr="00397DA7">
        <w:rPr>
          <w:color w:val="000000" w:themeColor="text1"/>
        </w:rPr>
        <w:t xml:space="preserve">Continued water quality monitoring and modelling of the </w:t>
      </w:r>
      <w:r w:rsidR="008A09E3">
        <w:rPr>
          <w:color w:val="000000" w:themeColor="text1"/>
        </w:rPr>
        <w:t>Reef</w:t>
      </w:r>
      <w:r w:rsidR="008A09E3" w:rsidRPr="00397DA7">
        <w:rPr>
          <w:color w:val="000000" w:themeColor="text1"/>
        </w:rPr>
        <w:t xml:space="preserve"> </w:t>
      </w:r>
      <w:r w:rsidRPr="00397DA7">
        <w:rPr>
          <w:color w:val="000000" w:themeColor="text1"/>
        </w:rPr>
        <w:t xml:space="preserve">lagoon will be fundamental to </w:t>
      </w:r>
      <w:r>
        <w:rPr>
          <w:color w:val="000000" w:themeColor="text1"/>
        </w:rPr>
        <w:t>detecting</w:t>
      </w:r>
      <w:r w:rsidRPr="00397DA7">
        <w:rPr>
          <w:color w:val="000000" w:themeColor="text1"/>
        </w:rPr>
        <w:t xml:space="preserve"> and track</w:t>
      </w:r>
      <w:r>
        <w:rPr>
          <w:color w:val="000000" w:themeColor="text1"/>
        </w:rPr>
        <w:t>ing</w:t>
      </w:r>
      <w:r w:rsidRPr="00397DA7">
        <w:rPr>
          <w:color w:val="000000" w:themeColor="text1"/>
        </w:rPr>
        <w:t xml:space="preserve"> changes in response to management actions and interventions.</w:t>
      </w:r>
      <w:r w:rsidR="00702E8C">
        <w:rPr>
          <w:color w:val="000000" w:themeColor="text1"/>
        </w:rPr>
        <w:t xml:space="preserve"> </w:t>
      </w:r>
      <w:r w:rsidR="00702E8C" w:rsidRPr="00397DA7">
        <w:rPr>
          <w:color w:val="000000" w:themeColor="text1"/>
          <w:lang w:val="en-AU"/>
        </w:rPr>
        <w:t xml:space="preserve">It is still </w:t>
      </w:r>
      <w:r w:rsidR="00702E8C">
        <w:rPr>
          <w:color w:val="000000" w:themeColor="text1"/>
          <w:lang w:val="en-AU"/>
        </w:rPr>
        <w:t>desirable to</w:t>
      </w:r>
      <w:r w:rsidR="00702E8C" w:rsidRPr="00397DA7">
        <w:rPr>
          <w:color w:val="000000" w:themeColor="text1"/>
          <w:lang w:val="en-AU"/>
        </w:rPr>
        <w:t xml:space="preserve"> resume</w:t>
      </w:r>
      <w:r w:rsidR="00702E8C">
        <w:rPr>
          <w:color w:val="000000" w:themeColor="text1"/>
          <w:lang w:val="en-AU"/>
        </w:rPr>
        <w:t xml:space="preserve"> monitoring</w:t>
      </w:r>
      <w:r w:rsidR="00702E8C" w:rsidRPr="00397DA7">
        <w:rPr>
          <w:color w:val="000000" w:themeColor="text1"/>
          <w:lang w:val="en-AU"/>
        </w:rPr>
        <w:t xml:space="preserve"> in the Fitzroy region and commence </w:t>
      </w:r>
      <w:r w:rsidR="00901DE2">
        <w:rPr>
          <w:color w:val="000000" w:themeColor="text1"/>
          <w:lang w:val="en-AU"/>
        </w:rPr>
        <w:t>Burnett-Mary</w:t>
      </w:r>
      <w:r w:rsidR="00702E8C" w:rsidRPr="00397DA7">
        <w:rPr>
          <w:color w:val="000000" w:themeColor="text1"/>
          <w:lang w:val="en-AU"/>
        </w:rPr>
        <w:t xml:space="preserve"> region </w:t>
      </w:r>
      <w:r w:rsidR="00702E8C">
        <w:rPr>
          <w:color w:val="000000" w:themeColor="text1"/>
          <w:lang w:val="en-AU"/>
        </w:rPr>
        <w:t xml:space="preserve">monitoring </w:t>
      </w:r>
      <w:r w:rsidR="00702E8C" w:rsidRPr="00397DA7">
        <w:rPr>
          <w:color w:val="000000" w:themeColor="text1"/>
          <w:lang w:val="en-AU"/>
        </w:rPr>
        <w:t xml:space="preserve">to provide greater data coverage across the </w:t>
      </w:r>
      <w:r w:rsidR="008A09E3">
        <w:rPr>
          <w:color w:val="000000" w:themeColor="text1"/>
          <w:lang w:val="en-AU"/>
        </w:rPr>
        <w:t>Reef lagoon</w:t>
      </w:r>
    </w:p>
    <w:p w14:paraId="79181341" w14:textId="638BF700" w:rsidR="00413F7C" w:rsidRPr="002E141C" w:rsidRDefault="00200E06" w:rsidP="006F4C41">
      <w:pPr>
        <w:pStyle w:val="Heading1"/>
      </w:pPr>
      <w:bookmarkStart w:id="2021" w:name="_Toc11410785"/>
      <w:r>
        <w:t>C</w:t>
      </w:r>
      <w:r w:rsidR="00413F7C" w:rsidRPr="002E141C">
        <w:t>onclusions</w:t>
      </w:r>
      <w:bookmarkEnd w:id="2021"/>
    </w:p>
    <w:p w14:paraId="5970776A" w14:textId="410E4AFF" w:rsidR="00413F7C" w:rsidRDefault="00413F7C" w:rsidP="00413F7C">
      <w:pPr>
        <w:rPr>
          <w:rFonts w:cs="Arial"/>
          <w:lang w:val="en-AU"/>
        </w:rPr>
      </w:pPr>
      <w:r w:rsidRPr="008467AA">
        <w:rPr>
          <w:lang w:val="en-AU"/>
        </w:rPr>
        <w:t xml:space="preserve">In this report, spatial and temporal trends of water quality indicators in the </w:t>
      </w:r>
      <w:r w:rsidR="008A09E3">
        <w:rPr>
          <w:lang w:val="en-AU"/>
        </w:rPr>
        <w:t xml:space="preserve">Reef </w:t>
      </w:r>
      <w:r>
        <w:rPr>
          <w:lang w:val="en-AU"/>
        </w:rPr>
        <w:t>have been provided for four focus areas</w:t>
      </w:r>
      <w:r w:rsidRPr="008467AA">
        <w:rPr>
          <w:lang w:val="en-AU"/>
        </w:rPr>
        <w:t xml:space="preserve">. </w:t>
      </w:r>
      <w:r>
        <w:t xml:space="preserve">Changes to the MMP sampling design post-2015 (more sites, more sampling during the west season and new site locations further inshore) allow improved characterisation of wet season conditions and water quality in the inshore </w:t>
      </w:r>
      <w:r w:rsidR="008A09E3">
        <w:t>Reef</w:t>
      </w:r>
      <w:r>
        <w:t xml:space="preserve">. However, these changes make direct comparisons between current and historical (pre-2015) monitoring results difficult for all focus regions except the Barron Daintree (where sampling was not changed). </w:t>
      </w:r>
    </w:p>
    <w:p w14:paraId="4AA1F5A0" w14:textId="0DC94DC5" w:rsidR="00413F7C" w:rsidRDefault="00413F7C" w:rsidP="00413F7C">
      <w:r>
        <w:t>Results in focus areas showed</w:t>
      </w:r>
      <w:r w:rsidRPr="00397DA7">
        <w:t xml:space="preserve"> variable responses to the relatively </w:t>
      </w:r>
      <w:r>
        <w:t>average</w:t>
      </w:r>
      <w:r w:rsidRPr="00397DA7">
        <w:t xml:space="preserve"> river discharges and end-of-catchment pollutant loads in 2017</w:t>
      </w:r>
      <w:r w:rsidRPr="00397DA7">
        <w:rPr>
          <w:color w:val="000000" w:themeColor="text1"/>
          <w:szCs w:val="22"/>
          <w:lang w:val="en-AU"/>
        </w:rPr>
        <w:t>–</w:t>
      </w:r>
      <w:r w:rsidRPr="00397DA7">
        <w:t xml:space="preserve">18. </w:t>
      </w:r>
      <w:r>
        <w:t xml:space="preserve">The river flow across all basins of the </w:t>
      </w:r>
      <w:r w:rsidR="008A09E3">
        <w:t xml:space="preserve">Reef </w:t>
      </w:r>
      <w:r>
        <w:t>during the 2017</w:t>
      </w:r>
      <w:r w:rsidR="00563E61" w:rsidRPr="00397DA7">
        <w:rPr>
          <w:color w:val="000000" w:themeColor="text1"/>
          <w:szCs w:val="22"/>
          <w:lang w:val="en-AU"/>
        </w:rPr>
        <w:t>–</w:t>
      </w:r>
      <w:r>
        <w:t>18 wet season was close to the long-term median. A number of the Cape York, Wet Tropics</w:t>
      </w:r>
      <w:r w:rsidRPr="00D567A5">
        <w:t xml:space="preserve"> </w:t>
      </w:r>
      <w:r>
        <w:t xml:space="preserve">and Burdekin region rivers had annual discharge up to 1.5 times above their long-term median flow. These influences are reflected in regional variability in the wet season conditions. More unusually, the </w:t>
      </w:r>
      <w:r w:rsidR="00901DE2">
        <w:t>Burnett-Mary</w:t>
      </w:r>
      <w:r>
        <w:t xml:space="preserve"> region rivers had significant discharges in October 2017</w:t>
      </w:r>
      <w:r w:rsidR="00563E61">
        <w:t>,</w:t>
      </w:r>
      <w:r>
        <w:t xml:space="preserve"> which were up to three times the long-term median. These events were outside the assessment period for the wet season mapping products. </w:t>
      </w:r>
    </w:p>
    <w:p w14:paraId="4258C5FB" w14:textId="77777777" w:rsidR="00413F7C" w:rsidRDefault="00413F7C" w:rsidP="00413F7C">
      <w:r>
        <w:t xml:space="preserve">Monitoring showed that long-term water quality has: </w:t>
      </w:r>
    </w:p>
    <w:p w14:paraId="62AFF344" w14:textId="50DD79FD" w:rsidR="00413F7C" w:rsidRDefault="00413F7C" w:rsidP="00C83B6E">
      <w:pPr>
        <w:pStyle w:val="ListParagraph"/>
        <w:numPr>
          <w:ilvl w:val="0"/>
          <w:numId w:val="51"/>
        </w:numPr>
        <w:ind w:left="851" w:hanging="284"/>
      </w:pPr>
      <w:r>
        <w:t xml:space="preserve">declined in parts of the Wet Tropics region but remains </w:t>
      </w:r>
      <w:r w:rsidR="00563E61">
        <w:t>‘</w:t>
      </w:r>
      <w:r w:rsidR="00200E06">
        <w:t>good</w:t>
      </w:r>
      <w:r w:rsidR="00563E61">
        <w:t>’</w:t>
      </w:r>
      <w:r w:rsidR="00200E06">
        <w:t xml:space="preserve"> </w:t>
      </w:r>
      <w:r>
        <w:t>overall</w:t>
      </w:r>
    </w:p>
    <w:p w14:paraId="131463AE" w14:textId="4B2B3D59" w:rsidR="00413F7C" w:rsidRDefault="00413F7C" w:rsidP="00C83B6E">
      <w:pPr>
        <w:pStyle w:val="ListParagraph"/>
        <w:numPr>
          <w:ilvl w:val="0"/>
          <w:numId w:val="51"/>
        </w:numPr>
        <w:ind w:left="851" w:hanging="284"/>
      </w:pPr>
      <w:r>
        <w:t xml:space="preserve">remained stable in the Burdekin </w:t>
      </w:r>
      <w:r w:rsidR="0052031B">
        <w:t xml:space="preserve">region </w:t>
      </w:r>
      <w:r>
        <w:t xml:space="preserve">and is currently considered </w:t>
      </w:r>
      <w:r w:rsidR="00563E61">
        <w:t>‘</w:t>
      </w:r>
      <w:r w:rsidR="00200E06">
        <w:t>good</w:t>
      </w:r>
      <w:r w:rsidR="00563E61">
        <w:t>’</w:t>
      </w:r>
    </w:p>
    <w:p w14:paraId="1040B3E0" w14:textId="7EB9460B" w:rsidR="00413F7C" w:rsidRDefault="00413F7C" w:rsidP="00C83B6E">
      <w:pPr>
        <w:pStyle w:val="ListParagraph"/>
        <w:numPr>
          <w:ilvl w:val="0"/>
          <w:numId w:val="51"/>
        </w:numPr>
        <w:ind w:left="851" w:hanging="284"/>
      </w:pPr>
      <w:r>
        <w:t xml:space="preserve">declined for the </w:t>
      </w:r>
      <w:r w:rsidR="00901DE2">
        <w:t xml:space="preserve">Mackay-Whitsunday </w:t>
      </w:r>
      <w:r>
        <w:t>region over time and is currently considered</w:t>
      </w:r>
      <w:r w:rsidR="00563E61">
        <w:t xml:space="preserve"> ‘</w:t>
      </w:r>
      <w:r w:rsidR="00200E06">
        <w:t>moderate</w:t>
      </w:r>
      <w:r w:rsidR="00563E61">
        <w:t>’</w:t>
      </w:r>
      <w:r>
        <w:t xml:space="preserve">. </w:t>
      </w:r>
    </w:p>
    <w:p w14:paraId="1D414B8E" w14:textId="71B4A183" w:rsidR="00413F7C" w:rsidRDefault="00413F7C" w:rsidP="00413F7C">
      <w:r>
        <w:t>The annual condition version of the WQ Index can now be calculated to communicate inshore water quality conditions each year. This annual Index is more responsive to the effect of local pressures such as river discharge on water quality</w:t>
      </w:r>
      <w:r w:rsidRPr="00C226BC">
        <w:rPr>
          <w:rFonts w:cs="Arial"/>
          <w:lang w:val="en-AU"/>
        </w:rPr>
        <w:t xml:space="preserve">. </w:t>
      </w:r>
      <w:r>
        <w:t>Th</w:t>
      </w:r>
      <w:r w:rsidR="00E109AB">
        <w:t xml:space="preserve">is </w:t>
      </w:r>
      <w:r>
        <w:t xml:space="preserve">Index showed that inshore water quality was: </w:t>
      </w:r>
    </w:p>
    <w:p w14:paraId="6CFC3C62" w14:textId="7ACE5EDA" w:rsidR="00413F7C" w:rsidRDefault="00413F7C" w:rsidP="00C83B6E">
      <w:pPr>
        <w:pStyle w:val="ListParagraph"/>
        <w:numPr>
          <w:ilvl w:val="0"/>
          <w:numId w:val="52"/>
        </w:numPr>
        <w:ind w:left="851" w:hanging="284"/>
      </w:pPr>
      <w:r>
        <w:t xml:space="preserve">generally </w:t>
      </w:r>
      <w:r w:rsidR="00563E61">
        <w:t>‘</w:t>
      </w:r>
      <w:r w:rsidR="00200E06">
        <w:t>poor</w:t>
      </w:r>
      <w:r w:rsidR="00563E61">
        <w:t>’</w:t>
      </w:r>
      <w:r w:rsidR="00200E06">
        <w:t xml:space="preserve"> </w:t>
      </w:r>
      <w:r>
        <w:t>this year in the Wet Tropics and Burdekin regions, which was likely related to river discharge above or close to the long-term median in these regions</w:t>
      </w:r>
    </w:p>
    <w:p w14:paraId="23A5657A" w14:textId="24C11F24" w:rsidR="00413F7C" w:rsidRPr="00F52A01" w:rsidRDefault="00563E61" w:rsidP="00C83B6E">
      <w:pPr>
        <w:pStyle w:val="ListParagraph"/>
        <w:numPr>
          <w:ilvl w:val="0"/>
          <w:numId w:val="52"/>
        </w:numPr>
        <w:ind w:left="851" w:hanging="284"/>
        <w:rPr>
          <w:color w:val="000000" w:themeColor="text1"/>
          <w:lang w:val="en-AU"/>
        </w:rPr>
      </w:pPr>
      <w:r>
        <w:t>‘</w:t>
      </w:r>
      <w:r w:rsidR="00413F7C">
        <w:t>moderate</w:t>
      </w:r>
      <w:r>
        <w:t>’</w:t>
      </w:r>
      <w:r w:rsidR="00413F7C">
        <w:t xml:space="preserve"> in the </w:t>
      </w:r>
      <w:r w:rsidR="00901DE2">
        <w:t xml:space="preserve">Mackay-Whitsunday </w:t>
      </w:r>
      <w:r w:rsidR="00413F7C">
        <w:t xml:space="preserve">region having increased from a </w:t>
      </w:r>
      <w:r>
        <w:t>‘</w:t>
      </w:r>
      <w:r w:rsidR="00413F7C">
        <w:t xml:space="preserve">very </w:t>
      </w:r>
      <w:r w:rsidR="00200E06">
        <w:t>poor</w:t>
      </w:r>
      <w:r>
        <w:t>’</w:t>
      </w:r>
      <w:r w:rsidR="00200E06">
        <w:t xml:space="preserve"> </w:t>
      </w:r>
      <w:r w:rsidR="00413F7C">
        <w:t>condition in 2016</w:t>
      </w:r>
      <w:r w:rsidRPr="00397DA7">
        <w:rPr>
          <w:color w:val="000000" w:themeColor="text1"/>
          <w:szCs w:val="22"/>
          <w:lang w:val="en-AU"/>
        </w:rPr>
        <w:t>–</w:t>
      </w:r>
      <w:r w:rsidR="00413F7C">
        <w:t xml:space="preserve">17, which was likely related to this year’s drier-than-average wet season following last year’s wetter-than-average wet season. </w:t>
      </w:r>
    </w:p>
    <w:p w14:paraId="1B32C620" w14:textId="77777777" w:rsidR="00413F7C" w:rsidRDefault="00413F7C" w:rsidP="00413F7C">
      <w:pPr>
        <w:rPr>
          <w:color w:val="000000" w:themeColor="text1"/>
          <w:lang w:val="en-AU"/>
        </w:rPr>
      </w:pPr>
      <w:r>
        <w:rPr>
          <w:color w:val="000000" w:themeColor="text1"/>
          <w:lang w:val="en-AU"/>
        </w:rPr>
        <w:t>Overall trends in some water quality variables have been detected in most regions, including:</w:t>
      </w:r>
    </w:p>
    <w:p w14:paraId="05E77413" w14:textId="00D4E5C1" w:rsidR="00413F7C" w:rsidRPr="00096235" w:rsidRDefault="00413F7C" w:rsidP="00C83B6E">
      <w:pPr>
        <w:pStyle w:val="ListParagraph"/>
        <w:numPr>
          <w:ilvl w:val="0"/>
          <w:numId w:val="38"/>
        </w:numPr>
        <w:ind w:left="851" w:hanging="284"/>
        <w:rPr>
          <w:color w:val="000000" w:themeColor="text1"/>
          <w:lang w:val="en-AU"/>
        </w:rPr>
      </w:pPr>
      <w:r w:rsidRPr="00096235">
        <w:rPr>
          <w:color w:val="000000" w:themeColor="text1"/>
          <w:lang w:val="en-AU"/>
        </w:rPr>
        <w:t xml:space="preserve">increasing concentrations of </w:t>
      </w:r>
      <w:r w:rsidR="00563E61">
        <w:rPr>
          <w:color w:val="000000" w:themeColor="text1"/>
          <w:lang w:val="en-AU"/>
        </w:rPr>
        <w:t>PP</w:t>
      </w:r>
      <w:r w:rsidRPr="00096235">
        <w:rPr>
          <w:color w:val="000000" w:themeColor="text1"/>
          <w:lang w:val="en-AU"/>
        </w:rPr>
        <w:t xml:space="preserve">, </w:t>
      </w:r>
      <w:r w:rsidR="00563E61">
        <w:rPr>
          <w:color w:val="000000" w:themeColor="text1"/>
          <w:lang w:val="en-AU"/>
        </w:rPr>
        <w:t>DOC</w:t>
      </w:r>
      <w:r w:rsidRPr="00096235">
        <w:rPr>
          <w:color w:val="000000" w:themeColor="text1"/>
          <w:lang w:val="en-AU"/>
        </w:rPr>
        <w:t xml:space="preserve"> and </w:t>
      </w:r>
      <w:r w:rsidR="00563E61">
        <w:rPr>
          <w:color w:val="000000" w:themeColor="text1"/>
          <w:lang w:val="en-AU"/>
        </w:rPr>
        <w:t>POC</w:t>
      </w:r>
    </w:p>
    <w:p w14:paraId="1B5CA418" w14:textId="4D5FFD73" w:rsidR="00413F7C" w:rsidRPr="00096235" w:rsidRDefault="00E109AB" w:rsidP="00C83B6E">
      <w:pPr>
        <w:pStyle w:val="ListParagraph"/>
        <w:numPr>
          <w:ilvl w:val="0"/>
          <w:numId w:val="38"/>
        </w:numPr>
        <w:ind w:left="851" w:hanging="284"/>
        <w:rPr>
          <w:color w:val="000000" w:themeColor="text1"/>
          <w:lang w:val="en-AU"/>
        </w:rPr>
      </w:pPr>
      <w:r>
        <w:rPr>
          <w:color w:val="000000" w:themeColor="text1"/>
          <w:lang w:val="en-AU"/>
        </w:rPr>
        <w:t>m</w:t>
      </w:r>
      <w:r w:rsidRPr="00096235">
        <w:rPr>
          <w:color w:val="000000" w:themeColor="text1"/>
          <w:lang w:val="en-AU"/>
        </w:rPr>
        <w:t xml:space="preserve">ean </w:t>
      </w:r>
      <w:r w:rsidR="00413F7C" w:rsidRPr="00096235">
        <w:rPr>
          <w:color w:val="000000" w:themeColor="text1"/>
          <w:lang w:val="en-AU"/>
        </w:rPr>
        <w:t>concentrations of Chl-</w:t>
      </w:r>
      <w:r w:rsidR="00413F7C" w:rsidRPr="00096235">
        <w:rPr>
          <w:i/>
          <w:color w:val="000000" w:themeColor="text1"/>
          <w:lang w:val="en-AU"/>
        </w:rPr>
        <w:t>a</w:t>
      </w:r>
      <w:r w:rsidR="00413F7C" w:rsidRPr="00096235">
        <w:rPr>
          <w:color w:val="000000" w:themeColor="text1"/>
          <w:lang w:val="en-AU"/>
        </w:rPr>
        <w:t>, TSS and NO</w:t>
      </w:r>
      <w:r w:rsidR="00413F7C" w:rsidRPr="00096235">
        <w:rPr>
          <w:color w:val="000000" w:themeColor="text1"/>
          <w:vertAlign w:val="subscript"/>
          <w:lang w:val="en-AU"/>
        </w:rPr>
        <w:t>x</w:t>
      </w:r>
      <w:r w:rsidR="00413F7C" w:rsidRPr="00096235">
        <w:rPr>
          <w:color w:val="000000" w:themeColor="text1"/>
          <w:lang w:val="en-AU"/>
        </w:rPr>
        <w:t xml:space="preserve"> close to </w:t>
      </w:r>
      <w:r w:rsidR="00563E61">
        <w:rPr>
          <w:color w:val="000000" w:themeColor="text1"/>
          <w:lang w:val="en-AU"/>
        </w:rPr>
        <w:t>GVs</w:t>
      </w:r>
    </w:p>
    <w:p w14:paraId="1815CFF8" w14:textId="47BBA406" w:rsidR="00413F7C" w:rsidRPr="00563E61" w:rsidRDefault="00E109AB" w:rsidP="00C83B6E">
      <w:pPr>
        <w:pStyle w:val="ListParagraph"/>
        <w:numPr>
          <w:ilvl w:val="0"/>
          <w:numId w:val="38"/>
        </w:numPr>
        <w:ind w:left="851" w:hanging="284"/>
        <w:rPr>
          <w:lang w:val="en-AU"/>
        </w:rPr>
      </w:pPr>
      <w:r>
        <w:rPr>
          <w:color w:val="000000" w:themeColor="text1"/>
          <w:lang w:val="en-AU"/>
        </w:rPr>
        <w:t xml:space="preserve">declining </w:t>
      </w:r>
      <w:r w:rsidR="00413F7C" w:rsidRPr="00096235">
        <w:rPr>
          <w:color w:val="000000" w:themeColor="text1"/>
          <w:lang w:val="en-AU"/>
        </w:rPr>
        <w:t xml:space="preserve">Secchi depth (i.e. water clarity </w:t>
      </w:r>
      <w:r>
        <w:rPr>
          <w:color w:val="000000" w:themeColor="text1"/>
          <w:lang w:val="en-AU"/>
        </w:rPr>
        <w:t>is decreasing</w:t>
      </w:r>
      <w:r w:rsidR="00413F7C" w:rsidRPr="00096235">
        <w:rPr>
          <w:color w:val="000000" w:themeColor="text1"/>
          <w:lang w:val="en-AU"/>
        </w:rPr>
        <w:t xml:space="preserve">) across the inshore </w:t>
      </w:r>
      <w:r w:rsidR="008A09E3">
        <w:rPr>
          <w:color w:val="000000" w:themeColor="text1"/>
          <w:lang w:val="en-AU"/>
        </w:rPr>
        <w:t>Reef</w:t>
      </w:r>
      <w:r>
        <w:rPr>
          <w:color w:val="000000" w:themeColor="text1"/>
          <w:lang w:val="en-AU"/>
        </w:rPr>
        <w:t>, which</w:t>
      </w:r>
      <w:r w:rsidR="00413F7C" w:rsidRPr="00096235">
        <w:rPr>
          <w:color w:val="000000" w:themeColor="text1"/>
          <w:lang w:val="en-AU"/>
        </w:rPr>
        <w:t xml:space="preserve"> is </w:t>
      </w:r>
      <w:r w:rsidR="00200E06">
        <w:rPr>
          <w:color w:val="000000" w:themeColor="text1"/>
          <w:lang w:val="en-AU"/>
        </w:rPr>
        <w:t>not meeting</w:t>
      </w:r>
      <w:r w:rsidR="00200E06" w:rsidRPr="00096235">
        <w:rPr>
          <w:color w:val="000000" w:themeColor="text1"/>
          <w:lang w:val="en-AU"/>
        </w:rPr>
        <w:t xml:space="preserve"> </w:t>
      </w:r>
      <w:r w:rsidR="00413F7C" w:rsidRPr="00096235">
        <w:rPr>
          <w:color w:val="000000" w:themeColor="text1"/>
          <w:lang w:val="en-AU"/>
        </w:rPr>
        <w:t xml:space="preserve">water quality </w:t>
      </w:r>
      <w:r w:rsidR="00563E61">
        <w:rPr>
          <w:color w:val="000000" w:themeColor="text1"/>
          <w:lang w:val="en-AU"/>
        </w:rPr>
        <w:t>GVs</w:t>
      </w:r>
      <w:r w:rsidR="00413F7C" w:rsidRPr="00096235">
        <w:rPr>
          <w:color w:val="000000" w:themeColor="text1"/>
          <w:lang w:val="en-AU"/>
        </w:rPr>
        <w:t xml:space="preserve">. </w:t>
      </w:r>
    </w:p>
    <w:p w14:paraId="17D8143E" w14:textId="06B38468" w:rsidR="00413F7C" w:rsidRPr="006B09C0" w:rsidRDefault="00413F7C" w:rsidP="00413F7C">
      <w:pPr>
        <w:rPr>
          <w:color w:val="000000" w:themeColor="text1"/>
        </w:rPr>
      </w:pPr>
      <w:r w:rsidRPr="006B09C0">
        <w:rPr>
          <w:rFonts w:cs="Arial"/>
          <w:szCs w:val="22"/>
          <w:lang w:val="en-AU" w:eastAsia="en-AU"/>
        </w:rPr>
        <w:t xml:space="preserve">The main findings for each </w:t>
      </w:r>
      <w:r w:rsidR="00DB1350">
        <w:rPr>
          <w:rFonts w:cs="Arial"/>
          <w:szCs w:val="22"/>
          <w:lang w:val="en-AU" w:eastAsia="en-AU"/>
        </w:rPr>
        <w:t>focus</w:t>
      </w:r>
      <w:r w:rsidR="00DB1350" w:rsidRPr="006B09C0">
        <w:rPr>
          <w:rFonts w:cs="Arial"/>
          <w:szCs w:val="22"/>
          <w:lang w:val="en-AU" w:eastAsia="en-AU"/>
        </w:rPr>
        <w:t xml:space="preserve"> </w:t>
      </w:r>
      <w:r w:rsidRPr="006B09C0">
        <w:rPr>
          <w:rFonts w:cs="Arial"/>
          <w:szCs w:val="22"/>
          <w:lang w:val="en-AU" w:eastAsia="en-AU"/>
        </w:rPr>
        <w:t>region are highlighted below.</w:t>
      </w:r>
      <w:r w:rsidRPr="006B09C0">
        <w:t xml:space="preserve"> </w:t>
      </w:r>
    </w:p>
    <w:p w14:paraId="578D5C5F" w14:textId="77777777" w:rsidR="00413F7C" w:rsidRDefault="00413F7C" w:rsidP="00B828FF">
      <w:pPr>
        <w:pStyle w:val="Heading2"/>
        <w:numPr>
          <w:ilvl w:val="1"/>
          <w:numId w:val="88"/>
        </w:numPr>
      </w:pPr>
      <w:bookmarkStart w:id="2022" w:name="_Toc11410786"/>
      <w:r>
        <w:t>Cape York</w:t>
      </w:r>
      <w:bookmarkEnd w:id="2022"/>
    </w:p>
    <w:p w14:paraId="3C48F863" w14:textId="30E64FC5" w:rsidR="00413F7C" w:rsidRPr="00126B57" w:rsidRDefault="00413F7C" w:rsidP="00413F7C">
      <w:r w:rsidRPr="00126B57">
        <w:t xml:space="preserve">As this was </w:t>
      </w:r>
      <w:r w:rsidR="00563E61">
        <w:t xml:space="preserve">only </w:t>
      </w:r>
      <w:r w:rsidRPr="00126B57">
        <w:t xml:space="preserve">the </w:t>
      </w:r>
      <w:r>
        <w:t>second</w:t>
      </w:r>
      <w:r w:rsidRPr="00126B57">
        <w:t xml:space="preserve"> year of sampling in the Cape York region under the MMP, no long-term trends could be evaluated. Samples from the Endeavour Basin, Normanby Basin, Pascoe River and Stewart River sub-regions were collected between November 2017 and June 2018.  </w:t>
      </w:r>
    </w:p>
    <w:p w14:paraId="566DCCF9" w14:textId="11F3FADC" w:rsidR="00413F7C" w:rsidRDefault="00413F7C" w:rsidP="00413F7C">
      <w:r w:rsidRPr="00126B57">
        <w:t>During the 2017</w:t>
      </w:r>
      <w:r w:rsidR="00563E61" w:rsidRPr="00397DA7">
        <w:rPr>
          <w:color w:val="000000" w:themeColor="text1"/>
          <w:szCs w:val="22"/>
          <w:lang w:val="en-AU"/>
        </w:rPr>
        <w:t>–</w:t>
      </w:r>
      <w:r w:rsidRPr="00126B57">
        <w:t>18 wet season, discharge from the Cape York sub-regions w</w:t>
      </w:r>
      <w:r w:rsidR="00A64D9F">
        <w:t>as</w:t>
      </w:r>
      <w:r w:rsidRPr="00126B57">
        <w:t xml:space="preserve"> slightly above the long-term median discharge. </w:t>
      </w:r>
      <w:r>
        <w:t>Peak discharge from flood events was generally below average for each sub-region; however</w:t>
      </w:r>
      <w:r w:rsidR="00A64D9F">
        <w:t>,</w:t>
      </w:r>
      <w:r>
        <w:t xml:space="preserve"> regular rainfall and freshwater flooding impacted water quality at sites close to the river mouths on most wet season sampling dates. </w:t>
      </w:r>
    </w:p>
    <w:p w14:paraId="10360E13" w14:textId="4F8BEF42" w:rsidR="00413F7C" w:rsidRDefault="00413F7C" w:rsidP="00C83B6E">
      <w:pPr>
        <w:pStyle w:val="ListParagraph"/>
        <w:numPr>
          <w:ilvl w:val="0"/>
          <w:numId w:val="57"/>
        </w:numPr>
        <w:ind w:left="851" w:hanging="284"/>
      </w:pPr>
      <w:r w:rsidRPr="00EF26B7">
        <w:t xml:space="preserve">TSS concentrations were highest in the enclosed coastal zone for all subregions. Secchi depth increased with distance from river mouths both under ambient and event sampling regimes. </w:t>
      </w:r>
    </w:p>
    <w:p w14:paraId="04C6B09E" w14:textId="6C342767" w:rsidR="00413F7C" w:rsidRDefault="00413F7C" w:rsidP="00C83B6E">
      <w:pPr>
        <w:pStyle w:val="ListParagraph"/>
        <w:numPr>
          <w:ilvl w:val="0"/>
          <w:numId w:val="57"/>
        </w:numPr>
        <w:ind w:left="851" w:hanging="284"/>
      </w:pPr>
      <w:r>
        <w:t xml:space="preserve">For the </w:t>
      </w:r>
      <w:r>
        <w:rPr>
          <w:rFonts w:cs="Arial"/>
          <w:szCs w:val="22"/>
          <w:lang w:val="en-AU"/>
        </w:rPr>
        <w:t>Normanby transect, clear reductions were observed in</w:t>
      </w:r>
      <w:r w:rsidRPr="00DF3373">
        <w:rPr>
          <w:rFonts w:cs="Arial"/>
          <w:szCs w:val="22"/>
          <w:lang w:val="en-AU"/>
        </w:rPr>
        <w:t xml:space="preserve"> NH</w:t>
      </w:r>
      <w:r w:rsidRPr="003748EC">
        <w:rPr>
          <w:rFonts w:cs="Arial"/>
          <w:szCs w:val="22"/>
          <w:vertAlign w:val="subscript"/>
          <w:lang w:val="en-AU"/>
        </w:rPr>
        <w:t>3</w:t>
      </w:r>
      <w:r w:rsidRPr="00DF3373">
        <w:rPr>
          <w:rFonts w:cs="Arial"/>
          <w:szCs w:val="22"/>
          <w:lang w:val="en-AU"/>
        </w:rPr>
        <w:t>, DON, DOP, PN,</w:t>
      </w:r>
      <w:r w:rsidR="00A64D9F">
        <w:rPr>
          <w:rFonts w:cs="Arial"/>
          <w:szCs w:val="22"/>
          <w:lang w:val="en-AU"/>
        </w:rPr>
        <w:t xml:space="preserve"> and</w:t>
      </w:r>
      <w:r w:rsidRPr="00DF3373">
        <w:rPr>
          <w:rFonts w:cs="Arial"/>
          <w:szCs w:val="22"/>
          <w:lang w:val="en-AU"/>
        </w:rPr>
        <w:t xml:space="preserve"> PP concentrations over distance from the river mouths, </w:t>
      </w:r>
      <w:r>
        <w:rPr>
          <w:rFonts w:cs="Arial"/>
          <w:szCs w:val="22"/>
          <w:lang w:val="en-AU"/>
        </w:rPr>
        <w:t xml:space="preserve">also </w:t>
      </w:r>
      <w:r w:rsidRPr="00DF3373">
        <w:rPr>
          <w:rFonts w:cs="Arial"/>
          <w:szCs w:val="22"/>
          <w:lang w:val="en-AU"/>
        </w:rPr>
        <w:t xml:space="preserve">reflecting the freshwater influence in </w:t>
      </w:r>
      <w:r w:rsidR="006A068C">
        <w:rPr>
          <w:rFonts w:cs="Arial"/>
          <w:szCs w:val="22"/>
          <w:lang w:val="en-AU"/>
        </w:rPr>
        <w:t>enclosed coastal</w:t>
      </w:r>
      <w:r w:rsidRPr="00DF3373">
        <w:rPr>
          <w:rFonts w:cs="Arial"/>
          <w:szCs w:val="22"/>
          <w:lang w:val="en-AU"/>
        </w:rPr>
        <w:t xml:space="preserve"> </w:t>
      </w:r>
      <w:r w:rsidR="006A068C">
        <w:rPr>
          <w:rFonts w:cs="Arial"/>
          <w:szCs w:val="22"/>
          <w:lang w:val="en-AU"/>
        </w:rPr>
        <w:t>waters</w:t>
      </w:r>
      <w:r w:rsidRPr="00DF3373">
        <w:rPr>
          <w:rFonts w:cs="Arial"/>
          <w:szCs w:val="22"/>
          <w:lang w:val="en-AU"/>
        </w:rPr>
        <w:t>.</w:t>
      </w:r>
    </w:p>
    <w:p w14:paraId="55725C56" w14:textId="7EE992E5" w:rsidR="00413F7C" w:rsidRDefault="00413F7C" w:rsidP="00C83B6E">
      <w:pPr>
        <w:pStyle w:val="ListParagraph"/>
        <w:numPr>
          <w:ilvl w:val="0"/>
          <w:numId w:val="57"/>
        </w:numPr>
        <w:ind w:left="851" w:hanging="284"/>
      </w:pPr>
      <w:r>
        <w:t>Cape York ambient TSS concentrations ranged from 1 to 32 mg</w:t>
      </w:r>
      <w:r w:rsidR="00FD697F">
        <w:t xml:space="preserve"> </w:t>
      </w:r>
      <w:r>
        <w:t>L</w:t>
      </w:r>
      <w:r w:rsidR="00FD697F" w:rsidRPr="00200E06">
        <w:rPr>
          <w:vertAlign w:val="superscript"/>
        </w:rPr>
        <w:t>-1</w:t>
      </w:r>
      <w:r>
        <w:t xml:space="preserve"> (mean 4.3 </w:t>
      </w:r>
      <w:r w:rsidR="00FD697F">
        <w:t>mg L</w:t>
      </w:r>
      <w:r w:rsidR="00FD697F" w:rsidRPr="0044689A">
        <w:rPr>
          <w:vertAlign w:val="superscript"/>
        </w:rPr>
        <w:t>-1</w:t>
      </w:r>
      <w:r>
        <w:t xml:space="preserve">). Ambient Secchi depth ranged from 0.5 to 17.3 m, with a mean of 5.8 m. The lowest mean Secchi depth was along the Normanby River transect (4.5 m) and the highest at the Annan-Endeavour </w:t>
      </w:r>
      <w:r w:rsidR="00563E61">
        <w:t xml:space="preserve">River </w:t>
      </w:r>
      <w:r>
        <w:t>(8.5</w:t>
      </w:r>
      <w:r w:rsidR="00FD697F">
        <w:t xml:space="preserve"> </w:t>
      </w:r>
      <w:r>
        <w:t>m).</w:t>
      </w:r>
    </w:p>
    <w:p w14:paraId="1F4D3F43" w14:textId="613B4D99" w:rsidR="00413F7C" w:rsidRDefault="00413F7C" w:rsidP="00C83B6E">
      <w:pPr>
        <w:pStyle w:val="ListParagraph"/>
        <w:numPr>
          <w:ilvl w:val="0"/>
          <w:numId w:val="57"/>
        </w:numPr>
        <w:ind w:left="851" w:hanging="284"/>
      </w:pPr>
      <w:r>
        <w:t>Ambient Cape York Chl-</w:t>
      </w:r>
      <w:r w:rsidRPr="00C61CEB">
        <w:rPr>
          <w:i/>
        </w:rPr>
        <w:t>a</w:t>
      </w:r>
      <w:r>
        <w:t xml:space="preserve"> concentrations ranged from &lt;0.2 to 2.1 </w:t>
      </w:r>
      <w:r w:rsidR="00FD697F" w:rsidRPr="0050607D">
        <w:rPr>
          <w:rFonts w:cs="Arial"/>
          <w:color w:val="000000" w:themeColor="text1"/>
          <w:szCs w:val="22"/>
          <w:lang w:val="en-AU"/>
        </w:rPr>
        <w:t>µg</w:t>
      </w:r>
      <w:r w:rsidR="00FD697F">
        <w:rPr>
          <w:rFonts w:cs="Arial"/>
          <w:color w:val="000000" w:themeColor="text1"/>
          <w:szCs w:val="22"/>
          <w:lang w:val="en-AU"/>
        </w:rPr>
        <w:t xml:space="preserve"> </w:t>
      </w:r>
      <w:r w:rsidR="00FD697F" w:rsidRPr="0050607D">
        <w:rPr>
          <w:rFonts w:cs="Arial"/>
          <w:color w:val="000000" w:themeColor="text1"/>
          <w:szCs w:val="22"/>
          <w:lang w:val="en-AU"/>
        </w:rPr>
        <w:t>L</w:t>
      </w:r>
      <w:r w:rsidR="00FD697F" w:rsidRPr="0044689A">
        <w:rPr>
          <w:rFonts w:cs="Arial"/>
          <w:color w:val="000000" w:themeColor="text1"/>
          <w:szCs w:val="22"/>
          <w:vertAlign w:val="superscript"/>
          <w:lang w:val="en-AU"/>
        </w:rPr>
        <w:t>-1</w:t>
      </w:r>
      <w:r>
        <w:t xml:space="preserve">, with a mean of 0.5 </w:t>
      </w:r>
      <w:r w:rsidR="00FD697F" w:rsidRPr="0050607D">
        <w:rPr>
          <w:rFonts w:cs="Arial"/>
          <w:color w:val="000000" w:themeColor="text1"/>
          <w:szCs w:val="22"/>
          <w:lang w:val="en-AU"/>
        </w:rPr>
        <w:t>µg</w:t>
      </w:r>
      <w:r w:rsidR="00FD697F">
        <w:rPr>
          <w:rFonts w:cs="Arial"/>
          <w:color w:val="000000" w:themeColor="text1"/>
          <w:szCs w:val="22"/>
          <w:lang w:val="en-AU"/>
        </w:rPr>
        <w:t xml:space="preserve"> </w:t>
      </w:r>
      <w:r w:rsidR="00FD697F" w:rsidRPr="0050607D">
        <w:rPr>
          <w:rFonts w:cs="Arial"/>
          <w:color w:val="000000" w:themeColor="text1"/>
          <w:szCs w:val="22"/>
          <w:lang w:val="en-AU"/>
        </w:rPr>
        <w:t>L</w:t>
      </w:r>
      <w:r w:rsidR="00FD697F" w:rsidRPr="0044689A">
        <w:rPr>
          <w:rFonts w:cs="Arial"/>
          <w:color w:val="000000" w:themeColor="text1"/>
          <w:szCs w:val="22"/>
          <w:vertAlign w:val="superscript"/>
          <w:lang w:val="en-AU"/>
        </w:rPr>
        <w:t>-1</w:t>
      </w:r>
      <w:r>
        <w:t xml:space="preserve">. The maximum concentration was detected along the Normanby transect in November 2017. </w:t>
      </w:r>
    </w:p>
    <w:p w14:paraId="7180B605" w14:textId="2487D817" w:rsidR="00413F7C" w:rsidRDefault="00413F7C" w:rsidP="00C83B6E">
      <w:pPr>
        <w:pStyle w:val="ListParagraph"/>
        <w:numPr>
          <w:ilvl w:val="0"/>
          <w:numId w:val="57"/>
        </w:numPr>
        <w:ind w:left="851" w:hanging="284"/>
      </w:pPr>
      <w:r>
        <w:t>There were numerous exceedances of the draft Eastern Cape York Water Quality Guidelines</w:t>
      </w:r>
      <w:r w:rsidR="00563E61">
        <w:t xml:space="preserve">: </w:t>
      </w:r>
    </w:p>
    <w:p w14:paraId="71D3BEFF" w14:textId="59C12E8C" w:rsidR="00413F7C" w:rsidRDefault="00413F7C" w:rsidP="00F34575">
      <w:pPr>
        <w:pStyle w:val="ListParagraph"/>
        <w:numPr>
          <w:ilvl w:val="1"/>
          <w:numId w:val="57"/>
        </w:numPr>
      </w:pPr>
      <w:r>
        <w:t xml:space="preserve">In </w:t>
      </w:r>
      <w:r w:rsidR="006A068C">
        <w:t>enclosed coastal</w:t>
      </w:r>
      <w:r>
        <w:t xml:space="preserve"> </w:t>
      </w:r>
      <w:r w:rsidR="006A068C">
        <w:t>waters</w:t>
      </w:r>
      <w:r>
        <w:t>,</w:t>
      </w:r>
      <w:r w:rsidR="00DB1350" w:rsidRPr="00DB1350">
        <w:t xml:space="preserve"> </w:t>
      </w:r>
      <w:r w:rsidR="00DB1350">
        <w:t>PO</w:t>
      </w:r>
      <w:r w:rsidR="00DB1350" w:rsidRPr="00A56E85">
        <w:rPr>
          <w:vertAlign w:val="subscript"/>
        </w:rPr>
        <w:t>4</w:t>
      </w:r>
      <w:r>
        <w:t xml:space="preserve"> exceeded the annual guidelines in all subregions </w:t>
      </w:r>
    </w:p>
    <w:p w14:paraId="63532D1A" w14:textId="15EC78C8" w:rsidR="00413F7C" w:rsidRDefault="00413F7C" w:rsidP="00F34575">
      <w:pPr>
        <w:pStyle w:val="ListParagraph"/>
        <w:numPr>
          <w:ilvl w:val="1"/>
          <w:numId w:val="57"/>
        </w:numPr>
      </w:pPr>
      <w:r>
        <w:t xml:space="preserve">In </w:t>
      </w:r>
      <w:r w:rsidR="006A068C">
        <w:t>open coastal</w:t>
      </w:r>
      <w:r>
        <w:t xml:space="preserve"> </w:t>
      </w:r>
      <w:r w:rsidR="006A068C">
        <w:t>waters</w:t>
      </w:r>
      <w:r>
        <w:t>, NH</w:t>
      </w:r>
      <w:r w:rsidRPr="002709E0">
        <w:rPr>
          <w:vertAlign w:val="subscript"/>
        </w:rPr>
        <w:t>3</w:t>
      </w:r>
      <w:r>
        <w:t xml:space="preserve"> exceeded the annual guidelines and mean Secchi depth was &lt;10</w:t>
      </w:r>
      <w:r w:rsidR="00A64D9F">
        <w:t xml:space="preserve"> </w:t>
      </w:r>
      <w:r>
        <w:t xml:space="preserve">m for all sub-regions </w:t>
      </w:r>
    </w:p>
    <w:p w14:paraId="08F63104" w14:textId="30EAFEE5" w:rsidR="00413F7C" w:rsidRDefault="00413F7C" w:rsidP="00F34575">
      <w:pPr>
        <w:pStyle w:val="ListParagraph"/>
        <w:numPr>
          <w:ilvl w:val="1"/>
          <w:numId w:val="57"/>
        </w:numPr>
      </w:pPr>
      <w:r>
        <w:t>Wet season TSS, NO</w:t>
      </w:r>
      <w:r w:rsidRPr="002709E0">
        <w:rPr>
          <w:vertAlign w:val="subscript"/>
        </w:rPr>
        <w:t>x</w:t>
      </w:r>
      <w:r>
        <w:t xml:space="preserve"> and </w:t>
      </w:r>
      <w:r w:rsidR="00DB1350">
        <w:t>PO</w:t>
      </w:r>
      <w:r w:rsidR="00DB1350" w:rsidRPr="001F214B">
        <w:rPr>
          <w:vertAlign w:val="subscript"/>
        </w:rPr>
        <w:t>4</w:t>
      </w:r>
      <w:r w:rsidR="00DB1350">
        <w:t xml:space="preserve"> </w:t>
      </w:r>
      <w:r>
        <w:t xml:space="preserve">concentrations exceeded the wet season guidelines for all regions. In the </w:t>
      </w:r>
      <w:r w:rsidR="006A068C">
        <w:t>mid-shelf</w:t>
      </w:r>
      <w:r>
        <w:t xml:space="preserve"> zone, TSS, TDN, NH</w:t>
      </w:r>
      <w:r w:rsidRPr="002709E0">
        <w:rPr>
          <w:vertAlign w:val="subscript"/>
        </w:rPr>
        <w:t>3</w:t>
      </w:r>
      <w:r>
        <w:t>, NO</w:t>
      </w:r>
      <w:r w:rsidRPr="002709E0">
        <w:rPr>
          <w:vertAlign w:val="subscript"/>
        </w:rPr>
        <w:t>x</w:t>
      </w:r>
      <w:r>
        <w:t xml:space="preserve"> and </w:t>
      </w:r>
      <w:r w:rsidR="00DB1350">
        <w:t>PO</w:t>
      </w:r>
      <w:r w:rsidR="00DB1350" w:rsidRPr="00A56E85">
        <w:rPr>
          <w:vertAlign w:val="subscript"/>
        </w:rPr>
        <w:t>4</w:t>
      </w:r>
      <w:r>
        <w:t xml:space="preserve"> exceeded the annual guidelines for most regions. Exceedances of annual guidelines are likely to be at least partially due to the majority of samples being collected during the wet season. </w:t>
      </w:r>
    </w:p>
    <w:p w14:paraId="67C30F83" w14:textId="77777777" w:rsidR="00413F7C" w:rsidRPr="00A07EBD" w:rsidRDefault="00413F7C" w:rsidP="00413F7C">
      <w:pPr>
        <w:rPr>
          <w:highlight w:val="yellow"/>
        </w:rPr>
      </w:pPr>
      <w:r>
        <w:t xml:space="preserve">There were no exceedances in the offshore water body. </w:t>
      </w:r>
    </w:p>
    <w:p w14:paraId="4137031C" w14:textId="77777777" w:rsidR="00413F7C" w:rsidRPr="005A4DBA" w:rsidRDefault="00413F7C" w:rsidP="00413F7C">
      <w:pPr>
        <w:spacing w:before="0"/>
        <w:rPr>
          <w:i/>
          <w:color w:val="000000" w:themeColor="text1"/>
        </w:rPr>
      </w:pPr>
      <w:r w:rsidRPr="005A4DBA">
        <w:rPr>
          <w:i/>
          <w:color w:val="000000" w:themeColor="text1"/>
        </w:rPr>
        <w:t xml:space="preserve">Wet season and event water quality </w:t>
      </w:r>
    </w:p>
    <w:p w14:paraId="6D0BF73C" w14:textId="631C7D0A" w:rsidR="00BC05BA" w:rsidRPr="00C757CE" w:rsidRDefault="00BC05BA" w:rsidP="00C83B6E">
      <w:pPr>
        <w:pStyle w:val="ListParagraph"/>
        <w:numPr>
          <w:ilvl w:val="0"/>
          <w:numId w:val="58"/>
        </w:numPr>
        <w:spacing w:before="0"/>
        <w:ind w:left="851" w:hanging="284"/>
        <w:contextualSpacing w:val="0"/>
        <w:rPr>
          <w:rFonts w:cs="Arial"/>
          <w:lang w:val="en-AU"/>
        </w:rPr>
      </w:pPr>
      <w:r w:rsidRPr="006276AB">
        <w:rPr>
          <w:rFonts w:cs="Arial"/>
          <w:lang w:val="en-AU"/>
        </w:rPr>
        <w:t xml:space="preserve">The 2017–18 wet season was characterised by below average river discharges for the first quarter of the wet season (until early February–week 9), then </w:t>
      </w:r>
      <w:r>
        <w:rPr>
          <w:rFonts w:cs="Arial"/>
          <w:lang w:val="en-AU"/>
        </w:rPr>
        <w:t>most</w:t>
      </w:r>
      <w:r w:rsidRPr="006276AB">
        <w:rPr>
          <w:rFonts w:cs="Arial"/>
          <w:lang w:val="en-AU"/>
        </w:rPr>
        <w:t xml:space="preserve"> weeks were characterised by above </w:t>
      </w:r>
      <w:r w:rsidRPr="00C757CE">
        <w:rPr>
          <w:rFonts w:cs="Arial"/>
          <w:lang w:val="en-AU"/>
        </w:rPr>
        <w:t>average weekly river discharges except for the 9 to 22 February (weeks 11</w:t>
      </w:r>
      <w:r w:rsidR="00877F94" w:rsidRPr="006276AB">
        <w:rPr>
          <w:rFonts w:cs="Arial"/>
          <w:lang w:val="en-AU"/>
        </w:rPr>
        <w:t>–</w:t>
      </w:r>
      <w:r w:rsidRPr="00C757CE">
        <w:rPr>
          <w:rFonts w:cs="Arial"/>
          <w:lang w:val="en-AU"/>
        </w:rPr>
        <w:t>12) and 6 to 30 April periods (weeks 19 to 22)</w:t>
      </w:r>
      <w:r w:rsidR="001D5DDF">
        <w:rPr>
          <w:rFonts w:cs="Arial"/>
          <w:lang w:val="en-AU"/>
        </w:rPr>
        <w:t>.</w:t>
      </w:r>
      <w:r w:rsidRPr="00C757CE">
        <w:rPr>
          <w:rFonts w:cs="Arial"/>
          <w:lang w:val="en-AU"/>
        </w:rPr>
        <w:t xml:space="preserve"> </w:t>
      </w:r>
    </w:p>
    <w:p w14:paraId="7F18A165" w14:textId="2281EC56" w:rsidR="00BC05BA" w:rsidRPr="00865A4B" w:rsidRDefault="00BC05BA" w:rsidP="00C83B6E">
      <w:pPr>
        <w:pStyle w:val="ListParagraph"/>
        <w:numPr>
          <w:ilvl w:val="0"/>
          <w:numId w:val="58"/>
        </w:numPr>
        <w:spacing w:before="0"/>
        <w:ind w:left="851" w:hanging="284"/>
        <w:contextualSpacing w:val="0"/>
        <w:rPr>
          <w:rFonts w:cs="Arial"/>
          <w:lang w:val="en-AU"/>
        </w:rPr>
      </w:pPr>
      <w:r w:rsidRPr="00865A4B">
        <w:rPr>
          <w:rFonts w:cs="Arial"/>
          <w:lang w:val="en-AU"/>
        </w:rPr>
        <w:t xml:space="preserve">The largest contributions to the DIN and TSS loadings in 2017–18 were from the Normanby River (33% and 49%, respectively). The Pascoe River contributed ~20% to the regional DIN loading, and the Pascoe and Endeavour </w:t>
      </w:r>
      <w:r w:rsidR="00877F94">
        <w:rPr>
          <w:rFonts w:cs="Arial"/>
          <w:lang w:val="en-AU"/>
        </w:rPr>
        <w:t>R</w:t>
      </w:r>
      <w:r w:rsidR="00877F94" w:rsidRPr="00865A4B">
        <w:rPr>
          <w:rFonts w:cs="Arial"/>
          <w:lang w:val="en-AU"/>
        </w:rPr>
        <w:t xml:space="preserve">ivers </w:t>
      </w:r>
      <w:r w:rsidRPr="00865A4B">
        <w:rPr>
          <w:rFonts w:cs="Arial"/>
          <w:lang w:val="en-AU"/>
        </w:rPr>
        <w:t>contributed ~12% each to the regional TSS loading</w:t>
      </w:r>
      <w:r w:rsidR="001D5DDF">
        <w:rPr>
          <w:rFonts w:cs="Arial"/>
          <w:lang w:val="en-AU"/>
        </w:rPr>
        <w:t>.</w:t>
      </w:r>
    </w:p>
    <w:p w14:paraId="767F1FF0" w14:textId="3F028DE6" w:rsidR="00413F7C" w:rsidRDefault="00413F7C" w:rsidP="00C83B6E">
      <w:pPr>
        <w:pStyle w:val="ListParagraph"/>
        <w:numPr>
          <w:ilvl w:val="0"/>
          <w:numId w:val="58"/>
        </w:numPr>
        <w:spacing w:before="0"/>
        <w:ind w:left="851" w:hanging="284"/>
        <w:contextualSpacing w:val="0"/>
        <w:rPr>
          <w:rFonts w:cs="Arial"/>
          <w:lang w:val="en-AU"/>
        </w:rPr>
      </w:pPr>
      <w:r w:rsidRPr="00DA7705">
        <w:rPr>
          <w:rFonts w:cs="Arial"/>
          <w:lang w:val="en-AU"/>
        </w:rPr>
        <w:t xml:space="preserve">A maximum TSS of 370 </w:t>
      </w:r>
      <w:r w:rsidR="00FD697F">
        <w:t>mg L</w:t>
      </w:r>
      <w:r w:rsidR="00FD697F" w:rsidRPr="0044689A">
        <w:rPr>
          <w:vertAlign w:val="superscript"/>
        </w:rPr>
        <w:t>-1</w:t>
      </w:r>
      <w:r w:rsidRPr="00DA7705">
        <w:rPr>
          <w:rFonts w:cs="Arial"/>
          <w:lang w:val="en-AU"/>
        </w:rPr>
        <w:t xml:space="preserve"> was measured near the mouth of the Endeavour River during the first event of the wet season in January 2018. In contrast, the maximum Pascoe River event TSS concentration was 31 </w:t>
      </w:r>
      <w:r w:rsidR="00FD697F">
        <w:t>mg L</w:t>
      </w:r>
      <w:r w:rsidR="00FD697F" w:rsidRPr="0044689A">
        <w:rPr>
          <w:vertAlign w:val="superscript"/>
        </w:rPr>
        <w:t>-1</w:t>
      </w:r>
      <w:r w:rsidRPr="00DA7705">
        <w:rPr>
          <w:rFonts w:cs="Arial"/>
          <w:lang w:val="en-AU"/>
        </w:rPr>
        <w:t xml:space="preserve"> near the mouth of the Pascoe</w:t>
      </w:r>
      <w:r w:rsidR="001D5DDF">
        <w:rPr>
          <w:rFonts w:cs="Arial"/>
          <w:lang w:val="en-AU"/>
        </w:rPr>
        <w:t xml:space="preserve"> River.</w:t>
      </w:r>
    </w:p>
    <w:p w14:paraId="41764BCA" w14:textId="6E21F474" w:rsidR="00413F7C" w:rsidRDefault="00413F7C" w:rsidP="00C83B6E">
      <w:pPr>
        <w:pStyle w:val="ListParagraph"/>
        <w:numPr>
          <w:ilvl w:val="0"/>
          <w:numId w:val="58"/>
        </w:numPr>
        <w:spacing w:before="0"/>
        <w:ind w:left="851" w:hanging="284"/>
        <w:contextualSpacing w:val="0"/>
        <w:rPr>
          <w:rFonts w:cs="Arial"/>
          <w:lang w:val="en-AU"/>
        </w:rPr>
      </w:pPr>
      <w:r w:rsidRPr="00DA7705">
        <w:rPr>
          <w:rFonts w:cs="Arial"/>
          <w:lang w:val="en-AU"/>
        </w:rPr>
        <w:t>Most of the 2017</w:t>
      </w:r>
      <w:r w:rsidR="00877F94" w:rsidRPr="006276AB">
        <w:rPr>
          <w:rFonts w:cs="Arial"/>
          <w:lang w:val="en-AU"/>
        </w:rPr>
        <w:t>–</w:t>
      </w:r>
      <w:r w:rsidRPr="00DA7705">
        <w:rPr>
          <w:rFonts w:cs="Arial"/>
          <w:lang w:val="en-AU"/>
        </w:rPr>
        <w:t xml:space="preserve">18 Annan-Endeavour flood plumes </w:t>
      </w:r>
      <w:r w:rsidR="00DB1350">
        <w:rPr>
          <w:rFonts w:cs="Arial"/>
          <w:lang w:val="en-AU"/>
        </w:rPr>
        <w:t>followed</w:t>
      </w:r>
      <w:r w:rsidR="00DB1350" w:rsidRPr="00DA7705">
        <w:rPr>
          <w:rFonts w:cs="Arial"/>
          <w:lang w:val="en-AU"/>
        </w:rPr>
        <w:t xml:space="preserve"> </w:t>
      </w:r>
      <w:r w:rsidRPr="00DA7705">
        <w:rPr>
          <w:rFonts w:cs="Arial"/>
          <w:lang w:val="en-AU"/>
        </w:rPr>
        <w:t>the coast and flowed north</w:t>
      </w:r>
      <w:r w:rsidR="00DB1350">
        <w:rPr>
          <w:rFonts w:cs="Arial"/>
          <w:lang w:val="en-AU"/>
        </w:rPr>
        <w:t xml:space="preserve">. </w:t>
      </w:r>
      <w:r>
        <w:rPr>
          <w:rFonts w:cs="Arial"/>
          <w:lang w:val="en-AU"/>
        </w:rPr>
        <w:t>H</w:t>
      </w:r>
      <w:r w:rsidRPr="00DA7705">
        <w:rPr>
          <w:rFonts w:cs="Arial"/>
          <w:lang w:val="en-AU"/>
        </w:rPr>
        <w:t>owever</w:t>
      </w:r>
      <w:r w:rsidR="00DB1350">
        <w:rPr>
          <w:rFonts w:cs="Arial"/>
          <w:lang w:val="en-AU"/>
        </w:rPr>
        <w:t>,</w:t>
      </w:r>
      <w:r w:rsidRPr="00DA7705">
        <w:rPr>
          <w:rFonts w:cs="Arial"/>
          <w:lang w:val="en-AU"/>
        </w:rPr>
        <w:t xml:space="preserve"> on at least one occasion (</w:t>
      </w:r>
      <w:r>
        <w:rPr>
          <w:rFonts w:cs="Arial"/>
          <w:lang w:val="en-AU"/>
        </w:rPr>
        <w:t xml:space="preserve">31 </w:t>
      </w:r>
      <w:r w:rsidRPr="00DA7705">
        <w:rPr>
          <w:rFonts w:cs="Arial"/>
          <w:lang w:val="en-AU"/>
        </w:rPr>
        <w:t>January 2018) MODIS satellite images showed plume water</w:t>
      </w:r>
      <w:r w:rsidR="00DB1350">
        <w:rPr>
          <w:rFonts w:cs="Arial"/>
          <w:lang w:val="en-AU"/>
        </w:rPr>
        <w:t>s</w:t>
      </w:r>
      <w:r w:rsidRPr="00DA7705">
        <w:rPr>
          <w:rFonts w:cs="Arial"/>
          <w:lang w:val="en-AU"/>
        </w:rPr>
        <w:t xml:space="preserve"> reaching mid-shelf reefs</w:t>
      </w:r>
      <w:r w:rsidR="001D5DDF">
        <w:rPr>
          <w:rFonts w:cs="Arial"/>
          <w:lang w:val="en-AU"/>
        </w:rPr>
        <w:t>.</w:t>
      </w:r>
      <w:r w:rsidRPr="00DA7705">
        <w:rPr>
          <w:rFonts w:cs="Arial"/>
          <w:lang w:val="en-AU"/>
        </w:rPr>
        <w:t xml:space="preserve"> </w:t>
      </w:r>
    </w:p>
    <w:p w14:paraId="72464A37" w14:textId="7E857A86" w:rsidR="00413F7C" w:rsidRPr="00DA7705" w:rsidRDefault="00413F7C" w:rsidP="00C83B6E">
      <w:pPr>
        <w:pStyle w:val="ListParagraph"/>
        <w:numPr>
          <w:ilvl w:val="0"/>
          <w:numId w:val="58"/>
        </w:numPr>
        <w:spacing w:before="0"/>
        <w:ind w:left="851" w:hanging="284"/>
        <w:contextualSpacing w:val="0"/>
        <w:rPr>
          <w:rFonts w:cs="Arial"/>
          <w:lang w:val="en-AU"/>
        </w:rPr>
      </w:pPr>
      <w:r>
        <w:rPr>
          <w:rFonts w:cs="Arial"/>
          <w:lang w:val="en-AU"/>
        </w:rPr>
        <w:t xml:space="preserve">Cumulative exposure mapping based on eReefs hydrodynamic output showed that Normanby River discharge heavily affected </w:t>
      </w:r>
      <w:r w:rsidR="006A068C">
        <w:rPr>
          <w:rFonts w:cs="Arial"/>
          <w:lang w:val="en-AU"/>
        </w:rPr>
        <w:t>e</w:t>
      </w:r>
      <w:r>
        <w:rPr>
          <w:rFonts w:cs="Arial"/>
          <w:lang w:val="en-AU"/>
        </w:rPr>
        <w:t xml:space="preserve">nclosed coastal waters in Princess Charlotte Bay, and also affected </w:t>
      </w:r>
      <w:r w:rsidR="006A068C">
        <w:rPr>
          <w:rFonts w:cs="Arial"/>
          <w:lang w:val="en-AU"/>
        </w:rPr>
        <w:t>o</w:t>
      </w:r>
      <w:r>
        <w:rPr>
          <w:rFonts w:cs="Arial"/>
          <w:lang w:val="en-AU"/>
        </w:rPr>
        <w:t xml:space="preserve">pen coastal, </w:t>
      </w:r>
      <w:r w:rsidR="006A068C">
        <w:rPr>
          <w:rFonts w:cs="Arial"/>
          <w:lang w:val="en-AU"/>
        </w:rPr>
        <w:t>m</w:t>
      </w:r>
      <w:r>
        <w:rPr>
          <w:rFonts w:cs="Arial"/>
          <w:lang w:val="en-AU"/>
        </w:rPr>
        <w:t>id</w:t>
      </w:r>
      <w:r w:rsidR="006A068C">
        <w:rPr>
          <w:rFonts w:cs="Arial"/>
          <w:lang w:val="en-AU"/>
        </w:rPr>
        <w:t>-</w:t>
      </w:r>
      <w:r>
        <w:rPr>
          <w:rFonts w:cs="Arial"/>
          <w:lang w:val="en-AU"/>
        </w:rPr>
        <w:t xml:space="preserve">shelf, and even some </w:t>
      </w:r>
      <w:r w:rsidR="006A068C">
        <w:rPr>
          <w:rFonts w:cs="Arial"/>
          <w:lang w:val="en-AU"/>
        </w:rPr>
        <w:t>o</w:t>
      </w:r>
      <w:r>
        <w:rPr>
          <w:rFonts w:cs="Arial"/>
          <w:lang w:val="en-AU"/>
        </w:rPr>
        <w:t>ffshore waters</w:t>
      </w:r>
      <w:r w:rsidR="00DB1350">
        <w:rPr>
          <w:rFonts w:cs="Arial"/>
          <w:lang w:val="en-AU"/>
        </w:rPr>
        <w:t xml:space="preserve"> (for brief periods)</w:t>
      </w:r>
      <w:r w:rsidR="001D5DDF">
        <w:rPr>
          <w:rFonts w:cs="Arial"/>
          <w:lang w:val="en-AU"/>
        </w:rPr>
        <w:t>.</w:t>
      </w:r>
      <w:r>
        <w:rPr>
          <w:rFonts w:cs="Arial"/>
          <w:lang w:val="en-AU"/>
        </w:rPr>
        <w:t xml:space="preserve"> </w:t>
      </w:r>
    </w:p>
    <w:p w14:paraId="0D9A04EA" w14:textId="6D5F317C" w:rsidR="00413F7C" w:rsidRPr="00DA7705" w:rsidRDefault="00413F7C" w:rsidP="00F34575">
      <w:pPr>
        <w:pStyle w:val="ListParagraph"/>
        <w:numPr>
          <w:ilvl w:val="0"/>
          <w:numId w:val="58"/>
        </w:numPr>
        <w:spacing w:before="0"/>
        <w:contextualSpacing w:val="0"/>
        <w:rPr>
          <w:rFonts w:cs="Arial"/>
          <w:lang w:val="en-AU"/>
        </w:rPr>
      </w:pPr>
      <w:r w:rsidRPr="00DA7705">
        <w:rPr>
          <w:rFonts w:cs="Arial"/>
          <w:lang w:val="en-AU"/>
        </w:rPr>
        <w:t xml:space="preserve">During a March 2018 flood event, Annan-Endeavour plume water inundated corals and seagrass meadows at Draper Patch, 3 km southeast of the Annan River mouth, with TSS concentrations as high as 54 </w:t>
      </w:r>
      <w:r w:rsidR="00FD697F">
        <w:t>mg L</w:t>
      </w:r>
      <w:r w:rsidR="00FD697F" w:rsidRPr="0044689A">
        <w:rPr>
          <w:vertAlign w:val="superscript"/>
        </w:rPr>
        <w:t>-1</w:t>
      </w:r>
      <w:r w:rsidR="001D5DDF">
        <w:rPr>
          <w:rFonts w:cs="Arial"/>
          <w:lang w:val="en-AU"/>
        </w:rPr>
        <w:t>.</w:t>
      </w:r>
      <w:r w:rsidRPr="00DA7705">
        <w:rPr>
          <w:rFonts w:cs="Arial"/>
          <w:lang w:val="en-AU"/>
        </w:rPr>
        <w:t xml:space="preserve"> </w:t>
      </w:r>
    </w:p>
    <w:p w14:paraId="68BB2BE5" w14:textId="09464718" w:rsidR="00413F7C" w:rsidRPr="00B02D61" w:rsidRDefault="00413F7C" w:rsidP="00F34575">
      <w:pPr>
        <w:pStyle w:val="ListParagraph"/>
        <w:numPr>
          <w:ilvl w:val="0"/>
          <w:numId w:val="58"/>
        </w:numPr>
        <w:spacing w:before="0"/>
        <w:contextualSpacing w:val="0"/>
        <w:rPr>
          <w:rFonts w:cs="Arial"/>
          <w:lang w:val="en-AU"/>
        </w:rPr>
      </w:pPr>
      <w:r w:rsidRPr="0091533C">
        <w:rPr>
          <w:rFonts w:cs="Arial"/>
          <w:lang w:val="en-AU"/>
        </w:rPr>
        <w:t xml:space="preserve">Nutrient concentrations in event samples were highly elevated above background concentrations. During the January 2018 Annan-Endeavour event, PN and PP near the Endeavour </w:t>
      </w:r>
      <w:r w:rsidR="00877F94">
        <w:rPr>
          <w:rFonts w:cs="Arial"/>
          <w:lang w:val="en-AU"/>
        </w:rPr>
        <w:t>R</w:t>
      </w:r>
      <w:r w:rsidR="00877F94" w:rsidRPr="0091533C">
        <w:rPr>
          <w:rFonts w:cs="Arial"/>
          <w:lang w:val="en-AU"/>
        </w:rPr>
        <w:t xml:space="preserve">iver </w:t>
      </w:r>
      <w:r w:rsidRPr="0091533C">
        <w:rPr>
          <w:rFonts w:cs="Arial"/>
          <w:lang w:val="en-AU"/>
        </w:rPr>
        <w:t>mouth were</w:t>
      </w:r>
      <w:r w:rsidRPr="00DA7705">
        <w:rPr>
          <w:rFonts w:cs="Arial"/>
          <w:lang w:val="en-AU"/>
        </w:rPr>
        <w:t xml:space="preserve"> approximately 50 and 90 times </w:t>
      </w:r>
      <w:r w:rsidR="00DB1350">
        <w:rPr>
          <w:rFonts w:cs="Arial"/>
          <w:lang w:val="en-AU"/>
        </w:rPr>
        <w:t>greater than</w:t>
      </w:r>
      <w:r w:rsidR="00DB1350" w:rsidRPr="00DA7705">
        <w:rPr>
          <w:rFonts w:cs="Arial"/>
          <w:lang w:val="en-AU"/>
        </w:rPr>
        <w:t xml:space="preserve"> </w:t>
      </w:r>
      <w:r w:rsidRPr="00DA7705">
        <w:rPr>
          <w:rFonts w:cs="Arial"/>
          <w:lang w:val="en-AU"/>
        </w:rPr>
        <w:t>ambient concentrations</w:t>
      </w:r>
      <w:r w:rsidR="004C6479">
        <w:rPr>
          <w:rFonts w:cs="Arial"/>
          <w:lang w:val="en-AU"/>
        </w:rPr>
        <w:t>.</w:t>
      </w:r>
      <w:r w:rsidRPr="00DA7705">
        <w:rPr>
          <w:rFonts w:cs="Arial"/>
          <w:lang w:val="en-AU"/>
        </w:rPr>
        <w:t xml:space="preserve"> NO</w:t>
      </w:r>
      <w:r w:rsidRPr="00C61CEB">
        <w:rPr>
          <w:rFonts w:cs="Arial"/>
          <w:vertAlign w:val="subscript"/>
          <w:lang w:val="en-AU"/>
        </w:rPr>
        <w:t>x</w:t>
      </w:r>
      <w:r w:rsidRPr="00DA7705">
        <w:rPr>
          <w:rFonts w:cs="Arial"/>
          <w:lang w:val="en-AU"/>
        </w:rPr>
        <w:t xml:space="preserve"> was approximately 18 times </w:t>
      </w:r>
      <w:r w:rsidR="00877F94">
        <w:rPr>
          <w:rFonts w:cs="Arial"/>
          <w:lang w:val="en-AU"/>
        </w:rPr>
        <w:t xml:space="preserve">higher than </w:t>
      </w:r>
      <w:r w:rsidRPr="00DA7705">
        <w:rPr>
          <w:rFonts w:cs="Arial"/>
          <w:lang w:val="en-AU"/>
        </w:rPr>
        <w:t xml:space="preserve">ambient concentrations, </w:t>
      </w:r>
      <w:r w:rsidR="00BC05BA">
        <w:rPr>
          <w:rFonts w:cs="Arial"/>
          <w:lang w:val="en-AU"/>
        </w:rPr>
        <w:t xml:space="preserve">and </w:t>
      </w:r>
      <w:r w:rsidRPr="00DA7705">
        <w:rPr>
          <w:rFonts w:cs="Arial"/>
          <w:lang w:val="en-AU"/>
        </w:rPr>
        <w:t>DON and NH</w:t>
      </w:r>
      <w:r w:rsidRPr="00C61CEB">
        <w:rPr>
          <w:rFonts w:cs="Arial"/>
          <w:vertAlign w:val="subscript"/>
          <w:lang w:val="en-AU"/>
        </w:rPr>
        <w:t>3</w:t>
      </w:r>
      <w:r w:rsidRPr="00DA7705">
        <w:rPr>
          <w:rFonts w:cs="Arial"/>
          <w:lang w:val="en-AU"/>
        </w:rPr>
        <w:t xml:space="preserve"> were over 1.5 times </w:t>
      </w:r>
      <w:r w:rsidR="00877F94">
        <w:rPr>
          <w:rFonts w:cs="Arial"/>
          <w:lang w:val="en-AU"/>
        </w:rPr>
        <w:t xml:space="preserve">that of </w:t>
      </w:r>
      <w:r w:rsidRPr="00DA7705">
        <w:rPr>
          <w:rFonts w:cs="Arial"/>
          <w:lang w:val="en-AU"/>
        </w:rPr>
        <w:t xml:space="preserve">ambient concentrations. </w:t>
      </w:r>
      <w:r w:rsidR="00DB1350">
        <w:t>PO</w:t>
      </w:r>
      <w:r w:rsidR="00DB1350" w:rsidRPr="00A56E85">
        <w:rPr>
          <w:vertAlign w:val="subscript"/>
        </w:rPr>
        <w:t>4</w:t>
      </w:r>
      <w:r w:rsidRPr="00DA7705">
        <w:rPr>
          <w:rFonts w:cs="Arial"/>
          <w:lang w:val="en-AU"/>
        </w:rPr>
        <w:t xml:space="preserve"> and DOP did not change</w:t>
      </w:r>
      <w:r w:rsidR="001D5DDF">
        <w:rPr>
          <w:rFonts w:cs="Arial"/>
          <w:lang w:val="en-AU"/>
        </w:rPr>
        <w:t>.</w:t>
      </w:r>
    </w:p>
    <w:p w14:paraId="6F8FD471" w14:textId="3D6701CE" w:rsidR="00413F7C" w:rsidRPr="005A4DBA" w:rsidRDefault="00413F7C" w:rsidP="00F34575">
      <w:pPr>
        <w:pStyle w:val="ListParagraph"/>
        <w:numPr>
          <w:ilvl w:val="0"/>
          <w:numId w:val="58"/>
        </w:numPr>
        <w:spacing w:before="0"/>
        <w:contextualSpacing w:val="0"/>
        <w:rPr>
          <w:rFonts w:cs="Arial"/>
          <w:lang w:val="en-AU"/>
        </w:rPr>
      </w:pPr>
      <w:r w:rsidRPr="005A4DBA">
        <w:rPr>
          <w:rFonts w:cs="Arial"/>
          <w:lang w:val="en-AU"/>
        </w:rPr>
        <w:t>Chl-</w:t>
      </w:r>
      <w:r w:rsidRPr="00C61CEB">
        <w:rPr>
          <w:rFonts w:cs="Arial"/>
          <w:i/>
          <w:lang w:val="en-AU"/>
        </w:rPr>
        <w:t>a</w:t>
      </w:r>
      <w:r w:rsidRPr="005A4DBA">
        <w:rPr>
          <w:rFonts w:cs="Arial"/>
          <w:lang w:val="en-AU"/>
        </w:rPr>
        <w:t xml:space="preserve"> concentrations generally increased with declining TSS over the salinity gradient. This was most evident in the Pascoe transect during event samples, where </w:t>
      </w:r>
      <w:r>
        <w:rPr>
          <w:rFonts w:cs="Arial"/>
          <w:lang w:val="en-AU"/>
        </w:rPr>
        <w:t>C</w:t>
      </w:r>
      <w:r w:rsidRPr="005A4DBA">
        <w:rPr>
          <w:rFonts w:cs="Arial"/>
          <w:lang w:val="en-AU"/>
        </w:rPr>
        <w:t>hl</w:t>
      </w:r>
      <w:r>
        <w:rPr>
          <w:rFonts w:cs="Arial"/>
          <w:lang w:val="en-AU"/>
        </w:rPr>
        <w:t>-</w:t>
      </w:r>
      <w:r w:rsidRPr="00C61CEB">
        <w:rPr>
          <w:rFonts w:cs="Arial"/>
          <w:i/>
          <w:lang w:val="en-AU"/>
        </w:rPr>
        <w:t>a</w:t>
      </w:r>
      <w:r w:rsidRPr="005A4DBA">
        <w:rPr>
          <w:rFonts w:cs="Arial"/>
          <w:lang w:val="en-AU"/>
        </w:rPr>
        <w:t xml:space="preserve"> concentrations increased above a salinity of 15</w:t>
      </w:r>
      <w:r>
        <w:rPr>
          <w:rFonts w:cs="Arial"/>
          <w:lang w:val="en-AU"/>
        </w:rPr>
        <w:t xml:space="preserve"> PSU</w:t>
      </w:r>
      <w:r w:rsidRPr="005A4DBA">
        <w:rPr>
          <w:rFonts w:cs="Arial"/>
          <w:lang w:val="en-AU"/>
        </w:rPr>
        <w:t xml:space="preserve"> when TSS &lt;10 </w:t>
      </w:r>
      <w:r w:rsidR="00FD697F">
        <w:t>mg L</w:t>
      </w:r>
      <w:r w:rsidR="00FD697F" w:rsidRPr="0044689A">
        <w:rPr>
          <w:vertAlign w:val="superscript"/>
        </w:rPr>
        <w:t>-</w:t>
      </w:r>
      <w:r w:rsidR="00F46BE6">
        <w:rPr>
          <w:vertAlign w:val="superscript"/>
        </w:rPr>
        <w:t>1</w:t>
      </w:r>
      <w:r w:rsidRPr="005A4DBA">
        <w:rPr>
          <w:rFonts w:cs="Arial"/>
          <w:lang w:val="en-AU"/>
        </w:rPr>
        <w:t xml:space="preserve">.  </w:t>
      </w:r>
    </w:p>
    <w:p w14:paraId="1CA35C6B" w14:textId="70890F18" w:rsidR="00413F7C" w:rsidRDefault="00413F7C" w:rsidP="00F34575">
      <w:pPr>
        <w:pStyle w:val="ListParagraph"/>
        <w:numPr>
          <w:ilvl w:val="0"/>
          <w:numId w:val="58"/>
        </w:numPr>
        <w:spacing w:before="0"/>
        <w:contextualSpacing w:val="0"/>
        <w:rPr>
          <w:rFonts w:cs="Arial"/>
          <w:lang w:val="en-AU"/>
        </w:rPr>
      </w:pPr>
      <w:r w:rsidRPr="007F249D">
        <w:rPr>
          <w:rFonts w:cs="Arial"/>
          <w:lang w:val="en-AU"/>
        </w:rPr>
        <w:t xml:space="preserve">The mean seasonal TSS concentrations measured across the </w:t>
      </w:r>
      <w:r w:rsidR="00404B3B">
        <w:rPr>
          <w:rFonts w:cs="Arial"/>
          <w:lang w:val="en-AU"/>
        </w:rPr>
        <w:t>primary</w:t>
      </w:r>
      <w:r w:rsidRPr="007F249D">
        <w:rPr>
          <w:rFonts w:cs="Arial"/>
          <w:lang w:val="en-AU"/>
        </w:rPr>
        <w:t xml:space="preserve"> and </w:t>
      </w:r>
      <w:r w:rsidR="00404B3B">
        <w:rPr>
          <w:rFonts w:cs="Arial"/>
          <w:lang w:val="en-AU"/>
        </w:rPr>
        <w:t>secondary</w:t>
      </w:r>
      <w:r w:rsidRPr="007F249D">
        <w:rPr>
          <w:rFonts w:cs="Arial"/>
          <w:lang w:val="en-AU"/>
        </w:rPr>
        <w:t xml:space="preserve"> water types exceeded the wet season TSS </w:t>
      </w:r>
      <w:r w:rsidR="00877F94">
        <w:rPr>
          <w:rFonts w:cs="Arial"/>
          <w:lang w:val="en-AU"/>
        </w:rPr>
        <w:t>GVs</w:t>
      </w:r>
      <w:r>
        <w:rPr>
          <w:rFonts w:cs="Arial"/>
          <w:lang w:val="en-AU"/>
        </w:rPr>
        <w:t>.</w:t>
      </w:r>
      <w:r w:rsidRPr="007F249D">
        <w:rPr>
          <w:rFonts w:cs="Arial"/>
          <w:lang w:val="en-AU"/>
        </w:rPr>
        <w:t xml:space="preserve"> </w:t>
      </w:r>
    </w:p>
    <w:p w14:paraId="421D2DBE" w14:textId="5F7B402D" w:rsidR="00413F7C" w:rsidRDefault="00413F7C" w:rsidP="00F34575">
      <w:pPr>
        <w:pStyle w:val="ListParagraph"/>
        <w:numPr>
          <w:ilvl w:val="0"/>
          <w:numId w:val="58"/>
        </w:numPr>
        <w:spacing w:before="0"/>
        <w:contextualSpacing w:val="0"/>
        <w:rPr>
          <w:rFonts w:cs="Arial"/>
          <w:lang w:val="en-AU"/>
        </w:rPr>
      </w:pPr>
      <w:r>
        <w:rPr>
          <w:rFonts w:cs="Arial"/>
          <w:lang w:val="en-AU"/>
        </w:rPr>
        <w:t>T</w:t>
      </w:r>
      <w:r w:rsidRPr="007F249D">
        <w:rPr>
          <w:rFonts w:cs="Arial"/>
          <w:lang w:val="en-AU"/>
        </w:rPr>
        <w:t>he mean seasonal Chl-</w:t>
      </w:r>
      <w:r w:rsidRPr="00C61CEB">
        <w:rPr>
          <w:rFonts w:cs="Arial"/>
          <w:i/>
          <w:lang w:val="en-AU"/>
        </w:rPr>
        <w:t>a</w:t>
      </w:r>
      <w:r w:rsidRPr="007F249D">
        <w:rPr>
          <w:rFonts w:cs="Arial"/>
          <w:lang w:val="en-AU"/>
        </w:rPr>
        <w:t xml:space="preserve"> and PP concentrations in the </w:t>
      </w:r>
      <w:r w:rsidR="00404B3B">
        <w:rPr>
          <w:rFonts w:cs="Arial"/>
          <w:lang w:val="en-AU"/>
        </w:rPr>
        <w:t>primary</w:t>
      </w:r>
      <w:r w:rsidRPr="007F249D">
        <w:rPr>
          <w:rFonts w:cs="Arial"/>
          <w:lang w:val="en-AU"/>
        </w:rPr>
        <w:t xml:space="preserve"> water type were just above their respective </w:t>
      </w:r>
      <w:r w:rsidR="00877F94">
        <w:rPr>
          <w:rFonts w:cs="Arial"/>
          <w:lang w:val="en-AU"/>
        </w:rPr>
        <w:t>GVs</w:t>
      </w:r>
      <w:r w:rsidRPr="007F249D">
        <w:rPr>
          <w:rFonts w:cs="Arial"/>
          <w:lang w:val="en-AU"/>
        </w:rPr>
        <w:t xml:space="preserve">. </w:t>
      </w:r>
    </w:p>
    <w:p w14:paraId="7470A6B1" w14:textId="18C5B18E" w:rsidR="00413F7C" w:rsidRPr="007F249D" w:rsidRDefault="00413F7C" w:rsidP="00F34575">
      <w:pPr>
        <w:pStyle w:val="ListParagraph"/>
        <w:numPr>
          <w:ilvl w:val="0"/>
          <w:numId w:val="58"/>
        </w:numPr>
        <w:spacing w:before="0"/>
        <w:contextualSpacing w:val="0"/>
        <w:rPr>
          <w:rFonts w:cs="Arial"/>
          <w:lang w:val="en-AU"/>
        </w:rPr>
      </w:pPr>
      <w:r w:rsidRPr="007F249D">
        <w:rPr>
          <w:rFonts w:cs="Arial"/>
          <w:lang w:val="en-AU"/>
        </w:rPr>
        <w:t xml:space="preserve">PN concentration exceeded the wet season PN </w:t>
      </w:r>
      <w:r w:rsidR="00877F94">
        <w:rPr>
          <w:rFonts w:cs="Arial"/>
          <w:lang w:val="en-AU"/>
        </w:rPr>
        <w:t>GVs</w:t>
      </w:r>
      <w:r w:rsidR="00877F94" w:rsidRPr="007F249D">
        <w:rPr>
          <w:rFonts w:cs="Arial"/>
          <w:lang w:val="en-AU"/>
        </w:rPr>
        <w:t xml:space="preserve"> </w:t>
      </w:r>
      <w:r w:rsidRPr="007F249D">
        <w:rPr>
          <w:rFonts w:cs="Arial"/>
          <w:lang w:val="en-AU"/>
        </w:rPr>
        <w:t xml:space="preserve">by 1.5 times in the </w:t>
      </w:r>
      <w:r w:rsidR="00404B3B">
        <w:rPr>
          <w:rFonts w:cs="Arial"/>
          <w:lang w:val="en-AU"/>
        </w:rPr>
        <w:t>primary</w:t>
      </w:r>
      <w:r w:rsidRPr="007F249D">
        <w:rPr>
          <w:rFonts w:cs="Arial"/>
          <w:lang w:val="en-AU"/>
        </w:rPr>
        <w:t xml:space="preserve"> water type. </w:t>
      </w:r>
    </w:p>
    <w:p w14:paraId="20B7B7E2" w14:textId="0EF403DF" w:rsidR="00413F7C" w:rsidRPr="007F249D" w:rsidRDefault="00413F7C" w:rsidP="00F34575">
      <w:pPr>
        <w:pStyle w:val="ListParagraph"/>
        <w:numPr>
          <w:ilvl w:val="0"/>
          <w:numId w:val="58"/>
        </w:numPr>
        <w:spacing w:before="0"/>
        <w:contextualSpacing w:val="0"/>
        <w:rPr>
          <w:rFonts w:cs="Arial"/>
          <w:lang w:val="en-AU"/>
        </w:rPr>
      </w:pPr>
      <w:r w:rsidRPr="007F249D">
        <w:rPr>
          <w:szCs w:val="22"/>
          <w:lang w:val="en-AU"/>
        </w:rPr>
        <w:t>In 2017</w:t>
      </w:r>
      <w:r w:rsidRPr="007F249D">
        <w:rPr>
          <w:color w:val="000000" w:themeColor="text1"/>
          <w:szCs w:val="22"/>
          <w:lang w:val="en-AU"/>
        </w:rPr>
        <w:t>–</w:t>
      </w:r>
      <w:r w:rsidRPr="007F249D">
        <w:rPr>
          <w:szCs w:val="22"/>
          <w:lang w:val="en-AU"/>
        </w:rPr>
        <w:t xml:space="preserve">18, the Cape York region was most affected by the lowest exposure </w:t>
      </w:r>
      <w:r w:rsidR="00B943C3" w:rsidRPr="007F249D">
        <w:rPr>
          <w:szCs w:val="22"/>
          <w:lang w:val="en-AU"/>
        </w:rPr>
        <w:t>categor</w:t>
      </w:r>
      <w:r w:rsidR="00B943C3">
        <w:rPr>
          <w:szCs w:val="22"/>
          <w:lang w:val="en-AU"/>
        </w:rPr>
        <w:t>y</w:t>
      </w:r>
      <w:r w:rsidR="00B943C3" w:rsidRPr="007F249D">
        <w:rPr>
          <w:szCs w:val="22"/>
          <w:lang w:val="en-AU"/>
        </w:rPr>
        <w:t xml:space="preserve"> </w:t>
      </w:r>
      <w:r w:rsidRPr="007F249D">
        <w:rPr>
          <w:szCs w:val="22"/>
          <w:lang w:val="en-AU"/>
        </w:rPr>
        <w:t xml:space="preserve">(categories I and II), in agreement with long-term trends. Approximately 25% of the total area of the Cape York region was exposed to a potential risk. This area was smaller than the long-term area. Only 0.1% </w:t>
      </w:r>
      <w:r w:rsidRPr="007F249D">
        <w:rPr>
          <w:rFonts w:cs="Arial"/>
          <w:lang w:val="en-AU"/>
        </w:rPr>
        <w:t xml:space="preserve">of </w:t>
      </w:r>
      <w:r w:rsidRPr="007F249D">
        <w:rPr>
          <w:lang w:val="en-AU"/>
        </w:rPr>
        <w:t xml:space="preserve">the </w:t>
      </w:r>
      <w:r w:rsidRPr="007F249D">
        <w:rPr>
          <w:szCs w:val="22"/>
          <w:lang w:val="en-AU"/>
        </w:rPr>
        <w:t xml:space="preserve">Cape York </w:t>
      </w:r>
      <w:r w:rsidRPr="007F249D">
        <w:rPr>
          <w:lang w:val="en-AU"/>
        </w:rPr>
        <w:t xml:space="preserve">region was </w:t>
      </w:r>
      <w:r w:rsidRPr="007F249D">
        <w:rPr>
          <w:szCs w:val="22"/>
          <w:lang w:val="en-AU"/>
        </w:rPr>
        <w:t xml:space="preserve">exposed to the higher </w:t>
      </w:r>
      <w:r>
        <w:rPr>
          <w:szCs w:val="22"/>
          <w:lang w:val="en-AU"/>
        </w:rPr>
        <w:t xml:space="preserve">risk </w:t>
      </w:r>
      <w:r w:rsidRPr="007F249D">
        <w:rPr>
          <w:szCs w:val="22"/>
          <w:lang w:val="en-AU"/>
        </w:rPr>
        <w:t>exposure categor</w:t>
      </w:r>
      <w:r>
        <w:rPr>
          <w:szCs w:val="22"/>
          <w:lang w:val="en-AU"/>
        </w:rPr>
        <w:t>y</w:t>
      </w:r>
      <w:r w:rsidRPr="007F249D">
        <w:rPr>
          <w:szCs w:val="22"/>
          <w:lang w:val="en-AU"/>
        </w:rPr>
        <w:t xml:space="preserve"> III and no area was exposed to the </w:t>
      </w:r>
      <w:r>
        <w:rPr>
          <w:szCs w:val="22"/>
          <w:lang w:val="en-AU"/>
        </w:rPr>
        <w:t xml:space="preserve">risk </w:t>
      </w:r>
      <w:r w:rsidRPr="007F249D">
        <w:rPr>
          <w:szCs w:val="22"/>
          <w:lang w:val="en-AU"/>
        </w:rPr>
        <w:t xml:space="preserve">exposure category IV, which is slightly smaller than long-term </w:t>
      </w:r>
      <w:r>
        <w:rPr>
          <w:szCs w:val="22"/>
          <w:lang w:val="en-AU"/>
        </w:rPr>
        <w:t xml:space="preserve">exposure </w:t>
      </w:r>
      <w:r w:rsidRPr="007F249D">
        <w:rPr>
          <w:szCs w:val="22"/>
          <w:lang w:val="en-AU"/>
        </w:rPr>
        <w:t>areas.</w:t>
      </w:r>
    </w:p>
    <w:p w14:paraId="423D80CC" w14:textId="77777777" w:rsidR="00413F7C" w:rsidRPr="002E141C" w:rsidRDefault="00413F7C" w:rsidP="00B828FF">
      <w:pPr>
        <w:pStyle w:val="Heading2"/>
      </w:pPr>
      <w:bookmarkStart w:id="2023" w:name="_Toc5451479"/>
      <w:bookmarkStart w:id="2024" w:name="_Toc5451563"/>
      <w:bookmarkStart w:id="2025" w:name="_Toc5451647"/>
      <w:bookmarkStart w:id="2026" w:name="_Toc5458773"/>
      <w:bookmarkStart w:id="2027" w:name="_Toc5458847"/>
      <w:bookmarkStart w:id="2028" w:name="_Toc5459084"/>
      <w:bookmarkStart w:id="2029" w:name="_Toc5459376"/>
      <w:bookmarkStart w:id="2030" w:name="_Toc5609949"/>
      <w:bookmarkStart w:id="2031" w:name="_Toc11410787"/>
      <w:bookmarkEnd w:id="2023"/>
      <w:bookmarkEnd w:id="2024"/>
      <w:bookmarkEnd w:id="2025"/>
      <w:bookmarkEnd w:id="2026"/>
      <w:bookmarkEnd w:id="2027"/>
      <w:bookmarkEnd w:id="2028"/>
      <w:bookmarkEnd w:id="2029"/>
      <w:bookmarkEnd w:id="2030"/>
      <w:r w:rsidRPr="002E141C">
        <w:t>Wet Tropics</w:t>
      </w:r>
      <w:bookmarkEnd w:id="2031"/>
      <w:r w:rsidRPr="002E141C">
        <w:t xml:space="preserve"> </w:t>
      </w:r>
    </w:p>
    <w:p w14:paraId="4C82E68E" w14:textId="77777777" w:rsidR="00413F7C" w:rsidRPr="004A5BF7" w:rsidRDefault="00413F7C" w:rsidP="00413F7C">
      <w:pPr>
        <w:spacing w:before="0" w:after="200"/>
        <w:ind w:left="357"/>
        <w:rPr>
          <w:i/>
          <w:color w:val="000000" w:themeColor="text1"/>
        </w:rPr>
      </w:pPr>
      <w:r w:rsidRPr="004A5BF7">
        <w:rPr>
          <w:i/>
          <w:color w:val="000000" w:themeColor="text1"/>
        </w:rPr>
        <w:t>Ambient water quality</w:t>
      </w:r>
    </w:p>
    <w:p w14:paraId="54D3A442" w14:textId="0CD68743" w:rsidR="00413F7C" w:rsidRPr="00B54C3B" w:rsidRDefault="00413F7C" w:rsidP="00F34575">
      <w:pPr>
        <w:pStyle w:val="ListParagraph"/>
        <w:numPr>
          <w:ilvl w:val="0"/>
          <w:numId w:val="59"/>
        </w:numPr>
        <w:spacing w:before="0"/>
        <w:contextualSpacing w:val="0"/>
      </w:pPr>
      <w:r>
        <w:t xml:space="preserve">Several water quality parameters did not meet GVs </w:t>
      </w:r>
      <w:r w:rsidR="00877F94">
        <w:t xml:space="preserve">during </w:t>
      </w:r>
      <w:r>
        <w:t>the 2017</w:t>
      </w:r>
      <w:r w:rsidR="00877F94" w:rsidRPr="006276AB">
        <w:rPr>
          <w:rFonts w:cs="Arial"/>
          <w:lang w:val="en-AU"/>
        </w:rPr>
        <w:t>–</w:t>
      </w:r>
      <w:r>
        <w:t>18 monitoring year. Mean concentrations of PP and Secchi depth did not meet GVs in the Barron Daintree and Tully regions. Mean concentrations of PN, PP, and Secchi depth did not meet GVs in the Russell-Mulgrave region.</w:t>
      </w:r>
      <w:r w:rsidRPr="00EA2FF7" w:rsidDel="00651108">
        <w:t xml:space="preserve"> </w:t>
      </w:r>
    </w:p>
    <w:p w14:paraId="56516D8A" w14:textId="0452D61D" w:rsidR="00413F7C" w:rsidRPr="00EA2FF7" w:rsidRDefault="00413F7C" w:rsidP="00F34575">
      <w:pPr>
        <w:pStyle w:val="ListParagraph"/>
        <w:numPr>
          <w:ilvl w:val="0"/>
          <w:numId w:val="59"/>
        </w:numPr>
        <w:spacing w:before="0"/>
        <w:contextualSpacing w:val="0"/>
      </w:pPr>
      <w:r>
        <w:t>Several water quality parameters were at GVs in the 2017</w:t>
      </w:r>
      <w:r w:rsidR="00877F94" w:rsidRPr="006276AB">
        <w:rPr>
          <w:rFonts w:cs="Arial"/>
          <w:lang w:val="en-AU"/>
        </w:rPr>
        <w:t>–</w:t>
      </w:r>
      <w:r>
        <w:t xml:space="preserve">18 monitoring year. </w:t>
      </w:r>
      <w:r w:rsidRPr="00FF1285">
        <w:rPr>
          <w:color w:val="000000" w:themeColor="text1"/>
          <w:lang w:val="en-AU"/>
        </w:rPr>
        <w:t>Concentrations of Chl-</w:t>
      </w:r>
      <w:r w:rsidRPr="00E2118B">
        <w:rPr>
          <w:i/>
          <w:color w:val="000000" w:themeColor="text1"/>
          <w:lang w:val="en-AU"/>
        </w:rPr>
        <w:t>a</w:t>
      </w:r>
      <w:r>
        <w:rPr>
          <w:color w:val="000000" w:themeColor="text1"/>
          <w:lang w:val="en-AU"/>
        </w:rPr>
        <w:t xml:space="preserve"> and NO</w:t>
      </w:r>
      <w:r w:rsidRPr="00C61CEB">
        <w:rPr>
          <w:color w:val="000000" w:themeColor="text1"/>
          <w:vertAlign w:val="subscript"/>
          <w:lang w:val="en-AU"/>
        </w:rPr>
        <w:t>x</w:t>
      </w:r>
      <w:r>
        <w:rPr>
          <w:color w:val="000000" w:themeColor="text1"/>
          <w:lang w:val="en-AU"/>
        </w:rPr>
        <w:t xml:space="preserve"> have been relatively stable over time and mean values are currently at GVs for the Barron Daintree, Russell-Mulgrave, and Tully regions. </w:t>
      </w:r>
      <w:r w:rsidRPr="00FF1285">
        <w:rPr>
          <w:color w:val="000000" w:themeColor="text1"/>
          <w:lang w:val="en-AU"/>
        </w:rPr>
        <w:t xml:space="preserve">Concentrations of </w:t>
      </w:r>
      <w:r>
        <w:rPr>
          <w:color w:val="000000" w:themeColor="text1"/>
          <w:lang w:val="en-AU"/>
        </w:rPr>
        <w:t>TSS have been relatively stable over time and mean values are currently at GVs for the Barron Daintree and Tully regions.</w:t>
      </w:r>
    </w:p>
    <w:p w14:paraId="0CE420C0" w14:textId="77777777" w:rsidR="00413F7C" w:rsidRPr="00EA2FF7" w:rsidRDefault="00413F7C" w:rsidP="00F34575">
      <w:pPr>
        <w:pStyle w:val="ListParagraph"/>
        <w:numPr>
          <w:ilvl w:val="0"/>
          <w:numId w:val="59"/>
        </w:numPr>
        <w:spacing w:before="0" w:after="200"/>
        <w:contextualSpacing w:val="0"/>
      </w:pPr>
      <w:r>
        <w:t xml:space="preserve">Dramatic increases in </w:t>
      </w:r>
      <w:r w:rsidRPr="00EA2FF7">
        <w:t xml:space="preserve">DOC concentrations </w:t>
      </w:r>
      <w:r>
        <w:t>have occurred since 2005 in the Barron Daintree, Russell-Mulgrave, and Tully regions</w:t>
      </w:r>
      <w:r w:rsidRPr="00EA2FF7">
        <w:t xml:space="preserve">. </w:t>
      </w:r>
      <w:r>
        <w:t>Increases in POC concentrations have also been detected in the Russell-Mulgrave region.</w:t>
      </w:r>
    </w:p>
    <w:p w14:paraId="26C92285" w14:textId="02AB423E" w:rsidR="00413F7C" w:rsidRPr="00C61CEB" w:rsidRDefault="00413F7C" w:rsidP="00F34575">
      <w:pPr>
        <w:pStyle w:val="ListParagraph"/>
        <w:numPr>
          <w:ilvl w:val="0"/>
          <w:numId w:val="59"/>
        </w:numPr>
        <w:spacing w:before="0" w:after="200"/>
        <w:contextualSpacing w:val="0"/>
        <w:rPr>
          <w:i/>
          <w:color w:val="000000" w:themeColor="text1"/>
        </w:rPr>
      </w:pPr>
      <w:r>
        <w:t xml:space="preserve">Results from the </w:t>
      </w:r>
      <w:r w:rsidR="00877F94">
        <w:t>long-term</w:t>
      </w:r>
      <w:r w:rsidR="00BC05BA">
        <w:t xml:space="preserve"> </w:t>
      </w:r>
      <w:r>
        <w:t xml:space="preserve">version of the WQ Index showed that water quality has declined since 2005 in the Barron Daintree and Russell-Mulgrave regions, but is still in </w:t>
      </w:r>
      <w:r w:rsidR="00877F94">
        <w:t>‘</w:t>
      </w:r>
      <w:r w:rsidR="00BC05BA">
        <w:t>good</w:t>
      </w:r>
      <w:r w:rsidR="00877F94">
        <w:t>’</w:t>
      </w:r>
      <w:r w:rsidR="00BC05BA">
        <w:t xml:space="preserve"> </w:t>
      </w:r>
      <w:r>
        <w:t xml:space="preserve">condition. Water quality has not declined or improved in the long-term </w:t>
      </w:r>
      <w:r w:rsidR="00BC05BA">
        <w:t xml:space="preserve">for </w:t>
      </w:r>
      <w:r>
        <w:t xml:space="preserve">the Tully region, with conditions presently rated </w:t>
      </w:r>
      <w:r w:rsidR="00877F94">
        <w:t>‘</w:t>
      </w:r>
      <w:r w:rsidR="00BC05BA">
        <w:t>moderate</w:t>
      </w:r>
      <w:r w:rsidR="00877F94">
        <w:t>’</w:t>
      </w:r>
      <w:r>
        <w:t xml:space="preserve">. These results indicate that Wet Tropics water quality has slowly declined since 2005, </w:t>
      </w:r>
      <w:r w:rsidR="00877F94">
        <w:t xml:space="preserve">which is </w:t>
      </w:r>
      <w:r>
        <w:t>unrelated to the size of the wet season in a particular year.</w:t>
      </w:r>
    </w:p>
    <w:p w14:paraId="1FBA77DB" w14:textId="416576A4" w:rsidR="00413F7C" w:rsidRPr="003937FF" w:rsidRDefault="00413F7C" w:rsidP="00413F7C">
      <w:pPr>
        <w:pStyle w:val="ListParagraph"/>
        <w:numPr>
          <w:ilvl w:val="0"/>
          <w:numId w:val="59"/>
        </w:numPr>
        <w:spacing w:before="0" w:after="200"/>
        <w:contextualSpacing w:val="0"/>
        <w:rPr>
          <w:i/>
          <w:color w:val="000000" w:themeColor="text1"/>
        </w:rPr>
      </w:pPr>
      <w:r>
        <w:t xml:space="preserve">Results from the annual condition version of the WQ Index showed that water quality was </w:t>
      </w:r>
      <w:r w:rsidR="00877F94">
        <w:t>‘</w:t>
      </w:r>
      <w:r w:rsidR="00BC05BA">
        <w:t>moderate</w:t>
      </w:r>
      <w:r w:rsidR="00877F94">
        <w:t>’</w:t>
      </w:r>
      <w:r w:rsidR="00BC05BA">
        <w:t xml:space="preserve"> </w:t>
      </w:r>
      <w:r>
        <w:t>in the Barron Daintree region for the 2017</w:t>
      </w:r>
      <w:r w:rsidR="00877F94" w:rsidRPr="006276AB">
        <w:rPr>
          <w:rFonts w:cs="Arial"/>
          <w:lang w:val="en-AU"/>
        </w:rPr>
        <w:t>–</w:t>
      </w:r>
      <w:r>
        <w:t xml:space="preserve">18 monitoring year. Water quality was </w:t>
      </w:r>
      <w:r w:rsidR="00877F94">
        <w:t>‘</w:t>
      </w:r>
      <w:r w:rsidR="00BC05BA">
        <w:t>poor</w:t>
      </w:r>
      <w:r w:rsidR="00877F94">
        <w:t>’</w:t>
      </w:r>
      <w:r w:rsidR="00BC05BA">
        <w:t xml:space="preserve"> </w:t>
      </w:r>
      <w:r>
        <w:t xml:space="preserve">in the Russell-Mulgrave and Tully regions. These results indicate that Wet Tropics water quality has been generally </w:t>
      </w:r>
      <w:r w:rsidR="00877F94">
        <w:t>‘</w:t>
      </w:r>
      <w:r w:rsidR="00BC05BA">
        <w:t>poor</w:t>
      </w:r>
      <w:r w:rsidR="00877F94">
        <w:t>’</w:t>
      </w:r>
      <w:r w:rsidR="00BC05BA">
        <w:t xml:space="preserve"> </w:t>
      </w:r>
      <w:r>
        <w:t xml:space="preserve">for the last two years as a result of some large wet season discharge events in </w:t>
      </w:r>
      <w:r w:rsidR="00877F94">
        <w:t xml:space="preserve">the </w:t>
      </w:r>
      <w:r>
        <w:t>sub-regions.</w:t>
      </w:r>
    </w:p>
    <w:p w14:paraId="4F94E2E0" w14:textId="77777777" w:rsidR="00413F7C" w:rsidRDefault="00413F7C" w:rsidP="00413F7C">
      <w:pPr>
        <w:pStyle w:val="ListParagraph"/>
        <w:spacing w:before="0"/>
        <w:ind w:left="357"/>
        <w:contextualSpacing w:val="0"/>
        <w:rPr>
          <w:i/>
          <w:color w:val="000000" w:themeColor="text1"/>
        </w:rPr>
      </w:pPr>
      <w:r>
        <w:rPr>
          <w:i/>
          <w:color w:val="000000" w:themeColor="text1"/>
        </w:rPr>
        <w:t>Wet season and event</w:t>
      </w:r>
      <w:r w:rsidRPr="00D0483D">
        <w:rPr>
          <w:i/>
          <w:color w:val="000000" w:themeColor="text1"/>
        </w:rPr>
        <w:t xml:space="preserve"> water quality</w:t>
      </w:r>
      <w:r>
        <w:rPr>
          <w:i/>
          <w:color w:val="000000" w:themeColor="text1"/>
        </w:rPr>
        <w:t xml:space="preserve"> </w:t>
      </w:r>
    </w:p>
    <w:p w14:paraId="1DD08ECF" w14:textId="50D8000D" w:rsidR="00413F7C" w:rsidRPr="00C61CEB" w:rsidRDefault="00413F7C" w:rsidP="00F34575">
      <w:pPr>
        <w:pStyle w:val="ListParagraph"/>
        <w:numPr>
          <w:ilvl w:val="0"/>
          <w:numId w:val="60"/>
        </w:numPr>
        <w:spacing w:before="0"/>
        <w:contextualSpacing w:val="0"/>
        <w:rPr>
          <w:rFonts w:ascii="Calibri" w:hAnsi="Calibri"/>
          <w:color w:val="000000"/>
          <w:szCs w:val="22"/>
          <w:lang w:val="en-AU" w:eastAsia="en-AU"/>
        </w:rPr>
      </w:pPr>
      <w:r w:rsidRPr="009B143D">
        <w:t xml:space="preserve">The </w:t>
      </w:r>
      <w:r>
        <w:rPr>
          <w:szCs w:val="22"/>
          <w:lang w:val="en-AU"/>
        </w:rPr>
        <w:t>2017</w:t>
      </w:r>
      <w:r w:rsidRPr="009B143D">
        <w:rPr>
          <w:color w:val="000000" w:themeColor="text1"/>
          <w:szCs w:val="22"/>
          <w:lang w:val="en-AU"/>
        </w:rPr>
        <w:t>–</w:t>
      </w:r>
      <w:r>
        <w:t xml:space="preserve">18 discharge from the Wet Tropics region was just above the </w:t>
      </w:r>
      <w:r w:rsidR="00877F94">
        <w:t>long-term</w:t>
      </w:r>
      <w:r>
        <w:t xml:space="preserve"> median, although major flooding developed in the Herbert, Tully and Russell-Mulgrave basins</w:t>
      </w:r>
      <w:r w:rsidRPr="009B143D">
        <w:t xml:space="preserve">. </w:t>
      </w:r>
      <w:r>
        <w:t>Plume exposure over the 2017</w:t>
      </w:r>
      <w:r w:rsidR="00877F94" w:rsidRPr="006276AB">
        <w:rPr>
          <w:rFonts w:cs="Arial"/>
          <w:lang w:val="en-AU"/>
        </w:rPr>
        <w:t>–</w:t>
      </w:r>
      <w:r>
        <w:t xml:space="preserve">18 wet season was generally consistent with a below average to average season. </w:t>
      </w:r>
      <w:r w:rsidRPr="00D73C22">
        <w:rPr>
          <w:rFonts w:cs="Arial"/>
          <w:lang w:val="en-AU"/>
        </w:rPr>
        <w:t xml:space="preserve">The Wet Tropics region had two major </w:t>
      </w:r>
      <w:r w:rsidR="00877F94">
        <w:rPr>
          <w:rFonts w:cs="Arial"/>
          <w:lang w:val="en-AU"/>
        </w:rPr>
        <w:t xml:space="preserve">flow </w:t>
      </w:r>
      <w:r w:rsidRPr="00D73C22">
        <w:rPr>
          <w:rFonts w:cs="Arial"/>
          <w:lang w:val="en-AU"/>
        </w:rPr>
        <w:t>events in March and two moderate level flow events in January and February</w:t>
      </w:r>
      <w:r w:rsidR="00BC05BA">
        <w:rPr>
          <w:rFonts w:cs="Arial"/>
          <w:lang w:val="en-AU"/>
        </w:rPr>
        <w:t>.</w:t>
      </w:r>
      <w:r w:rsidRPr="00D73C22">
        <w:rPr>
          <w:rFonts w:cs="Arial"/>
          <w:lang w:val="en-AU"/>
        </w:rPr>
        <w:t xml:space="preserve"> </w:t>
      </w:r>
    </w:p>
    <w:p w14:paraId="65035019" w14:textId="0986E3DE" w:rsidR="00413F7C" w:rsidRPr="005F7883" w:rsidRDefault="00413F7C" w:rsidP="00F34575">
      <w:pPr>
        <w:pStyle w:val="ListParagraph"/>
        <w:numPr>
          <w:ilvl w:val="0"/>
          <w:numId w:val="60"/>
        </w:numPr>
        <w:spacing w:before="0"/>
        <w:contextualSpacing w:val="0"/>
        <w:rPr>
          <w:rFonts w:ascii="Calibri" w:hAnsi="Calibri"/>
          <w:color w:val="000000"/>
          <w:szCs w:val="22"/>
          <w:lang w:val="en-AU" w:eastAsia="en-AU"/>
        </w:rPr>
      </w:pPr>
      <w:r>
        <w:rPr>
          <w:color w:val="000000" w:themeColor="text1"/>
          <w:szCs w:val="22"/>
          <w:lang w:val="en-AU"/>
        </w:rPr>
        <w:t xml:space="preserve">Cumulative exposure mapping based on the eReefs hydrodynamic model output showed that </w:t>
      </w:r>
      <w:r w:rsidR="006A068C">
        <w:rPr>
          <w:color w:val="000000" w:themeColor="text1"/>
          <w:szCs w:val="22"/>
          <w:lang w:val="en-AU"/>
        </w:rPr>
        <w:t>e</w:t>
      </w:r>
      <w:r>
        <w:rPr>
          <w:color w:val="000000" w:themeColor="text1"/>
          <w:szCs w:val="22"/>
          <w:lang w:val="en-AU"/>
        </w:rPr>
        <w:t xml:space="preserve">nclosed coastal waters were heavily affected by river discharge from the Tully and Russell-Mulgrave Rivers. River discharge was mainly transported in a northerly direction along the coast, with measurable discharge reaching &gt;200 km north from the Russell-Mulgrave River mouth. Some discharge from the Tully and Russell-Mulgrave Rivers was also transported in a southerly direction, </w:t>
      </w:r>
      <w:r w:rsidR="00877F94">
        <w:rPr>
          <w:color w:val="000000" w:themeColor="text1"/>
          <w:szCs w:val="22"/>
          <w:lang w:val="en-AU"/>
        </w:rPr>
        <w:t>al</w:t>
      </w:r>
      <w:r>
        <w:rPr>
          <w:color w:val="000000" w:themeColor="text1"/>
          <w:szCs w:val="22"/>
          <w:lang w:val="en-AU"/>
        </w:rPr>
        <w:t xml:space="preserve">though plume extent was not as large as northerly-directed plumes. </w:t>
      </w:r>
      <w:r w:rsidR="006A068C">
        <w:rPr>
          <w:color w:val="000000" w:themeColor="text1"/>
          <w:szCs w:val="22"/>
          <w:lang w:val="en-AU"/>
        </w:rPr>
        <w:t>O</w:t>
      </w:r>
      <w:r>
        <w:rPr>
          <w:color w:val="000000" w:themeColor="text1"/>
          <w:szCs w:val="22"/>
          <w:lang w:val="en-AU"/>
        </w:rPr>
        <w:t xml:space="preserve">pen coastal and </w:t>
      </w:r>
      <w:r w:rsidR="006A068C">
        <w:rPr>
          <w:color w:val="000000" w:themeColor="text1"/>
          <w:szCs w:val="22"/>
          <w:lang w:val="en-AU"/>
        </w:rPr>
        <w:t>m</w:t>
      </w:r>
      <w:r>
        <w:rPr>
          <w:color w:val="000000" w:themeColor="text1"/>
          <w:szCs w:val="22"/>
          <w:lang w:val="en-AU"/>
        </w:rPr>
        <w:t>id</w:t>
      </w:r>
      <w:r w:rsidR="006A068C">
        <w:rPr>
          <w:color w:val="000000" w:themeColor="text1"/>
          <w:szCs w:val="22"/>
          <w:lang w:val="en-AU"/>
        </w:rPr>
        <w:t>-</w:t>
      </w:r>
      <w:r>
        <w:rPr>
          <w:color w:val="000000" w:themeColor="text1"/>
          <w:szCs w:val="22"/>
          <w:lang w:val="en-AU"/>
        </w:rPr>
        <w:t xml:space="preserve">shelf waters were also affected by river discharge. Spatial extent and exposure from Barron River discharge </w:t>
      </w:r>
      <w:r w:rsidR="00877F94">
        <w:rPr>
          <w:color w:val="000000" w:themeColor="text1"/>
          <w:szCs w:val="22"/>
          <w:lang w:val="en-AU"/>
        </w:rPr>
        <w:t>were</w:t>
      </w:r>
      <w:r>
        <w:rPr>
          <w:color w:val="000000" w:themeColor="text1"/>
          <w:szCs w:val="22"/>
          <w:lang w:val="en-AU"/>
        </w:rPr>
        <w:t xml:space="preserve"> much lower than other Wet Tropics rivers.</w:t>
      </w:r>
    </w:p>
    <w:p w14:paraId="4B24B210" w14:textId="61BD9CF9" w:rsidR="00413F7C" w:rsidRPr="0096787F" w:rsidRDefault="00413F7C" w:rsidP="00F34575">
      <w:pPr>
        <w:pStyle w:val="ListParagraph"/>
        <w:numPr>
          <w:ilvl w:val="0"/>
          <w:numId w:val="60"/>
        </w:numPr>
        <w:spacing w:before="0"/>
        <w:contextualSpacing w:val="0"/>
      </w:pPr>
      <w:r w:rsidRPr="00A10227">
        <w:rPr>
          <w:rFonts w:cs="Arial"/>
          <w:lang w:val="en-AU"/>
        </w:rPr>
        <w:t>An increase in water quality concentrations was observed following these flow events. The maximum TSS surface concentrations and minimum S</w:t>
      </w:r>
      <w:r>
        <w:rPr>
          <w:rFonts w:cs="Arial"/>
          <w:lang w:val="en-AU"/>
        </w:rPr>
        <w:t xml:space="preserve">ecchi depth </w:t>
      </w:r>
      <w:r w:rsidRPr="002A4F23">
        <w:rPr>
          <w:rFonts w:cs="Arial"/>
          <w:lang w:val="en-AU"/>
        </w:rPr>
        <w:t>w</w:t>
      </w:r>
      <w:r>
        <w:rPr>
          <w:rFonts w:cs="Arial"/>
          <w:lang w:val="en-AU"/>
        </w:rPr>
        <w:t>ere</w:t>
      </w:r>
      <w:r w:rsidRPr="002A4F23">
        <w:rPr>
          <w:rFonts w:cs="Arial"/>
          <w:lang w:val="en-AU"/>
        </w:rPr>
        <w:t xml:space="preserve"> measured </w:t>
      </w:r>
      <w:r w:rsidR="00877F94">
        <w:rPr>
          <w:rFonts w:cs="Arial"/>
          <w:lang w:val="en-AU"/>
        </w:rPr>
        <w:t>on 13 March 2018</w:t>
      </w:r>
      <w:r>
        <w:rPr>
          <w:rFonts w:cs="Arial"/>
          <w:lang w:val="en-AU"/>
        </w:rPr>
        <w:t xml:space="preserve">(during </w:t>
      </w:r>
      <w:r w:rsidRPr="002A4F23">
        <w:rPr>
          <w:rFonts w:cs="Arial"/>
          <w:lang w:val="en-AU"/>
        </w:rPr>
        <w:t xml:space="preserve">week </w:t>
      </w:r>
      <w:r>
        <w:rPr>
          <w:rFonts w:cs="Arial"/>
          <w:lang w:val="en-AU"/>
        </w:rPr>
        <w:t>15</w:t>
      </w:r>
      <w:r w:rsidRPr="002A4F23">
        <w:rPr>
          <w:rFonts w:cs="Arial"/>
          <w:lang w:val="en-AU"/>
        </w:rPr>
        <w:t xml:space="preserve">). Using only sites with a colour class category (i.e. no cloud), </w:t>
      </w:r>
      <w:r>
        <w:rPr>
          <w:rFonts w:cs="Arial"/>
          <w:lang w:val="en-AU"/>
        </w:rPr>
        <w:t>the mean weekly TSS concentrations reached 19.0 mg L</w:t>
      </w:r>
      <w:r w:rsidRPr="002F6463">
        <w:rPr>
          <w:rFonts w:cs="Arial"/>
          <w:vertAlign w:val="superscript"/>
          <w:lang w:val="en-AU"/>
        </w:rPr>
        <w:t>-1</w:t>
      </w:r>
      <w:r>
        <w:rPr>
          <w:rFonts w:cs="Arial"/>
          <w:vertAlign w:val="superscript"/>
          <w:lang w:val="en-AU"/>
        </w:rPr>
        <w:t xml:space="preserve"> </w:t>
      </w:r>
      <w:r>
        <w:rPr>
          <w:rFonts w:cs="Arial"/>
          <w:lang w:val="en-AU"/>
        </w:rPr>
        <w:t>(week 9: 26 January–1 February) and 14.1 mg L</w:t>
      </w:r>
      <w:r w:rsidRPr="002F6463">
        <w:rPr>
          <w:rFonts w:cs="Arial"/>
          <w:vertAlign w:val="superscript"/>
          <w:lang w:val="en-AU"/>
        </w:rPr>
        <w:t>-1</w:t>
      </w:r>
      <w:r>
        <w:rPr>
          <w:rFonts w:cs="Arial"/>
          <w:vertAlign w:val="superscript"/>
          <w:lang w:val="en-AU"/>
        </w:rPr>
        <w:t xml:space="preserve"> </w:t>
      </w:r>
      <w:r>
        <w:rPr>
          <w:rFonts w:cs="Arial"/>
          <w:lang w:val="en-AU"/>
        </w:rPr>
        <w:t>(week 15: 9</w:t>
      </w:r>
      <w:r w:rsidR="00877F94" w:rsidRPr="006276AB">
        <w:rPr>
          <w:rFonts w:cs="Arial"/>
          <w:lang w:val="en-AU"/>
        </w:rPr>
        <w:t>–</w:t>
      </w:r>
      <w:r>
        <w:rPr>
          <w:rFonts w:cs="Arial"/>
          <w:lang w:val="en-AU"/>
        </w:rPr>
        <w:t xml:space="preserve">15 March) in colour class 2. </w:t>
      </w:r>
      <w:r w:rsidRPr="00D73C22">
        <w:rPr>
          <w:rFonts w:cs="Arial"/>
          <w:lang w:val="en-AU"/>
        </w:rPr>
        <w:t>The mean weekly Chl-</w:t>
      </w:r>
      <w:r w:rsidRPr="00C61CEB">
        <w:rPr>
          <w:rFonts w:cs="Arial"/>
          <w:i/>
          <w:lang w:val="en-AU"/>
        </w:rPr>
        <w:t>a</w:t>
      </w:r>
      <w:r w:rsidRPr="00D73C22">
        <w:rPr>
          <w:rFonts w:cs="Arial"/>
          <w:lang w:val="en-AU"/>
        </w:rPr>
        <w:t xml:space="preserve"> reached 2.9 μg </w:t>
      </w:r>
      <w:r w:rsidRPr="00D73C22">
        <w:rPr>
          <w:rFonts w:cs="Arial"/>
          <w:vertAlign w:val="superscript"/>
          <w:lang w:val="en-AU"/>
        </w:rPr>
        <w:t>L-1</w:t>
      </w:r>
      <w:r w:rsidRPr="00D73C22">
        <w:rPr>
          <w:rFonts w:cs="Arial"/>
          <w:lang w:val="en-AU"/>
        </w:rPr>
        <w:t xml:space="preserve"> during week 7</w:t>
      </w:r>
      <w:r>
        <w:rPr>
          <w:rFonts w:cs="Arial"/>
          <w:lang w:val="en-AU"/>
        </w:rPr>
        <w:t xml:space="preserve"> (12</w:t>
      </w:r>
      <w:r w:rsidR="00877F94" w:rsidRPr="006276AB">
        <w:rPr>
          <w:rFonts w:cs="Arial"/>
          <w:lang w:val="en-AU"/>
        </w:rPr>
        <w:t>–</w:t>
      </w:r>
      <w:r>
        <w:rPr>
          <w:rFonts w:cs="Arial"/>
          <w:lang w:val="en-AU"/>
        </w:rPr>
        <w:t>18 January)</w:t>
      </w:r>
      <w:r w:rsidRPr="00D73C22">
        <w:rPr>
          <w:rFonts w:cs="Arial"/>
          <w:lang w:val="en-AU"/>
        </w:rPr>
        <w:t xml:space="preserve"> in colour class </w:t>
      </w:r>
      <w:r w:rsidR="00C83B6E">
        <w:rPr>
          <w:rFonts w:cs="Arial"/>
          <w:lang w:val="en-AU"/>
        </w:rPr>
        <w:t xml:space="preserve">1 </w:t>
      </w:r>
      <w:r w:rsidRPr="00D73C22">
        <w:rPr>
          <w:rFonts w:cs="Arial"/>
          <w:lang w:val="en-AU"/>
        </w:rPr>
        <w:t>and 1.3 μg L</w:t>
      </w:r>
      <w:r w:rsidRPr="00200E06">
        <w:rPr>
          <w:rFonts w:cs="Arial"/>
          <w:vertAlign w:val="superscript"/>
          <w:lang w:val="en-AU"/>
        </w:rPr>
        <w:t>-1</w:t>
      </w:r>
      <w:r w:rsidRPr="00D73C22">
        <w:rPr>
          <w:rFonts w:cs="Arial"/>
          <w:lang w:val="en-AU"/>
        </w:rPr>
        <w:t xml:space="preserve"> during week 15</w:t>
      </w:r>
      <w:r>
        <w:rPr>
          <w:rFonts w:cs="Arial"/>
          <w:lang w:val="en-AU"/>
        </w:rPr>
        <w:t xml:space="preserve"> (9</w:t>
      </w:r>
      <w:r w:rsidR="00877F94" w:rsidRPr="006276AB">
        <w:rPr>
          <w:rFonts w:cs="Arial"/>
          <w:lang w:val="en-AU"/>
        </w:rPr>
        <w:t>–</w:t>
      </w:r>
      <w:r>
        <w:rPr>
          <w:rFonts w:cs="Arial"/>
          <w:lang w:val="en-AU"/>
        </w:rPr>
        <w:t>15 March)</w:t>
      </w:r>
      <w:r w:rsidRPr="00D73C22">
        <w:rPr>
          <w:rFonts w:cs="Arial"/>
          <w:lang w:val="en-AU"/>
        </w:rPr>
        <w:t xml:space="preserve"> in colour class 2. The lower mean weekly Secchi depth was measured in colour class 2 during week 9</w:t>
      </w:r>
      <w:r>
        <w:rPr>
          <w:rFonts w:cs="Arial"/>
          <w:lang w:val="en-AU"/>
        </w:rPr>
        <w:t xml:space="preserve"> (26 January–1 February)</w:t>
      </w:r>
      <w:r w:rsidRPr="00D73C22">
        <w:rPr>
          <w:rFonts w:cs="Arial"/>
          <w:lang w:val="en-AU"/>
        </w:rPr>
        <w:t>. The highest mean weekly DIN was measured during week</w:t>
      </w:r>
      <w:r w:rsidR="00877F94">
        <w:rPr>
          <w:rFonts w:cs="Arial"/>
          <w:lang w:val="en-AU"/>
        </w:rPr>
        <w:t>s</w:t>
      </w:r>
      <w:r w:rsidRPr="00D73C22">
        <w:rPr>
          <w:rFonts w:cs="Arial"/>
          <w:lang w:val="en-AU"/>
        </w:rPr>
        <w:t xml:space="preserve"> 9 and 1</w:t>
      </w:r>
      <w:r>
        <w:rPr>
          <w:rFonts w:cs="Arial"/>
          <w:lang w:val="en-AU"/>
        </w:rPr>
        <w:t>1 (26 January–15 February)</w:t>
      </w:r>
      <w:r w:rsidRPr="00D73C22">
        <w:rPr>
          <w:rFonts w:cs="Arial"/>
          <w:lang w:val="en-AU"/>
        </w:rPr>
        <w:t xml:space="preserve"> in colour class 2 and </w:t>
      </w:r>
      <w:r>
        <w:rPr>
          <w:rFonts w:cs="Arial"/>
          <w:lang w:val="en-AU"/>
        </w:rPr>
        <w:t xml:space="preserve">during week </w:t>
      </w:r>
      <w:r w:rsidRPr="00D73C22">
        <w:rPr>
          <w:rFonts w:cs="Arial"/>
          <w:lang w:val="en-AU"/>
        </w:rPr>
        <w:t>15</w:t>
      </w:r>
      <w:r>
        <w:rPr>
          <w:rFonts w:cs="Arial"/>
          <w:lang w:val="en-AU"/>
        </w:rPr>
        <w:t xml:space="preserve"> (9</w:t>
      </w:r>
      <w:r w:rsidR="00877F94" w:rsidRPr="006276AB">
        <w:rPr>
          <w:rFonts w:cs="Arial"/>
          <w:lang w:val="en-AU"/>
        </w:rPr>
        <w:t>–</w:t>
      </w:r>
      <w:r w:rsidR="00877F94">
        <w:rPr>
          <w:rFonts w:cs="Arial"/>
          <w:lang w:val="en-AU"/>
        </w:rPr>
        <w:t>1</w:t>
      </w:r>
      <w:r>
        <w:rPr>
          <w:rFonts w:cs="Arial"/>
          <w:lang w:val="en-AU"/>
        </w:rPr>
        <w:t>5 March) in colour class 1</w:t>
      </w:r>
      <w:r w:rsidRPr="00D73C22">
        <w:rPr>
          <w:rFonts w:cs="Arial"/>
          <w:lang w:val="en-AU"/>
        </w:rPr>
        <w:t xml:space="preserve">. </w:t>
      </w:r>
    </w:p>
    <w:p w14:paraId="59CFE7A1" w14:textId="1C5515DA" w:rsidR="00413F7C" w:rsidRPr="00965AD4" w:rsidRDefault="00413F7C" w:rsidP="00F34575">
      <w:pPr>
        <w:pStyle w:val="ListParagraph"/>
        <w:numPr>
          <w:ilvl w:val="0"/>
          <w:numId w:val="60"/>
        </w:numPr>
        <w:spacing w:before="0"/>
        <w:contextualSpacing w:val="0"/>
        <w:rPr>
          <w:rFonts w:cs="Arial"/>
          <w:lang w:val="en-AU"/>
        </w:rPr>
      </w:pPr>
      <w:r w:rsidRPr="00965AD4">
        <w:rPr>
          <w:rFonts w:cs="Arial"/>
          <w:lang w:val="en-AU"/>
        </w:rPr>
        <w:t xml:space="preserve">The mean seasonal TSS concentrations measured across the </w:t>
      </w:r>
      <w:r w:rsidR="00BC05BA">
        <w:rPr>
          <w:rFonts w:cs="Arial"/>
          <w:lang w:val="en-AU"/>
        </w:rPr>
        <w:t>p</w:t>
      </w:r>
      <w:r w:rsidR="00BC05BA" w:rsidRPr="00965AD4">
        <w:rPr>
          <w:rFonts w:cs="Arial"/>
          <w:lang w:val="en-AU"/>
        </w:rPr>
        <w:t xml:space="preserve">rimary </w:t>
      </w:r>
      <w:r w:rsidRPr="00965AD4">
        <w:rPr>
          <w:rFonts w:cs="Arial"/>
          <w:lang w:val="en-AU"/>
        </w:rPr>
        <w:t xml:space="preserve">and </w:t>
      </w:r>
      <w:r w:rsidR="00BC05BA">
        <w:rPr>
          <w:rFonts w:cs="Arial"/>
          <w:lang w:val="en-AU"/>
        </w:rPr>
        <w:t>s</w:t>
      </w:r>
      <w:r w:rsidR="00BC05BA" w:rsidRPr="00965AD4">
        <w:rPr>
          <w:rFonts w:cs="Arial"/>
          <w:lang w:val="en-AU"/>
        </w:rPr>
        <w:t xml:space="preserve">econdary </w:t>
      </w:r>
      <w:r w:rsidRPr="00965AD4">
        <w:rPr>
          <w:rFonts w:cs="Arial"/>
          <w:lang w:val="en-AU"/>
        </w:rPr>
        <w:t xml:space="preserve">water types exceeded the wet season TSS </w:t>
      </w:r>
      <w:r w:rsidR="00877F94">
        <w:rPr>
          <w:rFonts w:cs="Arial"/>
          <w:lang w:val="en-AU"/>
        </w:rPr>
        <w:t>GVs</w:t>
      </w:r>
      <w:r w:rsidR="00877F94" w:rsidRPr="00965AD4">
        <w:rPr>
          <w:rFonts w:cs="Arial"/>
          <w:lang w:val="en-AU"/>
        </w:rPr>
        <w:t xml:space="preserve"> </w:t>
      </w:r>
      <w:r w:rsidRPr="00965AD4">
        <w:rPr>
          <w:rFonts w:cs="Arial"/>
          <w:lang w:val="en-AU"/>
        </w:rPr>
        <w:t xml:space="preserve">by </w:t>
      </w:r>
      <w:r>
        <w:rPr>
          <w:rFonts w:cs="Arial"/>
          <w:lang w:val="en-AU"/>
        </w:rPr>
        <w:t>3.4 and 1.3</w:t>
      </w:r>
      <w:r w:rsidRPr="00965AD4">
        <w:rPr>
          <w:rFonts w:cs="Arial"/>
          <w:lang w:val="en-AU"/>
        </w:rPr>
        <w:t xml:space="preserve"> times</w:t>
      </w:r>
      <w:r w:rsidR="00877F94">
        <w:rPr>
          <w:rFonts w:cs="Arial"/>
          <w:lang w:val="en-AU"/>
        </w:rPr>
        <w:t>. respectively</w:t>
      </w:r>
      <w:r>
        <w:rPr>
          <w:rFonts w:cs="Arial"/>
          <w:lang w:val="en-AU"/>
        </w:rPr>
        <w:t>.</w:t>
      </w:r>
      <w:r w:rsidRPr="00965AD4">
        <w:rPr>
          <w:rFonts w:cs="Arial"/>
          <w:lang w:val="en-AU"/>
        </w:rPr>
        <w:t xml:space="preserve"> The mean seasonal Chl-</w:t>
      </w:r>
      <w:r w:rsidRPr="00C61CEB">
        <w:rPr>
          <w:rFonts w:cs="Arial"/>
          <w:i/>
          <w:lang w:val="en-AU"/>
        </w:rPr>
        <w:t>a</w:t>
      </w:r>
      <w:r>
        <w:rPr>
          <w:rFonts w:cs="Arial"/>
          <w:lang w:val="en-AU"/>
        </w:rPr>
        <w:t xml:space="preserve"> </w:t>
      </w:r>
      <w:r w:rsidRPr="00965AD4">
        <w:rPr>
          <w:rFonts w:cs="Arial"/>
          <w:lang w:val="en-AU"/>
        </w:rPr>
        <w:t xml:space="preserve">concentrations measured across the </w:t>
      </w:r>
      <w:r w:rsidR="00BC05BA">
        <w:rPr>
          <w:rFonts w:cs="Arial"/>
          <w:lang w:val="en-AU"/>
        </w:rPr>
        <w:t>p</w:t>
      </w:r>
      <w:r w:rsidR="00BC05BA" w:rsidRPr="00965AD4">
        <w:rPr>
          <w:rFonts w:cs="Arial"/>
          <w:lang w:val="en-AU"/>
        </w:rPr>
        <w:t>rimary</w:t>
      </w:r>
      <w:r>
        <w:rPr>
          <w:rFonts w:cs="Arial"/>
          <w:lang w:val="en-AU"/>
        </w:rPr>
        <w:t>,</w:t>
      </w:r>
      <w:r w:rsidRPr="00965AD4">
        <w:rPr>
          <w:rFonts w:cs="Arial"/>
          <w:lang w:val="en-AU"/>
        </w:rPr>
        <w:t xml:space="preserve"> </w:t>
      </w:r>
      <w:r w:rsidR="00BC05BA">
        <w:rPr>
          <w:rFonts w:cs="Arial"/>
          <w:lang w:val="en-AU"/>
        </w:rPr>
        <w:t>s</w:t>
      </w:r>
      <w:r w:rsidR="00BC05BA" w:rsidRPr="00965AD4">
        <w:rPr>
          <w:rFonts w:cs="Arial"/>
          <w:lang w:val="en-AU"/>
        </w:rPr>
        <w:t>econdary</w:t>
      </w:r>
      <w:r w:rsidR="00BC05BA">
        <w:rPr>
          <w:rFonts w:cs="Arial"/>
          <w:lang w:val="en-AU"/>
        </w:rPr>
        <w:t xml:space="preserve"> </w:t>
      </w:r>
      <w:r>
        <w:rPr>
          <w:rFonts w:cs="Arial"/>
          <w:lang w:val="en-AU"/>
        </w:rPr>
        <w:t xml:space="preserve">and </w:t>
      </w:r>
      <w:r w:rsidR="00BC05BA">
        <w:rPr>
          <w:rFonts w:cs="Arial"/>
          <w:lang w:val="en-AU"/>
        </w:rPr>
        <w:t>tertiary</w:t>
      </w:r>
      <w:r w:rsidR="00BC05BA" w:rsidRPr="00965AD4">
        <w:rPr>
          <w:rFonts w:cs="Arial"/>
          <w:lang w:val="en-AU"/>
        </w:rPr>
        <w:t xml:space="preserve"> </w:t>
      </w:r>
      <w:r w:rsidRPr="00965AD4">
        <w:rPr>
          <w:rFonts w:cs="Arial"/>
          <w:lang w:val="en-AU"/>
        </w:rPr>
        <w:t xml:space="preserve">water types exceeded the wet season </w:t>
      </w:r>
      <w:r>
        <w:rPr>
          <w:rFonts w:cs="Arial"/>
          <w:lang w:val="en-AU"/>
        </w:rPr>
        <w:t>Chl-</w:t>
      </w:r>
      <w:r w:rsidRPr="00C61CEB">
        <w:rPr>
          <w:rFonts w:cs="Arial"/>
          <w:i/>
          <w:lang w:val="en-AU"/>
        </w:rPr>
        <w:t>a</w:t>
      </w:r>
      <w:r w:rsidRPr="00965AD4">
        <w:rPr>
          <w:rFonts w:cs="Arial"/>
          <w:lang w:val="en-AU"/>
        </w:rPr>
        <w:t xml:space="preserve"> guidelines by </w:t>
      </w:r>
      <w:r>
        <w:rPr>
          <w:rFonts w:cs="Arial"/>
          <w:lang w:val="en-AU"/>
        </w:rPr>
        <w:t>11.7, 1.3 and</w:t>
      </w:r>
      <w:r w:rsidRPr="003D6AE6">
        <w:rPr>
          <w:rFonts w:cs="Arial"/>
          <w:lang w:val="en-AU"/>
        </w:rPr>
        <w:t xml:space="preserve"> </w:t>
      </w:r>
      <w:r>
        <w:rPr>
          <w:rFonts w:cs="Arial"/>
          <w:lang w:val="en-AU"/>
        </w:rPr>
        <w:t>1.1</w:t>
      </w:r>
      <w:r w:rsidRPr="003D6AE6">
        <w:rPr>
          <w:rFonts w:cs="Arial"/>
          <w:lang w:val="en-AU"/>
        </w:rPr>
        <w:t xml:space="preserve"> </w:t>
      </w:r>
      <w:r w:rsidRPr="00965AD4">
        <w:rPr>
          <w:rFonts w:cs="Arial"/>
          <w:lang w:val="en-AU"/>
        </w:rPr>
        <w:t>times</w:t>
      </w:r>
      <w:r w:rsidR="00877F94">
        <w:rPr>
          <w:rFonts w:cs="Arial"/>
          <w:lang w:val="en-AU"/>
        </w:rPr>
        <w:t>, respectively</w:t>
      </w:r>
      <w:r>
        <w:rPr>
          <w:rFonts w:cs="Arial"/>
          <w:lang w:val="en-AU"/>
        </w:rPr>
        <w:t>.</w:t>
      </w:r>
      <w:r w:rsidRPr="00965AD4">
        <w:rPr>
          <w:rFonts w:cs="Arial"/>
          <w:lang w:val="en-AU"/>
        </w:rPr>
        <w:t xml:space="preserve"> PP </w:t>
      </w:r>
      <w:r>
        <w:rPr>
          <w:rFonts w:cs="Arial"/>
          <w:lang w:val="en-AU"/>
        </w:rPr>
        <w:t xml:space="preserve">and PN </w:t>
      </w:r>
      <w:r w:rsidRPr="00965AD4">
        <w:rPr>
          <w:rFonts w:cs="Arial"/>
          <w:lang w:val="en-AU"/>
        </w:rPr>
        <w:t xml:space="preserve">concentrations in the </w:t>
      </w:r>
      <w:r w:rsidR="00BC05BA">
        <w:rPr>
          <w:rFonts w:cs="Arial"/>
          <w:lang w:val="en-AU"/>
        </w:rPr>
        <w:t>p</w:t>
      </w:r>
      <w:r w:rsidR="00BC05BA" w:rsidRPr="00965AD4">
        <w:rPr>
          <w:rFonts w:cs="Arial"/>
          <w:lang w:val="en-AU"/>
        </w:rPr>
        <w:t xml:space="preserve">rimary </w:t>
      </w:r>
      <w:r w:rsidRPr="00965AD4">
        <w:rPr>
          <w:rFonts w:cs="Arial"/>
          <w:lang w:val="en-AU"/>
        </w:rPr>
        <w:t>water type exceeded the</w:t>
      </w:r>
      <w:r>
        <w:rPr>
          <w:rFonts w:cs="Arial"/>
          <w:lang w:val="en-AU"/>
        </w:rPr>
        <w:t>ir respective</w:t>
      </w:r>
      <w:r w:rsidRPr="00965AD4">
        <w:rPr>
          <w:rFonts w:cs="Arial"/>
          <w:lang w:val="en-AU"/>
        </w:rPr>
        <w:t xml:space="preserve"> wet season PN guidelines by </w:t>
      </w:r>
      <w:r>
        <w:rPr>
          <w:rFonts w:cs="Arial"/>
          <w:lang w:val="en-AU"/>
        </w:rPr>
        <w:t xml:space="preserve">1.8 and 1.3 </w:t>
      </w:r>
      <w:r w:rsidRPr="00965AD4">
        <w:rPr>
          <w:rFonts w:cs="Arial"/>
          <w:lang w:val="en-AU"/>
        </w:rPr>
        <w:t>times</w:t>
      </w:r>
      <w:r>
        <w:rPr>
          <w:rFonts w:cs="Arial"/>
          <w:lang w:val="en-AU"/>
        </w:rPr>
        <w:t>.</w:t>
      </w:r>
    </w:p>
    <w:p w14:paraId="17F5E0D6" w14:textId="0733FD5A" w:rsidR="00413F7C" w:rsidRPr="00865A4B" w:rsidRDefault="00413F7C" w:rsidP="00F34575">
      <w:pPr>
        <w:pStyle w:val="ListParagraph"/>
        <w:numPr>
          <w:ilvl w:val="0"/>
          <w:numId w:val="60"/>
        </w:numPr>
        <w:spacing w:before="0"/>
        <w:contextualSpacing w:val="0"/>
        <w:rPr>
          <w:rFonts w:cs="Arial"/>
          <w:lang w:val="en-AU"/>
        </w:rPr>
      </w:pPr>
      <w:r w:rsidRPr="00865A4B">
        <w:rPr>
          <w:rFonts w:cs="Arial"/>
          <w:lang w:val="en-AU"/>
        </w:rPr>
        <w:t>In 2017–18, the greatest DIN contributions to the Wet Tropics were from the Herbert (37%), Johnstone (21%), Tully (17%) and Russell</w:t>
      </w:r>
      <w:r>
        <w:rPr>
          <w:rFonts w:cs="Arial"/>
          <w:lang w:val="en-AU"/>
        </w:rPr>
        <w:t>-</w:t>
      </w:r>
      <w:r w:rsidRPr="00865A4B">
        <w:rPr>
          <w:rFonts w:cs="Arial"/>
          <w:lang w:val="en-AU"/>
        </w:rPr>
        <w:t xml:space="preserve">Mulgrave (14%) </w:t>
      </w:r>
      <w:r>
        <w:rPr>
          <w:rFonts w:cs="Arial"/>
          <w:lang w:val="en-AU"/>
        </w:rPr>
        <w:t>R</w:t>
      </w:r>
      <w:r w:rsidRPr="00865A4B">
        <w:rPr>
          <w:rFonts w:cs="Arial"/>
          <w:lang w:val="en-AU"/>
        </w:rPr>
        <w:t>ivers, whereas the TSS contributions were dominated by the Johnstone (32%) and Herbert (26%) Rivers.</w:t>
      </w:r>
    </w:p>
    <w:p w14:paraId="67F45EC0" w14:textId="30690215" w:rsidR="0016776A" w:rsidRPr="00467629" w:rsidRDefault="00413F7C" w:rsidP="00F34575">
      <w:pPr>
        <w:pStyle w:val="ListParagraph"/>
        <w:numPr>
          <w:ilvl w:val="0"/>
          <w:numId w:val="60"/>
        </w:numPr>
        <w:spacing w:before="0"/>
        <w:contextualSpacing w:val="0"/>
      </w:pPr>
      <w:r w:rsidRPr="009B143D">
        <w:t xml:space="preserve">The wet season exposure mapping showed that the Wet Tropics was most affected by the lowest exposure </w:t>
      </w:r>
      <w:r w:rsidR="00B943C3" w:rsidRPr="009B143D">
        <w:t>categor</w:t>
      </w:r>
      <w:r w:rsidR="00B943C3">
        <w:t>y</w:t>
      </w:r>
      <w:r w:rsidR="00B943C3" w:rsidRPr="009B143D">
        <w:t xml:space="preserve"> </w:t>
      </w:r>
      <w:r w:rsidRPr="009B143D">
        <w:t>(</w:t>
      </w:r>
      <w:r w:rsidR="00877F94" w:rsidRPr="009B143D">
        <w:t>categor</w:t>
      </w:r>
      <w:r w:rsidR="00877F94">
        <w:t>y</w:t>
      </w:r>
      <w:r w:rsidR="00877F94" w:rsidRPr="009B143D">
        <w:t xml:space="preserve"> </w:t>
      </w:r>
      <w:r w:rsidRPr="009B143D">
        <w:t xml:space="preserve">I), in agreement with the long-term trends. Approximately </w:t>
      </w:r>
      <w:r>
        <w:t>37</w:t>
      </w:r>
      <w:r w:rsidRPr="009B143D">
        <w:t xml:space="preserve">% of the total area of the region was exposed to </w:t>
      </w:r>
      <w:r w:rsidRPr="007800CC">
        <w:rPr>
          <w:szCs w:val="22"/>
          <w:lang w:val="en-AU"/>
        </w:rPr>
        <w:t>a potential risk</w:t>
      </w:r>
      <w:r w:rsidRPr="007800CC">
        <w:rPr>
          <w:rFonts w:cs="Arial"/>
          <w:lang w:val="en-AU"/>
        </w:rPr>
        <w:t>. This area was smaller than the long-term areas (59%)</w:t>
      </w:r>
      <w:r w:rsidRPr="007800CC">
        <w:rPr>
          <w:szCs w:val="22"/>
          <w:lang w:val="en-AU"/>
        </w:rPr>
        <w:t xml:space="preserve"> and </w:t>
      </w:r>
      <w:r w:rsidR="00877F94">
        <w:rPr>
          <w:szCs w:val="22"/>
          <w:lang w:val="en-AU"/>
        </w:rPr>
        <w:t>was caused by</w:t>
      </w:r>
      <w:r w:rsidRPr="007800CC">
        <w:rPr>
          <w:szCs w:val="22"/>
          <w:lang w:val="en-AU"/>
        </w:rPr>
        <w:t xml:space="preserve"> a smaller total area exposed to the lower exposure category I (34% in 2017</w:t>
      </w:r>
      <w:r w:rsidR="00877F94" w:rsidRPr="006276AB">
        <w:rPr>
          <w:rFonts w:cs="Arial"/>
          <w:lang w:val="en-AU"/>
        </w:rPr>
        <w:t>–</w:t>
      </w:r>
      <w:r w:rsidRPr="007800CC">
        <w:rPr>
          <w:szCs w:val="22"/>
          <w:lang w:val="en-AU"/>
        </w:rPr>
        <w:t>18 versus 59% in the long-term)</w:t>
      </w:r>
      <w:r w:rsidRPr="007800CC">
        <w:rPr>
          <w:rFonts w:cs="Arial"/>
          <w:lang w:val="en-AU"/>
        </w:rPr>
        <w:t xml:space="preserve">. </w:t>
      </w:r>
      <w:r w:rsidRPr="007800CC">
        <w:rPr>
          <w:szCs w:val="22"/>
          <w:lang w:val="en-AU"/>
        </w:rPr>
        <w:t xml:space="preserve">Only 0.3% of the Wet Tropics region was exposed to exposure </w:t>
      </w:r>
      <w:r w:rsidR="00877F94" w:rsidRPr="007800CC">
        <w:rPr>
          <w:szCs w:val="22"/>
          <w:lang w:val="en-AU"/>
        </w:rPr>
        <w:t>categor</w:t>
      </w:r>
      <w:r w:rsidR="00877F94">
        <w:rPr>
          <w:szCs w:val="22"/>
          <w:lang w:val="en-AU"/>
        </w:rPr>
        <w:t>y</w:t>
      </w:r>
      <w:r w:rsidR="00877F94" w:rsidRPr="007800CC">
        <w:rPr>
          <w:szCs w:val="22"/>
          <w:lang w:val="en-AU"/>
        </w:rPr>
        <w:t xml:space="preserve"> </w:t>
      </w:r>
      <w:r w:rsidRPr="007800CC">
        <w:rPr>
          <w:szCs w:val="22"/>
          <w:lang w:val="en-AU"/>
        </w:rPr>
        <w:t xml:space="preserve">III and no area was exposed to exposure category IV. These areas were </w:t>
      </w:r>
      <w:r w:rsidRPr="007800CC">
        <w:rPr>
          <w:rFonts w:cs="Arial"/>
          <w:lang w:val="en-AU"/>
        </w:rPr>
        <w:t xml:space="preserve">slightly smaller </w:t>
      </w:r>
      <w:r w:rsidRPr="007800CC">
        <w:rPr>
          <w:szCs w:val="22"/>
          <w:lang w:val="en-AU"/>
        </w:rPr>
        <w:t>than long-term areas.</w:t>
      </w:r>
    </w:p>
    <w:p w14:paraId="177D8A14" w14:textId="77777777" w:rsidR="00413F7C" w:rsidRPr="002E141C" w:rsidRDefault="00413F7C" w:rsidP="00B828FF">
      <w:pPr>
        <w:pStyle w:val="Heading2"/>
      </w:pPr>
      <w:bookmarkStart w:id="2032" w:name="_Toc5451481"/>
      <w:bookmarkStart w:id="2033" w:name="_Toc5451565"/>
      <w:bookmarkStart w:id="2034" w:name="_Toc5451649"/>
      <w:bookmarkStart w:id="2035" w:name="_Toc5458775"/>
      <w:bookmarkStart w:id="2036" w:name="_Toc5458849"/>
      <w:bookmarkStart w:id="2037" w:name="_Toc5459086"/>
      <w:bookmarkStart w:id="2038" w:name="_Toc5459378"/>
      <w:bookmarkStart w:id="2039" w:name="_Toc5609951"/>
      <w:bookmarkStart w:id="2040" w:name="_Toc11410788"/>
      <w:bookmarkEnd w:id="2032"/>
      <w:bookmarkEnd w:id="2033"/>
      <w:bookmarkEnd w:id="2034"/>
      <w:bookmarkEnd w:id="2035"/>
      <w:bookmarkEnd w:id="2036"/>
      <w:bookmarkEnd w:id="2037"/>
      <w:bookmarkEnd w:id="2038"/>
      <w:bookmarkEnd w:id="2039"/>
      <w:r w:rsidRPr="002E141C">
        <w:t>Burdekin</w:t>
      </w:r>
      <w:bookmarkEnd w:id="2040"/>
      <w:r w:rsidRPr="002E141C">
        <w:t xml:space="preserve"> </w:t>
      </w:r>
    </w:p>
    <w:p w14:paraId="4626DA23" w14:textId="77777777" w:rsidR="00413F7C" w:rsidRPr="004A5BF7" w:rsidRDefault="00413F7C" w:rsidP="00413F7C">
      <w:pPr>
        <w:spacing w:before="0" w:after="200"/>
        <w:ind w:left="360"/>
        <w:rPr>
          <w:i/>
          <w:color w:val="000000" w:themeColor="text1"/>
        </w:rPr>
      </w:pPr>
      <w:r w:rsidRPr="004A5BF7">
        <w:rPr>
          <w:i/>
          <w:color w:val="000000" w:themeColor="text1"/>
        </w:rPr>
        <w:t>Ambient water quality</w:t>
      </w:r>
    </w:p>
    <w:p w14:paraId="5B8B4562" w14:textId="762DC523" w:rsidR="00413F7C" w:rsidRPr="00B54C3B" w:rsidRDefault="00413F7C" w:rsidP="00F34575">
      <w:pPr>
        <w:pStyle w:val="ListParagraph"/>
        <w:numPr>
          <w:ilvl w:val="0"/>
          <w:numId w:val="61"/>
        </w:numPr>
        <w:spacing w:before="0"/>
        <w:contextualSpacing w:val="0"/>
      </w:pPr>
      <w:r>
        <w:t>Several water quality parameters did not meet GVs</w:t>
      </w:r>
      <w:r w:rsidR="004C6479">
        <w:t xml:space="preserve"> </w:t>
      </w:r>
      <w:r w:rsidR="00877F94">
        <w:t>during</w:t>
      </w:r>
      <w:r>
        <w:t xml:space="preserve"> the 2017</w:t>
      </w:r>
      <w:r w:rsidR="00877F94" w:rsidRPr="006276AB">
        <w:rPr>
          <w:rFonts w:cs="Arial"/>
          <w:lang w:val="en-AU"/>
        </w:rPr>
        <w:t>–</w:t>
      </w:r>
      <w:r>
        <w:t>18 monitoring year. Mean concentrations of Chl-</w:t>
      </w:r>
      <w:r w:rsidRPr="00C61CEB">
        <w:rPr>
          <w:i/>
        </w:rPr>
        <w:t>a</w:t>
      </w:r>
      <w:r>
        <w:t xml:space="preserve">, PP and Secchi depth did not meet GVs in the Burdekin region. </w:t>
      </w:r>
    </w:p>
    <w:p w14:paraId="08F1A42F" w14:textId="77777777" w:rsidR="00413F7C" w:rsidRPr="00EA2FF7" w:rsidRDefault="00413F7C" w:rsidP="00F34575">
      <w:pPr>
        <w:pStyle w:val="ListParagraph"/>
        <w:numPr>
          <w:ilvl w:val="0"/>
          <w:numId w:val="61"/>
        </w:numPr>
        <w:spacing w:before="0"/>
        <w:contextualSpacing w:val="0"/>
      </w:pPr>
      <w:r w:rsidRPr="00FF1285">
        <w:rPr>
          <w:color w:val="000000" w:themeColor="text1"/>
          <w:lang w:val="en-AU"/>
        </w:rPr>
        <w:t xml:space="preserve">Concentrations of </w:t>
      </w:r>
      <w:r>
        <w:rPr>
          <w:color w:val="000000" w:themeColor="text1"/>
          <w:lang w:val="en-AU"/>
        </w:rPr>
        <w:t>TSS and NO</w:t>
      </w:r>
      <w:r w:rsidRPr="00D264B5">
        <w:rPr>
          <w:color w:val="000000" w:themeColor="text1"/>
          <w:vertAlign w:val="subscript"/>
          <w:lang w:val="en-AU"/>
        </w:rPr>
        <w:t>x</w:t>
      </w:r>
      <w:r>
        <w:rPr>
          <w:color w:val="000000" w:themeColor="text1"/>
          <w:lang w:val="en-AU"/>
        </w:rPr>
        <w:t xml:space="preserve"> have been relatively stable over time and mean values are currently below GVs for the region. </w:t>
      </w:r>
      <w:r w:rsidRPr="00FF1285">
        <w:rPr>
          <w:color w:val="000000" w:themeColor="text1"/>
          <w:lang w:val="en-AU"/>
        </w:rPr>
        <w:t xml:space="preserve">Concentrations of </w:t>
      </w:r>
      <w:r>
        <w:rPr>
          <w:color w:val="000000" w:themeColor="text1"/>
          <w:lang w:val="en-AU"/>
        </w:rPr>
        <w:t>PN have increased over time but are currently at GVs.</w:t>
      </w:r>
    </w:p>
    <w:p w14:paraId="393461E9" w14:textId="77777777" w:rsidR="00413F7C" w:rsidRPr="00EA2FF7" w:rsidRDefault="00413F7C" w:rsidP="00F34575">
      <w:pPr>
        <w:pStyle w:val="ListParagraph"/>
        <w:numPr>
          <w:ilvl w:val="0"/>
          <w:numId w:val="61"/>
        </w:numPr>
        <w:spacing w:before="0" w:after="200"/>
        <w:contextualSpacing w:val="0"/>
      </w:pPr>
      <w:r>
        <w:t xml:space="preserve">Dramatic increases in </w:t>
      </w:r>
      <w:r w:rsidRPr="00EA2FF7">
        <w:t xml:space="preserve">DOC concentrations </w:t>
      </w:r>
      <w:r>
        <w:t>have occurred since 2005 in the region.</w:t>
      </w:r>
    </w:p>
    <w:p w14:paraId="299D0262" w14:textId="595CFF88" w:rsidR="00413F7C" w:rsidRPr="00D264B5" w:rsidRDefault="00413F7C" w:rsidP="00F34575">
      <w:pPr>
        <w:pStyle w:val="ListParagraph"/>
        <w:numPr>
          <w:ilvl w:val="0"/>
          <w:numId w:val="61"/>
        </w:numPr>
        <w:spacing w:before="0" w:after="200"/>
        <w:contextualSpacing w:val="0"/>
        <w:rPr>
          <w:i/>
          <w:color w:val="000000" w:themeColor="text1"/>
        </w:rPr>
      </w:pPr>
      <w:r>
        <w:t xml:space="preserve">Results from the </w:t>
      </w:r>
      <w:r w:rsidR="00877F94">
        <w:t>long-term</w:t>
      </w:r>
      <w:r>
        <w:t xml:space="preserve"> version of the WQ Index showed that water quality has remained relatively stable since 2005 in the region, and is in</w:t>
      </w:r>
      <w:r w:rsidR="00877F94">
        <w:t xml:space="preserve"> ‘</w:t>
      </w:r>
      <w:r w:rsidR="0016776A">
        <w:t>good</w:t>
      </w:r>
      <w:r w:rsidR="00877F94">
        <w:t>’</w:t>
      </w:r>
      <w:r w:rsidR="0016776A">
        <w:t xml:space="preserve"> </w:t>
      </w:r>
      <w:r>
        <w:t xml:space="preserve">condition. These results indicate that Burdekin water quality has remained stable since 2005, </w:t>
      </w:r>
      <w:r w:rsidR="00877F94">
        <w:t xml:space="preserve">which is </w:t>
      </w:r>
      <w:r>
        <w:t>unrelated to the size</w:t>
      </w:r>
      <w:r w:rsidR="0016776A">
        <w:t xml:space="preserve"> </w:t>
      </w:r>
      <w:r>
        <w:t>of the wet season in a particular year.</w:t>
      </w:r>
    </w:p>
    <w:p w14:paraId="0771422C" w14:textId="76BF4EF8" w:rsidR="00413F7C" w:rsidRDefault="00413F7C" w:rsidP="00F34575">
      <w:pPr>
        <w:pStyle w:val="ListParagraph"/>
        <w:numPr>
          <w:ilvl w:val="0"/>
          <w:numId w:val="61"/>
        </w:numPr>
        <w:spacing w:before="0"/>
        <w:contextualSpacing w:val="0"/>
      </w:pPr>
      <w:r>
        <w:t xml:space="preserve">Results from the annual condition version of the WQ Index showed that water quality was </w:t>
      </w:r>
      <w:r w:rsidR="00877F94">
        <w:t>‘</w:t>
      </w:r>
      <w:r w:rsidR="0016776A">
        <w:t>poor</w:t>
      </w:r>
      <w:r w:rsidR="00877F94">
        <w:t>’</w:t>
      </w:r>
      <w:r w:rsidR="0016776A">
        <w:t xml:space="preserve"> </w:t>
      </w:r>
      <w:r>
        <w:t>in the region for the 2017</w:t>
      </w:r>
      <w:r w:rsidR="00877F94" w:rsidRPr="006276AB">
        <w:rPr>
          <w:rFonts w:cs="Arial"/>
          <w:lang w:val="en-AU"/>
        </w:rPr>
        <w:t>–</w:t>
      </w:r>
      <w:r>
        <w:t xml:space="preserve">18 monitoring year. These results indicate that inshore Burdekin water quality has been generally </w:t>
      </w:r>
      <w:r w:rsidR="00877F94">
        <w:t>‘</w:t>
      </w:r>
      <w:r w:rsidR="00AE2B67">
        <w:t>poor</w:t>
      </w:r>
      <w:r w:rsidR="00877F94">
        <w:t>’</w:t>
      </w:r>
      <w:r w:rsidR="00AE2B67">
        <w:t xml:space="preserve"> </w:t>
      </w:r>
      <w:r>
        <w:t xml:space="preserve">for the last </w:t>
      </w:r>
      <w:r w:rsidR="00877F94">
        <w:t xml:space="preserve">2 </w:t>
      </w:r>
      <w:r>
        <w:t>years</w:t>
      </w:r>
      <w:r w:rsidR="00877F94">
        <w:t>,</w:t>
      </w:r>
      <w:r>
        <w:t xml:space="preserve"> possibly as a result of average</w:t>
      </w:r>
      <w:r w:rsidR="00877F94">
        <w:t xml:space="preserve"> </w:t>
      </w:r>
      <w:r>
        <w:t xml:space="preserve">wet season discharge following several drier-than-average years. </w:t>
      </w:r>
    </w:p>
    <w:p w14:paraId="1F0439EC" w14:textId="77777777" w:rsidR="00413F7C" w:rsidRPr="005066D5" w:rsidRDefault="00413F7C" w:rsidP="00413F7C">
      <w:pPr>
        <w:spacing w:before="0" w:after="200"/>
        <w:ind w:left="360"/>
        <w:rPr>
          <w:i/>
          <w:color w:val="000000" w:themeColor="text1"/>
        </w:rPr>
      </w:pPr>
      <w:r w:rsidRPr="005066D5">
        <w:rPr>
          <w:i/>
          <w:color w:val="000000" w:themeColor="text1"/>
        </w:rPr>
        <w:t xml:space="preserve">Wet season and event water quality </w:t>
      </w:r>
    </w:p>
    <w:p w14:paraId="002EE576" w14:textId="707A4634" w:rsidR="00413F7C" w:rsidRPr="002C0179" w:rsidRDefault="00413F7C" w:rsidP="00F34575">
      <w:pPr>
        <w:pStyle w:val="ListParagraph"/>
        <w:numPr>
          <w:ilvl w:val="0"/>
          <w:numId w:val="62"/>
        </w:numPr>
        <w:spacing w:before="0"/>
        <w:contextualSpacing w:val="0"/>
        <w:rPr>
          <w:i/>
          <w:color w:val="000000" w:themeColor="text1"/>
        </w:rPr>
      </w:pPr>
      <w:r w:rsidRPr="007C2404">
        <w:t>The Burdekin region experienced an average wet season in 2017</w:t>
      </w:r>
      <w:r w:rsidR="00B943C3" w:rsidRPr="006276AB">
        <w:rPr>
          <w:rFonts w:cs="Arial"/>
          <w:lang w:val="en-AU"/>
        </w:rPr>
        <w:t>–</w:t>
      </w:r>
      <w:r w:rsidRPr="007C2404">
        <w:t xml:space="preserve">18, with flooding occurring at the end of the Burdekin River in early March. The flow events were </w:t>
      </w:r>
      <w:r>
        <w:t>almost exclusively</w:t>
      </w:r>
      <w:r w:rsidRPr="007C2404">
        <w:t xml:space="preserve"> derived from the upper Burdekin tributary which is one of the dominant contributors to sed</w:t>
      </w:r>
      <w:r>
        <w:t xml:space="preserve">iment loads at the end of river. </w:t>
      </w:r>
      <w:r w:rsidR="00AE2B67">
        <w:t xml:space="preserve">In general, </w:t>
      </w:r>
      <w:r w:rsidR="00AE2B67">
        <w:rPr>
          <w:rFonts w:cs="Arial"/>
          <w:lang w:val="en-AU"/>
        </w:rPr>
        <w:t>w</w:t>
      </w:r>
      <w:r w:rsidRPr="00A10227">
        <w:rPr>
          <w:rFonts w:cs="Arial"/>
          <w:lang w:val="en-AU"/>
        </w:rPr>
        <w:t>eekly river discharges during the 2017</w:t>
      </w:r>
      <w:r w:rsidRPr="00A10227">
        <w:rPr>
          <w:color w:val="000000" w:themeColor="text1"/>
          <w:szCs w:val="22"/>
          <w:lang w:val="en-AU"/>
        </w:rPr>
        <w:t>–</w:t>
      </w:r>
      <w:r w:rsidRPr="00A10227">
        <w:rPr>
          <w:rFonts w:cs="Arial"/>
          <w:lang w:val="en-AU"/>
        </w:rPr>
        <w:t>18 sampling period were below the long-term mean weekly discharge value</w:t>
      </w:r>
      <w:r>
        <w:rPr>
          <w:rFonts w:cs="Arial"/>
          <w:lang w:val="en-AU"/>
        </w:rPr>
        <w:t>.</w:t>
      </w:r>
    </w:p>
    <w:p w14:paraId="2225815D" w14:textId="77F02444" w:rsidR="00413F7C" w:rsidRPr="00C61CEB" w:rsidRDefault="00413F7C" w:rsidP="00F34575">
      <w:pPr>
        <w:pStyle w:val="ListParagraph"/>
        <w:numPr>
          <w:ilvl w:val="0"/>
          <w:numId w:val="62"/>
        </w:numPr>
        <w:spacing w:before="0"/>
        <w:contextualSpacing w:val="0"/>
        <w:rPr>
          <w:i/>
          <w:color w:val="000000" w:themeColor="text1"/>
        </w:rPr>
      </w:pPr>
      <w:r>
        <w:rPr>
          <w:color w:val="000000" w:themeColor="text1"/>
          <w:szCs w:val="22"/>
          <w:lang w:val="en-AU"/>
        </w:rPr>
        <w:t xml:space="preserve">Cumulative exposure mapping based on the eReefs hydrodynamic model output showed that </w:t>
      </w:r>
      <w:r w:rsidR="006A068C">
        <w:rPr>
          <w:color w:val="000000" w:themeColor="text1"/>
          <w:szCs w:val="22"/>
          <w:lang w:val="en-AU"/>
        </w:rPr>
        <w:t>e</w:t>
      </w:r>
      <w:r>
        <w:rPr>
          <w:color w:val="000000" w:themeColor="text1"/>
          <w:szCs w:val="22"/>
          <w:lang w:val="en-AU"/>
        </w:rPr>
        <w:t xml:space="preserve">nclosed coastal waters were heavily affected by river discharge from the Burdekin River. River discharge was mainly transported in a westerly direction along the coast, with measurable discharge reaching &gt;150 km north from the river mouth. Some discharge from the Burdekin River was also transported in an easterly direction, though plume extent was not as large as northerly-directed plumes. Open coastal and </w:t>
      </w:r>
      <w:r w:rsidR="006A068C">
        <w:rPr>
          <w:color w:val="000000" w:themeColor="text1"/>
          <w:szCs w:val="22"/>
          <w:lang w:val="en-AU"/>
        </w:rPr>
        <w:t>m</w:t>
      </w:r>
      <w:r>
        <w:rPr>
          <w:color w:val="000000" w:themeColor="text1"/>
          <w:szCs w:val="22"/>
          <w:lang w:val="en-AU"/>
        </w:rPr>
        <w:t>id</w:t>
      </w:r>
      <w:r w:rsidR="006A068C">
        <w:rPr>
          <w:color w:val="000000" w:themeColor="text1"/>
          <w:szCs w:val="22"/>
          <w:lang w:val="en-AU"/>
        </w:rPr>
        <w:t>-</w:t>
      </w:r>
      <w:r>
        <w:rPr>
          <w:color w:val="000000" w:themeColor="text1"/>
          <w:szCs w:val="22"/>
          <w:lang w:val="en-AU"/>
        </w:rPr>
        <w:t xml:space="preserve">shelf waters were also affected by river discharge. </w:t>
      </w:r>
    </w:p>
    <w:p w14:paraId="27C1FD99" w14:textId="4017F4C5" w:rsidR="00413F7C" w:rsidRPr="007800CC" w:rsidRDefault="00413F7C" w:rsidP="00F34575">
      <w:pPr>
        <w:pStyle w:val="ListParagraph"/>
        <w:numPr>
          <w:ilvl w:val="0"/>
          <w:numId w:val="62"/>
        </w:numPr>
        <w:spacing w:before="0"/>
        <w:contextualSpacing w:val="0"/>
        <w:rPr>
          <w:rFonts w:cs="Arial"/>
          <w:lang w:val="en-AU"/>
        </w:rPr>
      </w:pPr>
      <w:r w:rsidRPr="007800CC">
        <w:rPr>
          <w:rFonts w:cs="Arial"/>
          <w:lang w:val="en-AU"/>
        </w:rPr>
        <w:t xml:space="preserve">The mean seasonal TSS concentrations measured across the </w:t>
      </w:r>
      <w:r w:rsidR="00AE2B67">
        <w:rPr>
          <w:rFonts w:cs="Arial"/>
          <w:lang w:val="en-AU"/>
        </w:rPr>
        <w:t>p</w:t>
      </w:r>
      <w:r w:rsidRPr="007800CC">
        <w:rPr>
          <w:rFonts w:cs="Arial"/>
          <w:lang w:val="en-AU"/>
        </w:rPr>
        <w:t xml:space="preserve">rimary and </w:t>
      </w:r>
      <w:r w:rsidR="00AE2B67">
        <w:rPr>
          <w:rFonts w:cs="Arial"/>
          <w:lang w:val="en-AU"/>
        </w:rPr>
        <w:t>s</w:t>
      </w:r>
      <w:r w:rsidRPr="007800CC">
        <w:rPr>
          <w:rFonts w:cs="Arial"/>
          <w:lang w:val="en-AU"/>
        </w:rPr>
        <w:t xml:space="preserve">econdary water types exceeded the wet season TSS </w:t>
      </w:r>
      <w:r w:rsidR="00B943C3">
        <w:rPr>
          <w:rFonts w:cs="Arial"/>
          <w:lang w:val="en-AU"/>
        </w:rPr>
        <w:t>GVs</w:t>
      </w:r>
      <w:r w:rsidR="00B943C3" w:rsidRPr="007800CC">
        <w:rPr>
          <w:rFonts w:cs="Arial"/>
          <w:lang w:val="en-AU"/>
        </w:rPr>
        <w:t xml:space="preserve"> </w:t>
      </w:r>
      <w:r w:rsidRPr="007800CC">
        <w:rPr>
          <w:rFonts w:cs="Arial"/>
          <w:lang w:val="en-AU"/>
        </w:rPr>
        <w:t xml:space="preserve">by 18 times and 3.2 times, respectively, and </w:t>
      </w:r>
      <w:r w:rsidR="00B943C3" w:rsidRPr="007800CC">
        <w:rPr>
          <w:rFonts w:cs="Arial"/>
          <w:lang w:val="en-AU"/>
        </w:rPr>
        <w:t>w</w:t>
      </w:r>
      <w:r w:rsidR="00B943C3">
        <w:rPr>
          <w:rFonts w:cs="Arial"/>
          <w:lang w:val="en-AU"/>
        </w:rPr>
        <w:t>ere</w:t>
      </w:r>
      <w:r w:rsidR="00B943C3" w:rsidRPr="007800CC">
        <w:rPr>
          <w:rFonts w:cs="Arial"/>
          <w:lang w:val="en-AU"/>
        </w:rPr>
        <w:t xml:space="preserve"> </w:t>
      </w:r>
      <w:r w:rsidRPr="007800CC">
        <w:rPr>
          <w:rFonts w:cs="Arial"/>
          <w:lang w:val="en-AU"/>
        </w:rPr>
        <w:t xml:space="preserve">just above in the </w:t>
      </w:r>
      <w:r w:rsidR="00AE2B67">
        <w:rPr>
          <w:rFonts w:cs="Arial"/>
          <w:lang w:val="en-AU"/>
        </w:rPr>
        <w:t>t</w:t>
      </w:r>
      <w:r w:rsidR="00AE2B67" w:rsidRPr="007800CC">
        <w:rPr>
          <w:rFonts w:cs="Arial"/>
          <w:lang w:val="en-AU"/>
        </w:rPr>
        <w:t xml:space="preserve">ertiary </w:t>
      </w:r>
      <w:r w:rsidRPr="007800CC">
        <w:rPr>
          <w:rFonts w:cs="Arial"/>
          <w:lang w:val="en-AU"/>
        </w:rPr>
        <w:t>water type. The mean seasonal Chl-</w:t>
      </w:r>
      <w:r w:rsidRPr="007800CC">
        <w:rPr>
          <w:rFonts w:cs="Arial"/>
          <w:i/>
          <w:lang w:val="en-AU"/>
        </w:rPr>
        <w:t>a</w:t>
      </w:r>
      <w:r w:rsidRPr="007800CC">
        <w:rPr>
          <w:rFonts w:cs="Arial"/>
          <w:lang w:val="en-AU"/>
        </w:rPr>
        <w:t xml:space="preserve"> concentrations measured across the </w:t>
      </w:r>
      <w:r w:rsidR="00AE2B67">
        <w:rPr>
          <w:rFonts w:cs="Arial"/>
          <w:lang w:val="en-AU"/>
        </w:rPr>
        <w:t>p</w:t>
      </w:r>
      <w:r w:rsidR="00AE2B67" w:rsidRPr="007800CC">
        <w:rPr>
          <w:rFonts w:cs="Arial"/>
          <w:lang w:val="en-AU"/>
        </w:rPr>
        <w:t>rimary</w:t>
      </w:r>
      <w:r w:rsidRPr="007800CC">
        <w:rPr>
          <w:rFonts w:cs="Arial"/>
          <w:lang w:val="en-AU"/>
        </w:rPr>
        <w:t xml:space="preserve"> water type exceeded the wet season Chl-</w:t>
      </w:r>
      <w:r w:rsidRPr="007800CC">
        <w:rPr>
          <w:rFonts w:cs="Arial"/>
          <w:i/>
          <w:lang w:val="en-AU"/>
        </w:rPr>
        <w:t>a</w:t>
      </w:r>
      <w:r w:rsidRPr="007800CC">
        <w:rPr>
          <w:rFonts w:cs="Arial"/>
          <w:lang w:val="en-AU"/>
        </w:rPr>
        <w:t xml:space="preserve"> </w:t>
      </w:r>
      <w:r w:rsidR="00B943C3">
        <w:rPr>
          <w:rFonts w:cs="Arial"/>
          <w:lang w:val="en-AU"/>
        </w:rPr>
        <w:t>GVs</w:t>
      </w:r>
      <w:r w:rsidR="00B943C3" w:rsidRPr="007800CC">
        <w:rPr>
          <w:rFonts w:cs="Arial"/>
          <w:lang w:val="en-AU"/>
        </w:rPr>
        <w:t xml:space="preserve"> </w:t>
      </w:r>
      <w:r w:rsidRPr="007800CC">
        <w:rPr>
          <w:rFonts w:cs="Arial"/>
          <w:lang w:val="en-AU"/>
        </w:rPr>
        <w:t xml:space="preserve">by 2 and </w:t>
      </w:r>
      <w:r w:rsidR="00B943C3" w:rsidRPr="007800CC">
        <w:rPr>
          <w:rFonts w:cs="Arial"/>
          <w:lang w:val="en-AU"/>
        </w:rPr>
        <w:t>w</w:t>
      </w:r>
      <w:r w:rsidR="00B943C3">
        <w:rPr>
          <w:rFonts w:cs="Arial"/>
          <w:lang w:val="en-AU"/>
        </w:rPr>
        <w:t>ere</w:t>
      </w:r>
      <w:r w:rsidR="00B943C3" w:rsidRPr="007800CC">
        <w:rPr>
          <w:rFonts w:cs="Arial"/>
          <w:lang w:val="en-AU"/>
        </w:rPr>
        <w:t xml:space="preserve"> </w:t>
      </w:r>
      <w:r w:rsidRPr="007800CC">
        <w:rPr>
          <w:rFonts w:cs="Arial"/>
          <w:lang w:val="en-AU"/>
        </w:rPr>
        <w:t xml:space="preserve">just above the </w:t>
      </w:r>
      <w:r w:rsidR="00B943C3">
        <w:rPr>
          <w:rFonts w:cs="Arial"/>
          <w:lang w:val="en-AU"/>
        </w:rPr>
        <w:t>GV</w:t>
      </w:r>
      <w:r w:rsidR="00B943C3" w:rsidRPr="007800CC">
        <w:rPr>
          <w:rFonts w:cs="Arial"/>
          <w:lang w:val="en-AU"/>
        </w:rPr>
        <w:t xml:space="preserve"> </w:t>
      </w:r>
      <w:r w:rsidRPr="007800CC">
        <w:rPr>
          <w:rFonts w:cs="Arial"/>
          <w:lang w:val="en-AU"/>
        </w:rPr>
        <w:t xml:space="preserve">in the </w:t>
      </w:r>
      <w:r w:rsidR="00AE2B67">
        <w:rPr>
          <w:rFonts w:cs="Arial"/>
          <w:lang w:val="en-AU"/>
        </w:rPr>
        <w:t>s</w:t>
      </w:r>
      <w:r w:rsidRPr="007800CC">
        <w:rPr>
          <w:rFonts w:cs="Arial"/>
          <w:lang w:val="en-AU"/>
        </w:rPr>
        <w:t xml:space="preserve">econdary water types. PP and PN concentrations in the </w:t>
      </w:r>
      <w:r w:rsidR="00AE2B67">
        <w:rPr>
          <w:rFonts w:cs="Arial"/>
          <w:lang w:val="en-AU"/>
        </w:rPr>
        <w:t>p</w:t>
      </w:r>
      <w:r w:rsidRPr="007800CC">
        <w:rPr>
          <w:rFonts w:cs="Arial"/>
          <w:lang w:val="en-AU"/>
        </w:rPr>
        <w:t xml:space="preserve">rimary water type exceeded their respective wet season </w:t>
      </w:r>
      <w:r w:rsidR="00B943C3">
        <w:rPr>
          <w:rFonts w:cs="Arial"/>
          <w:lang w:val="en-AU"/>
        </w:rPr>
        <w:t>GVs</w:t>
      </w:r>
      <w:r w:rsidR="00B943C3" w:rsidRPr="007800CC">
        <w:rPr>
          <w:rFonts w:cs="Arial"/>
          <w:lang w:val="en-AU"/>
        </w:rPr>
        <w:t xml:space="preserve"> </w:t>
      </w:r>
      <w:r w:rsidRPr="007800CC">
        <w:rPr>
          <w:rFonts w:cs="Arial"/>
          <w:lang w:val="en-AU"/>
        </w:rPr>
        <w:t>by 3.7 and 2.8 times.</w:t>
      </w:r>
    </w:p>
    <w:p w14:paraId="582A92D3" w14:textId="53C6B799" w:rsidR="00413F7C" w:rsidRPr="00865A4B" w:rsidRDefault="00413F7C" w:rsidP="00F34575">
      <w:pPr>
        <w:pStyle w:val="ListParagraph"/>
        <w:numPr>
          <w:ilvl w:val="0"/>
          <w:numId w:val="62"/>
        </w:numPr>
        <w:spacing w:before="0"/>
        <w:contextualSpacing w:val="0"/>
        <w:rPr>
          <w:rFonts w:cs="Arial"/>
          <w:lang w:val="en-AU"/>
        </w:rPr>
      </w:pPr>
      <w:r w:rsidRPr="00865A4B">
        <w:rPr>
          <w:rFonts w:cs="Arial"/>
          <w:lang w:val="en-AU"/>
        </w:rPr>
        <w:t>In 2017–18, the highest river-derived DIN loading contributions to the Burdekin region were from the Burdekin (42%), Herbert (30%) and Haughton (19%) Rivers, whereas the TSS contributions were dominated by the Burdekin River (69%) and</w:t>
      </w:r>
      <w:r w:rsidR="00B943C3">
        <w:rPr>
          <w:rFonts w:cs="Arial"/>
          <w:lang w:val="en-AU"/>
        </w:rPr>
        <w:t>,</w:t>
      </w:r>
      <w:r w:rsidRPr="00865A4B">
        <w:rPr>
          <w:rFonts w:cs="Arial"/>
          <w:lang w:val="en-AU"/>
        </w:rPr>
        <w:t xml:space="preserve"> to a much lesser extent, the Haughton River (22%).</w:t>
      </w:r>
    </w:p>
    <w:p w14:paraId="744F83FD" w14:textId="464A5BE9" w:rsidR="00413F7C" w:rsidRPr="00EF3471" w:rsidRDefault="00413F7C" w:rsidP="00F34575">
      <w:pPr>
        <w:pStyle w:val="ListParagraph"/>
        <w:numPr>
          <w:ilvl w:val="0"/>
          <w:numId w:val="62"/>
        </w:numPr>
        <w:spacing w:before="0"/>
        <w:contextualSpacing w:val="0"/>
        <w:rPr>
          <w:rFonts w:cs="Arial"/>
          <w:lang w:val="en-AU"/>
        </w:rPr>
      </w:pPr>
      <w:r w:rsidRPr="005F7883">
        <w:rPr>
          <w:rFonts w:cs="Arial"/>
          <w:lang w:val="en-AU"/>
        </w:rPr>
        <w:t>In 201</w:t>
      </w:r>
      <w:r>
        <w:rPr>
          <w:rFonts w:cs="Arial"/>
          <w:lang w:val="en-AU"/>
        </w:rPr>
        <w:t>7</w:t>
      </w:r>
      <w:r w:rsidRPr="005F7883">
        <w:rPr>
          <w:rFonts w:cs="Arial"/>
          <w:lang w:val="en-AU"/>
        </w:rPr>
        <w:t>–1</w:t>
      </w:r>
      <w:r>
        <w:rPr>
          <w:rFonts w:cs="Arial"/>
          <w:lang w:val="en-AU"/>
        </w:rPr>
        <w:t>8</w:t>
      </w:r>
      <w:r w:rsidRPr="005F7883">
        <w:rPr>
          <w:rFonts w:cs="Arial"/>
          <w:lang w:val="en-AU"/>
        </w:rPr>
        <w:t xml:space="preserve">, the Burdekin region was most affected by the lowest exposure </w:t>
      </w:r>
      <w:r w:rsidR="00B943C3" w:rsidRPr="005F7883">
        <w:rPr>
          <w:rFonts w:cs="Arial"/>
          <w:lang w:val="en-AU"/>
        </w:rPr>
        <w:t>categor</w:t>
      </w:r>
      <w:r w:rsidR="00B943C3">
        <w:rPr>
          <w:rFonts w:cs="Arial"/>
          <w:lang w:val="en-AU"/>
        </w:rPr>
        <w:t>y</w:t>
      </w:r>
      <w:r w:rsidR="00B943C3" w:rsidRPr="005F7883">
        <w:rPr>
          <w:rFonts w:cs="Arial"/>
          <w:lang w:val="en-AU"/>
        </w:rPr>
        <w:t xml:space="preserve"> </w:t>
      </w:r>
      <w:r w:rsidRPr="005F7883">
        <w:rPr>
          <w:rFonts w:cs="Arial"/>
          <w:lang w:val="en-AU"/>
        </w:rPr>
        <w:t>(</w:t>
      </w:r>
      <w:r w:rsidR="00B943C3" w:rsidRPr="005F7883">
        <w:rPr>
          <w:rFonts w:cs="Arial"/>
          <w:lang w:val="en-AU"/>
        </w:rPr>
        <w:t>categor</w:t>
      </w:r>
      <w:r w:rsidR="00B943C3">
        <w:rPr>
          <w:rFonts w:cs="Arial"/>
          <w:lang w:val="en-AU"/>
        </w:rPr>
        <w:t>y</w:t>
      </w:r>
      <w:r w:rsidR="00B943C3" w:rsidRPr="005F7883">
        <w:rPr>
          <w:rFonts w:cs="Arial"/>
          <w:lang w:val="en-AU"/>
        </w:rPr>
        <w:t xml:space="preserve"> </w:t>
      </w:r>
      <w:r w:rsidRPr="005F7883">
        <w:rPr>
          <w:rFonts w:cs="Arial"/>
          <w:lang w:val="en-AU"/>
        </w:rPr>
        <w:t xml:space="preserve">I), in agreement </w:t>
      </w:r>
      <w:r>
        <w:rPr>
          <w:rFonts w:cs="Arial"/>
          <w:lang w:val="en-AU"/>
        </w:rPr>
        <w:t>with</w:t>
      </w:r>
      <w:r w:rsidRPr="005F7883">
        <w:rPr>
          <w:rFonts w:cs="Arial"/>
          <w:lang w:val="en-AU"/>
        </w:rPr>
        <w:t xml:space="preserve"> the long-term trends.</w:t>
      </w:r>
      <w:r w:rsidRPr="00760D37">
        <w:rPr>
          <w:rFonts w:cs="Arial"/>
          <w:lang w:val="en-AU"/>
        </w:rPr>
        <w:t xml:space="preserve"> Approximately </w:t>
      </w:r>
      <w:r>
        <w:rPr>
          <w:rFonts w:cs="Arial"/>
          <w:lang w:val="en-AU"/>
        </w:rPr>
        <w:t>16</w:t>
      </w:r>
      <w:r w:rsidRPr="00760D37">
        <w:rPr>
          <w:rFonts w:cs="Arial"/>
          <w:lang w:val="en-AU"/>
        </w:rPr>
        <w:t xml:space="preserve">% of the total area of the Burdekin </w:t>
      </w:r>
      <w:r w:rsidR="008C0A53">
        <w:rPr>
          <w:rFonts w:cs="Arial"/>
          <w:lang w:val="en-AU"/>
        </w:rPr>
        <w:t>r</w:t>
      </w:r>
      <w:r w:rsidR="008C0A53" w:rsidRPr="00760D37">
        <w:rPr>
          <w:rFonts w:cs="Arial"/>
          <w:lang w:val="en-AU"/>
        </w:rPr>
        <w:t xml:space="preserve">egion </w:t>
      </w:r>
      <w:r w:rsidRPr="00760D37">
        <w:rPr>
          <w:rFonts w:cs="Arial"/>
          <w:lang w:val="en-AU"/>
        </w:rPr>
        <w:t xml:space="preserve">was exposed to </w:t>
      </w:r>
      <w:r w:rsidRPr="00A10227">
        <w:rPr>
          <w:szCs w:val="22"/>
          <w:lang w:val="en-AU"/>
        </w:rPr>
        <w:t>a potential risk</w:t>
      </w:r>
      <w:r w:rsidR="00AE2B67">
        <w:rPr>
          <w:szCs w:val="22"/>
          <w:lang w:val="en-AU"/>
        </w:rPr>
        <w:t>.</w:t>
      </w:r>
      <w:r w:rsidRPr="00760D37">
        <w:rPr>
          <w:rFonts w:cs="Arial"/>
          <w:lang w:val="en-AU"/>
        </w:rPr>
        <w:t xml:space="preserve"> Th</w:t>
      </w:r>
      <w:r>
        <w:rPr>
          <w:rFonts w:cs="Arial"/>
          <w:lang w:val="en-AU"/>
        </w:rPr>
        <w:t xml:space="preserve">is </w:t>
      </w:r>
      <w:r w:rsidRPr="00760D37">
        <w:rPr>
          <w:rFonts w:cs="Arial"/>
          <w:lang w:val="en-AU"/>
        </w:rPr>
        <w:t xml:space="preserve">area was </w:t>
      </w:r>
      <w:r>
        <w:rPr>
          <w:rFonts w:cs="Arial"/>
          <w:lang w:val="en-AU"/>
        </w:rPr>
        <w:t>smaller</w:t>
      </w:r>
      <w:r w:rsidRPr="00760D37">
        <w:rPr>
          <w:rFonts w:cs="Arial"/>
          <w:lang w:val="en-AU"/>
        </w:rPr>
        <w:t xml:space="preserve"> than the long-term areas</w:t>
      </w:r>
      <w:r w:rsidRPr="0031402A">
        <w:rPr>
          <w:szCs w:val="22"/>
          <w:lang w:val="en-AU"/>
        </w:rPr>
        <w:t xml:space="preserve"> </w:t>
      </w:r>
      <w:r w:rsidRPr="00A10227">
        <w:rPr>
          <w:szCs w:val="22"/>
          <w:lang w:val="en-AU"/>
        </w:rPr>
        <w:t>and due to a smaller total area exposed to the lower exposure category I</w:t>
      </w:r>
      <w:r>
        <w:rPr>
          <w:rFonts w:cs="Arial"/>
          <w:lang w:val="en-AU"/>
        </w:rPr>
        <w:t>.</w:t>
      </w:r>
      <w:r w:rsidRPr="00760D37">
        <w:rPr>
          <w:rFonts w:cs="Arial"/>
          <w:lang w:val="en-AU"/>
        </w:rPr>
        <w:t xml:space="preserve"> </w:t>
      </w:r>
      <w:r w:rsidRPr="00A10227">
        <w:rPr>
          <w:szCs w:val="22"/>
          <w:lang w:val="en-AU"/>
        </w:rPr>
        <w:t>Only 0.</w:t>
      </w:r>
      <w:r>
        <w:rPr>
          <w:szCs w:val="22"/>
          <w:lang w:val="en-AU"/>
        </w:rPr>
        <w:t>6</w:t>
      </w:r>
      <w:r w:rsidRPr="00A10227">
        <w:rPr>
          <w:szCs w:val="22"/>
          <w:lang w:val="en-AU"/>
        </w:rPr>
        <w:t xml:space="preserve">% of the Burdekin region was exposed to exposure </w:t>
      </w:r>
      <w:r w:rsidR="00B943C3" w:rsidRPr="00A10227">
        <w:rPr>
          <w:szCs w:val="22"/>
          <w:lang w:val="en-AU"/>
        </w:rPr>
        <w:t>categor</w:t>
      </w:r>
      <w:r w:rsidR="00B943C3">
        <w:rPr>
          <w:szCs w:val="22"/>
          <w:lang w:val="en-AU"/>
        </w:rPr>
        <w:t>y</w:t>
      </w:r>
      <w:r w:rsidR="00B943C3" w:rsidRPr="00A10227">
        <w:rPr>
          <w:szCs w:val="22"/>
          <w:lang w:val="en-AU"/>
        </w:rPr>
        <w:t xml:space="preserve"> </w:t>
      </w:r>
      <w:r w:rsidRPr="00A10227">
        <w:rPr>
          <w:szCs w:val="22"/>
          <w:lang w:val="en-AU"/>
        </w:rPr>
        <w:t xml:space="preserve">III and no area was exposed to exposure category IV. These areas were </w:t>
      </w:r>
      <w:r w:rsidRPr="00A10227">
        <w:rPr>
          <w:rFonts w:cs="Arial"/>
          <w:lang w:val="en-AU"/>
        </w:rPr>
        <w:t xml:space="preserve">smaller </w:t>
      </w:r>
      <w:r w:rsidRPr="00A10227">
        <w:rPr>
          <w:szCs w:val="22"/>
          <w:lang w:val="en-AU"/>
        </w:rPr>
        <w:t>than long-term areas</w:t>
      </w:r>
      <w:r w:rsidR="00AE2B67">
        <w:rPr>
          <w:szCs w:val="22"/>
          <w:lang w:val="en-AU"/>
        </w:rPr>
        <w:t>.</w:t>
      </w:r>
    </w:p>
    <w:p w14:paraId="4B1B4DC4" w14:textId="77777777" w:rsidR="00413F7C" w:rsidRPr="006F6B40" w:rsidRDefault="00413F7C" w:rsidP="00B828FF">
      <w:pPr>
        <w:pStyle w:val="Heading2"/>
      </w:pPr>
      <w:bookmarkStart w:id="2041" w:name="_Toc5451483"/>
      <w:bookmarkStart w:id="2042" w:name="_Toc5451567"/>
      <w:bookmarkStart w:id="2043" w:name="_Toc5451651"/>
      <w:bookmarkStart w:id="2044" w:name="_Toc5458777"/>
      <w:bookmarkStart w:id="2045" w:name="_Toc5458851"/>
      <w:bookmarkStart w:id="2046" w:name="_Toc5459088"/>
      <w:bookmarkStart w:id="2047" w:name="_Toc5459380"/>
      <w:bookmarkStart w:id="2048" w:name="_Toc5609953"/>
      <w:bookmarkStart w:id="2049" w:name="_Toc11410789"/>
      <w:bookmarkEnd w:id="2041"/>
      <w:bookmarkEnd w:id="2042"/>
      <w:bookmarkEnd w:id="2043"/>
      <w:bookmarkEnd w:id="2044"/>
      <w:bookmarkEnd w:id="2045"/>
      <w:bookmarkEnd w:id="2046"/>
      <w:bookmarkEnd w:id="2047"/>
      <w:bookmarkEnd w:id="2048"/>
      <w:r w:rsidRPr="002E141C">
        <w:t>Mackay Whitsunday</w:t>
      </w:r>
      <w:bookmarkEnd w:id="2049"/>
    </w:p>
    <w:p w14:paraId="71833BDB" w14:textId="77777777" w:rsidR="00413F7C" w:rsidRPr="004A5BF7" w:rsidRDefault="00413F7C" w:rsidP="00413F7C">
      <w:pPr>
        <w:spacing w:before="0" w:after="200"/>
        <w:ind w:left="360"/>
        <w:rPr>
          <w:i/>
          <w:color w:val="000000" w:themeColor="text1"/>
        </w:rPr>
      </w:pPr>
      <w:r w:rsidRPr="004A5BF7">
        <w:rPr>
          <w:i/>
          <w:color w:val="000000" w:themeColor="text1"/>
        </w:rPr>
        <w:t>Ambient water quality</w:t>
      </w:r>
    </w:p>
    <w:p w14:paraId="529C30BA" w14:textId="1FD46765" w:rsidR="00413F7C" w:rsidRPr="00B54C3B" w:rsidRDefault="00413F7C" w:rsidP="00F34575">
      <w:pPr>
        <w:pStyle w:val="ListParagraph"/>
        <w:numPr>
          <w:ilvl w:val="0"/>
          <w:numId w:val="63"/>
        </w:numPr>
        <w:spacing w:before="0"/>
        <w:contextualSpacing w:val="0"/>
      </w:pPr>
      <w:r>
        <w:t xml:space="preserve">Several water quality parameters did not meet GVs </w:t>
      </w:r>
      <w:r w:rsidR="00B943C3">
        <w:t xml:space="preserve">during </w:t>
      </w:r>
      <w:r>
        <w:t>the 2017</w:t>
      </w:r>
      <w:r w:rsidR="00B943C3" w:rsidRPr="006276AB">
        <w:rPr>
          <w:rFonts w:cs="Arial"/>
          <w:lang w:val="en-AU"/>
        </w:rPr>
        <w:t>–</w:t>
      </w:r>
      <w:r>
        <w:t>18 monitoring year. Mean concentrations of Chl-</w:t>
      </w:r>
      <w:r w:rsidRPr="00D264B5">
        <w:rPr>
          <w:i/>
        </w:rPr>
        <w:t>a</w:t>
      </w:r>
      <w:r>
        <w:t xml:space="preserve">, PN, PP and Secchi depth did not meet GVs in the </w:t>
      </w:r>
      <w:r w:rsidR="00901DE2">
        <w:t xml:space="preserve">Mackay-Whitsunday </w:t>
      </w:r>
      <w:r>
        <w:t xml:space="preserve">region. </w:t>
      </w:r>
    </w:p>
    <w:p w14:paraId="4D062643" w14:textId="77777777" w:rsidR="00413F7C" w:rsidRPr="00EA2FF7" w:rsidRDefault="00413F7C" w:rsidP="00F34575">
      <w:pPr>
        <w:pStyle w:val="ListParagraph"/>
        <w:numPr>
          <w:ilvl w:val="0"/>
          <w:numId w:val="63"/>
        </w:numPr>
        <w:spacing w:before="0"/>
        <w:contextualSpacing w:val="0"/>
      </w:pPr>
      <w:r w:rsidRPr="00FF1285">
        <w:rPr>
          <w:color w:val="000000" w:themeColor="text1"/>
          <w:lang w:val="en-AU"/>
        </w:rPr>
        <w:t xml:space="preserve">Concentrations of </w:t>
      </w:r>
      <w:r>
        <w:rPr>
          <w:color w:val="000000" w:themeColor="text1"/>
          <w:lang w:val="en-AU"/>
        </w:rPr>
        <w:t>TSS and NO</w:t>
      </w:r>
      <w:r w:rsidRPr="00D264B5">
        <w:rPr>
          <w:color w:val="000000" w:themeColor="text1"/>
          <w:vertAlign w:val="subscript"/>
          <w:lang w:val="en-AU"/>
        </w:rPr>
        <w:t>x</w:t>
      </w:r>
      <w:r>
        <w:rPr>
          <w:color w:val="000000" w:themeColor="text1"/>
          <w:lang w:val="en-AU"/>
        </w:rPr>
        <w:t xml:space="preserve"> have been relatively stable over time and mean values are currently at GVs for the region. </w:t>
      </w:r>
    </w:p>
    <w:p w14:paraId="7FF6B83F" w14:textId="77777777" w:rsidR="00413F7C" w:rsidRPr="00EA2FF7" w:rsidRDefault="00413F7C" w:rsidP="00F34575">
      <w:pPr>
        <w:pStyle w:val="ListParagraph"/>
        <w:numPr>
          <w:ilvl w:val="0"/>
          <w:numId w:val="63"/>
        </w:numPr>
        <w:spacing w:before="0" w:after="200"/>
        <w:contextualSpacing w:val="0"/>
      </w:pPr>
      <w:r>
        <w:t xml:space="preserve">Dramatic increases in </w:t>
      </w:r>
      <w:r w:rsidRPr="00EA2FF7">
        <w:t>DOC</w:t>
      </w:r>
      <w:r>
        <w:t xml:space="preserve"> and POC</w:t>
      </w:r>
      <w:r w:rsidRPr="00EA2FF7">
        <w:t xml:space="preserve"> concentrations </w:t>
      </w:r>
      <w:r>
        <w:t>have occurred since 2005 in the region.</w:t>
      </w:r>
    </w:p>
    <w:p w14:paraId="370735E9" w14:textId="328F53D3" w:rsidR="00413F7C" w:rsidRPr="00D264B5" w:rsidRDefault="00413F7C" w:rsidP="00F34575">
      <w:pPr>
        <w:pStyle w:val="ListParagraph"/>
        <w:numPr>
          <w:ilvl w:val="0"/>
          <w:numId w:val="63"/>
        </w:numPr>
        <w:spacing w:before="0" w:after="200"/>
        <w:contextualSpacing w:val="0"/>
        <w:rPr>
          <w:i/>
          <w:color w:val="000000" w:themeColor="text1"/>
        </w:rPr>
      </w:pPr>
      <w:r>
        <w:t xml:space="preserve">Results from the </w:t>
      </w:r>
      <w:r w:rsidR="00B943C3">
        <w:t>long-term</w:t>
      </w:r>
      <w:r>
        <w:t xml:space="preserve"> version of the WQ Index showed that water quality has shown a long-term decline since 2005 in the region, and is currently in </w:t>
      </w:r>
      <w:r w:rsidR="00B943C3">
        <w:t>‘</w:t>
      </w:r>
      <w:r w:rsidR="00AE2B67">
        <w:t>moderate</w:t>
      </w:r>
      <w:r w:rsidR="00B943C3">
        <w:t>’</w:t>
      </w:r>
      <w:r w:rsidR="00AE2B67">
        <w:t xml:space="preserve"> </w:t>
      </w:r>
      <w:r>
        <w:t xml:space="preserve">condition. These results indicate that </w:t>
      </w:r>
      <w:r w:rsidR="00901DE2">
        <w:t xml:space="preserve">Mackay-Whitsunday </w:t>
      </w:r>
      <w:r>
        <w:t>water quality has declined since 2005,</w:t>
      </w:r>
      <w:r w:rsidR="00B943C3">
        <w:t xml:space="preserve"> which is</w:t>
      </w:r>
      <w:r>
        <w:t xml:space="preserve"> unrelated to the size</w:t>
      </w:r>
      <w:r w:rsidR="004C6479">
        <w:t xml:space="preserve"> </w:t>
      </w:r>
      <w:r>
        <w:t>of the wet season in a particular year.</w:t>
      </w:r>
    </w:p>
    <w:p w14:paraId="2044E6CC" w14:textId="03FD756A" w:rsidR="00413F7C" w:rsidRDefault="00413F7C" w:rsidP="003937FF">
      <w:pPr>
        <w:pStyle w:val="ListParagraph"/>
        <w:numPr>
          <w:ilvl w:val="0"/>
          <w:numId w:val="63"/>
        </w:numPr>
        <w:spacing w:before="0"/>
        <w:contextualSpacing w:val="0"/>
      </w:pPr>
      <w:r>
        <w:t xml:space="preserve">Results from the annual condition version of the WQ Index showed that water quality was </w:t>
      </w:r>
      <w:r w:rsidR="00B943C3">
        <w:t>‘</w:t>
      </w:r>
      <w:r w:rsidR="00AE2B67">
        <w:t>moderate</w:t>
      </w:r>
      <w:r w:rsidR="00B943C3">
        <w:t>’</w:t>
      </w:r>
      <w:r w:rsidR="00AE2B67">
        <w:t xml:space="preserve"> </w:t>
      </w:r>
      <w:r>
        <w:t>in the region for the 2017</w:t>
      </w:r>
      <w:r w:rsidR="00B943C3" w:rsidRPr="006276AB">
        <w:rPr>
          <w:rFonts w:cs="Arial"/>
          <w:lang w:val="en-AU"/>
        </w:rPr>
        <w:t>–</w:t>
      </w:r>
      <w:r>
        <w:t xml:space="preserve">18 monitoring year. These results indicate that inshore </w:t>
      </w:r>
      <w:r w:rsidR="00901DE2">
        <w:t xml:space="preserve">Mackay-Whitsunday </w:t>
      </w:r>
      <w:r>
        <w:t xml:space="preserve">water quality has improved compared to last year’s condition of </w:t>
      </w:r>
      <w:r w:rsidR="00B943C3">
        <w:t>‘</w:t>
      </w:r>
      <w:r>
        <w:t xml:space="preserve">very </w:t>
      </w:r>
      <w:r w:rsidR="00AE2B67">
        <w:t>poor</w:t>
      </w:r>
      <w:r w:rsidR="00B943C3">
        <w:t>’</w:t>
      </w:r>
      <w:r>
        <w:t>. This is likely due to 2017</w:t>
      </w:r>
      <w:r w:rsidR="00B943C3" w:rsidRPr="006276AB">
        <w:rPr>
          <w:rFonts w:cs="Arial"/>
          <w:lang w:val="en-AU"/>
        </w:rPr>
        <w:t>–</w:t>
      </w:r>
      <w:r>
        <w:t>18 being a much drier-than-average year following a large wet season the previous year.</w:t>
      </w:r>
    </w:p>
    <w:p w14:paraId="0E56D709" w14:textId="77777777" w:rsidR="00413F7C" w:rsidRDefault="00413F7C" w:rsidP="00413F7C">
      <w:pPr>
        <w:spacing w:before="0" w:after="200"/>
        <w:ind w:left="360"/>
        <w:rPr>
          <w:i/>
          <w:color w:val="000000" w:themeColor="text1"/>
        </w:rPr>
      </w:pPr>
      <w:r>
        <w:rPr>
          <w:i/>
          <w:color w:val="000000" w:themeColor="text1"/>
        </w:rPr>
        <w:t>Wet season and event</w:t>
      </w:r>
      <w:r w:rsidRPr="0020165D">
        <w:rPr>
          <w:i/>
          <w:color w:val="000000" w:themeColor="text1"/>
        </w:rPr>
        <w:t xml:space="preserve"> water quality</w:t>
      </w:r>
    </w:p>
    <w:p w14:paraId="34842D37" w14:textId="3FD24AAF" w:rsidR="00413F7C" w:rsidRPr="004177D6" w:rsidRDefault="00413F7C" w:rsidP="00F34575">
      <w:pPr>
        <w:pStyle w:val="ListParagraph"/>
        <w:numPr>
          <w:ilvl w:val="0"/>
          <w:numId w:val="64"/>
        </w:numPr>
        <w:spacing w:before="0"/>
        <w:contextualSpacing w:val="0"/>
        <w:rPr>
          <w:rFonts w:cs="Arial"/>
          <w:lang w:val="en-AU"/>
        </w:rPr>
      </w:pPr>
      <w:r w:rsidRPr="004177D6">
        <w:rPr>
          <w:rFonts w:cs="Arial"/>
          <w:lang w:val="en-AU"/>
        </w:rPr>
        <w:t>The 2017</w:t>
      </w:r>
      <w:r w:rsidRPr="004177D6">
        <w:rPr>
          <w:color w:val="000000" w:themeColor="text1"/>
          <w:szCs w:val="22"/>
          <w:lang w:val="en-AU"/>
        </w:rPr>
        <w:t>–</w:t>
      </w:r>
      <w:r w:rsidRPr="004177D6">
        <w:rPr>
          <w:rFonts w:cs="Arial"/>
          <w:lang w:val="en-AU"/>
        </w:rPr>
        <w:t xml:space="preserve">18 wet season was characterised by below average rainfall in the </w:t>
      </w:r>
      <w:r w:rsidR="00901DE2">
        <w:rPr>
          <w:szCs w:val="22"/>
          <w:lang w:val="en-AU"/>
        </w:rPr>
        <w:t xml:space="preserve">Mackay-Whitsunday </w:t>
      </w:r>
      <w:r w:rsidRPr="004177D6">
        <w:rPr>
          <w:rFonts w:cs="Arial"/>
          <w:lang w:val="en-AU"/>
        </w:rPr>
        <w:t xml:space="preserve">region and consequent river discharge, resulting in river plumes that were for most of the wet season not well developed and therefore the sampling sites received a moderate riverine influence. </w:t>
      </w:r>
      <w:r w:rsidR="00AE2B67">
        <w:rPr>
          <w:rFonts w:cs="Arial"/>
          <w:lang w:val="en-AU"/>
        </w:rPr>
        <w:t>In general, w</w:t>
      </w:r>
      <w:r w:rsidRPr="004177D6">
        <w:rPr>
          <w:rFonts w:cs="Arial"/>
          <w:lang w:val="en-AU"/>
        </w:rPr>
        <w:t>eekly river discharges in the 2017</w:t>
      </w:r>
      <w:r w:rsidRPr="004177D6">
        <w:rPr>
          <w:color w:val="000000" w:themeColor="text1"/>
          <w:szCs w:val="22"/>
          <w:lang w:val="en-AU"/>
        </w:rPr>
        <w:t>–</w:t>
      </w:r>
      <w:r w:rsidRPr="004177D6">
        <w:rPr>
          <w:rFonts w:cs="Arial"/>
          <w:lang w:val="en-AU"/>
        </w:rPr>
        <w:t>18 sampling period were below the long-term mean weekly discharge value</w:t>
      </w:r>
      <w:r>
        <w:rPr>
          <w:rFonts w:cs="Arial"/>
          <w:lang w:val="en-AU"/>
        </w:rPr>
        <w:t>.</w:t>
      </w:r>
    </w:p>
    <w:p w14:paraId="4DC7729E" w14:textId="57493BE7" w:rsidR="00413F7C" w:rsidRPr="004177D6" w:rsidRDefault="00413F7C" w:rsidP="00F34575">
      <w:pPr>
        <w:pStyle w:val="ListParagraph"/>
        <w:numPr>
          <w:ilvl w:val="0"/>
          <w:numId w:val="64"/>
        </w:numPr>
        <w:spacing w:before="0"/>
        <w:contextualSpacing w:val="0"/>
        <w:rPr>
          <w:i/>
          <w:color w:val="000000" w:themeColor="text1"/>
        </w:rPr>
      </w:pPr>
      <w:r w:rsidRPr="00D90B80">
        <w:rPr>
          <w:rFonts w:cs="Arial"/>
          <w:lang w:val="en-AU"/>
        </w:rPr>
        <w:t xml:space="preserve">Sampling of the </w:t>
      </w:r>
      <w:r w:rsidR="00901DE2">
        <w:rPr>
          <w:szCs w:val="22"/>
          <w:lang w:val="en-AU"/>
        </w:rPr>
        <w:t xml:space="preserve">Mackay-Whitsunday </w:t>
      </w:r>
      <w:r>
        <w:rPr>
          <w:rFonts w:cs="Arial"/>
          <w:lang w:val="en-AU"/>
        </w:rPr>
        <w:t>region</w:t>
      </w:r>
      <w:r w:rsidRPr="00D90B80">
        <w:rPr>
          <w:rFonts w:cs="Arial"/>
          <w:lang w:val="en-AU"/>
        </w:rPr>
        <w:t xml:space="preserve"> was </w:t>
      </w:r>
      <w:r>
        <w:rPr>
          <w:rFonts w:cs="Arial"/>
          <w:lang w:val="en-AU"/>
        </w:rPr>
        <w:t>limited</w:t>
      </w:r>
      <w:r w:rsidRPr="00D90B80">
        <w:rPr>
          <w:rFonts w:cs="Arial"/>
          <w:lang w:val="en-AU"/>
        </w:rPr>
        <w:t xml:space="preserve"> to </w:t>
      </w:r>
      <w:r>
        <w:rPr>
          <w:rFonts w:cs="Arial"/>
          <w:lang w:val="en-AU"/>
        </w:rPr>
        <w:t>weeks 7, 12</w:t>
      </w:r>
      <w:r w:rsidR="00B943C3">
        <w:rPr>
          <w:rFonts w:cs="Arial"/>
          <w:lang w:val="en-AU"/>
        </w:rPr>
        <w:t xml:space="preserve"> and</w:t>
      </w:r>
      <w:r>
        <w:rPr>
          <w:rFonts w:cs="Arial"/>
          <w:lang w:val="en-AU"/>
        </w:rPr>
        <w:t xml:space="preserve"> 21</w:t>
      </w:r>
      <w:r w:rsidRPr="00D90B80">
        <w:rPr>
          <w:rFonts w:cs="Arial"/>
          <w:lang w:val="en-AU"/>
        </w:rPr>
        <w:t xml:space="preserve">. No week had </w:t>
      </w:r>
      <w:r w:rsidRPr="00C83B6E">
        <w:rPr>
          <w:rFonts w:cs="Arial"/>
          <w:i/>
          <w:lang w:val="en-AU"/>
        </w:rPr>
        <w:t>in-situ</w:t>
      </w:r>
      <w:r w:rsidRPr="00D90B80">
        <w:rPr>
          <w:rFonts w:cs="Arial"/>
          <w:lang w:val="en-AU"/>
        </w:rPr>
        <w:t xml:space="preserve"> samples collected across all colour classes (1 to 6) </w:t>
      </w:r>
      <w:r>
        <w:rPr>
          <w:rFonts w:cs="Arial"/>
          <w:lang w:val="en-AU"/>
        </w:rPr>
        <w:t xml:space="preserve">and no water quality samples were in colour classes 1, 2, 3 or 4. This did </w:t>
      </w:r>
      <w:r w:rsidRPr="00D90B80">
        <w:rPr>
          <w:rFonts w:cs="Arial"/>
          <w:lang w:val="en-AU"/>
        </w:rPr>
        <w:t>not allow describing water quality changes across colour gradients.</w:t>
      </w:r>
      <w:r>
        <w:rPr>
          <w:rFonts w:cs="Arial"/>
          <w:lang w:val="en-AU"/>
        </w:rPr>
        <w:t xml:space="preserve"> M</w:t>
      </w:r>
      <w:r w:rsidRPr="001A4671">
        <w:rPr>
          <w:rFonts w:cs="Arial"/>
          <w:lang w:val="en-AU"/>
        </w:rPr>
        <w:t xml:space="preserve">aximum TSS </w:t>
      </w:r>
      <w:r>
        <w:rPr>
          <w:rFonts w:cs="Arial"/>
          <w:lang w:val="en-AU"/>
        </w:rPr>
        <w:t xml:space="preserve">and </w:t>
      </w:r>
      <w:r w:rsidRPr="001A4671">
        <w:rPr>
          <w:rFonts w:cs="Arial"/>
          <w:lang w:val="en-AU"/>
        </w:rPr>
        <w:t xml:space="preserve">DIN </w:t>
      </w:r>
      <w:r>
        <w:rPr>
          <w:rFonts w:cs="Arial"/>
          <w:lang w:val="en-AU"/>
        </w:rPr>
        <w:t>concentration</w:t>
      </w:r>
      <w:r w:rsidR="00B943C3">
        <w:rPr>
          <w:rFonts w:cs="Arial"/>
          <w:lang w:val="en-AU"/>
        </w:rPr>
        <w:t>s</w:t>
      </w:r>
      <w:r w:rsidRPr="001A4671">
        <w:rPr>
          <w:rFonts w:cs="Arial"/>
          <w:lang w:val="en-AU"/>
        </w:rPr>
        <w:t xml:space="preserve"> and minimum </w:t>
      </w:r>
      <w:r w:rsidR="009378A5">
        <w:rPr>
          <w:rFonts w:cs="Arial"/>
          <w:lang w:val="en-AU"/>
        </w:rPr>
        <w:t>Secchi depth</w:t>
      </w:r>
      <w:r w:rsidR="009378A5" w:rsidRPr="001A4671">
        <w:rPr>
          <w:rFonts w:cs="Arial"/>
          <w:lang w:val="en-AU"/>
        </w:rPr>
        <w:t xml:space="preserve"> </w:t>
      </w:r>
      <w:r>
        <w:rPr>
          <w:rFonts w:cs="Arial"/>
          <w:lang w:val="en-AU"/>
        </w:rPr>
        <w:t xml:space="preserve">were measured </w:t>
      </w:r>
      <w:r w:rsidR="00B943C3">
        <w:rPr>
          <w:rFonts w:cs="Arial"/>
          <w:lang w:val="en-AU"/>
        </w:rPr>
        <w:t xml:space="preserve">on </w:t>
      </w:r>
      <w:r w:rsidR="00AE2B67">
        <w:rPr>
          <w:rFonts w:cs="Arial"/>
          <w:lang w:val="en-AU"/>
        </w:rPr>
        <w:t>25 Apr</w:t>
      </w:r>
      <w:r w:rsidR="00B943C3">
        <w:rPr>
          <w:rFonts w:cs="Arial"/>
          <w:lang w:val="en-AU"/>
        </w:rPr>
        <w:t>il</w:t>
      </w:r>
      <w:r w:rsidR="00AE2B67">
        <w:rPr>
          <w:rFonts w:cs="Arial"/>
          <w:lang w:val="en-AU"/>
        </w:rPr>
        <w:t xml:space="preserve"> 2018</w:t>
      </w:r>
      <w:r>
        <w:rPr>
          <w:rFonts w:cs="Arial"/>
          <w:lang w:val="en-AU"/>
        </w:rPr>
        <w:t xml:space="preserve"> (during week 21</w:t>
      </w:r>
      <w:r w:rsidRPr="005F6E9D">
        <w:rPr>
          <w:rFonts w:cs="Arial"/>
          <w:lang w:val="en-AU"/>
        </w:rPr>
        <w:t>)</w:t>
      </w:r>
      <w:r>
        <w:rPr>
          <w:rFonts w:cs="Arial"/>
          <w:lang w:val="en-AU"/>
        </w:rPr>
        <w:t xml:space="preserve"> </w:t>
      </w:r>
      <w:r w:rsidRPr="001A4671">
        <w:rPr>
          <w:rFonts w:cs="Arial"/>
          <w:lang w:val="en-AU"/>
        </w:rPr>
        <w:t xml:space="preserve">in colour class </w:t>
      </w:r>
      <w:r>
        <w:rPr>
          <w:rFonts w:cs="Arial"/>
          <w:lang w:val="en-AU"/>
        </w:rPr>
        <w:t xml:space="preserve">5. The </w:t>
      </w:r>
      <w:r w:rsidRPr="0002317F">
        <w:rPr>
          <w:rFonts w:cs="Arial"/>
          <w:lang w:val="en-AU"/>
        </w:rPr>
        <w:t xml:space="preserve">highest </w:t>
      </w:r>
      <w:r>
        <w:rPr>
          <w:rFonts w:cs="Arial"/>
          <w:lang w:val="en-AU"/>
        </w:rPr>
        <w:t>weekly mean TSS</w:t>
      </w:r>
      <w:r w:rsidRPr="0002317F">
        <w:rPr>
          <w:rFonts w:cs="Arial"/>
          <w:lang w:val="en-AU"/>
        </w:rPr>
        <w:t xml:space="preserve"> concentrations </w:t>
      </w:r>
      <w:r w:rsidRPr="001A4671">
        <w:rPr>
          <w:rFonts w:cs="Arial"/>
          <w:lang w:val="en-AU"/>
        </w:rPr>
        <w:t>were</w:t>
      </w:r>
      <w:r>
        <w:rPr>
          <w:rFonts w:cs="Arial"/>
          <w:lang w:val="en-AU"/>
        </w:rPr>
        <w:t xml:space="preserve"> measured</w:t>
      </w:r>
      <w:r w:rsidRPr="001A4671">
        <w:rPr>
          <w:rFonts w:cs="Arial"/>
          <w:lang w:val="en-AU"/>
        </w:rPr>
        <w:t xml:space="preserve"> during week</w:t>
      </w:r>
      <w:r>
        <w:rPr>
          <w:rFonts w:cs="Arial"/>
          <w:lang w:val="en-AU"/>
        </w:rPr>
        <w:t>s 7 (12</w:t>
      </w:r>
      <w:r w:rsidR="00B943C3" w:rsidRPr="006276AB">
        <w:rPr>
          <w:rFonts w:cs="Arial"/>
          <w:lang w:val="en-AU"/>
        </w:rPr>
        <w:t>–</w:t>
      </w:r>
      <w:r>
        <w:rPr>
          <w:rFonts w:cs="Arial"/>
          <w:lang w:val="en-AU"/>
        </w:rPr>
        <w:t>18 January) and 12 (16</w:t>
      </w:r>
      <w:r w:rsidR="00B943C3" w:rsidRPr="006276AB">
        <w:rPr>
          <w:rFonts w:cs="Arial"/>
          <w:lang w:val="en-AU"/>
        </w:rPr>
        <w:t>–</w:t>
      </w:r>
      <w:r>
        <w:rPr>
          <w:rFonts w:cs="Arial"/>
          <w:lang w:val="en-AU"/>
        </w:rPr>
        <w:t>22 February) and were in colour class 5</w:t>
      </w:r>
      <w:r w:rsidRPr="001A4671">
        <w:rPr>
          <w:rFonts w:cs="Arial"/>
          <w:lang w:val="en-AU"/>
        </w:rPr>
        <w:t xml:space="preserve">. </w:t>
      </w:r>
      <w:r>
        <w:rPr>
          <w:rFonts w:cs="Arial"/>
          <w:lang w:val="en-AU"/>
        </w:rPr>
        <w:t xml:space="preserve">The </w:t>
      </w:r>
      <w:r w:rsidRPr="0002317F">
        <w:rPr>
          <w:rFonts w:cs="Arial"/>
          <w:lang w:val="en-AU"/>
        </w:rPr>
        <w:t xml:space="preserve">highest </w:t>
      </w:r>
      <w:r>
        <w:rPr>
          <w:rFonts w:cs="Arial"/>
          <w:lang w:val="en-AU"/>
        </w:rPr>
        <w:t>weekly mean Chl-</w:t>
      </w:r>
      <w:r w:rsidRPr="00C61CEB">
        <w:rPr>
          <w:rFonts w:cs="Arial"/>
          <w:i/>
          <w:lang w:val="en-AU"/>
        </w:rPr>
        <w:t>a</w:t>
      </w:r>
      <w:r w:rsidRPr="0002317F">
        <w:rPr>
          <w:rFonts w:cs="Arial"/>
          <w:lang w:val="en-AU"/>
        </w:rPr>
        <w:t xml:space="preserve"> concentrations</w:t>
      </w:r>
      <w:r>
        <w:rPr>
          <w:rFonts w:cs="Arial"/>
          <w:lang w:val="en-AU"/>
        </w:rPr>
        <w:t xml:space="preserve"> and minimum </w:t>
      </w:r>
      <w:r w:rsidR="009378A5">
        <w:rPr>
          <w:rFonts w:cs="Arial"/>
          <w:lang w:val="en-AU"/>
        </w:rPr>
        <w:t>Secchi depth</w:t>
      </w:r>
      <w:r w:rsidR="009378A5" w:rsidRPr="0002317F">
        <w:rPr>
          <w:rFonts w:cs="Arial"/>
          <w:lang w:val="en-AU"/>
        </w:rPr>
        <w:t xml:space="preserve"> </w:t>
      </w:r>
      <w:r w:rsidRPr="001A4671">
        <w:rPr>
          <w:rFonts w:cs="Arial"/>
          <w:lang w:val="en-AU"/>
        </w:rPr>
        <w:t>were</w:t>
      </w:r>
      <w:r>
        <w:rPr>
          <w:rFonts w:cs="Arial"/>
          <w:lang w:val="en-AU"/>
        </w:rPr>
        <w:t xml:space="preserve"> measured</w:t>
      </w:r>
      <w:r w:rsidRPr="001A4671">
        <w:rPr>
          <w:rFonts w:cs="Arial"/>
          <w:lang w:val="en-AU"/>
        </w:rPr>
        <w:t xml:space="preserve"> during week</w:t>
      </w:r>
      <w:r>
        <w:rPr>
          <w:rFonts w:cs="Arial"/>
          <w:lang w:val="en-AU"/>
        </w:rPr>
        <w:t xml:space="preserve"> 7 in colour class 5 and the </w:t>
      </w:r>
      <w:r w:rsidRPr="0002317F">
        <w:rPr>
          <w:rFonts w:cs="Arial"/>
          <w:lang w:val="en-AU"/>
        </w:rPr>
        <w:t xml:space="preserve">highest </w:t>
      </w:r>
      <w:r>
        <w:rPr>
          <w:rFonts w:cs="Arial"/>
          <w:lang w:val="en-AU"/>
        </w:rPr>
        <w:t>weekly mean DIN</w:t>
      </w:r>
      <w:r w:rsidRPr="0002317F">
        <w:rPr>
          <w:rFonts w:cs="Arial"/>
          <w:lang w:val="en-AU"/>
        </w:rPr>
        <w:t xml:space="preserve"> concentration</w:t>
      </w:r>
      <w:r>
        <w:rPr>
          <w:rFonts w:cs="Arial"/>
          <w:lang w:val="en-AU"/>
        </w:rPr>
        <w:t xml:space="preserve"> was measured</w:t>
      </w:r>
      <w:r w:rsidRPr="001A4671">
        <w:rPr>
          <w:rFonts w:cs="Arial"/>
          <w:lang w:val="en-AU"/>
        </w:rPr>
        <w:t xml:space="preserve"> during week</w:t>
      </w:r>
      <w:r>
        <w:rPr>
          <w:rFonts w:cs="Arial"/>
          <w:lang w:val="en-AU"/>
        </w:rPr>
        <w:t xml:space="preserve"> 21 in colour class 5.</w:t>
      </w:r>
    </w:p>
    <w:p w14:paraId="7784F6DB" w14:textId="519B8405" w:rsidR="00413F7C" w:rsidRDefault="00413F7C" w:rsidP="00F34575">
      <w:pPr>
        <w:pStyle w:val="ListParagraph"/>
        <w:numPr>
          <w:ilvl w:val="0"/>
          <w:numId w:val="64"/>
        </w:numPr>
        <w:spacing w:before="0"/>
        <w:contextualSpacing w:val="0"/>
      </w:pPr>
      <w:r w:rsidRPr="001A4671">
        <w:rPr>
          <w:rFonts w:cs="Arial"/>
          <w:lang w:val="en-AU"/>
        </w:rPr>
        <w:t xml:space="preserve">The mean seasonal TSS concentrations measured across the </w:t>
      </w:r>
      <w:r w:rsidR="00AE2B67">
        <w:rPr>
          <w:rFonts w:cs="Arial"/>
          <w:lang w:val="en-AU"/>
        </w:rPr>
        <w:t>s</w:t>
      </w:r>
      <w:r w:rsidR="00AE2B67" w:rsidRPr="001A4671">
        <w:rPr>
          <w:rFonts w:cs="Arial"/>
          <w:lang w:val="en-AU"/>
        </w:rPr>
        <w:t xml:space="preserve">econdary </w:t>
      </w:r>
      <w:r w:rsidRPr="001A4671">
        <w:rPr>
          <w:rFonts w:cs="Arial"/>
          <w:lang w:val="en-AU"/>
        </w:rPr>
        <w:t>water type w</w:t>
      </w:r>
      <w:r>
        <w:rPr>
          <w:rFonts w:cs="Arial"/>
          <w:lang w:val="en-AU"/>
        </w:rPr>
        <w:t>as</w:t>
      </w:r>
      <w:r w:rsidRPr="001A4671">
        <w:rPr>
          <w:rFonts w:cs="Arial"/>
          <w:lang w:val="en-AU"/>
        </w:rPr>
        <w:t xml:space="preserve"> </w:t>
      </w:r>
      <w:r>
        <w:rPr>
          <w:rFonts w:cs="Arial"/>
          <w:lang w:val="en-AU"/>
        </w:rPr>
        <w:t>2.4</w:t>
      </w:r>
      <w:r w:rsidRPr="001A4671">
        <w:rPr>
          <w:rFonts w:cs="Arial"/>
          <w:lang w:val="en-AU"/>
        </w:rPr>
        <w:t xml:space="preserve"> mg L</w:t>
      </w:r>
      <w:r w:rsidRPr="00C00C8C">
        <w:rPr>
          <w:rFonts w:cs="Arial"/>
          <w:vertAlign w:val="superscript"/>
          <w:lang w:val="en-AU"/>
        </w:rPr>
        <w:t>-1</w:t>
      </w:r>
      <w:r w:rsidRPr="001A4671">
        <w:rPr>
          <w:rFonts w:cs="Arial"/>
          <w:lang w:val="en-AU"/>
        </w:rPr>
        <w:t xml:space="preserve">, i.e. </w:t>
      </w:r>
      <w:r>
        <w:rPr>
          <w:rFonts w:cs="Arial"/>
          <w:lang w:val="en-AU"/>
        </w:rPr>
        <w:t>equal to</w:t>
      </w:r>
      <w:r w:rsidRPr="001A4671">
        <w:rPr>
          <w:rFonts w:cs="Arial"/>
          <w:lang w:val="en-AU"/>
        </w:rPr>
        <w:t xml:space="preserve"> the wet season TSS guidelines of 2.4 mg L</w:t>
      </w:r>
      <w:r w:rsidRPr="00C00C8C">
        <w:rPr>
          <w:rFonts w:cs="Arial"/>
          <w:vertAlign w:val="superscript"/>
          <w:lang w:val="en-AU"/>
        </w:rPr>
        <w:t>-1</w:t>
      </w:r>
      <w:r>
        <w:rPr>
          <w:rFonts w:cs="Arial"/>
          <w:lang w:val="en-AU"/>
        </w:rPr>
        <w:t>. The mean seasonal C</w:t>
      </w:r>
      <w:r w:rsidRPr="001A4671">
        <w:rPr>
          <w:rFonts w:cs="Arial"/>
          <w:lang w:val="en-AU"/>
        </w:rPr>
        <w:t>hl-</w:t>
      </w:r>
      <w:r w:rsidRPr="00C61CEB">
        <w:rPr>
          <w:rFonts w:cs="Arial"/>
          <w:i/>
          <w:lang w:val="en-AU"/>
        </w:rPr>
        <w:t>a</w:t>
      </w:r>
      <w:r w:rsidRPr="001A4671">
        <w:rPr>
          <w:rFonts w:cs="Arial"/>
          <w:lang w:val="en-AU"/>
        </w:rPr>
        <w:t xml:space="preserve"> concentrations in the </w:t>
      </w:r>
      <w:r w:rsidR="00AE2B67">
        <w:rPr>
          <w:rFonts w:cs="Arial"/>
          <w:lang w:val="en-AU"/>
        </w:rPr>
        <w:t>s</w:t>
      </w:r>
      <w:r>
        <w:rPr>
          <w:rFonts w:cs="Arial"/>
          <w:lang w:val="en-AU"/>
        </w:rPr>
        <w:t xml:space="preserve">econdary and </w:t>
      </w:r>
      <w:r w:rsidR="00AE2B67">
        <w:rPr>
          <w:rFonts w:cs="Arial"/>
          <w:lang w:val="en-AU"/>
        </w:rPr>
        <w:t>t</w:t>
      </w:r>
      <w:r>
        <w:rPr>
          <w:rFonts w:cs="Arial"/>
          <w:lang w:val="en-AU"/>
        </w:rPr>
        <w:t xml:space="preserve">ertiary </w:t>
      </w:r>
      <w:r w:rsidRPr="001A4671">
        <w:rPr>
          <w:rFonts w:cs="Arial"/>
          <w:lang w:val="en-AU"/>
        </w:rPr>
        <w:t>water type</w:t>
      </w:r>
      <w:r>
        <w:rPr>
          <w:rFonts w:cs="Arial"/>
          <w:lang w:val="en-AU"/>
        </w:rPr>
        <w:t>s</w:t>
      </w:r>
      <w:r w:rsidRPr="001A4671">
        <w:rPr>
          <w:rFonts w:cs="Arial"/>
          <w:lang w:val="en-AU"/>
        </w:rPr>
        <w:t xml:space="preserve"> w</w:t>
      </w:r>
      <w:r>
        <w:rPr>
          <w:rFonts w:cs="Arial"/>
          <w:lang w:val="en-AU"/>
        </w:rPr>
        <w:t>ere</w:t>
      </w:r>
      <w:r w:rsidRPr="001A4671">
        <w:rPr>
          <w:rFonts w:cs="Arial"/>
          <w:lang w:val="en-AU"/>
        </w:rPr>
        <w:t xml:space="preserve"> approximately </w:t>
      </w:r>
      <w:r>
        <w:rPr>
          <w:rFonts w:cs="Arial"/>
          <w:lang w:val="en-AU"/>
        </w:rPr>
        <w:t>1.4 and 1.1</w:t>
      </w:r>
      <w:r w:rsidRPr="001A4671">
        <w:rPr>
          <w:rFonts w:cs="Arial"/>
          <w:lang w:val="en-AU"/>
        </w:rPr>
        <w:t xml:space="preserve"> times the wet season Chl-</w:t>
      </w:r>
      <w:r w:rsidRPr="00C61CEB">
        <w:rPr>
          <w:rFonts w:cs="Arial"/>
          <w:i/>
          <w:lang w:val="en-AU"/>
        </w:rPr>
        <w:t>a</w:t>
      </w:r>
      <w:r w:rsidRPr="001A4671">
        <w:rPr>
          <w:rFonts w:cs="Arial"/>
          <w:lang w:val="en-AU"/>
        </w:rPr>
        <w:t xml:space="preserve"> guidelines</w:t>
      </w:r>
      <w:r w:rsidR="00B943C3">
        <w:rPr>
          <w:rFonts w:cs="Arial"/>
          <w:lang w:val="en-AU"/>
        </w:rPr>
        <w:t>, respectively</w:t>
      </w:r>
      <w:r>
        <w:rPr>
          <w:rFonts w:cs="Arial"/>
          <w:lang w:val="en-AU"/>
        </w:rPr>
        <w:t xml:space="preserve"> (no data were available in the </w:t>
      </w:r>
      <w:r w:rsidR="00AE2B67">
        <w:rPr>
          <w:rFonts w:cs="Arial"/>
          <w:lang w:val="en-AU"/>
        </w:rPr>
        <w:t xml:space="preserve">primary </w:t>
      </w:r>
      <w:r>
        <w:rPr>
          <w:rFonts w:cs="Arial"/>
          <w:lang w:val="en-AU"/>
        </w:rPr>
        <w:t>water type).</w:t>
      </w:r>
    </w:p>
    <w:p w14:paraId="42FF1922" w14:textId="286D9798" w:rsidR="00413F7C" w:rsidRPr="00C01DA6" w:rsidRDefault="00413F7C" w:rsidP="00F34575">
      <w:pPr>
        <w:pStyle w:val="ListParagraph"/>
        <w:numPr>
          <w:ilvl w:val="0"/>
          <w:numId w:val="64"/>
        </w:numPr>
        <w:spacing w:before="0"/>
        <w:contextualSpacing w:val="0"/>
        <w:rPr>
          <w:rFonts w:cs="Arial"/>
          <w:lang w:val="en-AU"/>
        </w:rPr>
      </w:pPr>
      <w:r w:rsidRPr="00C01DA6">
        <w:rPr>
          <w:rFonts w:cs="Arial"/>
          <w:lang w:val="en-AU"/>
        </w:rPr>
        <w:t xml:space="preserve">In 2017–18, the river-derived DIN loadings in the </w:t>
      </w:r>
      <w:r w:rsidR="00901DE2">
        <w:rPr>
          <w:rFonts w:cs="Arial"/>
          <w:lang w:val="en-AU"/>
        </w:rPr>
        <w:t xml:space="preserve">Mackay-Whitsunday </w:t>
      </w:r>
      <w:r w:rsidRPr="00C01DA6">
        <w:rPr>
          <w:rFonts w:cs="Arial"/>
          <w:lang w:val="en-AU"/>
        </w:rPr>
        <w:t xml:space="preserve">region were </w:t>
      </w:r>
      <w:r w:rsidR="00B943C3">
        <w:rPr>
          <w:rFonts w:cs="Arial"/>
          <w:lang w:val="en-AU"/>
        </w:rPr>
        <w:t>approximately</w:t>
      </w:r>
      <w:r w:rsidR="00B943C3" w:rsidRPr="00C01DA6">
        <w:rPr>
          <w:rFonts w:cs="Arial"/>
          <w:lang w:val="en-AU"/>
        </w:rPr>
        <w:t xml:space="preserve"> </w:t>
      </w:r>
      <w:r w:rsidRPr="00C01DA6">
        <w:rPr>
          <w:rFonts w:cs="Arial"/>
          <w:lang w:val="en-AU"/>
        </w:rPr>
        <w:t>25% each for Plane Creek, the Proserpine and O’Connell Rivers, with 20% from the Pioneer River. The O’Connell River had the highest contribution to the TSS loadings (38%) in the region, followed by the Pioneer River (25%) and Plane Creek (18%).</w:t>
      </w:r>
    </w:p>
    <w:p w14:paraId="4F7404A4" w14:textId="39F70697" w:rsidR="00413F7C" w:rsidRDefault="00413F7C" w:rsidP="00F34575">
      <w:pPr>
        <w:pStyle w:val="ListParagraph"/>
        <w:numPr>
          <w:ilvl w:val="0"/>
          <w:numId w:val="64"/>
        </w:numPr>
        <w:spacing w:before="0"/>
        <w:contextualSpacing w:val="0"/>
        <w:rPr>
          <w:szCs w:val="22"/>
          <w:lang w:val="en-AU"/>
        </w:rPr>
      </w:pPr>
      <w:r w:rsidRPr="00D34B13">
        <w:rPr>
          <w:rFonts w:cs="Arial"/>
          <w:lang w:val="en-AU"/>
        </w:rPr>
        <w:t>In 201</w:t>
      </w:r>
      <w:r>
        <w:rPr>
          <w:rFonts w:cs="Arial"/>
          <w:lang w:val="en-AU"/>
        </w:rPr>
        <w:t>7</w:t>
      </w:r>
      <w:r w:rsidRPr="00D34B13">
        <w:rPr>
          <w:rFonts w:cs="Arial"/>
          <w:lang w:val="en-AU"/>
        </w:rPr>
        <w:t>–1</w:t>
      </w:r>
      <w:r>
        <w:rPr>
          <w:rFonts w:cs="Arial"/>
          <w:lang w:val="en-AU"/>
        </w:rPr>
        <w:t>8</w:t>
      </w:r>
      <w:r w:rsidRPr="00D34B13">
        <w:rPr>
          <w:rFonts w:cs="Arial"/>
          <w:lang w:val="en-AU"/>
        </w:rPr>
        <w:t xml:space="preserve">, the </w:t>
      </w:r>
      <w:r w:rsidR="00901DE2">
        <w:rPr>
          <w:rFonts w:cs="Arial"/>
          <w:lang w:val="en-AU"/>
        </w:rPr>
        <w:t xml:space="preserve">Mackay-Whitsunday </w:t>
      </w:r>
      <w:r w:rsidRPr="00D34B13">
        <w:rPr>
          <w:rFonts w:cs="Arial"/>
          <w:lang w:val="en-AU"/>
        </w:rPr>
        <w:t xml:space="preserve">region was most affected by the lowest exposure </w:t>
      </w:r>
      <w:r w:rsidR="00B943C3" w:rsidRPr="00D34B13">
        <w:rPr>
          <w:rFonts w:cs="Arial"/>
          <w:lang w:val="en-AU"/>
        </w:rPr>
        <w:t>catego</w:t>
      </w:r>
      <w:r w:rsidR="00B943C3">
        <w:rPr>
          <w:rFonts w:cs="Arial"/>
          <w:lang w:val="en-AU"/>
        </w:rPr>
        <w:t>ry</w:t>
      </w:r>
      <w:r w:rsidR="00B943C3" w:rsidRPr="00D34B13">
        <w:rPr>
          <w:rFonts w:cs="Arial"/>
          <w:lang w:val="en-AU"/>
        </w:rPr>
        <w:t xml:space="preserve"> </w:t>
      </w:r>
      <w:r w:rsidRPr="00D34B13">
        <w:rPr>
          <w:rFonts w:cs="Arial"/>
          <w:lang w:val="en-AU"/>
        </w:rPr>
        <w:t>(</w:t>
      </w:r>
      <w:r w:rsidR="00B943C3" w:rsidRPr="00D34B13">
        <w:rPr>
          <w:rFonts w:cs="Arial"/>
          <w:lang w:val="en-AU"/>
        </w:rPr>
        <w:t>categor</w:t>
      </w:r>
      <w:r w:rsidR="00B943C3">
        <w:rPr>
          <w:rFonts w:cs="Arial"/>
          <w:lang w:val="en-AU"/>
        </w:rPr>
        <w:t>y</w:t>
      </w:r>
      <w:r w:rsidR="00B943C3" w:rsidRPr="00D34B13">
        <w:rPr>
          <w:rFonts w:cs="Arial"/>
          <w:lang w:val="en-AU"/>
        </w:rPr>
        <w:t xml:space="preserve"> </w:t>
      </w:r>
      <w:r w:rsidRPr="00D34B13">
        <w:rPr>
          <w:rFonts w:cs="Arial"/>
          <w:lang w:val="en-AU"/>
        </w:rPr>
        <w:t xml:space="preserve">I), in agreement </w:t>
      </w:r>
      <w:r>
        <w:rPr>
          <w:rFonts w:cs="Arial"/>
          <w:lang w:val="en-AU"/>
        </w:rPr>
        <w:t>with</w:t>
      </w:r>
      <w:r w:rsidRPr="00D34B13">
        <w:rPr>
          <w:rFonts w:cs="Arial"/>
          <w:lang w:val="en-AU"/>
        </w:rPr>
        <w:t xml:space="preserve"> the long-term trends. Approximately </w:t>
      </w:r>
      <w:r>
        <w:rPr>
          <w:rFonts w:cs="Arial"/>
          <w:lang w:val="en-AU"/>
        </w:rPr>
        <w:t>24</w:t>
      </w:r>
      <w:r w:rsidRPr="00D34B13">
        <w:rPr>
          <w:rFonts w:cs="Arial"/>
          <w:lang w:val="en-AU"/>
        </w:rPr>
        <w:t xml:space="preserve">% of the total area of the </w:t>
      </w:r>
      <w:r w:rsidR="00901DE2">
        <w:rPr>
          <w:rFonts w:cs="Arial"/>
          <w:lang w:val="en-AU"/>
        </w:rPr>
        <w:t xml:space="preserve">Mackay-Whitsunday </w:t>
      </w:r>
      <w:r>
        <w:rPr>
          <w:rFonts w:cs="Arial"/>
          <w:lang w:val="en-AU"/>
        </w:rPr>
        <w:t>r</w:t>
      </w:r>
      <w:r w:rsidRPr="00D34B13">
        <w:rPr>
          <w:rFonts w:cs="Arial"/>
          <w:lang w:val="en-AU"/>
        </w:rPr>
        <w:t>egion was exposed to</w:t>
      </w:r>
      <w:r w:rsidRPr="00766FC1">
        <w:rPr>
          <w:szCs w:val="22"/>
          <w:lang w:val="en-AU"/>
        </w:rPr>
        <w:t xml:space="preserve"> </w:t>
      </w:r>
      <w:r>
        <w:rPr>
          <w:rFonts w:cs="Arial"/>
          <w:szCs w:val="20"/>
          <w:lang w:val="en-AU" w:eastAsia="en-US"/>
        </w:rPr>
        <w:t>a potential risk</w:t>
      </w:r>
      <w:r w:rsidRPr="00560355">
        <w:rPr>
          <w:szCs w:val="22"/>
          <w:lang w:val="en-AU"/>
        </w:rPr>
        <w:t xml:space="preserve">. </w:t>
      </w:r>
      <w:r w:rsidRPr="00281E44">
        <w:rPr>
          <w:szCs w:val="22"/>
          <w:lang w:val="en-AU"/>
        </w:rPr>
        <w:t>Th</w:t>
      </w:r>
      <w:r>
        <w:rPr>
          <w:szCs w:val="22"/>
          <w:lang w:val="en-AU"/>
        </w:rPr>
        <w:t>is area</w:t>
      </w:r>
      <w:r w:rsidRPr="00281E44">
        <w:rPr>
          <w:szCs w:val="22"/>
          <w:lang w:val="en-AU"/>
        </w:rPr>
        <w:t xml:space="preserve"> was </w:t>
      </w:r>
      <w:r>
        <w:rPr>
          <w:szCs w:val="22"/>
          <w:lang w:val="en-AU"/>
        </w:rPr>
        <w:t>smaller</w:t>
      </w:r>
      <w:r w:rsidRPr="00281E44">
        <w:rPr>
          <w:szCs w:val="22"/>
          <w:lang w:val="en-AU"/>
        </w:rPr>
        <w:t xml:space="preserve"> than the long-term area</w:t>
      </w:r>
      <w:r>
        <w:rPr>
          <w:szCs w:val="22"/>
          <w:lang w:val="en-AU"/>
        </w:rPr>
        <w:t xml:space="preserve"> (85%)</w:t>
      </w:r>
      <w:r w:rsidRPr="004177D6">
        <w:rPr>
          <w:szCs w:val="22"/>
          <w:lang w:val="en-AU"/>
        </w:rPr>
        <w:t xml:space="preserve"> </w:t>
      </w:r>
      <w:r w:rsidRPr="00A10227">
        <w:rPr>
          <w:szCs w:val="22"/>
          <w:lang w:val="en-AU"/>
        </w:rPr>
        <w:t xml:space="preserve">and </w:t>
      </w:r>
      <w:r w:rsidR="00B943C3">
        <w:rPr>
          <w:szCs w:val="22"/>
          <w:lang w:val="en-AU"/>
        </w:rPr>
        <w:t xml:space="preserve">was </w:t>
      </w:r>
      <w:r w:rsidRPr="00A10227">
        <w:rPr>
          <w:szCs w:val="22"/>
          <w:lang w:val="en-AU"/>
        </w:rPr>
        <w:t>due to a smaller total area exposed to the lower exposure category I</w:t>
      </w:r>
      <w:r>
        <w:rPr>
          <w:szCs w:val="22"/>
          <w:lang w:val="en-AU"/>
        </w:rPr>
        <w:t xml:space="preserve">. </w:t>
      </w:r>
      <w:r w:rsidRPr="00A10227">
        <w:rPr>
          <w:szCs w:val="22"/>
          <w:lang w:val="en-AU"/>
        </w:rPr>
        <w:t xml:space="preserve">Only 0.3% of the </w:t>
      </w:r>
      <w:r w:rsidR="00901DE2">
        <w:rPr>
          <w:szCs w:val="22"/>
          <w:lang w:val="en-AU"/>
        </w:rPr>
        <w:t xml:space="preserve">Mackay-Whitsunday </w:t>
      </w:r>
      <w:r w:rsidRPr="00A10227">
        <w:rPr>
          <w:szCs w:val="22"/>
          <w:lang w:val="en-AU"/>
        </w:rPr>
        <w:t xml:space="preserve">region was exposed to exposure </w:t>
      </w:r>
      <w:r w:rsidR="00B943C3" w:rsidRPr="00A10227">
        <w:rPr>
          <w:szCs w:val="22"/>
          <w:lang w:val="en-AU"/>
        </w:rPr>
        <w:t>categor</w:t>
      </w:r>
      <w:r w:rsidR="00B943C3">
        <w:rPr>
          <w:szCs w:val="22"/>
          <w:lang w:val="en-AU"/>
        </w:rPr>
        <w:t>y</w:t>
      </w:r>
      <w:r w:rsidR="00B943C3" w:rsidRPr="00A10227">
        <w:rPr>
          <w:szCs w:val="22"/>
          <w:lang w:val="en-AU"/>
        </w:rPr>
        <w:t xml:space="preserve"> </w:t>
      </w:r>
      <w:r w:rsidRPr="00A10227">
        <w:rPr>
          <w:szCs w:val="22"/>
          <w:lang w:val="en-AU"/>
        </w:rPr>
        <w:t xml:space="preserve">III and no area was exposed to exposure category IV. These areas were </w:t>
      </w:r>
      <w:r w:rsidRPr="00A10227">
        <w:rPr>
          <w:rFonts w:cs="Arial"/>
          <w:lang w:val="en-AU"/>
        </w:rPr>
        <w:t xml:space="preserve">slightly smaller </w:t>
      </w:r>
      <w:r w:rsidRPr="00A10227">
        <w:rPr>
          <w:szCs w:val="22"/>
          <w:lang w:val="en-AU"/>
        </w:rPr>
        <w:t>than long-term areas</w:t>
      </w:r>
      <w:r>
        <w:rPr>
          <w:szCs w:val="22"/>
          <w:lang w:val="en-AU"/>
        </w:rPr>
        <w:t>.</w:t>
      </w:r>
    </w:p>
    <w:p w14:paraId="30E2F8DF" w14:textId="77777777" w:rsidR="00413F7C" w:rsidRDefault="00413F7C" w:rsidP="00413F7C">
      <w:pPr>
        <w:rPr>
          <w:color w:val="000000" w:themeColor="text1"/>
          <w:lang w:val="en-AU"/>
        </w:rPr>
      </w:pPr>
    </w:p>
    <w:p w14:paraId="3BFAD981" w14:textId="77777777" w:rsidR="00612BEC" w:rsidRDefault="00612BEC" w:rsidP="00413F7C">
      <w:pPr>
        <w:rPr>
          <w:color w:val="000000" w:themeColor="text1"/>
          <w:lang w:val="en-AU"/>
        </w:rPr>
        <w:sectPr w:rsidR="00612BEC">
          <w:footerReference w:type="default" r:id="rId191"/>
          <w:pgSz w:w="11906" w:h="16838"/>
          <w:pgMar w:top="1440" w:right="1440" w:bottom="1440" w:left="1440" w:header="708" w:footer="708" w:gutter="0"/>
          <w:cols w:space="708"/>
          <w:docGrid w:linePitch="360"/>
        </w:sectPr>
      </w:pPr>
    </w:p>
    <w:p w14:paraId="246BC3CD" w14:textId="0248E59B" w:rsidR="00915FAA" w:rsidRPr="00990809" w:rsidRDefault="00915FAA" w:rsidP="006F4C41">
      <w:pPr>
        <w:pStyle w:val="Heading1"/>
      </w:pPr>
      <w:bookmarkStart w:id="2050" w:name="_Toc11410790"/>
      <w:r w:rsidRPr="00990809">
        <w:t>References</w:t>
      </w:r>
      <w:bookmarkEnd w:id="2050"/>
    </w:p>
    <w:p w14:paraId="5D8BB187" w14:textId="317FC8BE" w:rsidR="0087766D" w:rsidRPr="0087766D" w:rsidRDefault="0087766D" w:rsidP="0087766D">
      <w:pPr>
        <w:ind w:left="284" w:hanging="284"/>
        <w:rPr>
          <w:lang w:eastAsia="en-AU"/>
        </w:rPr>
      </w:pPr>
      <w:bookmarkStart w:id="2051" w:name="_Hlk498517560"/>
      <w:bookmarkStart w:id="2052" w:name="_Hlk505765961"/>
      <w:r w:rsidRPr="0087766D">
        <w:rPr>
          <w:lang w:val="pt-PT" w:eastAsia="en-AU"/>
        </w:rPr>
        <w:t>Álvarez-Romero JG, Devlin MJ, Teixeira da Silva E, Petu</w:t>
      </w:r>
      <w:r w:rsidR="007360ED">
        <w:rPr>
          <w:lang w:val="pt-PT" w:eastAsia="en-AU"/>
        </w:rPr>
        <w:t xml:space="preserve">s C, Ban N, Pressey RJ, Kool J, </w:t>
      </w:r>
      <w:r w:rsidRPr="0087766D">
        <w:rPr>
          <w:lang w:val="pt-PT" w:eastAsia="en-AU"/>
        </w:rPr>
        <w:t xml:space="preserve">Roberts S, Cerdeira WA, Brodie J (2013). </w:t>
      </w:r>
      <w:r w:rsidRPr="0087766D">
        <w:rPr>
          <w:lang w:eastAsia="en-AU"/>
        </w:rPr>
        <w:t>A novel approach to model exposure of coastal-marine ecosystems to riverine flood plumes based on remote sensing techniques. Journal of Environmental Management 119:194-207.</w:t>
      </w:r>
    </w:p>
    <w:p w14:paraId="53267477" w14:textId="77777777" w:rsidR="0087766D" w:rsidRPr="00DC2EFF" w:rsidRDefault="0087766D" w:rsidP="0087766D">
      <w:pPr>
        <w:ind w:left="284" w:hanging="284"/>
        <w:rPr>
          <w:szCs w:val="22"/>
          <w:lang w:val="fr-FR" w:eastAsia="en-AU"/>
        </w:rPr>
      </w:pPr>
      <w:r w:rsidRPr="0087766D">
        <w:rPr>
          <w:szCs w:val="22"/>
          <w:lang w:val="en-AU" w:eastAsia="en-AU"/>
        </w:rPr>
        <w:t xml:space="preserve">Anon (2003). Reef Water Quality Protection Plan for catchments adjacent to the Great Barrier Reef World Heritage Area. The State of Queensland and Commonwealth of Australia. Queensland Department of Premier and Cabinet, Brisbane. </w:t>
      </w:r>
      <w:r w:rsidRPr="00DC2EFF">
        <w:rPr>
          <w:szCs w:val="22"/>
          <w:lang w:val="fr-FR" w:eastAsia="en-AU"/>
        </w:rPr>
        <w:t xml:space="preserve">43 pp. </w:t>
      </w:r>
    </w:p>
    <w:p w14:paraId="20908054" w14:textId="5A20A89D" w:rsidR="00B828FF" w:rsidRDefault="00B828FF" w:rsidP="0087766D">
      <w:pPr>
        <w:ind w:left="284" w:hanging="284"/>
        <w:rPr>
          <w:lang w:val="pt-PT" w:eastAsia="en-AU"/>
        </w:rPr>
      </w:pPr>
      <w:r w:rsidRPr="00B828FF">
        <w:rPr>
          <w:lang w:val="pt-PT" w:eastAsia="en-AU"/>
        </w:rPr>
        <w:t>Australian and Queensland governments, 2018a. Reef 2050 Water Quality Improvement Plan 2017-2022. Queensland government, Brisbane, Australia.</w:t>
      </w:r>
    </w:p>
    <w:p w14:paraId="22A4A4A1" w14:textId="2350425D" w:rsidR="00B828FF" w:rsidRDefault="00B828FF" w:rsidP="0087766D">
      <w:pPr>
        <w:ind w:left="284" w:hanging="284"/>
        <w:rPr>
          <w:lang w:val="pt-PT" w:eastAsia="en-AU"/>
        </w:rPr>
      </w:pPr>
      <w:r w:rsidRPr="00B828FF">
        <w:rPr>
          <w:lang w:val="pt-PT" w:eastAsia="en-AU"/>
        </w:rPr>
        <w:t>Australian and Queensland governments, 2018b. Paddock to Reef Integrated Monitoring, Modelling and Reporting Program: Program Design 2018-2022. Queensland government, Brisbane, Australia.</w:t>
      </w:r>
    </w:p>
    <w:p w14:paraId="263B7870" w14:textId="76AA05C8" w:rsidR="00CA2094" w:rsidRDefault="00CA2094" w:rsidP="00CA2094">
      <w:pPr>
        <w:ind w:left="284" w:hanging="284"/>
        <w:rPr>
          <w:lang w:val="pt-PT" w:eastAsia="en-AU"/>
        </w:rPr>
      </w:pPr>
      <w:r w:rsidRPr="0087766D">
        <w:rPr>
          <w:lang w:val="pt-PT" w:eastAsia="en-AU"/>
        </w:rPr>
        <w:t>Bainbridge ZT,</w:t>
      </w:r>
      <w:r>
        <w:rPr>
          <w:lang w:val="pt-PT" w:eastAsia="en-AU"/>
        </w:rPr>
        <w:t xml:space="preserve"> </w:t>
      </w:r>
      <w:r w:rsidRPr="0087766D">
        <w:rPr>
          <w:lang w:val="pt-PT" w:eastAsia="en-AU"/>
        </w:rPr>
        <w:t>Lewis SE,</w:t>
      </w:r>
      <w:r>
        <w:rPr>
          <w:lang w:val="pt-PT" w:eastAsia="en-AU"/>
        </w:rPr>
        <w:t xml:space="preserve"> Smithers SG, Kuhnert PM, Henderson BL, Brodie JE (2014). </w:t>
      </w:r>
      <w:r w:rsidRPr="00CA2094">
        <w:rPr>
          <w:lang w:val="pt-PT" w:eastAsia="en-AU"/>
        </w:rPr>
        <w:t>Fine-suspended sediment and water budgets for a large,</w:t>
      </w:r>
      <w:r>
        <w:rPr>
          <w:lang w:val="pt-PT" w:eastAsia="en-AU"/>
        </w:rPr>
        <w:t xml:space="preserve"> </w:t>
      </w:r>
      <w:r w:rsidRPr="00CA2094">
        <w:rPr>
          <w:lang w:val="pt-PT" w:eastAsia="en-AU"/>
        </w:rPr>
        <w:t>seasonally dry tropical catchment: Burdekin River catchment,</w:t>
      </w:r>
      <w:r>
        <w:rPr>
          <w:lang w:val="pt-PT" w:eastAsia="en-AU"/>
        </w:rPr>
        <w:t xml:space="preserve"> </w:t>
      </w:r>
      <w:r w:rsidRPr="00CA2094">
        <w:rPr>
          <w:lang w:val="pt-PT" w:eastAsia="en-AU"/>
        </w:rPr>
        <w:t>Queensland, Australia</w:t>
      </w:r>
      <w:r>
        <w:rPr>
          <w:lang w:val="pt-PT" w:eastAsia="en-AU"/>
        </w:rPr>
        <w:t xml:space="preserve">. Water Resources Research 50: </w:t>
      </w:r>
      <w:r w:rsidRPr="00CA2094">
        <w:rPr>
          <w:lang w:val="pt-PT" w:eastAsia="en-AU"/>
        </w:rPr>
        <w:t>9067–9087</w:t>
      </w:r>
      <w:r>
        <w:rPr>
          <w:lang w:val="pt-PT" w:eastAsia="en-AU"/>
        </w:rPr>
        <w:t>.</w:t>
      </w:r>
    </w:p>
    <w:p w14:paraId="6999674C" w14:textId="77777777" w:rsidR="0087766D" w:rsidRPr="0087766D" w:rsidRDefault="0087766D" w:rsidP="0087766D">
      <w:pPr>
        <w:ind w:left="284" w:hanging="284"/>
        <w:rPr>
          <w:lang w:val="en-AU" w:eastAsia="en-AU"/>
        </w:rPr>
      </w:pPr>
      <w:r w:rsidRPr="0087766D">
        <w:rPr>
          <w:lang w:val="pt-PT" w:eastAsia="en-AU"/>
        </w:rPr>
        <w:t xml:space="preserve">Bainbridge ZT, Wolanski E, Álvarez-Romero JG, Lewis SE, Brodie JE (2012). </w:t>
      </w:r>
      <w:r w:rsidRPr="0087766D">
        <w:rPr>
          <w:lang w:val="en-AU" w:eastAsia="en-AU"/>
        </w:rPr>
        <w:t>Fine sediment and nutrient dynamics related to particle size and floc formation in a Burdekin River flood plume, Australia. Marine Pollution Bulletin, The Catchment to Reef Continuum: Case studies from the Great Barrier Reef 65, 236–248. doi:10.1016/j.marpolbul.2012.01.043</w:t>
      </w:r>
    </w:p>
    <w:p w14:paraId="3D1CC9B8" w14:textId="202616F3" w:rsidR="0087766D" w:rsidRPr="0087766D" w:rsidRDefault="0087766D" w:rsidP="0087766D">
      <w:pPr>
        <w:ind w:left="284" w:hanging="284"/>
        <w:rPr>
          <w:szCs w:val="22"/>
          <w:lang w:val="en-AU" w:eastAsia="en-AU"/>
        </w:rPr>
      </w:pPr>
      <w:r w:rsidRPr="0087766D">
        <w:rPr>
          <w:szCs w:val="22"/>
          <w:lang w:val="en-AU" w:eastAsia="en-AU"/>
        </w:rPr>
        <w:t>Bartley R, Bainbridge ZT, Lewis SE, Kroon FJ, Wilkinson SN, Brodie JE, Silburn DM (2014). Relating sediment impacts on coral reefs to watershed sources, processes and management: A review. Science of The Total Environment 468-469:1138-1153.</w:t>
      </w:r>
    </w:p>
    <w:p w14:paraId="284B08B9" w14:textId="42712CF2" w:rsidR="004B0D3F" w:rsidRDefault="004B0D3F" w:rsidP="0087766D">
      <w:pPr>
        <w:ind w:left="284" w:hanging="284"/>
        <w:rPr>
          <w:lang w:val="de-DE" w:eastAsia="en-AU"/>
        </w:rPr>
      </w:pPr>
      <w:r>
        <w:rPr>
          <w:szCs w:val="22"/>
          <w:lang w:val="en-AU" w:eastAsia="en-AU"/>
        </w:rPr>
        <w:t>Bartley R</w:t>
      </w:r>
      <w:r w:rsidRPr="0087766D">
        <w:rPr>
          <w:szCs w:val="22"/>
          <w:lang w:val="en-AU" w:eastAsia="en-AU"/>
        </w:rPr>
        <w:t xml:space="preserve">, </w:t>
      </w:r>
      <w:r>
        <w:rPr>
          <w:szCs w:val="22"/>
          <w:lang w:val="en-AU" w:eastAsia="en-AU"/>
        </w:rPr>
        <w:t xml:space="preserve">Turner R, Waters D, </w:t>
      </w:r>
      <w:r w:rsidRPr="0087766D">
        <w:rPr>
          <w:szCs w:val="22"/>
          <w:lang w:val="en-AU" w:eastAsia="en-AU"/>
        </w:rPr>
        <w:t xml:space="preserve">Kroon F, </w:t>
      </w:r>
      <w:r w:rsidR="00FB1D34">
        <w:rPr>
          <w:szCs w:val="22"/>
          <w:lang w:val="en-AU" w:eastAsia="en-AU"/>
        </w:rPr>
        <w:t xml:space="preserve">Wilkinson S, Garzon-Garcia A, Kuhnert P, Lewis S, Smith R, Bainbridge Z, Olley J, Brookes A, Burton J </w:t>
      </w:r>
      <w:r w:rsidRPr="0087766D">
        <w:rPr>
          <w:szCs w:val="22"/>
          <w:lang w:val="en-AU" w:eastAsia="en-AU"/>
        </w:rPr>
        <w:t xml:space="preserve">(2017). Scientific Consensus Statement 2017. Scientific Consensus Statement 2017: A synthesis of the science of land-based water quality impacts on the Great Barrier Reef, </w:t>
      </w:r>
      <w:r w:rsidR="00FB1D34" w:rsidRPr="00FB1D34">
        <w:rPr>
          <w:szCs w:val="22"/>
          <w:lang w:val="en-AU" w:eastAsia="en-AU"/>
        </w:rPr>
        <w:t>Chapter 2: Sources of sediment, nutrients, pesticides and other pollutants to the Great Barrier Reef</w:t>
      </w:r>
      <w:r w:rsidRPr="0087766D">
        <w:rPr>
          <w:szCs w:val="22"/>
          <w:lang w:val="en-AU" w:eastAsia="en-AU"/>
        </w:rPr>
        <w:t>. State of Queensland, 2017.</w:t>
      </w:r>
    </w:p>
    <w:p w14:paraId="67A9A210" w14:textId="24C2BAEC" w:rsidR="005C757C" w:rsidRDefault="005C757C" w:rsidP="0087766D">
      <w:pPr>
        <w:ind w:left="284" w:hanging="284"/>
        <w:rPr>
          <w:lang w:val="de-DE" w:eastAsia="en-AU"/>
        </w:rPr>
      </w:pPr>
      <w:r w:rsidRPr="005C757C">
        <w:rPr>
          <w:lang w:val="de-DE" w:eastAsia="en-AU"/>
        </w:rPr>
        <w:t xml:space="preserve">Benthuysen JA, </w:t>
      </w:r>
      <w:r>
        <w:rPr>
          <w:lang w:val="de-DE" w:eastAsia="en-AU"/>
        </w:rPr>
        <w:t xml:space="preserve">Tonin H, Brinkman R, Herzfeld M, Steinberg C </w:t>
      </w:r>
      <w:r w:rsidRPr="005C757C">
        <w:rPr>
          <w:lang w:val="de-DE" w:eastAsia="en-AU"/>
        </w:rPr>
        <w:t>(2016). Intrusive upwelling in the Central Great Barrier Reef</w:t>
      </w:r>
      <w:r>
        <w:rPr>
          <w:lang w:val="de-DE" w:eastAsia="en-AU"/>
        </w:rPr>
        <w:t>.</w:t>
      </w:r>
      <w:r w:rsidRPr="005C757C">
        <w:rPr>
          <w:lang w:val="de-DE" w:eastAsia="en-AU"/>
        </w:rPr>
        <w:t xml:space="preserve"> Journal of Geophysical Research: Oceans 121(11): 8395-8416.</w:t>
      </w:r>
    </w:p>
    <w:p w14:paraId="289E5D9F" w14:textId="77777777" w:rsidR="0087766D" w:rsidRPr="0087766D" w:rsidRDefault="0087766D" w:rsidP="0087766D">
      <w:pPr>
        <w:ind w:left="284" w:hanging="284"/>
        <w:rPr>
          <w:lang w:eastAsia="en-AU"/>
        </w:rPr>
      </w:pPr>
      <w:r w:rsidRPr="0087766D">
        <w:rPr>
          <w:lang w:val="de-DE" w:eastAsia="en-AU"/>
        </w:rPr>
        <w:t xml:space="preserve">Brando VE, Blondeau-Patissier D, Schroeder T, Dekker AG, Clementson L (2011). </w:t>
      </w:r>
      <w:r w:rsidRPr="0087766D">
        <w:rPr>
          <w:lang w:eastAsia="en-AU"/>
        </w:rPr>
        <w:t>Reef Rescue Marine Monitoring Program: Assessment of terrestrial run-off entering the Reef and inshore marine water quality monitoring using earth observation data. Final Report for 2010/11 Activities. CSIRO, Canberra. 201 pp.</w:t>
      </w:r>
    </w:p>
    <w:p w14:paraId="5E7A77DF" w14:textId="77777777" w:rsidR="0087766D" w:rsidRPr="0087766D" w:rsidRDefault="0087766D" w:rsidP="0087766D">
      <w:pPr>
        <w:ind w:left="284" w:hanging="284"/>
        <w:rPr>
          <w:lang w:eastAsia="en-AU"/>
        </w:rPr>
      </w:pPr>
      <w:r w:rsidRPr="0087766D">
        <w:rPr>
          <w:lang w:eastAsia="en-AU"/>
        </w:rPr>
        <w:t>Brinkman R, Herzfeld M, Andrewartha J, Rizwi F, Steinberg C, Spagnol S (2011). Hydrodynamics at the whole of GBR scale. AIMS Final Project Report MTSRF Project 2.5i.1, June 2011. Report to Reef and Rainforest Research Centre. Australian Institute of Marine Science, Townsville. 42 pp.</w:t>
      </w:r>
    </w:p>
    <w:p w14:paraId="3F1E65EE" w14:textId="77777777" w:rsidR="0087766D" w:rsidRPr="0087766D" w:rsidRDefault="0087766D" w:rsidP="0087766D">
      <w:pPr>
        <w:ind w:left="284" w:hanging="284"/>
        <w:rPr>
          <w:lang w:eastAsia="en-AU"/>
        </w:rPr>
      </w:pPr>
      <w:r w:rsidRPr="0087766D">
        <w:rPr>
          <w:lang w:eastAsia="en-AU"/>
        </w:rPr>
        <w:t>Brodie J, Devlin M, Lewis S (2017). Potential enhanced survivorship of crown of thorns starfish larvae due to near-annual nutrient enrichment during secondary outbreaks on the central mid-shelf of the Great Barrier Reef, Australia. Diversity 9(1): 17.</w:t>
      </w:r>
    </w:p>
    <w:p w14:paraId="08F565B3" w14:textId="77777777" w:rsidR="0087766D" w:rsidRPr="0087766D" w:rsidRDefault="0087766D" w:rsidP="0087766D">
      <w:pPr>
        <w:ind w:left="284" w:hanging="284"/>
        <w:rPr>
          <w:lang w:eastAsia="en-AU"/>
        </w:rPr>
      </w:pPr>
      <w:r w:rsidRPr="0087766D">
        <w:rPr>
          <w:lang w:eastAsia="en-AU"/>
        </w:rPr>
        <w:t xml:space="preserve">Brodie J, Waterhouse J, Schaffelke B, Furnas M, Maynard J, Collier C, Lewis S, Warne M, Fabricius K, Devlin M, McKenzie L, Yorkston H, Randall L, Bennett J, Brando V (2013). Scientific Consensus Statement. Chapter 3: Relative risks to the Great Barrier Reef from degraded water quality The State of Queensland. Published by the Reef Water Quality Protection Plan Secretariat, July 2013. </w:t>
      </w:r>
      <w:hyperlink r:id="rId192" w:history="1">
        <w:r w:rsidRPr="0087766D">
          <w:rPr>
            <w:lang w:eastAsia="en-AU"/>
          </w:rPr>
          <w:t>http://www.reefplan.qld.gov.au/about/scientific-consensus-statement/water-quality-risks.aspx</w:t>
        </w:r>
      </w:hyperlink>
    </w:p>
    <w:p w14:paraId="494209CE" w14:textId="3858E421" w:rsidR="004C1222" w:rsidRDefault="004C1222" w:rsidP="004C1222">
      <w:pPr>
        <w:ind w:left="284" w:hanging="284"/>
        <w:rPr>
          <w:lang w:eastAsia="en-AU"/>
        </w:rPr>
      </w:pPr>
      <w:bookmarkStart w:id="2053" w:name="_Hlk503775832"/>
      <w:r>
        <w:rPr>
          <w:lang w:eastAsia="en-AU"/>
        </w:rPr>
        <w:t>Brooks A., Spencer J, Olley J, Pietsch T, Borombovits D, Curwen G, Shellberg J, Howley C, Gleeson A, Simon A, Bankhead N, Klimetz D, Eslami-Endargoli L, Bourgeault A (2013) An empirically-based sediment budget for the Normanby Basin: sediment sources, sinks, and drivers on the Cape York Savannah, Australian Rivers Institute, Griffith University, Final report for the Australian Government Caring for Our Country - Reef Rescue Program.</w:t>
      </w:r>
    </w:p>
    <w:p w14:paraId="494B4AFC" w14:textId="057F02B3" w:rsidR="0087766D" w:rsidRPr="0087766D" w:rsidRDefault="0087766D" w:rsidP="004C1222">
      <w:pPr>
        <w:ind w:left="284" w:hanging="284"/>
        <w:rPr>
          <w:rFonts w:cs="Arial"/>
          <w:color w:val="0000FF"/>
          <w:u w:val="single"/>
          <w:lang w:eastAsia="en-GB"/>
        </w:rPr>
      </w:pPr>
      <w:r w:rsidRPr="0087766D">
        <w:rPr>
          <w:lang w:eastAsia="en-AU"/>
        </w:rPr>
        <w:t xml:space="preserve">Bureau of Meteorology (BOM) (2011). Climate averages, average monthly wind velocity over Australia. Australian Government, Bureau of Meteorology, viewed 7 December 2017, </w:t>
      </w:r>
      <w:hyperlink r:id="rId193" w:anchor="maps" w:history="1">
        <w:r w:rsidRPr="0087766D">
          <w:rPr>
            <w:rFonts w:cs="Arial"/>
            <w:color w:val="0000FF"/>
            <w:u w:val="single"/>
          </w:rPr>
          <w:t>http://www.bom.gov.au/jsp/ncc/climate_averages/wind-velocity/index.jsp?period=jan#maps</w:t>
        </w:r>
      </w:hyperlink>
      <w:bookmarkEnd w:id="2053"/>
    </w:p>
    <w:p w14:paraId="68887FE9" w14:textId="473FD832" w:rsidR="0087766D" w:rsidRPr="0087766D" w:rsidRDefault="004C1222" w:rsidP="0087766D">
      <w:pPr>
        <w:ind w:left="284" w:hanging="284"/>
        <w:rPr>
          <w:lang w:eastAsia="en-AU"/>
        </w:rPr>
      </w:pPr>
      <w:r w:rsidRPr="0087766D">
        <w:rPr>
          <w:lang w:eastAsia="en-AU"/>
        </w:rPr>
        <w:t>Bureau of Meteorology (BOM)</w:t>
      </w:r>
      <w:r w:rsidR="0087766D" w:rsidRPr="0087766D">
        <w:rPr>
          <w:lang w:eastAsia="en-AU"/>
        </w:rPr>
        <w:t xml:space="preserve"> (2016). Rainfall data, accessed online December 2016, http://www.bom.gov.au/climate/data/</w:t>
      </w:r>
    </w:p>
    <w:p w14:paraId="579FE9BB" w14:textId="77777777" w:rsidR="0087766D" w:rsidRPr="0087766D" w:rsidRDefault="0087766D" w:rsidP="0087766D">
      <w:pPr>
        <w:ind w:left="284" w:hanging="284"/>
        <w:rPr>
          <w:szCs w:val="22"/>
          <w:lang w:val="en-AU" w:eastAsia="en-AU"/>
        </w:rPr>
      </w:pPr>
      <w:r w:rsidRPr="0087766D">
        <w:rPr>
          <w:szCs w:val="22"/>
          <w:lang w:val="en-AU" w:eastAsia="en-AU"/>
        </w:rPr>
        <w:t>Cape York NRM and South Cape York Catchments (2016). Eastern Cape York Water Quality Improvement Plan. Cape York Natural Resource Management and South Cape York Catchments, Cooktown, Queensland, Australia.</w:t>
      </w:r>
    </w:p>
    <w:p w14:paraId="2CD68DD7" w14:textId="77777777" w:rsidR="0087766D" w:rsidRPr="0087766D" w:rsidRDefault="0087766D" w:rsidP="0087766D">
      <w:pPr>
        <w:ind w:left="284" w:hanging="284"/>
        <w:rPr>
          <w:lang w:eastAsia="en-AU"/>
        </w:rPr>
      </w:pPr>
      <w:r w:rsidRPr="0087766D">
        <w:rPr>
          <w:lang w:eastAsia="en-AU"/>
        </w:rPr>
        <w:t>Carpenter KE, Abrar M, Aeby G, Aronson RB, Banks S, Bruckner A, Chiriboga A, Cortes J, Delbeek JC, DeVantier L, Edgar GJ, Edwards AJ, Fenner D, Guzman HM, Hoeksema BW, Hodgson G, Johan O, Licuanan WY, Livingstone SR, Lovell ER, Moore JA, Obura DO, Ochavillo D, Polidoro BA, Precht WF, Quibilan MC, Reboton C, Richards ZT, Rogers AD, Sanciangco J, Sheppard A, Sheppard C, Smith J, Stuart S, Turak E, Veron JEN, Wallace C, Weil E, Wood E (2008). One-third of reef-building corals face elevated extinction risk from climate change and local impacts. Science 321:560-563.</w:t>
      </w:r>
    </w:p>
    <w:p w14:paraId="3E0C41F4" w14:textId="77777777" w:rsidR="0087766D" w:rsidRPr="0087766D" w:rsidRDefault="0087766D" w:rsidP="0087766D">
      <w:pPr>
        <w:spacing w:before="0" w:after="0"/>
        <w:ind w:left="284" w:hanging="284"/>
        <w:jc w:val="left"/>
        <w:rPr>
          <w:rFonts w:cs="Arial"/>
          <w:szCs w:val="22"/>
          <w:lang w:val="en-AU" w:eastAsia="en-AU"/>
        </w:rPr>
      </w:pPr>
      <w:r w:rsidRPr="0087766D">
        <w:rPr>
          <w:rFonts w:cs="Arial"/>
          <w:szCs w:val="22"/>
          <w:lang w:val="en-AU" w:eastAsia="en-AU"/>
        </w:rPr>
        <w:t xml:space="preserve">Carstensen J, Klais R, Cloern, JE (2015). Phytoplankton blooms in estuarine and coastal waters: Seasonal patterns and key species. </w:t>
      </w:r>
      <w:r w:rsidRPr="0087766D">
        <w:rPr>
          <w:rFonts w:cs="Arial"/>
          <w:iCs/>
          <w:szCs w:val="22"/>
          <w:lang w:val="en-AU" w:eastAsia="en-AU"/>
        </w:rPr>
        <w:t>Estuarine, Coastal and Shelf Science</w:t>
      </w:r>
      <w:r w:rsidRPr="0087766D">
        <w:rPr>
          <w:rFonts w:cs="Arial"/>
          <w:szCs w:val="22"/>
          <w:lang w:val="en-AU" w:eastAsia="en-AU"/>
        </w:rPr>
        <w:t xml:space="preserve"> </w:t>
      </w:r>
      <w:r w:rsidRPr="0087766D">
        <w:rPr>
          <w:rFonts w:cs="Arial"/>
          <w:iCs/>
          <w:szCs w:val="22"/>
          <w:lang w:val="en-AU" w:eastAsia="en-AU"/>
        </w:rPr>
        <w:t>162</w:t>
      </w:r>
      <w:r w:rsidRPr="0087766D">
        <w:rPr>
          <w:rFonts w:cs="Arial"/>
          <w:i/>
          <w:iCs/>
          <w:szCs w:val="22"/>
          <w:lang w:val="en-AU" w:eastAsia="en-AU"/>
        </w:rPr>
        <w:t>:</w:t>
      </w:r>
      <w:r w:rsidRPr="0087766D">
        <w:rPr>
          <w:rFonts w:cs="Arial"/>
          <w:szCs w:val="22"/>
          <w:lang w:val="en-AU" w:eastAsia="en-AU"/>
        </w:rPr>
        <w:t xml:space="preserve"> 98-109.</w:t>
      </w:r>
    </w:p>
    <w:p w14:paraId="774B071A" w14:textId="45349257" w:rsidR="0087766D" w:rsidRPr="0087766D" w:rsidRDefault="0087766D" w:rsidP="0087766D">
      <w:pPr>
        <w:ind w:left="284" w:hanging="284"/>
        <w:rPr>
          <w:lang w:eastAsia="en-AU"/>
        </w:rPr>
      </w:pPr>
      <w:r w:rsidRPr="0087766D">
        <w:rPr>
          <w:lang w:eastAsia="en-AU"/>
        </w:rPr>
        <w:t>Cebrian J, Stutes JP, Christiaen B (2013). Effects of grazing and fertilization on epiphyte growth dynamics under moderately eutrophic conditions: implications for grazing rate estimates. Marine Ecology Progress Series 474:121-133.</w:t>
      </w:r>
    </w:p>
    <w:p w14:paraId="145C6C01" w14:textId="77777777" w:rsidR="0087766D" w:rsidRPr="0087766D" w:rsidRDefault="0087766D" w:rsidP="0087766D">
      <w:pPr>
        <w:ind w:left="284" w:hanging="284"/>
        <w:rPr>
          <w:lang w:eastAsia="en-AU"/>
        </w:rPr>
      </w:pPr>
      <w:r w:rsidRPr="0087766D">
        <w:rPr>
          <w:lang w:eastAsia="en-AU"/>
        </w:rPr>
        <w:t>Church MJ, Ducklow HW, Karl DM (2002). Multiyear increases in dissolved organic matter inventories a Station ALOHA in the North Pacific Subtropical Gyre. Limnology and Oceanography 47:1-10.</w:t>
      </w:r>
    </w:p>
    <w:p w14:paraId="2662C7DC" w14:textId="77777777" w:rsidR="0087766D" w:rsidRPr="0087766D" w:rsidRDefault="0087766D" w:rsidP="0087766D">
      <w:pPr>
        <w:ind w:left="284" w:hanging="284"/>
        <w:rPr>
          <w:szCs w:val="22"/>
          <w:lang w:val="en-AU" w:eastAsia="en-AU"/>
        </w:rPr>
      </w:pPr>
      <w:r w:rsidRPr="0087766D">
        <w:rPr>
          <w:szCs w:val="22"/>
          <w:lang w:val="en-AU" w:eastAsia="en-AU"/>
        </w:rPr>
        <w:t xml:space="preserve">Commonwealth of Australia (2015). Reef 2050 Long-Term Sustainability Plan. </w:t>
      </w:r>
      <w:hyperlink r:id="rId194">
        <w:r w:rsidRPr="0087766D">
          <w:rPr>
            <w:szCs w:val="22"/>
            <w:lang w:val="en-AU" w:eastAsia="en-AU"/>
          </w:rPr>
          <w:t>http://www.environment.gov.au/marine/gbr/publications/reef-2050-long-term-sustainability-plan</w:t>
        </w:r>
      </w:hyperlink>
      <w:r w:rsidRPr="0087766D">
        <w:rPr>
          <w:szCs w:val="22"/>
          <w:lang w:val="en-AU" w:eastAsia="en-AU"/>
        </w:rPr>
        <w:t>.</w:t>
      </w:r>
    </w:p>
    <w:p w14:paraId="03A97921" w14:textId="3ED277F1" w:rsidR="00E82386" w:rsidRDefault="00E82386" w:rsidP="0087766D">
      <w:pPr>
        <w:ind w:left="284" w:hanging="284"/>
      </w:pPr>
      <w:r>
        <w:t xml:space="preserve">Dagg M, Benner R, Lorhenz S, Lawrence D (2004). </w:t>
      </w:r>
      <w:r w:rsidRPr="00E82386">
        <w:t>Transformation of dissolved and particulate materials on continental shelves influenced by large rivers: plume processes</w:t>
      </w:r>
      <w:r>
        <w:t xml:space="preserve">. Continental Shelf Research 24(7-8): </w:t>
      </w:r>
      <w:r w:rsidRPr="00E82386">
        <w:t>833-858</w:t>
      </w:r>
      <w:r>
        <w:t>.</w:t>
      </w:r>
    </w:p>
    <w:p w14:paraId="369A1C2A" w14:textId="77777777" w:rsidR="0087766D" w:rsidRPr="0087766D" w:rsidRDefault="0087766D" w:rsidP="0087766D">
      <w:pPr>
        <w:ind w:left="284" w:hanging="284"/>
        <w:rPr>
          <w:szCs w:val="22"/>
          <w:lang w:val="en-AU" w:eastAsia="en-AU"/>
        </w:rPr>
      </w:pPr>
      <w:r w:rsidRPr="0087766D">
        <w:t>Darnell R, Henderson BL, Kroon FJ, Kuhnert PM (2012) Statistical power of detecting trends in total suspended sediment loads to the Great Barrier Reef. Marine Pollution Bulletin 65: 203-209.</w:t>
      </w:r>
    </w:p>
    <w:p w14:paraId="0BFEA1CA" w14:textId="77777777" w:rsidR="0087766D" w:rsidRPr="0087766D" w:rsidRDefault="0087766D" w:rsidP="0087766D">
      <w:pPr>
        <w:ind w:left="284" w:hanging="284"/>
        <w:rPr>
          <w:lang w:eastAsia="en-AU"/>
        </w:rPr>
      </w:pPr>
      <w:r w:rsidRPr="0087766D">
        <w:rPr>
          <w:lang w:eastAsia="en-AU"/>
        </w:rPr>
        <w:t xml:space="preserve">Department of Environment and Resource Management (DERM) (2009). Queensland Water Quality Guidelines, Version 3. 167 p. Available at </w:t>
      </w:r>
      <w:hyperlink r:id="rId195" w:tooltip="Queensland Water Quality Guidelines, Version 3. 167 p." w:history="1">
        <w:r w:rsidRPr="0087766D">
          <w:rPr>
            <w:lang w:eastAsia="en-AU"/>
          </w:rPr>
          <w:t>www.derm.qld.gov.au</w:t>
        </w:r>
      </w:hyperlink>
      <w:r w:rsidRPr="0087766D">
        <w:rPr>
          <w:lang w:eastAsia="en-AU"/>
        </w:rPr>
        <w:t>. ISBN 978-0-9806986-0-2.</w:t>
      </w:r>
    </w:p>
    <w:p w14:paraId="429183F2" w14:textId="77777777" w:rsidR="0087766D" w:rsidRPr="0087766D" w:rsidRDefault="0087766D" w:rsidP="0087766D">
      <w:pPr>
        <w:ind w:left="284" w:hanging="284"/>
        <w:rPr>
          <w:lang w:eastAsia="en-AU"/>
        </w:rPr>
      </w:pPr>
      <w:r w:rsidRPr="0087766D">
        <w:rPr>
          <w:lang w:eastAsia="en-AU"/>
        </w:rPr>
        <w:t xml:space="preserve">Department of Natural Resources and Mines (DNRM) (2017). River discharge data. </w:t>
      </w:r>
      <w:hyperlink r:id="rId196" w:history="1">
        <w:r w:rsidRPr="0087766D">
          <w:rPr>
            <w:lang w:eastAsia="en-AU"/>
          </w:rPr>
          <w:t>http://watermonitoring.dnrm.qld.gov.au/host.htm</w:t>
        </w:r>
      </w:hyperlink>
      <w:r w:rsidRPr="0087766D">
        <w:rPr>
          <w:lang w:eastAsia="en-AU"/>
        </w:rPr>
        <w:t>. Accessed October 2017.</w:t>
      </w:r>
    </w:p>
    <w:p w14:paraId="34E7460E" w14:textId="77777777" w:rsidR="0087766D" w:rsidRPr="0087766D" w:rsidRDefault="0087766D" w:rsidP="0087766D">
      <w:pPr>
        <w:ind w:left="284" w:hanging="284"/>
        <w:rPr>
          <w:rFonts w:cs="Arial"/>
          <w:szCs w:val="22"/>
          <w:lang w:val="en-AU" w:eastAsia="en-AU"/>
        </w:rPr>
      </w:pPr>
      <w:bookmarkStart w:id="2054" w:name="_Hlk517241099"/>
      <w:r w:rsidRPr="00DC2EFF">
        <w:rPr>
          <w:rFonts w:cs="Arial"/>
          <w:szCs w:val="22"/>
          <w:lang w:val="en-AU" w:eastAsia="en-AU"/>
        </w:rPr>
        <w:t xml:space="preserve">Devlin M, Schaffelke B (2009). </w:t>
      </w:r>
      <w:r w:rsidRPr="0087766D">
        <w:rPr>
          <w:rFonts w:cs="Arial"/>
          <w:szCs w:val="22"/>
          <w:lang w:eastAsia="en-AU"/>
        </w:rPr>
        <w:t xml:space="preserve">Spatial extent of riverine flood plumes and exposure of marine ecosystems in the Tully coastal region, Great Barrier Reef. Marine and Freshwater </w:t>
      </w:r>
      <w:r w:rsidRPr="0087766D">
        <w:rPr>
          <w:rFonts w:cs="Arial"/>
          <w:szCs w:val="22"/>
          <w:lang w:val="en-AU" w:eastAsia="en-AU"/>
        </w:rPr>
        <w:t>Research 60: 1109–1122.</w:t>
      </w:r>
    </w:p>
    <w:bookmarkEnd w:id="2054"/>
    <w:p w14:paraId="27774F05" w14:textId="77777777" w:rsidR="0087766D" w:rsidRPr="00DC2EFF" w:rsidRDefault="0087766D" w:rsidP="0087766D">
      <w:pPr>
        <w:ind w:left="284" w:hanging="284"/>
        <w:rPr>
          <w:lang w:val="en-AU" w:eastAsia="en-AU"/>
        </w:rPr>
      </w:pPr>
      <w:r w:rsidRPr="0087766D">
        <w:rPr>
          <w:lang w:eastAsia="en-AU"/>
        </w:rPr>
        <w:t xml:space="preserve">Devlin M, McKinna LW, Álvarez-Romero J, Petus C, Abott B, Harkness P, Brodie J (2012a) Mapping the pollutants in surface plume waters in the Great Barrier Reef, Australia. </w:t>
      </w:r>
      <w:r w:rsidRPr="00DC2EFF">
        <w:rPr>
          <w:lang w:val="en-AU" w:eastAsia="en-AU"/>
        </w:rPr>
        <w:t>Marine Pollution Bulletin 65: 224-235. doi:10.1016/j.marpolbul.2012.03.001</w:t>
      </w:r>
    </w:p>
    <w:p w14:paraId="271F34AE" w14:textId="77777777" w:rsidR="0087766D" w:rsidRPr="0087766D" w:rsidRDefault="0087766D" w:rsidP="0087766D">
      <w:pPr>
        <w:ind w:left="284" w:hanging="284"/>
        <w:rPr>
          <w:lang w:eastAsia="en-AU"/>
        </w:rPr>
      </w:pPr>
      <w:r w:rsidRPr="0087766D">
        <w:rPr>
          <w:lang w:val="en-AU" w:eastAsia="en-AU"/>
        </w:rPr>
        <w:t xml:space="preserve">Devlin M, Schroeder T, McKinna L, Brodie J, Brando V, Dekker A (2012b). </w:t>
      </w:r>
      <w:r w:rsidRPr="0087766D">
        <w:rPr>
          <w:lang w:eastAsia="en-AU"/>
        </w:rPr>
        <w:t>Monitoring and mapping of flood plumes in the Great Barrier Reef based on in-situ and remote sensing observations., in: Advances in Environmental Remote Sensing to Monitor Global Changes. CRC Press, Boca Raton.</w:t>
      </w:r>
    </w:p>
    <w:p w14:paraId="7334C416" w14:textId="77777777" w:rsidR="0087766D" w:rsidRPr="0087766D" w:rsidRDefault="0087766D" w:rsidP="0087766D">
      <w:pPr>
        <w:ind w:left="284" w:hanging="284"/>
        <w:rPr>
          <w:rFonts w:cs="Arial"/>
          <w:szCs w:val="22"/>
          <w:lang w:eastAsia="en-AU"/>
        </w:rPr>
      </w:pPr>
      <w:r w:rsidRPr="0087766D">
        <w:rPr>
          <w:rFonts w:cs="Arial"/>
          <w:szCs w:val="22"/>
          <w:lang w:val="en-AU" w:eastAsia="en-AU"/>
        </w:rPr>
        <w:t>Devlin MJ, Teixeira da Silva E, Petus C, Wenger A, Zeh D, Tracey D, Álvarez-Romero J, Brodie J (2013). Combining water quality and remote sensed data across spatial and temporal scales to measure wet season chlorophyll-a variability: Great Barrier Reef lagoon (Queensland, Australia). Ecological Processes 2.</w:t>
      </w:r>
    </w:p>
    <w:p w14:paraId="4A5367C4" w14:textId="77777777" w:rsidR="0087766D" w:rsidRPr="0087766D" w:rsidRDefault="0087766D" w:rsidP="0087766D">
      <w:pPr>
        <w:ind w:left="284" w:hanging="284"/>
        <w:rPr>
          <w:lang w:eastAsia="en-AU"/>
        </w:rPr>
      </w:pPr>
      <w:r w:rsidRPr="0087766D">
        <w:rPr>
          <w:lang w:val="pt-PT" w:eastAsia="en-AU"/>
        </w:rPr>
        <w:t xml:space="preserve">Devlin M, Petus C, Teixeira da Silva E, Tracey D, Wolff N, Waterhouse J, Brodie J (2015). </w:t>
      </w:r>
      <w:r w:rsidRPr="0087766D">
        <w:rPr>
          <w:lang w:eastAsia="en-AU"/>
        </w:rPr>
        <w:t>Water quality and river plume monitoring in the Great Barrier Reef: An Overview of Methods Based on Ocean Colour Satellite Data. Remote Sensing 7: 12909-12941.</w:t>
      </w:r>
    </w:p>
    <w:p w14:paraId="7CC0BA11" w14:textId="77777777" w:rsidR="0087766D" w:rsidRDefault="0087766D" w:rsidP="0087766D">
      <w:pPr>
        <w:ind w:left="284" w:hanging="284"/>
        <w:rPr>
          <w:rFonts w:eastAsiaTheme="minorHAnsi"/>
          <w:szCs w:val="22"/>
          <w:lang w:val="en-AU" w:eastAsia="en-AU"/>
        </w:rPr>
      </w:pPr>
      <w:r w:rsidRPr="0087766D">
        <w:rPr>
          <w:rFonts w:eastAsiaTheme="minorHAnsi"/>
          <w:szCs w:val="22"/>
          <w:lang w:val="en-AU" w:eastAsia="en-AU"/>
        </w:rPr>
        <w:t>Done TJ (1982). Patterns in the distribution of coral communities across the central Great Barrier Reef. Coral Reefs 1:95-107.</w:t>
      </w:r>
    </w:p>
    <w:p w14:paraId="08A0588E" w14:textId="247AFD37" w:rsidR="00CE3B33" w:rsidRPr="0087766D" w:rsidRDefault="00CE3B33" w:rsidP="0087766D">
      <w:pPr>
        <w:ind w:left="284" w:hanging="284"/>
        <w:rPr>
          <w:rFonts w:eastAsiaTheme="minorHAnsi"/>
          <w:szCs w:val="22"/>
          <w:lang w:val="en-AU" w:eastAsia="en-AU"/>
        </w:rPr>
      </w:pPr>
      <w:r w:rsidRPr="00CE3B33">
        <w:rPr>
          <w:rFonts w:eastAsiaTheme="minorHAnsi"/>
          <w:szCs w:val="22"/>
          <w:lang w:val="en-AU" w:eastAsia="en-AU"/>
        </w:rPr>
        <w:t>Dufois F</w:t>
      </w:r>
      <w:r>
        <w:rPr>
          <w:rFonts w:eastAsiaTheme="minorHAnsi"/>
          <w:szCs w:val="22"/>
          <w:lang w:val="en-AU" w:eastAsia="en-AU"/>
        </w:rPr>
        <w:t>, Lowe RJ, Branson P, Fearns P</w:t>
      </w:r>
      <w:r w:rsidRPr="00CE3B33">
        <w:rPr>
          <w:rFonts w:eastAsiaTheme="minorHAnsi"/>
          <w:szCs w:val="22"/>
          <w:lang w:val="en-AU" w:eastAsia="en-AU"/>
        </w:rPr>
        <w:t xml:space="preserve"> (2017). Tropical cyclone-driven sediment dynamics over the Australian North West Shelf. Journal of Geophysical Research: Oceans 122(12): 10225-10244.</w:t>
      </w:r>
    </w:p>
    <w:p w14:paraId="4244145E" w14:textId="08E184B7" w:rsidR="0087766D" w:rsidRPr="0087766D" w:rsidRDefault="0087766D" w:rsidP="0087766D">
      <w:pPr>
        <w:ind w:left="284" w:hanging="284"/>
        <w:rPr>
          <w:lang w:eastAsia="en-AU"/>
        </w:rPr>
      </w:pPr>
      <w:r w:rsidRPr="0087766D">
        <w:rPr>
          <w:rFonts w:eastAsiaTheme="minorHAnsi"/>
          <w:szCs w:val="22"/>
          <w:lang w:val="en-AU" w:eastAsia="en-AU"/>
        </w:rPr>
        <w:t xml:space="preserve">Fabricius KE, Okaji K, De'ath G (2010). Three lines of evidence to link outbreaks of the crown-of-thorns seastar </w:t>
      </w:r>
      <w:r w:rsidRPr="0087766D">
        <w:rPr>
          <w:rFonts w:eastAsiaTheme="minorHAnsi"/>
          <w:i/>
          <w:szCs w:val="22"/>
          <w:lang w:val="en-AU" w:eastAsia="en-AU"/>
        </w:rPr>
        <w:t>Acanthaster planci</w:t>
      </w:r>
      <w:r w:rsidRPr="0087766D">
        <w:rPr>
          <w:rFonts w:eastAsiaTheme="minorHAnsi"/>
          <w:szCs w:val="22"/>
          <w:lang w:val="en-AU" w:eastAsia="en-AU"/>
        </w:rPr>
        <w:t xml:space="preserve"> to the release of larval food limitation. Coral Reefs 29: 593-605.</w:t>
      </w:r>
    </w:p>
    <w:p w14:paraId="48CE236E" w14:textId="77777777" w:rsidR="0087766D" w:rsidRPr="0087766D" w:rsidRDefault="0087766D" w:rsidP="0087766D">
      <w:pPr>
        <w:ind w:left="284" w:hanging="284"/>
        <w:rPr>
          <w:lang w:eastAsia="en-AU"/>
        </w:rPr>
      </w:pPr>
      <w:r w:rsidRPr="0087766D">
        <w:rPr>
          <w:lang w:eastAsia="en-AU"/>
        </w:rPr>
        <w:t>Fabricius KE, Logan M, Weeks S, Brodie J (2014). The effects of river run-off on water clarity across the central Great Barrier Reef. Marine Pollution Bulletin 84: 191-200.</w:t>
      </w:r>
    </w:p>
    <w:p w14:paraId="2731FF2A" w14:textId="77777777" w:rsidR="0087766D" w:rsidRPr="0087766D" w:rsidRDefault="0087766D" w:rsidP="0087766D">
      <w:pPr>
        <w:ind w:left="284" w:hanging="284"/>
        <w:rPr>
          <w:lang w:eastAsia="en-AU"/>
        </w:rPr>
      </w:pPr>
      <w:r w:rsidRPr="0087766D">
        <w:rPr>
          <w:lang w:eastAsia="en-AU"/>
        </w:rPr>
        <w:t>Fabricius KE, Logan M, Weeks SJ, Lewis SE, Brodie J (2016). Changes in water clarity in response to river discharges on the Great Barrier Reef continental shelf: 2002-2013. Estuarine, Coastal and Shelf Science 173: A1-A15.</w:t>
      </w:r>
    </w:p>
    <w:p w14:paraId="412FC88A" w14:textId="64D044FA" w:rsidR="00DE7274" w:rsidRDefault="00DE7274" w:rsidP="0087766D">
      <w:pPr>
        <w:ind w:left="284" w:hanging="284"/>
        <w:rPr>
          <w:lang w:eastAsia="en-AU"/>
        </w:rPr>
      </w:pPr>
      <w:r>
        <w:rPr>
          <w:lang w:eastAsia="en-AU"/>
        </w:rPr>
        <w:t>Ferguson</w:t>
      </w:r>
      <w:r w:rsidRPr="00DE7274">
        <w:rPr>
          <w:lang w:eastAsia="en-AU"/>
        </w:rPr>
        <w:t xml:space="preserve"> AJP,</w:t>
      </w:r>
      <w:r>
        <w:rPr>
          <w:lang w:eastAsia="en-AU"/>
        </w:rPr>
        <w:t xml:space="preserve"> Gruber RK, Orr M, Scanes P </w:t>
      </w:r>
      <w:r w:rsidRPr="00DE7274">
        <w:rPr>
          <w:lang w:eastAsia="en-AU"/>
        </w:rPr>
        <w:t xml:space="preserve">(2016). Morphological plasticity in </w:t>
      </w:r>
      <w:r w:rsidRPr="00851519">
        <w:rPr>
          <w:i/>
          <w:lang w:eastAsia="en-AU"/>
        </w:rPr>
        <w:t xml:space="preserve">Zostera muelleri </w:t>
      </w:r>
      <w:r w:rsidRPr="00DE7274">
        <w:rPr>
          <w:lang w:eastAsia="en-AU"/>
        </w:rPr>
        <w:t>across light, sediment, and nutrient gradients in Australian temperate coastal lakes. Marine Ecology Progress Series 556: 91-104.</w:t>
      </w:r>
    </w:p>
    <w:p w14:paraId="4416BDAF" w14:textId="15B6DB4A" w:rsidR="0087766D" w:rsidRPr="0087766D" w:rsidRDefault="0087766D" w:rsidP="0087766D">
      <w:pPr>
        <w:ind w:left="284" w:hanging="284"/>
        <w:rPr>
          <w:lang w:eastAsia="en-AU"/>
        </w:rPr>
      </w:pPr>
      <w:r w:rsidRPr="0087766D">
        <w:rPr>
          <w:lang w:eastAsia="en-AU"/>
        </w:rPr>
        <w:t xml:space="preserve">Folkers A, Rohde K, Delaney K, Flet, I (2014). </w:t>
      </w:r>
      <w:r w:rsidR="00901DE2">
        <w:rPr>
          <w:lang w:eastAsia="en-AU"/>
        </w:rPr>
        <w:t xml:space="preserve">Mackay-Whitsunday </w:t>
      </w:r>
      <w:r w:rsidRPr="0087766D">
        <w:rPr>
          <w:lang w:eastAsia="en-AU"/>
        </w:rPr>
        <w:t xml:space="preserve">Water Quality Improvement Plan 2014-2021. Reef Catchments and Australian Government. </w:t>
      </w:r>
      <w:hyperlink r:id="rId197" w:history="1">
        <w:r w:rsidRPr="0087766D">
          <w:rPr>
            <w:lang w:eastAsia="en-AU"/>
          </w:rPr>
          <w:t>http://reefcatchments.com.au/files/2015/06/WATER-QUALITY-IMPROVEMENT-PLAN-MACKAY-WHITSUNDAY-ISAAC-2014-2021_DRAFT.pdf</w:t>
        </w:r>
      </w:hyperlink>
    </w:p>
    <w:p w14:paraId="5FCB89D1" w14:textId="034451BB" w:rsidR="00554447" w:rsidRDefault="00554447" w:rsidP="0087766D">
      <w:pPr>
        <w:ind w:left="284" w:hanging="284"/>
        <w:rPr>
          <w:lang w:eastAsia="en-AU"/>
        </w:rPr>
      </w:pPr>
      <w:r w:rsidRPr="00554447">
        <w:rPr>
          <w:lang w:eastAsia="en-AU"/>
        </w:rPr>
        <w:t>Furnas M</w:t>
      </w:r>
      <w:r>
        <w:rPr>
          <w:lang w:eastAsia="en-AU"/>
        </w:rPr>
        <w:t>J, Mitchell A, Skuza M, Brodie J</w:t>
      </w:r>
      <w:r w:rsidRPr="00554447">
        <w:rPr>
          <w:lang w:eastAsia="en-AU"/>
        </w:rPr>
        <w:t xml:space="preserve"> (2005). In the other 90%: phytoplankton responses to enhanced nutrient availability in</w:t>
      </w:r>
      <w:r>
        <w:rPr>
          <w:lang w:eastAsia="en-AU"/>
        </w:rPr>
        <w:t xml:space="preserve"> the Great Barrier Reef Lagoon.</w:t>
      </w:r>
      <w:r w:rsidRPr="00554447">
        <w:rPr>
          <w:lang w:eastAsia="en-AU"/>
        </w:rPr>
        <w:t xml:space="preserve"> Marine Pollution Bulletin 51(1–4): 253-265.</w:t>
      </w:r>
    </w:p>
    <w:p w14:paraId="1A1935F4" w14:textId="690B485B" w:rsidR="00A25D1E" w:rsidRDefault="00A25D1E" w:rsidP="0087766D">
      <w:pPr>
        <w:ind w:left="284" w:hanging="284"/>
        <w:rPr>
          <w:lang w:eastAsia="en-AU"/>
        </w:rPr>
      </w:pPr>
      <w:r>
        <w:rPr>
          <w:lang w:eastAsia="en-AU"/>
        </w:rPr>
        <w:t>Furnas</w:t>
      </w:r>
      <w:r w:rsidRPr="00A25D1E">
        <w:rPr>
          <w:lang w:eastAsia="en-AU"/>
        </w:rPr>
        <w:t xml:space="preserve"> MJ and Mitchell </w:t>
      </w:r>
      <w:r>
        <w:rPr>
          <w:lang w:eastAsia="en-AU"/>
        </w:rPr>
        <w:t xml:space="preserve">AW </w:t>
      </w:r>
      <w:r w:rsidRPr="00A25D1E">
        <w:rPr>
          <w:lang w:eastAsia="en-AU"/>
        </w:rPr>
        <w:t>(1996). Nutrient inputs into the central Great Barrier Reef (Australia) from subsurface intrusions of Coral Sea waters: A two-dimensional displacement model. Continental Shelf Research 16(9): 1127-1148.</w:t>
      </w:r>
    </w:p>
    <w:p w14:paraId="3777AABB" w14:textId="77777777" w:rsidR="0087766D" w:rsidRPr="0087766D" w:rsidRDefault="0087766D" w:rsidP="0087766D">
      <w:pPr>
        <w:ind w:left="284" w:hanging="284"/>
        <w:rPr>
          <w:lang w:eastAsia="en-AU"/>
        </w:rPr>
      </w:pPr>
      <w:r w:rsidRPr="0087766D">
        <w:rPr>
          <w:lang w:eastAsia="en-AU"/>
        </w:rPr>
        <w:t>Furnas M, Alongi D, McKinnon AD, Trott L, Skuza M (2011). Regional-scale nitrogen and phosphorus budgets for the northern (14ºS) and central (17ºS) Great Barrier Reef shelf ecosystem. Continental Shelf Research 31:1967-1990.</w:t>
      </w:r>
    </w:p>
    <w:p w14:paraId="38DA4874" w14:textId="403FF8D2" w:rsidR="001A054D" w:rsidRDefault="001A054D" w:rsidP="0087766D">
      <w:pPr>
        <w:ind w:left="284" w:hanging="284"/>
        <w:rPr>
          <w:lang w:eastAsia="en-AU"/>
        </w:rPr>
      </w:pPr>
      <w:r>
        <w:rPr>
          <w:lang w:eastAsia="en-AU"/>
        </w:rPr>
        <w:t>Grant</w:t>
      </w:r>
      <w:r w:rsidRPr="001A054D">
        <w:rPr>
          <w:lang w:eastAsia="en-AU"/>
        </w:rPr>
        <w:t xml:space="preserve"> S</w:t>
      </w:r>
      <w:r>
        <w:rPr>
          <w:lang w:eastAsia="en-AU"/>
        </w:rPr>
        <w:t>,</w:t>
      </w:r>
      <w:r w:rsidRPr="001A054D">
        <w:rPr>
          <w:lang w:eastAsia="en-AU"/>
        </w:rPr>
        <w:t xml:space="preserve"> Thompson K</w:t>
      </w:r>
      <w:r>
        <w:rPr>
          <w:lang w:eastAsia="en-AU"/>
        </w:rPr>
        <w:t>,</w:t>
      </w:r>
      <w:r w:rsidRPr="001A054D">
        <w:rPr>
          <w:lang w:eastAsia="en-AU"/>
        </w:rPr>
        <w:t xml:space="preserve"> Paxman C</w:t>
      </w:r>
      <w:r>
        <w:rPr>
          <w:lang w:eastAsia="en-AU"/>
        </w:rPr>
        <w:t>,</w:t>
      </w:r>
      <w:r w:rsidRPr="001A054D">
        <w:rPr>
          <w:lang w:eastAsia="en-AU"/>
        </w:rPr>
        <w:t xml:space="preserve"> Elisei G</w:t>
      </w:r>
      <w:r>
        <w:rPr>
          <w:lang w:eastAsia="en-AU"/>
        </w:rPr>
        <w:t>,</w:t>
      </w:r>
      <w:r w:rsidRPr="001A054D">
        <w:rPr>
          <w:lang w:eastAsia="en-AU"/>
        </w:rPr>
        <w:t xml:space="preserve"> Gallen C</w:t>
      </w:r>
      <w:r>
        <w:rPr>
          <w:lang w:eastAsia="en-AU"/>
        </w:rPr>
        <w:t>,</w:t>
      </w:r>
      <w:r w:rsidRPr="001A054D">
        <w:rPr>
          <w:lang w:eastAsia="en-AU"/>
        </w:rPr>
        <w:t xml:space="preserve"> Tracey D</w:t>
      </w:r>
      <w:r>
        <w:rPr>
          <w:lang w:eastAsia="en-AU"/>
        </w:rPr>
        <w:t>,</w:t>
      </w:r>
      <w:r w:rsidRPr="001A054D">
        <w:rPr>
          <w:lang w:eastAsia="en-AU"/>
        </w:rPr>
        <w:t xml:space="preserve"> Kaserzon S</w:t>
      </w:r>
      <w:r>
        <w:rPr>
          <w:lang w:eastAsia="en-AU"/>
        </w:rPr>
        <w:t>,</w:t>
      </w:r>
      <w:r w:rsidRPr="001A054D">
        <w:rPr>
          <w:lang w:eastAsia="en-AU"/>
        </w:rPr>
        <w:t xml:space="preserve"> Jiang H</w:t>
      </w:r>
      <w:r>
        <w:rPr>
          <w:lang w:eastAsia="en-AU"/>
        </w:rPr>
        <w:t>,</w:t>
      </w:r>
      <w:r w:rsidRPr="001A054D">
        <w:rPr>
          <w:lang w:eastAsia="en-AU"/>
        </w:rPr>
        <w:t xml:space="preserve"> Samanipour S</w:t>
      </w:r>
      <w:r>
        <w:rPr>
          <w:lang w:eastAsia="en-AU"/>
        </w:rPr>
        <w:t>,</w:t>
      </w:r>
      <w:r w:rsidRPr="001A054D">
        <w:rPr>
          <w:lang w:eastAsia="en-AU"/>
        </w:rPr>
        <w:t xml:space="preserve"> Mueller J</w:t>
      </w:r>
      <w:r>
        <w:rPr>
          <w:lang w:eastAsia="en-AU"/>
        </w:rPr>
        <w:t xml:space="preserve"> (2017). Marine Monitoring Program: Annual report for inshore pesticide monitoring 2016-2017. </w:t>
      </w:r>
      <w:r w:rsidRPr="0087766D">
        <w:rPr>
          <w:lang w:eastAsia="en-AU"/>
        </w:rPr>
        <w:t>Report for the Great Barrier Reef Marine Park Authority, Great Barrier Reef Marine Park Authority, Townsville,</w:t>
      </w:r>
      <w:r w:rsidRPr="0087766D" w:rsidDel="004C73F5">
        <w:rPr>
          <w:lang w:eastAsia="en-AU"/>
        </w:rPr>
        <w:t xml:space="preserve"> </w:t>
      </w:r>
      <w:r>
        <w:rPr>
          <w:lang w:eastAsia="en-AU"/>
        </w:rPr>
        <w:t>133</w:t>
      </w:r>
      <w:r w:rsidRPr="0087766D">
        <w:rPr>
          <w:lang w:eastAsia="en-AU"/>
        </w:rPr>
        <w:t>pp.</w:t>
      </w:r>
    </w:p>
    <w:p w14:paraId="2FBAC9D2" w14:textId="0910DC8D" w:rsidR="0087766D" w:rsidRPr="0087766D" w:rsidRDefault="0087766D" w:rsidP="0087766D">
      <w:pPr>
        <w:ind w:left="284" w:hanging="284"/>
        <w:rPr>
          <w:lang w:eastAsia="en-AU"/>
        </w:rPr>
      </w:pPr>
      <w:r w:rsidRPr="0087766D">
        <w:rPr>
          <w:lang w:eastAsia="en-AU"/>
        </w:rPr>
        <w:t>Great Barrier Reef Marine Park Authority (2010). Water Quality Guidelines for the Great Barrier Reef Marine Park. Revised Edition 2010. Great Barrier Reef Marine Park Authority, Townsville. 100pp.</w:t>
      </w:r>
    </w:p>
    <w:p w14:paraId="2BDD3C28" w14:textId="0AF49316" w:rsidR="0087766D" w:rsidRPr="0087766D" w:rsidRDefault="00D419D7" w:rsidP="0087766D">
      <w:pPr>
        <w:ind w:left="284" w:hanging="284"/>
        <w:rPr>
          <w:lang w:eastAsia="en-AU"/>
        </w:rPr>
      </w:pPr>
      <w:r w:rsidRPr="0087766D">
        <w:rPr>
          <w:lang w:eastAsia="en-AU"/>
        </w:rPr>
        <w:t>G</w:t>
      </w:r>
      <w:r>
        <w:rPr>
          <w:lang w:eastAsia="en-AU"/>
        </w:rPr>
        <w:t>reat Barrier Reef Marine Park Authority</w:t>
      </w:r>
      <w:r w:rsidRPr="0087766D" w:rsidDel="00D419D7">
        <w:rPr>
          <w:lang w:eastAsia="en-AU"/>
        </w:rPr>
        <w:t xml:space="preserve"> </w:t>
      </w:r>
      <w:r w:rsidR="0087766D" w:rsidRPr="0087766D">
        <w:rPr>
          <w:lang w:eastAsia="en-AU"/>
        </w:rPr>
        <w:t>(2014a). Great Barrier Reef Region Strategic Assessment. Great Barrier Reef Marine Park Authority, Townsville.</w:t>
      </w:r>
    </w:p>
    <w:p w14:paraId="61598D37" w14:textId="36B5CFB0" w:rsidR="0087766D" w:rsidRPr="0087766D" w:rsidRDefault="00D419D7" w:rsidP="0087766D">
      <w:pPr>
        <w:ind w:left="284" w:hanging="284"/>
        <w:rPr>
          <w:szCs w:val="22"/>
          <w:lang w:val="en-AU" w:eastAsia="en-AU"/>
        </w:rPr>
      </w:pPr>
      <w:r w:rsidRPr="0087766D">
        <w:rPr>
          <w:lang w:eastAsia="en-AU"/>
        </w:rPr>
        <w:t>G</w:t>
      </w:r>
      <w:r>
        <w:rPr>
          <w:lang w:eastAsia="en-AU"/>
        </w:rPr>
        <w:t>reat Barrier Reef Marine Park Authority</w:t>
      </w:r>
      <w:r w:rsidR="0087766D" w:rsidRPr="0087766D" w:rsidDel="00AA1325">
        <w:rPr>
          <w:szCs w:val="22"/>
          <w:lang w:val="en-AU" w:eastAsia="en-AU"/>
        </w:rPr>
        <w:t xml:space="preserve"> </w:t>
      </w:r>
      <w:r w:rsidR="0087766D" w:rsidRPr="0087766D">
        <w:rPr>
          <w:szCs w:val="22"/>
          <w:lang w:val="en-AU" w:eastAsia="en-AU"/>
        </w:rPr>
        <w:t>(2014b). Great Barrier Reef Outlook Report 2014, Great Barrier Reef Marine Park Authority, Townsville.</w:t>
      </w:r>
    </w:p>
    <w:p w14:paraId="438B6A25" w14:textId="2B203832" w:rsidR="0087766D" w:rsidRPr="0087766D" w:rsidRDefault="00D419D7" w:rsidP="0087766D">
      <w:pPr>
        <w:ind w:left="284" w:hanging="284"/>
        <w:rPr>
          <w:szCs w:val="22"/>
          <w:lang w:val="en-AU" w:eastAsia="en-AU"/>
        </w:rPr>
      </w:pPr>
      <w:r w:rsidRPr="0087766D">
        <w:rPr>
          <w:lang w:eastAsia="en-AU"/>
        </w:rPr>
        <w:t>G</w:t>
      </w:r>
      <w:r>
        <w:rPr>
          <w:lang w:eastAsia="en-AU"/>
        </w:rPr>
        <w:t>reat Barrier Reef Marine Park Authority</w:t>
      </w:r>
      <w:r w:rsidRPr="0087766D" w:rsidDel="00AA1325">
        <w:rPr>
          <w:szCs w:val="22"/>
          <w:lang w:val="en-AU" w:eastAsia="en-AU"/>
        </w:rPr>
        <w:t xml:space="preserve"> </w:t>
      </w:r>
      <w:r w:rsidR="0087766D" w:rsidRPr="0087766D">
        <w:rPr>
          <w:szCs w:val="22"/>
          <w:lang w:val="en-AU" w:eastAsia="en-AU"/>
        </w:rPr>
        <w:t>(2017). Reef Rescue Marine Monitoring Program Quality Assurance and Quality Control Manual. Great Barrier Reef Marine Park Authority, Townsville.</w:t>
      </w:r>
    </w:p>
    <w:p w14:paraId="72D57962" w14:textId="7FDC6F08" w:rsidR="00885BB9" w:rsidRDefault="00885BB9" w:rsidP="0087766D">
      <w:pPr>
        <w:ind w:left="284" w:hanging="284"/>
        <w:rPr>
          <w:lang w:val="en-AU" w:eastAsia="en-AU"/>
        </w:rPr>
      </w:pPr>
      <w:r w:rsidRPr="00885BB9">
        <w:rPr>
          <w:lang w:val="en-AU" w:eastAsia="en-AU"/>
        </w:rPr>
        <w:t xml:space="preserve">Great Barrier Reef Marine Park Authority </w:t>
      </w:r>
      <w:r>
        <w:rPr>
          <w:lang w:val="en-AU" w:eastAsia="en-AU"/>
        </w:rPr>
        <w:t>(</w:t>
      </w:r>
      <w:r w:rsidRPr="00885BB9">
        <w:rPr>
          <w:lang w:val="en-AU" w:eastAsia="en-AU"/>
        </w:rPr>
        <w:t>2019</w:t>
      </w:r>
      <w:r>
        <w:rPr>
          <w:lang w:val="en-AU" w:eastAsia="en-AU"/>
        </w:rPr>
        <w:t>).</w:t>
      </w:r>
      <w:r w:rsidRPr="00885BB9">
        <w:rPr>
          <w:lang w:val="en-AU" w:eastAsia="en-AU"/>
        </w:rPr>
        <w:t xml:space="preserve"> Marine Monitoring Program quality assurance and quality control manual 2017–2018, Great Barrier Reef Marine Park Authority, Townsville.</w:t>
      </w:r>
    </w:p>
    <w:p w14:paraId="5673EE3F" w14:textId="77777777" w:rsidR="0087766D" w:rsidRPr="0087766D" w:rsidRDefault="0087766D" w:rsidP="0087766D">
      <w:pPr>
        <w:ind w:left="284" w:hanging="284"/>
        <w:rPr>
          <w:lang w:val="en-AU" w:eastAsia="en-AU"/>
        </w:rPr>
      </w:pPr>
      <w:r w:rsidRPr="0087766D">
        <w:rPr>
          <w:lang w:val="en-AU" w:eastAsia="en-AU"/>
        </w:rPr>
        <w:t xml:space="preserve">Henson S, Beaulieu C, Lampitt R (2016). </w:t>
      </w:r>
      <w:r w:rsidRPr="0087766D">
        <w:t xml:space="preserve">Observing climate </w:t>
      </w:r>
      <w:r w:rsidRPr="0087766D">
        <w:rPr>
          <w:i/>
          <w:iCs/>
        </w:rPr>
        <w:t>change</w:t>
      </w:r>
      <w:r w:rsidRPr="0087766D">
        <w:t xml:space="preserve"> trends in ocean </w:t>
      </w:r>
      <w:r w:rsidRPr="0087766D">
        <w:rPr>
          <w:lang w:val="en-AU" w:eastAsia="en-AU"/>
        </w:rPr>
        <w:t xml:space="preserve">biogeochemistry: when and where. Global Change Biology 22:1561–1571. </w:t>
      </w:r>
    </w:p>
    <w:p w14:paraId="3887DACD" w14:textId="77777777" w:rsidR="0087766D" w:rsidRPr="0087766D" w:rsidRDefault="0087766D" w:rsidP="0087766D">
      <w:pPr>
        <w:ind w:left="284" w:hanging="284"/>
        <w:rPr>
          <w:lang w:val="en-AU" w:eastAsia="en-AU"/>
        </w:rPr>
      </w:pPr>
      <w:bookmarkStart w:id="2055" w:name="_Hlk503775914"/>
      <w:r w:rsidRPr="0087766D">
        <w:rPr>
          <w:lang w:val="en-AU" w:eastAsia="en-AU"/>
        </w:rPr>
        <w:t xml:space="preserve">Honchin C, Howley C, Moss A, Moulton D (2017). Draft environmental values and water quality objectives for eastern Cape York waters. Department of Environment and Heritage Protection, Queensland Government. </w:t>
      </w:r>
      <w:bookmarkEnd w:id="2055"/>
    </w:p>
    <w:p w14:paraId="4EE1C43C" w14:textId="77777777" w:rsidR="0087766D" w:rsidRPr="0087766D" w:rsidRDefault="0087766D" w:rsidP="0087766D">
      <w:pPr>
        <w:ind w:left="284" w:hanging="284"/>
        <w:rPr>
          <w:lang w:val="en-AU" w:eastAsia="en-AU"/>
        </w:rPr>
      </w:pPr>
      <w:r w:rsidRPr="0087766D">
        <w:rPr>
          <w:lang w:val="en-AU" w:eastAsia="en-AU"/>
        </w:rPr>
        <w:t>Howley C (2010). Results of the Laura-Normanby River water quality monitoring project: An assessment of ambient water quality and water quality impacts. CYMAG Environmental, Inc., Cooktown, QLD.</w:t>
      </w:r>
    </w:p>
    <w:p w14:paraId="463222DD" w14:textId="77777777" w:rsidR="0087766D" w:rsidRPr="0087766D" w:rsidRDefault="0087766D" w:rsidP="0087766D">
      <w:pPr>
        <w:ind w:left="284" w:hanging="284"/>
        <w:rPr>
          <w:lang w:val="en-AU" w:eastAsia="en-AU"/>
        </w:rPr>
      </w:pPr>
      <w:r w:rsidRPr="0087766D">
        <w:rPr>
          <w:lang w:val="en-AU" w:eastAsia="en-AU"/>
        </w:rPr>
        <w:t xml:space="preserve">Howley C (2016). Eastern Cape York sediment and nutrient load report: Empirical load estimates from the Normanby, Annan and Pascoe Rivers. Technical Report for the Cape York Water Quality Improvement Plan. Cooktown, Qld. </w:t>
      </w:r>
    </w:p>
    <w:p w14:paraId="0C7055CD" w14:textId="77777777" w:rsidR="0087766D" w:rsidRPr="0087766D" w:rsidRDefault="0087766D" w:rsidP="0087766D">
      <w:pPr>
        <w:ind w:left="284" w:hanging="284"/>
        <w:rPr>
          <w:lang w:val="en-AU" w:eastAsia="en-AU"/>
        </w:rPr>
      </w:pPr>
      <w:r w:rsidRPr="0087766D">
        <w:rPr>
          <w:lang w:val="en-AU" w:eastAsia="en-AU"/>
        </w:rPr>
        <w:t>Howley C, Huggins R, Turner R, Wallace R, Warne M (2016). Eastern Cape York Sediment and Nutrient Load Report: Empirical Load Estimates from the Normanby, Annan and Pascoe Rivers. Technical Report for the Cape York Water Quality Improvement Plan. Howley Consulting, Cooktown.</w:t>
      </w:r>
    </w:p>
    <w:p w14:paraId="01432965" w14:textId="3F18116D" w:rsidR="009E4F1E" w:rsidRDefault="009E4F1E" w:rsidP="0087766D">
      <w:pPr>
        <w:ind w:left="284" w:hanging="284"/>
        <w:rPr>
          <w:szCs w:val="22"/>
          <w:lang w:val="en-AU" w:eastAsia="en-AU"/>
        </w:rPr>
      </w:pPr>
      <w:r>
        <w:rPr>
          <w:szCs w:val="22"/>
          <w:lang w:val="en-AU" w:eastAsia="en-AU"/>
        </w:rPr>
        <w:t xml:space="preserve">Howley C, Devlin M, Burford M (2018). </w:t>
      </w:r>
      <w:r w:rsidRPr="009E4F1E">
        <w:rPr>
          <w:szCs w:val="22"/>
          <w:lang w:val="en-AU" w:eastAsia="en-AU"/>
        </w:rPr>
        <w:t>Assessment of water quality from the Normanby River catchment to coastal flood plumes on the northern Great Barrier Reef, Australia</w:t>
      </w:r>
      <w:r>
        <w:rPr>
          <w:szCs w:val="22"/>
          <w:lang w:val="en-AU" w:eastAsia="en-AU"/>
        </w:rPr>
        <w:t xml:space="preserve">. Marine and Freshwater Research </w:t>
      </w:r>
      <w:r w:rsidRPr="009E4F1E">
        <w:rPr>
          <w:szCs w:val="22"/>
          <w:lang w:val="en-AU" w:eastAsia="en-AU"/>
        </w:rPr>
        <w:t>69(6) 859-873</w:t>
      </w:r>
      <w:r>
        <w:rPr>
          <w:szCs w:val="22"/>
          <w:lang w:val="en-AU" w:eastAsia="en-AU"/>
        </w:rPr>
        <w:t>.</w:t>
      </w:r>
    </w:p>
    <w:p w14:paraId="2683302A" w14:textId="77777777" w:rsidR="0087766D" w:rsidRPr="0087766D" w:rsidRDefault="0087766D" w:rsidP="0087766D">
      <w:pPr>
        <w:ind w:left="284" w:hanging="284"/>
        <w:rPr>
          <w:szCs w:val="22"/>
          <w:lang w:val="en-AU" w:eastAsia="en-AU"/>
        </w:rPr>
      </w:pPr>
      <w:r w:rsidRPr="0087766D">
        <w:rPr>
          <w:szCs w:val="22"/>
          <w:lang w:val="en-AU" w:eastAsia="en-AU"/>
        </w:rPr>
        <w:t>Kline DL, Kuntz NM, Breitbart M, Knowlton N, Rohwer F (2006). Role of elevated organic carbon levels and microbial activity in coral mortality. Marine Ecology Progress Series 314: 119–125.</w:t>
      </w:r>
    </w:p>
    <w:p w14:paraId="47FF9459" w14:textId="77777777" w:rsidR="005806DD" w:rsidRPr="0087766D" w:rsidRDefault="005806DD" w:rsidP="005806DD">
      <w:pPr>
        <w:ind w:left="284" w:hanging="284"/>
        <w:rPr>
          <w:szCs w:val="22"/>
          <w:lang w:val="en-AU" w:eastAsia="en-AU"/>
        </w:rPr>
      </w:pPr>
      <w:r w:rsidRPr="0087766D">
        <w:rPr>
          <w:szCs w:val="22"/>
          <w:lang w:val="en-AU" w:eastAsia="en-AU"/>
        </w:rPr>
        <w:t>Kroon FJ, Schaffelke B, Bartley R (2014). Informing policy to protect coastal coral reefs: Insight from a global review of reducing agricultural pollution to coastal ecosystems. Marine Pollution Bulletin 85: 33-41.</w:t>
      </w:r>
    </w:p>
    <w:p w14:paraId="46216872" w14:textId="72155DC2" w:rsidR="00CF1C83" w:rsidRDefault="00CF1C83" w:rsidP="0087766D">
      <w:pPr>
        <w:ind w:left="284" w:hanging="284"/>
        <w:rPr>
          <w:szCs w:val="22"/>
          <w:lang w:val="en-AU" w:eastAsia="en-AU"/>
        </w:rPr>
      </w:pPr>
      <w:r w:rsidRPr="00CF1C83">
        <w:rPr>
          <w:szCs w:val="22"/>
          <w:lang w:val="en-AU" w:eastAsia="en-AU"/>
        </w:rPr>
        <w:t>Kroon F</w:t>
      </w:r>
      <w:r>
        <w:rPr>
          <w:szCs w:val="22"/>
          <w:lang w:val="en-AU" w:eastAsia="en-AU"/>
        </w:rPr>
        <w:t>J</w:t>
      </w:r>
      <w:r w:rsidRPr="00CF1C83">
        <w:rPr>
          <w:szCs w:val="22"/>
          <w:lang w:val="en-AU" w:eastAsia="en-AU"/>
        </w:rPr>
        <w:t>,</w:t>
      </w:r>
      <w:r>
        <w:rPr>
          <w:szCs w:val="22"/>
          <w:lang w:val="en-AU" w:eastAsia="en-AU"/>
        </w:rPr>
        <w:t xml:space="preserve"> Thorburn P, Schaffelke B, Whitten S</w:t>
      </w:r>
      <w:r w:rsidRPr="00CF1C83">
        <w:rPr>
          <w:szCs w:val="22"/>
          <w:lang w:val="en-AU" w:eastAsia="en-AU"/>
        </w:rPr>
        <w:t xml:space="preserve"> (2016). Towards protecting the Great Barrier Reef from land-based pollution. Global Change Biology 22(6): 1985-2002.</w:t>
      </w:r>
    </w:p>
    <w:p w14:paraId="2AFA4B0C" w14:textId="77777777" w:rsidR="0087766D" w:rsidRPr="0087766D" w:rsidRDefault="0087766D" w:rsidP="0087766D">
      <w:pPr>
        <w:ind w:left="284" w:hanging="284"/>
        <w:rPr>
          <w:szCs w:val="22"/>
          <w:lang w:val="en-AU" w:eastAsia="en-AU"/>
        </w:rPr>
      </w:pPr>
      <w:r w:rsidRPr="0087766D">
        <w:rPr>
          <w:szCs w:val="22"/>
          <w:lang w:val="en-AU" w:eastAsia="en-AU"/>
        </w:rPr>
        <w:t>Kroon FJ, Kuhnert PM, Henderson BL, Wilkinson SN, Kinsey-Henderson A, Abbott B, Brodie JE, Turner RDR (2012). River loads of suspended solids, nitrogen, phosphorus and herbicides delivered to the Great Barrier Reef lagoon. Marine Pollution Bulletin 65: 167–181.</w:t>
      </w:r>
    </w:p>
    <w:p w14:paraId="69B2A2E4" w14:textId="564EF9B6" w:rsidR="00EA621D" w:rsidRDefault="00EA621D" w:rsidP="0087766D">
      <w:pPr>
        <w:ind w:left="284" w:hanging="284"/>
        <w:rPr>
          <w:szCs w:val="22"/>
          <w:lang w:val="en-AU" w:eastAsia="en-AU"/>
        </w:rPr>
      </w:pPr>
      <w:r>
        <w:rPr>
          <w:szCs w:val="22"/>
          <w:lang w:val="en-AU" w:eastAsia="en-AU"/>
        </w:rPr>
        <w:t>Kuhnert</w:t>
      </w:r>
      <w:r w:rsidRPr="00EA621D">
        <w:rPr>
          <w:szCs w:val="22"/>
          <w:lang w:val="en-AU" w:eastAsia="en-AU"/>
        </w:rPr>
        <w:t xml:space="preserve"> PM, </w:t>
      </w:r>
      <w:r>
        <w:rPr>
          <w:szCs w:val="22"/>
          <w:lang w:val="en-AU" w:eastAsia="en-AU"/>
        </w:rPr>
        <w:t xml:space="preserve">Liu Y, Henderson B, Dambacher J, Lawrence E, Kroon FJ </w:t>
      </w:r>
      <w:r w:rsidRPr="00EA621D">
        <w:rPr>
          <w:szCs w:val="22"/>
          <w:lang w:val="en-AU" w:eastAsia="en-AU"/>
        </w:rPr>
        <w:t>(2015). Review of the Marine Monitoring Program (MMP). Final Report for the Great Barrier Reef Marine Park Authority, CSIRO, Australia: 278</w:t>
      </w:r>
    </w:p>
    <w:p w14:paraId="5F1DD4F0" w14:textId="77777777" w:rsidR="0087766D" w:rsidRPr="0087766D" w:rsidRDefault="0087766D" w:rsidP="0087766D">
      <w:pPr>
        <w:ind w:left="284" w:hanging="284"/>
        <w:rPr>
          <w:szCs w:val="22"/>
          <w:lang w:val="en-AU" w:eastAsia="en-AU"/>
        </w:rPr>
      </w:pPr>
      <w:r w:rsidRPr="0087766D">
        <w:rPr>
          <w:szCs w:val="22"/>
          <w:lang w:val="en-AU" w:eastAsia="en-AU"/>
        </w:rPr>
        <w:t>Kuntz N, Kline D, Sandin S, Rohwer F (2005). Pathologies and mortality rates caused by organic carbon and nutrient stressors in three Caribbean coral species. Marine Ecology Progress Series 294: 173–180.</w:t>
      </w:r>
    </w:p>
    <w:p w14:paraId="42C404DF" w14:textId="737F4302" w:rsidR="00425ABB" w:rsidRDefault="00425ABB" w:rsidP="0087766D">
      <w:pPr>
        <w:ind w:left="284" w:hanging="284"/>
        <w:rPr>
          <w:lang w:eastAsia="en-AU"/>
        </w:rPr>
      </w:pPr>
      <w:r w:rsidRPr="00425ABB">
        <w:rPr>
          <w:lang w:eastAsia="en-AU"/>
        </w:rPr>
        <w:t>Lefcheck</w:t>
      </w:r>
      <w:r>
        <w:rPr>
          <w:lang w:eastAsia="en-AU"/>
        </w:rPr>
        <w:t xml:space="preserve"> JS, Orth RJ, Dennison WC, Wilcox DJ, Murphy RR, Keisman J, Gurbisz C, Hannam M, Landry JB, Moore KA, Patrick CJ, Testa J, Weller DE, Batiuk RA</w:t>
      </w:r>
      <w:r w:rsidRPr="00425ABB">
        <w:rPr>
          <w:lang w:eastAsia="en-AU"/>
        </w:rPr>
        <w:t xml:space="preserve"> (2018). Long-term nutrient reductions lead to the unprecedented recovery of a temperate coastal region. Proceedings of the National Academy of Sciences 115(14): 3658.</w:t>
      </w:r>
    </w:p>
    <w:p w14:paraId="27CE7CF8" w14:textId="77777777" w:rsidR="005806DD" w:rsidRDefault="005806DD" w:rsidP="005806DD">
      <w:pPr>
        <w:ind w:left="284" w:hanging="284"/>
        <w:rPr>
          <w:lang w:eastAsia="en-AU"/>
        </w:rPr>
      </w:pPr>
      <w:r w:rsidRPr="0087766D">
        <w:rPr>
          <w:lang w:eastAsia="en-AU"/>
        </w:rPr>
        <w:t>Lewis SE, Olley J, Furuichi T, Sharma A, Burton J (2014). Complex sediment deposition history on a wide continental shelf: Implications for the calculation of accumulation rates on the Great Barrier Reef. Earth and Planetary Science Letters 393(0): 146–158.</w:t>
      </w:r>
    </w:p>
    <w:p w14:paraId="64805481" w14:textId="57059AD6" w:rsidR="00B54C14" w:rsidRPr="0087766D" w:rsidRDefault="00B54C14" w:rsidP="00B54C14">
      <w:pPr>
        <w:ind w:left="284" w:hanging="284"/>
        <w:rPr>
          <w:lang w:eastAsia="en-AU"/>
        </w:rPr>
      </w:pPr>
      <w:r w:rsidRPr="00C61CEB">
        <w:rPr>
          <w:lang w:eastAsia="en-AU"/>
        </w:rPr>
        <w:t>L</w:t>
      </w:r>
      <w:r w:rsidR="00C83B6E">
        <w:rPr>
          <w:lang w:eastAsia="en-AU"/>
        </w:rPr>
        <w:t>ewis</w:t>
      </w:r>
      <w:r w:rsidRPr="00C61CEB">
        <w:rPr>
          <w:lang w:eastAsia="en-AU"/>
        </w:rPr>
        <w:t xml:space="preserve"> S, Bainbridge Z</w:t>
      </w:r>
      <w:r w:rsidR="00C83B6E">
        <w:rPr>
          <w:lang w:eastAsia="en-AU"/>
        </w:rPr>
        <w:t>,</w:t>
      </w:r>
      <w:r w:rsidRPr="00C61CEB">
        <w:rPr>
          <w:lang w:eastAsia="en-AU"/>
        </w:rPr>
        <w:t xml:space="preserve"> Stevens</w:t>
      </w:r>
      <w:r w:rsidR="00C83B6E">
        <w:rPr>
          <w:lang w:eastAsia="en-AU"/>
        </w:rPr>
        <w:t xml:space="preserve"> T,</w:t>
      </w:r>
      <w:r w:rsidRPr="00C61CEB">
        <w:rPr>
          <w:lang w:eastAsia="en-AU"/>
        </w:rPr>
        <w:t xml:space="preserve"> Gorman J</w:t>
      </w:r>
      <w:r w:rsidR="00C83B6E">
        <w:rPr>
          <w:lang w:eastAsia="en-AU"/>
        </w:rPr>
        <w:t>,</w:t>
      </w:r>
      <w:r w:rsidRPr="00C61CEB">
        <w:rPr>
          <w:lang w:eastAsia="en-AU"/>
        </w:rPr>
        <w:t xml:space="preserve"> Smithers S</w:t>
      </w:r>
      <w:r w:rsidR="00C83B6E">
        <w:rPr>
          <w:lang w:eastAsia="en-AU"/>
        </w:rPr>
        <w:t>,</w:t>
      </w:r>
      <w:r w:rsidRPr="00C61CEB">
        <w:rPr>
          <w:lang w:eastAsia="en-AU"/>
        </w:rPr>
        <w:t xml:space="preserve"> Chen C</w:t>
      </w:r>
      <w:r w:rsidR="00C83B6E">
        <w:rPr>
          <w:lang w:eastAsia="en-AU"/>
        </w:rPr>
        <w:t>,</w:t>
      </w:r>
      <w:r w:rsidRPr="00C61CEB">
        <w:rPr>
          <w:lang w:eastAsia="en-AU"/>
        </w:rPr>
        <w:t xml:space="preserve"> Olley J</w:t>
      </w:r>
      <w:r w:rsidR="00C83B6E">
        <w:rPr>
          <w:lang w:eastAsia="en-AU"/>
        </w:rPr>
        <w:t>,</w:t>
      </w:r>
      <w:r w:rsidRPr="00C61CEB">
        <w:rPr>
          <w:lang w:eastAsia="en-AU"/>
        </w:rPr>
        <w:t xml:space="preserve"> Bahadori M</w:t>
      </w:r>
      <w:r w:rsidR="00C83B6E">
        <w:rPr>
          <w:lang w:eastAsia="en-AU"/>
        </w:rPr>
        <w:t>,</w:t>
      </w:r>
      <w:r w:rsidRPr="00C61CEB">
        <w:rPr>
          <w:lang w:eastAsia="en-AU"/>
        </w:rPr>
        <w:t xml:space="preserve"> Burton J</w:t>
      </w:r>
      <w:r w:rsidR="00C83B6E">
        <w:rPr>
          <w:lang w:eastAsia="en-AU"/>
        </w:rPr>
        <w:t>,</w:t>
      </w:r>
      <w:r w:rsidRPr="00C61CEB">
        <w:rPr>
          <w:lang w:eastAsia="en-AU"/>
        </w:rPr>
        <w:t xml:space="preserve"> Garzon-Garcia A</w:t>
      </w:r>
      <w:r w:rsidR="00C83B6E">
        <w:rPr>
          <w:lang w:eastAsia="en-AU"/>
        </w:rPr>
        <w:t>,</w:t>
      </w:r>
      <w:r w:rsidRPr="00C61CEB">
        <w:rPr>
          <w:lang w:eastAsia="en-AU"/>
        </w:rPr>
        <w:t xml:space="preserve"> Moody P</w:t>
      </w:r>
      <w:r w:rsidR="00C83B6E">
        <w:rPr>
          <w:lang w:eastAsia="en-AU"/>
        </w:rPr>
        <w:t>,</w:t>
      </w:r>
      <w:r w:rsidRPr="00C61CEB">
        <w:rPr>
          <w:lang w:eastAsia="en-AU"/>
        </w:rPr>
        <w:t xml:space="preserve"> Dehayr R. (2018) Sediment tracing from the catchment to reef: preliminary results from 2018 flood plume case studies, logger and sediment trap time series and an overview of project progress. Report to the National Environmental Science Programme. Reef and Rainforest Research Centre Limited, Cairns.</w:t>
      </w:r>
    </w:p>
    <w:p w14:paraId="0E2B9199" w14:textId="77777777" w:rsidR="0087766D" w:rsidRPr="0087766D" w:rsidRDefault="0087766D" w:rsidP="0087766D">
      <w:pPr>
        <w:ind w:left="284" w:hanging="284"/>
        <w:rPr>
          <w:rFonts w:cs="Arial"/>
          <w:szCs w:val="22"/>
        </w:rPr>
      </w:pPr>
      <w:r w:rsidRPr="0087766D">
        <w:rPr>
          <w:rFonts w:cs="Arial"/>
          <w:szCs w:val="22"/>
          <w:lang w:val="pt-PT"/>
        </w:rPr>
        <w:t xml:space="preserve">Lønborg C, Álvarez-Salgado XA, Duggan S, </w:t>
      </w:r>
      <w:r w:rsidRPr="0087766D">
        <w:rPr>
          <w:rFonts w:cs="Arial"/>
          <w:noProof/>
          <w:szCs w:val="22"/>
          <w:lang w:val="pt-PT"/>
        </w:rPr>
        <w:t>Carreira C (</w:t>
      </w:r>
      <w:r w:rsidRPr="0087766D">
        <w:rPr>
          <w:rFonts w:cs="Arial"/>
          <w:szCs w:val="22"/>
          <w:lang w:val="pt-PT"/>
        </w:rPr>
        <w:t xml:space="preserve">2017). </w:t>
      </w:r>
      <w:r w:rsidRPr="0087766D">
        <w:rPr>
          <w:rFonts w:cs="Arial"/>
          <w:bCs/>
          <w:szCs w:val="22"/>
          <w:lang w:val="en-AU"/>
        </w:rPr>
        <w:t>Organic matter bioavailability in tropical coastal waters: The</w:t>
      </w:r>
      <w:r w:rsidRPr="0087766D">
        <w:rPr>
          <w:rFonts w:cs="Arial"/>
          <w:b/>
          <w:bCs/>
          <w:szCs w:val="22"/>
          <w:lang w:val="en-AU"/>
        </w:rPr>
        <w:t xml:space="preserve"> </w:t>
      </w:r>
      <w:r w:rsidRPr="0087766D">
        <w:rPr>
          <w:rFonts w:cs="Arial"/>
          <w:szCs w:val="22"/>
          <w:lang w:val="en-AU"/>
        </w:rPr>
        <w:t>Great Barrier Reef.</w:t>
      </w:r>
      <w:r w:rsidRPr="0087766D">
        <w:rPr>
          <w:rFonts w:cs="Arial"/>
          <w:szCs w:val="22"/>
        </w:rPr>
        <w:t xml:space="preserve"> Limnology and Oceanography</w:t>
      </w:r>
      <w:r w:rsidRPr="0087766D">
        <w:rPr>
          <w:rFonts w:cs="Arial"/>
          <w:i/>
          <w:szCs w:val="22"/>
          <w:u w:val="single"/>
        </w:rPr>
        <w:t xml:space="preserve"> </w:t>
      </w:r>
      <w:r w:rsidRPr="0087766D">
        <w:rPr>
          <w:rFonts w:cs="Arial"/>
          <w:szCs w:val="22"/>
        </w:rPr>
        <w:t>doi</w:t>
      </w:r>
      <w:r w:rsidRPr="0087766D">
        <w:rPr>
          <w:rFonts w:cs="Arial"/>
          <w:b/>
          <w:bCs/>
          <w:color w:val="333333"/>
          <w:szCs w:val="22"/>
          <w:lang w:val="en"/>
        </w:rPr>
        <w:t>:</w:t>
      </w:r>
      <w:r w:rsidRPr="0087766D">
        <w:rPr>
          <w:rFonts w:cs="Arial"/>
          <w:color w:val="333333"/>
          <w:szCs w:val="22"/>
          <w:lang w:val="en"/>
        </w:rPr>
        <w:t>10.1002/lno.10717</w:t>
      </w:r>
      <w:r w:rsidRPr="0087766D">
        <w:rPr>
          <w:rFonts w:cs="Arial"/>
          <w:szCs w:val="22"/>
        </w:rPr>
        <w:t>.</w:t>
      </w:r>
    </w:p>
    <w:p w14:paraId="2C6DD572" w14:textId="57C4BE45" w:rsidR="003D044D" w:rsidRDefault="003D044D" w:rsidP="0087766D">
      <w:pPr>
        <w:ind w:left="284" w:hanging="284"/>
      </w:pPr>
      <w:r>
        <w:t>Margvelashvili N, Andrewartha J, Baird M, Herzfeld M, Jones E, Mongin M, Rizwi F, Robson BJ, Skerratt J, Wild-Allen K</w:t>
      </w:r>
      <w:r w:rsidR="005806DD">
        <w:t>,</w:t>
      </w:r>
      <w:r>
        <w:t xml:space="preserve"> Steven A </w:t>
      </w:r>
      <w:r w:rsidR="005806DD">
        <w:t>(</w:t>
      </w:r>
      <w:r>
        <w:t>2018</w:t>
      </w:r>
      <w:r w:rsidR="005806DD">
        <w:t>)</w:t>
      </w:r>
      <w:r>
        <w:t xml:space="preserve">. Simulated fate of catchment-derived sediment on the Great Barrier Reef shelf. </w:t>
      </w:r>
      <w:r w:rsidRPr="00851519">
        <w:rPr>
          <w:iCs/>
        </w:rPr>
        <w:t>Marine Pollution Bulletin</w:t>
      </w:r>
      <w:r w:rsidRPr="005806DD">
        <w:t xml:space="preserve"> </w:t>
      </w:r>
      <w:r w:rsidRPr="00851519">
        <w:rPr>
          <w:iCs/>
        </w:rPr>
        <w:t>135</w:t>
      </w:r>
      <w:r w:rsidR="005806DD">
        <w:t xml:space="preserve">: </w:t>
      </w:r>
      <w:r>
        <w:t>954-962.</w:t>
      </w:r>
    </w:p>
    <w:p w14:paraId="05552348" w14:textId="1224E4E5" w:rsidR="0087766D" w:rsidRPr="0087766D" w:rsidRDefault="0087766D" w:rsidP="0087766D">
      <w:pPr>
        <w:ind w:left="284" w:hanging="284"/>
        <w:rPr>
          <w:lang w:eastAsia="en-AU"/>
        </w:rPr>
      </w:pPr>
      <w:r w:rsidRPr="0087766D">
        <w:rPr>
          <w:lang w:eastAsia="en-AU"/>
        </w:rPr>
        <w:t>McKenzie LJ, Collier CJ, Langlois LA, Yoshida RL, Smith N, Waycott M (2017). Marine Monitoring Program: Annual Report for inshore seagrass monitoring 2015-2016. Report for the Great Barrier Reef Marine Park Authority, Great Barrier Reef Marine Park Authority, Townsville, 243 pp.</w:t>
      </w:r>
    </w:p>
    <w:p w14:paraId="50F7E019" w14:textId="492348C3" w:rsidR="009F3DFD" w:rsidRDefault="009F3DFD" w:rsidP="0087766D">
      <w:pPr>
        <w:ind w:left="284" w:hanging="284"/>
        <w:rPr>
          <w:lang w:eastAsia="en-AU"/>
        </w:rPr>
      </w:pPr>
      <w:r>
        <w:rPr>
          <w:lang w:eastAsia="en-AU"/>
        </w:rPr>
        <w:t>Messer</w:t>
      </w:r>
      <w:r w:rsidRPr="009F3DFD">
        <w:rPr>
          <w:lang w:eastAsia="en-AU"/>
        </w:rPr>
        <w:t xml:space="preserve"> LF</w:t>
      </w:r>
      <w:r>
        <w:rPr>
          <w:lang w:eastAsia="en-AU"/>
        </w:rPr>
        <w:t>, Brown MV, Furnas MJ, Carney RL, McKinnon AD, Seymour JR</w:t>
      </w:r>
      <w:r w:rsidRPr="009F3DFD">
        <w:rPr>
          <w:lang w:eastAsia="en-AU"/>
        </w:rPr>
        <w:t xml:space="preserve"> (2017). Diversity and activity of diazotrophs in Great Barrier Reef surface waters. Frontiers in Microbiology 8(967).</w:t>
      </w:r>
    </w:p>
    <w:p w14:paraId="14EE336B" w14:textId="77777777" w:rsidR="0087766D" w:rsidRPr="0087766D" w:rsidRDefault="0087766D" w:rsidP="0087766D">
      <w:pPr>
        <w:ind w:left="284" w:hanging="284"/>
        <w:rPr>
          <w:lang w:eastAsia="en-AU"/>
        </w:rPr>
      </w:pPr>
      <w:r w:rsidRPr="0087766D">
        <w:rPr>
          <w:lang w:eastAsia="en-AU"/>
        </w:rPr>
        <w:t>NQ Dry Tropics (2016). Burdekin Region Water Quality Improvement Plan 2016, NQ Dry Tropics, Townsville.</w:t>
      </w:r>
    </w:p>
    <w:p w14:paraId="2E1B7390" w14:textId="495AF558" w:rsidR="00CF1C83" w:rsidRDefault="00CF1C83" w:rsidP="0087766D">
      <w:pPr>
        <w:ind w:left="284" w:hanging="284"/>
        <w:rPr>
          <w:lang w:val="pt-PT" w:eastAsia="en-AU"/>
        </w:rPr>
      </w:pPr>
      <w:r w:rsidRPr="00CF1C83">
        <w:rPr>
          <w:lang w:val="pt-PT" w:eastAsia="en-AU"/>
        </w:rPr>
        <w:t>Orpin AR</w:t>
      </w:r>
      <w:r>
        <w:rPr>
          <w:lang w:val="pt-PT" w:eastAsia="en-AU"/>
        </w:rPr>
        <w:t>,</w:t>
      </w:r>
      <w:r w:rsidR="0073151B">
        <w:rPr>
          <w:lang w:val="pt-PT" w:eastAsia="en-AU"/>
        </w:rPr>
        <w:t xml:space="preserve"> Ridd PV, Stewart LK</w:t>
      </w:r>
      <w:r w:rsidRPr="00CF1C83">
        <w:rPr>
          <w:lang w:val="pt-PT" w:eastAsia="en-AU"/>
        </w:rPr>
        <w:t xml:space="preserve"> (1999). Assessment of the relative importance of major sediment</w:t>
      </w:r>
      <w:r w:rsidRPr="00CF1C83">
        <w:rPr>
          <w:rFonts w:ascii="Cambria Math" w:hAnsi="Cambria Math" w:cs="Cambria Math"/>
          <w:lang w:val="pt-PT" w:eastAsia="en-AU"/>
        </w:rPr>
        <w:t>‐</w:t>
      </w:r>
      <w:r w:rsidRPr="00CF1C83">
        <w:rPr>
          <w:lang w:val="pt-PT" w:eastAsia="en-AU"/>
        </w:rPr>
        <w:t>transport mechanisms in the central Great Barrier Reef lagoon. Australian Journal of Earth Sciences 46(6): 883-896</w:t>
      </w:r>
    </w:p>
    <w:p w14:paraId="1137436D" w14:textId="53C3129D" w:rsidR="0087766D" w:rsidRDefault="0087766D" w:rsidP="0087766D">
      <w:pPr>
        <w:ind w:left="284" w:hanging="284"/>
        <w:rPr>
          <w:lang w:eastAsia="en-AU"/>
        </w:rPr>
      </w:pPr>
      <w:r w:rsidRPr="0087766D">
        <w:rPr>
          <w:lang w:val="pt-PT" w:eastAsia="en-AU"/>
        </w:rPr>
        <w:t xml:space="preserve">Petus C, Teixera da Silva E, Devlin M, Álvarez-Romero J, Wenger A (2014a). </w:t>
      </w:r>
      <w:r w:rsidRPr="0087766D">
        <w:rPr>
          <w:lang w:eastAsia="en-AU"/>
        </w:rPr>
        <w:t>Using MODIS data for mapping of water types within flood plumes in the Great Barrier Reef, Australia: towards the production of river plume risk maps for reef and seagrass ecosystems. Journal of Environmental Management 137: 163-177.</w:t>
      </w:r>
    </w:p>
    <w:p w14:paraId="10225EE1" w14:textId="77777777" w:rsidR="0087766D" w:rsidRPr="0087766D" w:rsidRDefault="0087766D" w:rsidP="0087766D">
      <w:pPr>
        <w:ind w:left="284" w:hanging="284"/>
        <w:rPr>
          <w:lang w:eastAsia="en-AU"/>
        </w:rPr>
      </w:pPr>
      <w:r w:rsidRPr="0087766D">
        <w:rPr>
          <w:lang w:eastAsia="en-AU"/>
        </w:rPr>
        <w:t>Petus C, Collier C, Devlin M, Rasheed M, McKenna S (2014b). Using MODIS data for understanding changes in seagrass meadow health: A case study in the Great Barrier Reef (Australia). Marine Environmental Research 98: 68–85.</w:t>
      </w:r>
    </w:p>
    <w:p w14:paraId="0E4F9A1B" w14:textId="60AAC80C" w:rsidR="0087766D" w:rsidRPr="0087766D" w:rsidRDefault="0087766D" w:rsidP="0087766D">
      <w:pPr>
        <w:ind w:left="284" w:hanging="284"/>
        <w:rPr>
          <w:rFonts w:eastAsia="Calibri"/>
        </w:rPr>
      </w:pPr>
      <w:bookmarkStart w:id="2056" w:name="_Hlk517241267"/>
      <w:r w:rsidRPr="0087766D">
        <w:rPr>
          <w:rFonts w:eastAsia="Calibri"/>
        </w:rPr>
        <w:t>Petus C, Devlin M, da Silva E, Lewis S, Waterhouse J, Wenger A, Bainbridge Z and Tracey D (2018) Defining wet season water quality target concentrations for ecosystem conservation using empirical light attenuation models: a case study in the Great Barrier Reef (Australia). Journal of Environmental Management 213</w:t>
      </w:r>
      <w:r w:rsidR="005806DD">
        <w:rPr>
          <w:rFonts w:eastAsia="Calibri"/>
        </w:rPr>
        <w:t>:</w:t>
      </w:r>
      <w:r w:rsidRPr="0087766D">
        <w:rPr>
          <w:rFonts w:eastAsia="Calibri"/>
        </w:rPr>
        <w:t xml:space="preserve"> 1-16.</w:t>
      </w:r>
    </w:p>
    <w:p w14:paraId="0A86648B" w14:textId="177249A0" w:rsidR="0087766D" w:rsidRPr="0087766D" w:rsidRDefault="0087766D" w:rsidP="0087766D">
      <w:pPr>
        <w:ind w:left="284" w:hanging="284"/>
        <w:rPr>
          <w:lang w:val="pt-PT" w:eastAsia="en-AU"/>
        </w:rPr>
      </w:pPr>
      <w:r w:rsidRPr="0087766D">
        <w:rPr>
          <w:rFonts w:eastAsia="Calibri"/>
        </w:rPr>
        <w:t>Petus C, Devlin M, Thompson A, McKenzie L, Teixeira da Silva E, Collier C, Tracey D, Martin K (2016). Estimating the exposure of coral reefs and seagrass meadows to land-sourced</w:t>
      </w:r>
      <w:r w:rsidRPr="0087766D">
        <w:rPr>
          <w:lang w:eastAsia="en-AU"/>
        </w:rPr>
        <w:t xml:space="preserve"> contaminants in river flood plumes of the Great Barrier Reef: validating a simple SatelliteRisk Framework with Environmental Data. </w:t>
      </w:r>
      <w:r w:rsidRPr="0087766D">
        <w:rPr>
          <w:lang w:val="pt-PT" w:eastAsia="en-AU"/>
        </w:rPr>
        <w:t>Remote Sensing 8</w:t>
      </w:r>
      <w:r w:rsidR="005806DD">
        <w:rPr>
          <w:lang w:val="pt-PT" w:eastAsia="en-AU"/>
        </w:rPr>
        <w:t>:</w:t>
      </w:r>
      <w:r w:rsidRPr="0087766D">
        <w:rPr>
          <w:lang w:val="pt-PT" w:eastAsia="en-AU"/>
        </w:rPr>
        <w:t xml:space="preserve"> 210. </w:t>
      </w:r>
    </w:p>
    <w:p w14:paraId="610D0EE8" w14:textId="2D26E5A8" w:rsidR="00B76190" w:rsidRPr="0087766D" w:rsidRDefault="00B76190" w:rsidP="00B76190">
      <w:pPr>
        <w:ind w:left="284" w:hanging="284"/>
        <w:rPr>
          <w:lang w:eastAsia="en-AU"/>
        </w:rPr>
      </w:pPr>
      <w:bookmarkStart w:id="2057" w:name="_ENREF_226"/>
      <w:bookmarkEnd w:id="2056"/>
      <w:r>
        <w:t xml:space="preserve">Petus, C., Waterhouse, J., Tracey, D., Vacher, M., Lewis, S., Devlin. M., in review. </w:t>
      </w:r>
      <w:r w:rsidRPr="00133073">
        <w:t>A flood of information: using the colour of the ocean and satellite imagery to monitor water quality in inshore areas of the Great Barrier Reef marine park (Australia)</w:t>
      </w:r>
      <w:r>
        <w:t xml:space="preserve">. Submitted to Journal of Environmental </w:t>
      </w:r>
      <w:r w:rsidR="005806DD">
        <w:t>Management</w:t>
      </w:r>
      <w:r>
        <w:t>.</w:t>
      </w:r>
    </w:p>
    <w:bookmarkEnd w:id="2057"/>
    <w:p w14:paraId="0ADEED4F" w14:textId="1F8FE6A7" w:rsidR="0087766D" w:rsidRPr="0087766D" w:rsidRDefault="0087766D" w:rsidP="0087766D">
      <w:pPr>
        <w:ind w:left="284" w:hanging="284"/>
        <w:rPr>
          <w:lang w:eastAsia="en-AU"/>
        </w:rPr>
      </w:pPr>
      <w:r w:rsidRPr="0087766D">
        <w:rPr>
          <w:lang w:eastAsia="en-AU"/>
        </w:rPr>
        <w:t>Queensland Land Use Mapping Program [QLUMP] (2015). Land use mapping for the Cape York NRM region, prepared by DNRM.</w:t>
      </w:r>
    </w:p>
    <w:p w14:paraId="09D0D7A2" w14:textId="77777777" w:rsidR="0087766D" w:rsidRPr="0087766D" w:rsidRDefault="0087766D" w:rsidP="0087766D">
      <w:pPr>
        <w:ind w:left="284" w:hanging="284"/>
        <w:rPr>
          <w:lang w:eastAsia="en-AU"/>
        </w:rPr>
      </w:pPr>
      <w:r w:rsidRPr="0087766D">
        <w:rPr>
          <w:lang w:eastAsia="en-AU"/>
        </w:rPr>
        <w:t>Schaffelke B, Carleton J, Skuza M, Zagorskis I, Furnas MJ (2012). Water quality in the inshore Great Barrier Reef lagoon: Implications for long-term monitoring and management. Marine Pollution Bulletin 65:249-260. DOI: 10.1016/j.marpolbul.2011.10.031</w:t>
      </w:r>
    </w:p>
    <w:p w14:paraId="2BED1D32" w14:textId="77777777" w:rsidR="0087766D" w:rsidRPr="0087766D" w:rsidRDefault="0087766D" w:rsidP="0087766D">
      <w:pPr>
        <w:ind w:left="284" w:hanging="284"/>
        <w:rPr>
          <w:szCs w:val="22"/>
          <w:lang w:val="en-AU" w:eastAsia="en-AU"/>
        </w:rPr>
      </w:pPr>
      <w:bookmarkStart w:id="2058" w:name="_Hlk486276786"/>
      <w:r w:rsidRPr="0087766D">
        <w:rPr>
          <w:szCs w:val="22"/>
          <w:lang w:val="en-AU" w:eastAsia="en-AU"/>
        </w:rPr>
        <w:t>Schaffelke B, Collier C, Kroon F, Lough J, McKenzie L, Ronan M, Uthicke S, Brodie J (2017). Scientific Consensus Statement 2017. Scientific Consensus Statement 2017: A synthesis of the science of land-based water quality impacts on the Great Barrier Reef, Chapter 1: The condition of coastal and marine ecosystems of the Great Barrier Reef and their responses to water quality and disturbances. State of Queensland, 2017.</w:t>
      </w:r>
      <w:bookmarkEnd w:id="2058"/>
    </w:p>
    <w:p w14:paraId="4285DB9C" w14:textId="77777777" w:rsidR="0087766D" w:rsidRPr="0087766D" w:rsidRDefault="0087766D" w:rsidP="0087766D">
      <w:pPr>
        <w:ind w:left="284" w:hanging="284"/>
        <w:rPr>
          <w:szCs w:val="22"/>
          <w:lang w:val="en-AU" w:eastAsia="en-AU"/>
        </w:rPr>
      </w:pPr>
      <w:bookmarkStart w:id="2059" w:name="_Hlk503775955"/>
      <w:r w:rsidRPr="0087766D">
        <w:t>Schroeder T, Devlin MJ, Brando VE, Dekker AG, Brodie JE, Clementson LA, McKinna L, (2012). Inter-annual variability of wet season freshwater plume extent into the Great Barrier Reef lagoon based on satellite coastal ocean colour observations. Marine Pollution Bulletin 65(4–9): 210-223.</w:t>
      </w:r>
      <w:r w:rsidRPr="0087766D">
        <w:rPr>
          <w:szCs w:val="22"/>
          <w:lang w:val="en-AU" w:eastAsia="en-AU"/>
        </w:rPr>
        <w:t xml:space="preserve"> </w:t>
      </w:r>
    </w:p>
    <w:p w14:paraId="2446BE59" w14:textId="77777777" w:rsidR="0087766D" w:rsidRPr="0087766D" w:rsidRDefault="0087766D" w:rsidP="0087766D">
      <w:pPr>
        <w:ind w:left="284" w:hanging="284"/>
        <w:rPr>
          <w:szCs w:val="22"/>
          <w:lang w:val="en-AU" w:eastAsia="en-AU"/>
        </w:rPr>
      </w:pPr>
      <w:r w:rsidRPr="0087766D">
        <w:rPr>
          <w:szCs w:val="22"/>
          <w:lang w:val="en-AU" w:eastAsia="en-AU"/>
        </w:rPr>
        <w:t>Shellberg J, Howley C, Carroll J (2015). The need for a ‘super gauge’ approach using surrogate technologies and improved field and laboratory techniques to accurately monitor suspended sediment and nutrient loads delivered to the Great Barrier Reef: A case study from the Annan River Catchment on the Cape York Peninsula. Report by South Cape York Catchments with support from the Commonwealth Scientific and Industrial Research Organisation, the Queensland Government, and the Australian Government’s Cape York Water Quality Improvement Plan program.</w:t>
      </w:r>
      <w:bookmarkEnd w:id="2059"/>
    </w:p>
    <w:p w14:paraId="288BD4F3" w14:textId="77777777" w:rsidR="0087766D" w:rsidRPr="0087766D" w:rsidRDefault="0087766D" w:rsidP="0087766D">
      <w:pPr>
        <w:ind w:left="284" w:hanging="284"/>
        <w:rPr>
          <w:lang w:eastAsia="en-AU"/>
        </w:rPr>
      </w:pPr>
      <w:r w:rsidRPr="0087766D">
        <w:rPr>
          <w:lang w:eastAsia="en-AU"/>
        </w:rPr>
        <w:t xml:space="preserve">Terrain NRM (2015). Wet Tropics Water Quality Improvement Plan 2015-2020. Terrain NRM, Innisfail. </w:t>
      </w:r>
      <w:hyperlink r:id="rId198" w:history="1">
        <w:r w:rsidRPr="0087766D">
          <w:rPr>
            <w:lang w:eastAsia="en-AU"/>
          </w:rPr>
          <w:t>http://www.terrain.org.au/Projects/Water-Quality-Improvement-Plan</w:t>
        </w:r>
      </w:hyperlink>
    </w:p>
    <w:p w14:paraId="0565C63A" w14:textId="38E6818E" w:rsidR="0087766D" w:rsidRPr="0087766D" w:rsidRDefault="0087766D" w:rsidP="0087766D">
      <w:pPr>
        <w:ind w:left="284" w:hanging="284"/>
        <w:rPr>
          <w:lang w:eastAsia="en-AU"/>
        </w:rPr>
      </w:pPr>
      <w:r w:rsidRPr="0087766D">
        <w:rPr>
          <w:lang w:eastAsia="en-AU"/>
        </w:rPr>
        <w:t>Thompson A, Schaffelke B, De’ath G, Cripps E, Sweatman H (2010). Water Quality and Ecosystem Monitoring Programme-Reef Water Quality Protection Plan. Synthesis and spatial analysis of inshore monitoring data 2005-08. Report to the Great Barrier Reef Marine Park Authority. Australian Institute of Marine Science, Townsville. 81 pp.</w:t>
      </w:r>
    </w:p>
    <w:p w14:paraId="2C724F07" w14:textId="0AB54F62" w:rsidR="0087766D" w:rsidRPr="0087766D" w:rsidRDefault="0087766D" w:rsidP="0087766D">
      <w:pPr>
        <w:ind w:left="284" w:hanging="284"/>
        <w:rPr>
          <w:rFonts w:eastAsiaTheme="minorHAnsi"/>
          <w:lang w:val="en-AU" w:eastAsia="en-AU"/>
        </w:rPr>
      </w:pPr>
      <w:r w:rsidRPr="0087766D">
        <w:rPr>
          <w:rFonts w:eastAsiaTheme="minorHAnsi"/>
          <w:szCs w:val="22"/>
          <w:lang w:val="en-AU" w:eastAsia="en-AU"/>
        </w:rPr>
        <w:t>Thompson A, Costello P, Davidson J, Logan M, Coleman</w:t>
      </w:r>
      <w:r w:rsidR="00D61072">
        <w:rPr>
          <w:rFonts w:eastAsiaTheme="minorHAnsi"/>
          <w:szCs w:val="22"/>
          <w:lang w:val="en-AU" w:eastAsia="en-AU"/>
        </w:rPr>
        <w:t xml:space="preserve"> G</w:t>
      </w:r>
      <w:r w:rsidRPr="0087766D">
        <w:rPr>
          <w:rFonts w:eastAsiaTheme="minorHAnsi"/>
          <w:szCs w:val="22"/>
          <w:lang w:val="en-AU" w:eastAsia="en-AU"/>
        </w:rPr>
        <w:t>, Gunn K, Schaffelke B (2017). Marine monitoring program. Annual Report for coral reef monitoring: 2015 to 2016. Australian Institute of Marine Science, Townsville.133 pp.</w:t>
      </w:r>
    </w:p>
    <w:p w14:paraId="384E7C9C" w14:textId="77777777" w:rsidR="0087766D" w:rsidRPr="0087766D" w:rsidRDefault="0087766D" w:rsidP="0087766D">
      <w:pPr>
        <w:ind w:left="284" w:hanging="284"/>
        <w:rPr>
          <w:szCs w:val="22"/>
          <w:lang w:val="en-AU" w:eastAsia="en-AU"/>
        </w:rPr>
      </w:pPr>
      <w:r w:rsidRPr="0087766D">
        <w:rPr>
          <w:szCs w:val="22"/>
          <w:lang w:val="en-AU" w:eastAsia="en-AU"/>
        </w:rPr>
        <w:t>Thornton DCO (2014). Dissolved organic matter (DOM) release by phytoplankton in the contemporary and future ocean European Journal of Phycology 49: 20-46.</w:t>
      </w:r>
    </w:p>
    <w:p w14:paraId="03477ECF" w14:textId="77777777" w:rsidR="0087766D" w:rsidRPr="0087766D" w:rsidRDefault="0087766D" w:rsidP="0087766D">
      <w:pPr>
        <w:ind w:left="284" w:hanging="284"/>
        <w:rPr>
          <w:lang w:eastAsia="en-AU"/>
        </w:rPr>
      </w:pPr>
      <w:r w:rsidRPr="0087766D">
        <w:rPr>
          <w:lang w:eastAsia="en-AU"/>
        </w:rPr>
        <w:t>Waterhouse J, Brodie J, Coppo C, Tracey D, da Silva E, Howley C, PetusC, McKenzie L, Lewis S, McCloskey G, Higham W (2016). Assessment of the relative risk of water quality to ecosystems of the eastern Cape York NRM Region, Great Barrier Reef. A report to South Cape York Catchments. TropWATER Report 16/24, Townsville, Australia. TropWATER (JCU). 105pp.</w:t>
      </w:r>
    </w:p>
    <w:p w14:paraId="68D87CA6" w14:textId="77777777" w:rsidR="0087766D" w:rsidRPr="0087766D" w:rsidRDefault="0087766D" w:rsidP="0087766D">
      <w:pPr>
        <w:ind w:left="284" w:hanging="284"/>
        <w:rPr>
          <w:lang w:eastAsia="en-AU"/>
        </w:rPr>
      </w:pPr>
      <w:r w:rsidRPr="0087766D">
        <w:rPr>
          <w:lang w:eastAsia="en-AU"/>
        </w:rPr>
        <w:t>Waterhouse J, Lønborg C, Logan M, Petus C, Tracey D, Lewis S, Tonin H, Skuza M, da Silva E, Carreira C, Costello P, Davidson J, Gunn K, Wright M, Zagorskis I, Brinkman R, Schaffelke B (2017a). Marine Monitoring Program: Annual Report for inshore water quality monitoring 2015-2016. Report for the Great Barrier Reef Marine Park Authority, Great Barrier Reef Marine Park Authority, Townsville,</w:t>
      </w:r>
      <w:r w:rsidRPr="0087766D" w:rsidDel="004C73F5">
        <w:rPr>
          <w:lang w:eastAsia="en-AU"/>
        </w:rPr>
        <w:t xml:space="preserve"> </w:t>
      </w:r>
      <w:r w:rsidRPr="0087766D">
        <w:rPr>
          <w:lang w:eastAsia="en-AU"/>
        </w:rPr>
        <w:t>227pp.</w:t>
      </w:r>
    </w:p>
    <w:p w14:paraId="5432E803" w14:textId="77777777" w:rsidR="0087766D" w:rsidRPr="0087766D" w:rsidRDefault="0087766D" w:rsidP="0087766D">
      <w:pPr>
        <w:ind w:left="284" w:hanging="284"/>
        <w:rPr>
          <w:lang w:eastAsia="en-AU"/>
        </w:rPr>
      </w:pPr>
      <w:r w:rsidRPr="0087766D">
        <w:rPr>
          <w:lang w:eastAsia="en-AU"/>
        </w:rPr>
        <w:t>Waterhouse J, Brodie J, Tracey D, Smith R, Vandergragt M, Collier C, Petus C, Baird M, Kroon F, Mann R, Sutcliffe T, Waters D, Adame F (2017b). Scientific Consensus Statement 2017: A synthesis of the science of land-based water quality impacts on the Great Barrier Reef, Chapter 3: The risk from anthropogenic pollutants to Great Barrier Reef coastal and marine ecosystems. State of Queensland, 2017.</w:t>
      </w:r>
    </w:p>
    <w:p w14:paraId="3FFBA7A9" w14:textId="77777777" w:rsidR="0087766D" w:rsidRPr="0087766D" w:rsidRDefault="0087766D" w:rsidP="0087766D">
      <w:pPr>
        <w:ind w:left="284" w:hanging="284"/>
        <w:rPr>
          <w:lang w:eastAsia="en-AU"/>
        </w:rPr>
      </w:pPr>
      <w:r w:rsidRPr="0087766D">
        <w:rPr>
          <w:lang w:eastAsia="en-AU"/>
        </w:rPr>
        <w:t>Waterhouse J, Schaffelke B, Bartley R, Eberhard R, Brodie J, Star M, Thorburn P, Rolfe J, Ronan M, Taylor B, Kroon F (2017c). 2017 Scientific Consensus Statement: A synthesis of the science of land-based water quality impacts on the Great Barrier Reef. State of Queensland, 2017.</w:t>
      </w:r>
    </w:p>
    <w:p w14:paraId="345BDFCD" w14:textId="77777777" w:rsidR="0087766D" w:rsidRPr="0087766D" w:rsidRDefault="0087766D" w:rsidP="0087766D">
      <w:pPr>
        <w:ind w:left="284" w:hanging="284"/>
        <w:rPr>
          <w:lang w:eastAsia="en-AU"/>
        </w:rPr>
      </w:pPr>
      <w:r w:rsidRPr="0087766D">
        <w:rPr>
          <w:lang w:eastAsia="en-AU"/>
        </w:rPr>
        <w:t>Waters DK, Carroll C, Ellis R, Hateley L, McCloskey GL, Packett R, Dougall C, Fentie B (2014). Modelling reductions of pollutant loads due to improved management practices in the Great Barrier Reef catchments - Whole of GBR, Technical Report, Volume 1, Queensland Department of Natural Resources and Mines, Toowoomba, Queensland (ISBN: 978-1- 7423-0999)</w:t>
      </w:r>
    </w:p>
    <w:p w14:paraId="432166F1" w14:textId="77777777" w:rsidR="0087766D" w:rsidRDefault="0087766D" w:rsidP="0087766D">
      <w:pPr>
        <w:ind w:left="284" w:hanging="284"/>
        <w:rPr>
          <w:lang w:eastAsia="en-AU"/>
        </w:rPr>
      </w:pPr>
      <w:r w:rsidRPr="0087766D">
        <w:rPr>
          <w:lang w:eastAsia="en-AU"/>
        </w:rPr>
        <w:t>Wismer S, Hoey AS, Bellwood DR (2009). Cross-shelf benthic community structure on the Great Barrier Reef: relationships between macroalgal cover and herbivore biomass. Marine Ecology Progress Series 376: 45-54.</w:t>
      </w:r>
    </w:p>
    <w:p w14:paraId="7B04BCC3" w14:textId="146B0689" w:rsidR="007F72DA" w:rsidRDefault="007F72DA" w:rsidP="0087766D">
      <w:pPr>
        <w:ind w:left="284" w:hanging="284"/>
        <w:rPr>
          <w:lang w:eastAsia="en-AU"/>
        </w:rPr>
      </w:pPr>
      <w:r>
        <w:rPr>
          <w:lang w:eastAsia="en-AU"/>
        </w:rPr>
        <w:t>Wolff N</w:t>
      </w:r>
      <w:r w:rsidRPr="007F72DA">
        <w:rPr>
          <w:lang w:eastAsia="en-AU"/>
        </w:rPr>
        <w:t>H,</w:t>
      </w:r>
      <w:r>
        <w:rPr>
          <w:lang w:eastAsia="en-AU"/>
        </w:rPr>
        <w:t xml:space="preserve"> da Silva ET, Devlin M, Anthony K</w:t>
      </w:r>
      <w:r w:rsidR="0015364D">
        <w:rPr>
          <w:lang w:eastAsia="en-AU"/>
        </w:rPr>
        <w:t>RN</w:t>
      </w:r>
      <w:r>
        <w:rPr>
          <w:lang w:eastAsia="en-AU"/>
        </w:rPr>
        <w:t>, Lewis S, Tonin H, Brinkman R, Mumby PJ</w:t>
      </w:r>
      <w:r w:rsidRPr="007F72DA">
        <w:rPr>
          <w:lang w:eastAsia="en-AU"/>
        </w:rPr>
        <w:t xml:space="preserve"> (2018). Contribution of individual rivers to Great Barrier Reef nitrogen exposure with implications for management prioritization. Marine Pollution Bulletin 133: 30-43.</w:t>
      </w:r>
    </w:p>
    <w:bookmarkEnd w:id="2051"/>
    <w:bookmarkEnd w:id="2052"/>
    <w:p w14:paraId="518CEBC6" w14:textId="77777777" w:rsidR="0087766D" w:rsidRPr="00F84296" w:rsidRDefault="0087766D" w:rsidP="00723918">
      <w:pPr>
        <w:rPr>
          <w:lang w:eastAsia="en-AU"/>
        </w:rPr>
      </w:pPr>
    </w:p>
    <w:p w14:paraId="7CDC7A41" w14:textId="77777777" w:rsidR="00612BEC" w:rsidRDefault="00612BEC">
      <w:pPr>
        <w:pStyle w:val="SummaryHeading1"/>
        <w:sectPr w:rsidR="00612BEC">
          <w:footerReference w:type="default" r:id="rId199"/>
          <w:pgSz w:w="11906" w:h="16838"/>
          <w:pgMar w:top="1440" w:right="1440" w:bottom="1440" w:left="1440" w:header="708" w:footer="708" w:gutter="0"/>
          <w:cols w:space="708"/>
          <w:docGrid w:linePitch="360"/>
        </w:sectPr>
      </w:pPr>
    </w:p>
    <w:p w14:paraId="61CC691C" w14:textId="314B0015" w:rsidR="00987EEA" w:rsidRPr="006F4C41" w:rsidRDefault="0011450B" w:rsidP="005D5DE3">
      <w:pPr>
        <w:pStyle w:val="SummaryHeading1"/>
      </w:pPr>
      <w:bookmarkStart w:id="2060" w:name="_Toc11410791"/>
      <w:bookmarkStart w:id="2061" w:name="_Ref471554980"/>
      <w:r w:rsidRPr="006F4C41">
        <w:t xml:space="preserve">Appendix A. </w:t>
      </w:r>
      <w:r w:rsidR="00987EEA" w:rsidRPr="006F4C41">
        <w:t xml:space="preserve">Case study: </w:t>
      </w:r>
      <w:r w:rsidR="00CA0AE7" w:rsidRPr="006F4C41">
        <w:t>Analysis of variability in chlorophyll and turbidity time-series</w:t>
      </w:r>
      <w:bookmarkEnd w:id="2060"/>
    </w:p>
    <w:bookmarkEnd w:id="2061"/>
    <w:p w14:paraId="10793205" w14:textId="47F2F90D" w:rsidR="00797C90" w:rsidRDefault="00797C90" w:rsidP="00797C90">
      <w:pPr>
        <w:spacing w:before="0" w:after="0"/>
        <w:jc w:val="center"/>
        <w:rPr>
          <w:rFonts w:cs="Arial"/>
          <w:szCs w:val="22"/>
          <w:lang w:val="en-US"/>
        </w:rPr>
      </w:pPr>
      <w:r w:rsidRPr="007F1090">
        <w:rPr>
          <w:rFonts w:cs="Arial"/>
          <w:szCs w:val="22"/>
          <w:lang w:val="en-US"/>
        </w:rPr>
        <w:t>Renee Gruber, Au</w:t>
      </w:r>
      <w:r>
        <w:rPr>
          <w:rFonts w:cs="Arial"/>
          <w:szCs w:val="22"/>
          <w:lang w:val="en-US"/>
        </w:rPr>
        <w:t>stralian Institute of Marine Science</w:t>
      </w:r>
    </w:p>
    <w:p w14:paraId="6CC7A5D3" w14:textId="154D1832" w:rsidR="00A83973" w:rsidRPr="006E24CC" w:rsidRDefault="00A83973" w:rsidP="00B828FF">
      <w:pPr>
        <w:pStyle w:val="SummaryHeading2"/>
      </w:pPr>
      <w:r>
        <w:t>A-</w:t>
      </w:r>
      <w:r w:rsidR="007F1090">
        <w:t>1</w:t>
      </w:r>
      <w:r>
        <w:tab/>
      </w:r>
      <w:r w:rsidRPr="006E24CC">
        <w:t>Introduction</w:t>
      </w:r>
    </w:p>
    <w:p w14:paraId="315C0D44" w14:textId="1E2DA3C0" w:rsidR="00D60216" w:rsidRDefault="007F1090" w:rsidP="007F1090">
      <w:r>
        <w:t xml:space="preserve">As sensor technology improves and computing power increases, large datasets are becoming increasingly common in research and monitoring programmes worldwide. Datasets can be considered spatially high-frequency (i.e. taking measurements in many places at one time), temporally high-frequency (i.e. taking many measurements in time at one place) or a mixture of the two. Satellite observations of ocean colour and temperature are commonly-used types of high-frequency spatial data in marine science. Satellite images can also be considered high-frequency temporal data depending on the imagery acquisition time (the number of days between satellite imaging of a specific place).  </w:t>
      </w:r>
    </w:p>
    <w:p w14:paraId="34893E23" w14:textId="2A39904F" w:rsidR="007F1090" w:rsidRDefault="007F1090" w:rsidP="007F1090">
      <w:r>
        <w:t>Mobile sensor packages such as floats and gliders traverse the ocean measuring temperature, salinity, and biogeochemical variables at high temporal frequency (</w:t>
      </w:r>
      <w:r w:rsidR="006E159C">
        <w:t xml:space="preserve">Riser et al., 2016; </w:t>
      </w:r>
      <w:r>
        <w:t>Roemmich et al., 2009). Moored sensor packages are one of the most common approaches for collecting high-frequency datasets. National ocean observing systems such as</w:t>
      </w:r>
      <w:r w:rsidR="006350CA">
        <w:t xml:space="preserve"> the Integrated Marine Observing System</w:t>
      </w:r>
      <w:r>
        <w:t xml:space="preserve"> </w:t>
      </w:r>
      <w:r w:rsidR="006350CA">
        <w:t>(</w:t>
      </w:r>
      <w:r>
        <w:t>IMOS</w:t>
      </w:r>
      <w:r w:rsidR="006350CA">
        <w:t>)</w:t>
      </w:r>
      <w:r>
        <w:t xml:space="preserve"> in Australia include networks of moorings that continuously measure physico-chemical and biogeochemical variables. IMOS mooring data has had many important outputs including monitoring changes in the coastal ocean, measuring extreme events, adding value to cross-disciplinary research, and validating other datasets (Lynch et al., 2014).  </w:t>
      </w:r>
    </w:p>
    <w:p w14:paraId="1021847B" w14:textId="7D61F3DF" w:rsidR="007F1090" w:rsidRDefault="007F1090" w:rsidP="007F1090">
      <w:r>
        <w:t xml:space="preserve">High-frequency datasets are rich in information and can be used in a myriad of ways including:  deriving descriptive statistics for a variable of interest (such as mean, median, mode, histograms, etc); monitoring the duration and timing of events such as marine heat waves, storms, or the exceedance of defined water quality thresholds; and calibrating and validating ecosystem models and remote sensing data (Glenn et al., 2000). Use of sensors that estimate the concentrations of algal and other suspended particles has become widespread due to interest in monitoring the impact of </w:t>
      </w:r>
      <w:r w:rsidR="00D60216">
        <w:t>land run-off</w:t>
      </w:r>
      <w:r>
        <w:t xml:space="preserve"> on ecosystems.  </w:t>
      </w:r>
    </w:p>
    <w:p w14:paraId="6FBD4AED" w14:textId="31D5B5A9" w:rsidR="00D60216" w:rsidRDefault="007F1090" w:rsidP="007F1090">
      <w:r>
        <w:t xml:space="preserve">Fluorometers are commonly used in marine waters to estimate the concentration of chlorophyll </w:t>
      </w:r>
      <w:r w:rsidRPr="007F1090">
        <w:rPr>
          <w:i/>
        </w:rPr>
        <w:t>a</w:t>
      </w:r>
      <w:r>
        <w:t xml:space="preserve"> (</w:t>
      </w:r>
      <w:r w:rsidR="00B02B1B">
        <w:t>Chl</w:t>
      </w:r>
      <w:r>
        <w:t>-</w:t>
      </w:r>
      <w:r w:rsidRPr="007F1090">
        <w:rPr>
          <w:i/>
        </w:rPr>
        <w:t>a</w:t>
      </w:r>
      <w:r>
        <w:t xml:space="preserve">), which is a proxy for phytoplankton abundance, based on the strength of fluorescence following a pulse of light. Nephelometers estimate the level of turbidity, a proxy for suspended particle concentrations, based on the back-scattering of a light pulse.  </w:t>
      </w:r>
    </w:p>
    <w:p w14:paraId="70E42C43" w14:textId="212A18E5" w:rsidR="007F1090" w:rsidRDefault="007F1090" w:rsidP="007F1090">
      <w:r>
        <w:t>Particulate material concentrations are naturally variable at a range of timescales (~minutes</w:t>
      </w:r>
      <w:r w:rsidR="006E159C">
        <w:t>–</w:t>
      </w:r>
      <w:r>
        <w:t>seasonal), especially in dynamic systems such as the coastal ocean. Time-series from sensors often show several-fold changes in fluorescence and turbidity on short timescales (~minutes–hours), which are typically related to local physical processes such as tidal forcing (Chang et al., 2002). Large variability (~order of magnitude) occurs at longer time-scales (~seasons – years), which is typically driven by the supply of particles to the coastal system through changes in productivity, inputs from terrestrial/oceanic sources, and ecosystem regime shifts (Cloern and Jassby</w:t>
      </w:r>
      <w:r w:rsidR="004C6479">
        <w:t>,</w:t>
      </w:r>
      <w:r>
        <w:t xml:space="preserve"> 2010).  </w:t>
      </w:r>
    </w:p>
    <w:p w14:paraId="7C82EE69" w14:textId="71D4C96C" w:rsidR="007F1090" w:rsidRDefault="007F1090" w:rsidP="007F1090">
      <w:r>
        <w:t xml:space="preserve">The combination of many types of variability that operate at different time-scales often results in fluorescence and turbidity time-series that appear overly ‘noisy’ and can be confusing to interpret. </w:t>
      </w:r>
      <w:r w:rsidR="00D60216">
        <w:t xml:space="preserve">Approaches </w:t>
      </w:r>
      <w:r>
        <w:t xml:space="preserve">from the field of engineering can be used to analyse these signals in </w:t>
      </w:r>
      <w:r w:rsidR="0089341B">
        <w:t>a</w:t>
      </w:r>
      <w:r>
        <w:t xml:space="preserve"> </w:t>
      </w:r>
      <w:r w:rsidR="0089341B">
        <w:t xml:space="preserve">similar </w:t>
      </w:r>
      <w:r>
        <w:t xml:space="preserve">manner as sound or voltage datasets are processed. Spectral analysis techniques such as Fourier analysis can be used to decompose a ‘noisy’ signal into a series of oscillating signals, each with its own frequency (Cazelles et al., 2008). As a simplified example, Fourier analysis is often used to decompose time-series of water levels to derive tidal constituents. Tides around the world are </w:t>
      </w:r>
      <w:r w:rsidR="006E159C">
        <w:t>composed</w:t>
      </w:r>
      <w:r w:rsidR="00D60216">
        <w:t xml:space="preserve"> </w:t>
      </w:r>
      <w:r>
        <w:t>of multiple constituents (different waves related to gravitational and other forces, especially of the moon and sun), and ~2</w:t>
      </w:r>
      <w:r w:rsidR="006E159C">
        <w:t>–</w:t>
      </w:r>
      <w:r>
        <w:t xml:space="preserve">4 of these constituents typically dominate the tidal signal (Kowalik, 2004). Constituents all have different frequencies, which is why the tide we observe </w:t>
      </w:r>
      <w:r w:rsidRPr="0089341B">
        <w:rPr>
          <w:i/>
        </w:rPr>
        <w:t>in</w:t>
      </w:r>
      <w:r w:rsidR="002D5823">
        <w:rPr>
          <w:i/>
        </w:rPr>
        <w:t>-</w:t>
      </w:r>
      <w:r w:rsidRPr="0089341B">
        <w:rPr>
          <w:i/>
        </w:rPr>
        <w:t>situ</w:t>
      </w:r>
      <w:r>
        <w:t xml:space="preserve"> changes over time (such as the spring-neap cycle) rather than remaining a perfectly uniform wave. </w:t>
      </w:r>
    </w:p>
    <w:p w14:paraId="04CAAB38" w14:textId="46013DE3" w:rsidR="00797C90" w:rsidRDefault="007F1090" w:rsidP="007F1090">
      <w:r>
        <w:t>To demonstrate how spectral analysis works, we will create an idealised time-series of tidal data from two constituents and then use Fourier analysis to identify the main sources of variability in this tidal signal. A time-series of two idealised constituents is shown below: one is semi-diurnal (two high tides per day) (Figure A-1a), while the other is diurnal (one high tide per day) (Figure A-1b). When added together an idealised version of an observed tide is produced (Figure A-1c), which has two high tides per day with different magnitudes.</w:t>
      </w:r>
    </w:p>
    <w:p w14:paraId="1A79AD02" w14:textId="0D297BE9" w:rsidR="007F1090" w:rsidRDefault="007F1090" w:rsidP="007F1090">
      <w:pPr>
        <w:jc w:val="center"/>
      </w:pPr>
      <w:r>
        <w:rPr>
          <w:noProof/>
          <w:lang w:val="en-AU" w:eastAsia="en-AU"/>
        </w:rPr>
        <w:drawing>
          <wp:inline distT="0" distB="0" distL="0" distR="0" wp14:anchorId="0B836374" wp14:editId="1C83C1A3">
            <wp:extent cx="5019675" cy="4962525"/>
            <wp:effectExtent l="0" t="0" r="9525" b="9525"/>
            <wp:docPr id="14" name="Picture 14" descr="Idealised time-series of water depth for a) a semi-diurnal (twice daily) tidal constituent, b) a diurnal (once daily) tidal constituent, and c) the observed tide (sum of these two constituents)." title="Idealised time-series of water depth for a) a semi-diurnal (twice daily) tidal constituent, b) a diurnal (once daily) tidal constituent, and c) the observed tide (sum of these two constitu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dealised tide.png"/>
                    <pic:cNvPicPr/>
                  </pic:nvPicPr>
                  <pic:blipFill rotWithShape="1">
                    <a:blip r:embed="rId200" cstate="print">
                      <a:extLst>
                        <a:ext uri="{28A0092B-C50C-407E-A947-70E740481C1C}">
                          <a14:useLocalDpi xmlns:a14="http://schemas.microsoft.com/office/drawing/2010/main" val="0"/>
                        </a:ext>
                      </a:extLst>
                    </a:blip>
                    <a:srcRect/>
                    <a:stretch/>
                  </pic:blipFill>
                  <pic:spPr bwMode="auto">
                    <a:xfrm>
                      <a:off x="0" y="0"/>
                      <a:ext cx="5019675" cy="4962525"/>
                    </a:xfrm>
                    <a:prstGeom prst="rect">
                      <a:avLst/>
                    </a:prstGeom>
                    <a:ln>
                      <a:noFill/>
                    </a:ln>
                    <a:extLst>
                      <a:ext uri="{53640926-AAD7-44D8-BBD7-CCE9431645EC}">
                        <a14:shadowObscured xmlns:a14="http://schemas.microsoft.com/office/drawing/2010/main"/>
                      </a:ext>
                    </a:extLst>
                  </pic:spPr>
                </pic:pic>
              </a:graphicData>
            </a:graphic>
          </wp:inline>
        </w:drawing>
      </w:r>
    </w:p>
    <w:p w14:paraId="2A42580D" w14:textId="236823AB" w:rsidR="007F1090" w:rsidRDefault="00FA4F91" w:rsidP="00C83B6E">
      <w:pPr>
        <w:pStyle w:val="Caption"/>
      </w:pPr>
      <w:bookmarkStart w:id="2062" w:name="_Toc5614662"/>
      <w:r>
        <w:t xml:space="preserve">Figure A- </w:t>
      </w:r>
      <w:r>
        <w:fldChar w:fldCharType="begin"/>
      </w:r>
      <w:r>
        <w:instrText xml:space="preserve"> SEQ Figure_A- \* ARABIC </w:instrText>
      </w:r>
      <w:r>
        <w:fldChar w:fldCharType="separate"/>
      </w:r>
      <w:r w:rsidR="00335316">
        <w:rPr>
          <w:noProof/>
        </w:rPr>
        <w:t>1</w:t>
      </w:r>
      <w:r>
        <w:fldChar w:fldCharType="end"/>
      </w:r>
      <w:r w:rsidR="007F1090">
        <w:t>: Idealised time-series of water depth for a) a semi-diurnal (twice daily) tidal constituent, b) a diurnal (once daily) tidal constituent, and c) the observed tide (sum of these two constituents).</w:t>
      </w:r>
      <w:bookmarkEnd w:id="2062"/>
    </w:p>
    <w:p w14:paraId="52F440A1" w14:textId="4E38AEC2" w:rsidR="007F1090" w:rsidRDefault="007F1090" w:rsidP="007F1090">
      <w:r>
        <w:t>This observed tidal signal can be decomposed with spectral analysis methods to identify key sources of variability in the time-series. Power spectral density (PSD) is a useful way to visualise the variability within a dataset (Figure A-2). Peaks at a particular frequency indicate that variability in the time-series is occurring at this frequency; in the case of our idealised tidal data, peaks occur at 24 and 12 hours, which correspond to the two constituents used to form this idealised tide.</w:t>
      </w:r>
    </w:p>
    <w:p w14:paraId="48EED335" w14:textId="2ADB31B5" w:rsidR="007F1090" w:rsidRDefault="007F1090" w:rsidP="007F1090">
      <w:r>
        <w:rPr>
          <w:noProof/>
          <w:lang w:val="en-AU" w:eastAsia="en-AU"/>
        </w:rPr>
        <w:drawing>
          <wp:inline distT="0" distB="0" distL="0" distR="0" wp14:anchorId="360EC0D3" wp14:editId="1079FF6F">
            <wp:extent cx="5332730" cy="3742373"/>
            <wp:effectExtent l="0" t="0" r="1270" b="0"/>
            <wp:docPr id="13" name="Picture 13" descr="Power spectral density of idealised tidal data shown in Figure A-1. Note that frequency units are in Hz (s-1), so variability that occurs every 12 hours occurs at 1/(12*3600) Hz." title="Power spectral density of idealised tidal data shown in Figure A-1. Note that frequency units are in Hz (s-1), so variability that occurs every 12 hours occurs at 1/(12*3600) H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SD idealised.png"/>
                    <pic:cNvPicPr/>
                  </pic:nvPicPr>
                  <pic:blipFill rotWithShape="1">
                    <a:blip r:embed="rId201" cstate="print">
                      <a:extLst>
                        <a:ext uri="{28A0092B-C50C-407E-A947-70E740481C1C}">
                          <a14:useLocalDpi xmlns:a14="http://schemas.microsoft.com/office/drawing/2010/main" val="0"/>
                        </a:ext>
                      </a:extLst>
                    </a:blip>
                    <a:srcRect/>
                    <a:stretch/>
                  </pic:blipFill>
                  <pic:spPr bwMode="auto">
                    <a:xfrm>
                      <a:off x="0" y="0"/>
                      <a:ext cx="5333333" cy="3742796"/>
                    </a:xfrm>
                    <a:prstGeom prst="rect">
                      <a:avLst/>
                    </a:prstGeom>
                    <a:ln>
                      <a:noFill/>
                    </a:ln>
                    <a:extLst>
                      <a:ext uri="{53640926-AAD7-44D8-BBD7-CCE9431645EC}">
                        <a14:shadowObscured xmlns:a14="http://schemas.microsoft.com/office/drawing/2010/main"/>
                      </a:ext>
                    </a:extLst>
                  </pic:spPr>
                </pic:pic>
              </a:graphicData>
            </a:graphic>
          </wp:inline>
        </w:drawing>
      </w:r>
    </w:p>
    <w:p w14:paraId="570341B5" w14:textId="7D219229" w:rsidR="007F1090" w:rsidRDefault="00FA4F91" w:rsidP="00C83B6E">
      <w:pPr>
        <w:pStyle w:val="Caption"/>
      </w:pPr>
      <w:bookmarkStart w:id="2063" w:name="_Toc5614663"/>
      <w:r>
        <w:t xml:space="preserve">Figure A- </w:t>
      </w:r>
      <w:r>
        <w:fldChar w:fldCharType="begin"/>
      </w:r>
      <w:r>
        <w:instrText xml:space="preserve"> SEQ Figure_A- \* ARABIC </w:instrText>
      </w:r>
      <w:r>
        <w:fldChar w:fldCharType="separate"/>
      </w:r>
      <w:r w:rsidR="00335316">
        <w:rPr>
          <w:noProof/>
        </w:rPr>
        <w:t>2</w:t>
      </w:r>
      <w:r>
        <w:fldChar w:fldCharType="end"/>
      </w:r>
      <w:r w:rsidR="007F1090">
        <w:t>: Power spectral density of idealised tidal data shown in Figure A-1. Note that frequency units are in Hz (s</w:t>
      </w:r>
      <w:r w:rsidR="007F1090" w:rsidRPr="00154CB8">
        <w:rPr>
          <w:vertAlign w:val="superscript"/>
        </w:rPr>
        <w:t>-1</w:t>
      </w:r>
      <w:r w:rsidR="007F1090">
        <w:t>), so variability that occurs every 12 hours occurs at 1/(12*3600) Hz.</w:t>
      </w:r>
      <w:bookmarkEnd w:id="2063"/>
    </w:p>
    <w:p w14:paraId="2846D8A3" w14:textId="27D91D13" w:rsidR="007F1090" w:rsidRDefault="007F1090" w:rsidP="007F1090">
      <w:r>
        <w:t xml:space="preserve">Similar approaches have been used with satellite chlorophyll datasets to detect phytoplankton blooms (Blondeau-Patissier et al., 2014) and relate chlorophyll concentrations to large-scale ocean physics (Uz et al., 2001) </w:t>
      </w:r>
      <w:r w:rsidR="00C9615D">
        <w:t>or</w:t>
      </w:r>
      <w:r>
        <w:t xml:space="preserve"> climatic conditions (Nezlin and Li, 2003). Time-series of irradiance have also been previously analysed with similar approaches to assess the amount of variability that can be related to turbidity (Anthony et al., 2004). However, spectral analysis </w:t>
      </w:r>
      <w:r w:rsidR="006E159C">
        <w:t xml:space="preserve">is </w:t>
      </w:r>
      <w:r>
        <w:t>not commonly used in interpreting data from moored chlorophyll and turbidity sensors. This case study will assess the utility of this analysis applied to long-term records of chlorophyll and turbidity measured through the MMP.</w:t>
      </w:r>
    </w:p>
    <w:p w14:paraId="246BC441" w14:textId="2BBD6820" w:rsidR="00E14673" w:rsidRPr="000A7651" w:rsidRDefault="00E07D63" w:rsidP="00B828FF">
      <w:pPr>
        <w:pStyle w:val="SummaryHeading2"/>
      </w:pPr>
      <w:r>
        <w:t>A-</w:t>
      </w:r>
      <w:r w:rsidR="007F1090">
        <w:t>2</w:t>
      </w:r>
      <w:r>
        <w:tab/>
      </w:r>
      <w:r w:rsidR="0011450B">
        <w:t xml:space="preserve"> </w:t>
      </w:r>
      <w:r w:rsidR="00C96B3F">
        <w:t>M</w:t>
      </w:r>
      <w:r w:rsidR="00E14673" w:rsidRPr="000A7651">
        <w:t xml:space="preserve">ethods </w:t>
      </w:r>
    </w:p>
    <w:p w14:paraId="7762EAF6" w14:textId="04702D0B" w:rsidR="00C96B3F" w:rsidRDefault="007F1090" w:rsidP="00C96B3F">
      <w:bookmarkStart w:id="2064" w:name="_Toc438034056"/>
      <w:r w:rsidRPr="007F1090">
        <w:t xml:space="preserve">Deployable data-logging instruments (WETLABS ECO FLNTUSB) were used to measure fluorescence and turbidity as part of the MMP at 15 locations in the </w:t>
      </w:r>
      <w:r w:rsidR="00165BEB">
        <w:t>Reef</w:t>
      </w:r>
      <w:r w:rsidR="00165BEB" w:rsidRPr="007F1090">
        <w:t xml:space="preserve"> </w:t>
      </w:r>
      <w:r w:rsidRPr="007F1090">
        <w:t xml:space="preserve">lagoon (see </w:t>
      </w:r>
      <w:r w:rsidR="00B40BFE">
        <w:t xml:space="preserve">Section </w:t>
      </w:r>
      <w:r w:rsidR="00B40BFE">
        <w:fldChar w:fldCharType="begin"/>
      </w:r>
      <w:r w:rsidR="00B40BFE">
        <w:instrText xml:space="preserve"> REF _Ref532825372 \r \h </w:instrText>
      </w:r>
      <w:r w:rsidR="00B40BFE">
        <w:fldChar w:fldCharType="separate"/>
      </w:r>
      <w:r w:rsidR="00335316">
        <w:t>2</w:t>
      </w:r>
      <w:r w:rsidR="00B40BFE">
        <w:fldChar w:fldCharType="end"/>
      </w:r>
      <w:r w:rsidRPr="007F1090">
        <w:t xml:space="preserve">). Fluorescence measurements were converted to chlorophyll concentrations using factory calibrations and </w:t>
      </w:r>
      <w:r w:rsidRPr="00A66478">
        <w:rPr>
          <w:i/>
        </w:rPr>
        <w:t>in</w:t>
      </w:r>
      <w:r w:rsidR="002D5823">
        <w:rPr>
          <w:i/>
        </w:rPr>
        <w:t>-</w:t>
      </w:r>
      <w:r w:rsidRPr="00A66478">
        <w:rPr>
          <w:i/>
        </w:rPr>
        <w:t>situ</w:t>
      </w:r>
      <w:r w:rsidRPr="007F1090">
        <w:t xml:space="preserve"> filtered samples. For this preliminary study, we used two years (</w:t>
      </w:r>
      <w:r w:rsidR="00165BEB">
        <w:t xml:space="preserve">1 August </w:t>
      </w:r>
      <w:r w:rsidRPr="007F1090">
        <w:t>2016–</w:t>
      </w:r>
      <w:r w:rsidR="00165BEB">
        <w:t xml:space="preserve">1 August </w:t>
      </w:r>
      <w:r w:rsidRPr="007F1090">
        <w:t>2018) of chlorophyll and turbidity data from one site (Tully River mouth mooring, TUL10) as a test dataset. Loggers record every 10 minutes (1/(10*60) Hz)</w:t>
      </w:r>
      <w:r w:rsidR="006E159C">
        <w:t xml:space="preserve">; therefore, </w:t>
      </w:r>
      <w:r w:rsidRPr="007F1090">
        <w:t xml:space="preserve">the maximum resolvable frequency for this dataset is half the measurement frequency, or 20 minutes (1/(10*60*2) Hz). Fast Fourier transforms were performed </w:t>
      </w:r>
      <w:r w:rsidR="00C9615D">
        <w:t xml:space="preserve">using Tukey-Hanning windows </w:t>
      </w:r>
      <w:r w:rsidRPr="007F1090">
        <w:t>on time-series after detrending (removal of the mean).</w:t>
      </w:r>
    </w:p>
    <w:p w14:paraId="246BC447" w14:textId="537BCBCD" w:rsidR="00E14673" w:rsidRPr="006E24CC" w:rsidRDefault="00E07D63" w:rsidP="00B828FF">
      <w:pPr>
        <w:pStyle w:val="SummaryHeading2"/>
      </w:pPr>
      <w:r>
        <w:t>A-</w:t>
      </w:r>
      <w:r w:rsidR="007F1090">
        <w:t>3</w:t>
      </w:r>
      <w:r>
        <w:tab/>
      </w:r>
      <w:r w:rsidR="0011450B">
        <w:t xml:space="preserve"> </w:t>
      </w:r>
      <w:r w:rsidR="00E14673" w:rsidRPr="006E24CC">
        <w:t>Results</w:t>
      </w:r>
      <w:bookmarkEnd w:id="2064"/>
      <w:r w:rsidR="00E14673" w:rsidRPr="006E24CC">
        <w:t xml:space="preserve"> and </w:t>
      </w:r>
      <w:r w:rsidR="00C96B3F">
        <w:t>D</w:t>
      </w:r>
      <w:r w:rsidR="00E14673" w:rsidRPr="006E24CC">
        <w:t>iscussion</w:t>
      </w:r>
    </w:p>
    <w:p w14:paraId="69565AC8" w14:textId="1F1E62B6" w:rsidR="00844E12" w:rsidRDefault="007F1090" w:rsidP="00C96B3F">
      <w:pPr>
        <w:rPr>
          <w:noProof/>
          <w:lang w:eastAsia="en-AU"/>
        </w:rPr>
      </w:pPr>
      <w:r w:rsidRPr="007F1090">
        <w:rPr>
          <w:noProof/>
          <w:lang w:eastAsia="en-AU"/>
        </w:rPr>
        <w:t>Chlorophyll and turbidity records measured at the Tully River mouth mooring showed variability at short (~hours–weeks) and longer (~weeks–months) time-scales (Figure A-3).</w:t>
      </w:r>
    </w:p>
    <w:p w14:paraId="57BF2EC4" w14:textId="17E2A178" w:rsidR="007F1090" w:rsidRDefault="007F1090" w:rsidP="007F1090">
      <w:pPr>
        <w:jc w:val="center"/>
        <w:rPr>
          <w:noProof/>
          <w:lang w:eastAsia="en-AU"/>
        </w:rPr>
      </w:pPr>
      <w:r>
        <w:rPr>
          <w:noProof/>
          <w:lang w:val="en-AU" w:eastAsia="en-AU"/>
        </w:rPr>
        <w:drawing>
          <wp:inline distT="0" distB="0" distL="0" distR="0" wp14:anchorId="6C5928C5" wp14:editId="5153084C">
            <wp:extent cx="4914900" cy="3105150"/>
            <wp:effectExtent l="0" t="0" r="0" b="0"/>
            <wp:docPr id="17" name="Picture 17" descr="Time-series of chlorophyll and turbidity measured by moored Wetlabs FLNTUSB at Tully River mouth mooring (site TUL10) from 15 November 2017 to 1 June 2018, a subset of the full time-series to show variability on scales of ~days–weeks." title="Sample chla turbidity timese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hla turb timeseries.png"/>
                    <pic:cNvPicPr/>
                  </pic:nvPicPr>
                  <pic:blipFill rotWithShape="1">
                    <a:blip r:embed="rId202" cstate="print">
                      <a:extLst>
                        <a:ext uri="{28A0092B-C50C-407E-A947-70E740481C1C}">
                          <a14:useLocalDpi xmlns:a14="http://schemas.microsoft.com/office/drawing/2010/main" val="0"/>
                        </a:ext>
                      </a:extLst>
                    </a:blip>
                    <a:srcRect/>
                    <a:stretch/>
                  </pic:blipFill>
                  <pic:spPr bwMode="auto">
                    <a:xfrm>
                      <a:off x="0" y="0"/>
                      <a:ext cx="4914900" cy="3105150"/>
                    </a:xfrm>
                    <a:prstGeom prst="rect">
                      <a:avLst/>
                    </a:prstGeom>
                    <a:ln>
                      <a:noFill/>
                    </a:ln>
                    <a:extLst>
                      <a:ext uri="{53640926-AAD7-44D8-BBD7-CCE9431645EC}">
                        <a14:shadowObscured xmlns:a14="http://schemas.microsoft.com/office/drawing/2010/main"/>
                      </a:ext>
                    </a:extLst>
                  </pic:spPr>
                </pic:pic>
              </a:graphicData>
            </a:graphic>
          </wp:inline>
        </w:drawing>
      </w:r>
    </w:p>
    <w:p w14:paraId="04B53DF9" w14:textId="6E8EBEAA" w:rsidR="007F1090" w:rsidRDefault="00FA4F91" w:rsidP="00C83B6E">
      <w:pPr>
        <w:pStyle w:val="Caption"/>
      </w:pPr>
      <w:bookmarkStart w:id="2065" w:name="_Toc5614664"/>
      <w:r>
        <w:t xml:space="preserve">Figure A- </w:t>
      </w:r>
      <w:r>
        <w:fldChar w:fldCharType="begin"/>
      </w:r>
      <w:r>
        <w:instrText xml:space="preserve"> SEQ Figure_A- \* ARABIC </w:instrText>
      </w:r>
      <w:r>
        <w:fldChar w:fldCharType="separate"/>
      </w:r>
      <w:r w:rsidR="00335316">
        <w:rPr>
          <w:noProof/>
        </w:rPr>
        <w:t>3</w:t>
      </w:r>
      <w:r>
        <w:fldChar w:fldCharType="end"/>
      </w:r>
      <w:r w:rsidR="007F1090">
        <w:t>: Time-series of chlorophyll and turbidity measured by moored Wetlabs FLNTUSB at Tully River mouth mooring (site TUL10) from 15 Nov</w:t>
      </w:r>
      <w:r w:rsidR="004C6479">
        <w:t>ember</w:t>
      </w:r>
      <w:r w:rsidR="007F1090">
        <w:t xml:space="preserve"> 2017 </w:t>
      </w:r>
      <w:r w:rsidR="004C6479">
        <w:t>to</w:t>
      </w:r>
      <w:r w:rsidR="007F1090">
        <w:t xml:space="preserve"> 1 Jun</w:t>
      </w:r>
      <w:r w:rsidR="004C6479">
        <w:t>e</w:t>
      </w:r>
      <w:r w:rsidR="007F1090">
        <w:t xml:space="preserve"> 2018</w:t>
      </w:r>
      <w:r w:rsidR="008843C9">
        <w:t>, a subset of the full time-series to show variability on scales of ~days</w:t>
      </w:r>
      <w:r w:rsidR="004C6479">
        <w:rPr>
          <w:lang w:eastAsia="en-AU"/>
        </w:rPr>
        <w:t>–</w:t>
      </w:r>
      <w:r w:rsidR="008843C9">
        <w:t>weeks</w:t>
      </w:r>
      <w:r w:rsidR="007F1090">
        <w:t>.</w:t>
      </w:r>
      <w:bookmarkEnd w:id="2065"/>
    </w:p>
    <w:p w14:paraId="480D11E3" w14:textId="19D7B763" w:rsidR="007F1090" w:rsidRDefault="007F1090" w:rsidP="007F1090">
      <w:pPr>
        <w:rPr>
          <w:noProof/>
          <w:lang w:eastAsia="en-AU"/>
        </w:rPr>
      </w:pPr>
      <w:r>
        <w:rPr>
          <w:noProof/>
          <w:lang w:eastAsia="en-AU"/>
        </w:rPr>
        <w:t xml:space="preserve">Spectral density analysis of these two years of data showed several interesting features. For both chlorophyll and turbidity datasets, peaks were observed at frequencies corresponding to 12 and 6 hour periods (Figure A-4). Variability associated with a 12 hour period is most likely due to semi-diurnal tides, which occur in the lagoon. Variability associated with a 6 hour period is likely related to overtides, a type of tidal constituent that can occur in inshore shallow water areas as a result of complex bathymetry and asymmetric tidal velocities (Ranasinghe and Pattiaratchi, 2000). Spectral analysis of chlorophyll and turbidity records outside of </w:t>
      </w:r>
      <w:r w:rsidR="005C5720">
        <w:rPr>
          <w:noProof/>
          <w:lang w:eastAsia="en-AU"/>
        </w:rPr>
        <w:t xml:space="preserve">enclosed </w:t>
      </w:r>
      <w:r>
        <w:rPr>
          <w:noProof/>
          <w:lang w:eastAsia="en-AU"/>
        </w:rPr>
        <w:t xml:space="preserve">coastal waters would </w:t>
      </w:r>
      <w:r w:rsidR="00C9615D">
        <w:rPr>
          <w:noProof/>
          <w:lang w:eastAsia="en-AU"/>
        </w:rPr>
        <w:t xml:space="preserve">be less </w:t>
      </w:r>
      <w:r>
        <w:rPr>
          <w:noProof/>
          <w:lang w:eastAsia="en-AU"/>
        </w:rPr>
        <w:t xml:space="preserve">likely </w:t>
      </w:r>
      <w:r w:rsidR="00C9615D">
        <w:rPr>
          <w:noProof/>
          <w:lang w:eastAsia="en-AU"/>
        </w:rPr>
        <w:t xml:space="preserve">to </w:t>
      </w:r>
      <w:r>
        <w:rPr>
          <w:noProof/>
          <w:lang w:eastAsia="en-AU"/>
        </w:rPr>
        <w:t>show variability associated with overtides.</w:t>
      </w:r>
    </w:p>
    <w:p w14:paraId="6EA1F38B" w14:textId="2C40B728" w:rsidR="007F1090" w:rsidRDefault="007F1090" w:rsidP="007F1090">
      <w:pPr>
        <w:rPr>
          <w:noProof/>
          <w:lang w:eastAsia="en-AU"/>
        </w:rPr>
      </w:pPr>
      <w:r>
        <w:rPr>
          <w:noProof/>
          <w:lang w:eastAsia="en-AU"/>
        </w:rPr>
        <w:t>This analysis also suggests that a large amount of variability occurs at low frequencies (i.e. happens infrequently, such as monthly or annually). This can be seen by PSD values increasing as frequency decreases (Figure A-4). This is related to the length of the time-series analysed, which was two years for this preliminary study. With only a few years of data, it is difficult to resolve long-term processes; however, this limitation can be overcome by using some of the longer FLNTUSB time-series in future analyses (some of which are almost 10 years long).</w:t>
      </w:r>
    </w:p>
    <w:p w14:paraId="5C71F75C" w14:textId="77777777" w:rsidR="007F1090" w:rsidRDefault="007F1090" w:rsidP="00C96B3F">
      <w:pPr>
        <w:rPr>
          <w:noProof/>
          <w:lang w:eastAsia="en-AU"/>
        </w:rPr>
      </w:pPr>
    </w:p>
    <w:p w14:paraId="1B2B5C51" w14:textId="61DC1649" w:rsidR="007F1090" w:rsidRDefault="007F1090" w:rsidP="007F1090">
      <w:pPr>
        <w:jc w:val="center"/>
        <w:rPr>
          <w:noProof/>
          <w:lang w:eastAsia="en-AU"/>
        </w:rPr>
      </w:pPr>
      <w:r>
        <w:rPr>
          <w:noProof/>
          <w:lang w:val="en-AU" w:eastAsia="en-AU"/>
        </w:rPr>
        <w:drawing>
          <wp:inline distT="0" distB="0" distL="0" distR="0" wp14:anchorId="534FD459" wp14:editId="31A2EB04">
            <wp:extent cx="5731510" cy="5731510"/>
            <wp:effectExtent l="0" t="0" r="2540" b="2540"/>
            <wp:docPr id="18" name="Picture 18" descr="Power spectral density plots for a) chlorophyll and b) turbidity time-series measured at Tully River mouth mooring from 1 August 2016 to 1 August 2018. Dashed black lines indicate large amounts of variability occur at these frequencies (periods of 12 and 6 hours)." title="Power spectral dens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SD chla turb.png"/>
                    <pic:cNvPicPr/>
                  </pic:nvPicPr>
                  <pic:blipFill>
                    <a:blip r:embed="rId203">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FCDD335" w14:textId="703E2EEF" w:rsidR="007F1090" w:rsidRDefault="00FA4F91" w:rsidP="00C83B6E">
      <w:pPr>
        <w:pStyle w:val="Caption"/>
        <w:rPr>
          <w:noProof/>
          <w:lang w:eastAsia="en-AU"/>
        </w:rPr>
      </w:pPr>
      <w:bookmarkStart w:id="2066" w:name="_Toc5614665"/>
      <w:r>
        <w:t xml:space="preserve">Figure A- </w:t>
      </w:r>
      <w:r>
        <w:fldChar w:fldCharType="begin"/>
      </w:r>
      <w:r>
        <w:instrText xml:space="preserve"> SEQ Figure_A- \* ARABIC </w:instrText>
      </w:r>
      <w:r>
        <w:fldChar w:fldCharType="separate"/>
      </w:r>
      <w:r w:rsidR="00335316">
        <w:rPr>
          <w:noProof/>
        </w:rPr>
        <w:t>4</w:t>
      </w:r>
      <w:r>
        <w:fldChar w:fldCharType="end"/>
      </w:r>
      <w:r w:rsidR="007F1090" w:rsidRPr="007F1090">
        <w:rPr>
          <w:noProof/>
          <w:lang w:eastAsia="en-AU"/>
        </w:rPr>
        <w:t>: Power spectral density plots for a) chlorophyll and b) turbidity time-series measured at Tully River mouth mooring from 1</w:t>
      </w:r>
      <w:r w:rsidR="004C6479">
        <w:rPr>
          <w:noProof/>
          <w:lang w:eastAsia="en-AU"/>
        </w:rPr>
        <w:t xml:space="preserve"> </w:t>
      </w:r>
      <w:r w:rsidR="007F1090" w:rsidRPr="007F1090">
        <w:rPr>
          <w:noProof/>
          <w:lang w:eastAsia="en-AU"/>
        </w:rPr>
        <w:t>Aug</w:t>
      </w:r>
      <w:r w:rsidR="004C6479">
        <w:rPr>
          <w:noProof/>
          <w:lang w:eastAsia="en-AU"/>
        </w:rPr>
        <w:t>ust</w:t>
      </w:r>
      <w:r w:rsidR="007F1090" w:rsidRPr="007F1090">
        <w:rPr>
          <w:noProof/>
          <w:lang w:eastAsia="en-AU"/>
        </w:rPr>
        <w:t xml:space="preserve"> 2016 </w:t>
      </w:r>
      <w:r w:rsidR="004C6479">
        <w:rPr>
          <w:noProof/>
          <w:lang w:eastAsia="en-AU"/>
        </w:rPr>
        <w:t xml:space="preserve">to </w:t>
      </w:r>
      <w:r w:rsidR="007F1090" w:rsidRPr="007F1090">
        <w:rPr>
          <w:noProof/>
          <w:lang w:eastAsia="en-AU"/>
        </w:rPr>
        <w:t>1</w:t>
      </w:r>
      <w:r w:rsidR="004C6479">
        <w:rPr>
          <w:noProof/>
          <w:lang w:eastAsia="en-AU"/>
        </w:rPr>
        <w:t xml:space="preserve"> </w:t>
      </w:r>
      <w:r w:rsidR="007F1090" w:rsidRPr="007F1090">
        <w:rPr>
          <w:noProof/>
          <w:lang w:eastAsia="en-AU"/>
        </w:rPr>
        <w:t>Aug</w:t>
      </w:r>
      <w:r w:rsidR="004C6479">
        <w:rPr>
          <w:noProof/>
          <w:lang w:eastAsia="en-AU"/>
        </w:rPr>
        <w:t>ust</w:t>
      </w:r>
      <w:r w:rsidR="007F1090" w:rsidRPr="007F1090">
        <w:rPr>
          <w:noProof/>
          <w:lang w:eastAsia="en-AU"/>
        </w:rPr>
        <w:t xml:space="preserve"> 2018. Dashed black lines indicate large amounts of variability occur at these frequencies (periods of 12 and 6 hours).</w:t>
      </w:r>
      <w:bookmarkEnd w:id="2066"/>
    </w:p>
    <w:p w14:paraId="3EEEB20B" w14:textId="5F679673" w:rsidR="007F1090" w:rsidRDefault="007F1090" w:rsidP="00C96B3F">
      <w:pPr>
        <w:rPr>
          <w:noProof/>
          <w:lang w:eastAsia="en-AU"/>
        </w:rPr>
      </w:pPr>
      <w:r w:rsidRPr="007F1090">
        <w:rPr>
          <w:noProof/>
          <w:lang w:eastAsia="en-AU"/>
        </w:rPr>
        <w:t xml:space="preserve">In conclusion, this case study has shown that spectral analysis can be a useful tool to understand time-series of chlorophyll and turbidity measurements collected from moored loggers. This work adds value and helps interpret some of the ‘noise’ present in this long-term dataset. Future analysis of the full suite of FLNTUSB records from 15 sites along gradients of latitude and river influence will greatly improve our understanding of drivers of chlorophyll and turbidity variability in the inshore </w:t>
      </w:r>
      <w:r w:rsidR="008A09E3">
        <w:rPr>
          <w:noProof/>
          <w:lang w:eastAsia="en-AU"/>
        </w:rPr>
        <w:t>Reef</w:t>
      </w:r>
      <w:r w:rsidRPr="007F1090">
        <w:rPr>
          <w:noProof/>
          <w:lang w:eastAsia="en-AU"/>
        </w:rPr>
        <w:t>.</w:t>
      </w:r>
    </w:p>
    <w:p w14:paraId="246BC45E" w14:textId="3467F830" w:rsidR="00E14673" w:rsidRPr="000A7651" w:rsidRDefault="00025360" w:rsidP="00B828FF">
      <w:pPr>
        <w:pStyle w:val="SummaryHeading2"/>
      </w:pPr>
      <w:r>
        <w:t>A</w:t>
      </w:r>
      <w:r w:rsidR="001E41ED">
        <w:t>-</w:t>
      </w:r>
      <w:r w:rsidR="007F1090">
        <w:t>4</w:t>
      </w:r>
      <w:r>
        <w:tab/>
      </w:r>
      <w:r w:rsidR="00541F78">
        <w:t xml:space="preserve"> </w:t>
      </w:r>
      <w:r w:rsidR="00E14673" w:rsidRPr="000A7651">
        <w:t xml:space="preserve">References </w:t>
      </w:r>
    </w:p>
    <w:p w14:paraId="53EC02C8" w14:textId="77777777" w:rsidR="007F1090" w:rsidRPr="007F1090" w:rsidRDefault="007F1090" w:rsidP="007F1090">
      <w:pPr>
        <w:spacing w:before="0" w:after="160" w:line="259" w:lineRule="auto"/>
        <w:ind w:left="284" w:hanging="284"/>
        <w:jc w:val="left"/>
        <w:rPr>
          <w:szCs w:val="22"/>
        </w:rPr>
      </w:pPr>
      <w:r w:rsidRPr="007F1090">
        <w:rPr>
          <w:szCs w:val="22"/>
        </w:rPr>
        <w:t>Anthony KRN, Ridd PV, Orpin AR, Larcombe P, Lough J (2004). Temporal variation of light availability in coastal benthic habitats: Effects of clouds, turbidity, and tides. Limnology and Oceanography 49(6): 2201-2211.</w:t>
      </w:r>
    </w:p>
    <w:p w14:paraId="77EECFC9" w14:textId="77777777" w:rsidR="007F1090" w:rsidRPr="007F1090" w:rsidRDefault="007F1090" w:rsidP="007F1090">
      <w:pPr>
        <w:spacing w:before="0" w:after="160" w:line="259" w:lineRule="auto"/>
        <w:ind w:left="284" w:hanging="284"/>
        <w:jc w:val="left"/>
        <w:rPr>
          <w:szCs w:val="22"/>
        </w:rPr>
      </w:pPr>
      <w:r w:rsidRPr="007F1090">
        <w:rPr>
          <w:szCs w:val="22"/>
        </w:rPr>
        <w:t>Blondeau-Patissier D, Gower JFR, Dekker AG, Phinn SR, Brando VE (2014). A review of ocean color remote sensing methods and statistical techniques for the detection, mapping and analysis of phytoplankton blooms in coastal and open oceans. Progress in Oceanography 123: 123-144.</w:t>
      </w:r>
    </w:p>
    <w:p w14:paraId="31D4CF84" w14:textId="7BA91F3D" w:rsidR="00C83B6E" w:rsidRDefault="00C83B6E" w:rsidP="00C83B6E">
      <w:pPr>
        <w:spacing w:before="0" w:after="160" w:line="259" w:lineRule="auto"/>
        <w:ind w:left="284" w:hanging="284"/>
        <w:jc w:val="left"/>
        <w:rPr>
          <w:szCs w:val="22"/>
        </w:rPr>
      </w:pPr>
      <w:r>
        <w:rPr>
          <w:szCs w:val="22"/>
        </w:rPr>
        <w:t xml:space="preserve">Cazelles B, Chavez M, Berteaux D, </w:t>
      </w:r>
      <w:r w:rsidRPr="00C83B6E">
        <w:rPr>
          <w:szCs w:val="22"/>
        </w:rPr>
        <w:t>Ménard F</w:t>
      </w:r>
      <w:r>
        <w:rPr>
          <w:szCs w:val="22"/>
        </w:rPr>
        <w:t xml:space="preserve">, </w:t>
      </w:r>
      <w:r w:rsidRPr="00C83B6E">
        <w:rPr>
          <w:szCs w:val="22"/>
        </w:rPr>
        <w:t>Vik</w:t>
      </w:r>
      <w:r>
        <w:rPr>
          <w:szCs w:val="22"/>
        </w:rPr>
        <w:t xml:space="preserve"> </w:t>
      </w:r>
      <w:r w:rsidRPr="00C83B6E">
        <w:rPr>
          <w:szCs w:val="22"/>
        </w:rPr>
        <w:t>JO</w:t>
      </w:r>
      <w:r w:rsidR="00BA08AB">
        <w:rPr>
          <w:szCs w:val="22"/>
        </w:rPr>
        <w:t xml:space="preserve">, </w:t>
      </w:r>
      <w:r w:rsidRPr="00C83B6E">
        <w:rPr>
          <w:szCs w:val="22"/>
        </w:rPr>
        <w:t>Jenouvrier S</w:t>
      </w:r>
      <w:r w:rsidR="00BA08AB">
        <w:rPr>
          <w:szCs w:val="22"/>
        </w:rPr>
        <w:t xml:space="preserve">, </w:t>
      </w:r>
      <w:r w:rsidRPr="00C83B6E">
        <w:rPr>
          <w:szCs w:val="22"/>
        </w:rPr>
        <w:t>Stenseth NC</w:t>
      </w:r>
      <w:r w:rsidR="00BA08AB">
        <w:rPr>
          <w:szCs w:val="22"/>
        </w:rPr>
        <w:t xml:space="preserve"> (2008). Wavelet analysis of ecological time series. Oecologia 156(2): 287-304.</w:t>
      </w:r>
    </w:p>
    <w:p w14:paraId="47434DC5" w14:textId="77777777" w:rsidR="007F1090" w:rsidRPr="007F1090" w:rsidRDefault="007F1090" w:rsidP="007F1090">
      <w:pPr>
        <w:spacing w:before="0" w:after="160" w:line="259" w:lineRule="auto"/>
        <w:ind w:left="284" w:hanging="284"/>
        <w:jc w:val="left"/>
        <w:rPr>
          <w:szCs w:val="22"/>
        </w:rPr>
      </w:pPr>
      <w:r w:rsidRPr="007F1090">
        <w:rPr>
          <w:szCs w:val="22"/>
        </w:rPr>
        <w:t>Chang GC, Dickey TD, Schofield OM, Weidemann AD, Boss E, Pegau WS, Moline MA, Glenn SM (2002). Nearshore physical processes and bio-optical properties in the New York Bight. Journal of Geophysical Research: Oceans 107(C9).</w:t>
      </w:r>
    </w:p>
    <w:p w14:paraId="594B8AF6" w14:textId="77777777" w:rsidR="007F1090" w:rsidRPr="007F1090" w:rsidRDefault="007F1090" w:rsidP="007F1090">
      <w:pPr>
        <w:spacing w:before="0" w:after="160" w:line="259" w:lineRule="auto"/>
        <w:ind w:left="284" w:hanging="284"/>
        <w:jc w:val="left"/>
        <w:rPr>
          <w:szCs w:val="22"/>
        </w:rPr>
      </w:pPr>
      <w:r w:rsidRPr="007F1090">
        <w:rPr>
          <w:szCs w:val="22"/>
        </w:rPr>
        <w:t>Cloern JE and Jassby AD (2010). Patterns and scales of phytoplankton variability in estuarine-coastal ecosystems. Estuaries and Coasts 33(2): 230-241.</w:t>
      </w:r>
    </w:p>
    <w:p w14:paraId="37AA3375" w14:textId="25A4B043" w:rsidR="007F1090" w:rsidRPr="007F1090" w:rsidRDefault="007F1090" w:rsidP="007F1090">
      <w:pPr>
        <w:spacing w:before="0" w:after="160" w:line="259" w:lineRule="auto"/>
        <w:ind w:left="284" w:hanging="284"/>
        <w:jc w:val="left"/>
        <w:rPr>
          <w:szCs w:val="22"/>
        </w:rPr>
      </w:pPr>
      <w:r w:rsidRPr="007F1090">
        <w:rPr>
          <w:szCs w:val="22"/>
        </w:rPr>
        <w:t>Glenn SM, Dickey TD, Parker B, Boicourt W (2000). Long-term real-time coastal ocean observation networks. Oceanography 13(1): 24-34.</w:t>
      </w:r>
    </w:p>
    <w:p w14:paraId="5F383AD0" w14:textId="77777777" w:rsidR="007F1090" w:rsidRPr="007F1090" w:rsidRDefault="007F1090" w:rsidP="007F1090">
      <w:pPr>
        <w:spacing w:before="0" w:after="160" w:line="259" w:lineRule="auto"/>
        <w:ind w:left="284" w:hanging="284"/>
        <w:jc w:val="left"/>
        <w:rPr>
          <w:szCs w:val="22"/>
        </w:rPr>
      </w:pPr>
      <w:r w:rsidRPr="007F1090">
        <w:rPr>
          <w:szCs w:val="22"/>
        </w:rPr>
        <w:t>Kowalik Z (2004). Tide distribution and tapping into tidal energy. Oceanologia 46(3): 291-331.</w:t>
      </w:r>
    </w:p>
    <w:p w14:paraId="1319AAB1" w14:textId="77777777" w:rsidR="007F1090" w:rsidRPr="007F1090" w:rsidRDefault="007F1090" w:rsidP="007F1090">
      <w:pPr>
        <w:spacing w:before="0" w:after="160" w:line="259" w:lineRule="auto"/>
        <w:ind w:left="284" w:hanging="284"/>
        <w:jc w:val="left"/>
        <w:rPr>
          <w:szCs w:val="22"/>
        </w:rPr>
      </w:pPr>
      <w:r w:rsidRPr="007F1090">
        <w:rPr>
          <w:szCs w:val="22"/>
        </w:rPr>
        <w:t>Lynch TP et al. (2014). IMOS National Reference Stations: A continental-wide physical, chemical and biological coastal observing system. PLoS ONE 9(12): e113652.</w:t>
      </w:r>
    </w:p>
    <w:p w14:paraId="1243D612" w14:textId="77777777" w:rsidR="007F1090" w:rsidRPr="007F1090" w:rsidRDefault="007F1090" w:rsidP="007F1090">
      <w:pPr>
        <w:spacing w:before="0" w:after="160" w:line="259" w:lineRule="auto"/>
        <w:ind w:left="284" w:hanging="284"/>
        <w:jc w:val="left"/>
        <w:rPr>
          <w:szCs w:val="22"/>
        </w:rPr>
      </w:pPr>
      <w:r w:rsidRPr="007F1090">
        <w:rPr>
          <w:szCs w:val="22"/>
        </w:rPr>
        <w:t>Nezlin NP and Li B-L (2003). Time-series analysis of remote-sensed chlorophyll and environmental factors in the Santa Monica–San Pedro Basin off Southern California. Journal of Marine Systems 39(3-4): 185-202.</w:t>
      </w:r>
    </w:p>
    <w:p w14:paraId="524C199F" w14:textId="77777777" w:rsidR="007F1090" w:rsidRPr="007F1090" w:rsidRDefault="007F1090" w:rsidP="007F1090">
      <w:pPr>
        <w:spacing w:before="0" w:after="160" w:line="259" w:lineRule="auto"/>
        <w:ind w:left="284" w:hanging="284"/>
        <w:jc w:val="left"/>
        <w:rPr>
          <w:szCs w:val="22"/>
        </w:rPr>
      </w:pPr>
      <w:r w:rsidRPr="007F1090">
        <w:rPr>
          <w:szCs w:val="22"/>
        </w:rPr>
        <w:t>Ranasinghe R and Pattiaratchi C (2000). Tidal inlet velocity asymmetry in diurnal regimes. Continental Shelf Research 20(17): 2347-2366.</w:t>
      </w:r>
    </w:p>
    <w:p w14:paraId="5B67EA7B" w14:textId="77777777" w:rsidR="007F1090" w:rsidRPr="007F1090" w:rsidRDefault="007F1090" w:rsidP="007F1090">
      <w:pPr>
        <w:spacing w:before="0" w:after="160" w:line="259" w:lineRule="auto"/>
        <w:ind w:left="284" w:hanging="284"/>
        <w:jc w:val="left"/>
        <w:rPr>
          <w:szCs w:val="22"/>
        </w:rPr>
      </w:pPr>
      <w:r w:rsidRPr="007F1090">
        <w:rPr>
          <w:szCs w:val="22"/>
        </w:rPr>
        <w:t xml:space="preserve">Riser SC et al. (2016). Fifteen years of ocean observations with the global Argo array. Nature Climate Change 6: 145. </w:t>
      </w:r>
    </w:p>
    <w:p w14:paraId="2C980794" w14:textId="2B84BCF6" w:rsidR="007F1090" w:rsidRPr="007F1090" w:rsidRDefault="007F1090" w:rsidP="007F1090">
      <w:pPr>
        <w:spacing w:before="0" w:after="160" w:line="259" w:lineRule="auto"/>
        <w:ind w:left="284" w:hanging="284"/>
        <w:jc w:val="left"/>
        <w:rPr>
          <w:szCs w:val="22"/>
        </w:rPr>
      </w:pPr>
      <w:r w:rsidRPr="007F1090">
        <w:rPr>
          <w:szCs w:val="22"/>
        </w:rPr>
        <w:t>Roemmich D, Johnson GC, Riser S, Davis R, Gilson J, Owens WB, Garzoli SL, Schmid C, and Ignaszewski M (2009). The Argo Program: Observing the global ocean with profiling floats. Oceanography 22(2): 34-43.</w:t>
      </w:r>
    </w:p>
    <w:p w14:paraId="2F3C3A8D" w14:textId="77777777" w:rsidR="00612BEC" w:rsidRDefault="007F1090" w:rsidP="007F1090">
      <w:pPr>
        <w:spacing w:before="0" w:after="160" w:line="259" w:lineRule="auto"/>
        <w:ind w:left="284" w:hanging="284"/>
        <w:jc w:val="left"/>
        <w:rPr>
          <w:szCs w:val="22"/>
        </w:rPr>
        <w:sectPr w:rsidR="00612BEC">
          <w:pgSz w:w="11906" w:h="16838"/>
          <w:pgMar w:top="1440" w:right="1440" w:bottom="1440" w:left="1440" w:header="708" w:footer="708" w:gutter="0"/>
          <w:cols w:space="708"/>
          <w:docGrid w:linePitch="360"/>
        </w:sectPr>
      </w:pPr>
      <w:r w:rsidRPr="007F1090">
        <w:rPr>
          <w:szCs w:val="22"/>
        </w:rPr>
        <w:t>Uz BM, Yoder JA, Osychny V (2001). Pumping of nutrients to ocean surface waters by the action of propagating planetary waves. Nature 409: 597–600.</w:t>
      </w:r>
    </w:p>
    <w:p w14:paraId="246BC472" w14:textId="1841BA21" w:rsidR="002516FC" w:rsidRPr="006F4C41" w:rsidRDefault="0053297E" w:rsidP="005D5DE3">
      <w:pPr>
        <w:pStyle w:val="SummaryHeading1"/>
      </w:pPr>
      <w:bookmarkStart w:id="2067" w:name="_Toc11410792"/>
      <w:r w:rsidRPr="006F4C41">
        <w:t xml:space="preserve">Appendix B. </w:t>
      </w:r>
      <w:r w:rsidR="002516FC" w:rsidRPr="006F4C41">
        <w:t xml:space="preserve">Case study: </w:t>
      </w:r>
      <w:bookmarkEnd w:id="2067"/>
      <w:r w:rsidR="003270BD">
        <w:t>Assessing continuity between satellite-derived water colour monitoring products</w:t>
      </w:r>
    </w:p>
    <w:p w14:paraId="246BC473" w14:textId="0AB88187" w:rsidR="000A7651" w:rsidRDefault="00F10029" w:rsidP="00BB239A">
      <w:pPr>
        <w:spacing w:before="0" w:after="0"/>
        <w:jc w:val="center"/>
        <w:rPr>
          <w:rFonts w:cs="Arial"/>
          <w:szCs w:val="22"/>
          <w:lang w:val="en-US"/>
        </w:rPr>
      </w:pPr>
      <w:r w:rsidRPr="007360ED">
        <w:rPr>
          <w:rFonts w:cs="Arial"/>
          <w:szCs w:val="22"/>
          <w:lang w:val="en-US"/>
        </w:rPr>
        <w:t xml:space="preserve">Caroline Petus and </w:t>
      </w:r>
      <w:r w:rsidR="000A7651" w:rsidRPr="007360ED">
        <w:rPr>
          <w:rFonts w:cs="Arial"/>
          <w:szCs w:val="22"/>
          <w:lang w:val="en-US"/>
        </w:rPr>
        <w:t>Dieter Tracey</w:t>
      </w:r>
      <w:r w:rsidR="00687AB1" w:rsidRPr="007360ED">
        <w:rPr>
          <w:rFonts w:cs="Arial"/>
          <w:szCs w:val="22"/>
          <w:lang w:val="en-US"/>
        </w:rPr>
        <w:t>, TropWATER James Cook University</w:t>
      </w:r>
    </w:p>
    <w:p w14:paraId="24577756" w14:textId="2108A052" w:rsidR="00025360" w:rsidRDefault="00025360" w:rsidP="00BB239A">
      <w:pPr>
        <w:spacing w:before="0" w:after="0"/>
        <w:jc w:val="center"/>
        <w:rPr>
          <w:rFonts w:eastAsiaTheme="minorHAnsi" w:cs="Arial"/>
        </w:rPr>
      </w:pPr>
    </w:p>
    <w:p w14:paraId="20F92317" w14:textId="66E48790" w:rsidR="00225678" w:rsidRDefault="00225678" w:rsidP="00B828FF">
      <w:pPr>
        <w:pStyle w:val="SummaryHeading2"/>
      </w:pPr>
      <w:r>
        <w:t>B-1</w:t>
      </w:r>
      <w:r>
        <w:tab/>
      </w:r>
      <w:r w:rsidRPr="00B37E51">
        <w:t>Introduction</w:t>
      </w:r>
    </w:p>
    <w:p w14:paraId="401AEDC9" w14:textId="24279C4F" w:rsidR="00A16782" w:rsidRPr="00A16782" w:rsidRDefault="00A16782" w:rsidP="00A16782">
      <w:pPr>
        <w:rPr>
          <w:rFonts w:cs="Arial"/>
        </w:rPr>
      </w:pPr>
      <w:r w:rsidRPr="00A16782">
        <w:rPr>
          <w:rFonts w:cs="Arial"/>
        </w:rPr>
        <w:t xml:space="preserve">An operational method has been developed </w:t>
      </w:r>
      <w:r w:rsidR="006E159C">
        <w:rPr>
          <w:rFonts w:cs="Arial"/>
        </w:rPr>
        <w:t>that</w:t>
      </w:r>
      <w:r w:rsidR="006E159C" w:rsidRPr="00A16782">
        <w:rPr>
          <w:rFonts w:cs="Arial"/>
        </w:rPr>
        <w:t xml:space="preserve"> </w:t>
      </w:r>
      <w:r w:rsidRPr="00A16782">
        <w:rPr>
          <w:rFonts w:cs="Arial"/>
        </w:rPr>
        <w:t xml:space="preserve">integrates satellite water colour data with field water quality and ecosystem monitoring data to assess trends in water composition and ecosystem health in the </w:t>
      </w:r>
      <w:r w:rsidR="00C649F5">
        <w:rPr>
          <w:rFonts w:cs="Arial"/>
        </w:rPr>
        <w:t>Reef</w:t>
      </w:r>
      <w:r w:rsidRPr="00A16782">
        <w:rPr>
          <w:rFonts w:cs="Arial"/>
        </w:rPr>
        <w:t xml:space="preserve">. This method involves the classification of Moderate-Resolution Imaging Spectroradiometer (MODIS) coastal pixels into six distinct water bodies using a </w:t>
      </w:r>
      <w:r w:rsidR="006E159C">
        <w:rPr>
          <w:rFonts w:cs="Arial"/>
        </w:rPr>
        <w:t>‘</w:t>
      </w:r>
      <w:r w:rsidRPr="00A16782">
        <w:rPr>
          <w:rFonts w:cs="Arial"/>
        </w:rPr>
        <w:t>wet season</w:t>
      </w:r>
      <w:r w:rsidR="006E159C">
        <w:rPr>
          <w:rFonts w:cs="Arial"/>
        </w:rPr>
        <w:t>’</w:t>
      </w:r>
      <w:r w:rsidRPr="00A16782">
        <w:rPr>
          <w:rFonts w:cs="Arial"/>
        </w:rPr>
        <w:t xml:space="preserve"> (WS) colour scale developed specifically for the </w:t>
      </w:r>
      <w:r w:rsidR="00C649F5">
        <w:rPr>
          <w:rFonts w:cs="Arial"/>
        </w:rPr>
        <w:t>Reef</w:t>
      </w:r>
      <w:r w:rsidR="00C649F5" w:rsidRPr="00A16782">
        <w:rPr>
          <w:rFonts w:cs="Arial"/>
        </w:rPr>
        <w:t xml:space="preserve"> </w:t>
      </w:r>
      <w:r w:rsidRPr="00A16782">
        <w:rPr>
          <w:rFonts w:cs="Arial"/>
        </w:rPr>
        <w:t xml:space="preserve">(this report: </w:t>
      </w:r>
      <w:r w:rsidR="006E159C">
        <w:rPr>
          <w:rFonts w:cs="Arial"/>
        </w:rPr>
        <w:t>S</w:t>
      </w:r>
      <w:r w:rsidR="006E159C" w:rsidRPr="00A16782">
        <w:rPr>
          <w:rFonts w:cs="Arial"/>
        </w:rPr>
        <w:t xml:space="preserve">ection </w:t>
      </w:r>
      <w:r w:rsidRPr="00A16782">
        <w:rPr>
          <w:rFonts w:cs="Arial"/>
        </w:rPr>
        <w:t xml:space="preserve">2.7 and </w:t>
      </w:r>
      <w:r w:rsidR="006E159C">
        <w:rPr>
          <w:rFonts w:cs="Arial"/>
        </w:rPr>
        <w:t>S</w:t>
      </w:r>
      <w:r w:rsidR="006E159C" w:rsidRPr="00A16782">
        <w:rPr>
          <w:rFonts w:cs="Arial"/>
        </w:rPr>
        <w:t xml:space="preserve">upplementary </w:t>
      </w:r>
      <w:r w:rsidRPr="00A16782">
        <w:rPr>
          <w:rFonts w:cs="Arial"/>
        </w:rPr>
        <w:t xml:space="preserve">material D-7). Several monitoring products are derived from this method and are operationally implemented into the MMP. </w:t>
      </w:r>
    </w:p>
    <w:p w14:paraId="0346A7F9" w14:textId="0753AE1B" w:rsidR="00C649F5" w:rsidRDefault="00A16782" w:rsidP="00A16782">
      <w:pPr>
        <w:rPr>
          <w:rFonts w:cs="Arial"/>
        </w:rPr>
      </w:pPr>
      <w:r w:rsidRPr="00A16782">
        <w:rPr>
          <w:rFonts w:cs="Arial"/>
        </w:rPr>
        <w:t xml:space="preserve">The quality of MODIS-Terra and MODIS-Aqua satellite imagery is declining due to their increasing age (launched in 1999 and 2002, respectively) and there is a substantial risk that MODIS satellites will be decommissioned in the near future. Hence, there is a need to test and transition the methods and products developed for the </w:t>
      </w:r>
      <w:r w:rsidR="00C649F5">
        <w:rPr>
          <w:rFonts w:cs="Arial"/>
        </w:rPr>
        <w:t>Reef</w:t>
      </w:r>
      <w:r w:rsidR="00C649F5" w:rsidRPr="00A16782">
        <w:rPr>
          <w:rFonts w:cs="Arial"/>
        </w:rPr>
        <w:t xml:space="preserve"> </w:t>
      </w:r>
      <w:r w:rsidRPr="00A16782">
        <w:rPr>
          <w:rFonts w:cs="Arial"/>
        </w:rPr>
        <w:t xml:space="preserve">to recent satellite platforms, such as the Sentinel-3 satellite launched in February 2016 by the European Space Agency (ESA). </w:t>
      </w:r>
    </w:p>
    <w:p w14:paraId="64211202" w14:textId="4F150EE2" w:rsidR="00A16782" w:rsidRPr="00A16782" w:rsidRDefault="00C649F5" w:rsidP="00A16782">
      <w:pPr>
        <w:rPr>
          <w:rFonts w:cs="Arial"/>
        </w:rPr>
      </w:pPr>
      <w:r>
        <w:rPr>
          <w:rFonts w:cs="Arial"/>
        </w:rPr>
        <w:t>T</w:t>
      </w:r>
      <w:r w:rsidR="00A16782" w:rsidRPr="00A16782">
        <w:rPr>
          <w:rFonts w:cs="Arial"/>
        </w:rPr>
        <w:t xml:space="preserve">he use of the </w:t>
      </w:r>
      <w:r w:rsidRPr="00A16782">
        <w:rPr>
          <w:rFonts w:cs="Arial"/>
        </w:rPr>
        <w:t>Forel-Ule (</w:t>
      </w:r>
      <w:r w:rsidR="00A16782" w:rsidRPr="00A16782">
        <w:rPr>
          <w:rFonts w:cs="Arial"/>
        </w:rPr>
        <w:t>FU</w:t>
      </w:r>
      <w:r>
        <w:rPr>
          <w:rFonts w:cs="Arial"/>
        </w:rPr>
        <w:t>)</w:t>
      </w:r>
      <w:r w:rsidR="00A16782" w:rsidRPr="00A16782">
        <w:rPr>
          <w:rFonts w:cs="Arial"/>
        </w:rPr>
        <w:t xml:space="preserve"> toolbox developed through the Citclops project is particularly attractive (http://www.citclops.eu/, Novoa et al.</w:t>
      </w:r>
      <w:r w:rsidR="004C6479">
        <w:rPr>
          <w:rFonts w:cs="Arial"/>
        </w:rPr>
        <w:t>,</w:t>
      </w:r>
      <w:r w:rsidR="00A16782" w:rsidRPr="00A16782">
        <w:rPr>
          <w:rFonts w:cs="Arial"/>
        </w:rPr>
        <w:t xml:space="preserve"> 2013</w:t>
      </w:r>
      <w:r w:rsidR="00FD2772">
        <w:rPr>
          <w:rFonts w:cs="Arial"/>
        </w:rPr>
        <w:t>;</w:t>
      </w:r>
      <w:r w:rsidR="00FD2772" w:rsidRPr="00A16782">
        <w:rPr>
          <w:rFonts w:cs="Arial"/>
        </w:rPr>
        <w:t xml:space="preserve"> </w:t>
      </w:r>
      <w:r w:rsidR="00A16782" w:rsidRPr="00A16782">
        <w:rPr>
          <w:rFonts w:cs="Arial"/>
        </w:rPr>
        <w:t>Van der Woerd and Wernand, 2015, 2018</w:t>
      </w:r>
      <w:r w:rsidR="00FD2772">
        <w:rPr>
          <w:rFonts w:cs="Arial"/>
        </w:rPr>
        <w:t>;</w:t>
      </w:r>
      <w:r w:rsidR="00A16782" w:rsidRPr="00A16782">
        <w:rPr>
          <w:rFonts w:cs="Arial"/>
        </w:rPr>
        <w:t xml:space="preserve"> Wernand et al., 2013). It includes an automated satellite toolbox to process satellite images (hereafter, FU satellite toolbox) as well as a smartphone application: Eye on Water application (hereafter, EOW App</w:t>
      </w:r>
      <w:r w:rsidR="004C6479">
        <w:rPr>
          <w:rFonts w:cs="Arial"/>
        </w:rPr>
        <w:t>.</w:t>
      </w:r>
      <w:r w:rsidR="00A16782" w:rsidRPr="00A16782">
        <w:rPr>
          <w:rFonts w:cs="Arial"/>
        </w:rPr>
        <w:t xml:space="preserve">). The FU satellite toolbox and EOW App. allow classifying coastal waters into 21 FU colour categories based on satellite imagery, including Sentinel-3 data, and field observations, respectively. </w:t>
      </w:r>
    </w:p>
    <w:p w14:paraId="6295A2DA" w14:textId="6202448A" w:rsidR="00BE277B" w:rsidRDefault="00A16782" w:rsidP="00A16782">
      <w:pPr>
        <w:rPr>
          <w:rFonts w:cs="Arial"/>
        </w:rPr>
      </w:pPr>
      <w:r w:rsidRPr="00A16782">
        <w:rPr>
          <w:rFonts w:cs="Arial"/>
        </w:rPr>
        <w:t xml:space="preserve">This study </w:t>
      </w:r>
      <w:r w:rsidR="00FD2772" w:rsidRPr="00A16782">
        <w:rPr>
          <w:rFonts w:cs="Arial"/>
        </w:rPr>
        <w:t>assesse</w:t>
      </w:r>
      <w:r w:rsidR="00FD2772">
        <w:rPr>
          <w:rFonts w:cs="Arial"/>
        </w:rPr>
        <w:t>d</w:t>
      </w:r>
      <w:r w:rsidR="00FD2772" w:rsidRPr="00A16782">
        <w:rPr>
          <w:rFonts w:cs="Arial"/>
        </w:rPr>
        <w:t xml:space="preserve"> </w:t>
      </w:r>
      <w:r w:rsidRPr="00A16782">
        <w:rPr>
          <w:rFonts w:cs="Arial"/>
        </w:rPr>
        <w:t xml:space="preserve">the feasibility of using freely distributed Sentinel-3 Ocean Land Colour Instrument (OLCI) imagery and the FU satellite toolbox for the monitoring of flood waters in the </w:t>
      </w:r>
      <w:r w:rsidR="00C649F5">
        <w:rPr>
          <w:rFonts w:cs="Arial"/>
        </w:rPr>
        <w:t>Reef</w:t>
      </w:r>
      <w:r w:rsidR="00C649F5" w:rsidRPr="00A16782">
        <w:rPr>
          <w:rFonts w:cs="Arial"/>
        </w:rPr>
        <w:t xml:space="preserve"> </w:t>
      </w:r>
      <w:r w:rsidRPr="00A16782">
        <w:rPr>
          <w:rFonts w:cs="Arial"/>
        </w:rPr>
        <w:t xml:space="preserve">(defined as flood river plumes and associated resuspension events). It tested the feasibility to transition the methods from historical MODIS to the new Sentinel-3 satellites and from the WS colour scale to the historical </w:t>
      </w:r>
      <w:r w:rsidR="00A60919">
        <w:rPr>
          <w:rFonts w:cs="Arial"/>
        </w:rPr>
        <w:t>Forel-Ule (</w:t>
      </w:r>
      <w:r w:rsidRPr="00A16782">
        <w:rPr>
          <w:rFonts w:cs="Arial"/>
        </w:rPr>
        <w:t>FU</w:t>
      </w:r>
      <w:r w:rsidR="00A60919">
        <w:rPr>
          <w:rFonts w:cs="Arial"/>
        </w:rPr>
        <w:t>)</w:t>
      </w:r>
      <w:r w:rsidRPr="00A16782">
        <w:rPr>
          <w:rFonts w:cs="Arial"/>
        </w:rPr>
        <w:t xml:space="preserve"> colour scale, so there are no gaps in ongoing MMP studies in the future. </w:t>
      </w:r>
    </w:p>
    <w:p w14:paraId="53CCF348" w14:textId="068D954E" w:rsidR="00225678" w:rsidRPr="000E27B4" w:rsidRDefault="00A16782" w:rsidP="00A16782">
      <w:pPr>
        <w:rPr>
          <w:rFonts w:cs="Arial"/>
        </w:rPr>
      </w:pPr>
      <w:r w:rsidRPr="00A16782">
        <w:rPr>
          <w:rFonts w:cs="Arial"/>
        </w:rPr>
        <w:t xml:space="preserve">This case study has also been submitted as a research paper in Journal of </w:t>
      </w:r>
      <w:r w:rsidR="00C649F5">
        <w:rPr>
          <w:rFonts w:cs="Arial"/>
        </w:rPr>
        <w:t>E</w:t>
      </w:r>
      <w:r w:rsidR="00C649F5" w:rsidRPr="00A16782">
        <w:rPr>
          <w:rFonts w:cs="Arial"/>
        </w:rPr>
        <w:t xml:space="preserve">nvironmental </w:t>
      </w:r>
      <w:r w:rsidR="00C649F5">
        <w:rPr>
          <w:rFonts w:cs="Arial"/>
        </w:rPr>
        <w:t>M</w:t>
      </w:r>
      <w:r w:rsidR="00C649F5" w:rsidRPr="00A16782">
        <w:rPr>
          <w:rFonts w:cs="Arial"/>
        </w:rPr>
        <w:t xml:space="preserve">anagement </w:t>
      </w:r>
      <w:r w:rsidRPr="00A16782">
        <w:rPr>
          <w:rFonts w:cs="Arial"/>
        </w:rPr>
        <w:t>(Petus et al., in review).</w:t>
      </w:r>
    </w:p>
    <w:p w14:paraId="2D800E2A" w14:textId="77777777" w:rsidR="00225678" w:rsidRDefault="00225678" w:rsidP="00B828FF">
      <w:pPr>
        <w:pStyle w:val="SummaryHeading2"/>
      </w:pPr>
      <w:r>
        <w:t>B-2</w:t>
      </w:r>
      <w:r>
        <w:tab/>
        <w:t xml:space="preserve"> </w:t>
      </w:r>
      <w:r w:rsidRPr="006E24CC">
        <w:t>Methods</w:t>
      </w:r>
    </w:p>
    <w:p w14:paraId="3850931E" w14:textId="77777777" w:rsidR="00A16782" w:rsidRPr="00FA4F91" w:rsidRDefault="00A16782" w:rsidP="00FA4F91">
      <w:pPr>
        <w:rPr>
          <w:i/>
        </w:rPr>
      </w:pPr>
      <w:r w:rsidRPr="00FA4F91">
        <w:rPr>
          <w:i/>
        </w:rPr>
        <w:t>The WS satellite toolbox</w:t>
      </w:r>
    </w:p>
    <w:p w14:paraId="0628AF55" w14:textId="62947D75" w:rsidR="00A16782" w:rsidRDefault="00A16782" w:rsidP="00A16782">
      <w:pPr>
        <w:rPr>
          <w:rFonts w:cs="Arial"/>
        </w:rPr>
      </w:pPr>
      <w:r w:rsidRPr="007F153E">
        <w:rPr>
          <w:rFonts w:cs="Arial"/>
        </w:rPr>
        <w:t>MODIS Level-0 imagery of the 2017</w:t>
      </w:r>
      <w:r w:rsidR="00455E3A">
        <w:rPr>
          <w:rFonts w:cs="Arial"/>
        </w:rPr>
        <w:t>–</w:t>
      </w:r>
      <w:r w:rsidRPr="007F153E">
        <w:rPr>
          <w:rFonts w:cs="Arial"/>
        </w:rPr>
        <w:t xml:space="preserve">18 wet season (December 2017 to April 2018) was downloaded on the Ocean Colour Web (https://oceancolour.gsfc.nasa.gov/) and processed to true colour imagery </w:t>
      </w:r>
      <w:r>
        <w:rPr>
          <w:rFonts w:cs="Arial"/>
        </w:rPr>
        <w:t xml:space="preserve">by BOM </w:t>
      </w:r>
      <w:r w:rsidRPr="007F153E">
        <w:rPr>
          <w:rFonts w:cs="Arial"/>
        </w:rPr>
        <w:t>using Seadas 7.4 (</w:t>
      </w:r>
      <w:r>
        <w:rPr>
          <w:rFonts w:cs="Arial"/>
        </w:rPr>
        <w:t>this report,</w:t>
      </w:r>
      <w:r w:rsidRPr="007F153E">
        <w:rPr>
          <w:rFonts w:cs="Arial"/>
        </w:rPr>
        <w:t xml:space="preserve"> </w:t>
      </w:r>
      <w:r w:rsidR="00FD2772">
        <w:rPr>
          <w:rFonts w:cs="Arial"/>
        </w:rPr>
        <w:t xml:space="preserve">Great Barrier Reef Marine Park Authority, </w:t>
      </w:r>
      <w:r w:rsidRPr="007F153E">
        <w:rPr>
          <w:rFonts w:cs="Arial"/>
        </w:rPr>
        <w:t xml:space="preserve">2018, Waterhouse et al., 2018). It was then processed with the WS satellite toolbox to produce MA-WS maps of the study area following the processes outlined in </w:t>
      </w:r>
      <w:r>
        <w:rPr>
          <w:rFonts w:cs="Arial"/>
        </w:rPr>
        <w:t>this report (</w:t>
      </w:r>
      <w:r w:rsidR="00FD2772">
        <w:rPr>
          <w:rFonts w:cs="Arial"/>
        </w:rPr>
        <w:t>S</w:t>
      </w:r>
      <w:r w:rsidRPr="005245DD">
        <w:rPr>
          <w:rFonts w:cs="Arial"/>
        </w:rPr>
        <w:t xml:space="preserve">ections </w:t>
      </w:r>
      <w:r>
        <w:rPr>
          <w:rFonts w:cs="Arial"/>
        </w:rPr>
        <w:t xml:space="preserve">2.7 and </w:t>
      </w:r>
      <w:r w:rsidR="00FD2772">
        <w:rPr>
          <w:rFonts w:cs="Arial"/>
        </w:rPr>
        <w:t xml:space="preserve">Supplementary </w:t>
      </w:r>
      <w:r>
        <w:rPr>
          <w:rFonts w:cs="Arial"/>
        </w:rPr>
        <w:t xml:space="preserve">material </w:t>
      </w:r>
      <w:r w:rsidRPr="005245DD">
        <w:rPr>
          <w:rFonts w:cs="Arial"/>
        </w:rPr>
        <w:t>D-7)</w:t>
      </w:r>
      <w:r w:rsidRPr="007F153E">
        <w:rPr>
          <w:rFonts w:cs="Arial"/>
        </w:rPr>
        <w:t xml:space="preserve">. </w:t>
      </w:r>
      <w:r w:rsidR="00FD2772">
        <w:rPr>
          <w:rFonts w:cs="Arial"/>
        </w:rPr>
        <w:t>To</w:t>
      </w:r>
      <w:r w:rsidRPr="007F153E">
        <w:rPr>
          <w:rFonts w:cs="Arial"/>
        </w:rPr>
        <w:t xml:space="preserve"> complement cloudy MODIS-Aqua information, the MODIS-Terra true colour image of 29 March 2018 was downloaded from the NASA’s EOSDIS worldview website and processed into MT-WS maps. </w:t>
      </w:r>
    </w:p>
    <w:p w14:paraId="61DB03A7" w14:textId="300559DF" w:rsidR="00A16782" w:rsidRDefault="00A16782" w:rsidP="00A16782">
      <w:pPr>
        <w:rPr>
          <w:rFonts w:cs="Arial"/>
        </w:rPr>
      </w:pPr>
      <w:r w:rsidRPr="007F153E">
        <w:rPr>
          <w:rFonts w:cs="Arial"/>
        </w:rPr>
        <w:t>Sentinel-3A imagery of the study area was downloaded on the EUMETSAT Copernicus Online Data Access website (</w:t>
      </w:r>
      <w:hyperlink r:id="rId204" w:anchor="/home" w:history="1">
        <w:r w:rsidRPr="008323F0">
          <w:rPr>
            <w:rStyle w:val="Hyperlink"/>
            <w:rFonts w:cs="Arial"/>
          </w:rPr>
          <w:t>https://coda.eumetsat.int/#/home</w:t>
        </w:r>
      </w:hyperlink>
      <w:r w:rsidRPr="007F153E">
        <w:rPr>
          <w:rFonts w:cs="Arial"/>
        </w:rPr>
        <w:t>)</w:t>
      </w:r>
      <w:r>
        <w:rPr>
          <w:rFonts w:cs="Arial"/>
        </w:rPr>
        <w:t>. They were</w:t>
      </w:r>
      <w:r w:rsidRPr="007F153E">
        <w:rPr>
          <w:rFonts w:cs="Arial"/>
        </w:rPr>
        <w:t xml:space="preserve"> processed with the FU satellite toolbox implemented in SNAP in order to produce S3-FU maps of the study area following processes outlined in </w:t>
      </w:r>
      <w:r w:rsidR="00FD2772">
        <w:rPr>
          <w:rFonts w:cs="Arial"/>
        </w:rPr>
        <w:t>S</w:t>
      </w:r>
      <w:r w:rsidR="00FD2772" w:rsidRPr="007F153E">
        <w:rPr>
          <w:rFonts w:cs="Arial"/>
        </w:rPr>
        <w:t xml:space="preserve">ection </w:t>
      </w:r>
      <w:r>
        <w:rPr>
          <w:rFonts w:cs="Arial"/>
        </w:rPr>
        <w:t>1.3</w:t>
      </w:r>
      <w:r w:rsidRPr="007F153E">
        <w:rPr>
          <w:rFonts w:cs="Arial"/>
        </w:rPr>
        <w:t>. MA-WS and S3-FU maps showing marine conditions in the</w:t>
      </w:r>
      <w:r>
        <w:rPr>
          <w:rFonts w:cs="Arial"/>
        </w:rPr>
        <w:t xml:space="preserve"> Burdekin and Wet </w:t>
      </w:r>
      <w:r w:rsidRPr="007F153E">
        <w:rPr>
          <w:rFonts w:cs="Arial"/>
        </w:rPr>
        <w:t>Tropics</w:t>
      </w:r>
      <w:r>
        <w:rPr>
          <w:rFonts w:cs="Arial"/>
        </w:rPr>
        <w:t xml:space="preserve"> NRM regions (</w:t>
      </w:r>
      <w:r w:rsidR="003501F6">
        <w:rPr>
          <w:rFonts w:cs="Arial"/>
        </w:rPr>
        <w:t>Figure B-1</w:t>
      </w:r>
      <w:r>
        <w:rPr>
          <w:rFonts w:cs="Arial"/>
        </w:rPr>
        <w:t xml:space="preserve">) </w:t>
      </w:r>
      <w:r w:rsidRPr="007F153E">
        <w:rPr>
          <w:rFonts w:cs="Arial"/>
        </w:rPr>
        <w:t>during the 2017</w:t>
      </w:r>
      <w:r w:rsidR="00455E3A">
        <w:rPr>
          <w:rFonts w:cs="Arial"/>
        </w:rPr>
        <w:t>–</w:t>
      </w:r>
      <w:r w:rsidRPr="007F153E">
        <w:rPr>
          <w:rFonts w:cs="Arial"/>
        </w:rPr>
        <w:t>18 wet season were imported in ArcgMAP10.4.1 for post-processing (</w:t>
      </w:r>
      <w:r w:rsidRPr="00C00F0C">
        <w:rPr>
          <w:rFonts w:cs="Arial"/>
        </w:rPr>
        <w:t xml:space="preserve">section </w:t>
      </w:r>
      <w:r w:rsidR="00C00F0C">
        <w:rPr>
          <w:rFonts w:cs="Arial"/>
        </w:rPr>
        <w:t>below</w:t>
      </w:r>
      <w:r w:rsidRPr="007F153E">
        <w:rPr>
          <w:rFonts w:cs="Arial"/>
        </w:rPr>
        <w:t>).</w:t>
      </w:r>
    </w:p>
    <w:p w14:paraId="2A280B37" w14:textId="77777777" w:rsidR="00A16782" w:rsidRDefault="00A16782" w:rsidP="00A16782">
      <w:pPr>
        <w:rPr>
          <w:rFonts w:cs="Arial"/>
        </w:rPr>
      </w:pPr>
    </w:p>
    <w:p w14:paraId="5D4305E2" w14:textId="77777777" w:rsidR="00A16782" w:rsidRPr="006D4829" w:rsidRDefault="00A16782" w:rsidP="00A16782">
      <w:pPr>
        <w:pStyle w:val="ListParagraph"/>
        <w:autoSpaceDE w:val="0"/>
        <w:autoSpaceDN w:val="0"/>
        <w:adjustRightInd w:val="0"/>
        <w:spacing w:after="0"/>
        <w:ind w:left="0"/>
        <w:jc w:val="center"/>
        <w:rPr>
          <w:rFonts w:ascii="Times New Roman" w:hAnsi="Times New Roman"/>
          <w:color w:val="000000" w:themeColor="text1"/>
          <w:sz w:val="24"/>
        </w:rPr>
      </w:pPr>
      <w:bookmarkStart w:id="2068" w:name="_Ref527976543"/>
      <w:r>
        <w:rPr>
          <w:rFonts w:ascii="Times New Roman" w:hAnsi="Times New Roman"/>
          <w:noProof/>
          <w:color w:val="000000" w:themeColor="text1"/>
          <w:sz w:val="24"/>
          <w:lang w:val="en-AU" w:eastAsia="en-AU"/>
        </w:rPr>
        <w:drawing>
          <wp:inline distT="0" distB="0" distL="0" distR="0" wp14:anchorId="5B8D2C9F" wp14:editId="09FA1AC2">
            <wp:extent cx="4500000" cy="5780838"/>
            <wp:effectExtent l="0" t="0" r="0" b="0"/>
            <wp:docPr id="32" name="Picture 32" descr="Study area in the Marine Park: Tully, Herbert (Wet Tropics region) and Burdekin Rivers (Burdekin region) and field water quality measurements collected during the 2017–18 wet season." title="Study area in the Marine Park: Tully, Herbert (Wet Tropics region) and Burdekin Rivers (Burdekin region) and field water quality measurements collected during the 2017–18 wet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png.jpg"/>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4500000" cy="5780838"/>
                    </a:xfrm>
                    <a:prstGeom prst="rect">
                      <a:avLst/>
                    </a:prstGeom>
                  </pic:spPr>
                </pic:pic>
              </a:graphicData>
            </a:graphic>
          </wp:inline>
        </w:drawing>
      </w:r>
    </w:p>
    <w:p w14:paraId="6F45A530" w14:textId="0C89DF9E" w:rsidR="00A16782" w:rsidRDefault="003211D3" w:rsidP="00C83B6E">
      <w:pPr>
        <w:pStyle w:val="Caption"/>
        <w:rPr>
          <w:shd w:val="clear" w:color="auto" w:fill="FFFFFF"/>
        </w:rPr>
      </w:pPr>
      <w:bookmarkStart w:id="2069" w:name="_Toc5614666"/>
      <w:r>
        <w:t>Figure B-</w:t>
      </w:r>
      <w:r>
        <w:fldChar w:fldCharType="begin"/>
      </w:r>
      <w:r>
        <w:instrText xml:space="preserve"> SEQ Figure_B- \* ARABIC </w:instrText>
      </w:r>
      <w:r>
        <w:fldChar w:fldCharType="separate"/>
      </w:r>
      <w:r w:rsidR="00335316">
        <w:rPr>
          <w:noProof/>
        </w:rPr>
        <w:t>1</w:t>
      </w:r>
      <w:r>
        <w:fldChar w:fldCharType="end"/>
      </w:r>
      <w:r>
        <w:t xml:space="preserve">: </w:t>
      </w:r>
      <w:r w:rsidR="00A16782" w:rsidRPr="006D4829">
        <w:rPr>
          <w:shd w:val="clear" w:color="auto" w:fill="FFFFFF"/>
        </w:rPr>
        <w:t xml:space="preserve">Study area in the </w:t>
      </w:r>
      <w:r w:rsidR="008A09E3">
        <w:rPr>
          <w:shd w:val="clear" w:color="auto" w:fill="FFFFFF"/>
        </w:rPr>
        <w:t>Marine Park</w:t>
      </w:r>
      <w:r w:rsidR="00A16782" w:rsidRPr="006D4829">
        <w:rPr>
          <w:shd w:val="clear" w:color="auto" w:fill="FFFFFF"/>
        </w:rPr>
        <w:t xml:space="preserve">: Tully, Herbert (Wet Tropics region) and Burdekin </w:t>
      </w:r>
      <w:r w:rsidR="00FD2772">
        <w:rPr>
          <w:shd w:val="clear" w:color="auto" w:fill="FFFFFF"/>
        </w:rPr>
        <w:t>Ri</w:t>
      </w:r>
      <w:r w:rsidR="00A16782" w:rsidRPr="006D4829">
        <w:rPr>
          <w:shd w:val="clear" w:color="auto" w:fill="FFFFFF"/>
        </w:rPr>
        <w:t>vers (Burdekin region) and field water quality measurements collected during the 2017</w:t>
      </w:r>
      <w:r w:rsidR="004C6479">
        <w:rPr>
          <w:shd w:val="clear" w:color="auto" w:fill="FFFFFF"/>
        </w:rPr>
        <w:t>–</w:t>
      </w:r>
      <w:r w:rsidR="00A16782" w:rsidRPr="006D4829">
        <w:rPr>
          <w:shd w:val="clear" w:color="auto" w:fill="FFFFFF"/>
        </w:rPr>
        <w:t>18 wet season.</w:t>
      </w:r>
      <w:bookmarkEnd w:id="2069"/>
    </w:p>
    <w:bookmarkEnd w:id="2068"/>
    <w:p w14:paraId="3BD9F879" w14:textId="77777777" w:rsidR="005F7B3B" w:rsidRDefault="005F7B3B" w:rsidP="00A16782">
      <w:pPr>
        <w:rPr>
          <w:rFonts w:cs="Arial"/>
        </w:rPr>
      </w:pPr>
    </w:p>
    <w:p w14:paraId="707850E2" w14:textId="0D8CFEC8" w:rsidR="00A16782" w:rsidRDefault="00A16782" w:rsidP="00A16782">
      <w:r w:rsidRPr="00627433">
        <w:rPr>
          <w:rFonts w:cs="Arial"/>
        </w:rPr>
        <w:t xml:space="preserve">The WS satellite toolbox is a semi-automated toolbox using a set of scripts (R and Python) that have been developed specifically for the </w:t>
      </w:r>
      <w:r w:rsidR="00C649F5">
        <w:rPr>
          <w:rFonts w:cs="Arial"/>
        </w:rPr>
        <w:t>Reef</w:t>
      </w:r>
      <w:r w:rsidRPr="00627433">
        <w:rPr>
          <w:rFonts w:cs="Arial"/>
        </w:rPr>
        <w:t xml:space="preserve">. The toolbox includes two main components: a spectral enhancement function to transform Red-Green-Blue (RGB) images into Intensity-Hue-Saturation (HIS) and a supervised classification method to cluster the enhanced pixels into </w:t>
      </w:r>
      <w:r w:rsidR="00FD2772">
        <w:rPr>
          <w:rFonts w:cs="Arial"/>
        </w:rPr>
        <w:t>‘</w:t>
      </w:r>
      <w:r w:rsidRPr="00627433">
        <w:rPr>
          <w:rFonts w:cs="Arial"/>
        </w:rPr>
        <w:t>cloud</w:t>
      </w:r>
      <w:r w:rsidR="00FD2772">
        <w:rPr>
          <w:rFonts w:cs="Arial"/>
        </w:rPr>
        <w:t>’</w:t>
      </w:r>
      <w:r w:rsidRPr="00627433">
        <w:rPr>
          <w:rFonts w:cs="Arial"/>
        </w:rPr>
        <w:t xml:space="preserve">, </w:t>
      </w:r>
      <w:r w:rsidR="00FD2772">
        <w:rPr>
          <w:rFonts w:cs="Arial"/>
        </w:rPr>
        <w:t>‘</w:t>
      </w:r>
      <w:r w:rsidRPr="00627433">
        <w:rPr>
          <w:rFonts w:cs="Arial"/>
        </w:rPr>
        <w:t>ambient water</w:t>
      </w:r>
      <w:r w:rsidR="00FD2772">
        <w:rPr>
          <w:rFonts w:cs="Arial"/>
        </w:rPr>
        <w:t>’</w:t>
      </w:r>
      <w:r w:rsidRPr="00627433">
        <w:rPr>
          <w:rFonts w:cs="Arial"/>
        </w:rPr>
        <w:t xml:space="preserve"> and six WS colour classes. The supervised classification uses typical apparent surface colour signatures (RGB and HIS values) of flood waters in the </w:t>
      </w:r>
      <w:r w:rsidR="00C649F5">
        <w:rPr>
          <w:rFonts w:cs="Arial"/>
        </w:rPr>
        <w:t xml:space="preserve">Reef </w:t>
      </w:r>
      <w:r>
        <w:rPr>
          <w:rFonts w:cs="Arial"/>
        </w:rPr>
        <w:t>(Alvarez-Romero et al., 2013</w:t>
      </w:r>
      <w:r w:rsidRPr="00627433">
        <w:rPr>
          <w:rFonts w:cs="Arial"/>
        </w:rPr>
        <w:t xml:space="preserve">). Discrimination of colour classes has been based on the </w:t>
      </w:r>
      <w:r w:rsidR="00C649F5">
        <w:rPr>
          <w:rFonts w:cs="Arial"/>
        </w:rPr>
        <w:t>Reef</w:t>
      </w:r>
      <w:r w:rsidR="00C649F5" w:rsidRPr="00627433">
        <w:rPr>
          <w:rFonts w:cs="Arial"/>
        </w:rPr>
        <w:t xml:space="preserve"> </w:t>
      </w:r>
      <w:r w:rsidRPr="00627433">
        <w:rPr>
          <w:rFonts w:cs="Arial"/>
        </w:rPr>
        <w:t>river flood plume typology as defined in Johnson et al. (2011) and in the MMP (Devlin et al</w:t>
      </w:r>
      <w:r>
        <w:rPr>
          <w:rFonts w:cs="Arial"/>
        </w:rPr>
        <w:t>., 2012a and b, 2015</w:t>
      </w:r>
      <w:r w:rsidRPr="00627433">
        <w:rPr>
          <w:rFonts w:cs="Arial"/>
        </w:rPr>
        <w:t>; Waterhouse et al., 2017, 2018). It has been calibrated</w:t>
      </w:r>
      <w:r>
        <w:rPr>
          <w:rFonts w:cs="Arial"/>
        </w:rPr>
        <w:t xml:space="preserve"> </w:t>
      </w:r>
      <w:r w:rsidRPr="00627433">
        <w:rPr>
          <w:rFonts w:cs="Arial"/>
        </w:rPr>
        <w:t xml:space="preserve">and validated with both satellite and historical </w:t>
      </w:r>
      <w:r w:rsidRPr="00C74443">
        <w:rPr>
          <w:rFonts w:cs="Arial"/>
          <w:i/>
        </w:rPr>
        <w:t>in-situ</w:t>
      </w:r>
      <w:r w:rsidRPr="00627433">
        <w:rPr>
          <w:rFonts w:cs="Arial"/>
        </w:rPr>
        <w:t xml:space="preserve"> water quality data, respectively (Alvarez-Romero et al., 2013; Devlin et al., 2015, Petus et al., 2016). Technical details about the WS colour scale classification can be found in </w:t>
      </w:r>
      <w:r>
        <w:rPr>
          <w:rFonts w:cs="Arial"/>
        </w:rPr>
        <w:t>this report</w:t>
      </w:r>
      <w:r w:rsidRPr="00627433">
        <w:rPr>
          <w:rFonts w:cs="Arial"/>
        </w:rPr>
        <w:t xml:space="preserve"> </w:t>
      </w:r>
      <w:r>
        <w:rPr>
          <w:rFonts w:cs="Arial"/>
        </w:rPr>
        <w:t>(</w:t>
      </w:r>
      <w:r w:rsidR="00FD2772">
        <w:rPr>
          <w:rFonts w:cs="Arial"/>
        </w:rPr>
        <w:t>S</w:t>
      </w:r>
      <w:r w:rsidR="00FD2772" w:rsidRPr="005245DD">
        <w:rPr>
          <w:rFonts w:cs="Arial"/>
        </w:rPr>
        <w:t xml:space="preserve">ection </w:t>
      </w:r>
      <w:r>
        <w:rPr>
          <w:rFonts w:cs="Arial"/>
        </w:rPr>
        <w:t xml:space="preserve">2.7 and </w:t>
      </w:r>
      <w:r w:rsidR="00FD2772">
        <w:rPr>
          <w:rFonts w:cs="Arial"/>
        </w:rPr>
        <w:t xml:space="preserve">Supplementary </w:t>
      </w:r>
      <w:r>
        <w:rPr>
          <w:rFonts w:cs="Arial"/>
        </w:rPr>
        <w:t xml:space="preserve">material </w:t>
      </w:r>
      <w:r w:rsidRPr="005245DD">
        <w:rPr>
          <w:rFonts w:cs="Arial"/>
        </w:rPr>
        <w:t>D-7</w:t>
      </w:r>
      <w:r>
        <w:rPr>
          <w:rFonts w:cs="Arial"/>
        </w:rPr>
        <w:t>).</w:t>
      </w:r>
    </w:p>
    <w:p w14:paraId="52C3E802" w14:textId="77777777" w:rsidR="00A16782" w:rsidRPr="00FA4F91" w:rsidRDefault="00A16782" w:rsidP="00FA4F91">
      <w:pPr>
        <w:rPr>
          <w:i/>
        </w:rPr>
      </w:pPr>
      <w:r w:rsidRPr="00FA4F91">
        <w:rPr>
          <w:i/>
        </w:rPr>
        <w:t>The FU satellite toolbox</w:t>
      </w:r>
    </w:p>
    <w:p w14:paraId="40A882F2" w14:textId="0D6429D4" w:rsidR="00A16782" w:rsidRPr="007F153E" w:rsidRDefault="00A16782" w:rsidP="00A16782">
      <w:pPr>
        <w:rPr>
          <w:rFonts w:cs="Arial"/>
        </w:rPr>
      </w:pPr>
      <w:r w:rsidRPr="007F153E">
        <w:rPr>
          <w:rFonts w:cs="Arial"/>
        </w:rPr>
        <w:t>The FU colour scale comparator is a 21-level colour classification system based on human visual comparison with glass encased colour standards. It was developed in the late 19</w:t>
      </w:r>
      <w:r w:rsidRPr="0097272C">
        <w:rPr>
          <w:rFonts w:cs="Arial"/>
        </w:rPr>
        <w:t>th</w:t>
      </w:r>
      <w:r w:rsidRPr="005245DD">
        <w:rPr>
          <w:rFonts w:cs="Arial"/>
          <w:vertAlign w:val="superscript"/>
        </w:rPr>
        <w:t xml:space="preserve"> </w:t>
      </w:r>
      <w:r w:rsidRPr="007F153E">
        <w:rPr>
          <w:rFonts w:cs="Arial"/>
        </w:rPr>
        <w:t>century and can be used worldwide, with any natural water body (marine, coastal, estuarine</w:t>
      </w:r>
      <w:r w:rsidR="00EE11D0">
        <w:rPr>
          <w:rFonts w:cs="Arial"/>
        </w:rPr>
        <w:t>, river</w:t>
      </w:r>
      <w:r w:rsidRPr="007F153E">
        <w:rPr>
          <w:rFonts w:cs="Arial"/>
        </w:rPr>
        <w:t xml:space="preserve"> and lake) (</w:t>
      </w:r>
      <w:r w:rsidR="003501F6">
        <w:rPr>
          <w:rFonts w:cs="Arial"/>
        </w:rPr>
        <w:t>Figure B-2</w:t>
      </w:r>
      <w:r w:rsidRPr="00DB6816">
        <w:rPr>
          <w:rFonts w:cs="Arial"/>
        </w:rPr>
        <w:t>a).</w:t>
      </w:r>
      <w:r w:rsidRPr="007F153E">
        <w:rPr>
          <w:rFonts w:cs="Arial"/>
        </w:rPr>
        <w:t xml:space="preserve"> </w:t>
      </w:r>
    </w:p>
    <w:p w14:paraId="1BB45F2C" w14:textId="450947B5" w:rsidR="00A16782" w:rsidRDefault="00A16782" w:rsidP="00C61CEB">
      <w:pPr>
        <w:jc w:val="center"/>
      </w:pPr>
      <w:r w:rsidRPr="00A76DDB">
        <w:rPr>
          <w:noProof/>
          <w:lang w:val="en-AU" w:eastAsia="en-AU"/>
        </w:rPr>
        <w:drawing>
          <wp:inline distT="0" distB="0" distL="0" distR="0" wp14:anchorId="439487B8" wp14:editId="36BDFA6A">
            <wp:extent cx="4644000" cy="1576388"/>
            <wp:effectExtent l="0" t="0" r="4445" b="5080"/>
            <wp:docPr id="61" name="Picture 61" descr="FU scale measurements in the field using a Secchi disc and (a) the glass encased FU scale and (b) the FU-scale phone App. (source: CITCLOPS project: http://www.citclops.eu/)" title="Photo of FU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4644000" cy="1576388"/>
                    </a:xfrm>
                    <a:prstGeom prst="rect">
                      <a:avLst/>
                    </a:prstGeom>
                    <a:noFill/>
                  </pic:spPr>
                </pic:pic>
              </a:graphicData>
            </a:graphic>
          </wp:inline>
        </w:drawing>
      </w:r>
    </w:p>
    <w:p w14:paraId="71B3EBFB" w14:textId="684434CB" w:rsidR="00A16782" w:rsidRDefault="00A16782" w:rsidP="003B4DEF">
      <w:pPr>
        <w:pStyle w:val="Figure"/>
        <w:rPr>
          <w:b/>
          <w:bCs/>
        </w:rPr>
      </w:pPr>
      <w:bookmarkStart w:id="2070" w:name="_Ref531162109"/>
      <w:bookmarkStart w:id="2071" w:name="_Toc5614667"/>
      <w:r w:rsidRPr="00343D3A">
        <w:t xml:space="preserve">Figure </w:t>
      </w:r>
      <w:bookmarkEnd w:id="2070"/>
      <w:r w:rsidR="00501744">
        <w:t>B-</w:t>
      </w:r>
      <w:r w:rsidR="00A1660B">
        <w:fldChar w:fldCharType="begin"/>
      </w:r>
      <w:r w:rsidR="00A1660B">
        <w:instrText xml:space="preserve"> SEQ Figure_B- \* ARABIC </w:instrText>
      </w:r>
      <w:r w:rsidR="00A1660B">
        <w:fldChar w:fldCharType="separate"/>
      </w:r>
      <w:r w:rsidR="00335316">
        <w:rPr>
          <w:noProof/>
        </w:rPr>
        <w:t>2</w:t>
      </w:r>
      <w:r w:rsidR="00A1660B">
        <w:fldChar w:fldCharType="end"/>
      </w:r>
      <w:r w:rsidRPr="00343D3A">
        <w:t xml:space="preserve">: </w:t>
      </w:r>
      <w:r w:rsidRPr="007F153E">
        <w:t xml:space="preserve">FU scale measurements in the field using a Secchi </w:t>
      </w:r>
      <w:r w:rsidR="000056C4">
        <w:t>d</w:t>
      </w:r>
      <w:r w:rsidR="000056C4" w:rsidRPr="007F153E">
        <w:t xml:space="preserve">isc </w:t>
      </w:r>
      <w:r w:rsidRPr="007F153E">
        <w:t>and (a) the glass encased FU scale and (b) the FU-scale phone App. (source: CITCLOPS project: http://www.citclops.eu/)</w:t>
      </w:r>
      <w:bookmarkEnd w:id="2071"/>
      <w:r w:rsidRPr="007F153E">
        <w:t xml:space="preserve"> </w:t>
      </w:r>
    </w:p>
    <w:p w14:paraId="3722235D" w14:textId="4E8E039E" w:rsidR="00436C23" w:rsidRDefault="00A16782" w:rsidP="00A16782">
      <w:pPr>
        <w:rPr>
          <w:rFonts w:cs="Arial"/>
        </w:rPr>
      </w:pPr>
      <w:r>
        <w:rPr>
          <w:rFonts w:cs="Arial"/>
        </w:rPr>
        <w:t xml:space="preserve">An open access </w:t>
      </w:r>
      <w:r w:rsidRPr="007F153E">
        <w:rPr>
          <w:rFonts w:cs="Arial"/>
        </w:rPr>
        <w:t xml:space="preserve">remote sensing toolbox has been recently developed to classify water bodies into FU categories from satellite ocean colour imagery through European EC-FP7 funding and the Citclops project. It has been recently implemented in the Sentinel-3 Toolbox, which is built on the Sentinel Application Platform (SNAP, </w:t>
      </w:r>
      <w:hyperlink r:id="rId207" w:history="1">
        <w:r w:rsidRPr="00DB6816">
          <w:rPr>
            <w:rStyle w:val="Hyperlink"/>
            <w:rFonts w:cs="Arial"/>
          </w:rPr>
          <w:t>http://step.esa.int/main/download/</w:t>
        </w:r>
      </w:hyperlink>
      <w:r w:rsidRPr="007F153E">
        <w:rPr>
          <w:rFonts w:cs="Arial"/>
        </w:rPr>
        <w:t>, Van der Woerd et al., 2016</w:t>
      </w:r>
      <w:r w:rsidR="00FD2772">
        <w:rPr>
          <w:rFonts w:cs="Arial"/>
        </w:rPr>
        <w:t>;</w:t>
      </w:r>
      <w:r w:rsidRPr="007F153E">
        <w:rPr>
          <w:rFonts w:cs="Arial"/>
        </w:rPr>
        <w:t xml:space="preserve"> Van der Woerd and Wernand</w:t>
      </w:r>
      <w:r w:rsidR="00FD2772">
        <w:rPr>
          <w:rFonts w:cs="Arial"/>
        </w:rPr>
        <w:t>,</w:t>
      </w:r>
      <w:r w:rsidRPr="007F153E">
        <w:rPr>
          <w:rFonts w:cs="Arial"/>
        </w:rPr>
        <w:t xml:space="preserve"> 2018). </w:t>
      </w:r>
    </w:p>
    <w:p w14:paraId="51BD4A14" w14:textId="29DE4C87" w:rsidR="00436C23" w:rsidRDefault="00A16782" w:rsidP="00A16782">
      <w:pPr>
        <w:rPr>
          <w:rFonts w:cs="Arial"/>
        </w:rPr>
      </w:pPr>
      <w:r w:rsidRPr="007F153E">
        <w:rPr>
          <w:rFonts w:cs="Arial"/>
        </w:rPr>
        <w:t>The FU satellite algorithm converts satellite normalised multi-band reflectance information into a discrete set of FU numbers using uniform colourimetric functions (Wernand et al., 2012). The derivation of the colour of natural waters is based on the calculation of Tristimulus values of the three primaries (X, Y, Z) that specify the colour stimulus of the human eye. The algorithm is validated by a set of hyperspectral measurements from inland, coastal and marine waters (Van de Woerd et al., 2016</w:t>
      </w:r>
      <w:r w:rsidR="00FD2772">
        <w:rPr>
          <w:rFonts w:cs="Arial"/>
        </w:rPr>
        <w:t>;</w:t>
      </w:r>
      <w:r w:rsidRPr="007F153E">
        <w:rPr>
          <w:rFonts w:cs="Arial"/>
        </w:rPr>
        <w:t xml:space="preserve"> Van der Woerd and Wernand 2018). </w:t>
      </w:r>
    </w:p>
    <w:p w14:paraId="4EB1E3CB" w14:textId="189FDE34" w:rsidR="00A16782" w:rsidRPr="007F153E" w:rsidRDefault="00A16782" w:rsidP="00A16782">
      <w:r w:rsidRPr="007F153E">
        <w:rPr>
          <w:rFonts w:cs="Arial"/>
        </w:rPr>
        <w:t>Technical details about the FU scale algorithm, including detailed mathematical descriptions, are presented in Novoa et al. (2013), Van der Woerd and Wernand (2015, 2016), Van der Woerd and Wernand (</w:t>
      </w:r>
      <w:r>
        <w:rPr>
          <w:rFonts w:cs="Arial"/>
        </w:rPr>
        <w:t xml:space="preserve">2018) and Wernand et al. (2013). </w:t>
      </w:r>
      <w:r w:rsidRPr="007F153E">
        <w:rPr>
          <w:rFonts w:cs="Arial"/>
        </w:rPr>
        <w:t>The FU scale is composed of 21 colours; going from indigo blue</w:t>
      </w:r>
      <w:r>
        <w:rPr>
          <w:rFonts w:cs="Arial"/>
        </w:rPr>
        <w:t xml:space="preserve"> (high light penetration waters)</w:t>
      </w:r>
      <w:r w:rsidRPr="007F153E">
        <w:rPr>
          <w:rFonts w:cs="Arial"/>
        </w:rPr>
        <w:t xml:space="preserve"> to cola brown (</w:t>
      </w:r>
      <w:r>
        <w:rPr>
          <w:rFonts w:cs="Arial"/>
        </w:rPr>
        <w:t xml:space="preserve">turbid </w:t>
      </w:r>
      <w:r w:rsidRPr="007F153E">
        <w:rPr>
          <w:rFonts w:cs="Arial"/>
        </w:rPr>
        <w:t>waters with an extremely high concentration of humic acids,</w:t>
      </w:r>
      <w:r>
        <w:rPr>
          <w:rFonts w:cs="Arial"/>
        </w:rPr>
        <w:t xml:space="preserve"> </w:t>
      </w:r>
      <w:r w:rsidRPr="007F153E">
        <w:rPr>
          <w:rFonts w:cs="Arial"/>
        </w:rPr>
        <w:t xml:space="preserve">Figure </w:t>
      </w:r>
      <w:r w:rsidR="003501F6">
        <w:rPr>
          <w:rFonts w:cs="Arial"/>
        </w:rPr>
        <w:t>B-</w:t>
      </w:r>
      <w:r w:rsidR="001F56DD">
        <w:rPr>
          <w:rFonts w:cs="Arial"/>
        </w:rPr>
        <w:t>6</w:t>
      </w:r>
      <w:r w:rsidRPr="007F153E">
        <w:rPr>
          <w:rFonts w:cs="Arial"/>
        </w:rPr>
        <w:t>a) (</w:t>
      </w:r>
      <w:r>
        <w:rPr>
          <w:rFonts w:cs="Arial"/>
        </w:rPr>
        <w:t xml:space="preserve">see </w:t>
      </w:r>
      <w:hyperlink r:id="rId208" w:history="1">
        <w:r w:rsidRPr="008323F0">
          <w:rPr>
            <w:rStyle w:val="Hyperlink"/>
            <w:rFonts w:cs="Arial"/>
          </w:rPr>
          <w:t>http://www.citclops.eu/</w:t>
        </w:r>
      </w:hyperlink>
      <w:r>
        <w:rPr>
          <w:rFonts w:cs="Arial"/>
        </w:rPr>
        <w:t xml:space="preserve"> for a full description of the FU colour classes</w:t>
      </w:r>
      <w:r w:rsidRPr="007F153E">
        <w:rPr>
          <w:rFonts w:cs="Arial"/>
        </w:rPr>
        <w:t>).</w:t>
      </w:r>
    </w:p>
    <w:p w14:paraId="197CCE92" w14:textId="5A2105FB" w:rsidR="00A16782" w:rsidRPr="00FA4F91" w:rsidRDefault="00A16782" w:rsidP="00FA4F91">
      <w:pPr>
        <w:rPr>
          <w:i/>
        </w:rPr>
      </w:pPr>
      <w:bookmarkStart w:id="2072" w:name="_Ref531162225"/>
      <w:r w:rsidRPr="00FA4F91">
        <w:rPr>
          <w:i/>
        </w:rPr>
        <w:t>Post processing</w:t>
      </w:r>
      <w:bookmarkEnd w:id="2072"/>
    </w:p>
    <w:p w14:paraId="640D7920" w14:textId="31B3B487" w:rsidR="00A16782" w:rsidRPr="007F153E" w:rsidRDefault="00A16782" w:rsidP="003B4DEF">
      <w:pPr>
        <w:rPr>
          <w:b/>
          <w:bCs/>
        </w:rPr>
      </w:pPr>
      <w:r w:rsidRPr="007F153E">
        <w:t>Weekly MODIS-A WSC and Sentinel-3 FU maps of the 2017</w:t>
      </w:r>
      <w:r w:rsidR="00FD2772">
        <w:t>–</w:t>
      </w:r>
      <w:r w:rsidRPr="007F153E">
        <w:t>18 wet season were produced for the Burdekin and Wet Tropics marine regions</w:t>
      </w:r>
      <w:r>
        <w:t>. Weekly composites were chosen</w:t>
      </w:r>
      <w:r w:rsidRPr="007F153E">
        <w:t xml:space="preserve"> to minimise the amount of area without data per image due to masking of dense cloud cover very common during the wet season and flood events, as well as intense sun glint (Alvarez-Romero et al., 2013). The ‘riskiest’ colour-class (i.e. minimum WS or maximum FU value of each pixel/week) was used to map the colour class with the highest level of exposure to land-sourced pollutants for each wet season</w:t>
      </w:r>
      <w:r w:rsidR="00FD2772">
        <w:t>,</w:t>
      </w:r>
      <w:r w:rsidRPr="007F153E">
        <w:t xml:space="preserve"> week i.e. assuming that, in flood waters, the colour classes represent a gradient in exposure to land-sourced pollutants. </w:t>
      </w:r>
    </w:p>
    <w:p w14:paraId="73ECA267" w14:textId="582768CE" w:rsidR="00A16782" w:rsidRDefault="00A16782" w:rsidP="003B4DEF">
      <w:pPr>
        <w:rPr>
          <w:b/>
          <w:bCs/>
        </w:rPr>
      </w:pPr>
      <w:r w:rsidRPr="007F153E">
        <w:t>The colour class category corresponding to the location and week of acquisition of water quality sample</w:t>
      </w:r>
      <w:r>
        <w:t xml:space="preserve"> collected during the 2017</w:t>
      </w:r>
      <w:r w:rsidR="00455E3A">
        <w:rPr>
          <w:rFonts w:cs="Arial"/>
        </w:rPr>
        <w:t>–</w:t>
      </w:r>
      <w:r>
        <w:t>18 wet season in the Burdekin and Wet Tropics regions (</w:t>
      </w:r>
      <w:r w:rsidR="003501F6">
        <w:t xml:space="preserve">section 2.2, and Figure B-1) </w:t>
      </w:r>
      <w:r w:rsidRPr="007F153E">
        <w:t>was then extracted using the raster with the bilinear method in R 3.1. The MA-WS and S3-FU weekly composite maps were then overlaid and the most frequently occurring (majority) FU value measured in each respective WS colour category across each wet season week (1 to 22 weeks) was extracted using the Zonal statistic tool in ArcGIS 10.4.1. This method was used to produce preliminary estimations of the FU scale categories corresponding to each WS colour class (1 to 6) and flood waters types (</w:t>
      </w:r>
      <w:r w:rsidR="00436C23">
        <w:t>p</w:t>
      </w:r>
      <w:r w:rsidR="00436C23" w:rsidRPr="007F153E">
        <w:t>rimary</w:t>
      </w:r>
      <w:r w:rsidRPr="007F153E">
        <w:t xml:space="preserve">, </w:t>
      </w:r>
      <w:r w:rsidR="00436C23">
        <w:t>s</w:t>
      </w:r>
      <w:r w:rsidR="00436C23" w:rsidRPr="007F153E">
        <w:t>econdary</w:t>
      </w:r>
      <w:r w:rsidRPr="007F153E">
        <w:t xml:space="preserve">, and </w:t>
      </w:r>
      <w:r w:rsidR="00436C23">
        <w:t>t</w:t>
      </w:r>
      <w:r w:rsidR="00436C23" w:rsidRPr="007F153E">
        <w:t>ertiary</w:t>
      </w:r>
      <w:r w:rsidRPr="007F153E">
        <w:t xml:space="preserve">). </w:t>
      </w:r>
    </w:p>
    <w:p w14:paraId="1EEFE07E" w14:textId="381046B2" w:rsidR="00C96B3F" w:rsidRDefault="00A16782" w:rsidP="00797C90">
      <w:r w:rsidRPr="007F153E">
        <w:rPr>
          <w:rFonts w:cs="Arial"/>
        </w:rPr>
        <w:t xml:space="preserve">Heat maps were generated using WS and FU colour category data from two notional transects for each week of the wet season. Transects extended from the mouths of the Tully and Burdekin rivers to the offshore boundary of the </w:t>
      </w:r>
      <w:r w:rsidR="00436C23">
        <w:rPr>
          <w:rFonts w:cs="Arial"/>
        </w:rPr>
        <w:t>Reef</w:t>
      </w:r>
      <w:r w:rsidRPr="007F153E">
        <w:rPr>
          <w:rFonts w:cs="Arial"/>
        </w:rPr>
        <w:t>. Heat maps were used to illustrate the extent of river plumes and spatio-temporal dynamics of water bodi</w:t>
      </w:r>
      <w:r>
        <w:rPr>
          <w:rFonts w:cs="Arial"/>
        </w:rPr>
        <w:t>es with distance from the coast</w:t>
      </w:r>
      <w:r w:rsidRPr="007F153E">
        <w:rPr>
          <w:rFonts w:cs="Arial"/>
        </w:rPr>
        <w:t xml:space="preserve"> across </w:t>
      </w:r>
      <w:r>
        <w:rPr>
          <w:rFonts w:cs="Arial"/>
        </w:rPr>
        <w:t>NRM</w:t>
      </w:r>
      <w:r w:rsidRPr="007F153E">
        <w:rPr>
          <w:rFonts w:cs="Arial"/>
        </w:rPr>
        <w:t xml:space="preserve"> regions and wet season weeks</w:t>
      </w:r>
      <w:r>
        <w:rPr>
          <w:rFonts w:cs="Arial"/>
        </w:rPr>
        <w:t xml:space="preserve"> (22 weeks)</w:t>
      </w:r>
      <w:r w:rsidRPr="007F153E">
        <w:rPr>
          <w:rFonts w:cs="Arial"/>
        </w:rPr>
        <w:t>. Weekly composites were finally overlaid (i.e., presence/absence of each water type) and normalised (i.e., number of weeks divided by 22 wet season weeks) to compute MODIS-A and Sentinel-3 seasonal (2017</w:t>
      </w:r>
      <w:r w:rsidR="00455E3A">
        <w:rPr>
          <w:rFonts w:cs="Arial"/>
        </w:rPr>
        <w:t>–</w:t>
      </w:r>
      <w:r w:rsidRPr="007F153E">
        <w:rPr>
          <w:rFonts w:cs="Arial"/>
        </w:rPr>
        <w:t>18) frequency maps of occurrence for each plume water type. Long-term MODIS seasonal frequency maps and water quality data (2003</w:t>
      </w:r>
      <w:r w:rsidR="00F46BE6">
        <w:rPr>
          <w:rFonts w:cs="Arial"/>
        </w:rPr>
        <w:t>–</w:t>
      </w:r>
      <w:r w:rsidRPr="007F153E">
        <w:rPr>
          <w:rFonts w:cs="Arial"/>
        </w:rPr>
        <w:t xml:space="preserve">18) were obtained from </w:t>
      </w:r>
      <w:r>
        <w:rPr>
          <w:rFonts w:cs="Arial"/>
        </w:rPr>
        <w:t>this report (</w:t>
      </w:r>
      <w:r w:rsidRPr="00DB6816">
        <w:rPr>
          <w:rFonts w:cs="Arial"/>
        </w:rPr>
        <w:t xml:space="preserve">section </w:t>
      </w:r>
      <w:r>
        <w:rPr>
          <w:rFonts w:cs="Arial"/>
        </w:rPr>
        <w:t>3.3.2)</w:t>
      </w:r>
      <w:r w:rsidRPr="007F153E">
        <w:rPr>
          <w:rFonts w:cs="Arial"/>
        </w:rPr>
        <w:t xml:space="preserve"> and compared with the seasonal MODIS data.</w:t>
      </w:r>
    </w:p>
    <w:p w14:paraId="6C54DA90" w14:textId="0577FF32" w:rsidR="00225678" w:rsidRPr="006E24CC" w:rsidRDefault="00797C90" w:rsidP="00B828FF">
      <w:pPr>
        <w:pStyle w:val="SummaryHeading2"/>
      </w:pPr>
      <w:r>
        <w:t>B-3</w:t>
      </w:r>
      <w:r>
        <w:tab/>
      </w:r>
      <w:r w:rsidR="00A16782">
        <w:t>Results</w:t>
      </w:r>
    </w:p>
    <w:p w14:paraId="229F9108" w14:textId="77777777" w:rsidR="00A16782" w:rsidRPr="00FA4F91" w:rsidRDefault="00A16782" w:rsidP="00FA4F91">
      <w:pPr>
        <w:rPr>
          <w:i/>
        </w:rPr>
      </w:pPr>
      <w:r w:rsidRPr="00FA4F91">
        <w:rPr>
          <w:i/>
        </w:rPr>
        <w:t>MA-WS and S3-FU maps</w:t>
      </w:r>
    </w:p>
    <w:p w14:paraId="5E8BA2D1" w14:textId="18A6CC9B" w:rsidR="00A16782" w:rsidRPr="0083329A" w:rsidRDefault="00A16782" w:rsidP="00A16782">
      <w:pPr>
        <w:rPr>
          <w:rFonts w:cs="Arial"/>
        </w:rPr>
      </w:pPr>
      <w:r w:rsidRPr="0083329A">
        <w:rPr>
          <w:rFonts w:cs="Arial"/>
        </w:rPr>
        <w:t>MA-WS weekly composite images (</w:t>
      </w:r>
      <w:r w:rsidR="003501F6">
        <w:rPr>
          <w:rFonts w:cs="Arial"/>
        </w:rPr>
        <w:t xml:space="preserve">Figure </w:t>
      </w:r>
      <w:r w:rsidR="001F56DD">
        <w:rPr>
          <w:rFonts w:cs="Arial"/>
        </w:rPr>
        <w:t>B-3</w:t>
      </w:r>
      <w:r w:rsidRPr="0083329A">
        <w:rPr>
          <w:rFonts w:cs="Arial"/>
        </w:rPr>
        <w:t>a and b) and heat maps (</w:t>
      </w:r>
      <w:r w:rsidR="003501F6">
        <w:rPr>
          <w:rFonts w:cs="Arial"/>
        </w:rPr>
        <w:t xml:space="preserve">Figure </w:t>
      </w:r>
      <w:r w:rsidR="00A1660B">
        <w:rPr>
          <w:rFonts w:cs="Arial"/>
        </w:rPr>
        <w:t>B-</w:t>
      </w:r>
      <w:r w:rsidR="001F56DD">
        <w:rPr>
          <w:rFonts w:cs="Arial"/>
        </w:rPr>
        <w:t>4</w:t>
      </w:r>
      <w:r w:rsidRPr="0083329A">
        <w:rPr>
          <w:rFonts w:cs="Arial"/>
        </w:rPr>
        <w:t>a and b), when not obstructed by cloud cover, clearly illustrated coastal water movements in the Wet Tropics and Burdekin regions, as well as the ‘greening’ of coastal waters during the 2017</w:t>
      </w:r>
      <w:r w:rsidR="00455E3A">
        <w:rPr>
          <w:rFonts w:cs="Arial"/>
        </w:rPr>
        <w:t>–</w:t>
      </w:r>
      <w:r w:rsidRPr="0083329A">
        <w:rPr>
          <w:rFonts w:cs="Arial"/>
        </w:rPr>
        <w:t xml:space="preserve">18 wet season. </w:t>
      </w:r>
    </w:p>
    <w:p w14:paraId="2DF20DA2" w14:textId="77777777" w:rsidR="00A16782" w:rsidRDefault="00A16782" w:rsidP="00FD661F">
      <w:pPr>
        <w:jc w:val="center"/>
      </w:pPr>
      <w:bookmarkStart w:id="2073" w:name="_Ref525134361"/>
      <w:bookmarkStart w:id="2074" w:name="_Ref526862465"/>
      <w:r>
        <w:rPr>
          <w:noProof/>
          <w:lang w:val="en-AU" w:eastAsia="en-AU"/>
        </w:rPr>
        <w:drawing>
          <wp:inline distT="0" distB="0" distL="0" distR="0" wp14:anchorId="1BF202DF" wp14:editId="4B572F47">
            <wp:extent cx="4932000" cy="3929127"/>
            <wp:effectExtent l="0" t="0" r="0" b="0"/>
            <wp:docPr id="62" name="Picture 62" descr="Panel of weekly colour class composites showing movements of Wet Tropics waters bodies: comparison of S3-FU and MA-WA outputs for the 2017–18 wet season: a) weeks 1–11, b) weeks 12–22. M: Marine waters, C: Clouds. Week #: week number) and weekly river discharge (Mega Litres per week): black line: 2017-18 wet season, dotted line: historical (note the scale different from Figure B-8). Black dots: field sites sampled in 2017–18 (MMP)." title="Satellite imag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932000" cy="3929127"/>
                    </a:xfrm>
                    <a:prstGeom prst="rect">
                      <a:avLst/>
                    </a:prstGeom>
                    <a:noFill/>
                  </pic:spPr>
                </pic:pic>
              </a:graphicData>
            </a:graphic>
          </wp:inline>
        </w:drawing>
      </w:r>
      <w:r>
        <w:rPr>
          <w:noProof/>
          <w:lang w:val="en-AU" w:eastAsia="en-AU"/>
        </w:rPr>
        <w:drawing>
          <wp:inline distT="0" distB="0" distL="0" distR="0" wp14:anchorId="6E228175" wp14:editId="03DE0EA9">
            <wp:extent cx="4932000" cy="3929123"/>
            <wp:effectExtent l="0" t="0" r="0" b="0"/>
            <wp:docPr id="2054" name="Picture 2054" descr="Panel of weekly colour class composites showing movements of Wet Tropics waters bodies: comparison of S3-FU and MA-WA outputs for the 2017–18 wet season: a) weeks 1–11, b) weeks 12–22. M: Marine waters, C: Clouds. Week #: week number) and weekly river discharge (Mega Litres per week): black line: 2017-18 wet season, dotted line: historical (note the scale different from Figure B-8). Black dots: field sites sampled in 2017–18 (MMP)." title="Satellite imag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4932000" cy="3929123"/>
                    </a:xfrm>
                    <a:prstGeom prst="rect">
                      <a:avLst/>
                    </a:prstGeom>
                    <a:noFill/>
                  </pic:spPr>
                </pic:pic>
              </a:graphicData>
            </a:graphic>
          </wp:inline>
        </w:drawing>
      </w:r>
    </w:p>
    <w:p w14:paraId="3A01D44C" w14:textId="331A27C5" w:rsidR="00A16782" w:rsidRDefault="00A16782" w:rsidP="00501744">
      <w:pPr>
        <w:pStyle w:val="Figure"/>
        <w:rPr>
          <w:b/>
        </w:rPr>
      </w:pPr>
      <w:bookmarkStart w:id="2075" w:name="_Ref530563936"/>
      <w:bookmarkStart w:id="2076" w:name="_Toc5614668"/>
      <w:r w:rsidRPr="00A76DDB">
        <w:t xml:space="preserve">Figure </w:t>
      </w:r>
      <w:bookmarkEnd w:id="2075"/>
      <w:r w:rsidR="00501744">
        <w:t>B-</w:t>
      </w:r>
      <w:r w:rsidR="00A1660B">
        <w:fldChar w:fldCharType="begin"/>
      </w:r>
      <w:r w:rsidR="00A1660B">
        <w:instrText xml:space="preserve"> SEQ Figure_B- \* ARABIC </w:instrText>
      </w:r>
      <w:r w:rsidR="00A1660B">
        <w:fldChar w:fldCharType="separate"/>
      </w:r>
      <w:r w:rsidR="00335316">
        <w:rPr>
          <w:noProof/>
        </w:rPr>
        <w:t>3</w:t>
      </w:r>
      <w:r w:rsidR="00A1660B">
        <w:fldChar w:fldCharType="end"/>
      </w:r>
      <w:r w:rsidRPr="00A76DDB">
        <w:t>: Panel of weekly colour class composites showing movements of Wet Tropics waters bodies: comparison of S3-FU and MA-WA outp</w:t>
      </w:r>
      <w:r>
        <w:t>uts for the 2017</w:t>
      </w:r>
      <w:r w:rsidR="00FD2772">
        <w:t>–</w:t>
      </w:r>
      <w:r>
        <w:t>18 wet season: a) weeks 1</w:t>
      </w:r>
      <w:r w:rsidR="00FD2772">
        <w:t>–</w:t>
      </w:r>
      <w:r>
        <w:t>11, b) weeks 12</w:t>
      </w:r>
      <w:r w:rsidR="00FD2772">
        <w:t>–</w:t>
      </w:r>
      <w:r w:rsidRPr="00A76DDB">
        <w:t>22</w:t>
      </w:r>
      <w:r>
        <w:t>.</w:t>
      </w:r>
      <w:r w:rsidRPr="00A76DDB">
        <w:t xml:space="preserve"> M: Marine waters, C: Clouds. Week #: week number) and weekly river discharge (Mega Litres per week): black line: 2017-18 wet season, dotted line: historical (note the scale different from </w:t>
      </w:r>
      <w:r w:rsidR="003501F6">
        <w:t>F</w:t>
      </w:r>
      <w:r w:rsidRPr="00A76DDB">
        <w:t xml:space="preserve">igure </w:t>
      </w:r>
      <w:r w:rsidR="003501F6">
        <w:t>B-</w:t>
      </w:r>
      <w:r w:rsidR="001F56DD">
        <w:t>8</w:t>
      </w:r>
      <w:r w:rsidRPr="00A76DDB">
        <w:t>). Black dots: field sites sampled in 2017</w:t>
      </w:r>
      <w:r w:rsidR="00FD2772">
        <w:t>–</w:t>
      </w:r>
      <w:r w:rsidRPr="00A76DDB">
        <w:t>18 (MMP).</w:t>
      </w:r>
      <w:bookmarkEnd w:id="2076"/>
    </w:p>
    <w:p w14:paraId="733A3648" w14:textId="77777777" w:rsidR="00A16782" w:rsidRDefault="00A16782" w:rsidP="00A16782">
      <w:pPr>
        <w:sectPr w:rsidR="00A16782">
          <w:footerReference w:type="default" r:id="rId211"/>
          <w:pgSz w:w="11906" w:h="16838"/>
          <w:pgMar w:top="1440" w:right="1440" w:bottom="1440" w:left="1440" w:header="708" w:footer="708" w:gutter="0"/>
          <w:cols w:space="708"/>
          <w:docGrid w:linePitch="360"/>
        </w:sectPr>
      </w:pPr>
    </w:p>
    <w:p w14:paraId="1B415DB9" w14:textId="77777777" w:rsidR="00A16782" w:rsidRPr="00A76DDB" w:rsidRDefault="00A16782" w:rsidP="00A16782">
      <w:pPr>
        <w:keepNext/>
        <w:rPr>
          <w:rFonts w:ascii="Times New Roman" w:hAnsi="Times New Roman"/>
          <w:b/>
          <w:color w:val="000000" w:themeColor="text1"/>
        </w:rPr>
      </w:pPr>
      <w:bookmarkStart w:id="2077" w:name="_Ref525222757"/>
      <w:bookmarkEnd w:id="2073"/>
      <w:bookmarkEnd w:id="2074"/>
      <w:r>
        <w:rPr>
          <w:rFonts w:ascii="Times New Roman" w:hAnsi="Times New Roman"/>
          <w:b/>
          <w:noProof/>
          <w:color w:val="000000" w:themeColor="text1"/>
          <w:lang w:val="en-AU" w:eastAsia="en-AU"/>
        </w:rPr>
        <w:drawing>
          <wp:inline distT="0" distB="0" distL="0" distR="0" wp14:anchorId="2EA6E3CC" wp14:editId="04BC0676">
            <wp:extent cx="5580000" cy="7887793"/>
            <wp:effectExtent l="0" t="0" r="1905" b="0"/>
            <wp:docPr id="240" name="Picture 240" descr="Heat maps using (a, b) WS and (c, d) FU colour category data from two notional transects (x-axes) for each week of the wet season (y-axes, 22 weeks). Transects extend from the mouths of the (left) Tully and (right) Burdekin rivers to the offshore boundary of the Marine Park (see Figure B-1). The vertical dashed lines separate the different marine regions of the Marine Park. EC: enclosed coastal, OC: open coastal, M: mid-shelf, O: offshore, C: clouds or no data, R: coral reefs." title="Heat maps FU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nsect_odd_v2.png"/>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5580000" cy="7887793"/>
                    </a:xfrm>
                    <a:prstGeom prst="rect">
                      <a:avLst/>
                    </a:prstGeom>
                  </pic:spPr>
                </pic:pic>
              </a:graphicData>
            </a:graphic>
          </wp:inline>
        </w:drawing>
      </w:r>
    </w:p>
    <w:p w14:paraId="35B53589" w14:textId="1932143C" w:rsidR="00A16782" w:rsidRDefault="00A16782" w:rsidP="003B4DEF">
      <w:pPr>
        <w:pStyle w:val="Figure"/>
        <w:rPr>
          <w:b/>
        </w:rPr>
      </w:pPr>
      <w:bookmarkStart w:id="2078" w:name="_Ref526862860"/>
      <w:bookmarkStart w:id="2079" w:name="_Toc5614669"/>
      <w:r w:rsidRPr="00A76DDB">
        <w:t xml:space="preserve">Figure </w:t>
      </w:r>
      <w:bookmarkEnd w:id="2077"/>
      <w:bookmarkEnd w:id="2078"/>
      <w:r w:rsidR="00A1660B">
        <w:t>B-</w:t>
      </w:r>
      <w:r w:rsidR="00A1660B">
        <w:fldChar w:fldCharType="begin"/>
      </w:r>
      <w:r w:rsidR="00A1660B">
        <w:instrText xml:space="preserve"> SEQ Figure_B- \* ARABIC </w:instrText>
      </w:r>
      <w:r w:rsidR="00A1660B">
        <w:fldChar w:fldCharType="separate"/>
      </w:r>
      <w:r w:rsidR="00335316">
        <w:rPr>
          <w:noProof/>
        </w:rPr>
        <w:t>4</w:t>
      </w:r>
      <w:r w:rsidR="00A1660B">
        <w:fldChar w:fldCharType="end"/>
      </w:r>
      <w:r w:rsidRPr="00A76DDB">
        <w:t xml:space="preserve">: </w:t>
      </w:r>
      <w:r w:rsidRPr="00313587">
        <w:t>Heat maps using (a, b) WS and (c, d) FU colour category data</w:t>
      </w:r>
      <w:r>
        <w:t xml:space="preserve"> from two notional transects (x-</w:t>
      </w:r>
      <w:r w:rsidRPr="00313587">
        <w:t>axes) for each week of the wet season (y-axes</w:t>
      </w:r>
      <w:r>
        <w:t>, 22 weeks</w:t>
      </w:r>
      <w:r w:rsidRPr="00313587">
        <w:t>)</w:t>
      </w:r>
      <w:r>
        <w:t>.</w:t>
      </w:r>
      <w:r w:rsidRPr="00313587">
        <w:t xml:space="preserve"> Transects extend from the mouths of the </w:t>
      </w:r>
      <w:r>
        <w:t>(left)</w:t>
      </w:r>
      <w:r w:rsidRPr="00313587">
        <w:t xml:space="preserve"> Tully</w:t>
      </w:r>
      <w:r>
        <w:t xml:space="preserve"> </w:t>
      </w:r>
      <w:r w:rsidRPr="00313587">
        <w:t xml:space="preserve">and </w:t>
      </w:r>
      <w:r>
        <w:t xml:space="preserve">(right) </w:t>
      </w:r>
      <w:r w:rsidRPr="00313587">
        <w:t xml:space="preserve">Burdekin rivers to the offshore boundary of the </w:t>
      </w:r>
      <w:r w:rsidR="005F6492">
        <w:t>M</w:t>
      </w:r>
      <w:r w:rsidRPr="00313587">
        <w:t xml:space="preserve">arine </w:t>
      </w:r>
      <w:r w:rsidR="005F6492">
        <w:t>P</w:t>
      </w:r>
      <w:r w:rsidRPr="00313587">
        <w:t xml:space="preserve">ark (see Figure </w:t>
      </w:r>
      <w:r w:rsidR="005F6492">
        <w:t>B-1</w:t>
      </w:r>
      <w:r w:rsidRPr="00313587">
        <w:t>). The vertical dashed lines separate the different marine</w:t>
      </w:r>
      <w:r>
        <w:t xml:space="preserve"> regions of the </w:t>
      </w:r>
      <w:r w:rsidR="005F6492">
        <w:t>M</w:t>
      </w:r>
      <w:r>
        <w:t xml:space="preserve">arine </w:t>
      </w:r>
      <w:r w:rsidR="005F6492">
        <w:t>P</w:t>
      </w:r>
      <w:r>
        <w:t xml:space="preserve">ark. EC: enclosed coastal, OC: open coastal, M: </w:t>
      </w:r>
      <w:r w:rsidR="006A068C">
        <w:t>mid-shelf</w:t>
      </w:r>
      <w:r>
        <w:t>, O: offshore, C: clouds or no data, R: coral reefs.</w:t>
      </w:r>
      <w:bookmarkEnd w:id="2079"/>
    </w:p>
    <w:p w14:paraId="545D91E1" w14:textId="5B375EEE" w:rsidR="00436C23" w:rsidRDefault="00A16782" w:rsidP="00A16782">
      <w:pPr>
        <w:rPr>
          <w:rFonts w:cs="Arial"/>
        </w:rPr>
      </w:pPr>
      <w:r w:rsidRPr="0083329A">
        <w:rPr>
          <w:rFonts w:cs="Arial"/>
        </w:rPr>
        <w:t xml:space="preserve">The MODIS composites allowed distinguishing the extent of the turbid, sediment dominated, flood waters off the Burdekin, Tully and Herbert Rivers in February and March 2018; measured as the </w:t>
      </w:r>
      <w:r w:rsidR="00436C23">
        <w:rPr>
          <w:rFonts w:cs="Arial"/>
        </w:rPr>
        <w:t>p</w:t>
      </w:r>
      <w:r w:rsidR="00436C23" w:rsidRPr="0083329A">
        <w:rPr>
          <w:rFonts w:cs="Arial"/>
        </w:rPr>
        <w:t xml:space="preserve">rimary </w:t>
      </w:r>
      <w:r w:rsidRPr="0083329A">
        <w:rPr>
          <w:rFonts w:cs="Arial"/>
        </w:rPr>
        <w:t xml:space="preserve">water type in the WS scale (colour classes 1 to 4) as well as the spatial extent of the less turbid and more </w:t>
      </w:r>
      <w:r w:rsidR="00436C23">
        <w:rPr>
          <w:rFonts w:cs="Arial"/>
        </w:rPr>
        <w:t>seaward</w:t>
      </w:r>
      <w:r w:rsidR="00436C23" w:rsidRPr="0083329A">
        <w:rPr>
          <w:rFonts w:cs="Arial"/>
        </w:rPr>
        <w:t xml:space="preserve"> </w:t>
      </w:r>
      <w:r w:rsidR="00436C23">
        <w:rPr>
          <w:rFonts w:cs="Arial"/>
        </w:rPr>
        <w:t>s</w:t>
      </w:r>
      <w:r w:rsidR="00436C23" w:rsidRPr="0083329A">
        <w:rPr>
          <w:rFonts w:cs="Arial"/>
        </w:rPr>
        <w:t xml:space="preserve">econdary </w:t>
      </w:r>
      <w:r w:rsidRPr="0083329A">
        <w:rPr>
          <w:rFonts w:cs="Arial"/>
        </w:rPr>
        <w:t xml:space="preserve">(colour </w:t>
      </w:r>
      <w:r w:rsidR="00FD2772">
        <w:rPr>
          <w:rFonts w:cs="Arial"/>
        </w:rPr>
        <w:t xml:space="preserve">class </w:t>
      </w:r>
      <w:r w:rsidRPr="0083329A">
        <w:rPr>
          <w:rFonts w:cs="Arial"/>
        </w:rPr>
        <w:t xml:space="preserve">5) and </w:t>
      </w:r>
      <w:r w:rsidR="00436C23">
        <w:rPr>
          <w:rFonts w:cs="Arial"/>
        </w:rPr>
        <w:t>t</w:t>
      </w:r>
      <w:r w:rsidR="00436C23" w:rsidRPr="0083329A">
        <w:rPr>
          <w:rFonts w:cs="Arial"/>
        </w:rPr>
        <w:t xml:space="preserve">ertiary </w:t>
      </w:r>
      <w:r w:rsidRPr="0083329A">
        <w:rPr>
          <w:rFonts w:cs="Arial"/>
        </w:rPr>
        <w:t xml:space="preserve">(colour class 6) water types. </w:t>
      </w:r>
    </w:p>
    <w:p w14:paraId="03D38C82" w14:textId="0020A4B8" w:rsidR="00A16782" w:rsidRPr="0083329A" w:rsidRDefault="00A16782" w:rsidP="00A16782">
      <w:pPr>
        <w:rPr>
          <w:rFonts w:cs="Arial"/>
        </w:rPr>
      </w:pPr>
      <w:r w:rsidRPr="0083329A">
        <w:rPr>
          <w:rFonts w:cs="Arial"/>
        </w:rPr>
        <w:t xml:space="preserve">The MA-WS </w:t>
      </w:r>
      <w:r w:rsidR="00404B3B">
        <w:rPr>
          <w:rFonts w:cs="Arial"/>
        </w:rPr>
        <w:t>primary</w:t>
      </w:r>
      <w:r w:rsidRPr="0083329A">
        <w:rPr>
          <w:rFonts w:cs="Arial"/>
        </w:rPr>
        <w:t xml:space="preserve"> waters from the Tully and Herbert rivers were largely confined to the enclosed coastal region of the </w:t>
      </w:r>
      <w:r w:rsidR="00C00F0C">
        <w:rPr>
          <w:rFonts w:cs="Arial"/>
        </w:rPr>
        <w:t>Reef</w:t>
      </w:r>
      <w:r w:rsidRPr="0083329A">
        <w:rPr>
          <w:rFonts w:cs="Arial"/>
        </w:rPr>
        <w:t>, but with evidence of some influence on parts of the open coastal and mid-shelf regions after the main flood events (weeks 14</w:t>
      </w:r>
      <w:r w:rsidR="00120FEE">
        <w:t>–</w:t>
      </w:r>
      <w:r w:rsidRPr="0083329A">
        <w:rPr>
          <w:rFonts w:cs="Arial"/>
        </w:rPr>
        <w:t>15 and 17</w:t>
      </w:r>
      <w:r w:rsidR="00120FEE">
        <w:t>–</w:t>
      </w:r>
      <w:r w:rsidRPr="0083329A">
        <w:rPr>
          <w:rFonts w:cs="Arial"/>
        </w:rPr>
        <w:t xml:space="preserve">18, </w:t>
      </w:r>
      <w:r w:rsidRPr="0083329A">
        <w:rPr>
          <w:rFonts w:cs="Arial"/>
        </w:rPr>
        <w:fldChar w:fldCharType="begin"/>
      </w:r>
      <w:r w:rsidRPr="0083329A">
        <w:rPr>
          <w:rFonts w:cs="Arial"/>
        </w:rPr>
        <w:instrText xml:space="preserve"> REF _Ref530563936 \h  \* MERGEFORMAT </w:instrText>
      </w:r>
      <w:r w:rsidRPr="0083329A">
        <w:rPr>
          <w:rFonts w:cs="Arial"/>
        </w:rPr>
      </w:r>
      <w:r w:rsidRPr="0083329A">
        <w:rPr>
          <w:rFonts w:cs="Arial"/>
        </w:rPr>
        <w:fldChar w:fldCharType="separate"/>
      </w:r>
      <w:r w:rsidR="00335316" w:rsidRPr="00335316">
        <w:rPr>
          <w:rFonts w:cs="Arial"/>
        </w:rPr>
        <w:t xml:space="preserve">Figure </w:t>
      </w:r>
      <w:r w:rsidRPr="0083329A">
        <w:rPr>
          <w:rFonts w:cs="Arial"/>
        </w:rPr>
        <w:fldChar w:fldCharType="end"/>
      </w:r>
      <w:r w:rsidR="003501F6">
        <w:rPr>
          <w:rFonts w:cs="Arial"/>
        </w:rPr>
        <w:t>B-</w:t>
      </w:r>
      <w:r w:rsidR="001F56DD">
        <w:rPr>
          <w:rFonts w:cs="Arial"/>
        </w:rPr>
        <w:t>3</w:t>
      </w:r>
      <w:r w:rsidRPr="0083329A">
        <w:rPr>
          <w:rFonts w:cs="Arial"/>
        </w:rPr>
        <w:t xml:space="preserve">a and </w:t>
      </w:r>
      <w:r w:rsidRPr="0083329A">
        <w:rPr>
          <w:rFonts w:cs="Arial"/>
        </w:rPr>
        <w:fldChar w:fldCharType="begin"/>
      </w:r>
      <w:r w:rsidRPr="0083329A">
        <w:rPr>
          <w:rFonts w:cs="Arial"/>
        </w:rPr>
        <w:instrText xml:space="preserve"> REF _Ref526862860 \h  \* MERGEFORMAT </w:instrText>
      </w:r>
      <w:r w:rsidRPr="0083329A">
        <w:rPr>
          <w:rFonts w:cs="Arial"/>
        </w:rPr>
      </w:r>
      <w:r w:rsidRPr="0083329A">
        <w:rPr>
          <w:rFonts w:cs="Arial"/>
        </w:rPr>
        <w:fldChar w:fldCharType="separate"/>
      </w:r>
      <w:r w:rsidR="00335316" w:rsidRPr="00335316">
        <w:rPr>
          <w:rFonts w:cs="Arial"/>
        </w:rPr>
        <w:t xml:space="preserve">Figure </w:t>
      </w:r>
      <w:r w:rsidRPr="0083329A">
        <w:rPr>
          <w:rFonts w:cs="Arial"/>
        </w:rPr>
        <w:fldChar w:fldCharType="end"/>
      </w:r>
      <w:r w:rsidR="003501F6">
        <w:rPr>
          <w:rFonts w:cs="Arial"/>
        </w:rPr>
        <w:t>B-</w:t>
      </w:r>
      <w:r w:rsidR="001F56DD">
        <w:rPr>
          <w:rFonts w:cs="Arial"/>
        </w:rPr>
        <w:t>4</w:t>
      </w:r>
      <w:r w:rsidRPr="0083329A">
        <w:rPr>
          <w:rFonts w:cs="Arial"/>
        </w:rPr>
        <w:t>a). They highlighted the influence of turbid flood waters surrounding Dunk Island, especially during weeks 14</w:t>
      </w:r>
      <w:r w:rsidR="00120FEE">
        <w:t>–</w:t>
      </w:r>
      <w:r w:rsidRPr="0083329A">
        <w:rPr>
          <w:rFonts w:cs="Arial"/>
        </w:rPr>
        <w:t xml:space="preserve">15 and 18. The open coastal region off the Tully River was nearly always exposed to the </w:t>
      </w:r>
      <w:r w:rsidR="00404B3B">
        <w:rPr>
          <w:rFonts w:cs="Arial"/>
        </w:rPr>
        <w:t>secondary</w:t>
      </w:r>
      <w:r w:rsidRPr="0083329A">
        <w:rPr>
          <w:rFonts w:cs="Arial"/>
        </w:rPr>
        <w:t xml:space="preserve"> water type during the 2017</w:t>
      </w:r>
      <w:r w:rsidR="00120FEE">
        <w:t>–</w:t>
      </w:r>
      <w:r w:rsidRPr="0083329A">
        <w:rPr>
          <w:rFonts w:cs="Arial"/>
        </w:rPr>
        <w:t xml:space="preserve">18 wet season and the </w:t>
      </w:r>
      <w:r w:rsidR="00404B3B">
        <w:rPr>
          <w:rFonts w:cs="Arial"/>
        </w:rPr>
        <w:t>tertiary</w:t>
      </w:r>
      <w:r w:rsidRPr="0083329A">
        <w:rPr>
          <w:rFonts w:cs="Arial"/>
        </w:rPr>
        <w:t xml:space="preserve"> water type extended as far as the offshore coral reefs in seven of the 22 weeks of the wet season (after week 10).  </w:t>
      </w:r>
    </w:p>
    <w:p w14:paraId="65C2127E" w14:textId="535A97A8" w:rsidR="00A16782" w:rsidRPr="0083329A" w:rsidRDefault="00A16782" w:rsidP="00A16782">
      <w:pPr>
        <w:rPr>
          <w:rFonts w:cs="Arial"/>
        </w:rPr>
      </w:pPr>
      <w:r w:rsidRPr="0083329A">
        <w:rPr>
          <w:rFonts w:cs="Arial"/>
        </w:rPr>
        <w:t xml:space="preserve">MA-WS weekly composites of the Burdekin region showed the extent of the turbid flood waters were mainly confined </w:t>
      </w:r>
      <w:r w:rsidR="00436C23">
        <w:rPr>
          <w:rFonts w:cs="Arial"/>
        </w:rPr>
        <w:t>to</w:t>
      </w:r>
      <w:r w:rsidR="00436C23" w:rsidRPr="0083329A">
        <w:rPr>
          <w:rFonts w:cs="Arial"/>
        </w:rPr>
        <w:t xml:space="preserve"> </w:t>
      </w:r>
      <w:r w:rsidRPr="0083329A">
        <w:rPr>
          <w:rFonts w:cs="Arial"/>
        </w:rPr>
        <w:t>the enclosed coastal region (</w:t>
      </w:r>
      <w:r w:rsidRPr="0083329A">
        <w:rPr>
          <w:rFonts w:cs="Arial"/>
        </w:rPr>
        <w:fldChar w:fldCharType="begin"/>
      </w:r>
      <w:r w:rsidRPr="0083329A">
        <w:rPr>
          <w:rFonts w:cs="Arial"/>
        </w:rPr>
        <w:instrText xml:space="preserve"> REF _Ref530563936 \h  \* MERGEFORMAT </w:instrText>
      </w:r>
      <w:r w:rsidRPr="0083329A">
        <w:rPr>
          <w:rFonts w:cs="Arial"/>
        </w:rPr>
      </w:r>
      <w:r w:rsidRPr="0083329A">
        <w:rPr>
          <w:rFonts w:cs="Arial"/>
        </w:rPr>
        <w:fldChar w:fldCharType="separate"/>
      </w:r>
      <w:r w:rsidR="00335316" w:rsidRPr="00335316">
        <w:rPr>
          <w:rFonts w:cs="Arial"/>
        </w:rPr>
        <w:t xml:space="preserve">Figure </w:t>
      </w:r>
      <w:r w:rsidRPr="0083329A">
        <w:rPr>
          <w:rFonts w:cs="Arial"/>
        </w:rPr>
        <w:fldChar w:fldCharType="end"/>
      </w:r>
      <w:r w:rsidR="003501F6">
        <w:rPr>
          <w:rFonts w:cs="Arial"/>
        </w:rPr>
        <w:t>B-</w:t>
      </w:r>
      <w:r w:rsidR="001F56DD">
        <w:rPr>
          <w:rFonts w:cs="Arial"/>
        </w:rPr>
        <w:t>3</w:t>
      </w:r>
      <w:r w:rsidRPr="0083329A">
        <w:rPr>
          <w:rFonts w:cs="Arial"/>
        </w:rPr>
        <w:t xml:space="preserve">a). </w:t>
      </w:r>
      <w:r w:rsidR="00404B3B">
        <w:rPr>
          <w:rFonts w:cs="Arial"/>
        </w:rPr>
        <w:t>primary</w:t>
      </w:r>
      <w:r w:rsidRPr="0083329A">
        <w:rPr>
          <w:rFonts w:cs="Arial"/>
        </w:rPr>
        <w:t xml:space="preserve"> waters were confined next to the estuary mouth (Upstart Bay) during weeks 1 to 12 and </w:t>
      </w:r>
      <w:r w:rsidR="00436C23">
        <w:rPr>
          <w:rFonts w:cs="Arial"/>
        </w:rPr>
        <w:t>began</w:t>
      </w:r>
      <w:r w:rsidR="00436C23" w:rsidRPr="0083329A">
        <w:rPr>
          <w:rFonts w:cs="Arial"/>
        </w:rPr>
        <w:t xml:space="preserve"> </w:t>
      </w:r>
      <w:r w:rsidRPr="0083329A">
        <w:rPr>
          <w:rFonts w:cs="Arial"/>
        </w:rPr>
        <w:t xml:space="preserve">to extend into Bowling Green Bay after the main peak discharge (week 13, </w:t>
      </w:r>
      <w:r w:rsidRPr="0083329A">
        <w:rPr>
          <w:rFonts w:cs="Arial"/>
        </w:rPr>
        <w:fldChar w:fldCharType="begin"/>
      </w:r>
      <w:r w:rsidRPr="0083329A">
        <w:rPr>
          <w:rFonts w:cs="Arial"/>
        </w:rPr>
        <w:instrText xml:space="preserve"> REF _Ref530563936 \h  \* MERGEFORMAT </w:instrText>
      </w:r>
      <w:r w:rsidRPr="0083329A">
        <w:rPr>
          <w:rFonts w:cs="Arial"/>
        </w:rPr>
      </w:r>
      <w:r w:rsidRPr="0083329A">
        <w:rPr>
          <w:rFonts w:cs="Arial"/>
        </w:rPr>
        <w:fldChar w:fldCharType="separate"/>
      </w:r>
      <w:r w:rsidR="00335316" w:rsidRPr="00335316">
        <w:rPr>
          <w:rFonts w:cs="Arial"/>
        </w:rPr>
        <w:t xml:space="preserve">Figure </w:t>
      </w:r>
      <w:r w:rsidRPr="0083329A">
        <w:rPr>
          <w:rFonts w:cs="Arial"/>
        </w:rPr>
        <w:fldChar w:fldCharType="end"/>
      </w:r>
      <w:r w:rsidR="003501F6">
        <w:rPr>
          <w:rFonts w:cs="Arial"/>
        </w:rPr>
        <w:t>B-</w:t>
      </w:r>
      <w:r w:rsidR="001F56DD">
        <w:rPr>
          <w:rFonts w:cs="Arial"/>
        </w:rPr>
        <w:t>3</w:t>
      </w:r>
      <w:r w:rsidRPr="0083329A">
        <w:rPr>
          <w:rFonts w:cs="Arial"/>
        </w:rPr>
        <w:t xml:space="preserve">b). The next weekly composite (week 16) showed the </w:t>
      </w:r>
      <w:r w:rsidR="00404B3B">
        <w:rPr>
          <w:rFonts w:cs="Arial"/>
        </w:rPr>
        <w:t>primary</w:t>
      </w:r>
      <w:r w:rsidRPr="0083329A">
        <w:rPr>
          <w:rFonts w:cs="Arial"/>
        </w:rPr>
        <w:t xml:space="preserve"> water type extending northwards past Magnetic Island. The </w:t>
      </w:r>
      <w:r w:rsidR="00404B3B">
        <w:rPr>
          <w:rFonts w:cs="Arial"/>
        </w:rPr>
        <w:t>secondary</w:t>
      </w:r>
      <w:r w:rsidRPr="0083329A">
        <w:rPr>
          <w:rFonts w:cs="Arial"/>
        </w:rPr>
        <w:t xml:space="preserve"> and </w:t>
      </w:r>
      <w:r w:rsidR="00404B3B">
        <w:rPr>
          <w:rFonts w:cs="Arial"/>
        </w:rPr>
        <w:t>tertiary</w:t>
      </w:r>
      <w:r w:rsidRPr="0083329A">
        <w:rPr>
          <w:rFonts w:cs="Arial"/>
        </w:rPr>
        <w:t xml:space="preserve"> water types were largely confined </w:t>
      </w:r>
      <w:r w:rsidR="00436C23">
        <w:rPr>
          <w:rFonts w:cs="Arial"/>
        </w:rPr>
        <w:t>to</w:t>
      </w:r>
      <w:r w:rsidR="00436C23" w:rsidRPr="0083329A">
        <w:rPr>
          <w:rFonts w:cs="Arial"/>
        </w:rPr>
        <w:t xml:space="preserve"> </w:t>
      </w:r>
      <w:r w:rsidRPr="0083329A">
        <w:rPr>
          <w:rFonts w:cs="Arial"/>
        </w:rPr>
        <w:t xml:space="preserve">the open coastal and mid-shelf regions, respectively, but the </w:t>
      </w:r>
      <w:r w:rsidR="00404B3B">
        <w:rPr>
          <w:rFonts w:cs="Arial"/>
        </w:rPr>
        <w:t>tertiary</w:t>
      </w:r>
      <w:r w:rsidRPr="0083329A">
        <w:rPr>
          <w:rFonts w:cs="Arial"/>
        </w:rPr>
        <w:t xml:space="preserve"> waters reached the offshore coral reefs after the main flood event (week</w:t>
      </w:r>
      <w:r w:rsidR="00120FEE">
        <w:rPr>
          <w:rFonts w:cs="Arial"/>
        </w:rPr>
        <w:t>s</w:t>
      </w:r>
      <w:r w:rsidRPr="0083329A">
        <w:rPr>
          <w:rFonts w:cs="Arial"/>
        </w:rPr>
        <w:t xml:space="preserve"> 15, 18, 19 and 21). </w:t>
      </w:r>
    </w:p>
    <w:p w14:paraId="614C5F9C" w14:textId="5AF3A3AF" w:rsidR="00A16782" w:rsidRDefault="00A16782" w:rsidP="00A16782">
      <w:pPr>
        <w:rPr>
          <w:rFonts w:cs="Arial"/>
        </w:rPr>
      </w:pPr>
      <w:r w:rsidRPr="0083329A">
        <w:rPr>
          <w:rFonts w:cs="Arial"/>
        </w:rPr>
        <w:t>The S3-FU weekly (</w:t>
      </w:r>
      <w:r w:rsidRPr="0083329A">
        <w:rPr>
          <w:rFonts w:cs="Arial"/>
        </w:rPr>
        <w:fldChar w:fldCharType="begin"/>
      </w:r>
      <w:r w:rsidRPr="0083329A">
        <w:rPr>
          <w:rFonts w:cs="Arial"/>
        </w:rPr>
        <w:instrText xml:space="preserve"> REF _Ref530563936 \h  \* MERGEFORMAT </w:instrText>
      </w:r>
      <w:r w:rsidRPr="0083329A">
        <w:rPr>
          <w:rFonts w:cs="Arial"/>
        </w:rPr>
      </w:r>
      <w:r w:rsidRPr="0083329A">
        <w:rPr>
          <w:rFonts w:cs="Arial"/>
        </w:rPr>
        <w:fldChar w:fldCharType="separate"/>
      </w:r>
      <w:r w:rsidR="00335316" w:rsidRPr="00335316">
        <w:rPr>
          <w:rFonts w:cs="Arial"/>
        </w:rPr>
        <w:t xml:space="preserve">Figure </w:t>
      </w:r>
      <w:r w:rsidRPr="0083329A">
        <w:rPr>
          <w:rFonts w:cs="Arial"/>
        </w:rPr>
        <w:fldChar w:fldCharType="end"/>
      </w:r>
      <w:r w:rsidR="003501F6">
        <w:rPr>
          <w:rFonts w:cs="Arial"/>
        </w:rPr>
        <w:t>B-</w:t>
      </w:r>
      <w:r w:rsidR="001F56DD">
        <w:rPr>
          <w:rFonts w:cs="Arial"/>
        </w:rPr>
        <w:t>3</w:t>
      </w:r>
      <w:r w:rsidRPr="0083329A">
        <w:rPr>
          <w:rFonts w:cs="Arial"/>
        </w:rPr>
        <w:t>) and heat maps (</w:t>
      </w:r>
      <w:r w:rsidRPr="0083329A">
        <w:rPr>
          <w:rFonts w:cs="Arial"/>
        </w:rPr>
        <w:fldChar w:fldCharType="begin"/>
      </w:r>
      <w:r w:rsidRPr="0083329A">
        <w:rPr>
          <w:rFonts w:cs="Arial"/>
        </w:rPr>
        <w:instrText xml:space="preserve"> REF _Ref526862860 \h  \* MERGEFORMAT </w:instrText>
      </w:r>
      <w:r w:rsidRPr="0083329A">
        <w:rPr>
          <w:rFonts w:cs="Arial"/>
        </w:rPr>
      </w:r>
      <w:r w:rsidRPr="0083329A">
        <w:rPr>
          <w:rFonts w:cs="Arial"/>
        </w:rPr>
        <w:fldChar w:fldCharType="separate"/>
      </w:r>
      <w:r w:rsidR="00335316" w:rsidRPr="00335316">
        <w:rPr>
          <w:rFonts w:cs="Arial"/>
        </w:rPr>
        <w:t xml:space="preserve">Figure </w:t>
      </w:r>
      <w:r w:rsidRPr="0083329A">
        <w:rPr>
          <w:rFonts w:cs="Arial"/>
        </w:rPr>
        <w:fldChar w:fldCharType="end"/>
      </w:r>
      <w:r w:rsidR="003501F6">
        <w:rPr>
          <w:rFonts w:cs="Arial"/>
        </w:rPr>
        <w:t>B-</w:t>
      </w:r>
      <w:r w:rsidR="001F56DD">
        <w:rPr>
          <w:rFonts w:cs="Arial"/>
        </w:rPr>
        <w:t>4</w:t>
      </w:r>
      <w:r w:rsidRPr="0083329A">
        <w:rPr>
          <w:rFonts w:cs="Arial"/>
        </w:rPr>
        <w:t xml:space="preserve">c and d) showed very similar patterns and MODIS </w:t>
      </w:r>
      <w:r w:rsidR="00404B3B">
        <w:rPr>
          <w:rFonts w:cs="Arial"/>
        </w:rPr>
        <w:t>primary</w:t>
      </w:r>
      <w:r w:rsidRPr="0083329A">
        <w:rPr>
          <w:rFonts w:cs="Arial"/>
        </w:rPr>
        <w:t xml:space="preserve"> water type corresponded to higher colour class categories in the FU scale (</w:t>
      </w:r>
      <w:r w:rsidRPr="0083329A">
        <w:rPr>
          <w:rFonts w:cs="Arial"/>
        </w:rPr>
        <w:fldChar w:fldCharType="begin"/>
      </w:r>
      <w:r w:rsidRPr="0083329A">
        <w:rPr>
          <w:rFonts w:cs="Arial"/>
        </w:rPr>
        <w:instrText xml:space="preserve"> REF _Ref530563936 \h  \* MERGEFORMAT </w:instrText>
      </w:r>
      <w:r w:rsidRPr="0083329A">
        <w:rPr>
          <w:rFonts w:cs="Arial"/>
        </w:rPr>
      </w:r>
      <w:r w:rsidRPr="0083329A">
        <w:rPr>
          <w:rFonts w:cs="Arial"/>
        </w:rPr>
        <w:fldChar w:fldCharType="separate"/>
      </w:r>
      <w:r w:rsidR="00335316" w:rsidRPr="00335316">
        <w:rPr>
          <w:rFonts w:cs="Arial"/>
        </w:rPr>
        <w:t xml:space="preserve">Figure </w:t>
      </w:r>
      <w:r w:rsidRPr="0083329A">
        <w:rPr>
          <w:rFonts w:cs="Arial"/>
        </w:rPr>
        <w:fldChar w:fldCharType="end"/>
      </w:r>
      <w:r w:rsidR="001F56DD">
        <w:rPr>
          <w:rFonts w:cs="Arial"/>
        </w:rPr>
        <w:t>B-3</w:t>
      </w:r>
      <w:r w:rsidRPr="0083329A">
        <w:rPr>
          <w:rFonts w:cs="Arial"/>
        </w:rPr>
        <w:t xml:space="preserve">a and b). </w:t>
      </w:r>
    </w:p>
    <w:p w14:paraId="49FCDCD5" w14:textId="7F5BD393" w:rsidR="00A16782" w:rsidRPr="0083329A" w:rsidRDefault="00A16782" w:rsidP="00A16782">
      <w:pPr>
        <w:rPr>
          <w:rFonts w:cs="Arial"/>
        </w:rPr>
      </w:pPr>
      <w:r w:rsidRPr="0083329A">
        <w:rPr>
          <w:rFonts w:cs="Arial"/>
        </w:rPr>
        <w:t>The strong correlation between the MODIS WS and S3-FU maps was further illustrated by mapping river flood plumes off the Tully and Herbert rivers on 29</w:t>
      </w:r>
      <w:r w:rsidRPr="00DB6816">
        <w:rPr>
          <w:rFonts w:cs="Arial"/>
          <w:vertAlign w:val="superscript"/>
        </w:rPr>
        <w:t xml:space="preserve"> </w:t>
      </w:r>
      <w:r w:rsidRPr="0083329A">
        <w:rPr>
          <w:rFonts w:cs="Arial"/>
        </w:rPr>
        <w:t xml:space="preserve">March 2018 (week 17, </w:t>
      </w:r>
      <w:r w:rsidRPr="0083329A">
        <w:rPr>
          <w:rFonts w:cs="Arial"/>
        </w:rPr>
        <w:fldChar w:fldCharType="begin"/>
      </w:r>
      <w:r w:rsidRPr="0083329A">
        <w:rPr>
          <w:rFonts w:cs="Arial"/>
        </w:rPr>
        <w:instrText xml:space="preserve"> REF _Ref513039685 \h  \* MERGEFORMAT </w:instrText>
      </w:r>
      <w:r w:rsidRPr="0083329A">
        <w:rPr>
          <w:rFonts w:cs="Arial"/>
        </w:rPr>
      </w:r>
      <w:r w:rsidRPr="0083329A">
        <w:rPr>
          <w:rFonts w:cs="Arial"/>
        </w:rPr>
        <w:fldChar w:fldCharType="separate"/>
      </w:r>
      <w:r w:rsidR="00335316" w:rsidRPr="00335316">
        <w:rPr>
          <w:rFonts w:cs="Arial"/>
        </w:rPr>
        <w:t xml:space="preserve">Figure </w:t>
      </w:r>
      <w:r w:rsidRPr="0083329A">
        <w:rPr>
          <w:rFonts w:cs="Arial"/>
        </w:rPr>
        <w:fldChar w:fldCharType="end"/>
      </w:r>
      <w:r w:rsidR="001F56DD">
        <w:rPr>
          <w:rFonts w:cs="Arial"/>
        </w:rPr>
        <w:t>B-5</w:t>
      </w:r>
      <w:r w:rsidRPr="0083329A">
        <w:rPr>
          <w:rFonts w:cs="Arial"/>
        </w:rPr>
        <w:t xml:space="preserve">a) and off the Burdekin River on 14 March 2018 (week 15, </w:t>
      </w:r>
      <w:r w:rsidRPr="0083329A">
        <w:rPr>
          <w:rFonts w:cs="Arial"/>
        </w:rPr>
        <w:fldChar w:fldCharType="begin"/>
      </w:r>
      <w:r w:rsidRPr="0083329A">
        <w:rPr>
          <w:rFonts w:cs="Arial"/>
        </w:rPr>
        <w:instrText xml:space="preserve"> REF _Ref513039685 \h  \* MERGEFORMAT </w:instrText>
      </w:r>
      <w:r w:rsidRPr="0083329A">
        <w:rPr>
          <w:rFonts w:cs="Arial"/>
        </w:rPr>
      </w:r>
      <w:r w:rsidRPr="0083329A">
        <w:rPr>
          <w:rFonts w:cs="Arial"/>
        </w:rPr>
        <w:fldChar w:fldCharType="separate"/>
      </w:r>
      <w:r w:rsidR="00335316" w:rsidRPr="00335316">
        <w:rPr>
          <w:rFonts w:cs="Arial"/>
        </w:rPr>
        <w:t xml:space="preserve">Figure </w:t>
      </w:r>
      <w:r w:rsidRPr="0083329A">
        <w:rPr>
          <w:rFonts w:cs="Arial"/>
        </w:rPr>
        <w:fldChar w:fldCharType="end"/>
      </w:r>
      <w:r w:rsidR="001F56DD">
        <w:rPr>
          <w:rFonts w:cs="Arial"/>
        </w:rPr>
        <w:t>B-5</w:t>
      </w:r>
      <w:r w:rsidRPr="0083329A">
        <w:rPr>
          <w:rFonts w:cs="Arial"/>
        </w:rPr>
        <w:t xml:space="preserve">b). In both images, existing large river flood plumes were well captured and showed the same northward orientation, shapes and spatial areas. Both images confirmed the influence of </w:t>
      </w:r>
      <w:r w:rsidR="00404B3B">
        <w:rPr>
          <w:rFonts w:cs="Arial"/>
        </w:rPr>
        <w:t>primary</w:t>
      </w:r>
      <w:r w:rsidRPr="0083329A">
        <w:rPr>
          <w:rFonts w:cs="Arial"/>
        </w:rPr>
        <w:t xml:space="preserve"> waters from the Tully and Burdekin rivers on Dunk Island and </w:t>
      </w:r>
      <w:r w:rsidR="00120FEE">
        <w:rPr>
          <w:rFonts w:cs="Arial"/>
        </w:rPr>
        <w:t>in</w:t>
      </w:r>
      <w:r w:rsidR="00120FEE" w:rsidRPr="0083329A">
        <w:rPr>
          <w:rFonts w:cs="Arial"/>
        </w:rPr>
        <w:t xml:space="preserve"> </w:t>
      </w:r>
      <w:r w:rsidRPr="0083329A">
        <w:rPr>
          <w:rFonts w:cs="Arial"/>
        </w:rPr>
        <w:t>the vicinity of Magnetic Island, respectively.</w:t>
      </w:r>
    </w:p>
    <w:p w14:paraId="04B0A635" w14:textId="77777777" w:rsidR="00A16782" w:rsidRPr="0092528F" w:rsidRDefault="00A16782" w:rsidP="00A16782"/>
    <w:p w14:paraId="07E4F608" w14:textId="0C936C5A" w:rsidR="00A16782" w:rsidRPr="00A76DDB" w:rsidRDefault="00A16782" w:rsidP="00C83B6E">
      <w:pPr>
        <w:pStyle w:val="Caption"/>
      </w:pPr>
      <w:r w:rsidRPr="00A76DDB">
        <w:rPr>
          <w:noProof/>
          <w:lang w:val="en-AU" w:eastAsia="en-AU"/>
        </w:rPr>
        <w:drawing>
          <wp:inline distT="0" distB="0" distL="0" distR="0" wp14:anchorId="1B1FE800" wp14:editId="5A34F132">
            <wp:extent cx="5724000" cy="7548243"/>
            <wp:effectExtent l="0" t="0" r="0" b="0"/>
            <wp:docPr id="241" name="Picture 241" descr="MT-WS (left) and S3-FU (right) maps showing a) the Tully and Herbert river plumes of 29 March 2018 (the MODIS-A image was cloudy for this date) and b) the Burdekin river plume of 14 March 2018." title="Satellite imag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3" cstate="print">
                      <a:extLst>
                        <a:ext uri="{28A0092B-C50C-407E-A947-70E740481C1C}">
                          <a14:useLocalDpi xmlns:a14="http://schemas.microsoft.com/office/drawing/2010/main" val="0"/>
                        </a:ext>
                      </a:extLst>
                    </a:blip>
                    <a:srcRect/>
                    <a:stretch/>
                  </pic:blipFill>
                  <pic:spPr bwMode="auto">
                    <a:xfrm>
                      <a:off x="0" y="0"/>
                      <a:ext cx="5724000" cy="7548243"/>
                    </a:xfrm>
                    <a:prstGeom prst="rect">
                      <a:avLst/>
                    </a:prstGeom>
                    <a:noFill/>
                    <a:ln>
                      <a:noFill/>
                    </a:ln>
                    <a:extLst>
                      <a:ext uri="{53640926-AAD7-44D8-BBD7-CCE9431645EC}">
                        <a14:shadowObscured xmlns:a14="http://schemas.microsoft.com/office/drawing/2010/main"/>
                      </a:ext>
                    </a:extLst>
                  </pic:spPr>
                </pic:pic>
              </a:graphicData>
            </a:graphic>
          </wp:inline>
        </w:drawing>
      </w:r>
    </w:p>
    <w:p w14:paraId="75BF3BEA" w14:textId="7619319E" w:rsidR="00A16782" w:rsidRPr="00A76DDB" w:rsidRDefault="00A16782" w:rsidP="003B4DEF">
      <w:pPr>
        <w:pStyle w:val="Figure"/>
        <w:rPr>
          <w:b/>
          <w:color w:val="FF0000"/>
        </w:rPr>
      </w:pPr>
      <w:bookmarkStart w:id="2080" w:name="_Ref513039685"/>
      <w:bookmarkStart w:id="2081" w:name="_Toc5614670"/>
      <w:r w:rsidRPr="00A76DDB">
        <w:t xml:space="preserve">Figure </w:t>
      </w:r>
      <w:bookmarkEnd w:id="2080"/>
      <w:r w:rsidR="001F56DD">
        <w:t>B-</w:t>
      </w:r>
      <w:r w:rsidR="001F56DD">
        <w:fldChar w:fldCharType="begin"/>
      </w:r>
      <w:r w:rsidR="001F56DD">
        <w:instrText xml:space="preserve"> SEQ Figure_B- \* ARABIC </w:instrText>
      </w:r>
      <w:r w:rsidR="001F56DD">
        <w:fldChar w:fldCharType="separate"/>
      </w:r>
      <w:r w:rsidR="00335316">
        <w:rPr>
          <w:noProof/>
        </w:rPr>
        <w:t>5</w:t>
      </w:r>
      <w:r w:rsidR="001F56DD">
        <w:fldChar w:fldCharType="end"/>
      </w:r>
      <w:r w:rsidRPr="00A76DDB">
        <w:t>: MT-WS (left) and S3-FU (right) maps showing a) the Tully and Herbert river plumes of 29</w:t>
      </w:r>
      <w:r w:rsidR="00FD2772">
        <w:t xml:space="preserve"> </w:t>
      </w:r>
      <w:r w:rsidRPr="00A76DDB">
        <w:t xml:space="preserve">March 2018 (the MODIS-A image was cloudy for this date) and b) the </w:t>
      </w:r>
      <w:r w:rsidR="006731F1" w:rsidRPr="00A76DDB">
        <w:t>Burdekin</w:t>
      </w:r>
      <w:r w:rsidRPr="00A76DDB">
        <w:t xml:space="preserve"> river plume of</w:t>
      </w:r>
      <w:r w:rsidR="00FD2772">
        <w:t xml:space="preserve"> </w:t>
      </w:r>
      <w:r w:rsidRPr="00A76DDB">
        <w:t>14 March 2018.</w:t>
      </w:r>
      <w:bookmarkEnd w:id="2081"/>
    </w:p>
    <w:p w14:paraId="446A63E3" w14:textId="77777777" w:rsidR="00A16782" w:rsidRPr="00FA4F91" w:rsidRDefault="00A16782" w:rsidP="00FA4F91">
      <w:pPr>
        <w:rPr>
          <w:i/>
        </w:rPr>
      </w:pPr>
      <w:r w:rsidRPr="00FA4F91">
        <w:rPr>
          <w:i/>
        </w:rPr>
        <w:t>Water quality across colour gradients</w:t>
      </w:r>
    </w:p>
    <w:p w14:paraId="4086DA40" w14:textId="6C7FDE41" w:rsidR="00A16782" w:rsidRPr="00C61CEB" w:rsidRDefault="00A16782" w:rsidP="00A1091C">
      <w:r w:rsidRPr="00C61CEB">
        <w:t>TSS, Chl-</w:t>
      </w:r>
      <w:r w:rsidRPr="001F214B">
        <w:rPr>
          <w:i/>
        </w:rPr>
        <w:t>a</w:t>
      </w:r>
      <w:r w:rsidRPr="00C61CEB">
        <w:t xml:space="preserve">, CDOM and </w:t>
      </w:r>
      <w:r w:rsidR="00B02B1B">
        <w:t>Secchi depth</w:t>
      </w:r>
      <w:r w:rsidR="00B02B1B" w:rsidRPr="00C61CEB">
        <w:t xml:space="preserve"> </w:t>
      </w:r>
      <w:r w:rsidRPr="00C61CEB">
        <w:t>across the WS colour class gradient showed patterns consistent with previous sampling years (</w:t>
      </w:r>
      <w:r w:rsidRPr="00C61CEB">
        <w:fldChar w:fldCharType="begin"/>
      </w:r>
      <w:r w:rsidRPr="00C61CEB">
        <w:instrText xml:space="preserve"> REF _Ref526174153 \h  \* MERGEFORMAT </w:instrText>
      </w:r>
      <w:r w:rsidRPr="00C61CEB">
        <w:fldChar w:fldCharType="separate"/>
      </w:r>
      <w:r w:rsidR="00335316" w:rsidRPr="00335316">
        <w:t xml:space="preserve">Figure </w:t>
      </w:r>
      <w:r w:rsidRPr="00C61CEB">
        <w:fldChar w:fldCharType="end"/>
      </w:r>
      <w:r w:rsidR="000A015F" w:rsidRPr="00C61CEB">
        <w:t>B-6</w:t>
      </w:r>
      <w:r w:rsidRPr="00C61CEB">
        <w:t>a</w:t>
      </w:r>
      <w:r w:rsidR="000A015F" w:rsidRPr="00C61CEB">
        <w:t>,</w:t>
      </w:r>
      <w:r w:rsidRPr="00C61CEB">
        <w:t xml:space="preserve"> c). TSS concentrations in the Wet Tropics region (average of 5.3 ± 6.7 mg L</w:t>
      </w:r>
      <w:r w:rsidRPr="00C61CEB">
        <w:rPr>
          <w:vertAlign w:val="superscript"/>
        </w:rPr>
        <w:t>-1</w:t>
      </w:r>
      <w:r w:rsidRPr="00C61CEB">
        <w:t>) were much lower than the Burdekin region (average of 11.7 ± 44.4 mg L</w:t>
      </w:r>
      <w:r w:rsidRPr="00C61CEB">
        <w:rPr>
          <w:vertAlign w:val="superscript"/>
        </w:rPr>
        <w:t>-1</w:t>
      </w:r>
      <w:r w:rsidRPr="00C61CEB">
        <w:t>) and mean TSS concentrations gradually decreased across the WS colour classes 3 to 6. CDOM was greater in the Wet Tropics (0.4 ± 0.5 m</w:t>
      </w:r>
      <w:r w:rsidRPr="00C74443">
        <w:rPr>
          <w:vertAlign w:val="superscript"/>
        </w:rPr>
        <w:t>-1</w:t>
      </w:r>
      <w:r w:rsidRPr="00C61CEB">
        <w:t>) than the Burdekin (0.2 ± 0.4 m</w:t>
      </w:r>
      <w:r w:rsidRPr="00C74443">
        <w:rPr>
          <w:vertAlign w:val="superscript"/>
        </w:rPr>
        <w:t>-1</w:t>
      </w:r>
      <w:r w:rsidRPr="00C61CEB">
        <w:t>) region, while Chl-</w:t>
      </w:r>
      <w:r w:rsidRPr="001F214B">
        <w:rPr>
          <w:i/>
        </w:rPr>
        <w:t>a</w:t>
      </w:r>
      <w:r w:rsidRPr="00C61CEB">
        <w:t xml:space="preserve"> and </w:t>
      </w:r>
      <w:r w:rsidR="00B02B1B">
        <w:t>Secchi depth</w:t>
      </w:r>
      <w:r w:rsidR="00B02B1B" w:rsidRPr="00C61CEB">
        <w:t xml:space="preserve"> </w:t>
      </w:r>
      <w:r w:rsidRPr="00C61CEB">
        <w:t>levels were similar in both the Wet Tropics (0.9 ± 0.7 µg L</w:t>
      </w:r>
      <w:r w:rsidRPr="00C61CEB">
        <w:rPr>
          <w:vertAlign w:val="superscript"/>
        </w:rPr>
        <w:t>-1</w:t>
      </w:r>
      <w:r w:rsidRPr="00C61CEB">
        <w:t>, 3.7 ± 3.3 m) and Burdekin regions (0.7 ± 0.5 µg L</w:t>
      </w:r>
      <w:r w:rsidRPr="00C61CEB">
        <w:rPr>
          <w:vertAlign w:val="superscript"/>
        </w:rPr>
        <w:t xml:space="preserve">-1 </w:t>
      </w:r>
      <w:r w:rsidRPr="00C61CEB">
        <w:t>and 4.3 ± 3.7 m)</w:t>
      </w:r>
      <w:r w:rsidR="00120FEE">
        <w:t>, respectively</w:t>
      </w:r>
      <w:r w:rsidRPr="00C61CEB">
        <w:t>. Chl-</w:t>
      </w:r>
      <w:r w:rsidRPr="001F214B">
        <w:rPr>
          <w:i/>
        </w:rPr>
        <w:t>a</w:t>
      </w:r>
      <w:r w:rsidRPr="00C61CEB">
        <w:t xml:space="preserve"> was variable across the WS colour gradient, but generally increased (</w:t>
      </w:r>
      <w:r w:rsidR="00436C23">
        <w:t>W</w:t>
      </w:r>
      <w:r w:rsidR="00436C23" w:rsidRPr="00C61CEB">
        <w:t xml:space="preserve">et </w:t>
      </w:r>
      <w:r w:rsidRPr="00C61CEB">
        <w:t xml:space="preserve">Tropics) or was stable (Burdekin) within the colour classes 1 to 3, then decreased within colour classes 4 to 6. CDOM concentrations gradually decreased and, inversely, </w:t>
      </w:r>
      <w:r w:rsidR="009378A5">
        <w:t>Secchi depth</w:t>
      </w:r>
      <w:r w:rsidR="009378A5" w:rsidRPr="00C61CEB">
        <w:t xml:space="preserve"> </w:t>
      </w:r>
      <w:r w:rsidRPr="00C61CEB">
        <w:t>generally increased from colour classes 1 or 2 to 6.</w:t>
      </w:r>
    </w:p>
    <w:p w14:paraId="106F9A7A" w14:textId="77777777" w:rsidR="00A16782" w:rsidRPr="00C61CEB" w:rsidRDefault="00A16782" w:rsidP="00A16782">
      <w:pPr>
        <w:rPr>
          <w:rFonts w:cs="Arial"/>
          <w:color w:val="FF0000"/>
          <w:sz w:val="24"/>
          <w:szCs w:val="24"/>
        </w:rPr>
      </w:pPr>
    </w:p>
    <w:p w14:paraId="2485E9E7" w14:textId="4AFFB334" w:rsidR="00A16782" w:rsidRPr="00C61CEB" w:rsidRDefault="00A16782" w:rsidP="00A16782">
      <w:pPr>
        <w:jc w:val="center"/>
        <w:rPr>
          <w:rFonts w:cs="Arial"/>
          <w:color w:val="FF0000"/>
          <w:sz w:val="24"/>
          <w:szCs w:val="24"/>
        </w:rPr>
      </w:pPr>
      <w:r w:rsidRPr="00C61CEB">
        <w:rPr>
          <w:rFonts w:cs="Arial"/>
          <w:noProof/>
          <w:color w:val="FF0000"/>
          <w:sz w:val="24"/>
          <w:szCs w:val="24"/>
          <w:lang w:val="en-AU" w:eastAsia="en-AU"/>
        </w:rPr>
        <w:drawing>
          <wp:inline distT="0" distB="0" distL="0" distR="0" wp14:anchorId="46DC43E0" wp14:editId="485EC30C">
            <wp:extent cx="5616000" cy="4954139"/>
            <wp:effectExtent l="0" t="0" r="3810" b="0"/>
            <wp:docPr id="242" name="Picture 242" descr="Mean TSS, Chl-a, CDOM and Secchi depth (SDD) concentrations measured across (a, c) the WS and (b, d) the FU colour scales during the 2017–18 wet season in the (a, b) Wet Tropics and (c,d) Burdekin regions. The long-term (LT, 2002–18) values, from Gruber et al., in press) and wet season guideline values for the open coastal and mid-shelf waters of the Reef are also indicated on the MA-WS figures (a, c). Dotted circles indicate colour where ≤ 2 field samples have been collected. " title="WQ data FU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4" cstate="print">
                      <a:extLst>
                        <a:ext uri="{28A0092B-C50C-407E-A947-70E740481C1C}">
                          <a14:useLocalDpi xmlns:a14="http://schemas.microsoft.com/office/drawing/2010/main" val="0"/>
                        </a:ext>
                      </a:extLst>
                    </a:blip>
                    <a:stretch>
                      <a:fillRect/>
                    </a:stretch>
                  </pic:blipFill>
                  <pic:spPr bwMode="auto">
                    <a:xfrm>
                      <a:off x="0" y="0"/>
                      <a:ext cx="5616000" cy="4954139"/>
                    </a:xfrm>
                    <a:prstGeom prst="rect">
                      <a:avLst/>
                    </a:prstGeom>
                    <a:noFill/>
                  </pic:spPr>
                </pic:pic>
              </a:graphicData>
            </a:graphic>
          </wp:inline>
        </w:drawing>
      </w:r>
    </w:p>
    <w:p w14:paraId="406B0382" w14:textId="55538CE4" w:rsidR="00A16782" w:rsidRPr="00280670" w:rsidRDefault="00A16782" w:rsidP="003B4DEF">
      <w:pPr>
        <w:pStyle w:val="Figure"/>
        <w:rPr>
          <w:rFonts w:cs="Arial"/>
          <w:b/>
        </w:rPr>
      </w:pPr>
      <w:bookmarkStart w:id="2082" w:name="_Ref526174153"/>
      <w:bookmarkStart w:id="2083" w:name="_Toc5614671"/>
      <w:r w:rsidRPr="00BB0BE5">
        <w:rPr>
          <w:rFonts w:cs="Arial"/>
        </w:rPr>
        <w:t xml:space="preserve">Figure </w:t>
      </w:r>
      <w:bookmarkEnd w:id="2082"/>
      <w:r w:rsidR="001F56DD" w:rsidRPr="00BB4BE6">
        <w:rPr>
          <w:rFonts w:cs="Arial"/>
        </w:rPr>
        <w:t>B-</w:t>
      </w:r>
      <w:r w:rsidR="001F56DD" w:rsidRPr="00BB4BE6">
        <w:rPr>
          <w:rFonts w:cs="Arial"/>
        </w:rPr>
        <w:fldChar w:fldCharType="begin"/>
      </w:r>
      <w:r w:rsidR="001F56DD" w:rsidRPr="00102355">
        <w:rPr>
          <w:rFonts w:cs="Arial"/>
        </w:rPr>
        <w:instrText xml:space="preserve"> SEQ Figure_B- \* ARABIC </w:instrText>
      </w:r>
      <w:r w:rsidR="001F56DD" w:rsidRPr="00BB4BE6">
        <w:rPr>
          <w:rFonts w:cs="Arial"/>
        </w:rPr>
        <w:fldChar w:fldCharType="separate"/>
      </w:r>
      <w:r w:rsidR="00335316">
        <w:rPr>
          <w:rFonts w:cs="Arial"/>
          <w:noProof/>
        </w:rPr>
        <w:t>6</w:t>
      </w:r>
      <w:r w:rsidR="001F56DD" w:rsidRPr="00BB4BE6">
        <w:rPr>
          <w:rFonts w:cs="Arial"/>
        </w:rPr>
        <w:fldChar w:fldCharType="end"/>
      </w:r>
      <w:r w:rsidRPr="00BB0BE5">
        <w:rPr>
          <w:rFonts w:cs="Arial"/>
        </w:rPr>
        <w:t>: Mean TSS, Chl-</w:t>
      </w:r>
      <w:r w:rsidRPr="001F214B">
        <w:rPr>
          <w:rFonts w:cs="Arial"/>
          <w:i/>
        </w:rPr>
        <w:t>a</w:t>
      </w:r>
      <w:r w:rsidRPr="00BB0BE5">
        <w:rPr>
          <w:rFonts w:cs="Arial"/>
        </w:rPr>
        <w:t xml:space="preserve">, CDOM and </w:t>
      </w:r>
      <w:r w:rsidR="00B02B1B">
        <w:rPr>
          <w:rFonts w:cs="Arial"/>
        </w:rPr>
        <w:t>Secchi depth (SDD)</w:t>
      </w:r>
      <w:r w:rsidR="00B02B1B" w:rsidRPr="00BB0BE5">
        <w:rPr>
          <w:rFonts w:cs="Arial"/>
        </w:rPr>
        <w:t xml:space="preserve"> </w:t>
      </w:r>
      <w:r w:rsidRPr="00BB0BE5">
        <w:rPr>
          <w:rFonts w:cs="Arial"/>
        </w:rPr>
        <w:t>concentrations measured across (a, c) the WS and (b, d) the FU colour scales during the 2017</w:t>
      </w:r>
      <w:r w:rsidR="00F46BE6">
        <w:rPr>
          <w:rFonts w:cs="Arial"/>
        </w:rPr>
        <w:t>–</w:t>
      </w:r>
      <w:r w:rsidRPr="00BB0BE5">
        <w:rPr>
          <w:rFonts w:cs="Arial"/>
        </w:rPr>
        <w:t>18 wet season in the (a, b) Wet Tropics and (c,d) Burd</w:t>
      </w:r>
      <w:r w:rsidRPr="00BB4BE6">
        <w:rPr>
          <w:rFonts w:cs="Arial"/>
        </w:rPr>
        <w:t xml:space="preserve">ekin regions. </w:t>
      </w:r>
      <w:r w:rsidRPr="007E0128">
        <w:rPr>
          <w:rFonts w:cs="Arial"/>
        </w:rPr>
        <w:t>The long-term (LT, 2002</w:t>
      </w:r>
      <w:r w:rsidR="00F46BE6">
        <w:rPr>
          <w:rFonts w:cs="Arial"/>
        </w:rPr>
        <w:t>–</w:t>
      </w:r>
      <w:r w:rsidRPr="007E0128">
        <w:rPr>
          <w:rFonts w:cs="Arial"/>
        </w:rPr>
        <w:t xml:space="preserve">18) values, from Gruber et al., in press) and wet season guideline values for the open coastal and mid-shelf waters of the </w:t>
      </w:r>
      <w:r w:rsidR="00C00F0C">
        <w:rPr>
          <w:rFonts w:cs="Arial"/>
        </w:rPr>
        <w:t>Reef</w:t>
      </w:r>
      <w:r w:rsidR="00C00F0C" w:rsidRPr="007E0128">
        <w:rPr>
          <w:rFonts w:cs="Arial"/>
        </w:rPr>
        <w:t xml:space="preserve"> </w:t>
      </w:r>
      <w:r w:rsidRPr="007E0128">
        <w:rPr>
          <w:rFonts w:cs="Arial"/>
        </w:rPr>
        <w:t>are also indicated on the MA-WS figures (a, c). Dotted circles indicate colour where ≤ 2 field samples have been collected.</w:t>
      </w:r>
      <w:bookmarkEnd w:id="2083"/>
      <w:r w:rsidRPr="007E0128">
        <w:rPr>
          <w:rFonts w:cs="Arial"/>
        </w:rPr>
        <w:t xml:space="preserve">  </w:t>
      </w:r>
    </w:p>
    <w:p w14:paraId="64725BBB" w14:textId="76DF7871" w:rsidR="00A16782" w:rsidRPr="00C61CEB" w:rsidRDefault="00A16782" w:rsidP="00A1091C">
      <w:pPr>
        <w:rPr>
          <w:color w:val="000000" w:themeColor="text1"/>
          <w:shd w:val="clear" w:color="auto" w:fill="FFFFFF"/>
        </w:rPr>
      </w:pPr>
      <w:r w:rsidRPr="00A1091C">
        <w:t>Wet Tropics and Burdekin samples were collected across FU colour classes 1 to 18 (</w:t>
      </w:r>
      <w:r w:rsidRPr="00A1091C">
        <w:fldChar w:fldCharType="begin"/>
      </w:r>
      <w:r w:rsidRPr="00A1091C">
        <w:instrText xml:space="preserve"> REF _Ref526174153 \h  \* MERGEFORMAT </w:instrText>
      </w:r>
      <w:r w:rsidRPr="00A1091C">
        <w:fldChar w:fldCharType="separate"/>
      </w:r>
      <w:r w:rsidR="00335316" w:rsidRPr="00335316">
        <w:t xml:space="preserve">Figure </w:t>
      </w:r>
      <w:r w:rsidRPr="00A1091C">
        <w:fldChar w:fldCharType="end"/>
      </w:r>
      <w:r w:rsidR="000A015F" w:rsidRPr="00A1091C">
        <w:t>B-</w:t>
      </w:r>
      <w:r w:rsidR="00A93BDF" w:rsidRPr="00A1091C">
        <w:t>6</w:t>
      </w:r>
      <w:r w:rsidRPr="00A1091C">
        <w:t>b</w:t>
      </w:r>
      <w:r w:rsidR="00A93BDF" w:rsidRPr="00A1091C">
        <w:t>,</w:t>
      </w:r>
      <w:r w:rsidRPr="00A1091C">
        <w:t xml:space="preserve"> d) and very similar patterns were observed across the FU and WS colour classes for all water quality parameters. Especially, the increase in Chl-</w:t>
      </w:r>
      <w:r w:rsidRPr="001F214B">
        <w:rPr>
          <w:i/>
        </w:rPr>
        <w:t>a</w:t>
      </w:r>
      <w:r w:rsidRPr="00A1091C">
        <w:t xml:space="preserve"> concentration from WS colour classes 1 to 3 was mirrored by an increase in Chl-</w:t>
      </w:r>
      <w:r w:rsidRPr="001F214B">
        <w:rPr>
          <w:i/>
        </w:rPr>
        <w:t>a</w:t>
      </w:r>
      <w:r w:rsidRPr="00A1091C">
        <w:t xml:space="preserve"> concentration from FU colour classes 19 to 12. One noticeable exception was the water quality concentrations in the FU Wet Tropics</w:t>
      </w:r>
      <w:r w:rsidRPr="00C61CEB">
        <w:t xml:space="preserve"> colour class 18, but only 1 sample was collected in this FU colour class during the 2017</w:t>
      </w:r>
      <w:r w:rsidR="00F46BE6">
        <w:t>–</w:t>
      </w:r>
      <w:r w:rsidRPr="00C61CEB">
        <w:t>18 wet season (</w:t>
      </w:r>
      <w:r w:rsidRPr="00C61CEB">
        <w:fldChar w:fldCharType="begin"/>
      </w:r>
      <w:r w:rsidRPr="00C61CEB">
        <w:instrText xml:space="preserve"> REF _Ref526174153 \h  \* MERGEFORMAT </w:instrText>
      </w:r>
      <w:r w:rsidRPr="00C61CEB">
        <w:fldChar w:fldCharType="separate"/>
      </w:r>
      <w:r w:rsidR="00335316" w:rsidRPr="00335316">
        <w:t xml:space="preserve">Figure </w:t>
      </w:r>
      <w:r w:rsidRPr="00C61CEB">
        <w:fldChar w:fldCharType="end"/>
      </w:r>
      <w:r w:rsidR="00A93BDF" w:rsidRPr="00C61CEB">
        <w:t>B-7</w:t>
      </w:r>
      <w:r w:rsidRPr="00C61CEB">
        <w:t>, dotted circles).</w:t>
      </w:r>
    </w:p>
    <w:p w14:paraId="1ABA777D" w14:textId="7E441881" w:rsidR="00464F60" w:rsidRDefault="00A16782" w:rsidP="00A1091C">
      <w:pPr>
        <w:rPr>
          <w:color w:val="000000" w:themeColor="text1"/>
          <w:shd w:val="clear" w:color="auto" w:fill="FFFFFF"/>
        </w:rPr>
      </w:pPr>
      <w:r w:rsidRPr="00C61CEB">
        <w:rPr>
          <w:color w:val="000000" w:themeColor="text1"/>
          <w:shd w:val="clear" w:color="auto" w:fill="FFFFFF"/>
        </w:rPr>
        <w:t>Most frequently occurring FU values (FU</w:t>
      </w:r>
      <w:r w:rsidRPr="00C61CEB">
        <w:rPr>
          <w:color w:val="000000" w:themeColor="text1"/>
          <w:shd w:val="clear" w:color="auto" w:fill="FFFFFF"/>
          <w:vertAlign w:val="subscript"/>
        </w:rPr>
        <w:t>maj</w:t>
      </w:r>
      <w:r w:rsidRPr="00C61CEB">
        <w:rPr>
          <w:color w:val="000000" w:themeColor="text1"/>
          <w:shd w:val="clear" w:color="auto" w:fill="FFFFFF"/>
        </w:rPr>
        <w:t>) measured in the WS colour categories 1, 2, 3 and 4 (</w:t>
      </w:r>
      <w:r w:rsidR="00404B3B">
        <w:rPr>
          <w:color w:val="000000" w:themeColor="text1"/>
          <w:shd w:val="clear" w:color="auto" w:fill="FFFFFF"/>
        </w:rPr>
        <w:t>primary</w:t>
      </w:r>
      <w:r w:rsidRPr="00C61CEB">
        <w:rPr>
          <w:color w:val="000000" w:themeColor="text1"/>
          <w:shd w:val="clear" w:color="auto" w:fill="FFFFFF"/>
        </w:rPr>
        <w:t xml:space="preserve"> water type) ranged from 2 to 16, with median FU</w:t>
      </w:r>
      <w:r w:rsidRPr="00C61CEB">
        <w:rPr>
          <w:color w:val="000000" w:themeColor="text1"/>
          <w:shd w:val="clear" w:color="auto" w:fill="FFFFFF"/>
          <w:vertAlign w:val="subscript"/>
        </w:rPr>
        <w:t xml:space="preserve">maj </w:t>
      </w:r>
      <w:r w:rsidRPr="00C61CEB">
        <w:rPr>
          <w:color w:val="000000" w:themeColor="text1"/>
          <w:shd w:val="clear" w:color="auto" w:fill="FFFFFF"/>
        </w:rPr>
        <w:t xml:space="preserve">of 13, 11, 11 and 9, respectively, in the Wet Tropics and 14, 11, 11 and 10 in the </w:t>
      </w:r>
      <w:r w:rsidRPr="00C61CEB">
        <w:t>Burdekin region (</w:t>
      </w:r>
      <w:r w:rsidRPr="00C61CEB">
        <w:fldChar w:fldCharType="begin"/>
      </w:r>
      <w:r w:rsidRPr="00C61CEB">
        <w:instrText xml:space="preserve"> REF _Ref526847318 \h  \* MERGEFORMAT </w:instrText>
      </w:r>
      <w:r w:rsidRPr="00C61CEB">
        <w:fldChar w:fldCharType="separate"/>
      </w:r>
      <w:r w:rsidR="00335316" w:rsidRPr="00335316">
        <w:rPr>
          <w:color w:val="000000" w:themeColor="text1"/>
        </w:rPr>
        <w:t xml:space="preserve">Figure </w:t>
      </w:r>
      <w:r w:rsidRPr="00C61CEB">
        <w:fldChar w:fldCharType="end"/>
      </w:r>
      <w:r w:rsidR="007D33E7" w:rsidRPr="00C61CEB">
        <w:t>B-7</w:t>
      </w:r>
      <w:r w:rsidRPr="00C61CEB">
        <w:t>).</w:t>
      </w:r>
      <w:r w:rsidRPr="00C61CEB">
        <w:rPr>
          <w:color w:val="000000" w:themeColor="text1"/>
          <w:shd w:val="clear" w:color="auto" w:fill="FFFFFF"/>
        </w:rPr>
        <w:t xml:space="preserve"> FU</w:t>
      </w:r>
      <w:r w:rsidRPr="00C61CEB">
        <w:rPr>
          <w:color w:val="000000" w:themeColor="text1"/>
          <w:shd w:val="clear" w:color="auto" w:fill="FFFFFF"/>
          <w:vertAlign w:val="subscript"/>
        </w:rPr>
        <w:t xml:space="preserve">maj </w:t>
      </w:r>
      <w:r w:rsidRPr="00C61CEB">
        <w:rPr>
          <w:color w:val="000000" w:themeColor="text1"/>
          <w:shd w:val="clear" w:color="auto" w:fill="FFFFFF"/>
        </w:rPr>
        <w:t>ranged from 5 to 8 (Wet Tropics) or 10 (Burdekin) in the WS colour class 5 (</w:t>
      </w:r>
      <w:r w:rsidR="00404B3B">
        <w:rPr>
          <w:color w:val="000000" w:themeColor="text1"/>
          <w:shd w:val="clear" w:color="auto" w:fill="FFFFFF"/>
        </w:rPr>
        <w:t>secondary</w:t>
      </w:r>
      <w:r w:rsidRPr="00C61CEB">
        <w:rPr>
          <w:color w:val="000000" w:themeColor="text1"/>
          <w:shd w:val="clear" w:color="auto" w:fill="FFFFFF"/>
        </w:rPr>
        <w:t xml:space="preserve"> water type) with median values of 6. Finally, FU</w:t>
      </w:r>
      <w:r w:rsidRPr="00C61CEB">
        <w:rPr>
          <w:color w:val="000000" w:themeColor="text1"/>
          <w:shd w:val="clear" w:color="auto" w:fill="FFFFFF"/>
          <w:vertAlign w:val="subscript"/>
        </w:rPr>
        <w:t xml:space="preserve">maj </w:t>
      </w:r>
      <w:r w:rsidRPr="00C61CEB">
        <w:rPr>
          <w:color w:val="000000" w:themeColor="text1"/>
          <w:shd w:val="clear" w:color="auto" w:fill="FFFFFF"/>
        </w:rPr>
        <w:t>ranged from 4 to 5 (Burdekin) or 6 (Wet Tropics) in the WS colour class 6 (</w:t>
      </w:r>
      <w:r w:rsidR="00404B3B">
        <w:rPr>
          <w:color w:val="000000" w:themeColor="text1"/>
          <w:shd w:val="clear" w:color="auto" w:fill="FFFFFF"/>
        </w:rPr>
        <w:t>tertiary</w:t>
      </w:r>
      <w:r w:rsidRPr="00C61CEB">
        <w:rPr>
          <w:color w:val="000000" w:themeColor="text1"/>
          <w:shd w:val="clear" w:color="auto" w:fill="FFFFFF"/>
        </w:rPr>
        <w:t xml:space="preserve"> water type) with median values of 4 in both regions. </w:t>
      </w:r>
    </w:p>
    <w:p w14:paraId="1235F60B" w14:textId="135A4FE5" w:rsidR="00A16782" w:rsidRPr="00C61CEB" w:rsidRDefault="00A16782" w:rsidP="00A1091C">
      <w:pPr>
        <w:rPr>
          <w:color w:val="000000" w:themeColor="text1"/>
          <w:shd w:val="clear" w:color="auto" w:fill="FFFFFF"/>
        </w:rPr>
      </w:pPr>
      <w:r w:rsidRPr="00C61CEB">
        <w:rPr>
          <w:color w:val="000000" w:themeColor="text1"/>
          <w:shd w:val="clear" w:color="auto" w:fill="FFFFFF"/>
        </w:rPr>
        <w:t xml:space="preserve">Based on these results and the description of FU colour classes as given in the </w:t>
      </w:r>
      <w:r w:rsidR="004C6479" w:rsidRPr="00C61CEB">
        <w:rPr>
          <w:color w:val="000000" w:themeColor="text1"/>
          <w:shd w:val="clear" w:color="auto" w:fill="FFFFFF"/>
        </w:rPr>
        <w:t>Citclops</w:t>
      </w:r>
      <w:r w:rsidRPr="00C61CEB">
        <w:rPr>
          <w:color w:val="000000" w:themeColor="text1"/>
          <w:shd w:val="clear" w:color="auto" w:fill="FFFFFF"/>
        </w:rPr>
        <w:t xml:space="preserve"> project website, the mean wet season water quality values across colour gradients were recalculated by grouping the FU colour classes 1</w:t>
      </w:r>
      <w:r w:rsidR="00120FEE">
        <w:t>–</w:t>
      </w:r>
      <w:r w:rsidRPr="00C61CEB">
        <w:rPr>
          <w:color w:val="000000" w:themeColor="text1"/>
          <w:shd w:val="clear" w:color="auto" w:fill="FFFFFF"/>
        </w:rPr>
        <w:t>3 (equivalent to marine waters in the WS scale), FU colour classes 4</w:t>
      </w:r>
      <w:r w:rsidR="00120FEE">
        <w:t>–</w:t>
      </w:r>
      <w:r w:rsidRPr="00C61CEB">
        <w:rPr>
          <w:color w:val="000000" w:themeColor="text1"/>
          <w:shd w:val="clear" w:color="auto" w:fill="FFFFFF"/>
        </w:rPr>
        <w:t xml:space="preserve">5 (equivalent to WS </w:t>
      </w:r>
      <w:r w:rsidR="00404B3B">
        <w:rPr>
          <w:color w:val="000000" w:themeColor="text1"/>
          <w:shd w:val="clear" w:color="auto" w:fill="FFFFFF"/>
        </w:rPr>
        <w:t>tertiary</w:t>
      </w:r>
      <w:r w:rsidRPr="00C61CEB">
        <w:rPr>
          <w:color w:val="000000" w:themeColor="text1"/>
          <w:shd w:val="clear" w:color="auto" w:fill="FFFFFF"/>
        </w:rPr>
        <w:t xml:space="preserve"> water type), FU colour classes 6</w:t>
      </w:r>
      <w:r w:rsidR="00120FEE">
        <w:t>–</w:t>
      </w:r>
      <w:r w:rsidRPr="00C61CEB">
        <w:rPr>
          <w:color w:val="000000" w:themeColor="text1"/>
          <w:shd w:val="clear" w:color="auto" w:fill="FFFFFF"/>
        </w:rPr>
        <w:t xml:space="preserve">9 (equivalent to WS </w:t>
      </w:r>
      <w:r w:rsidR="00404B3B">
        <w:rPr>
          <w:color w:val="000000" w:themeColor="text1"/>
          <w:shd w:val="clear" w:color="auto" w:fill="FFFFFF"/>
        </w:rPr>
        <w:t>secondary</w:t>
      </w:r>
      <w:r w:rsidRPr="00C61CEB">
        <w:rPr>
          <w:color w:val="000000" w:themeColor="text1"/>
          <w:shd w:val="clear" w:color="auto" w:fill="FFFFFF"/>
        </w:rPr>
        <w:t xml:space="preserve"> water type) and FU ≥ 10 (equivalent to WS </w:t>
      </w:r>
      <w:r w:rsidR="00404B3B">
        <w:rPr>
          <w:color w:val="000000" w:themeColor="text1"/>
          <w:shd w:val="clear" w:color="auto" w:fill="FFFFFF"/>
        </w:rPr>
        <w:t>primary</w:t>
      </w:r>
      <w:r w:rsidRPr="00C61CEB">
        <w:rPr>
          <w:color w:val="000000" w:themeColor="text1"/>
          <w:shd w:val="clear" w:color="auto" w:fill="FFFFFF"/>
        </w:rPr>
        <w:t xml:space="preserve"> water type) </w:t>
      </w:r>
      <w:r w:rsidRPr="00C61CEB">
        <w:rPr>
          <w:color w:val="000000" w:themeColor="text1"/>
          <w:shd w:val="clear" w:color="auto" w:fill="FFFFFF"/>
        </w:rPr>
        <w:fldChar w:fldCharType="begin"/>
      </w:r>
      <w:r w:rsidRPr="00C61CEB">
        <w:rPr>
          <w:color w:val="000000" w:themeColor="text1"/>
          <w:shd w:val="clear" w:color="auto" w:fill="FFFFFF"/>
        </w:rPr>
        <w:instrText xml:space="preserve"> REF _Ref526934723 \h  \* MERGEFORMAT </w:instrText>
      </w:r>
      <w:r w:rsidRPr="00C61CEB">
        <w:rPr>
          <w:color w:val="000000" w:themeColor="text1"/>
          <w:shd w:val="clear" w:color="auto" w:fill="FFFFFF"/>
        </w:rPr>
      </w:r>
      <w:r w:rsidRPr="00C61CEB">
        <w:rPr>
          <w:color w:val="000000" w:themeColor="text1"/>
          <w:shd w:val="clear" w:color="auto" w:fill="FFFFFF"/>
        </w:rPr>
        <w:fldChar w:fldCharType="separate"/>
      </w:r>
      <w:r w:rsidR="00335316" w:rsidRPr="00335316">
        <w:rPr>
          <w:color w:val="000000" w:themeColor="text1"/>
        </w:rPr>
        <w:t xml:space="preserve">Figure </w:t>
      </w:r>
      <w:r w:rsidRPr="00C61CEB">
        <w:rPr>
          <w:color w:val="000000" w:themeColor="text1"/>
          <w:shd w:val="clear" w:color="auto" w:fill="FFFFFF"/>
        </w:rPr>
        <w:fldChar w:fldCharType="end"/>
      </w:r>
      <w:r w:rsidR="007D33E7" w:rsidRPr="00C61CEB">
        <w:rPr>
          <w:color w:val="000000" w:themeColor="text1"/>
          <w:shd w:val="clear" w:color="auto" w:fill="FFFFFF"/>
        </w:rPr>
        <w:t>B-8</w:t>
      </w:r>
      <w:r w:rsidRPr="00C61CEB">
        <w:rPr>
          <w:color w:val="000000" w:themeColor="text1"/>
          <w:shd w:val="clear" w:color="auto" w:fill="FFFFFF"/>
        </w:rPr>
        <w:t>).</w:t>
      </w:r>
    </w:p>
    <w:p w14:paraId="3B2CC70F" w14:textId="77777777" w:rsidR="00A16782" w:rsidRPr="00C61CEB" w:rsidRDefault="00A16782" w:rsidP="00A16782">
      <w:pPr>
        <w:rPr>
          <w:rFonts w:cs="Arial"/>
          <w:bCs/>
          <w:color w:val="000000" w:themeColor="text1"/>
          <w:sz w:val="24"/>
          <w:szCs w:val="24"/>
          <w:shd w:val="clear" w:color="auto" w:fill="FFFFFF"/>
        </w:rPr>
      </w:pPr>
    </w:p>
    <w:p w14:paraId="3FDD53BB" w14:textId="5F13FA92" w:rsidR="00A16782" w:rsidRPr="00BB0BE5" w:rsidRDefault="00A16782" w:rsidP="00A16782">
      <w:pPr>
        <w:jc w:val="center"/>
        <w:rPr>
          <w:rFonts w:cs="Arial"/>
        </w:rPr>
      </w:pPr>
      <w:r w:rsidRPr="00BB0BE5">
        <w:rPr>
          <w:rFonts w:cs="Arial"/>
          <w:noProof/>
          <w:lang w:val="en-AU" w:eastAsia="en-AU"/>
        </w:rPr>
        <w:drawing>
          <wp:inline distT="0" distB="0" distL="0" distR="0" wp14:anchorId="1D245F2E" wp14:editId="7A91A09E">
            <wp:extent cx="4572000" cy="2652393"/>
            <wp:effectExtent l="0" t="0" r="0" b="0"/>
            <wp:docPr id="248" name="Picture 248" descr="Most frequently occurring FU value (FUmaj) measured in each respective WS colour category across each wet season week (22 weeks) in the a) Wet Tropics and b) Burdekin regions." title="Most frequently occurring FU value (FUmaj) measured in each respective WS colour category across each wet season week (22 weeks) in the a) Wet Tropics and b) Burdekin reg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4572000" cy="2652393"/>
                    </a:xfrm>
                    <a:prstGeom prst="rect">
                      <a:avLst/>
                    </a:prstGeom>
                    <a:noFill/>
                  </pic:spPr>
                </pic:pic>
              </a:graphicData>
            </a:graphic>
          </wp:inline>
        </w:drawing>
      </w:r>
    </w:p>
    <w:p w14:paraId="28E1F923" w14:textId="6D02CE4C" w:rsidR="00A16782" w:rsidRPr="007569F7" w:rsidRDefault="00A16782" w:rsidP="003B4DEF">
      <w:pPr>
        <w:pStyle w:val="Figure"/>
        <w:rPr>
          <w:rFonts w:cs="Arial"/>
          <w:b/>
        </w:rPr>
      </w:pPr>
      <w:bookmarkStart w:id="2084" w:name="_Ref526847318"/>
      <w:bookmarkStart w:id="2085" w:name="_Toc5614672"/>
      <w:r w:rsidRPr="00BB4BE6">
        <w:rPr>
          <w:rFonts w:cs="Arial"/>
        </w:rPr>
        <w:t>F</w:t>
      </w:r>
      <w:r w:rsidRPr="007E0128">
        <w:rPr>
          <w:rFonts w:cs="Arial"/>
        </w:rPr>
        <w:t xml:space="preserve">igure </w:t>
      </w:r>
      <w:bookmarkEnd w:id="2084"/>
      <w:r w:rsidR="000A015F" w:rsidRPr="007E0128">
        <w:rPr>
          <w:rFonts w:cs="Arial"/>
        </w:rPr>
        <w:t>B-</w:t>
      </w:r>
      <w:r w:rsidR="000A015F" w:rsidRPr="00BB4BE6">
        <w:rPr>
          <w:rFonts w:cs="Arial"/>
        </w:rPr>
        <w:fldChar w:fldCharType="begin"/>
      </w:r>
      <w:r w:rsidR="000A015F" w:rsidRPr="00102355">
        <w:rPr>
          <w:rFonts w:cs="Arial"/>
        </w:rPr>
        <w:instrText xml:space="preserve"> SEQ Figure_B- \* ARABIC </w:instrText>
      </w:r>
      <w:r w:rsidR="000A015F" w:rsidRPr="00BB4BE6">
        <w:rPr>
          <w:rFonts w:cs="Arial"/>
        </w:rPr>
        <w:fldChar w:fldCharType="separate"/>
      </w:r>
      <w:r w:rsidR="00335316">
        <w:rPr>
          <w:rFonts w:cs="Arial"/>
          <w:noProof/>
        </w:rPr>
        <w:t>7</w:t>
      </w:r>
      <w:r w:rsidR="000A015F" w:rsidRPr="00BB4BE6">
        <w:rPr>
          <w:rFonts w:cs="Arial"/>
        </w:rPr>
        <w:fldChar w:fldCharType="end"/>
      </w:r>
      <w:r w:rsidRPr="00BB0BE5">
        <w:rPr>
          <w:rFonts w:cs="Arial"/>
        </w:rPr>
        <w:t xml:space="preserve">: </w:t>
      </w:r>
      <w:r w:rsidR="007D33E7" w:rsidRPr="00BB4BE6">
        <w:rPr>
          <w:rFonts w:cs="Arial"/>
        </w:rPr>
        <w:t>M</w:t>
      </w:r>
      <w:r w:rsidRPr="007E0128">
        <w:rPr>
          <w:rFonts w:cs="Arial"/>
        </w:rPr>
        <w:t xml:space="preserve">ost frequently occurring FU value </w:t>
      </w:r>
      <w:r w:rsidR="007D33E7" w:rsidRPr="007E0128">
        <w:rPr>
          <w:rFonts w:cs="Arial"/>
        </w:rPr>
        <w:t>(FU</w:t>
      </w:r>
      <w:r w:rsidR="007D33E7" w:rsidRPr="00280670">
        <w:rPr>
          <w:rFonts w:cs="Arial"/>
          <w:vertAlign w:val="subscript"/>
        </w:rPr>
        <w:t>maj</w:t>
      </w:r>
      <w:r w:rsidR="007D33E7" w:rsidRPr="00280670">
        <w:rPr>
          <w:rFonts w:cs="Arial"/>
        </w:rPr>
        <w:t xml:space="preserve">) </w:t>
      </w:r>
      <w:r w:rsidRPr="007569F7">
        <w:rPr>
          <w:rFonts w:cs="Arial"/>
        </w:rPr>
        <w:t>measured in each respective WS colour category across each wet season week (22 weeks) in the a) Wet Tropics and b) Burdekin regions.</w:t>
      </w:r>
      <w:bookmarkEnd w:id="2085"/>
    </w:p>
    <w:p w14:paraId="53F6C43C" w14:textId="59B32067" w:rsidR="00A16782" w:rsidRPr="00A1091C" w:rsidRDefault="00A16782" w:rsidP="00A1091C">
      <w:pPr>
        <w:rPr>
          <w:bCs/>
          <w:color w:val="000000" w:themeColor="text1"/>
          <w:szCs w:val="22"/>
          <w:shd w:val="clear" w:color="auto" w:fill="FFFFFF"/>
        </w:rPr>
      </w:pPr>
      <w:r w:rsidRPr="00A1091C">
        <w:rPr>
          <w:bCs/>
          <w:color w:val="000000" w:themeColor="text1"/>
          <w:szCs w:val="22"/>
          <w:shd w:val="clear" w:color="auto" w:fill="FFFFFF"/>
        </w:rPr>
        <w:t>TSS, Chl-</w:t>
      </w:r>
      <w:r w:rsidRPr="001F214B">
        <w:rPr>
          <w:bCs/>
          <w:i/>
          <w:color w:val="000000" w:themeColor="text1"/>
          <w:szCs w:val="22"/>
          <w:shd w:val="clear" w:color="auto" w:fill="FFFFFF"/>
        </w:rPr>
        <w:t>a</w:t>
      </w:r>
      <w:r w:rsidRPr="00A1091C">
        <w:rPr>
          <w:bCs/>
          <w:color w:val="000000" w:themeColor="text1"/>
          <w:szCs w:val="22"/>
          <w:shd w:val="clear" w:color="auto" w:fill="FFFFFF"/>
        </w:rPr>
        <w:t xml:space="preserve">, CDOM and </w:t>
      </w:r>
      <w:r w:rsidR="00B02B1B">
        <w:rPr>
          <w:bCs/>
          <w:color w:val="000000" w:themeColor="text1"/>
          <w:szCs w:val="22"/>
          <w:shd w:val="clear" w:color="auto" w:fill="FFFFFF"/>
        </w:rPr>
        <w:t>Secchi depth</w:t>
      </w:r>
      <w:r w:rsidR="00B02B1B" w:rsidRPr="00A1091C">
        <w:rPr>
          <w:bCs/>
          <w:color w:val="000000" w:themeColor="text1"/>
          <w:szCs w:val="22"/>
          <w:shd w:val="clear" w:color="auto" w:fill="FFFFFF"/>
        </w:rPr>
        <w:t xml:space="preserve"> </w:t>
      </w:r>
      <w:r w:rsidRPr="00A1091C">
        <w:rPr>
          <w:bCs/>
          <w:color w:val="000000" w:themeColor="text1"/>
          <w:szCs w:val="22"/>
          <w:shd w:val="clear" w:color="auto" w:fill="FFFFFF"/>
        </w:rPr>
        <w:t>across the WS and FU-equivalent water types showed similar patterns and mean water quality values, with TSS, Chl-</w:t>
      </w:r>
      <w:r w:rsidRPr="001F214B">
        <w:rPr>
          <w:bCs/>
          <w:i/>
          <w:color w:val="000000" w:themeColor="text1"/>
          <w:szCs w:val="22"/>
          <w:shd w:val="clear" w:color="auto" w:fill="FFFFFF"/>
        </w:rPr>
        <w:t>a</w:t>
      </w:r>
      <w:r w:rsidRPr="00A1091C">
        <w:rPr>
          <w:bCs/>
          <w:color w:val="000000" w:themeColor="text1"/>
          <w:szCs w:val="22"/>
          <w:shd w:val="clear" w:color="auto" w:fill="FFFFFF"/>
        </w:rPr>
        <w:t xml:space="preserve"> and CDOM concentrations decreasing and </w:t>
      </w:r>
      <w:r w:rsidR="00B02B1B">
        <w:rPr>
          <w:bCs/>
          <w:color w:val="000000" w:themeColor="text1"/>
          <w:szCs w:val="22"/>
          <w:shd w:val="clear" w:color="auto" w:fill="FFFFFF"/>
        </w:rPr>
        <w:t>Secchi depth</w:t>
      </w:r>
      <w:r w:rsidR="00B02B1B" w:rsidRPr="00A1091C">
        <w:rPr>
          <w:bCs/>
          <w:color w:val="000000" w:themeColor="text1"/>
          <w:szCs w:val="22"/>
          <w:shd w:val="clear" w:color="auto" w:fill="FFFFFF"/>
        </w:rPr>
        <w:t xml:space="preserve"> </w:t>
      </w:r>
      <w:r w:rsidRPr="00A1091C">
        <w:rPr>
          <w:bCs/>
          <w:color w:val="000000" w:themeColor="text1"/>
          <w:szCs w:val="22"/>
          <w:shd w:val="clear" w:color="auto" w:fill="FFFFFF"/>
        </w:rPr>
        <w:t xml:space="preserve">increasing from the </w:t>
      </w:r>
      <w:r w:rsidR="00404B3B">
        <w:rPr>
          <w:bCs/>
          <w:color w:val="000000" w:themeColor="text1"/>
          <w:szCs w:val="22"/>
          <w:shd w:val="clear" w:color="auto" w:fill="FFFFFF"/>
        </w:rPr>
        <w:t>primary</w:t>
      </w:r>
      <w:r w:rsidRPr="00A1091C">
        <w:rPr>
          <w:bCs/>
          <w:color w:val="000000" w:themeColor="text1"/>
          <w:szCs w:val="22"/>
          <w:shd w:val="clear" w:color="auto" w:fill="FFFFFF"/>
        </w:rPr>
        <w:t xml:space="preserve"> to the </w:t>
      </w:r>
      <w:r w:rsidR="00404B3B">
        <w:rPr>
          <w:bCs/>
          <w:color w:val="000000" w:themeColor="text1"/>
          <w:szCs w:val="22"/>
          <w:shd w:val="clear" w:color="auto" w:fill="FFFFFF"/>
        </w:rPr>
        <w:t>tertiary</w:t>
      </w:r>
      <w:r w:rsidRPr="00A1091C">
        <w:rPr>
          <w:bCs/>
          <w:color w:val="000000" w:themeColor="text1"/>
          <w:szCs w:val="22"/>
          <w:shd w:val="clear" w:color="auto" w:fill="FFFFFF"/>
        </w:rPr>
        <w:t xml:space="preserve"> water types. The greatest difference in concentration was measured for the TSS in the Burdekin </w:t>
      </w:r>
      <w:r w:rsidR="00404B3B">
        <w:rPr>
          <w:bCs/>
          <w:color w:val="000000" w:themeColor="text1"/>
          <w:szCs w:val="22"/>
          <w:shd w:val="clear" w:color="auto" w:fill="FFFFFF"/>
        </w:rPr>
        <w:t>primary</w:t>
      </w:r>
      <w:r w:rsidRPr="00A1091C">
        <w:rPr>
          <w:bCs/>
          <w:color w:val="000000" w:themeColor="text1"/>
          <w:szCs w:val="22"/>
          <w:shd w:val="clear" w:color="auto" w:fill="FFFFFF"/>
        </w:rPr>
        <w:t xml:space="preserve"> waters (</w:t>
      </w:r>
      <w:r w:rsidRPr="00A1091C">
        <w:rPr>
          <w:bCs/>
          <w:color w:val="000000" w:themeColor="text1"/>
          <w:szCs w:val="22"/>
          <w:shd w:val="clear" w:color="auto" w:fill="FFFFFF"/>
        </w:rPr>
        <w:fldChar w:fldCharType="begin"/>
      </w:r>
      <w:r w:rsidRPr="00A1091C">
        <w:rPr>
          <w:bCs/>
          <w:color w:val="000000" w:themeColor="text1"/>
          <w:szCs w:val="22"/>
          <w:shd w:val="clear" w:color="auto" w:fill="FFFFFF"/>
        </w:rPr>
        <w:instrText xml:space="preserve"> REF _Ref526934723 \h  \* MERGEFORMAT </w:instrText>
      </w:r>
      <w:r w:rsidRPr="00A1091C">
        <w:rPr>
          <w:bCs/>
          <w:color w:val="000000" w:themeColor="text1"/>
          <w:szCs w:val="22"/>
          <w:shd w:val="clear" w:color="auto" w:fill="FFFFFF"/>
        </w:rPr>
      </w:r>
      <w:r w:rsidRPr="00A1091C">
        <w:rPr>
          <w:bCs/>
          <w:color w:val="000000" w:themeColor="text1"/>
          <w:szCs w:val="22"/>
          <w:shd w:val="clear" w:color="auto" w:fill="FFFFFF"/>
        </w:rPr>
        <w:fldChar w:fldCharType="separate"/>
      </w:r>
      <w:r w:rsidR="00335316" w:rsidRPr="00335316">
        <w:rPr>
          <w:bCs/>
          <w:color w:val="000000" w:themeColor="text1"/>
          <w:szCs w:val="22"/>
          <w:shd w:val="clear" w:color="auto" w:fill="FFFFFF"/>
        </w:rPr>
        <w:t xml:space="preserve">Figure </w:t>
      </w:r>
      <w:r w:rsidRPr="00A1091C">
        <w:rPr>
          <w:bCs/>
          <w:color w:val="000000" w:themeColor="text1"/>
          <w:szCs w:val="22"/>
          <w:shd w:val="clear" w:color="auto" w:fill="FFFFFF"/>
        </w:rPr>
        <w:fldChar w:fldCharType="end"/>
      </w:r>
      <w:r w:rsidR="007D33E7" w:rsidRPr="00A1091C">
        <w:rPr>
          <w:bCs/>
          <w:color w:val="000000" w:themeColor="text1"/>
          <w:szCs w:val="22"/>
          <w:shd w:val="clear" w:color="auto" w:fill="FFFFFF"/>
        </w:rPr>
        <w:t>B-8</w:t>
      </w:r>
      <w:r w:rsidRPr="00A1091C">
        <w:rPr>
          <w:bCs/>
          <w:color w:val="000000" w:themeColor="text1"/>
          <w:szCs w:val="22"/>
          <w:shd w:val="clear" w:color="auto" w:fill="FFFFFF"/>
        </w:rPr>
        <w:t xml:space="preserve">). </w:t>
      </w:r>
    </w:p>
    <w:p w14:paraId="3CD30891" w14:textId="25FE829E" w:rsidR="00A16782" w:rsidRPr="00C61CEB" w:rsidRDefault="00A16782" w:rsidP="00A16782">
      <w:pPr>
        <w:keepNext/>
        <w:jc w:val="center"/>
        <w:rPr>
          <w:rFonts w:cs="Arial"/>
          <w:bCs/>
          <w:color w:val="000000" w:themeColor="text1"/>
        </w:rPr>
      </w:pPr>
      <w:r w:rsidRPr="00C61CEB">
        <w:rPr>
          <w:rFonts w:cs="Arial"/>
          <w:bCs/>
          <w:noProof/>
          <w:color w:val="000000" w:themeColor="text1"/>
          <w:lang w:val="en-AU" w:eastAsia="en-AU"/>
        </w:rPr>
        <w:drawing>
          <wp:inline distT="0" distB="0" distL="0" distR="0" wp14:anchorId="781A5F18" wp14:editId="048C0606">
            <wp:extent cx="4396351" cy="2501900"/>
            <wp:effectExtent l="0" t="0" r="4445" b="0"/>
            <wp:docPr id="249" name="Picture 249" descr="Mean TSS, Chl-a, CDOM and Secchi depth (SDD) concentrations measured across the WS and FU-equivalent primary, secondary, tertiary water types during the 2017–18 wet season in the (top) Wet Tropics and (bottom) Burdekin regions. Wet season guideline values for the open coastal and mid-shelf waters of the Reef are indicated." title="Water quality FU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6" cstate="print">
                      <a:extLst>
                        <a:ext uri="{28A0092B-C50C-407E-A947-70E740481C1C}">
                          <a14:useLocalDpi xmlns:a14="http://schemas.microsoft.com/office/drawing/2010/main" val="0"/>
                        </a:ext>
                      </a:extLst>
                    </a:blip>
                    <a:stretch>
                      <a:fillRect/>
                    </a:stretch>
                  </pic:blipFill>
                  <pic:spPr bwMode="auto">
                    <a:xfrm>
                      <a:off x="0" y="0"/>
                      <a:ext cx="4402462" cy="2505378"/>
                    </a:xfrm>
                    <a:prstGeom prst="rect">
                      <a:avLst/>
                    </a:prstGeom>
                    <a:noFill/>
                  </pic:spPr>
                </pic:pic>
              </a:graphicData>
            </a:graphic>
          </wp:inline>
        </w:drawing>
      </w:r>
    </w:p>
    <w:p w14:paraId="06FC7194" w14:textId="09470535" w:rsidR="00A16782" w:rsidRPr="007E0128" w:rsidRDefault="00A16782" w:rsidP="003B4DEF">
      <w:pPr>
        <w:pStyle w:val="Figure"/>
        <w:rPr>
          <w:rFonts w:cs="Arial"/>
          <w:b/>
        </w:rPr>
      </w:pPr>
      <w:bookmarkStart w:id="2086" w:name="_Ref526934723"/>
      <w:bookmarkStart w:id="2087" w:name="_Toc5614673"/>
      <w:r w:rsidRPr="00BB0BE5">
        <w:rPr>
          <w:rFonts w:cs="Arial"/>
        </w:rPr>
        <w:t xml:space="preserve">Figure </w:t>
      </w:r>
      <w:bookmarkEnd w:id="2086"/>
      <w:r w:rsidR="00501744" w:rsidRPr="00BB4BE6">
        <w:rPr>
          <w:rFonts w:cs="Arial"/>
        </w:rPr>
        <w:t>B-</w:t>
      </w:r>
      <w:r w:rsidR="00A1660B" w:rsidRPr="00BB4BE6">
        <w:rPr>
          <w:rFonts w:cs="Arial"/>
        </w:rPr>
        <w:fldChar w:fldCharType="begin"/>
      </w:r>
      <w:r w:rsidR="00A1660B" w:rsidRPr="00102355">
        <w:rPr>
          <w:rFonts w:cs="Arial"/>
        </w:rPr>
        <w:instrText xml:space="preserve"> SEQ Figure_B- \* ARABIC </w:instrText>
      </w:r>
      <w:r w:rsidR="00A1660B" w:rsidRPr="00BB4BE6">
        <w:rPr>
          <w:rFonts w:cs="Arial"/>
        </w:rPr>
        <w:fldChar w:fldCharType="separate"/>
      </w:r>
      <w:r w:rsidR="00335316">
        <w:rPr>
          <w:rFonts w:cs="Arial"/>
          <w:noProof/>
        </w:rPr>
        <w:t>8</w:t>
      </w:r>
      <w:r w:rsidR="00A1660B" w:rsidRPr="00BB4BE6">
        <w:rPr>
          <w:rFonts w:cs="Arial"/>
        </w:rPr>
        <w:fldChar w:fldCharType="end"/>
      </w:r>
      <w:r w:rsidRPr="00BB0BE5">
        <w:rPr>
          <w:rFonts w:cs="Arial"/>
        </w:rPr>
        <w:t>: Mean TSS, Chl-</w:t>
      </w:r>
      <w:r w:rsidRPr="001F214B">
        <w:rPr>
          <w:rFonts w:cs="Arial"/>
          <w:i/>
        </w:rPr>
        <w:t>a</w:t>
      </w:r>
      <w:r w:rsidRPr="00BB0BE5">
        <w:rPr>
          <w:rFonts w:cs="Arial"/>
        </w:rPr>
        <w:t xml:space="preserve">, CDOM and </w:t>
      </w:r>
      <w:r w:rsidR="00B02B1B">
        <w:rPr>
          <w:rFonts w:cs="Arial"/>
        </w:rPr>
        <w:t>Secchi depth (SDD)</w:t>
      </w:r>
      <w:r w:rsidR="00B02B1B" w:rsidRPr="00BB0BE5">
        <w:rPr>
          <w:rFonts w:cs="Arial"/>
        </w:rPr>
        <w:t xml:space="preserve"> </w:t>
      </w:r>
      <w:r w:rsidRPr="00BB0BE5">
        <w:rPr>
          <w:rFonts w:cs="Arial"/>
        </w:rPr>
        <w:t xml:space="preserve">concentrations measured across the WS and FU-equivalent </w:t>
      </w:r>
      <w:r w:rsidR="00404B3B">
        <w:rPr>
          <w:rFonts w:cs="Arial"/>
        </w:rPr>
        <w:t>primary</w:t>
      </w:r>
      <w:r w:rsidRPr="00BB0BE5">
        <w:rPr>
          <w:rFonts w:cs="Arial"/>
        </w:rPr>
        <w:t xml:space="preserve">, </w:t>
      </w:r>
      <w:r w:rsidR="00404B3B">
        <w:rPr>
          <w:rFonts w:cs="Arial"/>
        </w:rPr>
        <w:t>secondary</w:t>
      </w:r>
      <w:r w:rsidRPr="00BB0BE5">
        <w:rPr>
          <w:rFonts w:cs="Arial"/>
        </w:rPr>
        <w:t xml:space="preserve">, </w:t>
      </w:r>
      <w:r w:rsidR="00404B3B">
        <w:rPr>
          <w:rFonts w:cs="Arial"/>
        </w:rPr>
        <w:t>tertiary</w:t>
      </w:r>
      <w:r w:rsidRPr="00BB0BE5">
        <w:rPr>
          <w:rFonts w:cs="Arial"/>
        </w:rPr>
        <w:t xml:space="preserve"> water types during the 2017</w:t>
      </w:r>
      <w:r w:rsidR="00F46BE6">
        <w:rPr>
          <w:rFonts w:cs="Arial"/>
        </w:rPr>
        <w:t>–</w:t>
      </w:r>
      <w:r w:rsidRPr="00BB0BE5">
        <w:rPr>
          <w:rFonts w:cs="Arial"/>
        </w:rPr>
        <w:t xml:space="preserve">18 wet season in the (top) Wet </w:t>
      </w:r>
      <w:r w:rsidR="006731F1" w:rsidRPr="00BB0BE5">
        <w:rPr>
          <w:rFonts w:cs="Arial"/>
        </w:rPr>
        <w:t>Tropics</w:t>
      </w:r>
      <w:r w:rsidRPr="00BB0BE5">
        <w:rPr>
          <w:rFonts w:cs="Arial"/>
        </w:rPr>
        <w:t xml:space="preserve"> and (bottom) Burdekin regions. Wet season gui</w:t>
      </w:r>
      <w:r w:rsidRPr="00BB4BE6">
        <w:rPr>
          <w:rFonts w:cs="Arial"/>
        </w:rPr>
        <w:t xml:space="preserve">deline values for the open coastal and mid-shelf waters of the </w:t>
      </w:r>
      <w:r w:rsidR="00C00F0C">
        <w:rPr>
          <w:rFonts w:cs="Arial"/>
        </w:rPr>
        <w:t>Reef</w:t>
      </w:r>
      <w:r w:rsidR="00C00F0C" w:rsidRPr="00BB4BE6">
        <w:rPr>
          <w:rFonts w:cs="Arial"/>
        </w:rPr>
        <w:t xml:space="preserve"> </w:t>
      </w:r>
      <w:r w:rsidRPr="00BB4BE6">
        <w:rPr>
          <w:rFonts w:cs="Arial"/>
        </w:rPr>
        <w:t>are indicated.</w:t>
      </w:r>
      <w:bookmarkEnd w:id="2087"/>
    </w:p>
    <w:p w14:paraId="1D9DF882" w14:textId="77777777" w:rsidR="00A16782" w:rsidRPr="007E0128" w:rsidRDefault="00A16782" w:rsidP="00A16782">
      <w:pPr>
        <w:rPr>
          <w:rFonts w:cs="Arial"/>
        </w:rPr>
      </w:pPr>
    </w:p>
    <w:p w14:paraId="5053607A" w14:textId="018BFB3F" w:rsidR="00A16782" w:rsidRPr="00C61CEB" w:rsidRDefault="00A16782" w:rsidP="00A16782">
      <w:pPr>
        <w:jc w:val="center"/>
        <w:rPr>
          <w:rFonts w:cs="Arial"/>
          <w:bCs/>
          <w:color w:val="000000" w:themeColor="text1"/>
          <w:sz w:val="24"/>
          <w:szCs w:val="24"/>
          <w:shd w:val="clear" w:color="auto" w:fill="FFFFFF"/>
        </w:rPr>
      </w:pPr>
      <w:r w:rsidRPr="00C61CEB">
        <w:rPr>
          <w:rFonts w:cs="Arial"/>
          <w:bCs/>
          <w:noProof/>
          <w:color w:val="000000" w:themeColor="text1"/>
          <w:sz w:val="24"/>
          <w:szCs w:val="24"/>
          <w:shd w:val="clear" w:color="auto" w:fill="FFFFFF"/>
          <w:lang w:val="en-AU" w:eastAsia="en-AU"/>
        </w:rPr>
        <w:drawing>
          <wp:inline distT="0" distB="0" distL="0" distR="0" wp14:anchorId="0DC15159" wp14:editId="6D2CE3F1">
            <wp:extent cx="3132000" cy="4452016"/>
            <wp:effectExtent l="0" t="0" r="0" b="5715"/>
            <wp:docPr id="252" name="Picture 252" descr="Map showing the frequency of (top) MA-WS and (bottom) Fu-equivalent water types: a) combined, b) primary, c) secondary and d) tertiary in the 2017–18 wet season (22 weeks). The highest frequency is shown in orange and the lowest frequency is shown in blue." title="Map of satellite imag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7" cstate="print">
                      <a:extLst>
                        <a:ext uri="{28A0092B-C50C-407E-A947-70E740481C1C}">
                          <a14:useLocalDpi xmlns:a14="http://schemas.microsoft.com/office/drawing/2010/main" val="0"/>
                        </a:ext>
                      </a:extLst>
                    </a:blip>
                    <a:stretch>
                      <a:fillRect/>
                    </a:stretch>
                  </pic:blipFill>
                  <pic:spPr bwMode="auto">
                    <a:xfrm>
                      <a:off x="0" y="0"/>
                      <a:ext cx="3132000" cy="4452016"/>
                    </a:xfrm>
                    <a:prstGeom prst="rect">
                      <a:avLst/>
                    </a:prstGeom>
                    <a:noFill/>
                  </pic:spPr>
                </pic:pic>
              </a:graphicData>
            </a:graphic>
          </wp:inline>
        </w:drawing>
      </w:r>
    </w:p>
    <w:p w14:paraId="29A90C93" w14:textId="4BA38189" w:rsidR="00A16782" w:rsidRPr="007E0128" w:rsidRDefault="00A16782" w:rsidP="003B4DEF">
      <w:pPr>
        <w:pStyle w:val="Figure"/>
        <w:rPr>
          <w:rFonts w:cs="Arial"/>
          <w:b/>
        </w:rPr>
      </w:pPr>
      <w:bookmarkStart w:id="2088" w:name="_Ref526238565"/>
      <w:bookmarkStart w:id="2089" w:name="_Toc5614674"/>
      <w:r w:rsidRPr="00BB0BE5">
        <w:rPr>
          <w:rFonts w:cs="Arial"/>
        </w:rPr>
        <w:t xml:space="preserve">Figure </w:t>
      </w:r>
      <w:bookmarkEnd w:id="2088"/>
      <w:r w:rsidR="007D33E7" w:rsidRPr="00BB4BE6">
        <w:rPr>
          <w:rFonts w:cs="Arial"/>
        </w:rPr>
        <w:t>B-</w:t>
      </w:r>
      <w:r w:rsidR="007D33E7" w:rsidRPr="00BB4BE6">
        <w:rPr>
          <w:rFonts w:cs="Arial"/>
        </w:rPr>
        <w:fldChar w:fldCharType="begin"/>
      </w:r>
      <w:r w:rsidR="007D33E7" w:rsidRPr="00102355">
        <w:rPr>
          <w:rFonts w:cs="Arial"/>
        </w:rPr>
        <w:instrText xml:space="preserve"> SEQ Figure_B- \* ARABIC </w:instrText>
      </w:r>
      <w:r w:rsidR="007D33E7" w:rsidRPr="00BB4BE6">
        <w:rPr>
          <w:rFonts w:cs="Arial"/>
        </w:rPr>
        <w:fldChar w:fldCharType="separate"/>
      </w:r>
      <w:r w:rsidR="00335316">
        <w:rPr>
          <w:rFonts w:cs="Arial"/>
          <w:noProof/>
        </w:rPr>
        <w:t>9</w:t>
      </w:r>
      <w:r w:rsidR="007D33E7" w:rsidRPr="00BB4BE6">
        <w:rPr>
          <w:rFonts w:cs="Arial"/>
        </w:rPr>
        <w:fldChar w:fldCharType="end"/>
      </w:r>
      <w:r w:rsidRPr="00BB0BE5">
        <w:rPr>
          <w:rFonts w:cs="Arial"/>
        </w:rPr>
        <w:t>: Map showing the frequency of</w:t>
      </w:r>
      <w:r w:rsidRPr="00BB4BE6">
        <w:rPr>
          <w:rFonts w:cs="Arial"/>
        </w:rPr>
        <w:t xml:space="preserve"> (top) MA-WS and (bottom) Fu-equivalent water types: a) combined, b) </w:t>
      </w:r>
      <w:r w:rsidR="00404B3B">
        <w:rPr>
          <w:rFonts w:cs="Arial"/>
        </w:rPr>
        <w:t>primary</w:t>
      </w:r>
      <w:r w:rsidRPr="00BB4BE6">
        <w:rPr>
          <w:rFonts w:cs="Arial"/>
        </w:rPr>
        <w:t xml:space="preserve">, c) </w:t>
      </w:r>
      <w:r w:rsidR="00404B3B">
        <w:rPr>
          <w:rFonts w:cs="Arial"/>
        </w:rPr>
        <w:t>secondary</w:t>
      </w:r>
      <w:r w:rsidRPr="00BB4BE6">
        <w:rPr>
          <w:rFonts w:cs="Arial"/>
        </w:rPr>
        <w:t xml:space="preserve"> and d) </w:t>
      </w:r>
      <w:r w:rsidR="00404B3B">
        <w:rPr>
          <w:rFonts w:cs="Arial"/>
        </w:rPr>
        <w:t>tertiary</w:t>
      </w:r>
      <w:r w:rsidRPr="00BB4BE6">
        <w:rPr>
          <w:rFonts w:cs="Arial"/>
        </w:rPr>
        <w:t xml:space="preserve"> in the 2017–18 wet season (22 weeks). The highest frequency is shown in orange and the lowest frequency is shown in blue.</w:t>
      </w:r>
      <w:bookmarkEnd w:id="2089"/>
    </w:p>
    <w:p w14:paraId="2BA95225" w14:textId="612BC352" w:rsidR="00C96B3F" w:rsidRPr="00BB0BE5" w:rsidRDefault="00A16782" w:rsidP="00A1091C">
      <w:r w:rsidRPr="00C61CEB">
        <w:rPr>
          <w:shd w:val="clear" w:color="auto" w:fill="FFFFFF"/>
        </w:rPr>
        <w:t xml:space="preserve">The seasonal map showing the frequency of S3-FU </w:t>
      </w:r>
      <w:r w:rsidR="00120FEE">
        <w:rPr>
          <w:shd w:val="clear" w:color="auto" w:fill="FFFFFF"/>
        </w:rPr>
        <w:t>‘</w:t>
      </w:r>
      <w:r w:rsidRPr="00C61CEB">
        <w:rPr>
          <w:shd w:val="clear" w:color="auto" w:fill="FFFFFF"/>
        </w:rPr>
        <w:t>equivalen</w:t>
      </w:r>
      <w:r w:rsidR="00120FEE">
        <w:rPr>
          <w:shd w:val="clear" w:color="auto" w:fill="FFFFFF"/>
        </w:rPr>
        <w:t>t’</w:t>
      </w:r>
      <w:r w:rsidRPr="00C61CEB">
        <w:rPr>
          <w:shd w:val="clear" w:color="auto" w:fill="FFFFFF"/>
        </w:rPr>
        <w:t xml:space="preserve"> water types showed patterns similar to the MA-WS map (</w:t>
      </w:r>
      <w:r w:rsidRPr="00C61CEB">
        <w:rPr>
          <w:shd w:val="clear" w:color="auto" w:fill="FFFFFF"/>
        </w:rPr>
        <w:fldChar w:fldCharType="begin"/>
      </w:r>
      <w:r w:rsidRPr="00C61CEB">
        <w:rPr>
          <w:shd w:val="clear" w:color="auto" w:fill="FFFFFF"/>
        </w:rPr>
        <w:instrText xml:space="preserve"> REF _Ref526238565 \h  \* MERGEFORMAT </w:instrText>
      </w:r>
      <w:r w:rsidRPr="00C61CEB">
        <w:rPr>
          <w:shd w:val="clear" w:color="auto" w:fill="FFFFFF"/>
        </w:rPr>
      </w:r>
      <w:r w:rsidRPr="00C61CEB">
        <w:rPr>
          <w:shd w:val="clear" w:color="auto" w:fill="FFFFFF"/>
        </w:rPr>
        <w:fldChar w:fldCharType="separate"/>
      </w:r>
      <w:r w:rsidR="00335316" w:rsidRPr="00335316">
        <w:rPr>
          <w:shd w:val="clear" w:color="auto" w:fill="FFFFFF"/>
        </w:rPr>
        <w:t xml:space="preserve">Figure </w:t>
      </w:r>
      <w:r w:rsidRPr="00C61CEB">
        <w:rPr>
          <w:shd w:val="clear" w:color="auto" w:fill="FFFFFF"/>
        </w:rPr>
        <w:fldChar w:fldCharType="end"/>
      </w:r>
      <w:r w:rsidR="007D33E7" w:rsidRPr="00C61CEB">
        <w:rPr>
          <w:shd w:val="clear" w:color="auto" w:fill="FFFFFF"/>
        </w:rPr>
        <w:t>B-9</w:t>
      </w:r>
      <w:r w:rsidRPr="00C61CEB">
        <w:rPr>
          <w:shd w:val="clear" w:color="auto" w:fill="FFFFFF"/>
        </w:rPr>
        <w:t xml:space="preserve">). These maps were in agreement with historical trends and showed highest frequency of the </w:t>
      </w:r>
      <w:r w:rsidR="00404B3B">
        <w:rPr>
          <w:shd w:val="clear" w:color="auto" w:fill="FFFFFF"/>
        </w:rPr>
        <w:t>primary</w:t>
      </w:r>
      <w:r w:rsidRPr="00C61CEB">
        <w:rPr>
          <w:shd w:val="clear" w:color="auto" w:fill="FFFFFF"/>
        </w:rPr>
        <w:t xml:space="preserve"> water type in the enclosed coastal areas, and the offshore areas and ecosystems most frequently exposed only to the </w:t>
      </w:r>
      <w:r w:rsidR="00404B3B">
        <w:rPr>
          <w:shd w:val="clear" w:color="auto" w:fill="FFFFFF"/>
        </w:rPr>
        <w:t>tertiary</w:t>
      </w:r>
      <w:r w:rsidRPr="00C61CEB">
        <w:rPr>
          <w:shd w:val="clear" w:color="auto" w:fill="FFFFFF"/>
        </w:rPr>
        <w:t xml:space="preserve"> water type. The main difference was for the </w:t>
      </w:r>
      <w:r w:rsidR="00404B3B">
        <w:rPr>
          <w:shd w:val="clear" w:color="auto" w:fill="FFFFFF"/>
        </w:rPr>
        <w:t>tertiary</w:t>
      </w:r>
      <w:r w:rsidRPr="00C61CEB">
        <w:rPr>
          <w:shd w:val="clear" w:color="auto" w:fill="FFFFFF"/>
        </w:rPr>
        <w:t xml:space="preserve"> water type, with S3-FU frequency maps showing more extended and frequent areas of </w:t>
      </w:r>
      <w:r w:rsidR="00404B3B">
        <w:rPr>
          <w:shd w:val="clear" w:color="auto" w:fill="FFFFFF"/>
        </w:rPr>
        <w:t>tertiary</w:t>
      </w:r>
      <w:r w:rsidRPr="00C61CEB">
        <w:rPr>
          <w:shd w:val="clear" w:color="auto" w:fill="FFFFFF"/>
        </w:rPr>
        <w:t>-equivalent waters than the MA-WS frequency maps. However, Both the MA-WS and S3-FU tertiary water types were characterised by the lower TSS, Chl-</w:t>
      </w:r>
      <w:r w:rsidRPr="001F214B">
        <w:rPr>
          <w:i/>
          <w:shd w:val="clear" w:color="auto" w:fill="FFFFFF"/>
        </w:rPr>
        <w:t>a</w:t>
      </w:r>
      <w:r w:rsidRPr="00C61CEB">
        <w:rPr>
          <w:shd w:val="clear" w:color="auto" w:fill="FFFFFF"/>
        </w:rPr>
        <w:t xml:space="preserve"> and CDOM concentrations of all water types (</w:t>
      </w:r>
      <w:r w:rsidRPr="00C61CEB">
        <w:rPr>
          <w:shd w:val="clear" w:color="auto" w:fill="FFFFFF"/>
        </w:rPr>
        <w:fldChar w:fldCharType="begin"/>
      </w:r>
      <w:r w:rsidRPr="00C61CEB">
        <w:rPr>
          <w:shd w:val="clear" w:color="auto" w:fill="FFFFFF"/>
        </w:rPr>
        <w:instrText xml:space="preserve"> REF _Ref526934723 \h  \* MERGEFORMAT </w:instrText>
      </w:r>
      <w:r w:rsidRPr="00C61CEB">
        <w:rPr>
          <w:shd w:val="clear" w:color="auto" w:fill="FFFFFF"/>
        </w:rPr>
      </w:r>
      <w:r w:rsidRPr="00C61CEB">
        <w:rPr>
          <w:shd w:val="clear" w:color="auto" w:fill="FFFFFF"/>
        </w:rPr>
        <w:fldChar w:fldCharType="separate"/>
      </w:r>
      <w:r w:rsidR="00335316" w:rsidRPr="00335316">
        <w:rPr>
          <w:shd w:val="clear" w:color="auto" w:fill="FFFFFF"/>
        </w:rPr>
        <w:t xml:space="preserve">Figure </w:t>
      </w:r>
      <w:r w:rsidRPr="00C61CEB">
        <w:rPr>
          <w:shd w:val="clear" w:color="auto" w:fill="FFFFFF"/>
        </w:rPr>
        <w:fldChar w:fldCharType="end"/>
      </w:r>
      <w:r w:rsidR="007D33E7" w:rsidRPr="00C61CEB">
        <w:rPr>
          <w:shd w:val="clear" w:color="auto" w:fill="FFFFFF"/>
        </w:rPr>
        <w:t>B-9</w:t>
      </w:r>
      <w:r w:rsidRPr="00C61CEB">
        <w:rPr>
          <w:shd w:val="clear" w:color="auto" w:fill="FFFFFF"/>
        </w:rPr>
        <w:t>).</w:t>
      </w:r>
    </w:p>
    <w:p w14:paraId="2FB5C238" w14:textId="77E6D3EF" w:rsidR="00A16782" w:rsidRPr="007E0128" w:rsidRDefault="00A16782" w:rsidP="00B828FF">
      <w:pPr>
        <w:pStyle w:val="SummaryHeading2"/>
      </w:pPr>
      <w:r w:rsidRPr="00BB4BE6">
        <w:t>B-4</w:t>
      </w:r>
      <w:r w:rsidRPr="00BB4BE6">
        <w:tab/>
      </w:r>
      <w:r w:rsidRPr="007E0128">
        <w:t xml:space="preserve"> Discussion</w:t>
      </w:r>
    </w:p>
    <w:p w14:paraId="075A00A4" w14:textId="65499D3A" w:rsidR="008429BC" w:rsidRPr="00C61CEB" w:rsidRDefault="008429BC" w:rsidP="00A1091C">
      <w:pPr>
        <w:rPr>
          <w:shd w:val="clear" w:color="auto" w:fill="FFFFFF"/>
        </w:rPr>
      </w:pPr>
      <w:r w:rsidRPr="00C61CEB">
        <w:rPr>
          <w:shd w:val="clear" w:color="auto" w:fill="FFFFFF"/>
        </w:rPr>
        <w:t xml:space="preserve">This study confirmed the </w:t>
      </w:r>
      <w:r w:rsidR="004B6AB4">
        <w:rPr>
          <w:shd w:val="clear" w:color="auto" w:fill="FFFFFF"/>
        </w:rPr>
        <w:t>usefulness of</w:t>
      </w:r>
      <w:r w:rsidRPr="00C61CEB">
        <w:rPr>
          <w:shd w:val="clear" w:color="auto" w:fill="FFFFFF"/>
        </w:rPr>
        <w:t xml:space="preserve"> the colour of the ocean retrieved from satellite imagery as an integral water quality indicator. It highlighted the potential of using Sentinel-3 OLCI imagery and the FU satellite toolbox for the mapping of flood water bodies in nearshore marine environments. The S3-FU maps support the monitoring of sediment transport and water clarity in the </w:t>
      </w:r>
      <w:r w:rsidR="00C00F0C">
        <w:rPr>
          <w:shd w:val="clear" w:color="auto" w:fill="FFFFFF"/>
        </w:rPr>
        <w:t>Reef</w:t>
      </w:r>
      <w:r w:rsidR="00C00F0C" w:rsidRPr="00C61CEB">
        <w:rPr>
          <w:shd w:val="clear" w:color="auto" w:fill="FFFFFF"/>
        </w:rPr>
        <w:t xml:space="preserve"> </w:t>
      </w:r>
      <w:r w:rsidRPr="00C61CEB">
        <w:rPr>
          <w:shd w:val="clear" w:color="auto" w:fill="FFFFFF"/>
        </w:rPr>
        <w:t xml:space="preserve">and provide spatial datasets that can be used in conjunction with (or in the future rather than) the MA-WS maps to study the water quality of the </w:t>
      </w:r>
      <w:r w:rsidR="00C00F0C">
        <w:rPr>
          <w:shd w:val="clear" w:color="auto" w:fill="FFFFFF"/>
        </w:rPr>
        <w:t>Reef</w:t>
      </w:r>
      <w:r w:rsidRPr="00C61CEB">
        <w:rPr>
          <w:shd w:val="clear" w:color="auto" w:fill="FFFFFF"/>
        </w:rPr>
        <w:t>. Both the MA-WS and S3-FU maps provide simple and appealing water quality indicators for inclusion into water quality monitoring programs, as illustrated by the different monitoring outputs presented in this study.</w:t>
      </w:r>
    </w:p>
    <w:p w14:paraId="22D74B8D" w14:textId="0C5F567A" w:rsidR="008429BC" w:rsidRPr="00C61CEB" w:rsidRDefault="008429BC" w:rsidP="00A1091C">
      <w:pPr>
        <w:rPr>
          <w:shd w:val="clear" w:color="auto" w:fill="FFFFFF"/>
        </w:rPr>
      </w:pPr>
      <w:r w:rsidRPr="00C61CEB">
        <w:rPr>
          <w:shd w:val="clear" w:color="auto" w:fill="FFFFFF"/>
        </w:rPr>
        <w:t>Despite their technical and methodological differences (</w:t>
      </w:r>
      <w:r w:rsidRPr="00C61CEB">
        <w:rPr>
          <w:shd w:val="clear" w:color="auto" w:fill="FFFFFF"/>
        </w:rPr>
        <w:fldChar w:fldCharType="begin"/>
      </w:r>
      <w:r w:rsidRPr="00C61CEB">
        <w:rPr>
          <w:shd w:val="clear" w:color="auto" w:fill="FFFFFF"/>
        </w:rPr>
        <w:instrText xml:space="preserve"> REF _Ref525295836 \h  \* MERGEFORMAT </w:instrText>
      </w:r>
      <w:r w:rsidRPr="00C61CEB">
        <w:rPr>
          <w:shd w:val="clear" w:color="auto" w:fill="FFFFFF"/>
        </w:rPr>
      </w:r>
      <w:r w:rsidRPr="00C61CEB">
        <w:rPr>
          <w:shd w:val="clear" w:color="auto" w:fill="FFFFFF"/>
        </w:rPr>
        <w:fldChar w:fldCharType="separate"/>
      </w:r>
      <w:r w:rsidR="00335316" w:rsidRPr="00335316">
        <w:rPr>
          <w:shd w:val="clear" w:color="auto" w:fill="FFFFFF"/>
        </w:rPr>
        <w:t>Table B-</w:t>
      </w:r>
      <w:r w:rsidRPr="00C61CEB">
        <w:rPr>
          <w:shd w:val="clear" w:color="auto" w:fill="FFFFFF"/>
        </w:rPr>
        <w:fldChar w:fldCharType="end"/>
      </w:r>
      <w:r w:rsidR="007D33E7" w:rsidRPr="00C61CEB">
        <w:rPr>
          <w:shd w:val="clear" w:color="auto" w:fill="FFFFFF"/>
        </w:rPr>
        <w:t>1</w:t>
      </w:r>
      <w:r w:rsidRPr="00C61CEB">
        <w:rPr>
          <w:shd w:val="clear" w:color="auto" w:fill="FFFFFF"/>
        </w:rPr>
        <w:t xml:space="preserve">), the MA-WS and S3-FU maps and derived monitoring products showed very similar patterns across the Wet Tropics and Burdekin regions of the </w:t>
      </w:r>
      <w:r w:rsidR="00C00F0C">
        <w:rPr>
          <w:shd w:val="clear" w:color="auto" w:fill="FFFFFF"/>
        </w:rPr>
        <w:t>Reef</w:t>
      </w:r>
      <w:r w:rsidR="00C00F0C" w:rsidRPr="00C61CEB">
        <w:rPr>
          <w:shd w:val="clear" w:color="auto" w:fill="FFFFFF"/>
        </w:rPr>
        <w:t xml:space="preserve"> </w:t>
      </w:r>
      <w:r w:rsidRPr="00C61CEB">
        <w:rPr>
          <w:shd w:val="clear" w:color="auto" w:fill="FFFFFF"/>
        </w:rPr>
        <w:t>over the 2017</w:t>
      </w:r>
      <w:r w:rsidR="00120FEE">
        <w:t>–</w:t>
      </w:r>
      <w:r w:rsidRPr="00C61CEB">
        <w:rPr>
          <w:shd w:val="clear" w:color="auto" w:fill="FFFFFF"/>
        </w:rPr>
        <w:t>18 wet season (</w:t>
      </w:r>
      <w:r w:rsidRPr="00C61CEB">
        <w:rPr>
          <w:shd w:val="clear" w:color="auto" w:fill="FFFFFF"/>
        </w:rPr>
        <w:fldChar w:fldCharType="begin"/>
      </w:r>
      <w:r w:rsidRPr="00C61CEB">
        <w:rPr>
          <w:shd w:val="clear" w:color="auto" w:fill="FFFFFF"/>
        </w:rPr>
        <w:instrText xml:space="preserve"> REF _Ref530563936 \h  \* MERGEFORMAT </w:instrText>
      </w:r>
      <w:r w:rsidRPr="00C61CEB">
        <w:rPr>
          <w:shd w:val="clear" w:color="auto" w:fill="FFFFFF"/>
        </w:rPr>
      </w:r>
      <w:r w:rsidRPr="00C61CEB">
        <w:rPr>
          <w:shd w:val="clear" w:color="auto" w:fill="FFFFFF"/>
        </w:rPr>
        <w:fldChar w:fldCharType="separate"/>
      </w:r>
      <w:r w:rsidR="00335316" w:rsidRPr="00335316">
        <w:rPr>
          <w:shd w:val="clear" w:color="auto" w:fill="FFFFFF"/>
        </w:rPr>
        <w:t xml:space="preserve">Figure </w:t>
      </w:r>
      <w:r w:rsidRPr="00C61CEB">
        <w:rPr>
          <w:shd w:val="clear" w:color="auto" w:fill="FFFFFF"/>
        </w:rPr>
        <w:fldChar w:fldCharType="end"/>
      </w:r>
      <w:r w:rsidR="007D33E7" w:rsidRPr="00C61CEB">
        <w:rPr>
          <w:shd w:val="clear" w:color="auto" w:fill="FFFFFF"/>
        </w:rPr>
        <w:t>B-3</w:t>
      </w:r>
      <w:r w:rsidRPr="00C61CEB">
        <w:rPr>
          <w:shd w:val="clear" w:color="auto" w:fill="FFFFFF"/>
        </w:rPr>
        <w:t xml:space="preserve"> to </w:t>
      </w:r>
      <w:r w:rsidRPr="00C61CEB">
        <w:rPr>
          <w:shd w:val="clear" w:color="auto" w:fill="FFFFFF"/>
        </w:rPr>
        <w:fldChar w:fldCharType="begin"/>
      </w:r>
      <w:r w:rsidRPr="00C61CEB">
        <w:rPr>
          <w:shd w:val="clear" w:color="auto" w:fill="FFFFFF"/>
        </w:rPr>
        <w:instrText xml:space="preserve"> REF _Ref526238565 \h  \* MERGEFORMAT </w:instrText>
      </w:r>
      <w:r w:rsidRPr="00C61CEB">
        <w:rPr>
          <w:shd w:val="clear" w:color="auto" w:fill="FFFFFF"/>
        </w:rPr>
      </w:r>
      <w:r w:rsidRPr="00C61CEB">
        <w:rPr>
          <w:shd w:val="clear" w:color="auto" w:fill="FFFFFF"/>
        </w:rPr>
        <w:fldChar w:fldCharType="separate"/>
      </w:r>
      <w:r w:rsidR="00335316" w:rsidRPr="00335316">
        <w:rPr>
          <w:shd w:val="clear" w:color="auto" w:fill="FFFFFF"/>
        </w:rPr>
        <w:t xml:space="preserve">Figure </w:t>
      </w:r>
      <w:r w:rsidRPr="00C61CEB">
        <w:rPr>
          <w:shd w:val="clear" w:color="auto" w:fill="FFFFFF"/>
        </w:rPr>
        <w:fldChar w:fldCharType="end"/>
      </w:r>
      <w:r w:rsidR="007D33E7" w:rsidRPr="00C61CEB">
        <w:rPr>
          <w:shd w:val="clear" w:color="auto" w:fill="FFFFFF"/>
        </w:rPr>
        <w:t>B-9</w:t>
      </w:r>
      <w:r w:rsidRPr="00C61CEB">
        <w:rPr>
          <w:shd w:val="clear" w:color="auto" w:fill="FFFFFF"/>
        </w:rPr>
        <w:t>). This study covered a large range of water colours and proved the monitoring capability and similarity of these satellite ocean colour products by relating them to field water quality measurements (</w:t>
      </w:r>
      <w:r w:rsidRPr="00C61CEB">
        <w:rPr>
          <w:shd w:val="clear" w:color="auto" w:fill="FFFFFF"/>
        </w:rPr>
        <w:fldChar w:fldCharType="begin"/>
      </w:r>
      <w:r w:rsidRPr="00C61CEB">
        <w:rPr>
          <w:shd w:val="clear" w:color="auto" w:fill="FFFFFF"/>
        </w:rPr>
        <w:instrText xml:space="preserve"> REF _Ref526174153 \h  \* MERGEFORMAT </w:instrText>
      </w:r>
      <w:r w:rsidRPr="00C61CEB">
        <w:rPr>
          <w:shd w:val="clear" w:color="auto" w:fill="FFFFFF"/>
        </w:rPr>
      </w:r>
      <w:r w:rsidRPr="00C61CEB">
        <w:rPr>
          <w:shd w:val="clear" w:color="auto" w:fill="FFFFFF"/>
        </w:rPr>
        <w:fldChar w:fldCharType="separate"/>
      </w:r>
      <w:r w:rsidR="00335316" w:rsidRPr="00335316">
        <w:rPr>
          <w:shd w:val="clear" w:color="auto" w:fill="FFFFFF"/>
        </w:rPr>
        <w:t xml:space="preserve">Figure </w:t>
      </w:r>
      <w:r w:rsidRPr="00C61CEB">
        <w:rPr>
          <w:shd w:val="clear" w:color="auto" w:fill="FFFFFF"/>
        </w:rPr>
        <w:fldChar w:fldCharType="end"/>
      </w:r>
      <w:r w:rsidR="007D33E7" w:rsidRPr="00C61CEB">
        <w:rPr>
          <w:shd w:val="clear" w:color="auto" w:fill="FFFFFF"/>
        </w:rPr>
        <w:t>B-6</w:t>
      </w:r>
      <w:r w:rsidRPr="00C61CEB">
        <w:rPr>
          <w:shd w:val="clear" w:color="auto" w:fill="FFFFFF"/>
        </w:rPr>
        <w:t>).</w:t>
      </w:r>
      <w:r w:rsidRPr="00BB0BE5">
        <w:t xml:space="preserve"> </w:t>
      </w:r>
      <w:r w:rsidRPr="00C61CEB">
        <w:rPr>
          <w:shd w:val="clear" w:color="auto" w:fill="FFFFFF"/>
        </w:rPr>
        <w:t xml:space="preserve">More </w:t>
      </w:r>
      <w:r w:rsidRPr="00A66478">
        <w:rPr>
          <w:i/>
          <w:shd w:val="clear" w:color="auto" w:fill="FFFFFF"/>
        </w:rPr>
        <w:t>in</w:t>
      </w:r>
      <w:r w:rsidR="002D5823">
        <w:rPr>
          <w:i/>
          <w:shd w:val="clear" w:color="auto" w:fill="FFFFFF"/>
        </w:rPr>
        <w:t>-</w:t>
      </w:r>
      <w:r w:rsidRPr="00A66478">
        <w:rPr>
          <w:i/>
          <w:shd w:val="clear" w:color="auto" w:fill="FFFFFF"/>
        </w:rPr>
        <w:t>situ</w:t>
      </w:r>
      <w:r w:rsidRPr="00C61CEB">
        <w:rPr>
          <w:shd w:val="clear" w:color="auto" w:fill="FFFFFF"/>
        </w:rPr>
        <w:t xml:space="preserve"> water quality data will need to be collected in the future to validate these preliminary results, and especially in the FU colour classes greater than 15 (estuarine to coastal turbid waters) where few or no water quality data were collected (Figure </w:t>
      </w:r>
      <w:r w:rsidR="007D33E7" w:rsidRPr="00C61CEB">
        <w:rPr>
          <w:shd w:val="clear" w:color="auto" w:fill="FFFFFF"/>
        </w:rPr>
        <w:t>B-</w:t>
      </w:r>
      <w:r w:rsidRPr="00C61CEB">
        <w:rPr>
          <w:shd w:val="clear" w:color="auto" w:fill="FFFFFF"/>
        </w:rPr>
        <w:t>9).</w:t>
      </w:r>
    </w:p>
    <w:p w14:paraId="387A2E00" w14:textId="6430CEE4" w:rsidR="008429BC" w:rsidRPr="00C61CEB" w:rsidRDefault="008429BC" w:rsidP="00A1091C">
      <w:r w:rsidRPr="00C61CEB">
        <w:t xml:space="preserve">As more field water quality data become available to calibrate the FU colour classes in the </w:t>
      </w:r>
      <w:r w:rsidR="00C00F0C">
        <w:t>Reef</w:t>
      </w:r>
      <w:r w:rsidRPr="00C61CEB">
        <w:t xml:space="preserve">, it will be possible to include S3-FU maps and derived monitoring products in studies aiming to assess drivers of the reduction in water clarity in the </w:t>
      </w:r>
      <w:r w:rsidR="00C00F0C">
        <w:t>Reef</w:t>
      </w:r>
      <w:r w:rsidRPr="00C61CEB">
        <w:t xml:space="preserve">. Because of the greater number of colour classes (21 colours versus 6 for the WS scale: </w:t>
      </w:r>
      <w:r w:rsidRPr="00C61CEB">
        <w:fldChar w:fldCharType="begin"/>
      </w:r>
      <w:r w:rsidRPr="00C61CEB">
        <w:instrText xml:space="preserve"> REF _Ref525295836 \h  \* MERGEFORMAT </w:instrText>
      </w:r>
      <w:r w:rsidRPr="00C61CEB">
        <w:fldChar w:fldCharType="separate"/>
      </w:r>
      <w:r w:rsidR="00335316" w:rsidRPr="00335316">
        <w:t>Table B-</w:t>
      </w:r>
      <w:r w:rsidRPr="00C61CEB">
        <w:fldChar w:fldCharType="end"/>
      </w:r>
      <w:r w:rsidR="007D33E7" w:rsidRPr="00C61CEB">
        <w:t>1</w:t>
      </w:r>
      <w:r w:rsidRPr="00C61CEB">
        <w:t>), the FU scale gives greater details than the WS scale on processes occurring within the very near-shore and river flood plume mixing fronts where the coarser sediments flocculate; but also in the greenish to blu</w:t>
      </w:r>
      <w:r w:rsidR="004B6AB4">
        <w:t>e</w:t>
      </w:r>
      <w:r w:rsidRPr="00C61CEB">
        <w:t xml:space="preserve">ish flood waters which are the </w:t>
      </w:r>
      <w:r w:rsidR="004B6AB4">
        <w:t>more</w:t>
      </w:r>
      <w:r w:rsidR="004B6AB4" w:rsidRPr="00C61CEB">
        <w:t xml:space="preserve"> </w:t>
      </w:r>
      <w:r w:rsidRPr="00C61CEB">
        <w:t xml:space="preserve">likely to </w:t>
      </w:r>
      <w:r w:rsidR="004B6AB4">
        <w:t>reach</w:t>
      </w:r>
      <w:r w:rsidRPr="00C61CEB">
        <w:t xml:space="preserve"> the </w:t>
      </w:r>
      <w:r w:rsidR="00C00F0C">
        <w:t>Reef</w:t>
      </w:r>
      <w:r w:rsidR="00C00F0C" w:rsidRPr="00C61CEB">
        <w:t xml:space="preserve"> </w:t>
      </w:r>
      <w:r w:rsidRPr="00C61CEB">
        <w:t>mid-shelf and outer-shelf (</w:t>
      </w:r>
      <w:r w:rsidRPr="00C61CEB">
        <w:fldChar w:fldCharType="begin"/>
      </w:r>
      <w:r w:rsidRPr="00C61CEB">
        <w:instrText xml:space="preserve"> REF _Ref526862860 \h  \* MERGEFORMAT </w:instrText>
      </w:r>
      <w:r w:rsidRPr="00C61CEB">
        <w:fldChar w:fldCharType="separate"/>
      </w:r>
      <w:r w:rsidR="00335316" w:rsidRPr="00A76DDB">
        <w:t xml:space="preserve">Figure </w:t>
      </w:r>
      <w:r w:rsidRPr="00C61CEB">
        <w:fldChar w:fldCharType="end"/>
      </w:r>
      <w:r w:rsidR="007D33E7" w:rsidRPr="00C61CEB">
        <w:t>B-5</w:t>
      </w:r>
      <w:r w:rsidRPr="00C61CEB">
        <w:t>).</w:t>
      </w:r>
    </w:p>
    <w:p w14:paraId="2B0EB94E" w14:textId="709315C2" w:rsidR="004B6AB4" w:rsidRDefault="008429BC" w:rsidP="00A1091C">
      <w:r w:rsidRPr="00C61CEB">
        <w:t xml:space="preserve">Longer time series of water quality concentrations and FU colour classes will provide the data needed to re-cluster the S3-FU colour classes into more specific water types that capture phytoplankton production (for example, by subdividing the </w:t>
      </w:r>
      <w:r w:rsidR="00404B3B">
        <w:t>primary</w:t>
      </w:r>
      <w:r w:rsidRPr="00C61CEB">
        <w:t xml:space="preserve"> water type into different </w:t>
      </w:r>
      <w:r w:rsidR="004B6AB4" w:rsidRPr="00C61CEB">
        <w:t>sub</w:t>
      </w:r>
      <w:r w:rsidR="004B6AB4">
        <w:t>-</w:t>
      </w:r>
      <w:r w:rsidRPr="00C61CEB">
        <w:t xml:space="preserve">water types). </w:t>
      </w:r>
    </w:p>
    <w:p w14:paraId="42437E4E" w14:textId="7DF204E1" w:rsidR="008429BC" w:rsidRPr="00C61CEB" w:rsidRDefault="008429BC" w:rsidP="00A1091C">
      <w:r w:rsidRPr="00C61CEB">
        <w:t xml:space="preserve">In the future, it will also be possible to compare these water quality concentrations to ecologically-relevant water quality thresholds and to use these data in </w:t>
      </w:r>
      <w:r w:rsidRPr="00C61CEB">
        <w:rPr>
          <w:i/>
        </w:rPr>
        <w:t>magnitude x likelihood</w:t>
      </w:r>
      <w:r w:rsidRPr="00C61CEB">
        <w:t xml:space="preserve"> risk frameworks to develop exposure maps and ecological risk-based assessments as already developed from the MA-WS data (e.g. Waterhouse et al., 2017 </w:t>
      </w:r>
      <w:r w:rsidR="007D33E7" w:rsidRPr="00C61CEB">
        <w:t>and Figure B-3</w:t>
      </w:r>
      <w:r w:rsidRPr="00C61CEB">
        <w:t>e, f). This will help to further quantify the impact of floods and land-sourced pollutants on local ecosystems, including seagrasses and coral reefs (e.g. Petus et al., 2016).</w:t>
      </w:r>
    </w:p>
    <w:p w14:paraId="32515B0A" w14:textId="7D741E80" w:rsidR="008429BC" w:rsidRDefault="008429BC" w:rsidP="008429BC">
      <w:pPr>
        <w:rPr>
          <w:rFonts w:cs="Arial"/>
          <w:color w:val="000000" w:themeColor="text1"/>
          <w:sz w:val="24"/>
          <w:szCs w:val="24"/>
          <w:shd w:val="clear" w:color="auto" w:fill="FFFFFF"/>
        </w:rPr>
      </w:pPr>
    </w:p>
    <w:p w14:paraId="6AC30B09" w14:textId="578B3FE5" w:rsidR="00A1091C" w:rsidRDefault="00A1091C" w:rsidP="008429BC">
      <w:pPr>
        <w:rPr>
          <w:rFonts w:cs="Arial"/>
          <w:color w:val="000000" w:themeColor="text1"/>
          <w:sz w:val="24"/>
          <w:szCs w:val="24"/>
          <w:shd w:val="clear" w:color="auto" w:fill="FFFFFF"/>
        </w:rPr>
      </w:pPr>
    </w:p>
    <w:p w14:paraId="141F160D" w14:textId="4F3C4774" w:rsidR="00A1091C" w:rsidRDefault="00A1091C" w:rsidP="008429BC">
      <w:pPr>
        <w:rPr>
          <w:rFonts w:cs="Arial"/>
          <w:color w:val="000000" w:themeColor="text1"/>
          <w:sz w:val="24"/>
          <w:szCs w:val="24"/>
          <w:shd w:val="clear" w:color="auto" w:fill="FFFFFF"/>
        </w:rPr>
      </w:pPr>
    </w:p>
    <w:p w14:paraId="568DFFB6" w14:textId="415E12D6" w:rsidR="00A1091C" w:rsidRDefault="00A1091C" w:rsidP="008429BC">
      <w:pPr>
        <w:rPr>
          <w:rFonts w:cs="Arial"/>
          <w:color w:val="000000" w:themeColor="text1"/>
          <w:sz w:val="24"/>
          <w:szCs w:val="24"/>
          <w:shd w:val="clear" w:color="auto" w:fill="FFFFFF"/>
        </w:rPr>
      </w:pPr>
    </w:p>
    <w:p w14:paraId="510563E6" w14:textId="77777777" w:rsidR="00A1091C" w:rsidRPr="00C61CEB" w:rsidRDefault="00A1091C" w:rsidP="008429BC">
      <w:pPr>
        <w:rPr>
          <w:rFonts w:cs="Arial"/>
          <w:color w:val="000000" w:themeColor="text1"/>
          <w:sz w:val="24"/>
          <w:szCs w:val="24"/>
          <w:shd w:val="clear" w:color="auto" w:fill="FFFFFF"/>
        </w:rPr>
      </w:pPr>
    </w:p>
    <w:p w14:paraId="761E6D44" w14:textId="0B3EA607" w:rsidR="008429BC" w:rsidRPr="007E0128" w:rsidRDefault="008429BC" w:rsidP="003B4DEF">
      <w:pPr>
        <w:pStyle w:val="Figure"/>
        <w:rPr>
          <w:rFonts w:cs="Arial"/>
          <w:shd w:val="clear" w:color="auto" w:fill="FFFFFF"/>
        </w:rPr>
      </w:pPr>
      <w:bookmarkStart w:id="2090" w:name="_Ref525295836"/>
      <w:bookmarkStart w:id="2091" w:name="_Toc5459622"/>
      <w:r w:rsidRPr="00BB0BE5">
        <w:rPr>
          <w:rFonts w:cs="Arial"/>
          <w:shd w:val="clear" w:color="auto" w:fill="FFFFFF"/>
        </w:rPr>
        <w:t xml:space="preserve">Table </w:t>
      </w:r>
      <w:r w:rsidR="003B4DEF" w:rsidRPr="00BB4BE6">
        <w:rPr>
          <w:rFonts w:cs="Arial"/>
          <w:shd w:val="clear" w:color="auto" w:fill="FFFFFF"/>
        </w:rPr>
        <w:t>B-</w:t>
      </w:r>
      <w:bookmarkEnd w:id="2090"/>
      <w:r w:rsidR="00A1660B" w:rsidRPr="00BB4BE6">
        <w:rPr>
          <w:rFonts w:cs="Arial"/>
          <w:shd w:val="clear" w:color="auto" w:fill="FFFFFF"/>
        </w:rPr>
        <w:fldChar w:fldCharType="begin"/>
      </w:r>
      <w:r w:rsidR="00A1660B" w:rsidRPr="00102355">
        <w:rPr>
          <w:rFonts w:cs="Arial"/>
          <w:shd w:val="clear" w:color="auto" w:fill="FFFFFF"/>
        </w:rPr>
        <w:instrText xml:space="preserve"> SEQ Table_B- \* ARABIC </w:instrText>
      </w:r>
      <w:r w:rsidR="00A1660B" w:rsidRPr="00BB4BE6">
        <w:rPr>
          <w:rFonts w:cs="Arial"/>
          <w:shd w:val="clear" w:color="auto" w:fill="FFFFFF"/>
        </w:rPr>
        <w:fldChar w:fldCharType="separate"/>
      </w:r>
      <w:r w:rsidR="00335316">
        <w:rPr>
          <w:rFonts w:cs="Arial"/>
          <w:noProof/>
          <w:shd w:val="clear" w:color="auto" w:fill="FFFFFF"/>
        </w:rPr>
        <w:t>1</w:t>
      </w:r>
      <w:r w:rsidR="00A1660B" w:rsidRPr="00BB4BE6">
        <w:rPr>
          <w:rFonts w:cs="Arial"/>
          <w:shd w:val="clear" w:color="auto" w:fill="FFFFFF"/>
        </w:rPr>
        <w:fldChar w:fldCharType="end"/>
      </w:r>
      <w:r w:rsidRPr="00BB0BE5">
        <w:rPr>
          <w:rFonts w:cs="Arial"/>
          <w:shd w:val="clear" w:color="auto" w:fill="FFFFFF"/>
        </w:rPr>
        <w:t xml:space="preserve">: </w:t>
      </w:r>
      <w:r w:rsidR="00501744" w:rsidRPr="00BB4BE6">
        <w:rPr>
          <w:rFonts w:cs="Arial"/>
          <w:shd w:val="clear" w:color="auto" w:fill="FFFFFF"/>
        </w:rPr>
        <w:t>C</w:t>
      </w:r>
      <w:r w:rsidRPr="007E0128">
        <w:rPr>
          <w:rFonts w:cs="Arial"/>
          <w:shd w:val="clear" w:color="auto" w:fill="FFFFFF"/>
        </w:rPr>
        <w:t>omparison of MA-WS and S3-FU characteristics</w:t>
      </w:r>
      <w:r w:rsidR="00A1091C">
        <w:rPr>
          <w:rFonts w:cs="Arial"/>
          <w:shd w:val="clear" w:color="auto" w:fill="FFFFFF"/>
        </w:rPr>
        <w:t>.</w:t>
      </w:r>
      <w:bookmarkEnd w:id="2091"/>
    </w:p>
    <w:tbl>
      <w:tblPr>
        <w:tblStyle w:val="PlainTable5"/>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Comparison of MA-WS and S3-FU characteristics."/>
        <w:tblDescription w:val="Comparison of MA-WS and S3-FU characteristics."/>
      </w:tblPr>
      <w:tblGrid>
        <w:gridCol w:w="3005"/>
        <w:gridCol w:w="3006"/>
        <w:gridCol w:w="3006"/>
      </w:tblGrid>
      <w:tr w:rsidR="008429BC" w:rsidRPr="00A1091C" w14:paraId="7392F3E1" w14:textId="77777777" w:rsidTr="002C0E78">
        <w:trPr>
          <w:cnfStyle w:val="100000000000" w:firstRow="1" w:lastRow="0" w:firstColumn="0" w:lastColumn="0" w:oddVBand="0" w:evenVBand="0" w:oddHBand="0" w:evenHBand="0" w:firstRowFirstColumn="0" w:firstRowLastColumn="0" w:lastRowFirstColumn="0" w:lastRowLastColumn="0"/>
          <w:tblHeader/>
          <w:jc w:val="center"/>
        </w:trPr>
        <w:tc>
          <w:tcPr>
            <w:cnfStyle w:val="001000000100" w:firstRow="0" w:lastRow="0" w:firstColumn="1" w:lastColumn="0" w:oddVBand="0" w:evenVBand="0" w:oddHBand="0" w:evenHBand="0" w:firstRowFirstColumn="1" w:firstRowLastColumn="0" w:lastRowFirstColumn="0" w:lastRowLastColumn="0"/>
            <w:tcW w:w="1666" w:type="pct"/>
            <w:shd w:val="clear" w:color="auto" w:fill="E7E6E6" w:themeFill="background2"/>
          </w:tcPr>
          <w:p w14:paraId="0852B35B" w14:textId="1B5DE254" w:rsidR="008429BC" w:rsidRPr="00A1091C" w:rsidRDefault="00A1091C" w:rsidP="00A1091C">
            <w:pPr>
              <w:spacing w:before="0"/>
              <w:rPr>
                <w:rFonts w:cs="Arial"/>
                <w:b/>
                <w:bCs/>
                <w:i w:val="0"/>
                <w:color w:val="000000" w:themeColor="text1"/>
                <w:sz w:val="20"/>
                <w:shd w:val="clear" w:color="auto" w:fill="FFFFFF"/>
              </w:rPr>
            </w:pPr>
            <w:r w:rsidRPr="00A1091C">
              <w:rPr>
                <w:rFonts w:cs="Arial"/>
                <w:b/>
                <w:bCs/>
                <w:i w:val="0"/>
                <w:color w:val="000000" w:themeColor="text1"/>
                <w:sz w:val="20"/>
                <w:shd w:val="clear" w:color="auto" w:fill="FFFFFF"/>
              </w:rPr>
              <w:t>Characteristics</w:t>
            </w:r>
          </w:p>
        </w:tc>
        <w:tc>
          <w:tcPr>
            <w:tcW w:w="1667" w:type="pct"/>
            <w:shd w:val="clear" w:color="auto" w:fill="E7E6E6" w:themeFill="background2"/>
          </w:tcPr>
          <w:p w14:paraId="67B76207" w14:textId="77777777" w:rsidR="008429BC" w:rsidRPr="00A1091C" w:rsidRDefault="008429BC" w:rsidP="00A1091C">
            <w:pPr>
              <w:spacing w:before="0"/>
              <w:cnfStyle w:val="100000000000" w:firstRow="1" w:lastRow="0" w:firstColumn="0" w:lastColumn="0" w:oddVBand="0" w:evenVBand="0" w:oddHBand="0" w:evenHBand="0" w:firstRowFirstColumn="0" w:firstRowLastColumn="0" w:lastRowFirstColumn="0" w:lastRowLastColumn="0"/>
              <w:rPr>
                <w:rFonts w:cs="Arial"/>
                <w:b/>
                <w:bCs/>
                <w:i w:val="0"/>
                <w:color w:val="000000" w:themeColor="text1"/>
                <w:sz w:val="20"/>
                <w:shd w:val="clear" w:color="auto" w:fill="FFFFFF"/>
              </w:rPr>
            </w:pPr>
            <w:r w:rsidRPr="00A1091C">
              <w:rPr>
                <w:rFonts w:cs="Arial"/>
                <w:b/>
                <w:bCs/>
                <w:color w:val="000000" w:themeColor="text1"/>
                <w:sz w:val="20"/>
                <w:shd w:val="clear" w:color="auto" w:fill="FFFFFF"/>
              </w:rPr>
              <w:t>MA-WS</w:t>
            </w:r>
          </w:p>
        </w:tc>
        <w:tc>
          <w:tcPr>
            <w:tcW w:w="1667" w:type="pct"/>
            <w:shd w:val="clear" w:color="auto" w:fill="E7E6E6" w:themeFill="background2"/>
          </w:tcPr>
          <w:p w14:paraId="01389AB0" w14:textId="77777777" w:rsidR="008429BC" w:rsidRPr="00A1091C" w:rsidRDefault="008429BC" w:rsidP="00A1091C">
            <w:pPr>
              <w:spacing w:before="0"/>
              <w:cnfStyle w:val="100000000000" w:firstRow="1" w:lastRow="0" w:firstColumn="0" w:lastColumn="0" w:oddVBand="0" w:evenVBand="0" w:oddHBand="0" w:evenHBand="0" w:firstRowFirstColumn="0" w:firstRowLastColumn="0" w:lastRowFirstColumn="0" w:lastRowLastColumn="0"/>
              <w:rPr>
                <w:rFonts w:cs="Arial"/>
                <w:b/>
                <w:bCs/>
                <w:i w:val="0"/>
                <w:color w:val="000000" w:themeColor="text1"/>
                <w:sz w:val="20"/>
                <w:shd w:val="clear" w:color="auto" w:fill="FFFFFF"/>
              </w:rPr>
            </w:pPr>
            <w:r w:rsidRPr="00A1091C">
              <w:rPr>
                <w:rFonts w:cs="Arial"/>
                <w:b/>
                <w:bCs/>
                <w:color w:val="000000" w:themeColor="text1"/>
                <w:sz w:val="20"/>
                <w:shd w:val="clear" w:color="auto" w:fill="FFFFFF"/>
              </w:rPr>
              <w:t>S3-FU</w:t>
            </w:r>
          </w:p>
        </w:tc>
      </w:tr>
      <w:tr w:rsidR="008429BC" w:rsidRPr="00994260" w14:paraId="3C20370E" w14:textId="77777777" w:rsidTr="00A109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6" w:type="pct"/>
            <w:shd w:val="clear" w:color="auto" w:fill="auto"/>
          </w:tcPr>
          <w:p w14:paraId="67A2E371" w14:textId="77777777" w:rsidR="008429BC" w:rsidRPr="00A1091C" w:rsidRDefault="008429BC" w:rsidP="00A1091C">
            <w:pPr>
              <w:spacing w:before="0"/>
              <w:rPr>
                <w:rFonts w:cs="Arial"/>
                <w:b/>
                <w:bCs/>
                <w:i w:val="0"/>
                <w:color w:val="000000" w:themeColor="text1"/>
                <w:sz w:val="20"/>
                <w:shd w:val="clear" w:color="auto" w:fill="FFFFFF"/>
              </w:rPr>
            </w:pPr>
            <w:r w:rsidRPr="00A1091C">
              <w:rPr>
                <w:rFonts w:cs="Arial"/>
                <w:b/>
                <w:bCs/>
                <w:i w:val="0"/>
                <w:color w:val="000000" w:themeColor="text1"/>
                <w:sz w:val="20"/>
                <w:shd w:val="clear" w:color="auto" w:fill="FFFFFF"/>
              </w:rPr>
              <w:t>Cost</w:t>
            </w:r>
          </w:p>
        </w:tc>
        <w:tc>
          <w:tcPr>
            <w:tcW w:w="1667" w:type="pct"/>
            <w:shd w:val="clear" w:color="auto" w:fill="auto"/>
          </w:tcPr>
          <w:p w14:paraId="6EFC5039" w14:textId="77777777" w:rsidR="008429BC" w:rsidRPr="00C61CEB" w:rsidRDefault="008429BC" w:rsidP="00A1091C">
            <w:pPr>
              <w:spacing w:before="0"/>
              <w:cnfStyle w:val="000000100000" w:firstRow="0" w:lastRow="0" w:firstColumn="0" w:lastColumn="0" w:oddVBand="0" w:evenVBand="0" w:oddHBand="1" w:evenHBand="0" w:firstRowFirstColumn="0" w:firstRowLastColumn="0" w:lastRowFirstColumn="0" w:lastRowLastColumn="0"/>
              <w:rPr>
                <w:rFonts w:cs="Arial"/>
                <w:bCs/>
                <w:color w:val="000000" w:themeColor="text1"/>
                <w:sz w:val="20"/>
                <w:shd w:val="clear" w:color="auto" w:fill="FFFFFF"/>
              </w:rPr>
            </w:pPr>
            <w:r w:rsidRPr="00C61CEB">
              <w:rPr>
                <w:rFonts w:cs="Arial"/>
                <w:bCs/>
                <w:color w:val="000000" w:themeColor="text1"/>
                <w:sz w:val="20"/>
                <w:shd w:val="clear" w:color="auto" w:fill="FFFFFF"/>
              </w:rPr>
              <w:t>Free</w:t>
            </w:r>
          </w:p>
        </w:tc>
        <w:tc>
          <w:tcPr>
            <w:tcW w:w="1667" w:type="pct"/>
            <w:shd w:val="clear" w:color="auto" w:fill="auto"/>
          </w:tcPr>
          <w:p w14:paraId="609E834E" w14:textId="77777777" w:rsidR="008429BC" w:rsidRPr="00C61CEB" w:rsidRDefault="008429BC" w:rsidP="00A1091C">
            <w:pPr>
              <w:spacing w:before="0"/>
              <w:cnfStyle w:val="000000100000" w:firstRow="0" w:lastRow="0" w:firstColumn="0" w:lastColumn="0" w:oddVBand="0" w:evenVBand="0" w:oddHBand="1" w:evenHBand="0" w:firstRowFirstColumn="0" w:firstRowLastColumn="0" w:lastRowFirstColumn="0" w:lastRowLastColumn="0"/>
              <w:rPr>
                <w:rFonts w:cs="Arial"/>
                <w:bCs/>
                <w:color w:val="000000" w:themeColor="text1"/>
                <w:sz w:val="20"/>
                <w:shd w:val="clear" w:color="auto" w:fill="FFFFFF"/>
              </w:rPr>
            </w:pPr>
            <w:r w:rsidRPr="00C61CEB">
              <w:rPr>
                <w:rFonts w:cs="Arial"/>
                <w:bCs/>
                <w:color w:val="000000" w:themeColor="text1"/>
                <w:sz w:val="20"/>
                <w:shd w:val="clear" w:color="auto" w:fill="FFFFFF"/>
              </w:rPr>
              <w:t>Free</w:t>
            </w:r>
          </w:p>
        </w:tc>
      </w:tr>
      <w:tr w:rsidR="008429BC" w:rsidRPr="00994260" w14:paraId="277E272F" w14:textId="77777777" w:rsidTr="00A1091C">
        <w:trPr>
          <w:jc w:val="center"/>
        </w:trPr>
        <w:tc>
          <w:tcPr>
            <w:cnfStyle w:val="001000000000" w:firstRow="0" w:lastRow="0" w:firstColumn="1" w:lastColumn="0" w:oddVBand="0" w:evenVBand="0" w:oddHBand="0" w:evenHBand="0" w:firstRowFirstColumn="0" w:firstRowLastColumn="0" w:lastRowFirstColumn="0" w:lastRowLastColumn="0"/>
            <w:tcW w:w="1666" w:type="pct"/>
            <w:shd w:val="clear" w:color="auto" w:fill="auto"/>
          </w:tcPr>
          <w:p w14:paraId="3AECE742" w14:textId="77777777" w:rsidR="008429BC" w:rsidRPr="00A1091C" w:rsidRDefault="008429BC" w:rsidP="00A1091C">
            <w:pPr>
              <w:autoSpaceDE w:val="0"/>
              <w:autoSpaceDN w:val="0"/>
              <w:adjustRightInd w:val="0"/>
              <w:spacing w:before="0"/>
              <w:rPr>
                <w:rFonts w:eastAsiaTheme="minorHAnsi" w:cs="Arial"/>
                <w:b/>
                <w:i w:val="0"/>
                <w:color w:val="000000" w:themeColor="text1"/>
                <w:sz w:val="20"/>
              </w:rPr>
            </w:pPr>
            <w:r w:rsidRPr="00A1091C">
              <w:rPr>
                <w:rFonts w:eastAsiaTheme="minorHAnsi" w:cs="Arial"/>
                <w:b/>
                <w:i w:val="0"/>
                <w:color w:val="000000" w:themeColor="text1"/>
                <w:sz w:val="20"/>
              </w:rPr>
              <w:t>Temporal coverage</w:t>
            </w:r>
          </w:p>
        </w:tc>
        <w:tc>
          <w:tcPr>
            <w:tcW w:w="1667" w:type="pct"/>
            <w:shd w:val="clear" w:color="auto" w:fill="auto"/>
          </w:tcPr>
          <w:p w14:paraId="2D709A48" w14:textId="77777777" w:rsidR="008429BC" w:rsidRPr="00C61CEB" w:rsidRDefault="008429BC" w:rsidP="00A1091C">
            <w:pPr>
              <w:spacing w:before="0"/>
              <w:cnfStyle w:val="000000000000" w:firstRow="0" w:lastRow="0" w:firstColumn="0" w:lastColumn="0" w:oddVBand="0" w:evenVBand="0" w:oddHBand="0" w:evenHBand="0" w:firstRowFirstColumn="0" w:firstRowLastColumn="0" w:lastRowFirstColumn="0" w:lastRowLastColumn="0"/>
              <w:rPr>
                <w:rFonts w:cs="Arial"/>
                <w:bCs/>
                <w:color w:val="000000" w:themeColor="text1"/>
                <w:sz w:val="20"/>
                <w:shd w:val="clear" w:color="auto" w:fill="FFFFFF"/>
              </w:rPr>
            </w:pPr>
            <w:r w:rsidRPr="00C61CEB">
              <w:rPr>
                <w:rFonts w:cs="Arial"/>
                <w:bCs/>
                <w:color w:val="000000" w:themeColor="text1"/>
                <w:sz w:val="20"/>
                <w:shd w:val="clear" w:color="auto" w:fill="FFFFFF"/>
              </w:rPr>
              <w:t>Aqua since 2002 (Terra since 2000)</w:t>
            </w:r>
          </w:p>
        </w:tc>
        <w:tc>
          <w:tcPr>
            <w:tcW w:w="1667" w:type="pct"/>
            <w:shd w:val="clear" w:color="auto" w:fill="auto"/>
          </w:tcPr>
          <w:p w14:paraId="53DB84B0" w14:textId="77777777" w:rsidR="008429BC" w:rsidRPr="00C61CEB" w:rsidRDefault="008429BC" w:rsidP="00A1091C">
            <w:pPr>
              <w:spacing w:before="0"/>
              <w:cnfStyle w:val="000000000000" w:firstRow="0" w:lastRow="0" w:firstColumn="0" w:lastColumn="0" w:oddVBand="0" w:evenVBand="0" w:oddHBand="0" w:evenHBand="0" w:firstRowFirstColumn="0" w:firstRowLastColumn="0" w:lastRowFirstColumn="0" w:lastRowLastColumn="0"/>
              <w:rPr>
                <w:rFonts w:cs="Arial"/>
                <w:bCs/>
                <w:color w:val="000000" w:themeColor="text1"/>
                <w:sz w:val="20"/>
                <w:shd w:val="clear" w:color="auto" w:fill="FFFFFF"/>
              </w:rPr>
            </w:pPr>
            <w:r w:rsidRPr="00C61CEB">
              <w:rPr>
                <w:rFonts w:cs="Arial"/>
                <w:bCs/>
                <w:color w:val="000000" w:themeColor="text1"/>
                <w:sz w:val="20"/>
                <w:shd w:val="clear" w:color="auto" w:fill="FFFFFF"/>
              </w:rPr>
              <w:t>Since 2016 (Sentinel-3A) 2018 (Sentinel-3B)</w:t>
            </w:r>
          </w:p>
        </w:tc>
      </w:tr>
      <w:tr w:rsidR="008429BC" w:rsidRPr="00994260" w14:paraId="1FD8B6B1" w14:textId="77777777" w:rsidTr="00A109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6" w:type="pct"/>
            <w:shd w:val="clear" w:color="auto" w:fill="auto"/>
          </w:tcPr>
          <w:p w14:paraId="2DB20859" w14:textId="77777777" w:rsidR="008429BC" w:rsidRPr="00A1091C" w:rsidRDefault="008429BC" w:rsidP="00A1091C">
            <w:pPr>
              <w:spacing w:before="0"/>
              <w:rPr>
                <w:rFonts w:cs="Arial"/>
                <w:b/>
                <w:bCs/>
                <w:i w:val="0"/>
                <w:color w:val="000000" w:themeColor="text1"/>
                <w:sz w:val="20"/>
                <w:shd w:val="clear" w:color="auto" w:fill="FFFFFF"/>
              </w:rPr>
            </w:pPr>
            <w:r w:rsidRPr="00A1091C">
              <w:rPr>
                <w:rFonts w:cs="Arial"/>
                <w:b/>
                <w:bCs/>
                <w:i w:val="0"/>
                <w:color w:val="000000" w:themeColor="text1"/>
                <w:sz w:val="20"/>
                <w:shd w:val="clear" w:color="auto" w:fill="FFFFFF"/>
              </w:rPr>
              <w:t>Spatial resolution</w:t>
            </w:r>
          </w:p>
        </w:tc>
        <w:tc>
          <w:tcPr>
            <w:tcW w:w="1667" w:type="pct"/>
            <w:shd w:val="clear" w:color="auto" w:fill="auto"/>
          </w:tcPr>
          <w:p w14:paraId="21F702BE" w14:textId="77777777" w:rsidR="008429BC" w:rsidRPr="00C61CEB" w:rsidRDefault="008429BC" w:rsidP="00A1091C">
            <w:pPr>
              <w:spacing w:before="0"/>
              <w:cnfStyle w:val="000000100000" w:firstRow="0" w:lastRow="0" w:firstColumn="0" w:lastColumn="0" w:oddVBand="0" w:evenVBand="0" w:oddHBand="1" w:evenHBand="0" w:firstRowFirstColumn="0" w:firstRowLastColumn="0" w:lastRowFirstColumn="0" w:lastRowLastColumn="0"/>
              <w:rPr>
                <w:rFonts w:cs="Arial"/>
                <w:bCs/>
                <w:color w:val="000000" w:themeColor="text1"/>
                <w:sz w:val="20"/>
                <w:shd w:val="clear" w:color="auto" w:fill="FFFFFF"/>
              </w:rPr>
            </w:pPr>
            <w:r w:rsidRPr="00C61CEB">
              <w:rPr>
                <w:rFonts w:cs="Arial"/>
                <w:bCs/>
                <w:color w:val="000000" w:themeColor="text1"/>
                <w:sz w:val="20"/>
                <w:shd w:val="clear" w:color="auto" w:fill="FFFFFF"/>
              </w:rPr>
              <w:t>500 m</w:t>
            </w:r>
          </w:p>
        </w:tc>
        <w:tc>
          <w:tcPr>
            <w:tcW w:w="1667" w:type="pct"/>
            <w:shd w:val="clear" w:color="auto" w:fill="auto"/>
          </w:tcPr>
          <w:p w14:paraId="1C3106A5" w14:textId="77777777" w:rsidR="008429BC" w:rsidRPr="00C61CEB" w:rsidRDefault="008429BC" w:rsidP="00A1091C">
            <w:pPr>
              <w:spacing w:before="0"/>
              <w:cnfStyle w:val="000000100000" w:firstRow="0" w:lastRow="0" w:firstColumn="0" w:lastColumn="0" w:oddVBand="0" w:evenVBand="0" w:oddHBand="1" w:evenHBand="0" w:firstRowFirstColumn="0" w:firstRowLastColumn="0" w:lastRowFirstColumn="0" w:lastRowLastColumn="0"/>
              <w:rPr>
                <w:rFonts w:cs="Arial"/>
                <w:bCs/>
                <w:color w:val="000000" w:themeColor="text1"/>
                <w:sz w:val="20"/>
                <w:shd w:val="clear" w:color="auto" w:fill="FFFFFF"/>
              </w:rPr>
            </w:pPr>
            <w:r w:rsidRPr="00C61CEB">
              <w:rPr>
                <w:rFonts w:cs="Arial"/>
                <w:bCs/>
                <w:color w:val="000000" w:themeColor="text1"/>
                <w:sz w:val="20"/>
                <w:shd w:val="clear" w:color="auto" w:fill="FFFFFF"/>
              </w:rPr>
              <w:t>300 m</w:t>
            </w:r>
          </w:p>
        </w:tc>
      </w:tr>
      <w:tr w:rsidR="008429BC" w:rsidRPr="00994260" w14:paraId="5E45785E" w14:textId="77777777" w:rsidTr="00A1091C">
        <w:trPr>
          <w:jc w:val="center"/>
        </w:trPr>
        <w:tc>
          <w:tcPr>
            <w:cnfStyle w:val="001000000000" w:firstRow="0" w:lastRow="0" w:firstColumn="1" w:lastColumn="0" w:oddVBand="0" w:evenVBand="0" w:oddHBand="0" w:evenHBand="0" w:firstRowFirstColumn="0" w:firstRowLastColumn="0" w:lastRowFirstColumn="0" w:lastRowLastColumn="0"/>
            <w:tcW w:w="1666" w:type="pct"/>
            <w:shd w:val="clear" w:color="auto" w:fill="auto"/>
          </w:tcPr>
          <w:p w14:paraId="57E57A78" w14:textId="77777777" w:rsidR="008429BC" w:rsidRPr="00A1091C" w:rsidRDefault="008429BC" w:rsidP="00A1091C">
            <w:pPr>
              <w:spacing w:before="0"/>
              <w:rPr>
                <w:rFonts w:cs="Arial"/>
                <w:b/>
                <w:bCs/>
                <w:i w:val="0"/>
                <w:color w:val="000000" w:themeColor="text1"/>
                <w:sz w:val="20"/>
                <w:shd w:val="clear" w:color="auto" w:fill="FFFFFF"/>
              </w:rPr>
            </w:pPr>
            <w:r w:rsidRPr="00A1091C">
              <w:rPr>
                <w:rFonts w:cs="Arial"/>
                <w:b/>
                <w:bCs/>
                <w:i w:val="0"/>
                <w:color w:val="000000" w:themeColor="text1"/>
                <w:sz w:val="20"/>
                <w:shd w:val="clear" w:color="auto" w:fill="FFFFFF"/>
              </w:rPr>
              <w:t>Spatial Coverage</w:t>
            </w:r>
          </w:p>
        </w:tc>
        <w:tc>
          <w:tcPr>
            <w:tcW w:w="1667" w:type="pct"/>
            <w:shd w:val="clear" w:color="auto" w:fill="auto"/>
          </w:tcPr>
          <w:p w14:paraId="19982317" w14:textId="3929BF11" w:rsidR="008429BC" w:rsidRPr="00C61CEB" w:rsidRDefault="008429BC" w:rsidP="00C00F0C">
            <w:pPr>
              <w:spacing w:before="0"/>
              <w:cnfStyle w:val="000000000000" w:firstRow="0" w:lastRow="0" w:firstColumn="0" w:lastColumn="0" w:oddVBand="0" w:evenVBand="0" w:oddHBand="0" w:evenHBand="0" w:firstRowFirstColumn="0" w:firstRowLastColumn="0" w:lastRowFirstColumn="0" w:lastRowLastColumn="0"/>
              <w:rPr>
                <w:rFonts w:cs="Arial"/>
                <w:bCs/>
                <w:color w:val="000000" w:themeColor="text1"/>
                <w:sz w:val="20"/>
                <w:shd w:val="clear" w:color="auto" w:fill="FFFFFF"/>
              </w:rPr>
            </w:pPr>
            <w:r w:rsidRPr="00C61CEB">
              <w:rPr>
                <w:rFonts w:cs="Arial"/>
                <w:bCs/>
                <w:color w:val="000000" w:themeColor="text1"/>
                <w:sz w:val="20"/>
                <w:shd w:val="clear" w:color="auto" w:fill="FFFFFF"/>
              </w:rPr>
              <w:t xml:space="preserve">Whole </w:t>
            </w:r>
            <w:r w:rsidR="00C00F0C">
              <w:rPr>
                <w:rFonts w:cs="Arial"/>
                <w:bCs/>
                <w:color w:val="000000" w:themeColor="text1"/>
                <w:sz w:val="20"/>
                <w:shd w:val="clear" w:color="auto" w:fill="FFFFFF"/>
              </w:rPr>
              <w:t>Reef</w:t>
            </w:r>
            <w:r w:rsidRPr="00C61CEB">
              <w:rPr>
                <w:rFonts w:cs="Arial"/>
                <w:bCs/>
                <w:color w:val="000000" w:themeColor="text1"/>
                <w:sz w:val="20"/>
                <w:shd w:val="clear" w:color="auto" w:fill="FFFFFF"/>
              </w:rPr>
              <w:t xml:space="preserve">, regional </w:t>
            </w:r>
          </w:p>
        </w:tc>
        <w:tc>
          <w:tcPr>
            <w:tcW w:w="1667" w:type="pct"/>
            <w:shd w:val="clear" w:color="auto" w:fill="auto"/>
          </w:tcPr>
          <w:p w14:paraId="7C86E67E" w14:textId="1E540F54" w:rsidR="008429BC" w:rsidRPr="00C61CEB" w:rsidRDefault="008429BC" w:rsidP="00C00F0C">
            <w:pPr>
              <w:spacing w:before="0"/>
              <w:cnfStyle w:val="000000000000" w:firstRow="0" w:lastRow="0" w:firstColumn="0" w:lastColumn="0" w:oddVBand="0" w:evenVBand="0" w:oddHBand="0" w:evenHBand="0" w:firstRowFirstColumn="0" w:firstRowLastColumn="0" w:lastRowFirstColumn="0" w:lastRowLastColumn="0"/>
              <w:rPr>
                <w:rFonts w:cs="Arial"/>
                <w:bCs/>
                <w:color w:val="000000" w:themeColor="text1"/>
                <w:sz w:val="20"/>
                <w:shd w:val="clear" w:color="auto" w:fill="FFFFFF"/>
              </w:rPr>
            </w:pPr>
            <w:r w:rsidRPr="00C61CEB">
              <w:rPr>
                <w:rFonts w:cs="Arial"/>
                <w:bCs/>
                <w:color w:val="000000" w:themeColor="text1"/>
                <w:sz w:val="20"/>
                <w:shd w:val="clear" w:color="auto" w:fill="FFFFFF"/>
              </w:rPr>
              <w:t xml:space="preserve">Whole </w:t>
            </w:r>
            <w:r w:rsidR="00C00F0C">
              <w:rPr>
                <w:rFonts w:cs="Arial"/>
                <w:bCs/>
                <w:color w:val="000000" w:themeColor="text1"/>
                <w:sz w:val="20"/>
                <w:shd w:val="clear" w:color="auto" w:fill="FFFFFF"/>
              </w:rPr>
              <w:t>Reef</w:t>
            </w:r>
            <w:r w:rsidRPr="00C61CEB">
              <w:rPr>
                <w:rFonts w:cs="Arial"/>
                <w:bCs/>
                <w:color w:val="000000" w:themeColor="text1"/>
                <w:sz w:val="20"/>
                <w:shd w:val="clear" w:color="auto" w:fill="FFFFFF"/>
              </w:rPr>
              <w:t>, regional</w:t>
            </w:r>
          </w:p>
        </w:tc>
      </w:tr>
      <w:tr w:rsidR="008429BC" w:rsidRPr="00994260" w14:paraId="5CFCD954" w14:textId="77777777" w:rsidTr="00A109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6" w:type="pct"/>
            <w:shd w:val="clear" w:color="auto" w:fill="auto"/>
          </w:tcPr>
          <w:p w14:paraId="2A278D16" w14:textId="77777777" w:rsidR="008429BC" w:rsidRPr="00A1091C" w:rsidRDefault="008429BC" w:rsidP="00A1091C">
            <w:pPr>
              <w:spacing w:before="0"/>
              <w:rPr>
                <w:rFonts w:cs="Arial"/>
                <w:b/>
                <w:bCs/>
                <w:i w:val="0"/>
                <w:color w:val="000000" w:themeColor="text1"/>
                <w:sz w:val="20"/>
                <w:shd w:val="clear" w:color="auto" w:fill="FFFFFF"/>
              </w:rPr>
            </w:pPr>
            <w:r w:rsidRPr="00A1091C">
              <w:rPr>
                <w:rFonts w:cs="Arial"/>
                <w:b/>
                <w:bCs/>
                <w:i w:val="0"/>
                <w:color w:val="000000" w:themeColor="text1"/>
                <w:sz w:val="20"/>
                <w:shd w:val="clear" w:color="auto" w:fill="FFFFFF"/>
              </w:rPr>
              <w:t>Repetitivity</w:t>
            </w:r>
          </w:p>
        </w:tc>
        <w:tc>
          <w:tcPr>
            <w:tcW w:w="1667" w:type="pct"/>
            <w:shd w:val="clear" w:color="auto" w:fill="auto"/>
          </w:tcPr>
          <w:p w14:paraId="4A5C3DCA" w14:textId="1E12C3B3" w:rsidR="008429BC" w:rsidRPr="00C61CEB" w:rsidRDefault="008429BC" w:rsidP="00A1091C">
            <w:pPr>
              <w:spacing w:before="0"/>
              <w:cnfStyle w:val="000000100000" w:firstRow="0" w:lastRow="0" w:firstColumn="0" w:lastColumn="0" w:oddVBand="0" w:evenVBand="0" w:oddHBand="1" w:evenHBand="0" w:firstRowFirstColumn="0" w:firstRowLastColumn="0" w:lastRowFirstColumn="0" w:lastRowLastColumn="0"/>
              <w:rPr>
                <w:rFonts w:cs="Arial"/>
                <w:bCs/>
                <w:color w:val="000000" w:themeColor="text1"/>
                <w:sz w:val="20"/>
                <w:shd w:val="clear" w:color="auto" w:fill="FFFFFF"/>
              </w:rPr>
            </w:pPr>
            <w:r w:rsidRPr="00C61CEB">
              <w:rPr>
                <w:rFonts w:cs="Arial"/>
                <w:bCs/>
                <w:color w:val="000000" w:themeColor="text1"/>
                <w:sz w:val="20"/>
                <w:shd w:val="clear" w:color="auto" w:fill="FFFFFF"/>
              </w:rPr>
              <w:t xml:space="preserve">1 </w:t>
            </w:r>
            <w:r w:rsidR="00120FEE">
              <w:rPr>
                <w:rFonts w:cs="Arial"/>
                <w:bCs/>
                <w:color w:val="000000" w:themeColor="text1"/>
                <w:sz w:val="20"/>
                <w:shd w:val="clear" w:color="auto" w:fill="FFFFFF"/>
              </w:rPr>
              <w:t xml:space="preserve">per </w:t>
            </w:r>
            <w:r w:rsidRPr="00C61CEB">
              <w:rPr>
                <w:rFonts w:cs="Arial"/>
                <w:bCs/>
                <w:color w:val="000000" w:themeColor="text1"/>
                <w:sz w:val="20"/>
                <w:shd w:val="clear" w:color="auto" w:fill="FFFFFF"/>
              </w:rPr>
              <w:t xml:space="preserve">day (aqua only, 2 </w:t>
            </w:r>
            <w:r w:rsidR="00120FEE">
              <w:rPr>
                <w:rFonts w:cs="Arial"/>
                <w:bCs/>
                <w:color w:val="000000" w:themeColor="text1"/>
                <w:sz w:val="20"/>
                <w:shd w:val="clear" w:color="auto" w:fill="FFFFFF"/>
              </w:rPr>
              <w:t>per</w:t>
            </w:r>
            <w:r w:rsidRPr="00C61CEB">
              <w:rPr>
                <w:rFonts w:cs="Arial"/>
                <w:bCs/>
                <w:color w:val="000000" w:themeColor="text1"/>
                <w:sz w:val="20"/>
                <w:shd w:val="clear" w:color="auto" w:fill="FFFFFF"/>
              </w:rPr>
              <w:t xml:space="preserve"> day if using aqua and terra)</w:t>
            </w:r>
          </w:p>
        </w:tc>
        <w:tc>
          <w:tcPr>
            <w:tcW w:w="1667" w:type="pct"/>
            <w:shd w:val="clear" w:color="auto" w:fill="auto"/>
          </w:tcPr>
          <w:p w14:paraId="4FBB3C15" w14:textId="6C8576FE" w:rsidR="008429BC" w:rsidRPr="00C61CEB" w:rsidRDefault="008429BC" w:rsidP="00A1091C">
            <w:pPr>
              <w:spacing w:before="0"/>
              <w:cnfStyle w:val="000000100000" w:firstRow="0" w:lastRow="0" w:firstColumn="0" w:lastColumn="0" w:oddVBand="0" w:evenVBand="0" w:oddHBand="1" w:evenHBand="0" w:firstRowFirstColumn="0" w:firstRowLastColumn="0" w:lastRowFirstColumn="0" w:lastRowLastColumn="0"/>
              <w:rPr>
                <w:rFonts w:cs="Arial"/>
                <w:bCs/>
                <w:color w:val="000000" w:themeColor="text1"/>
                <w:sz w:val="20"/>
                <w:shd w:val="clear" w:color="auto" w:fill="FFFFFF"/>
              </w:rPr>
            </w:pPr>
            <w:r w:rsidRPr="00C61CEB">
              <w:rPr>
                <w:rFonts w:cs="Arial"/>
                <w:bCs/>
                <w:color w:val="000000" w:themeColor="text1"/>
                <w:sz w:val="20"/>
                <w:shd w:val="clear" w:color="auto" w:fill="FFFFFF"/>
              </w:rPr>
              <w:t>2 or 3 per week (sentinel-3A only), ~1</w:t>
            </w:r>
            <w:r w:rsidR="00120FEE">
              <w:rPr>
                <w:rFonts w:cs="Arial"/>
                <w:bCs/>
                <w:color w:val="000000" w:themeColor="text1"/>
                <w:sz w:val="20"/>
                <w:shd w:val="clear" w:color="auto" w:fill="FFFFFF"/>
              </w:rPr>
              <w:t xml:space="preserve"> per </w:t>
            </w:r>
            <w:r w:rsidRPr="00C61CEB">
              <w:rPr>
                <w:rFonts w:cs="Arial"/>
                <w:bCs/>
                <w:color w:val="000000" w:themeColor="text1"/>
                <w:sz w:val="20"/>
                <w:shd w:val="clear" w:color="auto" w:fill="FFFFFF"/>
              </w:rPr>
              <w:t>day (Sentinel-3A + 3B, from 2018)</w:t>
            </w:r>
          </w:p>
        </w:tc>
      </w:tr>
      <w:tr w:rsidR="008429BC" w:rsidRPr="00994260" w14:paraId="75D516AB" w14:textId="77777777" w:rsidTr="00A1091C">
        <w:trPr>
          <w:jc w:val="center"/>
        </w:trPr>
        <w:tc>
          <w:tcPr>
            <w:cnfStyle w:val="001000000000" w:firstRow="0" w:lastRow="0" w:firstColumn="1" w:lastColumn="0" w:oddVBand="0" w:evenVBand="0" w:oddHBand="0" w:evenHBand="0" w:firstRowFirstColumn="0" w:firstRowLastColumn="0" w:lastRowFirstColumn="0" w:lastRowLastColumn="0"/>
            <w:tcW w:w="1666" w:type="pct"/>
            <w:shd w:val="clear" w:color="auto" w:fill="auto"/>
          </w:tcPr>
          <w:p w14:paraId="6B2A5457" w14:textId="77777777" w:rsidR="008429BC" w:rsidRPr="00A1091C" w:rsidRDefault="008429BC" w:rsidP="00A1091C">
            <w:pPr>
              <w:spacing w:before="0"/>
              <w:rPr>
                <w:rFonts w:cs="Arial"/>
                <w:b/>
                <w:bCs/>
                <w:i w:val="0"/>
                <w:color w:val="000000" w:themeColor="text1"/>
                <w:sz w:val="20"/>
                <w:shd w:val="clear" w:color="auto" w:fill="FFFFFF"/>
              </w:rPr>
            </w:pPr>
            <w:r w:rsidRPr="00A1091C">
              <w:rPr>
                <w:rFonts w:cs="Arial"/>
                <w:b/>
                <w:bCs/>
                <w:i w:val="0"/>
                <w:color w:val="000000" w:themeColor="text1"/>
                <w:sz w:val="20"/>
                <w:shd w:val="clear" w:color="auto" w:fill="FFFFFF"/>
              </w:rPr>
              <w:t>Classification scheme</w:t>
            </w:r>
          </w:p>
        </w:tc>
        <w:tc>
          <w:tcPr>
            <w:tcW w:w="1667" w:type="pct"/>
            <w:shd w:val="clear" w:color="auto" w:fill="auto"/>
          </w:tcPr>
          <w:p w14:paraId="51F26BDD" w14:textId="4BB8FCB6" w:rsidR="008429BC" w:rsidRPr="00C61CEB" w:rsidRDefault="008429BC" w:rsidP="00C00F0C">
            <w:pPr>
              <w:spacing w:before="0"/>
              <w:cnfStyle w:val="000000000000" w:firstRow="0" w:lastRow="0" w:firstColumn="0" w:lastColumn="0" w:oddVBand="0" w:evenVBand="0" w:oddHBand="0" w:evenHBand="0" w:firstRowFirstColumn="0" w:firstRowLastColumn="0" w:lastRowFirstColumn="0" w:lastRowLastColumn="0"/>
              <w:rPr>
                <w:rFonts w:cs="Arial"/>
                <w:bCs/>
                <w:color w:val="000000" w:themeColor="text1"/>
                <w:sz w:val="20"/>
                <w:shd w:val="clear" w:color="auto" w:fill="FFFFFF"/>
              </w:rPr>
            </w:pPr>
            <w:r w:rsidRPr="00C61CEB">
              <w:rPr>
                <w:rFonts w:cs="Arial"/>
                <w:bCs/>
                <w:color w:val="000000" w:themeColor="text1"/>
                <w:sz w:val="20"/>
                <w:shd w:val="clear" w:color="auto" w:fill="FFFFFF"/>
              </w:rPr>
              <w:t xml:space="preserve">Supervised classification using typical colour (HIS signatures) of flood plumes in the </w:t>
            </w:r>
            <w:r w:rsidR="00C00F0C">
              <w:rPr>
                <w:rFonts w:cs="Arial"/>
                <w:bCs/>
                <w:color w:val="000000" w:themeColor="text1"/>
                <w:sz w:val="20"/>
                <w:shd w:val="clear" w:color="auto" w:fill="FFFFFF"/>
              </w:rPr>
              <w:t>Reef</w:t>
            </w:r>
            <w:r w:rsidR="00C00F0C" w:rsidRPr="00C61CEB">
              <w:rPr>
                <w:rFonts w:cs="Arial"/>
                <w:bCs/>
                <w:color w:val="000000" w:themeColor="text1"/>
                <w:sz w:val="20"/>
                <w:shd w:val="clear" w:color="auto" w:fill="FFFFFF"/>
              </w:rPr>
              <w:t xml:space="preserve"> </w:t>
            </w:r>
            <w:r w:rsidRPr="00C61CEB">
              <w:rPr>
                <w:rFonts w:cs="Arial"/>
                <w:bCs/>
                <w:color w:val="000000" w:themeColor="text1"/>
                <w:sz w:val="20"/>
                <w:shd w:val="clear" w:color="auto" w:fill="FFFFFF"/>
              </w:rPr>
              <w:t>(Alvarez-Romero et al., 2013)</w:t>
            </w:r>
          </w:p>
        </w:tc>
        <w:tc>
          <w:tcPr>
            <w:tcW w:w="1667" w:type="pct"/>
            <w:shd w:val="clear" w:color="auto" w:fill="auto"/>
          </w:tcPr>
          <w:p w14:paraId="5C20EA9B" w14:textId="77777777" w:rsidR="008429BC" w:rsidRPr="00C61CEB" w:rsidRDefault="008429BC" w:rsidP="00A1091C">
            <w:pPr>
              <w:spacing w:before="0"/>
              <w:cnfStyle w:val="000000000000" w:firstRow="0" w:lastRow="0" w:firstColumn="0" w:lastColumn="0" w:oddVBand="0" w:evenVBand="0" w:oddHBand="0" w:evenHBand="0" w:firstRowFirstColumn="0" w:firstRowLastColumn="0" w:lastRowFirstColumn="0" w:lastRowLastColumn="0"/>
              <w:rPr>
                <w:rFonts w:cs="Arial"/>
                <w:bCs/>
                <w:color w:val="000000" w:themeColor="text1"/>
                <w:sz w:val="20"/>
                <w:shd w:val="clear" w:color="auto" w:fill="FFFFFF"/>
              </w:rPr>
            </w:pPr>
            <w:r w:rsidRPr="00C61CEB">
              <w:rPr>
                <w:rFonts w:cs="Arial"/>
                <w:bCs/>
                <w:color w:val="000000" w:themeColor="text1"/>
                <w:sz w:val="20"/>
                <w:shd w:val="clear" w:color="auto" w:fill="FFFFFF"/>
              </w:rPr>
              <w:t>Converts satellite normalized multi-band reflectance FU categories using uniform colourimetric functions (Wernand et al., 2012)</w:t>
            </w:r>
          </w:p>
        </w:tc>
      </w:tr>
      <w:tr w:rsidR="008429BC" w:rsidRPr="00994260" w14:paraId="13A0FB33" w14:textId="77777777" w:rsidTr="00A109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6" w:type="pct"/>
            <w:shd w:val="clear" w:color="auto" w:fill="auto"/>
          </w:tcPr>
          <w:p w14:paraId="0AD3A093" w14:textId="77777777" w:rsidR="008429BC" w:rsidRPr="00A1091C" w:rsidRDefault="008429BC" w:rsidP="00A1091C">
            <w:pPr>
              <w:spacing w:before="0"/>
              <w:rPr>
                <w:rFonts w:cs="Arial"/>
                <w:b/>
                <w:bCs/>
                <w:i w:val="0"/>
                <w:color w:val="000000" w:themeColor="text1"/>
                <w:sz w:val="20"/>
                <w:shd w:val="clear" w:color="auto" w:fill="FFFFFF"/>
              </w:rPr>
            </w:pPr>
            <w:r w:rsidRPr="00A1091C">
              <w:rPr>
                <w:rFonts w:cs="Arial"/>
                <w:b/>
                <w:i w:val="0"/>
                <w:color w:val="000000" w:themeColor="text1"/>
                <w:sz w:val="20"/>
                <w:shd w:val="clear" w:color="auto" w:fill="FFFFFF"/>
              </w:rPr>
              <w:t>Atmospheric corrections</w:t>
            </w:r>
          </w:p>
        </w:tc>
        <w:tc>
          <w:tcPr>
            <w:tcW w:w="1667" w:type="pct"/>
            <w:shd w:val="clear" w:color="auto" w:fill="auto"/>
          </w:tcPr>
          <w:p w14:paraId="73C3E404" w14:textId="77777777" w:rsidR="008429BC" w:rsidRPr="00C61CEB" w:rsidRDefault="008429BC" w:rsidP="00A1091C">
            <w:pPr>
              <w:spacing w:before="0"/>
              <w:cnfStyle w:val="000000100000" w:firstRow="0" w:lastRow="0" w:firstColumn="0" w:lastColumn="0" w:oddVBand="0" w:evenVBand="0" w:oddHBand="1" w:evenHBand="0" w:firstRowFirstColumn="0" w:firstRowLastColumn="0" w:lastRowFirstColumn="0" w:lastRowLastColumn="0"/>
              <w:rPr>
                <w:rFonts w:cs="Arial"/>
                <w:bCs/>
                <w:color w:val="000000" w:themeColor="text1"/>
                <w:sz w:val="20"/>
                <w:shd w:val="clear" w:color="auto" w:fill="FFFFFF"/>
              </w:rPr>
            </w:pPr>
            <w:r w:rsidRPr="00C61CEB">
              <w:rPr>
                <w:rFonts w:cs="Arial"/>
                <w:bCs/>
                <w:color w:val="000000" w:themeColor="text1"/>
                <w:sz w:val="20"/>
                <w:shd w:val="clear" w:color="auto" w:fill="FFFFFF"/>
              </w:rPr>
              <w:t>No</w:t>
            </w:r>
          </w:p>
        </w:tc>
        <w:tc>
          <w:tcPr>
            <w:tcW w:w="1667" w:type="pct"/>
            <w:shd w:val="clear" w:color="auto" w:fill="auto"/>
          </w:tcPr>
          <w:p w14:paraId="3D0F6BA2" w14:textId="77777777" w:rsidR="008429BC" w:rsidRPr="00C61CEB" w:rsidRDefault="008429BC" w:rsidP="00A1091C">
            <w:pPr>
              <w:spacing w:before="0"/>
              <w:cnfStyle w:val="000000100000" w:firstRow="0" w:lastRow="0" w:firstColumn="0" w:lastColumn="0" w:oddVBand="0" w:evenVBand="0" w:oddHBand="1" w:evenHBand="0" w:firstRowFirstColumn="0" w:firstRowLastColumn="0" w:lastRowFirstColumn="0" w:lastRowLastColumn="0"/>
              <w:rPr>
                <w:rFonts w:cs="Arial"/>
                <w:bCs/>
                <w:color w:val="000000" w:themeColor="text1"/>
                <w:sz w:val="20"/>
                <w:shd w:val="clear" w:color="auto" w:fill="FFFFFF"/>
              </w:rPr>
            </w:pPr>
            <w:r w:rsidRPr="00C61CEB">
              <w:rPr>
                <w:rFonts w:cs="Arial"/>
                <w:bCs/>
                <w:color w:val="000000" w:themeColor="text1"/>
                <w:sz w:val="20"/>
                <w:shd w:val="clear" w:color="auto" w:fill="FFFFFF"/>
              </w:rPr>
              <w:t>Yes</w:t>
            </w:r>
          </w:p>
        </w:tc>
      </w:tr>
      <w:tr w:rsidR="008429BC" w:rsidRPr="00994260" w14:paraId="4692CB10" w14:textId="77777777" w:rsidTr="00A1091C">
        <w:trPr>
          <w:trHeight w:val="313"/>
          <w:jc w:val="center"/>
        </w:trPr>
        <w:tc>
          <w:tcPr>
            <w:cnfStyle w:val="001000000000" w:firstRow="0" w:lastRow="0" w:firstColumn="1" w:lastColumn="0" w:oddVBand="0" w:evenVBand="0" w:oddHBand="0" w:evenHBand="0" w:firstRowFirstColumn="0" w:firstRowLastColumn="0" w:lastRowFirstColumn="0" w:lastRowLastColumn="0"/>
            <w:tcW w:w="1666" w:type="pct"/>
            <w:shd w:val="clear" w:color="auto" w:fill="auto"/>
          </w:tcPr>
          <w:p w14:paraId="21D182BC" w14:textId="77777777" w:rsidR="008429BC" w:rsidRPr="00A1091C" w:rsidRDefault="008429BC" w:rsidP="00A1091C">
            <w:pPr>
              <w:spacing w:before="0"/>
              <w:rPr>
                <w:rFonts w:cs="Arial"/>
                <w:b/>
                <w:i w:val="0"/>
                <w:color w:val="000000" w:themeColor="text1"/>
                <w:sz w:val="20"/>
                <w:shd w:val="clear" w:color="auto" w:fill="FFFFFF"/>
              </w:rPr>
            </w:pPr>
            <w:r w:rsidRPr="00A1091C">
              <w:rPr>
                <w:rFonts w:cs="Arial"/>
                <w:b/>
                <w:i w:val="0"/>
                <w:color w:val="000000" w:themeColor="text1"/>
                <w:sz w:val="20"/>
                <w:shd w:val="clear" w:color="auto" w:fill="FFFFFF"/>
              </w:rPr>
              <w:t>Number of colour classes</w:t>
            </w:r>
          </w:p>
        </w:tc>
        <w:tc>
          <w:tcPr>
            <w:tcW w:w="1667" w:type="pct"/>
            <w:shd w:val="clear" w:color="auto" w:fill="auto"/>
          </w:tcPr>
          <w:p w14:paraId="7D912A67" w14:textId="77777777" w:rsidR="008429BC" w:rsidRPr="00C61CEB" w:rsidRDefault="008429BC" w:rsidP="00A1091C">
            <w:pPr>
              <w:spacing w:before="0"/>
              <w:cnfStyle w:val="000000000000" w:firstRow="0" w:lastRow="0" w:firstColumn="0" w:lastColumn="0" w:oddVBand="0" w:evenVBand="0" w:oddHBand="0" w:evenHBand="0" w:firstRowFirstColumn="0" w:firstRowLastColumn="0" w:lastRowFirstColumn="0" w:lastRowLastColumn="0"/>
              <w:rPr>
                <w:rFonts w:eastAsiaTheme="majorEastAsia" w:cs="Arial"/>
                <w:iCs/>
                <w:color w:val="000000" w:themeColor="text1"/>
                <w:sz w:val="20"/>
                <w:shd w:val="clear" w:color="auto" w:fill="FFFFFF"/>
              </w:rPr>
            </w:pPr>
            <w:r w:rsidRPr="00C61CEB">
              <w:rPr>
                <w:rFonts w:eastAsiaTheme="majorEastAsia" w:cs="Arial"/>
                <w:iCs/>
                <w:color w:val="000000" w:themeColor="text1"/>
                <w:sz w:val="20"/>
                <w:shd w:val="clear" w:color="auto" w:fill="FFFFFF"/>
              </w:rPr>
              <w:t>6</w:t>
            </w:r>
          </w:p>
        </w:tc>
        <w:tc>
          <w:tcPr>
            <w:tcW w:w="1667" w:type="pct"/>
            <w:shd w:val="clear" w:color="auto" w:fill="auto"/>
          </w:tcPr>
          <w:p w14:paraId="4514B5E4" w14:textId="77777777" w:rsidR="008429BC" w:rsidRPr="00C61CEB" w:rsidRDefault="008429BC" w:rsidP="00A1091C">
            <w:pPr>
              <w:spacing w:before="0"/>
              <w:cnfStyle w:val="000000000000" w:firstRow="0" w:lastRow="0" w:firstColumn="0" w:lastColumn="0" w:oddVBand="0" w:evenVBand="0" w:oddHBand="0" w:evenHBand="0" w:firstRowFirstColumn="0" w:firstRowLastColumn="0" w:lastRowFirstColumn="0" w:lastRowLastColumn="0"/>
              <w:rPr>
                <w:rFonts w:eastAsiaTheme="majorEastAsia" w:cs="Arial"/>
                <w:iCs/>
                <w:color w:val="000000" w:themeColor="text1"/>
                <w:sz w:val="20"/>
                <w:shd w:val="clear" w:color="auto" w:fill="FFFFFF"/>
              </w:rPr>
            </w:pPr>
            <w:r w:rsidRPr="00C61CEB">
              <w:rPr>
                <w:rFonts w:eastAsiaTheme="majorEastAsia" w:cs="Arial"/>
                <w:iCs/>
                <w:color w:val="000000" w:themeColor="text1"/>
                <w:sz w:val="20"/>
                <w:shd w:val="clear" w:color="auto" w:fill="FFFFFF"/>
              </w:rPr>
              <w:t>21</w:t>
            </w:r>
          </w:p>
        </w:tc>
      </w:tr>
      <w:tr w:rsidR="008429BC" w:rsidRPr="00994260" w14:paraId="64705110" w14:textId="77777777" w:rsidTr="00A109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6" w:type="pct"/>
            <w:shd w:val="clear" w:color="auto" w:fill="auto"/>
          </w:tcPr>
          <w:p w14:paraId="0884F97C" w14:textId="77777777" w:rsidR="008429BC" w:rsidRPr="00A1091C" w:rsidRDefault="008429BC" w:rsidP="00A1091C">
            <w:pPr>
              <w:spacing w:before="0"/>
              <w:rPr>
                <w:rFonts w:cs="Arial"/>
                <w:b/>
                <w:i w:val="0"/>
                <w:color w:val="000000" w:themeColor="text1"/>
                <w:sz w:val="20"/>
                <w:shd w:val="clear" w:color="auto" w:fill="FFFFFF"/>
              </w:rPr>
            </w:pPr>
            <w:r w:rsidRPr="00A1091C">
              <w:rPr>
                <w:rFonts w:cs="Arial"/>
                <w:b/>
                <w:i w:val="0"/>
                <w:color w:val="000000" w:themeColor="text1"/>
                <w:sz w:val="20"/>
                <w:shd w:val="clear" w:color="auto" w:fill="FFFFFF"/>
              </w:rPr>
              <w:t>Applicability</w:t>
            </w:r>
          </w:p>
        </w:tc>
        <w:tc>
          <w:tcPr>
            <w:tcW w:w="1667" w:type="pct"/>
            <w:shd w:val="clear" w:color="auto" w:fill="auto"/>
          </w:tcPr>
          <w:p w14:paraId="7063C743" w14:textId="4C781DBD" w:rsidR="008429BC" w:rsidRPr="00C61CEB" w:rsidRDefault="00C00F0C" w:rsidP="00A1091C">
            <w:pPr>
              <w:spacing w:before="0"/>
              <w:cnfStyle w:val="000000100000" w:firstRow="0" w:lastRow="0" w:firstColumn="0" w:lastColumn="0" w:oddVBand="0" w:evenVBand="0" w:oddHBand="1" w:evenHBand="0" w:firstRowFirstColumn="0" w:firstRowLastColumn="0" w:lastRowFirstColumn="0" w:lastRowLastColumn="0"/>
              <w:rPr>
                <w:rFonts w:cs="Arial"/>
                <w:bCs/>
                <w:color w:val="000000" w:themeColor="text1"/>
                <w:sz w:val="20"/>
                <w:shd w:val="clear" w:color="auto" w:fill="FFFFFF"/>
              </w:rPr>
            </w:pPr>
            <w:r>
              <w:rPr>
                <w:rFonts w:cs="Arial"/>
                <w:bCs/>
                <w:color w:val="000000" w:themeColor="text1"/>
                <w:sz w:val="20"/>
                <w:shd w:val="clear" w:color="auto" w:fill="FFFFFF"/>
              </w:rPr>
              <w:t>Reef</w:t>
            </w:r>
            <w:r w:rsidR="008429BC" w:rsidRPr="00C61CEB">
              <w:rPr>
                <w:rFonts w:cs="Arial"/>
                <w:bCs/>
                <w:color w:val="000000" w:themeColor="text1"/>
                <w:sz w:val="20"/>
                <w:shd w:val="clear" w:color="auto" w:fill="FFFFFF"/>
              </w:rPr>
              <w:t>-specific</w:t>
            </w:r>
          </w:p>
          <w:p w14:paraId="3EE03E8A" w14:textId="77777777" w:rsidR="008429BC" w:rsidRPr="00C61CEB" w:rsidRDefault="008429BC" w:rsidP="00A1091C">
            <w:pPr>
              <w:spacing w:before="0"/>
              <w:cnfStyle w:val="000000100000" w:firstRow="0" w:lastRow="0" w:firstColumn="0" w:lastColumn="0" w:oddVBand="0" w:evenVBand="0" w:oddHBand="1" w:evenHBand="0" w:firstRowFirstColumn="0" w:firstRowLastColumn="0" w:lastRowFirstColumn="0" w:lastRowLastColumn="0"/>
              <w:rPr>
                <w:rFonts w:cs="Arial"/>
                <w:bCs/>
                <w:color w:val="000000" w:themeColor="text1"/>
                <w:sz w:val="20"/>
                <w:shd w:val="clear" w:color="auto" w:fill="FFFFFF"/>
              </w:rPr>
            </w:pPr>
            <w:r w:rsidRPr="00C61CEB">
              <w:rPr>
                <w:rFonts w:cs="Arial"/>
                <w:bCs/>
                <w:color w:val="000000" w:themeColor="text1"/>
                <w:sz w:val="20"/>
                <w:shd w:val="clear" w:color="auto" w:fill="FFFFFF"/>
              </w:rPr>
              <w:t>Wet season flood waters only</w:t>
            </w:r>
          </w:p>
        </w:tc>
        <w:tc>
          <w:tcPr>
            <w:tcW w:w="1667" w:type="pct"/>
            <w:shd w:val="clear" w:color="auto" w:fill="auto"/>
          </w:tcPr>
          <w:p w14:paraId="3BCC0EDF" w14:textId="77777777" w:rsidR="008429BC" w:rsidRPr="00C61CEB" w:rsidRDefault="008429BC" w:rsidP="00A1091C">
            <w:pPr>
              <w:spacing w:before="0"/>
              <w:cnfStyle w:val="000000100000" w:firstRow="0" w:lastRow="0" w:firstColumn="0" w:lastColumn="0" w:oddVBand="0" w:evenVBand="0" w:oddHBand="1" w:evenHBand="0" w:firstRowFirstColumn="0" w:firstRowLastColumn="0" w:lastRowFirstColumn="0" w:lastRowLastColumn="0"/>
              <w:rPr>
                <w:rFonts w:cs="Arial"/>
                <w:bCs/>
                <w:color w:val="000000" w:themeColor="text1"/>
                <w:sz w:val="20"/>
                <w:shd w:val="clear" w:color="auto" w:fill="FFFFFF"/>
              </w:rPr>
            </w:pPr>
            <w:r w:rsidRPr="00C61CEB">
              <w:rPr>
                <w:rFonts w:cs="Arial"/>
                <w:bCs/>
                <w:color w:val="000000" w:themeColor="text1"/>
                <w:sz w:val="20"/>
                <w:shd w:val="clear" w:color="auto" w:fill="FFFFFF"/>
              </w:rPr>
              <w:t xml:space="preserve">Universal </w:t>
            </w:r>
          </w:p>
          <w:p w14:paraId="1E635994" w14:textId="77777777" w:rsidR="008429BC" w:rsidRPr="00C61CEB" w:rsidRDefault="008429BC" w:rsidP="00A1091C">
            <w:pPr>
              <w:spacing w:before="0"/>
              <w:cnfStyle w:val="000000100000" w:firstRow="0" w:lastRow="0" w:firstColumn="0" w:lastColumn="0" w:oddVBand="0" w:evenVBand="0" w:oddHBand="1" w:evenHBand="0" w:firstRowFirstColumn="0" w:firstRowLastColumn="0" w:lastRowFirstColumn="0" w:lastRowLastColumn="0"/>
              <w:rPr>
                <w:rFonts w:cs="Arial"/>
                <w:bCs/>
                <w:color w:val="000000" w:themeColor="text1"/>
                <w:sz w:val="20"/>
                <w:shd w:val="clear" w:color="auto" w:fill="FFFFFF"/>
              </w:rPr>
            </w:pPr>
            <w:r w:rsidRPr="00C61CEB">
              <w:rPr>
                <w:rFonts w:cs="Arial"/>
                <w:bCs/>
                <w:color w:val="000000" w:themeColor="text1"/>
                <w:sz w:val="20"/>
                <w:shd w:val="clear" w:color="auto" w:fill="FFFFFF"/>
              </w:rPr>
              <w:t>All surface water bodies</w:t>
            </w:r>
          </w:p>
        </w:tc>
      </w:tr>
      <w:tr w:rsidR="008429BC" w:rsidRPr="00994260" w14:paraId="4170B791" w14:textId="77777777" w:rsidTr="00A1091C">
        <w:trPr>
          <w:jc w:val="center"/>
        </w:trPr>
        <w:tc>
          <w:tcPr>
            <w:cnfStyle w:val="001000000000" w:firstRow="0" w:lastRow="0" w:firstColumn="1" w:lastColumn="0" w:oddVBand="0" w:evenVBand="0" w:oddHBand="0" w:evenHBand="0" w:firstRowFirstColumn="0" w:firstRowLastColumn="0" w:lastRowFirstColumn="0" w:lastRowLastColumn="0"/>
            <w:tcW w:w="1666" w:type="pct"/>
            <w:shd w:val="clear" w:color="auto" w:fill="auto"/>
          </w:tcPr>
          <w:p w14:paraId="43E2CBE6" w14:textId="77777777" w:rsidR="008429BC" w:rsidRPr="00A1091C" w:rsidRDefault="008429BC" w:rsidP="00A1091C">
            <w:pPr>
              <w:spacing w:before="0"/>
              <w:rPr>
                <w:rFonts w:cs="Arial"/>
                <w:b/>
                <w:i w:val="0"/>
                <w:color w:val="000000" w:themeColor="text1"/>
                <w:sz w:val="20"/>
                <w:shd w:val="clear" w:color="auto" w:fill="FFFFFF"/>
              </w:rPr>
            </w:pPr>
            <w:r w:rsidRPr="00A1091C">
              <w:rPr>
                <w:rFonts w:cs="Arial"/>
                <w:b/>
                <w:i w:val="0"/>
                <w:color w:val="000000" w:themeColor="text1"/>
                <w:sz w:val="20"/>
                <w:shd w:val="clear" w:color="auto" w:fill="FFFFFF"/>
              </w:rPr>
              <w:t>Phone App.</w:t>
            </w:r>
          </w:p>
        </w:tc>
        <w:tc>
          <w:tcPr>
            <w:tcW w:w="1667" w:type="pct"/>
            <w:shd w:val="clear" w:color="auto" w:fill="auto"/>
          </w:tcPr>
          <w:p w14:paraId="6EB4FE69" w14:textId="77777777" w:rsidR="008429BC" w:rsidRPr="00C61CEB" w:rsidRDefault="008429BC" w:rsidP="00A1091C">
            <w:pPr>
              <w:spacing w:before="0"/>
              <w:cnfStyle w:val="000000000000" w:firstRow="0" w:lastRow="0" w:firstColumn="0" w:lastColumn="0" w:oddVBand="0" w:evenVBand="0" w:oddHBand="0" w:evenHBand="0" w:firstRowFirstColumn="0" w:firstRowLastColumn="0" w:lastRowFirstColumn="0" w:lastRowLastColumn="0"/>
              <w:rPr>
                <w:rFonts w:cs="Arial"/>
                <w:bCs/>
                <w:color w:val="000000" w:themeColor="text1"/>
                <w:sz w:val="20"/>
                <w:shd w:val="clear" w:color="auto" w:fill="FFFFFF"/>
              </w:rPr>
            </w:pPr>
            <w:r w:rsidRPr="00C61CEB">
              <w:rPr>
                <w:rFonts w:cs="Arial"/>
                <w:bCs/>
                <w:color w:val="000000" w:themeColor="text1"/>
                <w:sz w:val="20"/>
                <w:shd w:val="clear" w:color="auto" w:fill="FFFFFF"/>
              </w:rPr>
              <w:t>No</w:t>
            </w:r>
          </w:p>
        </w:tc>
        <w:tc>
          <w:tcPr>
            <w:tcW w:w="1667" w:type="pct"/>
            <w:shd w:val="clear" w:color="auto" w:fill="auto"/>
          </w:tcPr>
          <w:p w14:paraId="3090E367" w14:textId="77777777" w:rsidR="008429BC" w:rsidRPr="00C61CEB" w:rsidRDefault="008429BC" w:rsidP="00A1091C">
            <w:pPr>
              <w:spacing w:before="0"/>
              <w:cnfStyle w:val="000000000000" w:firstRow="0" w:lastRow="0" w:firstColumn="0" w:lastColumn="0" w:oddVBand="0" w:evenVBand="0" w:oddHBand="0" w:evenHBand="0" w:firstRowFirstColumn="0" w:firstRowLastColumn="0" w:lastRowFirstColumn="0" w:lastRowLastColumn="0"/>
              <w:rPr>
                <w:rFonts w:cs="Arial"/>
                <w:bCs/>
                <w:color w:val="000000" w:themeColor="text1"/>
                <w:sz w:val="20"/>
                <w:shd w:val="clear" w:color="auto" w:fill="FFFFFF"/>
              </w:rPr>
            </w:pPr>
            <w:r w:rsidRPr="00C61CEB">
              <w:rPr>
                <w:rFonts w:cs="Arial"/>
                <w:bCs/>
                <w:color w:val="000000" w:themeColor="text1"/>
                <w:sz w:val="20"/>
                <w:shd w:val="clear" w:color="auto" w:fill="FFFFFF"/>
              </w:rPr>
              <w:t xml:space="preserve">Yes: EOW App. </w:t>
            </w:r>
          </w:p>
        </w:tc>
      </w:tr>
    </w:tbl>
    <w:p w14:paraId="1C3F04A7" w14:textId="77777777" w:rsidR="008429BC" w:rsidRPr="00A1091C" w:rsidRDefault="008429BC" w:rsidP="00A1091C"/>
    <w:p w14:paraId="4725E67E" w14:textId="769DE968" w:rsidR="004B6AB4" w:rsidRPr="00A1091C" w:rsidRDefault="008429BC" w:rsidP="00A1091C">
      <w:r w:rsidRPr="00A1091C">
        <w:rPr>
          <w:color w:val="000000" w:themeColor="text1"/>
        </w:rPr>
        <w:t xml:space="preserve">Dry season FU maps and monitoring products can be derived from Sentinel-3 data and the inclusion of dry season along with wet season monitoring products is another important step toward fully understanding the response of </w:t>
      </w:r>
      <w:r w:rsidR="00C00F0C">
        <w:rPr>
          <w:color w:val="000000" w:themeColor="text1"/>
        </w:rPr>
        <w:t>Reef</w:t>
      </w:r>
      <w:r w:rsidR="00C00F0C" w:rsidRPr="00A1091C">
        <w:rPr>
          <w:color w:val="000000" w:themeColor="text1"/>
        </w:rPr>
        <w:t xml:space="preserve"> </w:t>
      </w:r>
      <w:r w:rsidRPr="00A1091C">
        <w:rPr>
          <w:color w:val="000000" w:themeColor="text1"/>
        </w:rPr>
        <w:t>ecosystems to flood waters, turbidity and land-sourced pollutant exposure.</w:t>
      </w:r>
      <w:r w:rsidRPr="00A1091C">
        <w:t xml:space="preserve"> </w:t>
      </w:r>
    </w:p>
    <w:p w14:paraId="38A23F61" w14:textId="7B502609" w:rsidR="008429BC" w:rsidRPr="00A1091C" w:rsidRDefault="008429BC" w:rsidP="00A1091C">
      <w:pPr>
        <w:rPr>
          <w:color w:val="000000" w:themeColor="text1"/>
        </w:rPr>
      </w:pPr>
      <w:r w:rsidRPr="00A1091C">
        <w:rPr>
          <w:color w:val="000000" w:themeColor="text1"/>
        </w:rPr>
        <w:t xml:space="preserve">Finally, FU colour scores could be calculated for each region of the </w:t>
      </w:r>
      <w:r w:rsidR="00C00F0C">
        <w:rPr>
          <w:color w:val="000000" w:themeColor="text1"/>
        </w:rPr>
        <w:t>Reef</w:t>
      </w:r>
      <w:r w:rsidR="00C00F0C" w:rsidRPr="00A1091C">
        <w:rPr>
          <w:color w:val="000000" w:themeColor="text1"/>
        </w:rPr>
        <w:t xml:space="preserve"> </w:t>
      </w:r>
      <w:r w:rsidRPr="00A1091C">
        <w:rPr>
          <w:color w:val="000000" w:themeColor="text1"/>
        </w:rPr>
        <w:t xml:space="preserve">to study changes between colours at a range of time periods (weekly, seasonal, </w:t>
      </w:r>
      <w:r w:rsidR="00C739E5">
        <w:rPr>
          <w:rFonts w:eastAsia="Calibri" w:cs="Arial"/>
        </w:rPr>
        <w:t>year-to-year</w:t>
      </w:r>
      <w:r w:rsidRPr="00A1091C">
        <w:rPr>
          <w:color w:val="000000" w:themeColor="text1"/>
        </w:rPr>
        <w:t xml:space="preserve">) and geographical scales (sub-regional, catchment, regional). A preliminary example of such </w:t>
      </w:r>
      <w:r w:rsidR="004B6AB4" w:rsidRPr="00A1091C">
        <w:rPr>
          <w:color w:val="000000" w:themeColor="text1"/>
        </w:rPr>
        <w:t xml:space="preserve">a </w:t>
      </w:r>
      <w:r w:rsidRPr="00A1091C">
        <w:rPr>
          <w:color w:val="000000" w:themeColor="text1"/>
        </w:rPr>
        <w:t xml:space="preserve">metric is presented in Petus et al (in review). </w:t>
      </w:r>
    </w:p>
    <w:p w14:paraId="4366355E" w14:textId="2BF85472" w:rsidR="008429BC" w:rsidRPr="00A1091C" w:rsidRDefault="008429BC" w:rsidP="00A1091C">
      <w:pPr>
        <w:rPr>
          <w:color w:val="000000" w:themeColor="text1"/>
          <w:shd w:val="clear" w:color="auto" w:fill="FFFFFF"/>
        </w:rPr>
      </w:pPr>
      <w:r w:rsidRPr="00A1091C">
        <w:rPr>
          <w:color w:val="000000" w:themeColor="text1"/>
          <w:shd w:val="clear" w:color="auto" w:fill="FFFFFF"/>
        </w:rPr>
        <w:t xml:space="preserve">We recommend inclusion of Sentinel-3 FU maps, but also of smartphone-derived FU measurements in future MMP reporting. The EOW App. available with the FU toolbox provides site measurements of the water colour that can be integrated with S3-FU data </w:t>
      </w:r>
      <w:r w:rsidRPr="00A1091C">
        <w:rPr>
          <w:color w:val="000000" w:themeColor="text1"/>
        </w:rPr>
        <w:t>(</w:t>
      </w:r>
      <w:r w:rsidRPr="00A1091C">
        <w:rPr>
          <w:color w:val="000000" w:themeColor="text1"/>
          <w:shd w:val="clear" w:color="auto" w:fill="FFFFFF"/>
        </w:rPr>
        <w:t xml:space="preserve">Figure </w:t>
      </w:r>
      <w:r w:rsidR="007D33E7" w:rsidRPr="00A1091C">
        <w:rPr>
          <w:color w:val="000000" w:themeColor="text1"/>
          <w:shd w:val="clear" w:color="auto" w:fill="FFFFFF"/>
        </w:rPr>
        <w:t>B-</w:t>
      </w:r>
      <w:r w:rsidRPr="00A1091C">
        <w:rPr>
          <w:color w:val="000000" w:themeColor="text1"/>
          <w:shd w:val="clear" w:color="auto" w:fill="FFFFFF"/>
        </w:rPr>
        <w:t>6b</w:t>
      </w:r>
      <w:r w:rsidRPr="00A1091C">
        <w:rPr>
          <w:color w:val="000000" w:themeColor="text1"/>
        </w:rPr>
        <w:t>)</w:t>
      </w:r>
      <w:r w:rsidRPr="00A1091C">
        <w:rPr>
          <w:color w:val="000000" w:themeColor="text1"/>
          <w:shd w:val="clear" w:color="auto" w:fill="FFFFFF"/>
        </w:rPr>
        <w:t xml:space="preserve"> and </w:t>
      </w:r>
      <w:r w:rsidRPr="00A1091C">
        <w:rPr>
          <w:color w:val="000000" w:themeColor="text1"/>
        </w:rPr>
        <w:t>visualised on a map online (</w:t>
      </w:r>
      <w:hyperlink r:id="rId218" w:history="1">
        <w:r w:rsidRPr="00A1091C">
          <w:rPr>
            <w:rStyle w:val="Hyperlink"/>
            <w:rFonts w:cs="Arial"/>
            <w:szCs w:val="22"/>
          </w:rPr>
          <w:t>http://www.eyeonwater.org</w:t>
        </w:r>
      </w:hyperlink>
      <w:r w:rsidRPr="00A1091C">
        <w:rPr>
          <w:color w:val="000000" w:themeColor="text1"/>
        </w:rPr>
        <w:t xml:space="preserve">). </w:t>
      </w:r>
      <w:r w:rsidRPr="00A1091C">
        <w:rPr>
          <w:color w:val="000000" w:themeColor="text1"/>
          <w:shd w:val="clear" w:color="auto" w:fill="FFFFFF"/>
        </w:rPr>
        <w:t xml:space="preserve">Such field information will help ground-truth the Sentinel satellite information and can be used during cloudy conditions when satellite retrievals are impossible, which can be particularly useful in areas prone to persistent cloud cover, such as the </w:t>
      </w:r>
      <w:r w:rsidR="00C00F0C">
        <w:rPr>
          <w:color w:val="000000" w:themeColor="text1"/>
          <w:shd w:val="clear" w:color="auto" w:fill="FFFFFF"/>
        </w:rPr>
        <w:t>Reef</w:t>
      </w:r>
      <w:r w:rsidRPr="00A1091C">
        <w:rPr>
          <w:color w:val="000000" w:themeColor="text1"/>
          <w:shd w:val="clear" w:color="auto" w:fill="FFFFFF"/>
        </w:rPr>
        <w:t xml:space="preserve">. </w:t>
      </w:r>
    </w:p>
    <w:p w14:paraId="19C11283" w14:textId="0C957711" w:rsidR="00C96B3F" w:rsidRPr="00A1091C" w:rsidRDefault="008429BC" w:rsidP="00A1091C">
      <w:r w:rsidRPr="00A1091C">
        <w:rPr>
          <w:color w:val="000000" w:themeColor="text1"/>
          <w:shd w:val="clear" w:color="auto" w:fill="FFFFFF"/>
        </w:rPr>
        <w:t>We recommend the collection of EOW App. measurements along with other water quality measurements routinely measured in the MMP.</w:t>
      </w:r>
      <w:r w:rsidRPr="00A1091C">
        <w:t xml:space="preserve"> </w:t>
      </w:r>
      <w:r w:rsidRPr="00A1091C">
        <w:rPr>
          <w:color w:val="000000" w:themeColor="text1"/>
          <w:shd w:val="clear" w:color="auto" w:fill="FFFFFF"/>
        </w:rPr>
        <w:t xml:space="preserve">EOW App. data can be collected by citizen scientists and everyday visitors of the </w:t>
      </w:r>
      <w:r w:rsidR="00C00F0C">
        <w:rPr>
          <w:color w:val="000000" w:themeColor="text1"/>
          <w:shd w:val="clear" w:color="auto" w:fill="FFFFFF"/>
        </w:rPr>
        <w:t>Reef</w:t>
      </w:r>
      <w:r w:rsidR="00C00F0C" w:rsidRPr="00A1091C">
        <w:rPr>
          <w:color w:val="000000" w:themeColor="text1"/>
          <w:shd w:val="clear" w:color="auto" w:fill="FFFFFF"/>
        </w:rPr>
        <w:t xml:space="preserve"> </w:t>
      </w:r>
      <w:r w:rsidRPr="00A1091C">
        <w:rPr>
          <w:color w:val="000000" w:themeColor="text1"/>
          <w:shd w:val="clear" w:color="auto" w:fill="FFFFFF"/>
        </w:rPr>
        <w:t xml:space="preserve">and it is expected that the inclusion of citizen science </w:t>
      </w:r>
      <w:r w:rsidR="006731F1" w:rsidRPr="00A1091C">
        <w:rPr>
          <w:color w:val="000000" w:themeColor="text1"/>
          <w:shd w:val="clear" w:color="auto" w:fill="FFFFFF"/>
        </w:rPr>
        <w:t>would expand</w:t>
      </w:r>
      <w:r w:rsidRPr="00A1091C">
        <w:rPr>
          <w:color w:val="000000" w:themeColor="text1"/>
          <w:shd w:val="clear" w:color="auto" w:fill="FFFFFF"/>
        </w:rPr>
        <w:t xml:space="preserve"> the outputs and reach of the MMP and other similar water quality-monitoring programs worldwide in the future.</w:t>
      </w:r>
    </w:p>
    <w:p w14:paraId="66428D3E" w14:textId="0D89DC5D" w:rsidR="00225678" w:rsidRPr="004F0AA1" w:rsidRDefault="00225678" w:rsidP="00B828FF">
      <w:pPr>
        <w:pStyle w:val="SummaryHeading2"/>
      </w:pPr>
      <w:r w:rsidRPr="004F0AA1">
        <w:t>B-</w:t>
      </w:r>
      <w:r w:rsidR="00A16782" w:rsidRPr="004F0AA1">
        <w:t>5</w:t>
      </w:r>
      <w:r w:rsidRPr="004F0AA1">
        <w:tab/>
        <w:t xml:space="preserve"> Summary and conclusions</w:t>
      </w:r>
    </w:p>
    <w:p w14:paraId="52D4F6A0" w14:textId="612F8EBE" w:rsidR="008105AB" w:rsidRPr="008105AB" w:rsidRDefault="008105AB" w:rsidP="008105AB">
      <w:pPr>
        <w:rPr>
          <w:shd w:val="clear" w:color="auto" w:fill="FFFFFF"/>
        </w:rPr>
      </w:pPr>
      <w:r w:rsidRPr="00EB32ED">
        <w:rPr>
          <w:shd w:val="clear" w:color="auto" w:fill="FFFFFF"/>
        </w:rPr>
        <w:t>The colour of the ocean is one of the most simple and appealing indicators available to study the water composition of our ocean. Only few monitoring programs have focused on using the water colour retrieved from satellite imagery as an integral water quality indicator, but this simple optical parameter has been successfully implemented and operationalised over the last five years into the water quality component of the MMP</w:t>
      </w:r>
      <w:r>
        <w:rPr>
          <w:shd w:val="clear" w:color="auto" w:fill="FFFFFF"/>
        </w:rPr>
        <w:t xml:space="preserve"> using MODIS satellite imagery</w:t>
      </w:r>
      <w:r w:rsidRPr="00EB32ED">
        <w:rPr>
          <w:shd w:val="clear" w:color="auto" w:fill="FFFFFF"/>
        </w:rPr>
        <w:t xml:space="preserve">. </w:t>
      </w:r>
      <w:r>
        <w:rPr>
          <w:shd w:val="clear" w:color="auto" w:fill="FFFFFF"/>
        </w:rPr>
        <w:t>How</w:t>
      </w:r>
      <w:r w:rsidR="000D1C0D">
        <w:rPr>
          <w:shd w:val="clear" w:color="auto" w:fill="FFFFFF"/>
        </w:rPr>
        <w:t>e</w:t>
      </w:r>
      <w:r>
        <w:rPr>
          <w:shd w:val="clear" w:color="auto" w:fill="FFFFFF"/>
        </w:rPr>
        <w:t>ver, t</w:t>
      </w:r>
      <w:r w:rsidRPr="008105AB">
        <w:rPr>
          <w:shd w:val="clear" w:color="auto" w:fill="FFFFFF"/>
        </w:rPr>
        <w:t>he quality of MODIS satellite imagery is declining due to their increasing age</w:t>
      </w:r>
      <w:r w:rsidR="000D1C0D">
        <w:rPr>
          <w:shd w:val="clear" w:color="auto" w:fill="FFFFFF"/>
        </w:rPr>
        <w:t>, and</w:t>
      </w:r>
      <w:r>
        <w:rPr>
          <w:shd w:val="clear" w:color="auto" w:fill="FFFFFF"/>
        </w:rPr>
        <w:t xml:space="preserve"> </w:t>
      </w:r>
      <w:r w:rsidR="005038DE">
        <w:rPr>
          <w:shd w:val="clear" w:color="auto" w:fill="FFFFFF"/>
        </w:rPr>
        <w:t>this study tested and the possibility to</w:t>
      </w:r>
      <w:r w:rsidRPr="008105AB">
        <w:rPr>
          <w:shd w:val="clear" w:color="auto" w:fill="FFFFFF"/>
        </w:rPr>
        <w:t xml:space="preserve"> transition the methods and products developed for the Reef to recent satellite platforms</w:t>
      </w:r>
      <w:r w:rsidR="005038DE">
        <w:rPr>
          <w:shd w:val="clear" w:color="auto" w:fill="FFFFFF"/>
        </w:rPr>
        <w:t>.</w:t>
      </w:r>
    </w:p>
    <w:p w14:paraId="0C16DAC8" w14:textId="5630D8C2" w:rsidR="00E40764" w:rsidRDefault="00BE277B" w:rsidP="00E40764">
      <w:pPr>
        <w:rPr>
          <w:shd w:val="clear" w:color="auto" w:fill="FFFFFF"/>
        </w:rPr>
      </w:pPr>
      <w:r w:rsidRPr="00EB32ED">
        <w:rPr>
          <w:shd w:val="clear" w:color="auto" w:fill="FFFFFF"/>
        </w:rPr>
        <w:t>The study found that it is feasible</w:t>
      </w:r>
      <w:r w:rsidRPr="00EB32ED">
        <w:t xml:space="preserve"> to transition the methods from historical MODIS to the new Sentinel-3 satellites and from the WS colour scale to the </w:t>
      </w:r>
      <w:r w:rsidRPr="00EB32ED">
        <w:rPr>
          <w:shd w:val="clear" w:color="auto" w:fill="FFFFFF"/>
        </w:rPr>
        <w:t xml:space="preserve">freely available FU satellite and smartphone toolboxes for the future and continuous mapping of </w:t>
      </w:r>
      <w:r w:rsidR="00C00F0C">
        <w:rPr>
          <w:shd w:val="clear" w:color="auto" w:fill="FFFFFF"/>
        </w:rPr>
        <w:t>Reef</w:t>
      </w:r>
      <w:r w:rsidR="00C00F0C" w:rsidRPr="00EB32ED">
        <w:rPr>
          <w:shd w:val="clear" w:color="auto" w:fill="FFFFFF"/>
        </w:rPr>
        <w:t xml:space="preserve"> </w:t>
      </w:r>
      <w:r w:rsidRPr="00EB32ED">
        <w:rPr>
          <w:shd w:val="clear" w:color="auto" w:fill="FFFFFF"/>
        </w:rPr>
        <w:t>waters</w:t>
      </w:r>
      <w:r w:rsidRPr="008D5645">
        <w:rPr>
          <w:shd w:val="clear" w:color="auto" w:fill="FFFFFF"/>
        </w:rPr>
        <w:t>.</w:t>
      </w:r>
      <w:r w:rsidR="00E40764" w:rsidRPr="008D5645">
        <w:rPr>
          <w:shd w:val="clear" w:color="auto" w:fill="FFFFFF"/>
        </w:rPr>
        <w:t xml:space="preserve"> </w:t>
      </w:r>
      <w:r w:rsidR="00A00B9F" w:rsidRPr="00A00B9F">
        <w:rPr>
          <w:shd w:val="clear" w:color="auto" w:fill="FFFFFF"/>
        </w:rPr>
        <w:t>Preliminary results allowed clustering FU colour classes 1</w:t>
      </w:r>
      <w:r w:rsidR="00120FEE">
        <w:t>–</w:t>
      </w:r>
      <w:r w:rsidR="00A00B9F" w:rsidRPr="00A00B9F">
        <w:rPr>
          <w:shd w:val="clear" w:color="auto" w:fill="FFFFFF"/>
        </w:rPr>
        <w:t xml:space="preserve">5 (defined as waters with high light penetration,) into </w:t>
      </w:r>
      <w:r w:rsidR="00404B3B">
        <w:rPr>
          <w:shd w:val="clear" w:color="auto" w:fill="FFFFFF"/>
        </w:rPr>
        <w:t>secondary</w:t>
      </w:r>
      <w:r w:rsidR="00A00B9F" w:rsidRPr="00A00B9F">
        <w:rPr>
          <w:shd w:val="clear" w:color="auto" w:fill="FFFFFF"/>
        </w:rPr>
        <w:t xml:space="preserve"> (FU 4 -5) and </w:t>
      </w:r>
      <w:r w:rsidR="00404B3B">
        <w:rPr>
          <w:shd w:val="clear" w:color="auto" w:fill="FFFFFF"/>
        </w:rPr>
        <w:t>tertiary</w:t>
      </w:r>
      <w:r w:rsidR="00A00B9F" w:rsidRPr="00A00B9F">
        <w:rPr>
          <w:shd w:val="clear" w:color="auto" w:fill="FFFFFF"/>
        </w:rPr>
        <w:t xml:space="preserve"> (FU 1 - 3) equivalent water types and FU colour classes ≥ 10 (defined as coastal waters with high phytoplankton levels and increasing sediment and dissolved organic matter) as </w:t>
      </w:r>
      <w:r w:rsidR="00404B3B">
        <w:rPr>
          <w:shd w:val="clear" w:color="auto" w:fill="FFFFFF"/>
        </w:rPr>
        <w:t>primary</w:t>
      </w:r>
      <w:r w:rsidR="00A00B9F" w:rsidRPr="00A00B9F">
        <w:rPr>
          <w:shd w:val="clear" w:color="auto" w:fill="FFFFFF"/>
        </w:rPr>
        <w:t xml:space="preserve">-equivalent water type. </w:t>
      </w:r>
      <w:r w:rsidR="00E40764" w:rsidRPr="008D5645">
        <w:rPr>
          <w:shd w:val="clear" w:color="auto" w:fill="FFFFFF"/>
        </w:rPr>
        <w:t xml:space="preserve">More </w:t>
      </w:r>
      <w:r w:rsidR="00E40764" w:rsidRPr="00A66478">
        <w:rPr>
          <w:i/>
          <w:shd w:val="clear" w:color="auto" w:fill="FFFFFF"/>
        </w:rPr>
        <w:t>in</w:t>
      </w:r>
      <w:r w:rsidR="002D5823">
        <w:rPr>
          <w:i/>
          <w:shd w:val="clear" w:color="auto" w:fill="FFFFFF"/>
        </w:rPr>
        <w:t>-</w:t>
      </w:r>
      <w:r w:rsidR="00E40764" w:rsidRPr="00A66478">
        <w:rPr>
          <w:i/>
          <w:shd w:val="clear" w:color="auto" w:fill="FFFFFF"/>
        </w:rPr>
        <w:t>situ</w:t>
      </w:r>
      <w:r w:rsidR="00E40764" w:rsidRPr="008D5645">
        <w:rPr>
          <w:shd w:val="clear" w:color="auto" w:fill="FFFFFF"/>
        </w:rPr>
        <w:t xml:space="preserve"> water quality data will need to be collected in the future to validate these preliminary results</w:t>
      </w:r>
      <w:r w:rsidR="00200B52">
        <w:rPr>
          <w:shd w:val="clear" w:color="auto" w:fill="FFFFFF"/>
        </w:rPr>
        <w:t>.</w:t>
      </w:r>
    </w:p>
    <w:p w14:paraId="4169E149" w14:textId="555390BC" w:rsidR="00342D7B" w:rsidRPr="00342D7B" w:rsidRDefault="00342D7B" w:rsidP="005038DE">
      <w:pPr>
        <w:rPr>
          <w:shd w:val="clear" w:color="auto" w:fill="FFFFFF"/>
        </w:rPr>
      </w:pPr>
      <w:r w:rsidRPr="00342D7B">
        <w:rPr>
          <w:shd w:val="clear" w:color="auto" w:fill="FFFFFF"/>
        </w:rPr>
        <w:t>The EOW App. available with the FU Satellite Toolbox is not yet trialled in the MMP but can provide site measurements of the water colour that can be integrated with</w:t>
      </w:r>
      <w:r w:rsidR="000D1C0D">
        <w:rPr>
          <w:shd w:val="clear" w:color="auto" w:fill="FFFFFF"/>
        </w:rPr>
        <w:t xml:space="preserve"> the </w:t>
      </w:r>
      <w:r w:rsidR="004C6479">
        <w:rPr>
          <w:shd w:val="clear" w:color="auto" w:fill="FFFFFF"/>
        </w:rPr>
        <w:t>satellite</w:t>
      </w:r>
      <w:r w:rsidRPr="00342D7B">
        <w:rPr>
          <w:shd w:val="clear" w:color="auto" w:fill="FFFFFF"/>
        </w:rPr>
        <w:t xml:space="preserve"> S3-FU data. From 2019, EOW App. measurements will be collected along with other water quality measurements routinely measured in the MMP with a particular focus on periods of high river discharge and flood events. In conjunction with in-situ water quality measurements collected, this dataset will help further characterise Chl-</w:t>
      </w:r>
      <w:r w:rsidRPr="001F214B">
        <w:rPr>
          <w:i/>
          <w:shd w:val="clear" w:color="auto" w:fill="FFFFFF"/>
        </w:rPr>
        <w:t>a</w:t>
      </w:r>
      <w:r w:rsidRPr="00342D7B">
        <w:rPr>
          <w:shd w:val="clear" w:color="auto" w:fill="FFFFFF"/>
        </w:rPr>
        <w:t xml:space="preserve">, CDOM, TSS, light typically associated with the respective FU colours across the </w:t>
      </w:r>
      <w:r w:rsidR="000A5370">
        <w:rPr>
          <w:shd w:val="clear" w:color="auto" w:fill="FFFFFF"/>
        </w:rPr>
        <w:t>Reef</w:t>
      </w:r>
      <w:r w:rsidRPr="00342D7B">
        <w:rPr>
          <w:shd w:val="clear" w:color="auto" w:fill="FFFFFF"/>
        </w:rPr>
        <w:t xml:space="preserve"> waters. </w:t>
      </w:r>
    </w:p>
    <w:p w14:paraId="1CE6A93E" w14:textId="2B837F92" w:rsidR="00225678" w:rsidRPr="00EB32ED" w:rsidRDefault="00A16782" w:rsidP="00A1091C">
      <w:pPr>
        <w:rPr>
          <w:shd w:val="clear" w:color="auto" w:fill="FFFFFF"/>
        </w:rPr>
      </w:pPr>
      <w:r w:rsidRPr="00EB32ED">
        <w:rPr>
          <w:shd w:val="clear" w:color="auto" w:fill="FFFFFF"/>
        </w:rPr>
        <w:t xml:space="preserve">The colour of the ocean as retrieved by the MODIS or Sentinel satellites provides a </w:t>
      </w:r>
      <w:r w:rsidR="004B6AB4" w:rsidRPr="00EB32ED">
        <w:rPr>
          <w:shd w:val="clear" w:color="auto" w:fill="FFFFFF"/>
        </w:rPr>
        <w:t xml:space="preserve">lot </w:t>
      </w:r>
      <w:r w:rsidRPr="00EB32ED">
        <w:rPr>
          <w:shd w:val="clear" w:color="auto" w:fill="FFFFFF"/>
        </w:rPr>
        <w:t>of valuable water quality information and is expected in the future to help local authorities focus on areas with the highest risk of ecosystem impact, improve marine spatial planning for regional and governmental authorities, while also achieving engagement and educational goals.</w:t>
      </w:r>
    </w:p>
    <w:p w14:paraId="5CF89EDF" w14:textId="211EEBFA" w:rsidR="00225678" w:rsidRPr="008B1579" w:rsidRDefault="00225678" w:rsidP="00B828FF">
      <w:pPr>
        <w:pStyle w:val="SummaryHeading2"/>
      </w:pPr>
      <w:r w:rsidRPr="00DE6552">
        <w:t>B-</w:t>
      </w:r>
      <w:r w:rsidR="00A16782" w:rsidRPr="008B1579">
        <w:t>6</w:t>
      </w:r>
      <w:r w:rsidRPr="008B1579">
        <w:tab/>
        <w:t xml:space="preserve"> References</w:t>
      </w:r>
    </w:p>
    <w:p w14:paraId="1C09F451" w14:textId="0BDD2477" w:rsidR="00A16782" w:rsidRPr="00851519" w:rsidRDefault="00A16782" w:rsidP="001F214B">
      <w:pPr>
        <w:pStyle w:val="ref"/>
        <w:rPr>
          <w:rFonts w:ascii="Arial" w:hAnsi="Arial" w:cs="Arial"/>
          <w:sz w:val="22"/>
        </w:rPr>
      </w:pPr>
      <w:r w:rsidRPr="00851519">
        <w:rPr>
          <w:rFonts w:ascii="Arial" w:hAnsi="Arial" w:cs="Arial"/>
          <w:sz w:val="22"/>
        </w:rPr>
        <w:t>Alvarez-Romero J</w:t>
      </w:r>
      <w:r w:rsidR="00120FEE">
        <w:rPr>
          <w:rFonts w:ascii="Arial" w:hAnsi="Arial" w:cs="Arial"/>
          <w:sz w:val="22"/>
        </w:rPr>
        <w:t>,</w:t>
      </w:r>
      <w:r w:rsidRPr="00851519">
        <w:rPr>
          <w:rFonts w:ascii="Arial" w:hAnsi="Arial" w:cs="Arial"/>
          <w:sz w:val="22"/>
        </w:rPr>
        <w:t xml:space="preserve"> Devlin M, da Silva E, Petus C, Ban N, Pressey R, Kool J, Roberts J, Cerdeira-Estrada S, Wenger A, Brodie J</w:t>
      </w:r>
      <w:r w:rsidR="00120FEE">
        <w:rPr>
          <w:rFonts w:ascii="Arial" w:hAnsi="Arial" w:cs="Arial"/>
          <w:sz w:val="22"/>
        </w:rPr>
        <w:t xml:space="preserve"> (</w:t>
      </w:r>
      <w:r w:rsidRPr="00851519">
        <w:rPr>
          <w:rFonts w:ascii="Arial" w:hAnsi="Arial" w:cs="Arial"/>
          <w:sz w:val="22"/>
        </w:rPr>
        <w:t>2013</w:t>
      </w:r>
      <w:r w:rsidR="00120FEE">
        <w:rPr>
          <w:rFonts w:ascii="Arial" w:hAnsi="Arial" w:cs="Arial"/>
          <w:sz w:val="22"/>
        </w:rPr>
        <w:t>)</w:t>
      </w:r>
      <w:r w:rsidRPr="00851519">
        <w:rPr>
          <w:rFonts w:ascii="Arial" w:hAnsi="Arial" w:cs="Arial"/>
          <w:sz w:val="22"/>
        </w:rPr>
        <w:t>. A novel approach to model exposure of coastal-marine ecosystems to riverine flood plumes based on remote sensing techniques. J</w:t>
      </w:r>
      <w:r w:rsidR="00120FEE">
        <w:rPr>
          <w:rFonts w:ascii="Arial" w:hAnsi="Arial" w:cs="Arial"/>
          <w:sz w:val="22"/>
        </w:rPr>
        <w:t xml:space="preserve">ournal of </w:t>
      </w:r>
      <w:r w:rsidRPr="00851519">
        <w:rPr>
          <w:rFonts w:ascii="Arial" w:hAnsi="Arial" w:cs="Arial"/>
          <w:sz w:val="22"/>
        </w:rPr>
        <w:t>Environ</w:t>
      </w:r>
      <w:r w:rsidR="00120FEE">
        <w:rPr>
          <w:rFonts w:ascii="Arial" w:hAnsi="Arial" w:cs="Arial"/>
          <w:sz w:val="22"/>
        </w:rPr>
        <w:t>mental</w:t>
      </w:r>
      <w:r w:rsidRPr="00851519">
        <w:rPr>
          <w:rFonts w:ascii="Arial" w:hAnsi="Arial" w:cs="Arial"/>
          <w:sz w:val="22"/>
        </w:rPr>
        <w:t xml:space="preserve"> Manag</w:t>
      </w:r>
      <w:r w:rsidR="00120FEE">
        <w:rPr>
          <w:rFonts w:ascii="Arial" w:hAnsi="Arial" w:cs="Arial"/>
          <w:sz w:val="22"/>
        </w:rPr>
        <w:t>ement</w:t>
      </w:r>
      <w:r w:rsidRPr="00851519">
        <w:rPr>
          <w:rFonts w:ascii="Arial" w:hAnsi="Arial" w:cs="Arial"/>
          <w:sz w:val="22"/>
        </w:rPr>
        <w:t xml:space="preserve"> 119</w:t>
      </w:r>
      <w:r w:rsidR="00120FEE">
        <w:rPr>
          <w:rFonts w:ascii="Arial" w:hAnsi="Arial" w:cs="Arial"/>
          <w:sz w:val="22"/>
        </w:rPr>
        <w:t>:1</w:t>
      </w:r>
      <w:r w:rsidRPr="00851519">
        <w:rPr>
          <w:rFonts w:ascii="Arial" w:hAnsi="Arial" w:cs="Arial"/>
          <w:sz w:val="22"/>
        </w:rPr>
        <w:t>94</w:t>
      </w:r>
      <w:r w:rsidR="00120FEE">
        <w:rPr>
          <w:rFonts w:ascii="Arial" w:hAnsi="Arial" w:cs="Arial"/>
          <w:sz w:val="22"/>
        </w:rPr>
        <w:t>-</w:t>
      </w:r>
      <w:r w:rsidRPr="00851519">
        <w:rPr>
          <w:rFonts w:ascii="Arial" w:hAnsi="Arial" w:cs="Arial"/>
          <w:sz w:val="22"/>
        </w:rPr>
        <w:t>207</w:t>
      </w:r>
    </w:p>
    <w:p w14:paraId="44EE7A3A" w14:textId="4D8B4271" w:rsidR="00A16782" w:rsidRPr="00851519" w:rsidRDefault="00A16782" w:rsidP="001F214B">
      <w:pPr>
        <w:pStyle w:val="ref"/>
        <w:rPr>
          <w:rFonts w:ascii="Arial" w:hAnsi="Arial" w:cs="Arial"/>
          <w:sz w:val="22"/>
        </w:rPr>
      </w:pPr>
      <w:r w:rsidRPr="00851519">
        <w:rPr>
          <w:rFonts w:ascii="Arial" w:hAnsi="Arial" w:cs="Arial"/>
          <w:sz w:val="22"/>
        </w:rPr>
        <w:t xml:space="preserve">Great Barrier Reef Marine Park Authority </w:t>
      </w:r>
      <w:r w:rsidR="00120FEE">
        <w:rPr>
          <w:rFonts w:ascii="Arial" w:hAnsi="Arial" w:cs="Arial"/>
          <w:sz w:val="22"/>
        </w:rPr>
        <w:t>(</w:t>
      </w:r>
      <w:r w:rsidRPr="00851519">
        <w:rPr>
          <w:rFonts w:ascii="Arial" w:hAnsi="Arial" w:cs="Arial"/>
          <w:sz w:val="22"/>
        </w:rPr>
        <w:t>2017</w:t>
      </w:r>
      <w:r w:rsidR="00120FEE">
        <w:rPr>
          <w:rFonts w:ascii="Arial" w:hAnsi="Arial" w:cs="Arial"/>
          <w:sz w:val="22"/>
        </w:rPr>
        <w:t>)</w:t>
      </w:r>
      <w:r w:rsidRPr="00851519">
        <w:rPr>
          <w:rFonts w:ascii="Arial" w:hAnsi="Arial" w:cs="Arial"/>
          <w:sz w:val="22"/>
        </w:rPr>
        <w:t xml:space="preserve">. Reef </w:t>
      </w:r>
      <w:r w:rsidR="00120FEE">
        <w:rPr>
          <w:rFonts w:ascii="Arial" w:hAnsi="Arial" w:cs="Arial"/>
          <w:sz w:val="22"/>
        </w:rPr>
        <w:t>r</w:t>
      </w:r>
      <w:r w:rsidR="00120FEE" w:rsidRPr="00851519">
        <w:rPr>
          <w:rFonts w:ascii="Arial" w:hAnsi="Arial" w:cs="Arial"/>
          <w:sz w:val="22"/>
        </w:rPr>
        <w:t xml:space="preserve">escue </w:t>
      </w:r>
      <w:r w:rsidR="00120FEE">
        <w:rPr>
          <w:rFonts w:ascii="Arial" w:hAnsi="Arial" w:cs="Arial"/>
          <w:sz w:val="22"/>
        </w:rPr>
        <w:t>m</w:t>
      </w:r>
      <w:r w:rsidR="00120FEE" w:rsidRPr="00851519">
        <w:rPr>
          <w:rFonts w:ascii="Arial" w:hAnsi="Arial" w:cs="Arial"/>
          <w:sz w:val="22"/>
        </w:rPr>
        <w:t xml:space="preserve">arine </w:t>
      </w:r>
      <w:r w:rsidR="00120FEE">
        <w:rPr>
          <w:rFonts w:ascii="Arial" w:hAnsi="Arial" w:cs="Arial"/>
          <w:sz w:val="22"/>
        </w:rPr>
        <w:t>m</w:t>
      </w:r>
      <w:r w:rsidR="00120FEE" w:rsidRPr="00851519">
        <w:rPr>
          <w:rFonts w:ascii="Arial" w:hAnsi="Arial" w:cs="Arial"/>
          <w:sz w:val="22"/>
        </w:rPr>
        <w:t xml:space="preserve">onitoring </w:t>
      </w:r>
      <w:r w:rsidR="00120FEE">
        <w:rPr>
          <w:rFonts w:ascii="Arial" w:hAnsi="Arial" w:cs="Arial"/>
          <w:sz w:val="22"/>
        </w:rPr>
        <w:t>p</w:t>
      </w:r>
      <w:r w:rsidR="00120FEE" w:rsidRPr="00851519">
        <w:rPr>
          <w:rFonts w:ascii="Arial" w:hAnsi="Arial" w:cs="Arial"/>
          <w:sz w:val="22"/>
        </w:rPr>
        <w:t>rogram</w:t>
      </w:r>
      <w:r w:rsidRPr="00851519">
        <w:rPr>
          <w:rFonts w:ascii="Arial" w:hAnsi="Arial" w:cs="Arial"/>
          <w:sz w:val="22"/>
        </w:rPr>
        <w:t xml:space="preserve">: Quality </w:t>
      </w:r>
      <w:r w:rsidR="00120FEE">
        <w:rPr>
          <w:rFonts w:ascii="Arial" w:hAnsi="Arial" w:cs="Arial"/>
          <w:sz w:val="22"/>
        </w:rPr>
        <w:t>a</w:t>
      </w:r>
      <w:r w:rsidR="00120FEE" w:rsidRPr="00851519">
        <w:rPr>
          <w:rFonts w:ascii="Arial" w:hAnsi="Arial" w:cs="Arial"/>
          <w:sz w:val="22"/>
        </w:rPr>
        <w:t>ssurance</w:t>
      </w:r>
      <w:r w:rsidRPr="00851519">
        <w:rPr>
          <w:rFonts w:ascii="Arial" w:hAnsi="Arial" w:cs="Arial"/>
          <w:sz w:val="22"/>
        </w:rPr>
        <w:t>/</w:t>
      </w:r>
      <w:r w:rsidR="00120FEE">
        <w:rPr>
          <w:rFonts w:ascii="Arial" w:hAnsi="Arial" w:cs="Arial"/>
          <w:sz w:val="22"/>
        </w:rPr>
        <w:t>q</w:t>
      </w:r>
      <w:r w:rsidR="00120FEE" w:rsidRPr="00851519">
        <w:rPr>
          <w:rFonts w:ascii="Arial" w:hAnsi="Arial" w:cs="Arial"/>
          <w:sz w:val="22"/>
        </w:rPr>
        <w:t xml:space="preserve">uality </w:t>
      </w:r>
      <w:r w:rsidR="00120FEE">
        <w:rPr>
          <w:rFonts w:ascii="Arial" w:hAnsi="Arial" w:cs="Arial"/>
          <w:sz w:val="22"/>
        </w:rPr>
        <w:t>c</w:t>
      </w:r>
      <w:r w:rsidR="00120FEE" w:rsidRPr="00851519">
        <w:rPr>
          <w:rFonts w:ascii="Arial" w:hAnsi="Arial" w:cs="Arial"/>
          <w:sz w:val="22"/>
        </w:rPr>
        <w:t xml:space="preserve">ontrol </w:t>
      </w:r>
      <w:r w:rsidR="00120FEE">
        <w:rPr>
          <w:rFonts w:ascii="Arial" w:hAnsi="Arial" w:cs="Arial"/>
          <w:sz w:val="22"/>
        </w:rPr>
        <w:t>m</w:t>
      </w:r>
      <w:r w:rsidR="00120FEE" w:rsidRPr="00851519">
        <w:rPr>
          <w:rFonts w:ascii="Arial" w:hAnsi="Arial" w:cs="Arial"/>
          <w:sz w:val="22"/>
        </w:rPr>
        <w:t xml:space="preserve">ethods </w:t>
      </w:r>
      <w:r w:rsidRPr="00851519">
        <w:rPr>
          <w:rFonts w:ascii="Arial" w:hAnsi="Arial" w:cs="Arial"/>
          <w:sz w:val="22"/>
        </w:rPr>
        <w:t xml:space="preserve">and </w:t>
      </w:r>
      <w:r w:rsidR="00120FEE">
        <w:rPr>
          <w:rFonts w:ascii="Arial" w:hAnsi="Arial" w:cs="Arial"/>
          <w:sz w:val="22"/>
        </w:rPr>
        <w:t>p</w:t>
      </w:r>
      <w:r w:rsidR="00120FEE" w:rsidRPr="00851519">
        <w:rPr>
          <w:rFonts w:ascii="Arial" w:hAnsi="Arial" w:cs="Arial"/>
          <w:sz w:val="22"/>
        </w:rPr>
        <w:t>rocedures</w:t>
      </w:r>
      <w:r w:rsidRPr="00851519">
        <w:rPr>
          <w:rFonts w:ascii="Arial" w:hAnsi="Arial" w:cs="Arial"/>
          <w:sz w:val="22"/>
        </w:rPr>
        <w:t>. Great Barrier Reef Marine Park Authority, Townsville, Australia, pp. 104.</w:t>
      </w:r>
    </w:p>
    <w:p w14:paraId="0BD3E2C2" w14:textId="3436213E" w:rsidR="00A16782" w:rsidRPr="00851519" w:rsidRDefault="00A16782" w:rsidP="001F214B">
      <w:pPr>
        <w:pStyle w:val="ref"/>
        <w:rPr>
          <w:rFonts w:ascii="Arial" w:hAnsi="Arial" w:cs="Arial"/>
          <w:sz w:val="22"/>
        </w:rPr>
      </w:pPr>
      <w:r w:rsidRPr="00851519">
        <w:rPr>
          <w:rFonts w:ascii="Arial" w:hAnsi="Arial" w:cs="Arial"/>
          <w:sz w:val="22"/>
        </w:rPr>
        <w:t xml:space="preserve">Gruber et al., in press, Marine </w:t>
      </w:r>
      <w:r w:rsidR="00120FEE">
        <w:rPr>
          <w:rFonts w:ascii="Arial" w:hAnsi="Arial" w:cs="Arial"/>
          <w:sz w:val="22"/>
        </w:rPr>
        <w:t>m</w:t>
      </w:r>
      <w:r w:rsidR="00120FEE" w:rsidRPr="00851519">
        <w:rPr>
          <w:rFonts w:ascii="Arial" w:hAnsi="Arial" w:cs="Arial"/>
          <w:sz w:val="22"/>
        </w:rPr>
        <w:t xml:space="preserve">onitoring </w:t>
      </w:r>
      <w:r w:rsidR="00120FEE">
        <w:rPr>
          <w:rFonts w:ascii="Arial" w:hAnsi="Arial" w:cs="Arial"/>
          <w:sz w:val="22"/>
        </w:rPr>
        <w:t>p</w:t>
      </w:r>
      <w:r w:rsidR="00120FEE" w:rsidRPr="00851519">
        <w:rPr>
          <w:rFonts w:ascii="Arial" w:hAnsi="Arial" w:cs="Arial"/>
          <w:sz w:val="22"/>
        </w:rPr>
        <w:t>rogram</w:t>
      </w:r>
      <w:r w:rsidRPr="00851519">
        <w:rPr>
          <w:rFonts w:ascii="Arial" w:hAnsi="Arial" w:cs="Arial"/>
          <w:sz w:val="22"/>
        </w:rPr>
        <w:t xml:space="preserve">: Annual </w:t>
      </w:r>
      <w:r w:rsidR="00120FEE">
        <w:rPr>
          <w:rFonts w:ascii="Arial" w:hAnsi="Arial" w:cs="Arial"/>
          <w:sz w:val="22"/>
        </w:rPr>
        <w:t>r</w:t>
      </w:r>
      <w:r w:rsidR="00120FEE" w:rsidRPr="00851519">
        <w:rPr>
          <w:rFonts w:ascii="Arial" w:hAnsi="Arial" w:cs="Arial"/>
          <w:sz w:val="22"/>
        </w:rPr>
        <w:t xml:space="preserve">eport </w:t>
      </w:r>
      <w:r w:rsidRPr="00851519">
        <w:rPr>
          <w:rFonts w:ascii="Arial" w:hAnsi="Arial" w:cs="Arial"/>
          <w:sz w:val="22"/>
        </w:rPr>
        <w:t>for inshore water quality monitoring 2017-2018. Report for the Great Barrier Reef Marine Park Authority, Great Barrier Reef Marine Park Authority, Townsville.</w:t>
      </w:r>
    </w:p>
    <w:p w14:paraId="5AAEDE3A" w14:textId="2D91560A" w:rsidR="00A16782" w:rsidRPr="00851519" w:rsidRDefault="00A16782" w:rsidP="001F214B">
      <w:pPr>
        <w:pStyle w:val="ref"/>
        <w:rPr>
          <w:rFonts w:ascii="Arial" w:hAnsi="Arial" w:cs="Arial"/>
          <w:sz w:val="22"/>
        </w:rPr>
      </w:pPr>
      <w:r w:rsidRPr="00851519">
        <w:rPr>
          <w:rFonts w:ascii="Arial" w:hAnsi="Arial" w:cs="Arial"/>
          <w:sz w:val="22"/>
        </w:rPr>
        <w:t>Novoa S, Wernand</w:t>
      </w:r>
      <w:r w:rsidR="00120FEE">
        <w:rPr>
          <w:rFonts w:ascii="Arial" w:hAnsi="Arial" w:cs="Arial"/>
          <w:sz w:val="22"/>
        </w:rPr>
        <w:t xml:space="preserve"> </w:t>
      </w:r>
      <w:r w:rsidRPr="00851519">
        <w:rPr>
          <w:rFonts w:ascii="Arial" w:hAnsi="Arial" w:cs="Arial"/>
          <w:sz w:val="22"/>
        </w:rPr>
        <w:t xml:space="preserve">MR, Van der Woerd HJ </w:t>
      </w:r>
      <w:r w:rsidR="00120FEE">
        <w:rPr>
          <w:rFonts w:ascii="Arial" w:hAnsi="Arial" w:cs="Arial"/>
          <w:sz w:val="22"/>
        </w:rPr>
        <w:t>(</w:t>
      </w:r>
      <w:r w:rsidRPr="00851519">
        <w:rPr>
          <w:rFonts w:ascii="Arial" w:hAnsi="Arial" w:cs="Arial"/>
          <w:sz w:val="22"/>
        </w:rPr>
        <w:t>2013</w:t>
      </w:r>
      <w:r w:rsidR="00120FEE">
        <w:rPr>
          <w:rFonts w:ascii="Arial" w:hAnsi="Arial" w:cs="Arial"/>
          <w:sz w:val="22"/>
        </w:rPr>
        <w:t>)</w:t>
      </w:r>
      <w:r w:rsidRPr="00851519">
        <w:rPr>
          <w:rFonts w:ascii="Arial" w:hAnsi="Arial" w:cs="Arial"/>
          <w:sz w:val="22"/>
        </w:rPr>
        <w:t>. The Forel-Ule scale revisited spectrally: preparation protocol, transmission measurements and chromaticity. J</w:t>
      </w:r>
      <w:r w:rsidR="00F46BE6">
        <w:rPr>
          <w:rFonts w:ascii="Arial" w:hAnsi="Arial" w:cs="Arial"/>
          <w:sz w:val="22"/>
        </w:rPr>
        <w:t xml:space="preserve">ournal of </w:t>
      </w:r>
      <w:r w:rsidRPr="00851519">
        <w:rPr>
          <w:rFonts w:ascii="Arial" w:hAnsi="Arial" w:cs="Arial"/>
          <w:sz w:val="22"/>
        </w:rPr>
        <w:t>Eur</w:t>
      </w:r>
      <w:r w:rsidR="00F46BE6">
        <w:rPr>
          <w:rFonts w:ascii="Arial" w:hAnsi="Arial" w:cs="Arial"/>
          <w:sz w:val="22"/>
        </w:rPr>
        <w:t>opean</w:t>
      </w:r>
      <w:r w:rsidRPr="00851519">
        <w:rPr>
          <w:rFonts w:ascii="Arial" w:hAnsi="Arial" w:cs="Arial"/>
          <w:sz w:val="22"/>
        </w:rPr>
        <w:t xml:space="preserve"> Opt</w:t>
      </w:r>
      <w:r w:rsidR="00F46BE6">
        <w:rPr>
          <w:rFonts w:ascii="Arial" w:hAnsi="Arial" w:cs="Arial"/>
          <w:sz w:val="22"/>
        </w:rPr>
        <w:t>ical</w:t>
      </w:r>
      <w:r w:rsidRPr="00851519">
        <w:rPr>
          <w:rFonts w:ascii="Arial" w:hAnsi="Arial" w:cs="Arial"/>
          <w:sz w:val="22"/>
        </w:rPr>
        <w:t xml:space="preserve"> Soc</w:t>
      </w:r>
      <w:r w:rsidR="00F46BE6">
        <w:rPr>
          <w:rFonts w:ascii="Arial" w:hAnsi="Arial" w:cs="Arial"/>
          <w:sz w:val="22"/>
        </w:rPr>
        <w:t>iety</w:t>
      </w:r>
      <w:r w:rsidRPr="00851519">
        <w:rPr>
          <w:rFonts w:ascii="Arial" w:hAnsi="Arial" w:cs="Arial"/>
          <w:sz w:val="22"/>
        </w:rPr>
        <w:t xml:space="preserve"> Rapid Public 8</w:t>
      </w:r>
      <w:r w:rsidR="00F46BE6">
        <w:rPr>
          <w:rFonts w:ascii="Arial" w:hAnsi="Arial" w:cs="Arial"/>
          <w:sz w:val="22"/>
        </w:rPr>
        <w:t>:</w:t>
      </w:r>
      <w:r w:rsidRPr="00851519">
        <w:rPr>
          <w:rFonts w:ascii="Arial" w:hAnsi="Arial" w:cs="Arial"/>
          <w:sz w:val="22"/>
        </w:rPr>
        <w:t xml:space="preserve"> 13057.</w:t>
      </w:r>
    </w:p>
    <w:p w14:paraId="0190484B" w14:textId="6C697F9C" w:rsidR="00A16782" w:rsidRPr="00851519" w:rsidRDefault="00A16782" w:rsidP="001F214B">
      <w:pPr>
        <w:pStyle w:val="ref"/>
        <w:rPr>
          <w:rFonts w:ascii="Arial" w:hAnsi="Arial" w:cs="Arial"/>
          <w:sz w:val="22"/>
        </w:rPr>
      </w:pPr>
      <w:r w:rsidRPr="00851519">
        <w:rPr>
          <w:rFonts w:ascii="Arial" w:hAnsi="Arial" w:cs="Arial"/>
          <w:sz w:val="22"/>
        </w:rPr>
        <w:t>Petu</w:t>
      </w:r>
      <w:r w:rsidR="00F46BE6">
        <w:rPr>
          <w:rFonts w:ascii="Arial" w:hAnsi="Arial" w:cs="Arial"/>
          <w:sz w:val="22"/>
        </w:rPr>
        <w:t>s</w:t>
      </w:r>
      <w:r w:rsidRPr="00851519">
        <w:rPr>
          <w:rFonts w:ascii="Arial" w:hAnsi="Arial" w:cs="Arial"/>
          <w:sz w:val="22"/>
        </w:rPr>
        <w:t xml:space="preserve"> C, Devlin M, Thompson A, McKenzie L, Collier C, Teixeira da Silva E, Tracey D</w:t>
      </w:r>
      <w:r w:rsidR="00F46BE6">
        <w:rPr>
          <w:rFonts w:ascii="Arial" w:hAnsi="Arial" w:cs="Arial"/>
          <w:sz w:val="22"/>
        </w:rPr>
        <w:t xml:space="preserve"> (2016).</w:t>
      </w:r>
      <w:r w:rsidRPr="00851519">
        <w:rPr>
          <w:rFonts w:ascii="Arial" w:hAnsi="Arial" w:cs="Arial"/>
          <w:sz w:val="22"/>
        </w:rPr>
        <w:t xml:space="preserve"> Estimating the Exposure of Coral Reefs and Seagrass Meadows to Land-Sourced Contaminants in River Flood Plumes of the Great Barrier Reef: Validating a Simple Satellite Risk Framework with Environmental Data, 2016. Remote Sens</w:t>
      </w:r>
      <w:r w:rsidR="00F46BE6">
        <w:rPr>
          <w:rFonts w:ascii="Arial" w:hAnsi="Arial" w:cs="Arial"/>
          <w:sz w:val="22"/>
        </w:rPr>
        <w:t>ing</w:t>
      </w:r>
      <w:r w:rsidR="00F46BE6" w:rsidRPr="00851519">
        <w:rPr>
          <w:rFonts w:ascii="Arial" w:hAnsi="Arial" w:cs="Arial"/>
          <w:sz w:val="22"/>
        </w:rPr>
        <w:t xml:space="preserve"> </w:t>
      </w:r>
      <w:r w:rsidRPr="00851519">
        <w:rPr>
          <w:rFonts w:ascii="Arial" w:hAnsi="Arial" w:cs="Arial"/>
          <w:sz w:val="22"/>
        </w:rPr>
        <w:t>8</w:t>
      </w:r>
      <w:r w:rsidR="00F46BE6">
        <w:rPr>
          <w:rFonts w:ascii="Arial" w:hAnsi="Arial" w:cs="Arial"/>
          <w:sz w:val="22"/>
        </w:rPr>
        <w:t>:</w:t>
      </w:r>
      <w:r w:rsidRPr="00851519">
        <w:rPr>
          <w:rFonts w:ascii="Arial" w:hAnsi="Arial" w:cs="Arial"/>
          <w:sz w:val="22"/>
        </w:rPr>
        <w:t xml:space="preserve"> 210; doi:10.3390/rs8030210</w:t>
      </w:r>
    </w:p>
    <w:p w14:paraId="173203F8" w14:textId="1EAD6C07" w:rsidR="00A16782" w:rsidRPr="00851519" w:rsidRDefault="00A16782" w:rsidP="001F214B">
      <w:pPr>
        <w:pStyle w:val="ref"/>
        <w:rPr>
          <w:rFonts w:ascii="Arial" w:hAnsi="Arial" w:cs="Arial"/>
          <w:sz w:val="22"/>
        </w:rPr>
      </w:pPr>
      <w:r w:rsidRPr="00851519">
        <w:rPr>
          <w:rFonts w:ascii="Arial" w:hAnsi="Arial" w:cs="Arial"/>
          <w:sz w:val="22"/>
        </w:rPr>
        <w:t>Petus et al. (in review) A flood of information: using the colour of the ocean and satellite imagery to monitor water quality trends in inshore areas of the Great Barrier Reef (Australia). Submitted in Journal of environmental management.</w:t>
      </w:r>
    </w:p>
    <w:p w14:paraId="74CF06B3" w14:textId="78FC0C6E" w:rsidR="00A16782" w:rsidRPr="00851519" w:rsidRDefault="00A16782" w:rsidP="001F214B">
      <w:pPr>
        <w:pStyle w:val="ref"/>
        <w:rPr>
          <w:rFonts w:ascii="Arial" w:hAnsi="Arial" w:cs="Arial"/>
          <w:sz w:val="22"/>
        </w:rPr>
      </w:pPr>
      <w:r w:rsidRPr="00851519">
        <w:rPr>
          <w:rFonts w:ascii="Arial" w:hAnsi="Arial" w:cs="Arial"/>
          <w:sz w:val="22"/>
        </w:rPr>
        <w:t>Van der Woerd HJ</w:t>
      </w:r>
      <w:r w:rsidR="00F46BE6">
        <w:rPr>
          <w:rFonts w:ascii="Arial" w:hAnsi="Arial" w:cs="Arial"/>
          <w:sz w:val="22"/>
        </w:rPr>
        <w:t xml:space="preserve">, </w:t>
      </w:r>
      <w:r w:rsidRPr="00851519">
        <w:rPr>
          <w:rFonts w:ascii="Arial" w:hAnsi="Arial" w:cs="Arial"/>
          <w:sz w:val="22"/>
        </w:rPr>
        <w:t>Wernand MR</w:t>
      </w:r>
      <w:r w:rsidR="00F46BE6">
        <w:rPr>
          <w:rFonts w:ascii="Arial" w:hAnsi="Arial" w:cs="Arial"/>
          <w:sz w:val="22"/>
        </w:rPr>
        <w:t xml:space="preserve"> (</w:t>
      </w:r>
      <w:r w:rsidRPr="00851519">
        <w:rPr>
          <w:rFonts w:ascii="Arial" w:hAnsi="Arial" w:cs="Arial"/>
          <w:sz w:val="22"/>
        </w:rPr>
        <w:t>2015</w:t>
      </w:r>
      <w:r w:rsidR="00F46BE6">
        <w:rPr>
          <w:rFonts w:ascii="Arial" w:hAnsi="Arial" w:cs="Arial"/>
          <w:sz w:val="22"/>
        </w:rPr>
        <w:t>)</w:t>
      </w:r>
      <w:r w:rsidRPr="00851519">
        <w:rPr>
          <w:rFonts w:ascii="Arial" w:hAnsi="Arial" w:cs="Arial"/>
          <w:sz w:val="22"/>
        </w:rPr>
        <w:t>. True colour classification of natural waters with medium-spectral resolution satellites: SeaWiFS, MODIS, MERIS and OLCI. 2015. Sensors 15</w:t>
      </w:r>
      <w:r w:rsidR="00F46BE6">
        <w:rPr>
          <w:rFonts w:ascii="Arial" w:hAnsi="Arial" w:cs="Arial"/>
          <w:sz w:val="22"/>
        </w:rPr>
        <w:t>:</w:t>
      </w:r>
      <w:r w:rsidRPr="00851519">
        <w:rPr>
          <w:rFonts w:ascii="Arial" w:hAnsi="Arial" w:cs="Arial"/>
          <w:sz w:val="22"/>
        </w:rPr>
        <w:t xml:space="preserve"> 25663-25680. doi: 10.3339/s151025663</w:t>
      </w:r>
    </w:p>
    <w:p w14:paraId="454102EA" w14:textId="3A0C36DA" w:rsidR="00A16782" w:rsidRPr="00851519" w:rsidRDefault="00A16782" w:rsidP="001F214B">
      <w:pPr>
        <w:pStyle w:val="ref"/>
        <w:rPr>
          <w:rFonts w:ascii="Arial" w:hAnsi="Arial" w:cs="Arial"/>
          <w:sz w:val="22"/>
        </w:rPr>
      </w:pPr>
      <w:r w:rsidRPr="00851519">
        <w:rPr>
          <w:rFonts w:ascii="Arial" w:hAnsi="Arial" w:cs="Arial"/>
          <w:sz w:val="22"/>
        </w:rPr>
        <w:t>Van der Woerd</w:t>
      </w:r>
      <w:r w:rsidR="00F46BE6">
        <w:rPr>
          <w:rFonts w:ascii="Arial" w:hAnsi="Arial" w:cs="Arial"/>
          <w:sz w:val="22"/>
        </w:rPr>
        <w:t xml:space="preserve"> </w:t>
      </w:r>
      <w:r w:rsidRPr="00851519">
        <w:rPr>
          <w:rFonts w:ascii="Arial" w:hAnsi="Arial" w:cs="Arial"/>
          <w:sz w:val="22"/>
        </w:rPr>
        <w:t>HJ</w:t>
      </w:r>
      <w:r w:rsidR="00F46BE6">
        <w:rPr>
          <w:rFonts w:ascii="Arial" w:hAnsi="Arial" w:cs="Arial"/>
          <w:sz w:val="22"/>
        </w:rPr>
        <w:t>,</w:t>
      </w:r>
      <w:r w:rsidRPr="00851519">
        <w:rPr>
          <w:rFonts w:ascii="Arial" w:hAnsi="Arial" w:cs="Arial"/>
          <w:sz w:val="22"/>
        </w:rPr>
        <w:t xml:space="preserve"> Wernand MR, Peters M, Brockmann C </w:t>
      </w:r>
      <w:r w:rsidR="00F46BE6">
        <w:rPr>
          <w:rFonts w:ascii="Arial" w:hAnsi="Arial" w:cs="Arial"/>
          <w:sz w:val="22"/>
        </w:rPr>
        <w:t>(</w:t>
      </w:r>
      <w:r w:rsidRPr="00851519">
        <w:rPr>
          <w:rFonts w:ascii="Arial" w:hAnsi="Arial" w:cs="Arial"/>
          <w:sz w:val="22"/>
        </w:rPr>
        <w:t>2016</w:t>
      </w:r>
      <w:r w:rsidR="00F46BE6">
        <w:rPr>
          <w:rFonts w:ascii="Arial" w:hAnsi="Arial" w:cs="Arial"/>
          <w:sz w:val="22"/>
        </w:rPr>
        <w:t>)</w:t>
      </w:r>
      <w:r w:rsidRPr="00851519">
        <w:rPr>
          <w:rFonts w:ascii="Arial" w:hAnsi="Arial" w:cs="Arial"/>
          <w:sz w:val="22"/>
        </w:rPr>
        <w:t>. True colour analysis of natural waters with SeaWiFS, MODIS, MERIS and OLCI by SNAP, Ocean Optics conference, At Victoria BC Canada, Volume: XXIII.</w:t>
      </w:r>
    </w:p>
    <w:p w14:paraId="6A19B33B" w14:textId="05536758" w:rsidR="00A16782" w:rsidRPr="00851519" w:rsidRDefault="00A16782" w:rsidP="001F214B">
      <w:pPr>
        <w:pStyle w:val="ref"/>
        <w:rPr>
          <w:rFonts w:ascii="Arial" w:hAnsi="Arial" w:cs="Arial"/>
          <w:sz w:val="22"/>
        </w:rPr>
      </w:pPr>
      <w:r w:rsidRPr="00851519">
        <w:rPr>
          <w:rFonts w:ascii="Arial" w:hAnsi="Arial" w:cs="Arial"/>
          <w:sz w:val="22"/>
        </w:rPr>
        <w:t>Van der Woerd JH, Wernand R</w:t>
      </w:r>
      <w:r w:rsidR="00F46BE6">
        <w:rPr>
          <w:rFonts w:ascii="Arial" w:hAnsi="Arial" w:cs="Arial"/>
          <w:sz w:val="22"/>
        </w:rPr>
        <w:t>M</w:t>
      </w:r>
      <w:r w:rsidRPr="00851519">
        <w:rPr>
          <w:rFonts w:ascii="Arial" w:hAnsi="Arial" w:cs="Arial"/>
          <w:sz w:val="22"/>
        </w:rPr>
        <w:t xml:space="preserve"> </w:t>
      </w:r>
      <w:r w:rsidR="00F46BE6">
        <w:rPr>
          <w:rFonts w:ascii="Arial" w:hAnsi="Arial" w:cs="Arial"/>
          <w:sz w:val="22"/>
        </w:rPr>
        <w:t>(</w:t>
      </w:r>
      <w:r w:rsidRPr="00851519">
        <w:rPr>
          <w:rFonts w:ascii="Arial" w:hAnsi="Arial" w:cs="Arial"/>
          <w:sz w:val="22"/>
        </w:rPr>
        <w:t>2018</w:t>
      </w:r>
      <w:r w:rsidR="00F46BE6">
        <w:rPr>
          <w:rFonts w:ascii="Arial" w:hAnsi="Arial" w:cs="Arial"/>
          <w:sz w:val="22"/>
        </w:rPr>
        <w:t>)</w:t>
      </w:r>
      <w:r w:rsidRPr="00851519">
        <w:rPr>
          <w:rFonts w:ascii="Arial" w:hAnsi="Arial" w:cs="Arial"/>
          <w:sz w:val="22"/>
        </w:rPr>
        <w:t>. Hue-Angle Product for Low to Medium Spatial Resolution Optical Satellite Sensors. Remote Sens</w:t>
      </w:r>
      <w:r w:rsidR="00F46BE6">
        <w:rPr>
          <w:rFonts w:ascii="Arial" w:hAnsi="Arial" w:cs="Arial"/>
          <w:sz w:val="22"/>
        </w:rPr>
        <w:t>ing</w:t>
      </w:r>
      <w:r w:rsidRPr="00851519">
        <w:rPr>
          <w:rFonts w:ascii="Arial" w:hAnsi="Arial" w:cs="Arial"/>
          <w:sz w:val="22"/>
        </w:rPr>
        <w:t xml:space="preserve"> 10</w:t>
      </w:r>
      <w:r w:rsidR="00F46BE6">
        <w:rPr>
          <w:rFonts w:ascii="Arial" w:hAnsi="Arial" w:cs="Arial"/>
          <w:sz w:val="22"/>
        </w:rPr>
        <w:t>:</w:t>
      </w:r>
      <w:r w:rsidRPr="00851519">
        <w:rPr>
          <w:rFonts w:ascii="Arial" w:hAnsi="Arial" w:cs="Arial"/>
          <w:sz w:val="22"/>
        </w:rPr>
        <w:t xml:space="preserve"> 180.</w:t>
      </w:r>
    </w:p>
    <w:p w14:paraId="76FDD1AC" w14:textId="67ACA6D7" w:rsidR="00A16782" w:rsidRPr="00851519" w:rsidRDefault="00A16782" w:rsidP="001F214B">
      <w:pPr>
        <w:pStyle w:val="ref"/>
        <w:rPr>
          <w:rFonts w:ascii="Arial" w:hAnsi="Arial" w:cs="Arial"/>
          <w:sz w:val="22"/>
        </w:rPr>
      </w:pPr>
      <w:r w:rsidRPr="00851519">
        <w:rPr>
          <w:rFonts w:ascii="Arial" w:hAnsi="Arial" w:cs="Arial"/>
          <w:sz w:val="22"/>
        </w:rPr>
        <w:t xml:space="preserve">Waterhouse J, Lønborg C, Logan M, Petus C, Tracey D, Lewis S, Tonin H, Skuza M, da Silva E, Carreira C, Costello P, Davidson J, Gunn K, Wright M, Zagorskis I, Brinkman R, Schaffelke B </w:t>
      </w:r>
      <w:r w:rsidR="00F46BE6">
        <w:rPr>
          <w:rFonts w:ascii="Arial" w:hAnsi="Arial" w:cs="Arial"/>
          <w:sz w:val="22"/>
        </w:rPr>
        <w:t>(</w:t>
      </w:r>
      <w:r w:rsidRPr="00851519">
        <w:rPr>
          <w:rFonts w:ascii="Arial" w:hAnsi="Arial" w:cs="Arial"/>
          <w:sz w:val="22"/>
        </w:rPr>
        <w:t>2017</w:t>
      </w:r>
      <w:r w:rsidR="00F46BE6">
        <w:rPr>
          <w:rFonts w:ascii="Arial" w:hAnsi="Arial" w:cs="Arial"/>
          <w:sz w:val="22"/>
        </w:rPr>
        <w:t>)</w:t>
      </w:r>
      <w:r w:rsidRPr="00851519">
        <w:rPr>
          <w:rFonts w:ascii="Arial" w:hAnsi="Arial" w:cs="Arial"/>
          <w:sz w:val="22"/>
        </w:rPr>
        <w:t>. Marine Monitoring Program: Annual Report for inshore water quality monitoring 2015-2016. Report for the Great Barrier Reef Marine Park Authority, Great Barrier Reef Marine Park Authority, Townsville, 227pp.</w:t>
      </w:r>
    </w:p>
    <w:p w14:paraId="02619B44" w14:textId="7A1D0189" w:rsidR="00A16782" w:rsidRPr="00851519" w:rsidRDefault="00A16782" w:rsidP="001F214B">
      <w:pPr>
        <w:pStyle w:val="ref"/>
        <w:rPr>
          <w:rFonts w:ascii="Arial" w:hAnsi="Arial" w:cs="Arial"/>
          <w:sz w:val="22"/>
        </w:rPr>
      </w:pPr>
      <w:r w:rsidRPr="00851519">
        <w:rPr>
          <w:rFonts w:ascii="Arial" w:hAnsi="Arial" w:cs="Arial"/>
          <w:sz w:val="22"/>
        </w:rPr>
        <w:t>Waterhouse J, Lønborg C, Logan M, Petus C, Tracey D, Lewis S, Howley C, Harper E, Tonin H, Skuza M, Doyle J, Costello P, Davidson J, Gunn K, Wright M, Zagorskis I, Kroon F</w:t>
      </w:r>
      <w:r w:rsidR="00F46BE6">
        <w:rPr>
          <w:rFonts w:ascii="Arial" w:hAnsi="Arial" w:cs="Arial"/>
          <w:sz w:val="22"/>
        </w:rPr>
        <w:t xml:space="preserve">, </w:t>
      </w:r>
      <w:r w:rsidRPr="00851519">
        <w:rPr>
          <w:rFonts w:ascii="Arial" w:hAnsi="Arial" w:cs="Arial"/>
          <w:sz w:val="22"/>
        </w:rPr>
        <w:t xml:space="preserve">Gruber R </w:t>
      </w:r>
      <w:r w:rsidR="00F46BE6">
        <w:rPr>
          <w:rFonts w:ascii="Arial" w:hAnsi="Arial" w:cs="Arial"/>
          <w:sz w:val="22"/>
        </w:rPr>
        <w:t>(</w:t>
      </w:r>
      <w:r w:rsidRPr="00851519">
        <w:rPr>
          <w:rFonts w:ascii="Arial" w:hAnsi="Arial" w:cs="Arial"/>
          <w:sz w:val="22"/>
        </w:rPr>
        <w:t>2018</w:t>
      </w:r>
      <w:r w:rsidR="00F46BE6">
        <w:rPr>
          <w:rFonts w:ascii="Arial" w:hAnsi="Arial" w:cs="Arial"/>
          <w:sz w:val="22"/>
        </w:rPr>
        <w:t>).</w:t>
      </w:r>
      <w:r w:rsidRPr="00851519">
        <w:rPr>
          <w:rFonts w:ascii="Arial" w:hAnsi="Arial" w:cs="Arial"/>
          <w:sz w:val="22"/>
        </w:rPr>
        <w:t xml:space="preserve"> Marine Monitoring Program: Annual Report for inshore water quality monitoring 2016-2017. Report for the Great Barrier Reef Marine Park Authority, Great Barrier Reef Marine Park Authority, Townsville.</w:t>
      </w:r>
    </w:p>
    <w:p w14:paraId="758E22D7" w14:textId="50CEEDC0" w:rsidR="00A16782" w:rsidRPr="00851519" w:rsidRDefault="00A16782" w:rsidP="001F214B">
      <w:pPr>
        <w:pStyle w:val="ref"/>
        <w:rPr>
          <w:rFonts w:ascii="Arial" w:hAnsi="Arial" w:cs="Arial"/>
          <w:sz w:val="22"/>
        </w:rPr>
      </w:pPr>
      <w:r w:rsidRPr="00851519">
        <w:rPr>
          <w:rFonts w:ascii="Arial" w:hAnsi="Arial" w:cs="Arial"/>
          <w:sz w:val="22"/>
        </w:rPr>
        <w:t>Wernand MR</w:t>
      </w:r>
      <w:r w:rsidR="00F46BE6">
        <w:rPr>
          <w:rFonts w:ascii="Arial" w:hAnsi="Arial" w:cs="Arial"/>
          <w:sz w:val="22"/>
        </w:rPr>
        <w:t>,</w:t>
      </w:r>
      <w:r w:rsidRPr="00851519">
        <w:rPr>
          <w:rFonts w:ascii="Arial" w:hAnsi="Arial" w:cs="Arial"/>
          <w:sz w:val="22"/>
        </w:rPr>
        <w:t xml:space="preserve"> Van der Woerd HJ, Gieskes WWC</w:t>
      </w:r>
      <w:r w:rsidR="00F46BE6">
        <w:rPr>
          <w:rFonts w:ascii="Arial" w:hAnsi="Arial" w:cs="Arial"/>
          <w:sz w:val="22"/>
        </w:rPr>
        <w:t xml:space="preserve"> (</w:t>
      </w:r>
      <w:r w:rsidRPr="00851519">
        <w:rPr>
          <w:rFonts w:ascii="Arial" w:hAnsi="Arial" w:cs="Arial"/>
          <w:sz w:val="22"/>
        </w:rPr>
        <w:t>2013</w:t>
      </w:r>
      <w:r w:rsidR="00F46BE6">
        <w:rPr>
          <w:rFonts w:ascii="Arial" w:hAnsi="Arial" w:cs="Arial"/>
          <w:sz w:val="22"/>
        </w:rPr>
        <w:t>)</w:t>
      </w:r>
      <w:r w:rsidRPr="00851519">
        <w:rPr>
          <w:rFonts w:ascii="Arial" w:hAnsi="Arial" w:cs="Arial"/>
          <w:sz w:val="22"/>
        </w:rPr>
        <w:t>. Trends in ocean colour and chlorophyll concentration from 1889 to present. Plos One 0063766.</w:t>
      </w:r>
    </w:p>
    <w:p w14:paraId="68DB9993" w14:textId="009B38C6" w:rsidR="00A16782" w:rsidRPr="00851519" w:rsidRDefault="00A16782" w:rsidP="001F214B">
      <w:pPr>
        <w:pStyle w:val="ref"/>
        <w:rPr>
          <w:rFonts w:ascii="Arial" w:hAnsi="Arial" w:cs="Arial"/>
          <w:sz w:val="22"/>
        </w:rPr>
      </w:pPr>
      <w:r w:rsidRPr="00851519">
        <w:rPr>
          <w:rFonts w:ascii="Arial" w:hAnsi="Arial" w:cs="Arial"/>
          <w:sz w:val="22"/>
        </w:rPr>
        <w:t xml:space="preserve">Wernand MR, Hommersom A, Van der Woerd HJ </w:t>
      </w:r>
      <w:r w:rsidR="00F46BE6">
        <w:rPr>
          <w:rFonts w:ascii="Arial" w:hAnsi="Arial" w:cs="Arial"/>
          <w:sz w:val="22"/>
        </w:rPr>
        <w:t>(</w:t>
      </w:r>
      <w:r w:rsidRPr="00851519">
        <w:rPr>
          <w:rFonts w:ascii="Arial" w:hAnsi="Arial" w:cs="Arial"/>
          <w:sz w:val="22"/>
        </w:rPr>
        <w:t>2012</w:t>
      </w:r>
      <w:r w:rsidR="00F46BE6">
        <w:rPr>
          <w:rFonts w:ascii="Arial" w:hAnsi="Arial" w:cs="Arial"/>
          <w:sz w:val="22"/>
        </w:rPr>
        <w:t>)</w:t>
      </w:r>
      <w:r w:rsidRPr="00851519">
        <w:rPr>
          <w:rFonts w:ascii="Arial" w:hAnsi="Arial" w:cs="Arial"/>
          <w:sz w:val="22"/>
        </w:rPr>
        <w:t>. MERIS-based ocean colour classification with the discrete Forel–Ule scale. Ocean Science Discussion 9, 2817–2849.</w:t>
      </w:r>
    </w:p>
    <w:p w14:paraId="3A4909B2" w14:textId="77777777" w:rsidR="00E4495F" w:rsidRDefault="00E4495F">
      <w:pPr>
        <w:pStyle w:val="SummaryHeading1"/>
        <w:sectPr w:rsidR="00E4495F" w:rsidSect="00B52C78">
          <w:pgSz w:w="11907" w:h="16839" w:code="9"/>
          <w:pgMar w:top="1440" w:right="1440" w:bottom="1440" w:left="1440" w:header="708" w:footer="708" w:gutter="0"/>
          <w:cols w:space="708"/>
          <w:docGrid w:linePitch="299"/>
        </w:sectPr>
      </w:pPr>
      <w:bookmarkStart w:id="2092" w:name="_Toc469933317"/>
      <w:bookmarkStart w:id="2093" w:name="_Toc469933319"/>
      <w:bookmarkStart w:id="2094" w:name="_Toc469933320"/>
      <w:bookmarkStart w:id="2095" w:name="_Toc229069174"/>
      <w:bookmarkStart w:id="2096" w:name="_Toc334990242"/>
      <w:bookmarkEnd w:id="115"/>
      <w:bookmarkEnd w:id="116"/>
      <w:bookmarkEnd w:id="117"/>
      <w:bookmarkEnd w:id="118"/>
      <w:bookmarkEnd w:id="119"/>
      <w:bookmarkEnd w:id="120"/>
      <w:bookmarkEnd w:id="121"/>
      <w:bookmarkEnd w:id="122"/>
      <w:bookmarkEnd w:id="123"/>
      <w:bookmarkEnd w:id="2092"/>
      <w:bookmarkEnd w:id="2093"/>
      <w:bookmarkEnd w:id="2094"/>
    </w:p>
    <w:p w14:paraId="56D2B2EA" w14:textId="13298110" w:rsidR="008E6182" w:rsidRPr="006F4C41" w:rsidRDefault="008E6182" w:rsidP="005D5DE3">
      <w:pPr>
        <w:pStyle w:val="SummaryHeading1"/>
      </w:pPr>
      <w:bookmarkStart w:id="2097" w:name="_Toc11410793"/>
      <w:r w:rsidRPr="006F4C41">
        <w:t xml:space="preserve">Appendix C: </w:t>
      </w:r>
      <w:r w:rsidR="00373468" w:rsidRPr="006F4C41">
        <w:t>W</w:t>
      </w:r>
      <w:r w:rsidRPr="006F4C41">
        <w:t>ater quality site locations and frequency of monitoring</w:t>
      </w:r>
      <w:bookmarkEnd w:id="2097"/>
    </w:p>
    <w:p w14:paraId="5B6A5762" w14:textId="64AD38E8" w:rsidR="008E6182" w:rsidRDefault="008E6182" w:rsidP="00976A61">
      <w:pPr>
        <w:rPr>
          <w:rFonts w:eastAsia="Calibri"/>
          <w:lang w:val="en-AU"/>
        </w:rPr>
      </w:pPr>
      <w:bookmarkStart w:id="2098" w:name="_Ref459146094"/>
      <w:bookmarkStart w:id="2099" w:name="_Ref452309084"/>
      <w:r>
        <w:rPr>
          <w:rFonts w:eastAsia="Calibri"/>
          <w:lang w:val="en-AU"/>
        </w:rPr>
        <w:t xml:space="preserve">Table C-1 lists all the stations included in the MMP, distinguishing the routine and reactive event sampling. The proposed number of visits to each station in the program design is shown in each column, with the number of actual visits shown in brackets in red text. The Cape York sampling program did not commence formally until April 2017 (due to delayed contracting arrangements with </w:t>
      </w:r>
      <w:r w:rsidR="00044E63">
        <w:rPr>
          <w:rFonts w:eastAsia="Calibri"/>
          <w:lang w:val="en-AU"/>
        </w:rPr>
        <w:t>the Authority</w:t>
      </w:r>
      <w:r>
        <w:rPr>
          <w:rFonts w:eastAsia="Calibri"/>
          <w:lang w:val="en-AU"/>
        </w:rPr>
        <w:t xml:space="preserve">), although sampling commenced earlier where possible. Weather conditions also restricted access to the Normanby-Kennedy and Pascoe transects </w:t>
      </w:r>
      <w:r w:rsidR="000263C5">
        <w:rPr>
          <w:rFonts w:eastAsia="Calibri"/>
          <w:lang w:val="en-AU"/>
        </w:rPr>
        <w:t xml:space="preserve">during </w:t>
      </w:r>
      <w:r>
        <w:rPr>
          <w:rFonts w:eastAsia="Calibri"/>
          <w:lang w:val="en-AU"/>
        </w:rPr>
        <w:t>the wet season.</w:t>
      </w:r>
    </w:p>
    <w:p w14:paraId="50D79609" w14:textId="77777777" w:rsidR="008E6182" w:rsidRDefault="008E6182" w:rsidP="00976A61"/>
    <w:p w14:paraId="743BABF4" w14:textId="79013350" w:rsidR="008E6182" w:rsidRPr="00E07D63" w:rsidRDefault="00974678" w:rsidP="00C83B6E">
      <w:pPr>
        <w:pStyle w:val="Caption"/>
        <w:rPr>
          <w:rStyle w:val="IntenseReference"/>
          <w:rFonts w:eastAsiaTheme="majorEastAsia"/>
          <w:bCs w:val="0"/>
          <w:vanish/>
          <w:specVanish/>
        </w:rPr>
      </w:pPr>
      <w:r>
        <w:t>Table C-</w:t>
      </w:r>
      <w:r w:rsidR="005F019F">
        <w:fldChar w:fldCharType="begin"/>
      </w:r>
      <w:r w:rsidR="005F019F">
        <w:instrText xml:space="preserve"> SEQ Table_C- \* ARABIC </w:instrText>
      </w:r>
      <w:r w:rsidR="005F019F">
        <w:fldChar w:fldCharType="separate"/>
      </w:r>
      <w:r w:rsidR="00335316">
        <w:rPr>
          <w:noProof/>
        </w:rPr>
        <w:t>1</w:t>
      </w:r>
      <w:r w:rsidR="005F019F">
        <w:rPr>
          <w:noProof/>
        </w:rPr>
        <w:fldChar w:fldCharType="end"/>
      </w:r>
      <w:r w:rsidR="00AC65AF">
        <w:t>:</w:t>
      </w:r>
      <w:bookmarkEnd w:id="2098"/>
      <w:bookmarkEnd w:id="2099"/>
      <w:r w:rsidR="008E6182" w:rsidRPr="00EC46B4">
        <w:t xml:space="preserve"> Description of the water quality stations sampled by AIMS</w:t>
      </w:r>
      <w:r w:rsidR="008E6182">
        <w:t xml:space="preserve">, </w:t>
      </w:r>
      <w:r w:rsidR="008E6182" w:rsidRPr="00EC46B4">
        <w:t xml:space="preserve">JCU </w:t>
      </w:r>
      <w:r w:rsidR="008E6182">
        <w:t>and CYW</w:t>
      </w:r>
      <w:r w:rsidR="001073F2">
        <w:t>M</w:t>
      </w:r>
      <w:r w:rsidR="008E6182">
        <w:t>P during</w:t>
      </w:r>
      <w:r w:rsidR="008E6182" w:rsidRPr="00EC46B4">
        <w:t xml:space="preserve"> </w:t>
      </w:r>
      <w:r w:rsidR="005F6492" w:rsidRPr="00EC46B4">
        <w:t>201</w:t>
      </w:r>
      <w:r w:rsidR="005F6492">
        <w:t>7</w:t>
      </w:r>
      <w:r w:rsidR="008E6182">
        <w:t>–</w:t>
      </w:r>
      <w:r w:rsidR="005F6492" w:rsidRPr="00EC46B4">
        <w:t>1</w:t>
      </w:r>
      <w:r w:rsidR="005F6492">
        <w:t>8</w:t>
      </w:r>
      <w:r w:rsidR="008E6182">
        <w:rPr>
          <w:rStyle w:val="IntenseReference"/>
          <w:rFonts w:eastAsiaTheme="majorEastAsia"/>
          <w:bCs w:val="0"/>
        </w:rPr>
        <w:t>.</w:t>
      </w:r>
    </w:p>
    <w:p w14:paraId="304095EB" w14:textId="0139F73B" w:rsidR="008E6182" w:rsidRDefault="008E6182" w:rsidP="008E6182">
      <w:pPr>
        <w:pStyle w:val="Figure"/>
      </w:pPr>
      <w:r>
        <w:t xml:space="preserve"> </w:t>
      </w:r>
      <w:r w:rsidRPr="004A5BF7">
        <w:t>Stations in bold font were part of the ambient monitoring design from 2005</w:t>
      </w:r>
      <w:r w:rsidR="00120FEE">
        <w:t xml:space="preserve"> to </w:t>
      </w:r>
      <w:r w:rsidRPr="004A5BF7">
        <w:t>201</w:t>
      </w:r>
      <w:r>
        <w:t>5</w:t>
      </w:r>
      <w:r w:rsidRPr="004A5BF7">
        <w:t xml:space="preserve">. </w:t>
      </w:r>
      <w:r>
        <w:t xml:space="preserve">The proposed number of visits is shown in black text, while the actual number of visits is shown in brackets in red text. </w:t>
      </w:r>
    </w:p>
    <w:tbl>
      <w:tblPr>
        <w:tblW w:w="487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409"/>
        <w:gridCol w:w="1131"/>
        <w:gridCol w:w="968"/>
        <w:gridCol w:w="1902"/>
        <w:gridCol w:w="1669"/>
        <w:gridCol w:w="1704"/>
      </w:tblGrid>
      <w:tr w:rsidR="000B51C5" w:rsidRPr="00781A68" w14:paraId="33E5F17B" w14:textId="77777777" w:rsidTr="000B51C5">
        <w:trPr>
          <w:cantSplit/>
          <w:trHeight w:val="582"/>
          <w:tblHeader/>
        </w:trPr>
        <w:tc>
          <w:tcPr>
            <w:tcW w:w="802" w:type="pct"/>
            <w:shd w:val="clear" w:color="auto" w:fill="D9D9D9"/>
            <w:noWrap/>
            <w:tcMar>
              <w:top w:w="0" w:type="dxa"/>
              <w:left w:w="108" w:type="dxa"/>
              <w:bottom w:w="0" w:type="dxa"/>
              <w:right w:w="108" w:type="dxa"/>
            </w:tcMar>
            <w:vAlign w:val="center"/>
            <w:hideMark/>
          </w:tcPr>
          <w:p w14:paraId="67BCC45C" w14:textId="77777777" w:rsidR="000B51C5" w:rsidRPr="00DD6146" w:rsidRDefault="000B51C5" w:rsidP="006344A9">
            <w:pPr>
              <w:spacing w:before="0" w:after="0"/>
              <w:jc w:val="center"/>
              <w:rPr>
                <w:rFonts w:ascii="Arial Narrow" w:hAnsi="Arial Narrow" w:cs="Arial"/>
                <w:b/>
                <w:bCs/>
                <w:color w:val="000000"/>
                <w:sz w:val="18"/>
                <w:lang w:eastAsia="en-AU"/>
              </w:rPr>
            </w:pPr>
            <w:r w:rsidRPr="00DD6146">
              <w:rPr>
                <w:rFonts w:ascii="Arial Narrow" w:hAnsi="Arial Narrow" w:cs="Arial"/>
                <w:b/>
                <w:bCs/>
                <w:color w:val="000000"/>
                <w:sz w:val="18"/>
                <w:lang w:eastAsia="en-AU"/>
              </w:rPr>
              <w:t> Site Location</w:t>
            </w:r>
          </w:p>
        </w:tc>
        <w:tc>
          <w:tcPr>
            <w:tcW w:w="1195" w:type="pct"/>
            <w:gridSpan w:val="2"/>
            <w:shd w:val="clear" w:color="auto" w:fill="D9D9D9"/>
            <w:tcMar>
              <w:top w:w="0" w:type="dxa"/>
              <w:left w:w="108" w:type="dxa"/>
              <w:bottom w:w="0" w:type="dxa"/>
              <w:right w:w="108" w:type="dxa"/>
            </w:tcMar>
            <w:vAlign w:val="center"/>
            <w:hideMark/>
          </w:tcPr>
          <w:p w14:paraId="4FC5F84E" w14:textId="77777777" w:rsidR="000B51C5" w:rsidRPr="00DD6146" w:rsidRDefault="000B51C5" w:rsidP="006344A9">
            <w:pPr>
              <w:spacing w:before="0" w:after="0"/>
              <w:contextualSpacing/>
              <w:jc w:val="center"/>
              <w:rPr>
                <w:rFonts w:ascii="Arial Narrow" w:hAnsi="Arial Narrow" w:cs="Arial"/>
                <w:b/>
                <w:bCs/>
                <w:color w:val="000000"/>
                <w:sz w:val="18"/>
                <w:lang w:eastAsia="en-AU"/>
              </w:rPr>
            </w:pPr>
            <w:r w:rsidRPr="00DD6146">
              <w:rPr>
                <w:rFonts w:ascii="Arial Narrow" w:hAnsi="Arial Narrow" w:cs="Arial"/>
                <w:b/>
                <w:bCs/>
                <w:color w:val="000000"/>
                <w:sz w:val="18"/>
                <w:lang w:eastAsia="en-AU"/>
              </w:rPr>
              <w:t>Logger Deployment</w:t>
            </w:r>
          </w:p>
        </w:tc>
        <w:tc>
          <w:tcPr>
            <w:tcW w:w="2033" w:type="pct"/>
            <w:gridSpan w:val="2"/>
            <w:shd w:val="clear" w:color="auto" w:fill="D9D9D9"/>
            <w:vAlign w:val="center"/>
          </w:tcPr>
          <w:p w14:paraId="78D39DFA" w14:textId="77777777" w:rsidR="000B51C5" w:rsidRPr="00DD6146" w:rsidRDefault="000B51C5" w:rsidP="006344A9">
            <w:pPr>
              <w:spacing w:before="0" w:after="0"/>
              <w:contextualSpacing/>
              <w:jc w:val="center"/>
              <w:rPr>
                <w:rFonts w:ascii="Arial Narrow" w:hAnsi="Arial Narrow" w:cs="Arial"/>
                <w:b/>
                <w:bCs/>
                <w:color w:val="000000"/>
                <w:sz w:val="18"/>
                <w:lang w:eastAsia="en-AU"/>
              </w:rPr>
            </w:pPr>
            <w:r w:rsidRPr="00DD6146">
              <w:rPr>
                <w:rFonts w:ascii="Arial Narrow" w:hAnsi="Arial Narrow" w:cs="Arial"/>
                <w:b/>
                <w:bCs/>
                <w:color w:val="000000"/>
                <w:sz w:val="18"/>
                <w:lang w:eastAsia="en-AU"/>
              </w:rPr>
              <w:t>Routine grab samples at fixed sites</w:t>
            </w:r>
            <w:r>
              <w:rPr>
                <w:rFonts w:ascii="Arial Narrow" w:hAnsi="Arial Narrow" w:cs="Arial"/>
                <w:b/>
                <w:bCs/>
                <w:color w:val="000000"/>
                <w:sz w:val="18"/>
                <w:lang w:eastAsia="en-AU"/>
              </w:rPr>
              <w:t xml:space="preserve"> (proposed and actual)</w:t>
            </w:r>
          </w:p>
        </w:tc>
        <w:tc>
          <w:tcPr>
            <w:tcW w:w="970" w:type="pct"/>
            <w:shd w:val="clear" w:color="auto" w:fill="D9D9D9"/>
            <w:vAlign w:val="center"/>
          </w:tcPr>
          <w:p w14:paraId="69607142" w14:textId="77777777" w:rsidR="000B51C5" w:rsidRPr="00DD6146" w:rsidRDefault="000B51C5" w:rsidP="006344A9">
            <w:pPr>
              <w:spacing w:before="0" w:after="0"/>
              <w:contextualSpacing/>
              <w:jc w:val="center"/>
              <w:rPr>
                <w:rFonts w:ascii="Arial Narrow" w:hAnsi="Arial Narrow" w:cs="Arial"/>
                <w:b/>
                <w:bCs/>
                <w:color w:val="000000"/>
                <w:sz w:val="18"/>
                <w:lang w:eastAsia="en-AU"/>
              </w:rPr>
            </w:pPr>
            <w:r w:rsidRPr="00DD6146">
              <w:rPr>
                <w:rFonts w:ascii="Arial Narrow" w:hAnsi="Arial Narrow" w:cs="Arial"/>
                <w:b/>
                <w:bCs/>
                <w:color w:val="000000"/>
                <w:sz w:val="18"/>
                <w:lang w:eastAsia="en-AU"/>
              </w:rPr>
              <w:t xml:space="preserve">Reactive </w:t>
            </w:r>
            <w:r>
              <w:rPr>
                <w:rFonts w:ascii="Arial Narrow" w:hAnsi="Arial Narrow" w:cs="Arial"/>
                <w:b/>
                <w:bCs/>
                <w:color w:val="000000"/>
                <w:sz w:val="18"/>
                <w:lang w:eastAsia="en-AU"/>
              </w:rPr>
              <w:t>event</w:t>
            </w:r>
            <w:r w:rsidRPr="00DD6146">
              <w:rPr>
                <w:rFonts w:ascii="Arial Narrow" w:hAnsi="Arial Narrow" w:cs="Arial"/>
                <w:b/>
                <w:bCs/>
                <w:color w:val="000000"/>
                <w:sz w:val="18"/>
                <w:lang w:eastAsia="en-AU"/>
              </w:rPr>
              <w:t xml:space="preserve"> sampling</w:t>
            </w:r>
          </w:p>
        </w:tc>
      </w:tr>
      <w:tr w:rsidR="000B51C5" w:rsidRPr="00781A68" w14:paraId="64E440C0" w14:textId="77777777" w:rsidTr="000B51C5">
        <w:trPr>
          <w:cantSplit/>
          <w:tblHeader/>
        </w:trPr>
        <w:tc>
          <w:tcPr>
            <w:tcW w:w="802" w:type="pct"/>
            <w:shd w:val="clear" w:color="auto" w:fill="D9D9D9"/>
            <w:noWrap/>
            <w:tcMar>
              <w:top w:w="0" w:type="dxa"/>
              <w:left w:w="108" w:type="dxa"/>
              <w:bottom w:w="0" w:type="dxa"/>
              <w:right w:w="108" w:type="dxa"/>
            </w:tcMar>
            <w:vAlign w:val="center"/>
            <w:hideMark/>
          </w:tcPr>
          <w:p w14:paraId="176DC2DE" w14:textId="3282DED1" w:rsidR="000B51C5" w:rsidRPr="00DD6146" w:rsidRDefault="000B51C5" w:rsidP="006344A9">
            <w:pPr>
              <w:spacing w:before="0" w:after="0"/>
              <w:jc w:val="center"/>
              <w:rPr>
                <w:rFonts w:ascii="Arial Narrow" w:hAnsi="Arial Narrow" w:cs="Arial"/>
                <w:b/>
                <w:bCs/>
                <w:color w:val="000000"/>
                <w:sz w:val="18"/>
                <w:lang w:eastAsia="en-AU"/>
              </w:rPr>
            </w:pPr>
            <w:r w:rsidRPr="00DD6146">
              <w:rPr>
                <w:rFonts w:ascii="Arial Narrow" w:hAnsi="Arial Narrow" w:cs="Arial"/>
                <w:b/>
                <w:bCs/>
                <w:color w:val="000000"/>
                <w:sz w:val="18"/>
                <w:lang w:eastAsia="en-AU"/>
              </w:rPr>
              <w:t xml:space="preserve">NRM </w:t>
            </w:r>
            <w:r w:rsidR="008C0A53">
              <w:rPr>
                <w:rFonts w:ascii="Arial Narrow" w:hAnsi="Arial Narrow" w:cs="Arial"/>
                <w:b/>
                <w:bCs/>
                <w:color w:val="000000"/>
                <w:sz w:val="18"/>
                <w:lang w:eastAsia="en-AU"/>
              </w:rPr>
              <w:t>r</w:t>
            </w:r>
            <w:r w:rsidR="008C0A53" w:rsidRPr="00DD6146">
              <w:rPr>
                <w:rFonts w:ascii="Arial Narrow" w:hAnsi="Arial Narrow" w:cs="Arial"/>
                <w:b/>
                <w:bCs/>
                <w:color w:val="000000"/>
                <w:sz w:val="18"/>
                <w:lang w:eastAsia="en-AU"/>
              </w:rPr>
              <w:t>egion</w:t>
            </w:r>
          </w:p>
        </w:tc>
        <w:tc>
          <w:tcPr>
            <w:tcW w:w="644" w:type="pct"/>
            <w:shd w:val="clear" w:color="auto" w:fill="D9D9D9"/>
            <w:tcMar>
              <w:top w:w="0" w:type="dxa"/>
              <w:left w:w="108" w:type="dxa"/>
              <w:bottom w:w="0" w:type="dxa"/>
              <w:right w:w="108" w:type="dxa"/>
            </w:tcMar>
            <w:vAlign w:val="center"/>
            <w:hideMark/>
          </w:tcPr>
          <w:p w14:paraId="68D9878D" w14:textId="77777777" w:rsidR="000B51C5" w:rsidRPr="00DD6146" w:rsidRDefault="000B51C5" w:rsidP="006344A9">
            <w:pPr>
              <w:spacing w:before="0" w:after="0"/>
              <w:contextualSpacing/>
              <w:jc w:val="center"/>
              <w:rPr>
                <w:rFonts w:ascii="Arial Narrow" w:hAnsi="Arial Narrow" w:cs="Arial"/>
                <w:b/>
                <w:bCs/>
                <w:color w:val="000000"/>
                <w:sz w:val="18"/>
                <w:lang w:eastAsia="en-AU"/>
              </w:rPr>
            </w:pPr>
            <w:r w:rsidRPr="00DD6146">
              <w:rPr>
                <w:rFonts w:ascii="Arial Narrow" w:hAnsi="Arial Narrow" w:cs="Arial"/>
                <w:b/>
                <w:bCs/>
                <w:color w:val="000000"/>
                <w:sz w:val="18"/>
                <w:lang w:eastAsia="en-AU"/>
              </w:rPr>
              <w:t>Turbidity and chlorophyll</w:t>
            </w:r>
          </w:p>
        </w:tc>
        <w:tc>
          <w:tcPr>
            <w:tcW w:w="551" w:type="pct"/>
            <w:shd w:val="clear" w:color="auto" w:fill="D9D9D9"/>
            <w:tcMar>
              <w:top w:w="0" w:type="dxa"/>
              <w:left w:w="108" w:type="dxa"/>
              <w:bottom w:w="0" w:type="dxa"/>
              <w:right w:w="108" w:type="dxa"/>
            </w:tcMar>
            <w:vAlign w:val="center"/>
            <w:hideMark/>
          </w:tcPr>
          <w:p w14:paraId="7C32224E" w14:textId="77777777" w:rsidR="000B51C5" w:rsidRPr="00DD6146" w:rsidRDefault="000B51C5" w:rsidP="006344A9">
            <w:pPr>
              <w:spacing w:before="0" w:after="0"/>
              <w:contextualSpacing/>
              <w:jc w:val="center"/>
              <w:rPr>
                <w:rFonts w:ascii="Arial Narrow" w:hAnsi="Arial Narrow" w:cs="Arial"/>
                <w:b/>
                <w:bCs/>
                <w:color w:val="000000"/>
                <w:sz w:val="18"/>
                <w:lang w:eastAsia="en-AU"/>
              </w:rPr>
            </w:pPr>
            <w:r w:rsidRPr="00DD6146">
              <w:rPr>
                <w:rFonts w:ascii="Arial Narrow" w:hAnsi="Arial Narrow" w:cs="Arial"/>
                <w:b/>
                <w:bCs/>
                <w:color w:val="000000"/>
                <w:sz w:val="18"/>
                <w:lang w:eastAsia="en-AU"/>
              </w:rPr>
              <w:t>Salinity</w:t>
            </w:r>
          </w:p>
        </w:tc>
        <w:tc>
          <w:tcPr>
            <w:tcW w:w="1083" w:type="pct"/>
            <w:shd w:val="clear" w:color="auto" w:fill="D9D9D9"/>
            <w:tcMar>
              <w:top w:w="0" w:type="dxa"/>
              <w:left w:w="108" w:type="dxa"/>
              <w:bottom w:w="0" w:type="dxa"/>
              <w:right w:w="108" w:type="dxa"/>
            </w:tcMar>
            <w:vAlign w:val="center"/>
            <w:hideMark/>
          </w:tcPr>
          <w:p w14:paraId="2A5B14BB" w14:textId="77777777" w:rsidR="000B51C5" w:rsidRPr="00DD6146" w:rsidRDefault="000B51C5" w:rsidP="006344A9">
            <w:pPr>
              <w:spacing w:before="0" w:after="0"/>
              <w:contextualSpacing/>
              <w:jc w:val="center"/>
              <w:rPr>
                <w:rFonts w:ascii="Arial Narrow" w:hAnsi="Arial Narrow" w:cs="Arial"/>
                <w:b/>
                <w:bCs/>
                <w:color w:val="000000"/>
                <w:sz w:val="18"/>
                <w:lang w:eastAsia="en-AU"/>
              </w:rPr>
            </w:pPr>
            <w:r w:rsidRPr="00DD6146">
              <w:rPr>
                <w:rFonts w:ascii="Arial Narrow" w:hAnsi="Arial Narrow" w:cs="Arial"/>
                <w:b/>
                <w:bCs/>
                <w:color w:val="000000"/>
                <w:sz w:val="18"/>
                <w:lang w:eastAsia="en-AU"/>
              </w:rPr>
              <w:t>Number of times site is visited/year by AIMS</w:t>
            </w:r>
          </w:p>
        </w:tc>
        <w:tc>
          <w:tcPr>
            <w:tcW w:w="950" w:type="pct"/>
            <w:shd w:val="clear" w:color="auto" w:fill="D9D9D9"/>
            <w:vAlign w:val="center"/>
          </w:tcPr>
          <w:p w14:paraId="0337104C" w14:textId="77777777" w:rsidR="000B51C5" w:rsidRDefault="000B51C5" w:rsidP="006344A9">
            <w:pPr>
              <w:spacing w:before="0" w:after="0"/>
              <w:ind w:left="121" w:hanging="121"/>
              <w:contextualSpacing/>
              <w:jc w:val="center"/>
              <w:rPr>
                <w:rFonts w:ascii="Arial Narrow" w:hAnsi="Arial Narrow" w:cs="Arial"/>
                <w:b/>
                <w:bCs/>
                <w:color w:val="000000"/>
                <w:sz w:val="18"/>
                <w:lang w:eastAsia="en-AU"/>
              </w:rPr>
            </w:pPr>
            <w:r w:rsidRPr="00DD6146">
              <w:rPr>
                <w:rFonts w:ascii="Arial Narrow" w:hAnsi="Arial Narrow" w:cs="Arial"/>
                <w:b/>
                <w:bCs/>
                <w:color w:val="000000"/>
                <w:sz w:val="18"/>
                <w:lang w:eastAsia="en-AU"/>
              </w:rPr>
              <w:t>Number of times site is visited/year by JCU</w:t>
            </w:r>
            <w:r>
              <w:rPr>
                <w:rFonts w:ascii="Arial Narrow" w:hAnsi="Arial Narrow" w:cs="Arial"/>
                <w:b/>
                <w:bCs/>
                <w:color w:val="000000"/>
                <w:sz w:val="18"/>
                <w:lang w:eastAsia="en-AU"/>
              </w:rPr>
              <w:t xml:space="preserve">/ CYWMP </w:t>
            </w:r>
          </w:p>
          <w:p w14:paraId="7278D639" w14:textId="77777777" w:rsidR="000B51C5" w:rsidRPr="00DD6146" w:rsidRDefault="000B51C5" w:rsidP="006344A9">
            <w:pPr>
              <w:spacing w:before="0" w:after="0"/>
              <w:ind w:left="121" w:hanging="121"/>
              <w:contextualSpacing/>
              <w:rPr>
                <w:rFonts w:ascii="Arial Narrow" w:hAnsi="Arial Narrow" w:cs="Arial"/>
                <w:b/>
                <w:bCs/>
                <w:color w:val="000000"/>
                <w:sz w:val="18"/>
                <w:lang w:eastAsia="en-AU"/>
              </w:rPr>
            </w:pPr>
          </w:p>
        </w:tc>
        <w:tc>
          <w:tcPr>
            <w:tcW w:w="970" w:type="pct"/>
            <w:shd w:val="clear" w:color="auto" w:fill="D9D9D9"/>
            <w:vAlign w:val="center"/>
          </w:tcPr>
          <w:p w14:paraId="20BF45C4" w14:textId="77777777" w:rsidR="000B51C5" w:rsidRPr="00DD6146" w:rsidRDefault="000B51C5" w:rsidP="006344A9">
            <w:pPr>
              <w:spacing w:before="0" w:after="0"/>
              <w:ind w:left="121" w:hanging="121"/>
              <w:contextualSpacing/>
              <w:jc w:val="center"/>
              <w:rPr>
                <w:rFonts w:ascii="Arial Narrow" w:hAnsi="Arial Narrow" w:cs="Arial"/>
                <w:b/>
                <w:bCs/>
                <w:color w:val="000000"/>
                <w:sz w:val="18"/>
                <w:lang w:eastAsia="en-AU"/>
              </w:rPr>
            </w:pPr>
            <w:r w:rsidRPr="00DD6146">
              <w:rPr>
                <w:rFonts w:ascii="Arial Narrow" w:hAnsi="Arial Narrow" w:cs="Arial"/>
                <w:b/>
                <w:bCs/>
                <w:color w:val="000000"/>
                <w:sz w:val="18"/>
                <w:lang w:eastAsia="en-AU"/>
              </w:rPr>
              <w:t>Additional surface-sampling/year by JCU</w:t>
            </w:r>
            <w:r>
              <w:rPr>
                <w:rFonts w:ascii="Arial Narrow" w:hAnsi="Arial Narrow" w:cs="Arial"/>
                <w:b/>
                <w:bCs/>
                <w:color w:val="000000"/>
                <w:sz w:val="18"/>
                <w:lang w:eastAsia="en-AU"/>
              </w:rPr>
              <w:t>/ CYWMP</w:t>
            </w:r>
          </w:p>
        </w:tc>
      </w:tr>
      <w:tr w:rsidR="000B51C5" w:rsidRPr="00781A68" w14:paraId="0071A2AA" w14:textId="77777777" w:rsidTr="000B51C5">
        <w:trPr>
          <w:cantSplit/>
        </w:trPr>
        <w:tc>
          <w:tcPr>
            <w:tcW w:w="802" w:type="pct"/>
            <w:shd w:val="clear" w:color="auto" w:fill="F2F2F2"/>
            <w:noWrap/>
            <w:tcMar>
              <w:top w:w="0" w:type="dxa"/>
              <w:left w:w="108" w:type="dxa"/>
              <w:bottom w:w="0" w:type="dxa"/>
              <w:right w:w="108" w:type="dxa"/>
            </w:tcMar>
            <w:vAlign w:val="center"/>
            <w:hideMark/>
          </w:tcPr>
          <w:p w14:paraId="2394E9B5" w14:textId="77777777" w:rsidR="000B51C5" w:rsidRPr="00781A68" w:rsidRDefault="000B51C5" w:rsidP="006344A9">
            <w:pPr>
              <w:spacing w:before="0" w:after="0"/>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Cape York</w:t>
            </w:r>
          </w:p>
        </w:tc>
        <w:tc>
          <w:tcPr>
            <w:tcW w:w="644" w:type="pct"/>
            <w:shd w:val="clear" w:color="auto" w:fill="F2F2F2"/>
            <w:tcMar>
              <w:top w:w="0" w:type="dxa"/>
              <w:left w:w="108" w:type="dxa"/>
              <w:bottom w:w="0" w:type="dxa"/>
              <w:right w:w="108" w:type="dxa"/>
            </w:tcMar>
            <w:vAlign w:val="center"/>
            <w:hideMark/>
          </w:tcPr>
          <w:p w14:paraId="22D68412"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shd w:val="clear" w:color="auto" w:fill="F2F2F2"/>
            <w:tcMar>
              <w:top w:w="0" w:type="dxa"/>
              <w:left w:w="108" w:type="dxa"/>
              <w:bottom w:w="0" w:type="dxa"/>
              <w:right w:w="108" w:type="dxa"/>
            </w:tcMar>
            <w:vAlign w:val="center"/>
            <w:hideMark/>
          </w:tcPr>
          <w:p w14:paraId="1A956CAD"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shd w:val="clear" w:color="auto" w:fill="F2F2F2"/>
            <w:tcMar>
              <w:top w:w="0" w:type="dxa"/>
              <w:left w:w="108" w:type="dxa"/>
              <w:bottom w:w="0" w:type="dxa"/>
              <w:right w:w="108" w:type="dxa"/>
            </w:tcMar>
            <w:vAlign w:val="center"/>
          </w:tcPr>
          <w:p w14:paraId="7176DCEC"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shd w:val="clear" w:color="auto" w:fill="F2F2F2"/>
          </w:tcPr>
          <w:p w14:paraId="78062CC9"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shd w:val="clear" w:color="auto" w:fill="F2F2F2"/>
          </w:tcPr>
          <w:p w14:paraId="1FF12052"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r>
      <w:tr w:rsidR="000B51C5" w:rsidRPr="00781A68" w14:paraId="4CFDAD7D" w14:textId="77777777" w:rsidTr="000B51C5">
        <w:trPr>
          <w:cantSplit/>
        </w:trPr>
        <w:tc>
          <w:tcPr>
            <w:tcW w:w="802" w:type="pct"/>
            <w:shd w:val="clear" w:color="auto" w:fill="F2F2F2" w:themeFill="background1" w:themeFillShade="F2"/>
            <w:tcMar>
              <w:top w:w="0" w:type="dxa"/>
              <w:left w:w="108" w:type="dxa"/>
              <w:bottom w:w="0" w:type="dxa"/>
              <w:right w:w="108" w:type="dxa"/>
            </w:tcMar>
            <w:vAlign w:val="center"/>
          </w:tcPr>
          <w:p w14:paraId="227A0211" w14:textId="77777777" w:rsidR="000B51C5" w:rsidRPr="00373053" w:rsidRDefault="000B51C5" w:rsidP="006344A9">
            <w:pPr>
              <w:spacing w:before="0" w:after="0"/>
              <w:rPr>
                <w:rFonts w:ascii="Arial Narrow" w:hAnsi="Arial Narrow" w:cs="Arial"/>
                <w:b/>
                <w:bCs/>
                <w:i/>
                <w:color w:val="000000"/>
                <w:sz w:val="16"/>
                <w:szCs w:val="16"/>
                <w:lang w:eastAsia="en-AU"/>
              </w:rPr>
            </w:pPr>
            <w:r w:rsidRPr="00373053">
              <w:rPr>
                <w:rFonts w:ascii="Arial Narrow" w:hAnsi="Arial Narrow" w:cs="Arial"/>
                <w:b/>
                <w:i/>
                <w:color w:val="000000"/>
                <w:sz w:val="16"/>
                <w:szCs w:val="16"/>
                <w:lang w:eastAsia="en-AU"/>
              </w:rPr>
              <w:t>Normanby-Kennedy transect</w:t>
            </w:r>
          </w:p>
        </w:tc>
        <w:tc>
          <w:tcPr>
            <w:tcW w:w="644" w:type="pct"/>
            <w:shd w:val="clear" w:color="auto" w:fill="F2F2F2" w:themeFill="background1" w:themeFillShade="F2"/>
            <w:tcMar>
              <w:top w:w="0" w:type="dxa"/>
              <w:left w:w="108" w:type="dxa"/>
              <w:bottom w:w="0" w:type="dxa"/>
              <w:right w:w="108" w:type="dxa"/>
            </w:tcMar>
          </w:tcPr>
          <w:p w14:paraId="3DAE0365"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shd w:val="clear" w:color="auto" w:fill="F2F2F2" w:themeFill="background1" w:themeFillShade="F2"/>
            <w:tcMar>
              <w:top w:w="0" w:type="dxa"/>
              <w:left w:w="108" w:type="dxa"/>
              <w:bottom w:w="0" w:type="dxa"/>
              <w:right w:w="108" w:type="dxa"/>
            </w:tcMar>
            <w:vAlign w:val="center"/>
          </w:tcPr>
          <w:p w14:paraId="57C50807"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shd w:val="clear" w:color="auto" w:fill="F2F2F2" w:themeFill="background1" w:themeFillShade="F2"/>
            <w:tcMar>
              <w:top w:w="0" w:type="dxa"/>
              <w:left w:w="108" w:type="dxa"/>
              <w:bottom w:w="0" w:type="dxa"/>
              <w:right w:w="108" w:type="dxa"/>
            </w:tcMar>
            <w:vAlign w:val="center"/>
          </w:tcPr>
          <w:p w14:paraId="3CD1DDE5"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shd w:val="clear" w:color="auto" w:fill="F2F2F2" w:themeFill="background1" w:themeFillShade="F2"/>
          </w:tcPr>
          <w:p w14:paraId="5A3A5C80"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shd w:val="clear" w:color="auto" w:fill="F2F2F2" w:themeFill="background1" w:themeFillShade="F2"/>
          </w:tcPr>
          <w:p w14:paraId="0BFB9131"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 (specific sites TBD)</w:t>
            </w:r>
          </w:p>
        </w:tc>
      </w:tr>
      <w:tr w:rsidR="00DF16BF" w:rsidRPr="00781A68" w14:paraId="404CEF4E" w14:textId="77777777" w:rsidTr="000B51C5">
        <w:trPr>
          <w:cantSplit/>
        </w:trPr>
        <w:tc>
          <w:tcPr>
            <w:tcW w:w="802" w:type="pct"/>
            <w:tcMar>
              <w:top w:w="0" w:type="dxa"/>
              <w:left w:w="108" w:type="dxa"/>
              <w:bottom w:w="0" w:type="dxa"/>
              <w:right w:w="108" w:type="dxa"/>
            </w:tcMar>
            <w:vAlign w:val="center"/>
          </w:tcPr>
          <w:p w14:paraId="3AF56017" w14:textId="77777777" w:rsidR="00DF16BF" w:rsidRPr="00781A68" w:rsidRDefault="00DF16BF" w:rsidP="00DF16BF">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Kennedy mouth</w:t>
            </w:r>
          </w:p>
        </w:tc>
        <w:tc>
          <w:tcPr>
            <w:tcW w:w="644" w:type="pct"/>
            <w:tcMar>
              <w:top w:w="0" w:type="dxa"/>
              <w:left w:w="108" w:type="dxa"/>
              <w:bottom w:w="0" w:type="dxa"/>
              <w:right w:w="108" w:type="dxa"/>
            </w:tcMar>
            <w:vAlign w:val="center"/>
          </w:tcPr>
          <w:p w14:paraId="7274175D"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6AB12FC9"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2A832C87"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tcPr>
          <w:p w14:paraId="05501036" w14:textId="78B6C49E" w:rsidR="00DF16BF" w:rsidRPr="00781A68" w:rsidRDefault="00DF16BF" w:rsidP="00DF16BF">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4 (Sampling 1 depth) </w:t>
            </w:r>
            <w:r>
              <w:rPr>
                <w:rFonts w:ascii="Arial Narrow" w:hAnsi="Arial Narrow"/>
                <w:color w:val="FF0000"/>
                <w:sz w:val="16"/>
                <w:szCs w:val="16"/>
                <w:lang w:eastAsia="en-AU"/>
              </w:rPr>
              <w:t>(3)</w:t>
            </w:r>
          </w:p>
        </w:tc>
        <w:tc>
          <w:tcPr>
            <w:tcW w:w="970" w:type="pct"/>
          </w:tcPr>
          <w:p w14:paraId="6B8AA0EF" w14:textId="77777777" w:rsidR="00DF16BF" w:rsidRDefault="00DF16BF" w:rsidP="00DF16BF">
            <w:pPr>
              <w:spacing w:before="0" w:after="0"/>
              <w:ind w:left="127" w:hanging="127"/>
              <w:contextualSpacing/>
              <w:rPr>
                <w:rFonts w:ascii="Arial Narrow" w:hAnsi="Arial Narrow" w:cs="Arial"/>
                <w:bCs/>
                <w:color w:val="000000"/>
                <w:sz w:val="16"/>
                <w:szCs w:val="16"/>
                <w:lang w:eastAsia="en-AU"/>
              </w:rPr>
            </w:pPr>
          </w:p>
        </w:tc>
      </w:tr>
      <w:tr w:rsidR="00DF16BF" w:rsidRPr="00781A68" w14:paraId="42B892E6" w14:textId="77777777" w:rsidTr="000B51C5">
        <w:trPr>
          <w:cantSplit/>
        </w:trPr>
        <w:tc>
          <w:tcPr>
            <w:tcW w:w="802" w:type="pct"/>
            <w:tcMar>
              <w:top w:w="0" w:type="dxa"/>
              <w:left w:w="108" w:type="dxa"/>
              <w:bottom w:w="0" w:type="dxa"/>
              <w:right w:w="108" w:type="dxa"/>
            </w:tcMar>
            <w:vAlign w:val="center"/>
          </w:tcPr>
          <w:p w14:paraId="62854E30" w14:textId="77777777" w:rsidR="00DF16BF" w:rsidRPr="00781A68" w:rsidRDefault="00DF16BF" w:rsidP="00DF16BF">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Kennedy inshore</w:t>
            </w:r>
          </w:p>
        </w:tc>
        <w:tc>
          <w:tcPr>
            <w:tcW w:w="644" w:type="pct"/>
            <w:tcMar>
              <w:top w:w="0" w:type="dxa"/>
              <w:left w:w="108" w:type="dxa"/>
              <w:bottom w:w="0" w:type="dxa"/>
              <w:right w:w="108" w:type="dxa"/>
            </w:tcMar>
            <w:vAlign w:val="center"/>
          </w:tcPr>
          <w:p w14:paraId="2F1572E3"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64E53412"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480B8CED"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tcPr>
          <w:p w14:paraId="7E2A39A2" w14:textId="5BEB3C2C" w:rsidR="00DF16BF" w:rsidRPr="00781A68" w:rsidRDefault="00DF16BF" w:rsidP="00DF16BF">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4 (Sampling 2 depths) </w:t>
            </w:r>
            <w:r>
              <w:rPr>
                <w:rFonts w:ascii="Arial Narrow" w:hAnsi="Arial Narrow"/>
                <w:color w:val="FF0000"/>
                <w:sz w:val="16"/>
                <w:szCs w:val="16"/>
                <w:lang w:eastAsia="en-AU"/>
              </w:rPr>
              <w:t>(2)</w:t>
            </w:r>
          </w:p>
        </w:tc>
        <w:tc>
          <w:tcPr>
            <w:tcW w:w="970" w:type="pct"/>
          </w:tcPr>
          <w:p w14:paraId="34F1FE61" w14:textId="77777777" w:rsidR="00DF16BF" w:rsidRDefault="00DF16BF" w:rsidP="00DF16BF">
            <w:pPr>
              <w:spacing w:before="0" w:after="0"/>
              <w:ind w:left="127" w:hanging="127"/>
              <w:contextualSpacing/>
              <w:rPr>
                <w:rFonts w:ascii="Arial Narrow" w:hAnsi="Arial Narrow" w:cs="Arial"/>
                <w:bCs/>
                <w:color w:val="000000"/>
                <w:sz w:val="16"/>
                <w:szCs w:val="16"/>
                <w:lang w:eastAsia="en-AU"/>
              </w:rPr>
            </w:pPr>
          </w:p>
        </w:tc>
      </w:tr>
      <w:tr w:rsidR="00DF16BF" w:rsidRPr="00781A68" w14:paraId="432346CF" w14:textId="77777777" w:rsidTr="000B51C5">
        <w:trPr>
          <w:cantSplit/>
        </w:trPr>
        <w:tc>
          <w:tcPr>
            <w:tcW w:w="802" w:type="pct"/>
            <w:tcMar>
              <w:top w:w="0" w:type="dxa"/>
              <w:left w:w="108" w:type="dxa"/>
              <w:bottom w:w="0" w:type="dxa"/>
              <w:right w:w="108" w:type="dxa"/>
            </w:tcMar>
            <w:vAlign w:val="center"/>
          </w:tcPr>
          <w:p w14:paraId="3DE85C38" w14:textId="77777777" w:rsidR="00DF16BF" w:rsidRPr="00781A68" w:rsidRDefault="00DF16BF" w:rsidP="00DF16BF">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Cliff Islands</w:t>
            </w:r>
          </w:p>
        </w:tc>
        <w:tc>
          <w:tcPr>
            <w:tcW w:w="644" w:type="pct"/>
            <w:tcMar>
              <w:top w:w="0" w:type="dxa"/>
              <w:left w:w="108" w:type="dxa"/>
              <w:bottom w:w="0" w:type="dxa"/>
              <w:right w:w="108" w:type="dxa"/>
            </w:tcMar>
            <w:vAlign w:val="center"/>
          </w:tcPr>
          <w:p w14:paraId="1626A1F2"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631F6CF8"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47A45ECE"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tcPr>
          <w:p w14:paraId="07D5D038" w14:textId="6E45C1BA" w:rsidR="00DF16BF" w:rsidRPr="00781A68" w:rsidRDefault="00DF16BF" w:rsidP="00DF16BF">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4 (Sampling 2 depths) </w:t>
            </w:r>
            <w:r>
              <w:rPr>
                <w:rFonts w:ascii="Arial Narrow" w:hAnsi="Arial Narrow"/>
                <w:color w:val="FF0000"/>
                <w:sz w:val="16"/>
                <w:szCs w:val="16"/>
                <w:lang w:eastAsia="en-AU"/>
              </w:rPr>
              <w:t>(4)</w:t>
            </w:r>
          </w:p>
        </w:tc>
        <w:tc>
          <w:tcPr>
            <w:tcW w:w="970" w:type="pct"/>
          </w:tcPr>
          <w:p w14:paraId="30A19D7B" w14:textId="77777777" w:rsidR="00DF16BF" w:rsidRDefault="00DF16BF" w:rsidP="00DF16BF">
            <w:pPr>
              <w:spacing w:before="0" w:after="0"/>
              <w:ind w:left="127" w:hanging="127"/>
              <w:contextualSpacing/>
              <w:rPr>
                <w:rFonts w:ascii="Arial Narrow" w:hAnsi="Arial Narrow" w:cs="Arial"/>
                <w:bCs/>
                <w:color w:val="000000"/>
                <w:sz w:val="16"/>
                <w:szCs w:val="16"/>
                <w:lang w:eastAsia="en-AU"/>
              </w:rPr>
            </w:pPr>
          </w:p>
        </w:tc>
      </w:tr>
      <w:tr w:rsidR="00DF16BF" w:rsidRPr="00781A68" w14:paraId="1088EFAD" w14:textId="77777777" w:rsidTr="000B51C5">
        <w:trPr>
          <w:cantSplit/>
        </w:trPr>
        <w:tc>
          <w:tcPr>
            <w:tcW w:w="802" w:type="pct"/>
            <w:tcMar>
              <w:top w:w="0" w:type="dxa"/>
              <w:left w:w="108" w:type="dxa"/>
              <w:bottom w:w="0" w:type="dxa"/>
              <w:right w:w="108" w:type="dxa"/>
            </w:tcMar>
            <w:vAlign w:val="center"/>
          </w:tcPr>
          <w:p w14:paraId="3B6045D9" w14:textId="77777777" w:rsidR="00DF16BF" w:rsidRPr="00781A68" w:rsidRDefault="00DF16BF" w:rsidP="00DF16BF">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Bizant River mouth</w:t>
            </w:r>
          </w:p>
        </w:tc>
        <w:tc>
          <w:tcPr>
            <w:tcW w:w="644" w:type="pct"/>
            <w:tcMar>
              <w:top w:w="0" w:type="dxa"/>
              <w:left w:w="108" w:type="dxa"/>
              <w:bottom w:w="0" w:type="dxa"/>
              <w:right w:w="108" w:type="dxa"/>
            </w:tcMar>
            <w:vAlign w:val="center"/>
          </w:tcPr>
          <w:p w14:paraId="776456B8"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5F5FB638"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75DE7967"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tcPr>
          <w:p w14:paraId="72E4564E" w14:textId="1D33EB8B" w:rsidR="00DF16BF" w:rsidRPr="00781A68" w:rsidRDefault="00DF16BF" w:rsidP="00DF16BF">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4 (Sampling 1 depth) </w:t>
            </w:r>
            <w:r>
              <w:rPr>
                <w:rFonts w:ascii="Arial Narrow" w:hAnsi="Arial Narrow"/>
                <w:color w:val="FF0000"/>
                <w:sz w:val="16"/>
                <w:szCs w:val="16"/>
                <w:lang w:eastAsia="en-AU"/>
              </w:rPr>
              <w:t>(4)</w:t>
            </w:r>
          </w:p>
        </w:tc>
        <w:tc>
          <w:tcPr>
            <w:tcW w:w="970" w:type="pct"/>
          </w:tcPr>
          <w:p w14:paraId="3CCFF223" w14:textId="77777777" w:rsidR="00DF16BF" w:rsidRDefault="00DF16BF" w:rsidP="00DF16BF">
            <w:pPr>
              <w:spacing w:before="0" w:after="0"/>
              <w:ind w:left="127" w:hanging="127"/>
              <w:contextualSpacing/>
              <w:rPr>
                <w:rFonts w:ascii="Arial Narrow" w:hAnsi="Arial Narrow" w:cs="Arial"/>
                <w:bCs/>
                <w:color w:val="000000"/>
                <w:sz w:val="16"/>
                <w:szCs w:val="16"/>
                <w:lang w:eastAsia="en-AU"/>
              </w:rPr>
            </w:pPr>
          </w:p>
        </w:tc>
      </w:tr>
      <w:tr w:rsidR="00DF16BF" w:rsidRPr="00781A68" w14:paraId="2529D3CE" w14:textId="77777777" w:rsidTr="000B51C5">
        <w:trPr>
          <w:cantSplit/>
        </w:trPr>
        <w:tc>
          <w:tcPr>
            <w:tcW w:w="802" w:type="pct"/>
            <w:tcMar>
              <w:top w:w="0" w:type="dxa"/>
              <w:left w:w="108" w:type="dxa"/>
              <w:bottom w:w="0" w:type="dxa"/>
              <w:right w:w="108" w:type="dxa"/>
            </w:tcMar>
            <w:vAlign w:val="center"/>
          </w:tcPr>
          <w:p w14:paraId="705F73D8" w14:textId="77777777" w:rsidR="00DF16BF" w:rsidRPr="00781A68" w:rsidRDefault="00DF16BF" w:rsidP="00DF16BF">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Normanby River mouth</w:t>
            </w:r>
          </w:p>
        </w:tc>
        <w:tc>
          <w:tcPr>
            <w:tcW w:w="644" w:type="pct"/>
            <w:tcMar>
              <w:top w:w="0" w:type="dxa"/>
              <w:left w:w="108" w:type="dxa"/>
              <w:bottom w:w="0" w:type="dxa"/>
              <w:right w:w="108" w:type="dxa"/>
            </w:tcMar>
            <w:vAlign w:val="center"/>
          </w:tcPr>
          <w:p w14:paraId="18EC27EC"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36C4455A"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22A56583"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tcPr>
          <w:p w14:paraId="3E3427EF" w14:textId="0B1F286E" w:rsidR="00DF16BF" w:rsidRPr="00781A68" w:rsidRDefault="00DF16BF" w:rsidP="00DF16BF">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4 (Sampling 2 depths) </w:t>
            </w:r>
            <w:r>
              <w:rPr>
                <w:rFonts w:ascii="Arial Narrow" w:hAnsi="Arial Narrow"/>
                <w:color w:val="FF0000"/>
                <w:sz w:val="16"/>
                <w:szCs w:val="16"/>
                <w:lang w:eastAsia="en-AU"/>
              </w:rPr>
              <w:t>(4)</w:t>
            </w:r>
          </w:p>
        </w:tc>
        <w:tc>
          <w:tcPr>
            <w:tcW w:w="970" w:type="pct"/>
          </w:tcPr>
          <w:p w14:paraId="71ECD164" w14:textId="77777777" w:rsidR="00DF16BF" w:rsidRDefault="00DF16BF" w:rsidP="00DF16BF">
            <w:pPr>
              <w:spacing w:before="0" w:after="0"/>
              <w:ind w:left="127" w:hanging="127"/>
              <w:contextualSpacing/>
              <w:rPr>
                <w:rFonts w:ascii="Arial Narrow" w:hAnsi="Arial Narrow" w:cs="Arial"/>
                <w:bCs/>
                <w:color w:val="000000"/>
                <w:sz w:val="16"/>
                <w:szCs w:val="16"/>
                <w:lang w:eastAsia="en-AU"/>
              </w:rPr>
            </w:pPr>
          </w:p>
        </w:tc>
      </w:tr>
      <w:tr w:rsidR="00DF16BF" w:rsidRPr="00781A68" w14:paraId="58107A38" w14:textId="77777777" w:rsidTr="000B51C5">
        <w:trPr>
          <w:cantSplit/>
        </w:trPr>
        <w:tc>
          <w:tcPr>
            <w:tcW w:w="802" w:type="pct"/>
            <w:tcMar>
              <w:top w:w="0" w:type="dxa"/>
              <w:left w:w="108" w:type="dxa"/>
              <w:bottom w:w="0" w:type="dxa"/>
              <w:right w:w="108" w:type="dxa"/>
            </w:tcMar>
            <w:vAlign w:val="center"/>
          </w:tcPr>
          <w:p w14:paraId="50AF3DA8" w14:textId="77777777" w:rsidR="00DF16BF" w:rsidRPr="00373053" w:rsidRDefault="00DF16BF" w:rsidP="00DF16BF">
            <w:pPr>
              <w:spacing w:before="0" w:after="0"/>
              <w:rPr>
                <w:rFonts w:ascii="Arial Narrow" w:hAnsi="Arial Narrow" w:cs="Arial"/>
                <w:bCs/>
                <w:color w:val="000000"/>
                <w:sz w:val="16"/>
                <w:szCs w:val="16"/>
                <w:lang w:eastAsia="en-AU"/>
              </w:rPr>
            </w:pPr>
            <w:r w:rsidRPr="00373053">
              <w:rPr>
                <w:rFonts w:ascii="Arial Narrow" w:hAnsi="Arial Narrow" w:cs="Arial"/>
                <w:bCs/>
                <w:color w:val="000000"/>
                <w:sz w:val="16"/>
                <w:szCs w:val="16"/>
                <w:lang w:eastAsia="en-AU"/>
              </w:rPr>
              <w:t>Normanby inshore</w:t>
            </w:r>
          </w:p>
        </w:tc>
        <w:tc>
          <w:tcPr>
            <w:tcW w:w="644" w:type="pct"/>
            <w:tcMar>
              <w:top w:w="0" w:type="dxa"/>
              <w:left w:w="108" w:type="dxa"/>
              <w:bottom w:w="0" w:type="dxa"/>
              <w:right w:w="108" w:type="dxa"/>
            </w:tcMar>
            <w:vAlign w:val="center"/>
          </w:tcPr>
          <w:p w14:paraId="6DDD3C3B"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5B5C9A58"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0A9A0600"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tcPr>
          <w:p w14:paraId="51E4F448" w14:textId="5DC15495" w:rsidR="00DF16BF" w:rsidRPr="00781A68" w:rsidRDefault="00DF16BF" w:rsidP="00DF16BF">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4 (Sampling 2 depths) </w:t>
            </w:r>
            <w:r>
              <w:rPr>
                <w:rFonts w:ascii="Arial Narrow" w:hAnsi="Arial Narrow"/>
                <w:color w:val="FF0000"/>
                <w:sz w:val="16"/>
                <w:szCs w:val="16"/>
                <w:lang w:eastAsia="en-AU"/>
              </w:rPr>
              <w:t>(3)</w:t>
            </w:r>
          </w:p>
        </w:tc>
        <w:tc>
          <w:tcPr>
            <w:tcW w:w="970" w:type="pct"/>
          </w:tcPr>
          <w:p w14:paraId="577C5688" w14:textId="77777777" w:rsidR="00DF16BF" w:rsidRDefault="00DF16BF" w:rsidP="00DF16BF">
            <w:pPr>
              <w:spacing w:before="0" w:after="0"/>
              <w:ind w:left="127" w:hanging="127"/>
              <w:contextualSpacing/>
              <w:rPr>
                <w:rFonts w:ascii="Arial Narrow" w:hAnsi="Arial Narrow" w:cs="Arial"/>
                <w:bCs/>
                <w:color w:val="000000"/>
                <w:sz w:val="16"/>
                <w:szCs w:val="16"/>
                <w:lang w:eastAsia="en-AU"/>
              </w:rPr>
            </w:pPr>
          </w:p>
        </w:tc>
      </w:tr>
      <w:tr w:rsidR="00DF16BF" w:rsidRPr="00781A68" w14:paraId="209312AB" w14:textId="77777777" w:rsidTr="000B51C5">
        <w:trPr>
          <w:cantSplit/>
        </w:trPr>
        <w:tc>
          <w:tcPr>
            <w:tcW w:w="802" w:type="pct"/>
            <w:tcMar>
              <w:top w:w="0" w:type="dxa"/>
              <w:left w:w="108" w:type="dxa"/>
              <w:bottom w:w="0" w:type="dxa"/>
              <w:right w:w="108" w:type="dxa"/>
            </w:tcMar>
            <w:vAlign w:val="center"/>
          </w:tcPr>
          <w:p w14:paraId="0B2D95E2" w14:textId="77777777" w:rsidR="00DF16BF" w:rsidRPr="00373053" w:rsidRDefault="00DF16BF" w:rsidP="00DF16BF">
            <w:pPr>
              <w:spacing w:before="0" w:after="0"/>
              <w:rPr>
                <w:rFonts w:ascii="Arial Narrow" w:hAnsi="Arial Narrow" w:cs="Arial"/>
                <w:bCs/>
                <w:color w:val="000000"/>
                <w:sz w:val="16"/>
                <w:szCs w:val="16"/>
                <w:lang w:eastAsia="en-AU"/>
              </w:rPr>
            </w:pPr>
            <w:r w:rsidRPr="00373053">
              <w:rPr>
                <w:rFonts w:ascii="Arial Narrow" w:hAnsi="Arial Narrow" w:cs="Arial"/>
                <w:bCs/>
                <w:color w:val="000000"/>
                <w:sz w:val="16"/>
                <w:szCs w:val="16"/>
                <w:lang w:eastAsia="en-AU"/>
              </w:rPr>
              <w:t>NR-03</w:t>
            </w:r>
          </w:p>
        </w:tc>
        <w:tc>
          <w:tcPr>
            <w:tcW w:w="644" w:type="pct"/>
            <w:tcMar>
              <w:top w:w="0" w:type="dxa"/>
              <w:left w:w="108" w:type="dxa"/>
              <w:bottom w:w="0" w:type="dxa"/>
              <w:right w:w="108" w:type="dxa"/>
            </w:tcMar>
            <w:vAlign w:val="center"/>
          </w:tcPr>
          <w:p w14:paraId="6EDBA2EA"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7B05E477"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2C1A9401"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tcPr>
          <w:p w14:paraId="12ACBE10" w14:textId="35703201" w:rsidR="00DF16BF" w:rsidRPr="00781A68" w:rsidRDefault="00DF16BF" w:rsidP="00DF16BF">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4 (Sampling 2 depths) </w:t>
            </w:r>
            <w:r>
              <w:rPr>
                <w:rFonts w:ascii="Arial Narrow" w:hAnsi="Arial Narrow"/>
                <w:color w:val="FF0000"/>
                <w:sz w:val="16"/>
                <w:szCs w:val="16"/>
                <w:lang w:eastAsia="en-AU"/>
              </w:rPr>
              <w:t>(3)</w:t>
            </w:r>
          </w:p>
        </w:tc>
        <w:tc>
          <w:tcPr>
            <w:tcW w:w="970" w:type="pct"/>
          </w:tcPr>
          <w:p w14:paraId="08041B2C" w14:textId="77777777" w:rsidR="00DF16BF" w:rsidRDefault="00DF16BF" w:rsidP="00DF16BF">
            <w:pPr>
              <w:spacing w:before="0" w:after="0"/>
              <w:ind w:left="127" w:hanging="127"/>
              <w:contextualSpacing/>
              <w:rPr>
                <w:rFonts w:ascii="Arial Narrow" w:hAnsi="Arial Narrow" w:cs="Arial"/>
                <w:bCs/>
                <w:color w:val="000000"/>
                <w:sz w:val="16"/>
                <w:szCs w:val="16"/>
                <w:lang w:eastAsia="en-AU"/>
              </w:rPr>
            </w:pPr>
          </w:p>
        </w:tc>
      </w:tr>
      <w:tr w:rsidR="00DF16BF" w:rsidRPr="00781A68" w14:paraId="0DCD8316" w14:textId="77777777" w:rsidTr="000B51C5">
        <w:trPr>
          <w:cantSplit/>
        </w:trPr>
        <w:tc>
          <w:tcPr>
            <w:tcW w:w="802" w:type="pct"/>
            <w:tcMar>
              <w:top w:w="0" w:type="dxa"/>
              <w:left w:w="108" w:type="dxa"/>
              <w:bottom w:w="0" w:type="dxa"/>
              <w:right w:w="108" w:type="dxa"/>
            </w:tcMar>
            <w:vAlign w:val="center"/>
          </w:tcPr>
          <w:p w14:paraId="453FFFFD" w14:textId="77777777" w:rsidR="00DF16BF" w:rsidRPr="00373053" w:rsidRDefault="00DF16BF" w:rsidP="00DF16BF">
            <w:pPr>
              <w:spacing w:before="0" w:after="0"/>
              <w:rPr>
                <w:rFonts w:ascii="Arial Narrow" w:hAnsi="Arial Narrow" w:cs="Arial"/>
                <w:bCs/>
                <w:color w:val="000000"/>
                <w:sz w:val="16"/>
                <w:szCs w:val="16"/>
                <w:lang w:eastAsia="en-AU"/>
              </w:rPr>
            </w:pPr>
            <w:r>
              <w:rPr>
                <w:rFonts w:ascii="Arial Narrow" w:hAnsi="Arial Narrow" w:cs="Arial"/>
                <w:bCs/>
                <w:color w:val="000000"/>
                <w:sz w:val="16"/>
                <w:szCs w:val="16"/>
                <w:lang w:eastAsia="en-AU"/>
              </w:rPr>
              <w:t>NR-04</w:t>
            </w:r>
          </w:p>
        </w:tc>
        <w:tc>
          <w:tcPr>
            <w:tcW w:w="644" w:type="pct"/>
            <w:tcMar>
              <w:top w:w="0" w:type="dxa"/>
              <w:left w:w="108" w:type="dxa"/>
              <w:bottom w:w="0" w:type="dxa"/>
              <w:right w:w="108" w:type="dxa"/>
            </w:tcMar>
            <w:vAlign w:val="center"/>
          </w:tcPr>
          <w:p w14:paraId="434C6CE5"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65FA5AD1"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507AE4A8"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tcPr>
          <w:p w14:paraId="15A2EDFB" w14:textId="75479921" w:rsidR="00DF16BF" w:rsidRPr="00781A68" w:rsidRDefault="00DF16BF" w:rsidP="00DF16BF">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4 (Sampling 2 depths) </w:t>
            </w:r>
            <w:r>
              <w:rPr>
                <w:rFonts w:ascii="Arial Narrow" w:hAnsi="Arial Narrow"/>
                <w:color w:val="FF0000"/>
                <w:sz w:val="16"/>
                <w:szCs w:val="16"/>
                <w:lang w:eastAsia="en-AU"/>
              </w:rPr>
              <w:t>(3)</w:t>
            </w:r>
          </w:p>
        </w:tc>
        <w:tc>
          <w:tcPr>
            <w:tcW w:w="970" w:type="pct"/>
          </w:tcPr>
          <w:p w14:paraId="26906DB5" w14:textId="77777777" w:rsidR="00DF16BF" w:rsidRDefault="00DF16BF" w:rsidP="00DF16BF">
            <w:pPr>
              <w:spacing w:before="0" w:after="0"/>
              <w:ind w:left="127" w:hanging="127"/>
              <w:contextualSpacing/>
              <w:rPr>
                <w:rFonts w:ascii="Arial Narrow" w:hAnsi="Arial Narrow" w:cs="Arial"/>
                <w:bCs/>
                <w:color w:val="000000"/>
                <w:sz w:val="16"/>
                <w:szCs w:val="16"/>
                <w:lang w:eastAsia="en-AU"/>
              </w:rPr>
            </w:pPr>
          </w:p>
        </w:tc>
      </w:tr>
      <w:tr w:rsidR="00DF16BF" w:rsidRPr="00781A68" w14:paraId="5E5D48CA" w14:textId="77777777" w:rsidTr="000B51C5">
        <w:trPr>
          <w:cantSplit/>
        </w:trPr>
        <w:tc>
          <w:tcPr>
            <w:tcW w:w="802" w:type="pct"/>
            <w:tcMar>
              <w:top w:w="0" w:type="dxa"/>
              <w:left w:w="108" w:type="dxa"/>
              <w:bottom w:w="0" w:type="dxa"/>
              <w:right w:w="108" w:type="dxa"/>
            </w:tcMar>
            <w:vAlign w:val="center"/>
          </w:tcPr>
          <w:p w14:paraId="202A9DAA" w14:textId="77777777" w:rsidR="00DF16BF" w:rsidRPr="00373053" w:rsidRDefault="00DF16BF" w:rsidP="00DF16BF">
            <w:pPr>
              <w:spacing w:before="0" w:after="0"/>
              <w:rPr>
                <w:rFonts w:ascii="Arial Narrow" w:hAnsi="Arial Narrow" w:cs="Arial"/>
                <w:bCs/>
                <w:color w:val="000000"/>
                <w:sz w:val="16"/>
                <w:szCs w:val="16"/>
                <w:lang w:eastAsia="en-AU"/>
              </w:rPr>
            </w:pPr>
            <w:r w:rsidRPr="00373053">
              <w:rPr>
                <w:rFonts w:ascii="Arial Narrow" w:hAnsi="Arial Narrow" w:cs="Arial"/>
                <w:bCs/>
                <w:color w:val="000000"/>
                <w:sz w:val="16"/>
                <w:szCs w:val="16"/>
                <w:lang w:eastAsia="en-AU"/>
              </w:rPr>
              <w:t>NR-05</w:t>
            </w:r>
          </w:p>
        </w:tc>
        <w:tc>
          <w:tcPr>
            <w:tcW w:w="644" w:type="pct"/>
            <w:tcMar>
              <w:top w:w="0" w:type="dxa"/>
              <w:left w:w="108" w:type="dxa"/>
              <w:bottom w:w="0" w:type="dxa"/>
              <w:right w:w="108" w:type="dxa"/>
            </w:tcMar>
            <w:vAlign w:val="center"/>
          </w:tcPr>
          <w:p w14:paraId="1DEF3EDA"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7E4AFE98"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1E15FF69"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tcPr>
          <w:p w14:paraId="4CF43217" w14:textId="2FAED735" w:rsidR="00DF16BF" w:rsidRPr="00781A68" w:rsidRDefault="00DF16BF" w:rsidP="00DF16BF">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4 (Sampling 2 depths) </w:t>
            </w:r>
            <w:r>
              <w:rPr>
                <w:rFonts w:ascii="Arial Narrow" w:hAnsi="Arial Narrow"/>
                <w:color w:val="FF0000"/>
                <w:sz w:val="16"/>
                <w:szCs w:val="16"/>
                <w:lang w:eastAsia="en-AU"/>
              </w:rPr>
              <w:t>(3)</w:t>
            </w:r>
          </w:p>
        </w:tc>
        <w:tc>
          <w:tcPr>
            <w:tcW w:w="970" w:type="pct"/>
          </w:tcPr>
          <w:p w14:paraId="4F32791E" w14:textId="77777777" w:rsidR="00DF16BF" w:rsidRDefault="00DF16BF" w:rsidP="00DF16BF">
            <w:pPr>
              <w:spacing w:before="0" w:after="0"/>
              <w:ind w:left="127" w:hanging="127"/>
              <w:contextualSpacing/>
              <w:rPr>
                <w:rFonts w:ascii="Arial Narrow" w:hAnsi="Arial Narrow" w:cs="Arial"/>
                <w:bCs/>
                <w:color w:val="000000"/>
                <w:sz w:val="16"/>
                <w:szCs w:val="16"/>
                <w:lang w:eastAsia="en-AU"/>
              </w:rPr>
            </w:pPr>
          </w:p>
        </w:tc>
      </w:tr>
      <w:tr w:rsidR="00DF16BF" w:rsidRPr="00781A68" w14:paraId="2C0A4BFD" w14:textId="77777777" w:rsidTr="000B51C5">
        <w:trPr>
          <w:cantSplit/>
        </w:trPr>
        <w:tc>
          <w:tcPr>
            <w:tcW w:w="802" w:type="pct"/>
            <w:tcMar>
              <w:top w:w="0" w:type="dxa"/>
              <w:left w:w="108" w:type="dxa"/>
              <w:bottom w:w="0" w:type="dxa"/>
              <w:right w:w="108" w:type="dxa"/>
            </w:tcMar>
            <w:vAlign w:val="center"/>
          </w:tcPr>
          <w:p w14:paraId="3BBE65DE" w14:textId="77777777" w:rsidR="00DF16BF" w:rsidRPr="00781A68" w:rsidRDefault="00DF16BF" w:rsidP="00DF16BF">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Corbett Reef</w:t>
            </w:r>
          </w:p>
        </w:tc>
        <w:tc>
          <w:tcPr>
            <w:tcW w:w="644" w:type="pct"/>
            <w:tcMar>
              <w:top w:w="0" w:type="dxa"/>
              <w:left w:w="108" w:type="dxa"/>
              <w:bottom w:w="0" w:type="dxa"/>
              <w:right w:w="108" w:type="dxa"/>
            </w:tcMar>
            <w:vAlign w:val="center"/>
          </w:tcPr>
          <w:p w14:paraId="1256D27D"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27D5BAE9"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4D704AA5"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tcPr>
          <w:p w14:paraId="67EC7926" w14:textId="75859B1A" w:rsidR="00DF16BF" w:rsidRPr="00781A68" w:rsidRDefault="00DF16BF" w:rsidP="00DF16BF">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4 (Sampling 2 depths) </w:t>
            </w:r>
            <w:r>
              <w:rPr>
                <w:rFonts w:ascii="Arial Narrow" w:hAnsi="Arial Narrow"/>
                <w:color w:val="FF0000"/>
                <w:sz w:val="16"/>
                <w:szCs w:val="16"/>
                <w:lang w:eastAsia="en-AU"/>
              </w:rPr>
              <w:t>(2)</w:t>
            </w:r>
          </w:p>
        </w:tc>
        <w:tc>
          <w:tcPr>
            <w:tcW w:w="970" w:type="pct"/>
          </w:tcPr>
          <w:p w14:paraId="75F0A581" w14:textId="77777777" w:rsidR="00DF16BF" w:rsidRDefault="00DF16BF" w:rsidP="00DF16BF">
            <w:pPr>
              <w:spacing w:before="0" w:after="0"/>
              <w:ind w:left="127" w:hanging="127"/>
              <w:contextualSpacing/>
              <w:rPr>
                <w:rFonts w:ascii="Arial Narrow" w:hAnsi="Arial Narrow" w:cs="Arial"/>
                <w:bCs/>
                <w:color w:val="000000"/>
                <w:sz w:val="16"/>
                <w:szCs w:val="16"/>
                <w:lang w:eastAsia="en-AU"/>
              </w:rPr>
            </w:pPr>
          </w:p>
        </w:tc>
      </w:tr>
      <w:tr w:rsidR="000B51C5" w:rsidRPr="00781A68" w14:paraId="03E7090A" w14:textId="77777777" w:rsidTr="000B51C5">
        <w:trPr>
          <w:cantSplit/>
        </w:trPr>
        <w:tc>
          <w:tcPr>
            <w:tcW w:w="802" w:type="pct"/>
            <w:shd w:val="clear" w:color="auto" w:fill="F2F2F2" w:themeFill="background1" w:themeFillShade="F2"/>
            <w:tcMar>
              <w:top w:w="0" w:type="dxa"/>
              <w:left w:w="108" w:type="dxa"/>
              <w:bottom w:w="0" w:type="dxa"/>
              <w:right w:w="108" w:type="dxa"/>
            </w:tcMar>
            <w:vAlign w:val="center"/>
          </w:tcPr>
          <w:p w14:paraId="2211E1C8" w14:textId="77777777" w:rsidR="000B51C5" w:rsidRPr="00373053" w:rsidRDefault="000B51C5" w:rsidP="006344A9">
            <w:pPr>
              <w:spacing w:before="0" w:after="0"/>
              <w:rPr>
                <w:rFonts w:ascii="Arial Narrow" w:hAnsi="Arial Narrow" w:cs="Arial"/>
                <w:b/>
                <w:bCs/>
                <w:i/>
                <w:color w:val="000000"/>
                <w:sz w:val="16"/>
                <w:szCs w:val="16"/>
                <w:lang w:eastAsia="en-AU"/>
              </w:rPr>
            </w:pPr>
            <w:r w:rsidRPr="00373053">
              <w:rPr>
                <w:rFonts w:ascii="Arial Narrow" w:hAnsi="Arial Narrow" w:cs="Arial"/>
                <w:b/>
                <w:bCs/>
                <w:i/>
                <w:color w:val="000000"/>
                <w:sz w:val="16"/>
                <w:szCs w:val="16"/>
                <w:lang w:eastAsia="en-AU"/>
              </w:rPr>
              <w:t>Pascoe transect</w:t>
            </w:r>
          </w:p>
        </w:tc>
        <w:tc>
          <w:tcPr>
            <w:tcW w:w="644" w:type="pct"/>
            <w:shd w:val="clear" w:color="auto" w:fill="F2F2F2" w:themeFill="background1" w:themeFillShade="F2"/>
            <w:tcMar>
              <w:top w:w="0" w:type="dxa"/>
              <w:left w:w="108" w:type="dxa"/>
              <w:bottom w:w="0" w:type="dxa"/>
              <w:right w:w="108" w:type="dxa"/>
            </w:tcMar>
            <w:vAlign w:val="center"/>
          </w:tcPr>
          <w:p w14:paraId="230F8A54" w14:textId="77777777" w:rsidR="000B51C5" w:rsidRPr="003342A7"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shd w:val="clear" w:color="auto" w:fill="F2F2F2" w:themeFill="background1" w:themeFillShade="F2"/>
            <w:tcMar>
              <w:top w:w="0" w:type="dxa"/>
              <w:left w:w="108" w:type="dxa"/>
              <w:bottom w:w="0" w:type="dxa"/>
              <w:right w:w="108" w:type="dxa"/>
            </w:tcMar>
            <w:vAlign w:val="center"/>
          </w:tcPr>
          <w:p w14:paraId="263A75BC" w14:textId="77777777" w:rsidR="000B51C5" w:rsidRPr="003342A7"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shd w:val="clear" w:color="auto" w:fill="F2F2F2" w:themeFill="background1" w:themeFillShade="F2"/>
            <w:tcMar>
              <w:top w:w="0" w:type="dxa"/>
              <w:left w:w="108" w:type="dxa"/>
              <w:bottom w:w="0" w:type="dxa"/>
              <w:right w:w="108" w:type="dxa"/>
            </w:tcMar>
            <w:vAlign w:val="center"/>
          </w:tcPr>
          <w:p w14:paraId="2BC37022" w14:textId="77777777" w:rsidR="000B51C5" w:rsidRPr="003342A7" w:rsidRDefault="000B51C5" w:rsidP="006344A9">
            <w:pPr>
              <w:spacing w:before="0" w:after="0"/>
              <w:contextualSpacing/>
              <w:rPr>
                <w:rFonts w:ascii="Arial Narrow" w:hAnsi="Arial Narrow" w:cs="Arial"/>
                <w:bCs/>
                <w:color w:val="000000"/>
                <w:sz w:val="16"/>
                <w:szCs w:val="16"/>
                <w:lang w:eastAsia="en-AU"/>
              </w:rPr>
            </w:pPr>
          </w:p>
        </w:tc>
        <w:tc>
          <w:tcPr>
            <w:tcW w:w="950" w:type="pct"/>
            <w:shd w:val="clear" w:color="auto" w:fill="F2F2F2" w:themeFill="background1" w:themeFillShade="F2"/>
          </w:tcPr>
          <w:p w14:paraId="03B1A318" w14:textId="77777777" w:rsidR="000B51C5" w:rsidRPr="003342A7"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shd w:val="clear" w:color="auto" w:fill="F2F2F2" w:themeFill="background1" w:themeFillShade="F2"/>
          </w:tcPr>
          <w:p w14:paraId="50CA81EC" w14:textId="77777777" w:rsidR="000B51C5" w:rsidRPr="003342A7" w:rsidRDefault="000B51C5" w:rsidP="006344A9">
            <w:pPr>
              <w:spacing w:before="0" w:after="0"/>
              <w:ind w:left="127" w:hanging="127"/>
              <w:contextualSpacing/>
              <w:rPr>
                <w:rFonts w:ascii="Arial Narrow" w:hAnsi="Arial Narrow" w:cs="Arial"/>
                <w:bCs/>
                <w:color w:val="000000"/>
                <w:sz w:val="16"/>
                <w:szCs w:val="16"/>
                <w:lang w:eastAsia="en-AU"/>
              </w:rPr>
            </w:pPr>
            <w:r w:rsidRPr="003342A7">
              <w:rPr>
                <w:rFonts w:ascii="Arial Narrow" w:hAnsi="Arial Narrow" w:cs="Arial"/>
                <w:bCs/>
                <w:color w:val="000000"/>
                <w:sz w:val="16"/>
                <w:szCs w:val="16"/>
                <w:lang w:eastAsia="en-AU"/>
              </w:rPr>
              <w:t>* (</w:t>
            </w:r>
            <w:r>
              <w:rPr>
                <w:rFonts w:ascii="Arial Narrow" w:hAnsi="Arial Narrow" w:cs="Arial"/>
                <w:bCs/>
                <w:color w:val="000000"/>
                <w:sz w:val="16"/>
                <w:szCs w:val="16"/>
                <w:lang w:eastAsia="en-AU"/>
              </w:rPr>
              <w:t>specific sites TBD</w:t>
            </w:r>
            <w:r w:rsidRPr="003342A7">
              <w:rPr>
                <w:rFonts w:ascii="Arial Narrow" w:hAnsi="Arial Narrow" w:cs="Arial"/>
                <w:bCs/>
                <w:color w:val="000000"/>
                <w:sz w:val="16"/>
                <w:szCs w:val="16"/>
                <w:lang w:eastAsia="en-AU"/>
              </w:rPr>
              <w:t>)</w:t>
            </w:r>
          </w:p>
        </w:tc>
      </w:tr>
      <w:tr w:rsidR="00DF16BF" w:rsidRPr="00781A68" w14:paraId="28503462" w14:textId="77777777" w:rsidTr="000B51C5">
        <w:trPr>
          <w:cantSplit/>
        </w:trPr>
        <w:tc>
          <w:tcPr>
            <w:tcW w:w="802" w:type="pct"/>
            <w:tcMar>
              <w:top w:w="0" w:type="dxa"/>
              <w:left w:w="108" w:type="dxa"/>
              <w:bottom w:w="0" w:type="dxa"/>
              <w:right w:w="108" w:type="dxa"/>
            </w:tcMar>
            <w:vAlign w:val="center"/>
          </w:tcPr>
          <w:p w14:paraId="515270FD" w14:textId="77777777" w:rsidR="00DF16BF" w:rsidRPr="00373053" w:rsidRDefault="00DF16BF" w:rsidP="00DF16BF">
            <w:pPr>
              <w:spacing w:before="0" w:after="0"/>
              <w:rPr>
                <w:rFonts w:ascii="Arial Narrow" w:hAnsi="Arial Narrow" w:cs="Arial"/>
                <w:bCs/>
                <w:color w:val="000000"/>
                <w:sz w:val="16"/>
                <w:szCs w:val="16"/>
                <w:lang w:eastAsia="en-AU"/>
              </w:rPr>
            </w:pPr>
            <w:r w:rsidRPr="00373053">
              <w:rPr>
                <w:rFonts w:ascii="Arial Narrow" w:hAnsi="Arial Narrow" w:cs="Arial"/>
                <w:bCs/>
                <w:color w:val="000000"/>
                <w:sz w:val="16"/>
                <w:szCs w:val="16"/>
                <w:lang w:eastAsia="en-AU"/>
              </w:rPr>
              <w:t>Pascoe mouth</w:t>
            </w:r>
            <w:r>
              <w:rPr>
                <w:rFonts w:ascii="Arial Narrow" w:hAnsi="Arial Narrow" w:cs="Arial"/>
                <w:bCs/>
                <w:color w:val="000000"/>
                <w:sz w:val="16"/>
                <w:szCs w:val="16"/>
                <w:lang w:eastAsia="en-AU"/>
              </w:rPr>
              <w:t xml:space="preserve"> north</w:t>
            </w:r>
          </w:p>
        </w:tc>
        <w:tc>
          <w:tcPr>
            <w:tcW w:w="644" w:type="pct"/>
            <w:tcMar>
              <w:top w:w="0" w:type="dxa"/>
              <w:left w:w="108" w:type="dxa"/>
              <w:bottom w:w="0" w:type="dxa"/>
              <w:right w:w="108" w:type="dxa"/>
            </w:tcMar>
            <w:vAlign w:val="center"/>
          </w:tcPr>
          <w:p w14:paraId="62C58821"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4F043B3F"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7061B0E2"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tcPr>
          <w:p w14:paraId="6ECBB580" w14:textId="2A9E7084" w:rsidR="00DF16BF" w:rsidRPr="00781A68" w:rsidRDefault="00DF16BF" w:rsidP="00DF16BF">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6 (Sampling 2 depths) </w:t>
            </w:r>
            <w:r>
              <w:rPr>
                <w:rFonts w:ascii="Arial Narrow" w:hAnsi="Arial Narrow"/>
                <w:color w:val="FF0000"/>
                <w:sz w:val="16"/>
                <w:szCs w:val="16"/>
                <w:lang w:eastAsia="en-AU"/>
              </w:rPr>
              <w:t>(3)</w:t>
            </w:r>
          </w:p>
        </w:tc>
        <w:tc>
          <w:tcPr>
            <w:tcW w:w="970" w:type="pct"/>
          </w:tcPr>
          <w:p w14:paraId="17FEE2D1" w14:textId="1B4F3ACB" w:rsidR="00DF16BF" w:rsidRDefault="00DF16BF" w:rsidP="00DF16BF">
            <w:pPr>
              <w:spacing w:before="0" w:after="0"/>
              <w:ind w:left="127" w:hanging="127"/>
              <w:contextualSpacing/>
              <w:rPr>
                <w:rFonts w:ascii="Arial Narrow" w:hAnsi="Arial Narrow" w:cs="Arial"/>
                <w:bCs/>
                <w:color w:val="000000"/>
                <w:sz w:val="16"/>
                <w:szCs w:val="16"/>
                <w:lang w:eastAsia="en-AU"/>
              </w:rPr>
            </w:pPr>
            <w:r>
              <w:rPr>
                <w:rFonts w:ascii="Arial Narrow" w:hAnsi="Arial Narrow"/>
                <w:color w:val="FF0000"/>
                <w:sz w:val="16"/>
                <w:szCs w:val="16"/>
                <w:lang w:eastAsia="en-AU"/>
              </w:rPr>
              <w:t>(3)</w:t>
            </w:r>
          </w:p>
        </w:tc>
      </w:tr>
      <w:tr w:rsidR="00DF16BF" w:rsidRPr="00781A68" w14:paraId="2DD8AC53" w14:textId="77777777" w:rsidTr="000B51C5">
        <w:trPr>
          <w:cantSplit/>
        </w:trPr>
        <w:tc>
          <w:tcPr>
            <w:tcW w:w="802" w:type="pct"/>
            <w:tcMar>
              <w:top w:w="0" w:type="dxa"/>
              <w:left w:w="108" w:type="dxa"/>
              <w:bottom w:w="0" w:type="dxa"/>
              <w:right w:w="108" w:type="dxa"/>
            </w:tcMar>
            <w:vAlign w:val="center"/>
          </w:tcPr>
          <w:p w14:paraId="27F65FE1" w14:textId="77777777" w:rsidR="00DF16BF" w:rsidRPr="00373053" w:rsidRDefault="00DF16BF" w:rsidP="00DF16BF">
            <w:pPr>
              <w:spacing w:before="0" w:after="0"/>
              <w:rPr>
                <w:rFonts w:ascii="Arial Narrow" w:hAnsi="Arial Narrow" w:cs="Arial"/>
                <w:bCs/>
                <w:color w:val="000000"/>
                <w:sz w:val="16"/>
                <w:szCs w:val="16"/>
                <w:lang w:eastAsia="en-AU"/>
              </w:rPr>
            </w:pPr>
            <w:r>
              <w:rPr>
                <w:rFonts w:ascii="Arial Narrow" w:hAnsi="Arial Narrow" w:cs="Arial"/>
                <w:bCs/>
                <w:color w:val="000000"/>
                <w:sz w:val="16"/>
                <w:szCs w:val="16"/>
                <w:lang w:eastAsia="en-AU"/>
              </w:rPr>
              <w:t>Pascoe mouth south</w:t>
            </w:r>
          </w:p>
        </w:tc>
        <w:tc>
          <w:tcPr>
            <w:tcW w:w="644" w:type="pct"/>
            <w:tcMar>
              <w:top w:w="0" w:type="dxa"/>
              <w:left w:w="108" w:type="dxa"/>
              <w:bottom w:w="0" w:type="dxa"/>
              <w:right w:w="108" w:type="dxa"/>
            </w:tcMar>
            <w:vAlign w:val="center"/>
          </w:tcPr>
          <w:p w14:paraId="31C91122"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09A30964"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4EABF21B"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tcPr>
          <w:p w14:paraId="3573D92A" w14:textId="1582A7D4" w:rsidR="00DF16BF" w:rsidRDefault="00DF16BF" w:rsidP="00DF16BF">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6 (Sampling 2 depths) </w:t>
            </w:r>
            <w:r>
              <w:rPr>
                <w:rFonts w:ascii="Arial Narrow" w:hAnsi="Arial Narrow"/>
                <w:color w:val="FF0000"/>
                <w:sz w:val="16"/>
                <w:szCs w:val="16"/>
                <w:lang w:eastAsia="en-AU"/>
              </w:rPr>
              <w:t>(3)</w:t>
            </w:r>
          </w:p>
        </w:tc>
        <w:tc>
          <w:tcPr>
            <w:tcW w:w="970" w:type="pct"/>
          </w:tcPr>
          <w:p w14:paraId="385EF48E" w14:textId="506D3E51" w:rsidR="00DF16BF" w:rsidRDefault="00DF16BF" w:rsidP="00DF16BF">
            <w:pPr>
              <w:spacing w:before="0" w:after="0"/>
              <w:ind w:left="127" w:hanging="127"/>
              <w:contextualSpacing/>
              <w:rPr>
                <w:rFonts w:ascii="Arial Narrow" w:hAnsi="Arial Narrow" w:cs="Arial"/>
                <w:bCs/>
                <w:color w:val="000000"/>
                <w:sz w:val="16"/>
                <w:szCs w:val="16"/>
                <w:lang w:eastAsia="en-AU"/>
              </w:rPr>
            </w:pPr>
            <w:r>
              <w:rPr>
                <w:rFonts w:ascii="Arial Narrow" w:hAnsi="Arial Narrow"/>
                <w:color w:val="FF0000"/>
                <w:sz w:val="16"/>
                <w:szCs w:val="16"/>
                <w:lang w:eastAsia="en-AU"/>
              </w:rPr>
              <w:t>(4)</w:t>
            </w:r>
          </w:p>
        </w:tc>
      </w:tr>
      <w:tr w:rsidR="00DF16BF" w:rsidRPr="00781A68" w14:paraId="042FB821" w14:textId="77777777" w:rsidTr="000B51C5">
        <w:trPr>
          <w:cantSplit/>
        </w:trPr>
        <w:tc>
          <w:tcPr>
            <w:tcW w:w="802" w:type="pct"/>
            <w:tcMar>
              <w:top w:w="0" w:type="dxa"/>
              <w:left w:w="108" w:type="dxa"/>
              <w:bottom w:w="0" w:type="dxa"/>
              <w:right w:w="108" w:type="dxa"/>
            </w:tcMar>
            <w:vAlign w:val="center"/>
          </w:tcPr>
          <w:p w14:paraId="6C57C397" w14:textId="77777777" w:rsidR="00DF16BF" w:rsidRPr="00373053" w:rsidRDefault="00DF16BF" w:rsidP="00DF16BF">
            <w:pPr>
              <w:spacing w:before="0" w:after="0"/>
              <w:rPr>
                <w:rFonts w:ascii="Arial Narrow" w:hAnsi="Arial Narrow" w:cs="Arial"/>
                <w:bCs/>
                <w:color w:val="000000"/>
                <w:sz w:val="16"/>
                <w:szCs w:val="16"/>
                <w:lang w:eastAsia="en-AU"/>
              </w:rPr>
            </w:pPr>
            <w:r w:rsidRPr="00373053">
              <w:rPr>
                <w:rFonts w:ascii="Arial Narrow" w:hAnsi="Arial Narrow" w:cs="Arial"/>
                <w:bCs/>
                <w:color w:val="000000"/>
                <w:sz w:val="16"/>
                <w:szCs w:val="16"/>
                <w:lang w:eastAsia="en-AU"/>
              </w:rPr>
              <w:t>PR-02</w:t>
            </w:r>
          </w:p>
        </w:tc>
        <w:tc>
          <w:tcPr>
            <w:tcW w:w="644" w:type="pct"/>
            <w:tcMar>
              <w:top w:w="0" w:type="dxa"/>
              <w:left w:w="108" w:type="dxa"/>
              <w:bottom w:w="0" w:type="dxa"/>
              <w:right w:w="108" w:type="dxa"/>
            </w:tcMar>
            <w:vAlign w:val="center"/>
          </w:tcPr>
          <w:p w14:paraId="7DF77715"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19A04AF4"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356842E4"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tcPr>
          <w:p w14:paraId="7BDAECE8" w14:textId="363385A9" w:rsidR="00DF16BF" w:rsidRPr="00781A68" w:rsidRDefault="00DF16BF" w:rsidP="00DF16BF">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6 (Sampling 2 depths) </w:t>
            </w:r>
            <w:r>
              <w:rPr>
                <w:rFonts w:ascii="Arial Narrow" w:hAnsi="Arial Narrow"/>
                <w:color w:val="FF0000"/>
                <w:sz w:val="16"/>
                <w:szCs w:val="16"/>
                <w:lang w:eastAsia="en-AU"/>
              </w:rPr>
              <w:t>(3)</w:t>
            </w:r>
          </w:p>
        </w:tc>
        <w:tc>
          <w:tcPr>
            <w:tcW w:w="970" w:type="pct"/>
          </w:tcPr>
          <w:p w14:paraId="18BF7672" w14:textId="719B85A6" w:rsidR="00DF16BF" w:rsidRDefault="00DF16BF" w:rsidP="00DF16BF">
            <w:pPr>
              <w:spacing w:before="0" w:after="0"/>
              <w:ind w:left="127" w:hanging="127"/>
              <w:contextualSpacing/>
              <w:rPr>
                <w:rFonts w:ascii="Arial Narrow" w:hAnsi="Arial Narrow" w:cs="Arial"/>
                <w:bCs/>
                <w:color w:val="000000"/>
                <w:sz w:val="16"/>
                <w:szCs w:val="16"/>
                <w:lang w:eastAsia="en-AU"/>
              </w:rPr>
            </w:pPr>
            <w:r>
              <w:rPr>
                <w:rFonts w:ascii="Arial Narrow" w:hAnsi="Arial Narrow"/>
                <w:color w:val="FF0000"/>
                <w:sz w:val="16"/>
                <w:szCs w:val="16"/>
                <w:lang w:eastAsia="en-AU"/>
              </w:rPr>
              <w:t>(2)</w:t>
            </w:r>
          </w:p>
        </w:tc>
      </w:tr>
      <w:tr w:rsidR="00DF16BF" w:rsidRPr="00781A68" w14:paraId="4C6E966C" w14:textId="77777777" w:rsidTr="000B51C5">
        <w:trPr>
          <w:cantSplit/>
        </w:trPr>
        <w:tc>
          <w:tcPr>
            <w:tcW w:w="802" w:type="pct"/>
            <w:tcMar>
              <w:top w:w="0" w:type="dxa"/>
              <w:left w:w="108" w:type="dxa"/>
              <w:bottom w:w="0" w:type="dxa"/>
              <w:right w:w="108" w:type="dxa"/>
            </w:tcMar>
            <w:vAlign w:val="center"/>
          </w:tcPr>
          <w:p w14:paraId="35B76CC2" w14:textId="77777777" w:rsidR="00DF16BF" w:rsidRPr="00373053" w:rsidRDefault="00DF16BF" w:rsidP="00DF16BF">
            <w:pPr>
              <w:spacing w:before="0" w:after="0"/>
              <w:rPr>
                <w:rFonts w:ascii="Arial Narrow" w:hAnsi="Arial Narrow" w:cs="Arial"/>
                <w:bCs/>
                <w:color w:val="000000"/>
                <w:sz w:val="16"/>
                <w:szCs w:val="16"/>
                <w:lang w:eastAsia="en-AU"/>
              </w:rPr>
            </w:pPr>
            <w:r w:rsidRPr="00373053">
              <w:rPr>
                <w:rFonts w:ascii="Arial Narrow" w:hAnsi="Arial Narrow" w:cs="Arial"/>
                <w:bCs/>
                <w:color w:val="000000"/>
                <w:sz w:val="16"/>
                <w:szCs w:val="16"/>
                <w:lang w:eastAsia="en-AU"/>
              </w:rPr>
              <w:t>PR-03</w:t>
            </w:r>
          </w:p>
        </w:tc>
        <w:tc>
          <w:tcPr>
            <w:tcW w:w="644" w:type="pct"/>
            <w:tcMar>
              <w:top w:w="0" w:type="dxa"/>
              <w:left w:w="108" w:type="dxa"/>
              <w:bottom w:w="0" w:type="dxa"/>
              <w:right w:w="108" w:type="dxa"/>
            </w:tcMar>
            <w:vAlign w:val="center"/>
          </w:tcPr>
          <w:p w14:paraId="58D40CBE"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59F9ACB0"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5A62C9B5"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tcPr>
          <w:p w14:paraId="1AE10291" w14:textId="551BE93C" w:rsidR="00DF16BF" w:rsidRPr="00781A68" w:rsidRDefault="00DF16BF" w:rsidP="00DF16BF">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6 (Sampling 2 depths) </w:t>
            </w:r>
            <w:r>
              <w:rPr>
                <w:rFonts w:ascii="Arial Narrow" w:hAnsi="Arial Narrow"/>
                <w:color w:val="FF0000"/>
                <w:sz w:val="16"/>
                <w:szCs w:val="16"/>
                <w:lang w:eastAsia="en-AU"/>
              </w:rPr>
              <w:t>(3)</w:t>
            </w:r>
          </w:p>
        </w:tc>
        <w:tc>
          <w:tcPr>
            <w:tcW w:w="970" w:type="pct"/>
          </w:tcPr>
          <w:p w14:paraId="452C3809" w14:textId="2ACF76CB" w:rsidR="00DF16BF" w:rsidRDefault="00DF16BF" w:rsidP="00DF16BF">
            <w:pPr>
              <w:spacing w:before="0" w:after="0"/>
              <w:ind w:left="127" w:hanging="127"/>
              <w:contextualSpacing/>
              <w:rPr>
                <w:rFonts w:ascii="Arial Narrow" w:hAnsi="Arial Narrow" w:cs="Arial"/>
                <w:bCs/>
                <w:color w:val="000000"/>
                <w:sz w:val="16"/>
                <w:szCs w:val="16"/>
                <w:lang w:eastAsia="en-AU"/>
              </w:rPr>
            </w:pPr>
            <w:r>
              <w:rPr>
                <w:rFonts w:ascii="Arial Narrow" w:hAnsi="Arial Narrow"/>
                <w:color w:val="FF0000"/>
                <w:sz w:val="16"/>
                <w:szCs w:val="16"/>
                <w:lang w:eastAsia="en-AU"/>
              </w:rPr>
              <w:t>(1)</w:t>
            </w:r>
          </w:p>
        </w:tc>
      </w:tr>
      <w:tr w:rsidR="00DF16BF" w:rsidRPr="00781A68" w14:paraId="0C3119F7" w14:textId="77777777" w:rsidTr="000B51C5">
        <w:trPr>
          <w:cantSplit/>
        </w:trPr>
        <w:tc>
          <w:tcPr>
            <w:tcW w:w="802" w:type="pct"/>
            <w:tcMar>
              <w:top w:w="0" w:type="dxa"/>
              <w:left w:w="108" w:type="dxa"/>
              <w:bottom w:w="0" w:type="dxa"/>
              <w:right w:w="108" w:type="dxa"/>
            </w:tcMar>
            <w:vAlign w:val="center"/>
          </w:tcPr>
          <w:p w14:paraId="498D8F51" w14:textId="77777777" w:rsidR="00DF16BF" w:rsidRPr="00373053" w:rsidRDefault="00DF16BF" w:rsidP="00DF16BF">
            <w:pPr>
              <w:spacing w:before="0" w:after="0"/>
              <w:rPr>
                <w:rFonts w:ascii="Arial Narrow" w:hAnsi="Arial Narrow" w:cs="Arial"/>
                <w:bCs/>
                <w:color w:val="000000"/>
                <w:sz w:val="16"/>
                <w:szCs w:val="16"/>
                <w:lang w:eastAsia="en-AU"/>
              </w:rPr>
            </w:pPr>
            <w:r w:rsidRPr="00373053">
              <w:rPr>
                <w:rFonts w:ascii="Arial Narrow" w:hAnsi="Arial Narrow" w:cs="Arial"/>
                <w:bCs/>
                <w:color w:val="000000"/>
                <w:sz w:val="16"/>
                <w:szCs w:val="16"/>
                <w:lang w:eastAsia="en-AU"/>
              </w:rPr>
              <w:t>PR-04</w:t>
            </w:r>
          </w:p>
        </w:tc>
        <w:tc>
          <w:tcPr>
            <w:tcW w:w="644" w:type="pct"/>
            <w:tcMar>
              <w:top w:w="0" w:type="dxa"/>
              <w:left w:w="108" w:type="dxa"/>
              <w:bottom w:w="0" w:type="dxa"/>
              <w:right w:w="108" w:type="dxa"/>
            </w:tcMar>
            <w:vAlign w:val="center"/>
          </w:tcPr>
          <w:p w14:paraId="56BFE759"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1B1B21C4"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7AEB2D46"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tcPr>
          <w:p w14:paraId="2B34C4CD" w14:textId="34EA7C62" w:rsidR="00DF16BF" w:rsidRPr="00781A68" w:rsidRDefault="00DF16BF" w:rsidP="00DF16BF">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6 (Sampling 2 depths) </w:t>
            </w:r>
            <w:r>
              <w:rPr>
                <w:rFonts w:ascii="Arial Narrow" w:hAnsi="Arial Narrow"/>
                <w:color w:val="FF0000"/>
                <w:sz w:val="16"/>
                <w:szCs w:val="16"/>
                <w:lang w:eastAsia="en-AU"/>
              </w:rPr>
              <w:t>(3)</w:t>
            </w:r>
          </w:p>
        </w:tc>
        <w:tc>
          <w:tcPr>
            <w:tcW w:w="970" w:type="pct"/>
          </w:tcPr>
          <w:p w14:paraId="226EB561" w14:textId="22B2930C" w:rsidR="00DF16BF" w:rsidRDefault="00DF16BF" w:rsidP="00DF16BF">
            <w:pPr>
              <w:spacing w:before="0" w:after="0"/>
              <w:ind w:left="127" w:hanging="127"/>
              <w:contextualSpacing/>
              <w:rPr>
                <w:rFonts w:ascii="Arial Narrow" w:hAnsi="Arial Narrow" w:cs="Arial"/>
                <w:bCs/>
                <w:color w:val="000000"/>
                <w:sz w:val="16"/>
                <w:szCs w:val="16"/>
                <w:lang w:eastAsia="en-AU"/>
              </w:rPr>
            </w:pPr>
            <w:r>
              <w:rPr>
                <w:rFonts w:ascii="Arial Narrow" w:hAnsi="Arial Narrow"/>
                <w:color w:val="FF0000"/>
                <w:sz w:val="16"/>
                <w:szCs w:val="16"/>
                <w:lang w:eastAsia="en-AU"/>
              </w:rPr>
              <w:t>(1)</w:t>
            </w:r>
          </w:p>
        </w:tc>
      </w:tr>
      <w:tr w:rsidR="00DF16BF" w:rsidRPr="00781A68" w14:paraId="2CD61E6E" w14:textId="77777777" w:rsidTr="000B51C5">
        <w:trPr>
          <w:cantSplit/>
        </w:trPr>
        <w:tc>
          <w:tcPr>
            <w:tcW w:w="802" w:type="pct"/>
            <w:tcMar>
              <w:top w:w="0" w:type="dxa"/>
              <w:left w:w="108" w:type="dxa"/>
              <w:bottom w:w="0" w:type="dxa"/>
              <w:right w:w="108" w:type="dxa"/>
            </w:tcMar>
            <w:vAlign w:val="center"/>
          </w:tcPr>
          <w:p w14:paraId="52BDD665" w14:textId="77777777" w:rsidR="00DF16BF" w:rsidRPr="00373053" w:rsidRDefault="00DF16BF" w:rsidP="00DF16BF">
            <w:pPr>
              <w:spacing w:before="0" w:after="0"/>
              <w:rPr>
                <w:rFonts w:ascii="Arial Narrow" w:hAnsi="Arial Narrow" w:cs="Arial"/>
                <w:bCs/>
                <w:color w:val="000000"/>
                <w:sz w:val="16"/>
                <w:szCs w:val="16"/>
                <w:lang w:eastAsia="en-AU"/>
              </w:rPr>
            </w:pPr>
            <w:r w:rsidRPr="00373053">
              <w:rPr>
                <w:rFonts w:ascii="Arial Narrow" w:hAnsi="Arial Narrow" w:cs="Arial"/>
                <w:bCs/>
                <w:color w:val="000000"/>
                <w:sz w:val="16"/>
                <w:szCs w:val="16"/>
                <w:lang w:eastAsia="en-AU"/>
              </w:rPr>
              <w:t>PR-05</w:t>
            </w:r>
          </w:p>
        </w:tc>
        <w:tc>
          <w:tcPr>
            <w:tcW w:w="644" w:type="pct"/>
            <w:tcMar>
              <w:top w:w="0" w:type="dxa"/>
              <w:left w:w="108" w:type="dxa"/>
              <w:bottom w:w="0" w:type="dxa"/>
              <w:right w:w="108" w:type="dxa"/>
            </w:tcMar>
            <w:vAlign w:val="center"/>
          </w:tcPr>
          <w:p w14:paraId="57D6CD56"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6690449E"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47A53C36"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tcPr>
          <w:p w14:paraId="2903C327" w14:textId="57E21318" w:rsidR="00DF16BF" w:rsidRPr="00781A68" w:rsidRDefault="00DF16BF" w:rsidP="00DF16BF">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6 (Sampling 2 depths) </w:t>
            </w:r>
            <w:r>
              <w:rPr>
                <w:rFonts w:ascii="Arial Narrow" w:hAnsi="Arial Narrow"/>
                <w:color w:val="FF0000"/>
                <w:sz w:val="16"/>
                <w:szCs w:val="16"/>
                <w:lang w:eastAsia="en-AU"/>
              </w:rPr>
              <w:t>(3)</w:t>
            </w:r>
          </w:p>
        </w:tc>
        <w:tc>
          <w:tcPr>
            <w:tcW w:w="970" w:type="pct"/>
          </w:tcPr>
          <w:p w14:paraId="1062795A" w14:textId="17036852" w:rsidR="00DF16BF" w:rsidRDefault="00DF16BF" w:rsidP="00DF16BF">
            <w:pPr>
              <w:spacing w:before="0" w:after="0"/>
              <w:ind w:left="127" w:hanging="127"/>
              <w:contextualSpacing/>
              <w:rPr>
                <w:rFonts w:ascii="Arial Narrow" w:hAnsi="Arial Narrow" w:cs="Arial"/>
                <w:bCs/>
                <w:color w:val="000000"/>
                <w:sz w:val="16"/>
                <w:szCs w:val="16"/>
                <w:lang w:eastAsia="en-AU"/>
              </w:rPr>
            </w:pPr>
            <w:r>
              <w:rPr>
                <w:rFonts w:ascii="Arial Narrow" w:hAnsi="Arial Narrow"/>
                <w:color w:val="FF0000"/>
                <w:sz w:val="16"/>
                <w:szCs w:val="16"/>
                <w:lang w:eastAsia="en-AU"/>
              </w:rPr>
              <w:t>(1)</w:t>
            </w:r>
          </w:p>
        </w:tc>
      </w:tr>
      <w:tr w:rsidR="00DF16BF" w:rsidRPr="00781A68" w14:paraId="62156315" w14:textId="77777777" w:rsidTr="000B51C5">
        <w:trPr>
          <w:cantSplit/>
        </w:trPr>
        <w:tc>
          <w:tcPr>
            <w:tcW w:w="802" w:type="pct"/>
            <w:tcMar>
              <w:top w:w="0" w:type="dxa"/>
              <w:left w:w="108" w:type="dxa"/>
              <w:bottom w:w="0" w:type="dxa"/>
              <w:right w:w="108" w:type="dxa"/>
            </w:tcMar>
            <w:vAlign w:val="center"/>
          </w:tcPr>
          <w:p w14:paraId="2D5A264C" w14:textId="77777777" w:rsidR="00DF16BF" w:rsidRPr="00781A68" w:rsidRDefault="00DF16BF" w:rsidP="00DF16BF">
            <w:pPr>
              <w:spacing w:before="0" w:after="0"/>
              <w:rPr>
                <w:rFonts w:ascii="Arial Narrow" w:hAnsi="Arial Narrow" w:cs="Arial"/>
                <w:b/>
                <w:bCs/>
                <w:color w:val="000000"/>
                <w:sz w:val="16"/>
                <w:szCs w:val="16"/>
                <w:lang w:eastAsia="en-AU"/>
              </w:rPr>
            </w:pPr>
            <w:r>
              <w:rPr>
                <w:rFonts w:ascii="Arial Narrow" w:hAnsi="Arial Narrow" w:cs="Arial"/>
                <w:bCs/>
                <w:color w:val="000000"/>
                <w:sz w:val="16"/>
                <w:szCs w:val="16"/>
                <w:lang w:eastAsia="en-AU"/>
              </w:rPr>
              <w:t>Middle</w:t>
            </w:r>
            <w:r w:rsidRPr="00781A68">
              <w:rPr>
                <w:rFonts w:ascii="Arial Narrow" w:hAnsi="Arial Narrow" w:cs="Arial"/>
                <w:bCs/>
                <w:color w:val="000000"/>
                <w:sz w:val="16"/>
                <w:szCs w:val="16"/>
                <w:lang w:eastAsia="en-AU"/>
              </w:rPr>
              <w:t xml:space="preserve"> Reef</w:t>
            </w:r>
          </w:p>
        </w:tc>
        <w:tc>
          <w:tcPr>
            <w:tcW w:w="644" w:type="pct"/>
            <w:tcMar>
              <w:top w:w="0" w:type="dxa"/>
              <w:left w:w="108" w:type="dxa"/>
              <w:bottom w:w="0" w:type="dxa"/>
              <w:right w:w="108" w:type="dxa"/>
            </w:tcMar>
            <w:vAlign w:val="center"/>
          </w:tcPr>
          <w:p w14:paraId="767BFE42"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0DD62337"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6B11A48F"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tcPr>
          <w:p w14:paraId="1EE2E8E7" w14:textId="5974ED9C" w:rsidR="00DF16BF" w:rsidRPr="00781A68" w:rsidRDefault="00DF16BF" w:rsidP="00DF16BF">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6 (Sampling 2 depths)</w:t>
            </w:r>
            <w:r>
              <w:rPr>
                <w:rFonts w:ascii="Arial Narrow" w:hAnsi="Arial Narrow"/>
                <w:color w:val="FF0000"/>
                <w:sz w:val="16"/>
                <w:szCs w:val="16"/>
                <w:lang w:eastAsia="en-AU"/>
              </w:rPr>
              <w:t xml:space="preserve"> (2)</w:t>
            </w:r>
          </w:p>
        </w:tc>
        <w:tc>
          <w:tcPr>
            <w:tcW w:w="970" w:type="pct"/>
          </w:tcPr>
          <w:p w14:paraId="020DAF94" w14:textId="75CC6B7C" w:rsidR="00DF16BF" w:rsidRDefault="00DF16BF" w:rsidP="00DF16BF">
            <w:pPr>
              <w:spacing w:before="0" w:after="0"/>
              <w:ind w:left="127" w:hanging="127"/>
              <w:contextualSpacing/>
              <w:rPr>
                <w:rFonts w:ascii="Arial Narrow" w:hAnsi="Arial Narrow" w:cs="Arial"/>
                <w:bCs/>
                <w:color w:val="000000"/>
                <w:sz w:val="16"/>
                <w:szCs w:val="16"/>
                <w:lang w:eastAsia="en-AU"/>
              </w:rPr>
            </w:pPr>
            <w:r>
              <w:rPr>
                <w:rFonts w:ascii="Arial Narrow" w:hAnsi="Arial Narrow"/>
                <w:color w:val="FF0000"/>
                <w:sz w:val="16"/>
                <w:szCs w:val="16"/>
                <w:lang w:eastAsia="en-AU"/>
              </w:rPr>
              <w:t>(1)</w:t>
            </w:r>
          </w:p>
        </w:tc>
      </w:tr>
      <w:tr w:rsidR="00DF16BF" w:rsidRPr="00781A68" w14:paraId="3B44C78F" w14:textId="77777777" w:rsidTr="000B51C5">
        <w:trPr>
          <w:cantSplit/>
        </w:trPr>
        <w:tc>
          <w:tcPr>
            <w:tcW w:w="802" w:type="pct"/>
            <w:tcMar>
              <w:top w:w="0" w:type="dxa"/>
              <w:left w:w="108" w:type="dxa"/>
              <w:bottom w:w="0" w:type="dxa"/>
              <w:right w:w="108" w:type="dxa"/>
            </w:tcMar>
            <w:vAlign w:val="center"/>
          </w:tcPr>
          <w:p w14:paraId="325D215C" w14:textId="389274FC" w:rsidR="00DF16BF" w:rsidRDefault="00DF16BF" w:rsidP="00DF16BF">
            <w:pPr>
              <w:spacing w:before="0" w:after="0"/>
              <w:rPr>
                <w:rFonts w:ascii="Arial Narrow" w:hAnsi="Arial Narrow" w:cs="Arial"/>
                <w:bCs/>
                <w:color w:val="000000"/>
                <w:sz w:val="16"/>
                <w:szCs w:val="16"/>
                <w:lang w:eastAsia="en-AU"/>
              </w:rPr>
            </w:pPr>
            <w:r>
              <w:rPr>
                <w:rFonts w:ascii="Arial Narrow" w:hAnsi="Arial Narrow"/>
                <w:color w:val="000000"/>
                <w:sz w:val="16"/>
                <w:szCs w:val="16"/>
                <w:lang w:eastAsia="en-AU"/>
              </w:rPr>
              <w:t>Additional sites/ flood samples</w:t>
            </w:r>
          </w:p>
        </w:tc>
        <w:tc>
          <w:tcPr>
            <w:tcW w:w="644" w:type="pct"/>
            <w:tcMar>
              <w:top w:w="0" w:type="dxa"/>
              <w:left w:w="108" w:type="dxa"/>
              <w:bottom w:w="0" w:type="dxa"/>
              <w:right w:w="108" w:type="dxa"/>
            </w:tcMar>
            <w:vAlign w:val="center"/>
          </w:tcPr>
          <w:p w14:paraId="39D5916D"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5138D59E"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0C67F222"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tcPr>
          <w:p w14:paraId="0AC0ACC4" w14:textId="659EBE2A" w:rsidR="00DF16BF" w:rsidRDefault="00DF16BF" w:rsidP="00DF16BF">
            <w:pPr>
              <w:spacing w:before="0" w:after="0"/>
              <w:ind w:left="121" w:hanging="121"/>
              <w:contextualSpacing/>
              <w:rPr>
                <w:rFonts w:ascii="Arial Narrow" w:hAnsi="Arial Narrow"/>
                <w:color w:val="000000"/>
                <w:sz w:val="16"/>
                <w:szCs w:val="16"/>
                <w:lang w:eastAsia="en-AU"/>
              </w:rPr>
            </w:pPr>
            <w:r>
              <w:rPr>
                <w:rFonts w:ascii="Arial Narrow" w:hAnsi="Arial Narrow"/>
                <w:color w:val="FF0000"/>
                <w:sz w:val="16"/>
                <w:szCs w:val="16"/>
                <w:lang w:eastAsia="en-AU"/>
              </w:rPr>
              <w:t>(1)</w:t>
            </w:r>
          </w:p>
        </w:tc>
        <w:tc>
          <w:tcPr>
            <w:tcW w:w="970" w:type="pct"/>
          </w:tcPr>
          <w:p w14:paraId="1CB08757" w14:textId="15F24134" w:rsidR="00DF16BF" w:rsidRDefault="00DF16BF" w:rsidP="00DF16BF">
            <w:pPr>
              <w:spacing w:before="0" w:after="0"/>
              <w:ind w:left="127" w:hanging="127"/>
              <w:contextualSpacing/>
              <w:rPr>
                <w:rFonts w:ascii="Arial Narrow" w:hAnsi="Arial Narrow"/>
                <w:color w:val="FF0000"/>
                <w:sz w:val="16"/>
                <w:szCs w:val="16"/>
                <w:lang w:eastAsia="en-AU"/>
              </w:rPr>
            </w:pPr>
            <w:r>
              <w:rPr>
                <w:rFonts w:ascii="Arial Narrow" w:hAnsi="Arial Narrow"/>
                <w:color w:val="FF0000"/>
                <w:sz w:val="16"/>
                <w:szCs w:val="16"/>
                <w:lang w:eastAsia="en-AU"/>
              </w:rPr>
              <w:t>(15)</w:t>
            </w:r>
          </w:p>
        </w:tc>
      </w:tr>
      <w:tr w:rsidR="000B51C5" w:rsidRPr="00781A68" w14:paraId="45C705C9" w14:textId="77777777" w:rsidTr="000B51C5">
        <w:trPr>
          <w:cantSplit/>
        </w:trPr>
        <w:tc>
          <w:tcPr>
            <w:tcW w:w="802" w:type="pct"/>
            <w:shd w:val="clear" w:color="auto" w:fill="F2F2F2" w:themeFill="background1" w:themeFillShade="F2"/>
            <w:tcMar>
              <w:top w:w="0" w:type="dxa"/>
              <w:left w:w="108" w:type="dxa"/>
              <w:bottom w:w="0" w:type="dxa"/>
              <w:right w:w="108" w:type="dxa"/>
            </w:tcMar>
            <w:vAlign w:val="center"/>
          </w:tcPr>
          <w:p w14:paraId="6986FDD0" w14:textId="77777777" w:rsidR="000B51C5" w:rsidRPr="00373053" w:rsidRDefault="000B51C5" w:rsidP="006344A9">
            <w:pPr>
              <w:spacing w:before="0" w:after="0"/>
              <w:rPr>
                <w:rFonts w:ascii="Arial Narrow" w:hAnsi="Arial Narrow" w:cs="Arial"/>
                <w:b/>
                <w:bCs/>
                <w:i/>
                <w:color w:val="000000"/>
                <w:sz w:val="16"/>
                <w:szCs w:val="16"/>
                <w:lang w:eastAsia="en-AU"/>
              </w:rPr>
            </w:pPr>
            <w:r w:rsidRPr="00373053">
              <w:rPr>
                <w:rFonts w:ascii="Arial Narrow" w:hAnsi="Arial Narrow" w:cs="Arial"/>
                <w:b/>
                <w:bCs/>
                <w:i/>
                <w:color w:val="000000"/>
                <w:sz w:val="16"/>
                <w:szCs w:val="16"/>
                <w:lang w:eastAsia="en-AU"/>
              </w:rPr>
              <w:t>Annan and Endeavour transect</w:t>
            </w:r>
          </w:p>
        </w:tc>
        <w:tc>
          <w:tcPr>
            <w:tcW w:w="644" w:type="pct"/>
            <w:shd w:val="clear" w:color="auto" w:fill="F2F2F2" w:themeFill="background1" w:themeFillShade="F2"/>
            <w:tcMar>
              <w:top w:w="0" w:type="dxa"/>
              <w:left w:w="108" w:type="dxa"/>
              <w:bottom w:w="0" w:type="dxa"/>
              <w:right w:w="108" w:type="dxa"/>
            </w:tcMar>
            <w:vAlign w:val="center"/>
          </w:tcPr>
          <w:p w14:paraId="7AC3F597"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shd w:val="clear" w:color="auto" w:fill="F2F2F2" w:themeFill="background1" w:themeFillShade="F2"/>
            <w:tcMar>
              <w:top w:w="0" w:type="dxa"/>
              <w:left w:w="108" w:type="dxa"/>
              <w:bottom w:w="0" w:type="dxa"/>
              <w:right w:w="108" w:type="dxa"/>
            </w:tcMar>
            <w:vAlign w:val="center"/>
          </w:tcPr>
          <w:p w14:paraId="4AB1AAAD"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shd w:val="clear" w:color="auto" w:fill="F2F2F2" w:themeFill="background1" w:themeFillShade="F2"/>
            <w:tcMar>
              <w:top w:w="0" w:type="dxa"/>
              <w:left w:w="108" w:type="dxa"/>
              <w:bottom w:w="0" w:type="dxa"/>
              <w:right w:w="108" w:type="dxa"/>
            </w:tcMar>
            <w:vAlign w:val="center"/>
          </w:tcPr>
          <w:p w14:paraId="1CED7C67"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shd w:val="clear" w:color="auto" w:fill="F2F2F2" w:themeFill="background1" w:themeFillShade="F2"/>
          </w:tcPr>
          <w:p w14:paraId="5DCA2ED1"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shd w:val="clear" w:color="auto" w:fill="F2F2F2" w:themeFill="background1" w:themeFillShade="F2"/>
          </w:tcPr>
          <w:p w14:paraId="3072F8FE"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pecific sites TBD</w:t>
            </w:r>
            <w:r w:rsidRPr="00781A68">
              <w:rPr>
                <w:rFonts w:ascii="Arial Narrow" w:hAnsi="Arial Narrow" w:cs="Arial"/>
                <w:bCs/>
                <w:color w:val="000000"/>
                <w:sz w:val="16"/>
                <w:szCs w:val="16"/>
                <w:lang w:eastAsia="en-AU"/>
              </w:rPr>
              <w:t>)</w:t>
            </w:r>
          </w:p>
        </w:tc>
      </w:tr>
      <w:tr w:rsidR="00DF16BF" w:rsidRPr="00781A68" w14:paraId="1BAEF4A1" w14:textId="77777777" w:rsidTr="000B51C5">
        <w:trPr>
          <w:cantSplit/>
        </w:trPr>
        <w:tc>
          <w:tcPr>
            <w:tcW w:w="802" w:type="pct"/>
            <w:tcMar>
              <w:top w:w="0" w:type="dxa"/>
              <w:left w:w="108" w:type="dxa"/>
              <w:bottom w:w="0" w:type="dxa"/>
              <w:right w:w="108" w:type="dxa"/>
            </w:tcMar>
            <w:vAlign w:val="center"/>
          </w:tcPr>
          <w:p w14:paraId="7F35BDDE" w14:textId="77777777" w:rsidR="00DF16BF" w:rsidRPr="00781A68" w:rsidRDefault="00DF16BF" w:rsidP="00DF16BF">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Annan mouth</w:t>
            </w:r>
          </w:p>
        </w:tc>
        <w:tc>
          <w:tcPr>
            <w:tcW w:w="644" w:type="pct"/>
            <w:tcMar>
              <w:top w:w="0" w:type="dxa"/>
              <w:left w:w="108" w:type="dxa"/>
              <w:bottom w:w="0" w:type="dxa"/>
              <w:right w:w="108" w:type="dxa"/>
            </w:tcMar>
            <w:vAlign w:val="center"/>
          </w:tcPr>
          <w:p w14:paraId="4BC1E349"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68394840"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7895AC31"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tcPr>
          <w:p w14:paraId="20FBD80D" w14:textId="1AE767F0" w:rsidR="00DF16BF" w:rsidRPr="00781A68" w:rsidRDefault="00DF16BF" w:rsidP="00DF16BF">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6 (Sampling 2 depths) </w:t>
            </w:r>
            <w:r>
              <w:rPr>
                <w:rFonts w:ascii="Arial Narrow" w:hAnsi="Arial Narrow"/>
                <w:color w:val="FF0000"/>
                <w:sz w:val="16"/>
                <w:szCs w:val="16"/>
                <w:lang w:eastAsia="en-AU"/>
              </w:rPr>
              <w:t>(3)</w:t>
            </w:r>
          </w:p>
        </w:tc>
        <w:tc>
          <w:tcPr>
            <w:tcW w:w="970" w:type="pct"/>
          </w:tcPr>
          <w:p w14:paraId="789C3520" w14:textId="0654BAB7" w:rsidR="00DF16BF" w:rsidRPr="0063315E" w:rsidRDefault="00DF16BF" w:rsidP="00DF16BF">
            <w:pPr>
              <w:spacing w:before="0" w:after="0"/>
              <w:ind w:left="127" w:hanging="127"/>
              <w:contextualSpacing/>
              <w:rPr>
                <w:rFonts w:ascii="Arial Narrow" w:hAnsi="Arial Narrow" w:cs="Arial"/>
                <w:bCs/>
                <w:color w:val="FF0000"/>
                <w:sz w:val="16"/>
                <w:szCs w:val="16"/>
                <w:lang w:eastAsia="en-AU"/>
              </w:rPr>
            </w:pPr>
            <w:r>
              <w:rPr>
                <w:rFonts w:ascii="Arial Narrow" w:hAnsi="Arial Narrow"/>
                <w:color w:val="FF0000"/>
                <w:sz w:val="16"/>
                <w:szCs w:val="16"/>
                <w:lang w:eastAsia="en-AU"/>
              </w:rPr>
              <w:t>(3)</w:t>
            </w:r>
          </w:p>
        </w:tc>
      </w:tr>
      <w:tr w:rsidR="00DF16BF" w:rsidRPr="00781A68" w14:paraId="4D7A78A2" w14:textId="77777777" w:rsidTr="000B51C5">
        <w:trPr>
          <w:cantSplit/>
        </w:trPr>
        <w:tc>
          <w:tcPr>
            <w:tcW w:w="802" w:type="pct"/>
            <w:tcMar>
              <w:top w:w="0" w:type="dxa"/>
              <w:left w:w="108" w:type="dxa"/>
              <w:bottom w:w="0" w:type="dxa"/>
              <w:right w:w="108" w:type="dxa"/>
            </w:tcMar>
            <w:vAlign w:val="center"/>
          </w:tcPr>
          <w:p w14:paraId="21EB7C76" w14:textId="77777777" w:rsidR="00DF16BF" w:rsidRPr="00781A68" w:rsidRDefault="00DF16BF" w:rsidP="00DF16BF">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Walker Bay</w:t>
            </w:r>
          </w:p>
        </w:tc>
        <w:tc>
          <w:tcPr>
            <w:tcW w:w="644" w:type="pct"/>
            <w:tcMar>
              <w:top w:w="0" w:type="dxa"/>
              <w:left w:w="108" w:type="dxa"/>
              <w:bottom w:w="0" w:type="dxa"/>
              <w:right w:w="108" w:type="dxa"/>
            </w:tcMar>
            <w:vAlign w:val="center"/>
          </w:tcPr>
          <w:p w14:paraId="621288A4"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7C10EA3E"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2FF75797"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vAlign w:val="center"/>
          </w:tcPr>
          <w:p w14:paraId="3EE81A7E" w14:textId="3AC663B3" w:rsidR="00DF16BF" w:rsidRPr="00781A68" w:rsidRDefault="00DF16BF" w:rsidP="00DF16BF">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6 (Sampling 2 depths)</w:t>
            </w:r>
            <w:r>
              <w:rPr>
                <w:rFonts w:ascii="Arial Narrow" w:hAnsi="Arial Narrow"/>
                <w:color w:val="FF0000"/>
                <w:sz w:val="16"/>
                <w:szCs w:val="16"/>
                <w:lang w:eastAsia="en-AU"/>
              </w:rPr>
              <w:t xml:space="preserve"> (2)</w:t>
            </w:r>
          </w:p>
        </w:tc>
        <w:tc>
          <w:tcPr>
            <w:tcW w:w="970" w:type="pct"/>
          </w:tcPr>
          <w:p w14:paraId="694D170F" w14:textId="56508971" w:rsidR="00DF16BF" w:rsidRPr="0063315E" w:rsidRDefault="00DF16BF" w:rsidP="00DF16BF">
            <w:pPr>
              <w:spacing w:before="0" w:after="0"/>
              <w:ind w:left="127" w:hanging="127"/>
              <w:contextualSpacing/>
              <w:rPr>
                <w:rFonts w:ascii="Arial Narrow" w:hAnsi="Arial Narrow" w:cs="Arial"/>
                <w:bCs/>
                <w:color w:val="FF0000"/>
                <w:sz w:val="16"/>
                <w:szCs w:val="16"/>
                <w:lang w:eastAsia="en-AU"/>
              </w:rPr>
            </w:pPr>
            <w:r>
              <w:rPr>
                <w:rFonts w:ascii="Arial Narrow" w:hAnsi="Arial Narrow"/>
                <w:color w:val="FF0000"/>
                <w:sz w:val="16"/>
                <w:szCs w:val="16"/>
                <w:lang w:eastAsia="en-AU"/>
              </w:rPr>
              <w:t>(3)</w:t>
            </w:r>
          </w:p>
        </w:tc>
      </w:tr>
      <w:tr w:rsidR="00DF16BF" w:rsidRPr="00781A68" w14:paraId="060C9264" w14:textId="77777777" w:rsidTr="000B51C5">
        <w:trPr>
          <w:cantSplit/>
        </w:trPr>
        <w:tc>
          <w:tcPr>
            <w:tcW w:w="802" w:type="pct"/>
            <w:tcMar>
              <w:top w:w="0" w:type="dxa"/>
              <w:left w:w="108" w:type="dxa"/>
              <w:bottom w:w="0" w:type="dxa"/>
              <w:right w:w="108" w:type="dxa"/>
            </w:tcMar>
            <w:vAlign w:val="center"/>
          </w:tcPr>
          <w:p w14:paraId="6E72C50D" w14:textId="77777777" w:rsidR="00DF16BF" w:rsidRPr="00781A68" w:rsidRDefault="00DF16BF" w:rsidP="00DF16BF">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Dawson Reef</w:t>
            </w:r>
          </w:p>
        </w:tc>
        <w:tc>
          <w:tcPr>
            <w:tcW w:w="644" w:type="pct"/>
            <w:tcMar>
              <w:top w:w="0" w:type="dxa"/>
              <w:left w:w="108" w:type="dxa"/>
              <w:bottom w:w="0" w:type="dxa"/>
              <w:right w:w="108" w:type="dxa"/>
            </w:tcMar>
            <w:vAlign w:val="center"/>
          </w:tcPr>
          <w:p w14:paraId="43FE7AA2"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14B37CE2"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44CAB062"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vAlign w:val="center"/>
          </w:tcPr>
          <w:p w14:paraId="2EDD87FA" w14:textId="50B84505" w:rsidR="00DF16BF" w:rsidRPr="00781A68" w:rsidRDefault="00DF16BF" w:rsidP="00DF16BF">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6 (Sampling 2 depths) (</w:t>
            </w:r>
            <w:r>
              <w:rPr>
                <w:rFonts w:ascii="Arial Narrow" w:hAnsi="Arial Narrow"/>
                <w:color w:val="FF0000"/>
                <w:sz w:val="16"/>
                <w:szCs w:val="16"/>
                <w:lang w:eastAsia="en-AU"/>
              </w:rPr>
              <w:t>2)</w:t>
            </w:r>
          </w:p>
        </w:tc>
        <w:tc>
          <w:tcPr>
            <w:tcW w:w="970" w:type="pct"/>
          </w:tcPr>
          <w:p w14:paraId="03B65CA3" w14:textId="59B988B8" w:rsidR="00DF16BF" w:rsidRPr="0063315E" w:rsidRDefault="00DF16BF" w:rsidP="00DF16BF">
            <w:pPr>
              <w:spacing w:before="0" w:after="0"/>
              <w:ind w:left="127" w:hanging="127"/>
              <w:contextualSpacing/>
              <w:rPr>
                <w:rFonts w:ascii="Arial Narrow" w:hAnsi="Arial Narrow" w:cs="Arial"/>
                <w:bCs/>
                <w:color w:val="FF0000"/>
                <w:sz w:val="16"/>
                <w:szCs w:val="16"/>
                <w:lang w:eastAsia="en-AU"/>
              </w:rPr>
            </w:pPr>
            <w:r>
              <w:rPr>
                <w:rFonts w:ascii="Arial Narrow" w:hAnsi="Arial Narrow"/>
                <w:color w:val="FF0000"/>
                <w:sz w:val="16"/>
                <w:szCs w:val="16"/>
                <w:lang w:eastAsia="en-AU"/>
              </w:rPr>
              <w:t>(3)</w:t>
            </w:r>
          </w:p>
        </w:tc>
      </w:tr>
      <w:tr w:rsidR="00DF16BF" w:rsidRPr="00781A68" w14:paraId="20D016F9" w14:textId="77777777" w:rsidTr="000B51C5">
        <w:trPr>
          <w:cantSplit/>
        </w:trPr>
        <w:tc>
          <w:tcPr>
            <w:tcW w:w="802" w:type="pct"/>
            <w:tcMar>
              <w:top w:w="0" w:type="dxa"/>
              <w:left w:w="108" w:type="dxa"/>
              <w:bottom w:w="0" w:type="dxa"/>
              <w:right w:w="108" w:type="dxa"/>
            </w:tcMar>
            <w:vAlign w:val="center"/>
          </w:tcPr>
          <w:p w14:paraId="2B58AA25" w14:textId="77777777" w:rsidR="00DF16BF" w:rsidRPr="00781A68" w:rsidRDefault="00DF16BF" w:rsidP="00DF16BF">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Endeavour mouth</w:t>
            </w:r>
          </w:p>
        </w:tc>
        <w:tc>
          <w:tcPr>
            <w:tcW w:w="644" w:type="pct"/>
            <w:tcMar>
              <w:top w:w="0" w:type="dxa"/>
              <w:left w:w="108" w:type="dxa"/>
              <w:bottom w:w="0" w:type="dxa"/>
              <w:right w:w="108" w:type="dxa"/>
            </w:tcMar>
            <w:vAlign w:val="center"/>
          </w:tcPr>
          <w:p w14:paraId="0384208A"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7EE11277"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1B8E523F"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vAlign w:val="center"/>
          </w:tcPr>
          <w:p w14:paraId="3DF60DD5" w14:textId="60AC644F" w:rsidR="00DF16BF" w:rsidRPr="00781A68" w:rsidRDefault="00DF16BF" w:rsidP="00DF16BF">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6 (Sampling 2 depths) </w:t>
            </w:r>
            <w:r>
              <w:rPr>
                <w:rFonts w:ascii="Arial Narrow" w:hAnsi="Arial Narrow"/>
                <w:color w:val="FF0000"/>
                <w:sz w:val="16"/>
                <w:szCs w:val="16"/>
                <w:lang w:eastAsia="en-AU"/>
              </w:rPr>
              <w:t>(3)</w:t>
            </w:r>
          </w:p>
        </w:tc>
        <w:tc>
          <w:tcPr>
            <w:tcW w:w="970" w:type="pct"/>
          </w:tcPr>
          <w:p w14:paraId="237D8124" w14:textId="68451E56" w:rsidR="00DF16BF" w:rsidRPr="0063315E" w:rsidRDefault="00DF16BF" w:rsidP="00DF16BF">
            <w:pPr>
              <w:spacing w:before="0" w:after="0"/>
              <w:ind w:left="127" w:hanging="127"/>
              <w:contextualSpacing/>
              <w:rPr>
                <w:rFonts w:ascii="Arial Narrow" w:hAnsi="Arial Narrow" w:cs="Arial"/>
                <w:bCs/>
                <w:color w:val="FF0000"/>
                <w:sz w:val="16"/>
                <w:szCs w:val="16"/>
                <w:lang w:eastAsia="en-AU"/>
              </w:rPr>
            </w:pPr>
            <w:r>
              <w:rPr>
                <w:rFonts w:ascii="Arial Narrow" w:hAnsi="Arial Narrow"/>
                <w:color w:val="FF0000"/>
                <w:sz w:val="16"/>
                <w:szCs w:val="16"/>
                <w:lang w:eastAsia="en-AU"/>
              </w:rPr>
              <w:t>(6)</w:t>
            </w:r>
          </w:p>
        </w:tc>
      </w:tr>
      <w:tr w:rsidR="00DF16BF" w:rsidRPr="00781A68" w14:paraId="021567C3" w14:textId="77777777" w:rsidTr="000B51C5">
        <w:trPr>
          <w:cantSplit/>
        </w:trPr>
        <w:tc>
          <w:tcPr>
            <w:tcW w:w="802" w:type="pct"/>
            <w:tcMar>
              <w:top w:w="0" w:type="dxa"/>
              <w:left w:w="108" w:type="dxa"/>
              <w:bottom w:w="0" w:type="dxa"/>
              <w:right w:w="108" w:type="dxa"/>
            </w:tcMar>
            <w:vAlign w:val="center"/>
          </w:tcPr>
          <w:p w14:paraId="6A0E2094" w14:textId="77777777" w:rsidR="00DF16BF" w:rsidRPr="00781A68" w:rsidRDefault="00DF16BF" w:rsidP="00DF16BF">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Endeavour north shore</w:t>
            </w:r>
          </w:p>
        </w:tc>
        <w:tc>
          <w:tcPr>
            <w:tcW w:w="644" w:type="pct"/>
            <w:tcMar>
              <w:top w:w="0" w:type="dxa"/>
              <w:left w:w="108" w:type="dxa"/>
              <w:bottom w:w="0" w:type="dxa"/>
              <w:right w:w="108" w:type="dxa"/>
            </w:tcMar>
            <w:vAlign w:val="center"/>
          </w:tcPr>
          <w:p w14:paraId="3B04AA9A"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3D11B1CF"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6ADF2033"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vAlign w:val="center"/>
          </w:tcPr>
          <w:p w14:paraId="0CE321BE" w14:textId="0DC823F5" w:rsidR="00DF16BF" w:rsidRPr="00781A68" w:rsidRDefault="00DF16BF" w:rsidP="00DF16BF">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6 (Sampling 2 depths) </w:t>
            </w:r>
            <w:r>
              <w:rPr>
                <w:rFonts w:ascii="Arial Narrow" w:hAnsi="Arial Narrow"/>
                <w:color w:val="FF0000"/>
                <w:sz w:val="16"/>
                <w:szCs w:val="16"/>
                <w:lang w:eastAsia="en-AU"/>
              </w:rPr>
              <w:t>(3)</w:t>
            </w:r>
          </w:p>
        </w:tc>
        <w:tc>
          <w:tcPr>
            <w:tcW w:w="970" w:type="pct"/>
          </w:tcPr>
          <w:p w14:paraId="00922801" w14:textId="050DE33C" w:rsidR="00DF16BF" w:rsidRPr="0063315E" w:rsidRDefault="00DF16BF" w:rsidP="00DF16BF">
            <w:pPr>
              <w:spacing w:before="0" w:after="0"/>
              <w:ind w:left="127" w:hanging="127"/>
              <w:contextualSpacing/>
              <w:rPr>
                <w:rFonts w:ascii="Arial Narrow" w:hAnsi="Arial Narrow" w:cs="Arial"/>
                <w:bCs/>
                <w:color w:val="FF0000"/>
                <w:sz w:val="16"/>
                <w:szCs w:val="16"/>
                <w:lang w:eastAsia="en-AU"/>
              </w:rPr>
            </w:pPr>
            <w:r>
              <w:rPr>
                <w:rFonts w:ascii="Arial Narrow" w:hAnsi="Arial Narrow"/>
                <w:color w:val="FF0000"/>
                <w:sz w:val="16"/>
                <w:szCs w:val="16"/>
                <w:lang w:eastAsia="en-AU"/>
              </w:rPr>
              <w:t>(3)</w:t>
            </w:r>
          </w:p>
        </w:tc>
      </w:tr>
      <w:tr w:rsidR="00DF16BF" w:rsidRPr="00781A68" w14:paraId="2D5EA300" w14:textId="77777777" w:rsidTr="000B51C5">
        <w:trPr>
          <w:cantSplit/>
        </w:trPr>
        <w:tc>
          <w:tcPr>
            <w:tcW w:w="802" w:type="pct"/>
            <w:tcMar>
              <w:top w:w="0" w:type="dxa"/>
              <w:left w:w="108" w:type="dxa"/>
              <w:bottom w:w="0" w:type="dxa"/>
              <w:right w:w="108" w:type="dxa"/>
            </w:tcMar>
            <w:vAlign w:val="center"/>
          </w:tcPr>
          <w:p w14:paraId="0A3A5C91" w14:textId="77777777" w:rsidR="00DF16BF" w:rsidRPr="00781A68" w:rsidRDefault="00DF16BF" w:rsidP="00DF16BF">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Endeavour offshore</w:t>
            </w:r>
          </w:p>
        </w:tc>
        <w:tc>
          <w:tcPr>
            <w:tcW w:w="644" w:type="pct"/>
            <w:tcMar>
              <w:top w:w="0" w:type="dxa"/>
              <w:left w:w="108" w:type="dxa"/>
              <w:bottom w:w="0" w:type="dxa"/>
              <w:right w:w="108" w:type="dxa"/>
            </w:tcMar>
            <w:vAlign w:val="center"/>
          </w:tcPr>
          <w:p w14:paraId="7BFDD28A"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538301F9"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63EF8858"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vAlign w:val="center"/>
          </w:tcPr>
          <w:p w14:paraId="774E7E78" w14:textId="416643F6" w:rsidR="00DF16BF" w:rsidRPr="00781A68" w:rsidRDefault="00DF16BF" w:rsidP="00DF16BF">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6 (Sampling 2 depths) </w:t>
            </w:r>
            <w:r>
              <w:rPr>
                <w:rFonts w:ascii="Arial Narrow" w:hAnsi="Arial Narrow"/>
                <w:color w:val="FF0000"/>
                <w:sz w:val="16"/>
                <w:szCs w:val="16"/>
                <w:lang w:eastAsia="en-AU"/>
              </w:rPr>
              <w:t>(3)</w:t>
            </w:r>
          </w:p>
        </w:tc>
        <w:tc>
          <w:tcPr>
            <w:tcW w:w="970" w:type="pct"/>
          </w:tcPr>
          <w:p w14:paraId="1956AE05" w14:textId="0B4A11A8" w:rsidR="00DF16BF" w:rsidRDefault="00DF16BF" w:rsidP="00DF16BF">
            <w:pPr>
              <w:spacing w:before="0" w:after="0"/>
              <w:ind w:left="127" w:hanging="127"/>
              <w:contextualSpacing/>
              <w:rPr>
                <w:rFonts w:ascii="Arial Narrow" w:hAnsi="Arial Narrow" w:cs="Arial"/>
                <w:bCs/>
                <w:color w:val="000000"/>
                <w:sz w:val="16"/>
                <w:szCs w:val="16"/>
                <w:lang w:eastAsia="en-AU"/>
              </w:rPr>
            </w:pPr>
            <w:r>
              <w:rPr>
                <w:rFonts w:ascii="Arial Narrow" w:hAnsi="Arial Narrow"/>
                <w:color w:val="FF0000"/>
                <w:sz w:val="16"/>
                <w:szCs w:val="16"/>
                <w:lang w:eastAsia="en-AU"/>
              </w:rPr>
              <w:t>(3)</w:t>
            </w:r>
          </w:p>
        </w:tc>
      </w:tr>
      <w:tr w:rsidR="00DF16BF" w:rsidRPr="00781A68" w14:paraId="505337C2" w14:textId="77777777" w:rsidTr="000B51C5">
        <w:trPr>
          <w:cantSplit/>
        </w:trPr>
        <w:tc>
          <w:tcPr>
            <w:tcW w:w="802" w:type="pct"/>
            <w:tcMar>
              <w:top w:w="0" w:type="dxa"/>
              <w:left w:w="108" w:type="dxa"/>
              <w:bottom w:w="0" w:type="dxa"/>
              <w:right w:w="108" w:type="dxa"/>
            </w:tcMar>
            <w:vAlign w:val="center"/>
          </w:tcPr>
          <w:p w14:paraId="229FFEC9" w14:textId="77777777" w:rsidR="00DF16BF" w:rsidRPr="00781A68" w:rsidRDefault="00DF16BF" w:rsidP="00DF16BF">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Egret and Boulder Reef</w:t>
            </w:r>
          </w:p>
        </w:tc>
        <w:tc>
          <w:tcPr>
            <w:tcW w:w="644" w:type="pct"/>
            <w:tcMar>
              <w:top w:w="0" w:type="dxa"/>
              <w:left w:w="108" w:type="dxa"/>
              <w:bottom w:w="0" w:type="dxa"/>
              <w:right w:w="108" w:type="dxa"/>
            </w:tcMar>
            <w:vAlign w:val="center"/>
          </w:tcPr>
          <w:p w14:paraId="6EFE18F1"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250FD109"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6AD306EE"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vAlign w:val="center"/>
          </w:tcPr>
          <w:p w14:paraId="3CBDCF4C" w14:textId="5460A8AB" w:rsidR="00DF16BF" w:rsidRPr="00781A68" w:rsidRDefault="00DF16BF" w:rsidP="00DF16BF">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6 (Sampling 2 depths) </w:t>
            </w:r>
            <w:r>
              <w:rPr>
                <w:rFonts w:ascii="Arial Narrow" w:hAnsi="Arial Narrow"/>
                <w:color w:val="FF0000"/>
                <w:sz w:val="16"/>
                <w:szCs w:val="16"/>
                <w:lang w:eastAsia="en-AU"/>
              </w:rPr>
              <w:t>(3)</w:t>
            </w:r>
          </w:p>
        </w:tc>
        <w:tc>
          <w:tcPr>
            <w:tcW w:w="970" w:type="pct"/>
          </w:tcPr>
          <w:p w14:paraId="58C673BE" w14:textId="1B339D3D" w:rsidR="00DF16BF" w:rsidRDefault="00DF16BF" w:rsidP="00DF16BF">
            <w:pPr>
              <w:spacing w:before="0" w:after="0"/>
              <w:ind w:left="127" w:hanging="127"/>
              <w:contextualSpacing/>
              <w:rPr>
                <w:rFonts w:ascii="Arial Narrow" w:hAnsi="Arial Narrow" w:cs="Arial"/>
                <w:bCs/>
                <w:color w:val="000000"/>
                <w:sz w:val="16"/>
                <w:szCs w:val="16"/>
                <w:lang w:eastAsia="en-AU"/>
              </w:rPr>
            </w:pPr>
            <w:r>
              <w:rPr>
                <w:rFonts w:ascii="Arial Narrow" w:hAnsi="Arial Narrow"/>
                <w:color w:val="FF0000"/>
                <w:sz w:val="16"/>
                <w:szCs w:val="16"/>
                <w:lang w:eastAsia="en-AU"/>
              </w:rPr>
              <w:t>(2)</w:t>
            </w:r>
          </w:p>
        </w:tc>
      </w:tr>
      <w:tr w:rsidR="00DF16BF" w:rsidRPr="00781A68" w14:paraId="66AB03DA" w14:textId="77777777" w:rsidTr="000B51C5">
        <w:trPr>
          <w:cantSplit/>
        </w:trPr>
        <w:tc>
          <w:tcPr>
            <w:tcW w:w="802" w:type="pct"/>
            <w:tcMar>
              <w:top w:w="0" w:type="dxa"/>
              <w:left w:w="108" w:type="dxa"/>
              <w:bottom w:w="0" w:type="dxa"/>
              <w:right w:w="108" w:type="dxa"/>
            </w:tcMar>
            <w:vAlign w:val="center"/>
          </w:tcPr>
          <w:p w14:paraId="238EF15C" w14:textId="188A5237" w:rsidR="00DF16BF" w:rsidRPr="00781A68" w:rsidRDefault="00DF16BF" w:rsidP="00DF16BF">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Big Unchartered Reef</w:t>
            </w:r>
            <w:r>
              <w:rPr>
                <w:rFonts w:ascii="Arial Narrow" w:hAnsi="Arial Narrow" w:cs="Arial"/>
                <w:bCs/>
                <w:color w:val="000000"/>
                <w:sz w:val="16"/>
                <w:szCs w:val="16"/>
                <w:lang w:eastAsia="en-AU"/>
              </w:rPr>
              <w:t xml:space="preserve"> </w:t>
            </w:r>
            <w:r w:rsidRPr="00DF16BF">
              <w:rPr>
                <w:rFonts w:ascii="Arial Narrow" w:hAnsi="Arial Narrow" w:cs="Arial"/>
                <w:bCs/>
                <w:color w:val="FF0000"/>
                <w:sz w:val="16"/>
                <w:szCs w:val="16"/>
                <w:lang w:eastAsia="en-AU"/>
              </w:rPr>
              <w:t>(no longer sampled)</w:t>
            </w:r>
          </w:p>
        </w:tc>
        <w:tc>
          <w:tcPr>
            <w:tcW w:w="644" w:type="pct"/>
            <w:tcMar>
              <w:top w:w="0" w:type="dxa"/>
              <w:left w:w="108" w:type="dxa"/>
              <w:bottom w:w="0" w:type="dxa"/>
              <w:right w:w="108" w:type="dxa"/>
            </w:tcMar>
            <w:vAlign w:val="center"/>
          </w:tcPr>
          <w:p w14:paraId="3DCE0EC5"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251965D3"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5A64035A"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vAlign w:val="center"/>
          </w:tcPr>
          <w:p w14:paraId="49E17A46" w14:textId="48E0C539" w:rsidR="00DF16BF" w:rsidRPr="00781A68" w:rsidRDefault="00DF16BF" w:rsidP="00DF16BF">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6 (Sampling 2 depths) </w:t>
            </w:r>
            <w:r>
              <w:rPr>
                <w:rFonts w:ascii="Arial Narrow" w:hAnsi="Arial Narrow"/>
                <w:color w:val="FF0000"/>
                <w:sz w:val="16"/>
                <w:szCs w:val="16"/>
                <w:lang w:eastAsia="en-AU"/>
              </w:rPr>
              <w:t>(0)</w:t>
            </w:r>
          </w:p>
        </w:tc>
        <w:tc>
          <w:tcPr>
            <w:tcW w:w="970" w:type="pct"/>
          </w:tcPr>
          <w:p w14:paraId="6A1C9C74" w14:textId="77777777" w:rsidR="00DF16BF" w:rsidRDefault="00DF16BF" w:rsidP="00DF16BF">
            <w:pPr>
              <w:spacing w:before="0" w:after="0"/>
              <w:ind w:left="127" w:hanging="127"/>
              <w:contextualSpacing/>
              <w:rPr>
                <w:rFonts w:ascii="Arial Narrow" w:hAnsi="Arial Narrow" w:cs="Arial"/>
                <w:bCs/>
                <w:color w:val="000000"/>
                <w:sz w:val="16"/>
                <w:szCs w:val="16"/>
                <w:lang w:eastAsia="en-AU"/>
              </w:rPr>
            </w:pPr>
          </w:p>
        </w:tc>
      </w:tr>
      <w:tr w:rsidR="00DF16BF" w:rsidRPr="00781A68" w14:paraId="518406EB" w14:textId="77777777" w:rsidTr="000B51C5">
        <w:trPr>
          <w:cantSplit/>
        </w:trPr>
        <w:tc>
          <w:tcPr>
            <w:tcW w:w="802" w:type="pct"/>
            <w:tcMar>
              <w:top w:w="0" w:type="dxa"/>
              <w:left w:w="108" w:type="dxa"/>
              <w:bottom w:w="0" w:type="dxa"/>
              <w:right w:w="108" w:type="dxa"/>
            </w:tcMar>
            <w:vAlign w:val="center"/>
          </w:tcPr>
          <w:p w14:paraId="7065AF38" w14:textId="757CEDB1" w:rsidR="00DF16BF" w:rsidRPr="00781A68" w:rsidRDefault="00DF16BF" w:rsidP="00DF16BF">
            <w:pPr>
              <w:spacing w:before="0" w:after="0"/>
              <w:rPr>
                <w:rFonts w:ascii="Arial Narrow" w:hAnsi="Arial Narrow" w:cs="Arial"/>
                <w:bCs/>
                <w:color w:val="000000"/>
                <w:sz w:val="16"/>
                <w:szCs w:val="16"/>
                <w:lang w:eastAsia="en-AU"/>
              </w:rPr>
            </w:pPr>
            <w:r>
              <w:rPr>
                <w:rFonts w:ascii="Arial Narrow" w:hAnsi="Arial Narrow"/>
                <w:color w:val="000000"/>
                <w:sz w:val="16"/>
                <w:szCs w:val="16"/>
                <w:lang w:eastAsia="en-AU"/>
              </w:rPr>
              <w:t>Additional sites</w:t>
            </w:r>
          </w:p>
        </w:tc>
        <w:tc>
          <w:tcPr>
            <w:tcW w:w="644" w:type="pct"/>
            <w:tcMar>
              <w:top w:w="0" w:type="dxa"/>
              <w:left w:w="108" w:type="dxa"/>
              <w:bottom w:w="0" w:type="dxa"/>
              <w:right w:w="108" w:type="dxa"/>
            </w:tcMar>
            <w:vAlign w:val="center"/>
          </w:tcPr>
          <w:p w14:paraId="07FFFCA5"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028BFED1" w14:textId="77777777" w:rsidR="00DF16BF" w:rsidRPr="00781A68" w:rsidRDefault="00DF16BF" w:rsidP="00DF16BF">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4FBB463B" w14:textId="77777777" w:rsidR="00DF16BF" w:rsidRPr="00781A68" w:rsidRDefault="00DF16BF" w:rsidP="00DF16BF">
            <w:pPr>
              <w:spacing w:before="0" w:after="0"/>
              <w:contextualSpacing/>
              <w:rPr>
                <w:rFonts w:ascii="Arial Narrow" w:hAnsi="Arial Narrow" w:cs="Arial"/>
                <w:bCs/>
                <w:color w:val="000000"/>
                <w:sz w:val="16"/>
                <w:szCs w:val="16"/>
                <w:lang w:eastAsia="en-AU"/>
              </w:rPr>
            </w:pPr>
          </w:p>
        </w:tc>
        <w:tc>
          <w:tcPr>
            <w:tcW w:w="950" w:type="pct"/>
            <w:vAlign w:val="center"/>
          </w:tcPr>
          <w:p w14:paraId="5E822904" w14:textId="77777777" w:rsidR="00DF16BF" w:rsidRDefault="00DF16BF" w:rsidP="00DF16BF">
            <w:pPr>
              <w:spacing w:before="0" w:after="0"/>
              <w:ind w:left="121" w:hanging="121"/>
              <w:contextualSpacing/>
              <w:rPr>
                <w:rFonts w:ascii="Arial Narrow" w:hAnsi="Arial Narrow"/>
                <w:color w:val="000000"/>
                <w:sz w:val="16"/>
                <w:szCs w:val="16"/>
                <w:lang w:eastAsia="en-AU"/>
              </w:rPr>
            </w:pPr>
          </w:p>
        </w:tc>
        <w:tc>
          <w:tcPr>
            <w:tcW w:w="970" w:type="pct"/>
          </w:tcPr>
          <w:p w14:paraId="426C584B" w14:textId="54B79071" w:rsidR="00DF16BF" w:rsidRDefault="00DF16BF" w:rsidP="00DF16BF">
            <w:pPr>
              <w:spacing w:before="0" w:after="0"/>
              <w:ind w:left="127" w:hanging="127"/>
              <w:contextualSpacing/>
              <w:rPr>
                <w:rFonts w:ascii="Arial Narrow" w:hAnsi="Arial Narrow" w:cs="Arial"/>
                <w:bCs/>
                <w:color w:val="000000"/>
                <w:sz w:val="16"/>
                <w:szCs w:val="16"/>
                <w:lang w:eastAsia="en-AU"/>
              </w:rPr>
            </w:pPr>
            <w:r>
              <w:rPr>
                <w:rFonts w:ascii="Arial Narrow" w:hAnsi="Arial Narrow"/>
                <w:color w:val="FF0000"/>
                <w:sz w:val="16"/>
                <w:szCs w:val="16"/>
                <w:lang w:eastAsia="en-AU"/>
              </w:rPr>
              <w:t>(5)</w:t>
            </w:r>
          </w:p>
        </w:tc>
      </w:tr>
      <w:tr w:rsidR="000B51C5" w:rsidRPr="00781A68" w14:paraId="46D2F164" w14:textId="77777777" w:rsidTr="000B51C5">
        <w:trPr>
          <w:cantSplit/>
        </w:trPr>
        <w:tc>
          <w:tcPr>
            <w:tcW w:w="802" w:type="pct"/>
            <w:shd w:val="clear" w:color="auto" w:fill="F2F2F2" w:themeFill="background1" w:themeFillShade="F2"/>
            <w:tcMar>
              <w:top w:w="0" w:type="dxa"/>
              <w:left w:w="108" w:type="dxa"/>
              <w:bottom w:w="0" w:type="dxa"/>
              <w:right w:w="108" w:type="dxa"/>
            </w:tcMar>
            <w:vAlign w:val="center"/>
          </w:tcPr>
          <w:p w14:paraId="49BFA9BF" w14:textId="77777777" w:rsidR="000B51C5" w:rsidRPr="00781A68" w:rsidRDefault="000B51C5" w:rsidP="006344A9">
            <w:pPr>
              <w:spacing w:before="0" w:after="0"/>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Stewart transect</w:t>
            </w:r>
          </w:p>
        </w:tc>
        <w:tc>
          <w:tcPr>
            <w:tcW w:w="644" w:type="pct"/>
            <w:shd w:val="clear" w:color="auto" w:fill="F2F2F2" w:themeFill="background1" w:themeFillShade="F2"/>
            <w:tcMar>
              <w:top w:w="0" w:type="dxa"/>
              <w:left w:w="108" w:type="dxa"/>
              <w:bottom w:w="0" w:type="dxa"/>
              <w:right w:w="108" w:type="dxa"/>
            </w:tcMar>
            <w:vAlign w:val="center"/>
          </w:tcPr>
          <w:p w14:paraId="58DFDF46"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shd w:val="clear" w:color="auto" w:fill="F2F2F2" w:themeFill="background1" w:themeFillShade="F2"/>
            <w:tcMar>
              <w:top w:w="0" w:type="dxa"/>
              <w:left w:w="108" w:type="dxa"/>
              <w:bottom w:w="0" w:type="dxa"/>
              <w:right w:w="108" w:type="dxa"/>
            </w:tcMar>
            <w:vAlign w:val="center"/>
          </w:tcPr>
          <w:p w14:paraId="1F8566EF"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shd w:val="clear" w:color="auto" w:fill="F2F2F2" w:themeFill="background1" w:themeFillShade="F2"/>
            <w:tcMar>
              <w:top w:w="0" w:type="dxa"/>
              <w:left w:w="108" w:type="dxa"/>
              <w:bottom w:w="0" w:type="dxa"/>
              <w:right w:w="108" w:type="dxa"/>
            </w:tcMar>
            <w:vAlign w:val="center"/>
          </w:tcPr>
          <w:p w14:paraId="5BCAA4E1"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shd w:val="clear" w:color="auto" w:fill="F2F2F2" w:themeFill="background1" w:themeFillShade="F2"/>
            <w:vAlign w:val="center"/>
          </w:tcPr>
          <w:p w14:paraId="08244593"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shd w:val="clear" w:color="auto" w:fill="F2F2F2" w:themeFill="background1" w:themeFillShade="F2"/>
          </w:tcPr>
          <w:p w14:paraId="728DD936"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pecific sites TBD</w:t>
            </w:r>
            <w:r w:rsidRPr="00781A68">
              <w:rPr>
                <w:rFonts w:ascii="Arial Narrow" w:hAnsi="Arial Narrow" w:cs="Arial"/>
                <w:bCs/>
                <w:color w:val="000000"/>
                <w:sz w:val="16"/>
                <w:szCs w:val="16"/>
                <w:lang w:eastAsia="en-AU"/>
              </w:rPr>
              <w:t>)</w:t>
            </w:r>
          </w:p>
        </w:tc>
      </w:tr>
      <w:tr w:rsidR="00481AE2" w:rsidRPr="00781A68" w14:paraId="2E0E9CF1" w14:textId="77777777" w:rsidTr="000B51C5">
        <w:trPr>
          <w:cantSplit/>
        </w:trPr>
        <w:tc>
          <w:tcPr>
            <w:tcW w:w="802" w:type="pct"/>
            <w:tcMar>
              <w:top w:w="0" w:type="dxa"/>
              <w:left w:w="108" w:type="dxa"/>
              <w:bottom w:w="0" w:type="dxa"/>
              <w:right w:w="108" w:type="dxa"/>
            </w:tcMar>
            <w:vAlign w:val="center"/>
          </w:tcPr>
          <w:p w14:paraId="25835E13" w14:textId="77777777" w:rsidR="00481AE2" w:rsidRPr="00781A68" w:rsidRDefault="00481AE2" w:rsidP="00481AE2">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Stewart mouth</w:t>
            </w:r>
          </w:p>
        </w:tc>
        <w:tc>
          <w:tcPr>
            <w:tcW w:w="644" w:type="pct"/>
            <w:tcMar>
              <w:top w:w="0" w:type="dxa"/>
              <w:left w:w="108" w:type="dxa"/>
              <w:bottom w:w="0" w:type="dxa"/>
              <w:right w:w="108" w:type="dxa"/>
            </w:tcMar>
            <w:vAlign w:val="center"/>
          </w:tcPr>
          <w:p w14:paraId="3BBCC316" w14:textId="77777777" w:rsidR="00481AE2" w:rsidRPr="00781A68" w:rsidRDefault="00481AE2" w:rsidP="00481AE2">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53950812" w14:textId="77777777" w:rsidR="00481AE2" w:rsidRPr="00781A68" w:rsidRDefault="00481AE2" w:rsidP="00481AE2">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176375A8" w14:textId="77777777" w:rsidR="00481AE2" w:rsidRPr="00781A68" w:rsidRDefault="00481AE2" w:rsidP="00481AE2">
            <w:pPr>
              <w:spacing w:before="0" w:after="0"/>
              <w:contextualSpacing/>
              <w:rPr>
                <w:rFonts w:ascii="Arial Narrow" w:hAnsi="Arial Narrow" w:cs="Arial"/>
                <w:bCs/>
                <w:color w:val="000000"/>
                <w:sz w:val="16"/>
                <w:szCs w:val="16"/>
                <w:lang w:eastAsia="en-AU"/>
              </w:rPr>
            </w:pPr>
          </w:p>
        </w:tc>
        <w:tc>
          <w:tcPr>
            <w:tcW w:w="950" w:type="pct"/>
            <w:vAlign w:val="center"/>
          </w:tcPr>
          <w:p w14:paraId="5DA55CB6" w14:textId="4BCD52CD" w:rsidR="00481AE2" w:rsidRPr="00781A68" w:rsidRDefault="00481AE2" w:rsidP="00481AE2">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6 (Sampling 2 depths) </w:t>
            </w:r>
            <w:r>
              <w:rPr>
                <w:rFonts w:ascii="Arial Narrow" w:hAnsi="Arial Narrow"/>
                <w:color w:val="FF0000"/>
                <w:sz w:val="16"/>
                <w:szCs w:val="16"/>
                <w:lang w:eastAsia="en-AU"/>
              </w:rPr>
              <w:t>(6)</w:t>
            </w:r>
          </w:p>
        </w:tc>
        <w:tc>
          <w:tcPr>
            <w:tcW w:w="970" w:type="pct"/>
          </w:tcPr>
          <w:p w14:paraId="2BE2922D" w14:textId="1EEE696D" w:rsidR="00481AE2" w:rsidRDefault="00481AE2" w:rsidP="00481AE2">
            <w:pPr>
              <w:spacing w:before="0" w:after="0"/>
              <w:ind w:left="127" w:hanging="127"/>
              <w:contextualSpacing/>
              <w:rPr>
                <w:rFonts w:ascii="Arial Narrow" w:hAnsi="Arial Narrow" w:cs="Arial"/>
                <w:bCs/>
                <w:color w:val="000000"/>
                <w:sz w:val="16"/>
                <w:szCs w:val="16"/>
                <w:lang w:eastAsia="en-AU"/>
              </w:rPr>
            </w:pPr>
            <w:r>
              <w:rPr>
                <w:rFonts w:ascii="Arial Narrow" w:hAnsi="Arial Narrow"/>
                <w:color w:val="FF0000"/>
                <w:sz w:val="16"/>
                <w:szCs w:val="16"/>
                <w:lang w:eastAsia="en-AU"/>
              </w:rPr>
              <w:t>1</w:t>
            </w:r>
          </w:p>
        </w:tc>
      </w:tr>
      <w:tr w:rsidR="00481AE2" w:rsidRPr="00781A68" w14:paraId="212919E4" w14:textId="77777777" w:rsidTr="000B51C5">
        <w:trPr>
          <w:cantSplit/>
        </w:trPr>
        <w:tc>
          <w:tcPr>
            <w:tcW w:w="802" w:type="pct"/>
            <w:tcMar>
              <w:top w:w="0" w:type="dxa"/>
              <w:left w:w="108" w:type="dxa"/>
              <w:bottom w:w="0" w:type="dxa"/>
              <w:right w:w="108" w:type="dxa"/>
            </w:tcMar>
            <w:vAlign w:val="center"/>
          </w:tcPr>
          <w:p w14:paraId="01A7A62B" w14:textId="77777777" w:rsidR="00481AE2" w:rsidRPr="00781A68" w:rsidRDefault="00481AE2" w:rsidP="00481AE2">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S</w:t>
            </w:r>
            <w:r>
              <w:rPr>
                <w:rFonts w:ascii="Arial Narrow" w:hAnsi="Arial Narrow" w:cs="Arial"/>
                <w:bCs/>
                <w:color w:val="000000"/>
                <w:sz w:val="16"/>
                <w:szCs w:val="16"/>
                <w:lang w:eastAsia="en-AU"/>
              </w:rPr>
              <w:t>R-0</w:t>
            </w:r>
            <w:r w:rsidRPr="00781A68">
              <w:rPr>
                <w:rFonts w:ascii="Arial Narrow" w:hAnsi="Arial Narrow" w:cs="Arial"/>
                <w:bCs/>
                <w:color w:val="000000"/>
                <w:sz w:val="16"/>
                <w:szCs w:val="16"/>
                <w:lang w:eastAsia="en-AU"/>
              </w:rPr>
              <w:t>2</w:t>
            </w:r>
          </w:p>
        </w:tc>
        <w:tc>
          <w:tcPr>
            <w:tcW w:w="644" w:type="pct"/>
            <w:tcMar>
              <w:top w:w="0" w:type="dxa"/>
              <w:left w:w="108" w:type="dxa"/>
              <w:bottom w:w="0" w:type="dxa"/>
              <w:right w:w="108" w:type="dxa"/>
            </w:tcMar>
            <w:vAlign w:val="center"/>
          </w:tcPr>
          <w:p w14:paraId="179E6038" w14:textId="77777777" w:rsidR="00481AE2" w:rsidRPr="00781A68" w:rsidRDefault="00481AE2" w:rsidP="00481AE2">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31DDF859" w14:textId="77777777" w:rsidR="00481AE2" w:rsidRPr="00781A68" w:rsidRDefault="00481AE2" w:rsidP="00481AE2">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2B8D2F8F" w14:textId="77777777" w:rsidR="00481AE2" w:rsidRPr="00781A68" w:rsidRDefault="00481AE2" w:rsidP="00481AE2">
            <w:pPr>
              <w:spacing w:before="0" w:after="0"/>
              <w:contextualSpacing/>
              <w:rPr>
                <w:rFonts w:ascii="Arial Narrow" w:hAnsi="Arial Narrow" w:cs="Arial"/>
                <w:bCs/>
                <w:color w:val="000000"/>
                <w:sz w:val="16"/>
                <w:szCs w:val="16"/>
                <w:lang w:eastAsia="en-AU"/>
              </w:rPr>
            </w:pPr>
          </w:p>
        </w:tc>
        <w:tc>
          <w:tcPr>
            <w:tcW w:w="950" w:type="pct"/>
            <w:vAlign w:val="center"/>
          </w:tcPr>
          <w:p w14:paraId="62664C23" w14:textId="6AF47A8D" w:rsidR="00481AE2" w:rsidRPr="00781A68" w:rsidRDefault="00481AE2" w:rsidP="00481AE2">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6 (Sampling 2 depths) </w:t>
            </w:r>
            <w:r>
              <w:rPr>
                <w:rFonts w:ascii="Arial Narrow" w:hAnsi="Arial Narrow"/>
                <w:color w:val="FF0000"/>
                <w:sz w:val="16"/>
                <w:szCs w:val="16"/>
                <w:lang w:eastAsia="en-AU"/>
              </w:rPr>
              <w:t>(6)</w:t>
            </w:r>
          </w:p>
        </w:tc>
        <w:tc>
          <w:tcPr>
            <w:tcW w:w="970" w:type="pct"/>
          </w:tcPr>
          <w:p w14:paraId="0983D257" w14:textId="77777777" w:rsidR="00481AE2" w:rsidRDefault="00481AE2" w:rsidP="00481AE2">
            <w:pPr>
              <w:spacing w:before="0" w:after="0"/>
              <w:ind w:left="127" w:hanging="127"/>
              <w:contextualSpacing/>
              <w:rPr>
                <w:rFonts w:ascii="Arial Narrow" w:hAnsi="Arial Narrow" w:cs="Arial"/>
                <w:bCs/>
                <w:color w:val="000000"/>
                <w:sz w:val="16"/>
                <w:szCs w:val="16"/>
                <w:lang w:eastAsia="en-AU"/>
              </w:rPr>
            </w:pPr>
          </w:p>
        </w:tc>
      </w:tr>
      <w:tr w:rsidR="00481AE2" w:rsidRPr="00781A68" w14:paraId="3EA81908" w14:textId="77777777" w:rsidTr="000B51C5">
        <w:trPr>
          <w:cantSplit/>
        </w:trPr>
        <w:tc>
          <w:tcPr>
            <w:tcW w:w="802" w:type="pct"/>
            <w:tcMar>
              <w:top w:w="0" w:type="dxa"/>
              <w:left w:w="108" w:type="dxa"/>
              <w:bottom w:w="0" w:type="dxa"/>
              <w:right w:w="108" w:type="dxa"/>
            </w:tcMar>
            <w:vAlign w:val="center"/>
          </w:tcPr>
          <w:p w14:paraId="40D301D7" w14:textId="77777777" w:rsidR="00481AE2" w:rsidRPr="00781A68" w:rsidRDefault="00481AE2" w:rsidP="00481AE2">
            <w:pPr>
              <w:spacing w:before="0" w:after="0"/>
              <w:rPr>
                <w:rFonts w:ascii="Arial Narrow" w:hAnsi="Arial Narrow" w:cs="Arial"/>
                <w:b/>
                <w:bCs/>
                <w:color w:val="000000"/>
                <w:sz w:val="16"/>
                <w:szCs w:val="16"/>
                <w:lang w:eastAsia="en-AU"/>
              </w:rPr>
            </w:pPr>
            <w:r>
              <w:rPr>
                <w:rFonts w:ascii="Arial Narrow" w:hAnsi="Arial Narrow" w:cs="Arial"/>
                <w:bCs/>
                <w:color w:val="000000"/>
                <w:sz w:val="16"/>
                <w:szCs w:val="16"/>
                <w:lang w:eastAsia="en-AU"/>
              </w:rPr>
              <w:t>SR-03</w:t>
            </w:r>
          </w:p>
        </w:tc>
        <w:tc>
          <w:tcPr>
            <w:tcW w:w="644" w:type="pct"/>
            <w:tcMar>
              <w:top w:w="0" w:type="dxa"/>
              <w:left w:w="108" w:type="dxa"/>
              <w:bottom w:w="0" w:type="dxa"/>
              <w:right w:w="108" w:type="dxa"/>
            </w:tcMar>
            <w:vAlign w:val="center"/>
          </w:tcPr>
          <w:p w14:paraId="79FA6FEA" w14:textId="77777777" w:rsidR="00481AE2" w:rsidRPr="00781A68" w:rsidRDefault="00481AE2" w:rsidP="00481AE2">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17A469E8" w14:textId="77777777" w:rsidR="00481AE2" w:rsidRPr="00781A68" w:rsidRDefault="00481AE2" w:rsidP="00481AE2">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197FB38A" w14:textId="77777777" w:rsidR="00481AE2" w:rsidRPr="00781A68" w:rsidRDefault="00481AE2" w:rsidP="00481AE2">
            <w:pPr>
              <w:spacing w:before="0" w:after="0"/>
              <w:contextualSpacing/>
              <w:rPr>
                <w:rFonts w:ascii="Arial Narrow" w:hAnsi="Arial Narrow" w:cs="Arial"/>
                <w:bCs/>
                <w:color w:val="000000"/>
                <w:sz w:val="16"/>
                <w:szCs w:val="16"/>
                <w:lang w:eastAsia="en-AU"/>
              </w:rPr>
            </w:pPr>
          </w:p>
        </w:tc>
        <w:tc>
          <w:tcPr>
            <w:tcW w:w="950" w:type="pct"/>
            <w:vAlign w:val="center"/>
          </w:tcPr>
          <w:p w14:paraId="531768D5" w14:textId="020515AA" w:rsidR="00481AE2" w:rsidRPr="00781A68" w:rsidRDefault="00481AE2" w:rsidP="00481AE2">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6 (Sampling 2 depths) </w:t>
            </w:r>
            <w:r>
              <w:rPr>
                <w:rFonts w:ascii="Arial Narrow" w:hAnsi="Arial Narrow"/>
                <w:color w:val="FF0000"/>
                <w:sz w:val="16"/>
                <w:szCs w:val="16"/>
                <w:lang w:eastAsia="en-AU"/>
              </w:rPr>
              <w:t>(6)</w:t>
            </w:r>
          </w:p>
        </w:tc>
        <w:tc>
          <w:tcPr>
            <w:tcW w:w="970" w:type="pct"/>
          </w:tcPr>
          <w:p w14:paraId="441D99F5" w14:textId="77777777" w:rsidR="00481AE2" w:rsidRDefault="00481AE2" w:rsidP="00481AE2">
            <w:pPr>
              <w:spacing w:before="0" w:after="0"/>
              <w:ind w:left="127" w:hanging="127"/>
              <w:contextualSpacing/>
              <w:rPr>
                <w:rFonts w:ascii="Arial Narrow" w:hAnsi="Arial Narrow" w:cs="Arial"/>
                <w:bCs/>
                <w:color w:val="000000"/>
                <w:sz w:val="16"/>
                <w:szCs w:val="16"/>
                <w:lang w:eastAsia="en-AU"/>
              </w:rPr>
            </w:pPr>
          </w:p>
        </w:tc>
      </w:tr>
      <w:tr w:rsidR="00481AE2" w:rsidRPr="00781A68" w14:paraId="453CBE7A" w14:textId="77777777" w:rsidTr="000B51C5">
        <w:trPr>
          <w:cantSplit/>
        </w:trPr>
        <w:tc>
          <w:tcPr>
            <w:tcW w:w="802" w:type="pct"/>
            <w:tcMar>
              <w:top w:w="0" w:type="dxa"/>
              <w:left w:w="108" w:type="dxa"/>
              <w:bottom w:w="0" w:type="dxa"/>
              <w:right w:w="108" w:type="dxa"/>
            </w:tcMar>
            <w:vAlign w:val="center"/>
          </w:tcPr>
          <w:p w14:paraId="51D51741" w14:textId="77777777" w:rsidR="00481AE2" w:rsidRPr="00781A68" w:rsidRDefault="00481AE2" w:rsidP="00481AE2">
            <w:pPr>
              <w:spacing w:before="0" w:after="0"/>
              <w:rPr>
                <w:rFonts w:ascii="Arial Narrow" w:hAnsi="Arial Narrow" w:cs="Arial"/>
                <w:b/>
                <w:bCs/>
                <w:color w:val="000000"/>
                <w:sz w:val="16"/>
                <w:szCs w:val="16"/>
                <w:lang w:eastAsia="en-AU"/>
              </w:rPr>
            </w:pPr>
            <w:r>
              <w:rPr>
                <w:rFonts w:ascii="Arial Narrow" w:hAnsi="Arial Narrow" w:cs="Arial"/>
                <w:bCs/>
                <w:color w:val="000000"/>
                <w:sz w:val="16"/>
                <w:szCs w:val="16"/>
                <w:lang w:eastAsia="en-AU"/>
              </w:rPr>
              <w:t>SR-04</w:t>
            </w:r>
          </w:p>
        </w:tc>
        <w:tc>
          <w:tcPr>
            <w:tcW w:w="644" w:type="pct"/>
            <w:tcMar>
              <w:top w:w="0" w:type="dxa"/>
              <w:left w:w="108" w:type="dxa"/>
              <w:bottom w:w="0" w:type="dxa"/>
              <w:right w:w="108" w:type="dxa"/>
            </w:tcMar>
            <w:vAlign w:val="center"/>
          </w:tcPr>
          <w:p w14:paraId="76EA0029" w14:textId="77777777" w:rsidR="00481AE2" w:rsidRPr="00781A68" w:rsidRDefault="00481AE2" w:rsidP="00481AE2">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0A152626" w14:textId="77777777" w:rsidR="00481AE2" w:rsidRPr="00781A68" w:rsidRDefault="00481AE2" w:rsidP="00481AE2">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68654004" w14:textId="77777777" w:rsidR="00481AE2" w:rsidRPr="00781A68" w:rsidRDefault="00481AE2" w:rsidP="00481AE2">
            <w:pPr>
              <w:spacing w:before="0" w:after="0"/>
              <w:contextualSpacing/>
              <w:rPr>
                <w:rFonts w:ascii="Arial Narrow" w:hAnsi="Arial Narrow" w:cs="Arial"/>
                <w:bCs/>
                <w:color w:val="000000"/>
                <w:sz w:val="16"/>
                <w:szCs w:val="16"/>
                <w:lang w:eastAsia="en-AU"/>
              </w:rPr>
            </w:pPr>
          </w:p>
        </w:tc>
        <w:tc>
          <w:tcPr>
            <w:tcW w:w="950" w:type="pct"/>
            <w:vAlign w:val="center"/>
          </w:tcPr>
          <w:p w14:paraId="0F55CCD9" w14:textId="2320D0FC" w:rsidR="00481AE2" w:rsidRPr="00781A68" w:rsidRDefault="00481AE2" w:rsidP="00481AE2">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6 (Sampling 2 depths) </w:t>
            </w:r>
            <w:r>
              <w:rPr>
                <w:rFonts w:ascii="Arial Narrow" w:hAnsi="Arial Narrow"/>
                <w:color w:val="FF0000"/>
                <w:sz w:val="16"/>
                <w:szCs w:val="16"/>
                <w:lang w:eastAsia="en-AU"/>
              </w:rPr>
              <w:t>(6)</w:t>
            </w:r>
          </w:p>
        </w:tc>
        <w:tc>
          <w:tcPr>
            <w:tcW w:w="970" w:type="pct"/>
          </w:tcPr>
          <w:p w14:paraId="69A049D1" w14:textId="77777777" w:rsidR="00481AE2" w:rsidRDefault="00481AE2" w:rsidP="00481AE2">
            <w:pPr>
              <w:spacing w:before="0" w:after="0"/>
              <w:ind w:left="127" w:hanging="127"/>
              <w:contextualSpacing/>
              <w:rPr>
                <w:rFonts w:ascii="Arial Narrow" w:hAnsi="Arial Narrow" w:cs="Arial"/>
                <w:bCs/>
                <w:color w:val="000000"/>
                <w:sz w:val="16"/>
                <w:szCs w:val="16"/>
                <w:lang w:eastAsia="en-AU"/>
              </w:rPr>
            </w:pPr>
          </w:p>
        </w:tc>
      </w:tr>
      <w:tr w:rsidR="00481AE2" w:rsidRPr="00781A68" w14:paraId="30ABC66A" w14:textId="77777777" w:rsidTr="000B51C5">
        <w:trPr>
          <w:cantSplit/>
        </w:trPr>
        <w:tc>
          <w:tcPr>
            <w:tcW w:w="802" w:type="pct"/>
            <w:tcMar>
              <w:top w:w="0" w:type="dxa"/>
              <w:left w:w="108" w:type="dxa"/>
              <w:bottom w:w="0" w:type="dxa"/>
              <w:right w:w="108" w:type="dxa"/>
            </w:tcMar>
            <w:vAlign w:val="center"/>
          </w:tcPr>
          <w:p w14:paraId="46642935" w14:textId="77777777" w:rsidR="00481AE2" w:rsidRPr="00781A68" w:rsidRDefault="00481AE2" w:rsidP="00481AE2">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Hannah Island</w:t>
            </w:r>
          </w:p>
        </w:tc>
        <w:tc>
          <w:tcPr>
            <w:tcW w:w="644" w:type="pct"/>
            <w:tcMar>
              <w:top w:w="0" w:type="dxa"/>
              <w:left w:w="108" w:type="dxa"/>
              <w:bottom w:w="0" w:type="dxa"/>
              <w:right w:w="108" w:type="dxa"/>
            </w:tcMar>
            <w:vAlign w:val="center"/>
          </w:tcPr>
          <w:p w14:paraId="0B8DBCC2" w14:textId="77777777" w:rsidR="00481AE2" w:rsidRPr="00781A68" w:rsidRDefault="00481AE2" w:rsidP="00481AE2">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578F2489" w14:textId="77777777" w:rsidR="00481AE2" w:rsidRPr="00781A68" w:rsidRDefault="00481AE2" w:rsidP="00481AE2">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29796F3E" w14:textId="77777777" w:rsidR="00481AE2" w:rsidRPr="00781A68" w:rsidRDefault="00481AE2" w:rsidP="00481AE2">
            <w:pPr>
              <w:spacing w:before="0" w:after="0"/>
              <w:contextualSpacing/>
              <w:rPr>
                <w:rFonts w:ascii="Arial Narrow" w:hAnsi="Arial Narrow" w:cs="Arial"/>
                <w:bCs/>
                <w:color w:val="000000"/>
                <w:sz w:val="16"/>
                <w:szCs w:val="16"/>
                <w:lang w:eastAsia="en-AU"/>
              </w:rPr>
            </w:pPr>
          </w:p>
        </w:tc>
        <w:tc>
          <w:tcPr>
            <w:tcW w:w="950" w:type="pct"/>
            <w:vAlign w:val="center"/>
          </w:tcPr>
          <w:p w14:paraId="32AD5E56" w14:textId="793AB905" w:rsidR="00481AE2" w:rsidRPr="00781A68" w:rsidRDefault="00481AE2" w:rsidP="00481AE2">
            <w:pPr>
              <w:spacing w:before="0" w:after="0"/>
              <w:ind w:left="121" w:hanging="121"/>
              <w:contextualSpacing/>
              <w:rPr>
                <w:rFonts w:ascii="Arial Narrow" w:hAnsi="Arial Narrow" w:cs="Arial"/>
                <w:bCs/>
                <w:color w:val="000000"/>
                <w:sz w:val="16"/>
                <w:szCs w:val="16"/>
                <w:lang w:eastAsia="en-AU"/>
              </w:rPr>
            </w:pPr>
            <w:r>
              <w:rPr>
                <w:rFonts w:ascii="Arial Narrow" w:hAnsi="Arial Narrow"/>
                <w:color w:val="000000"/>
                <w:sz w:val="16"/>
                <w:szCs w:val="16"/>
                <w:lang w:eastAsia="en-AU"/>
              </w:rPr>
              <w:t xml:space="preserve">6 (Sampling 2 depths) </w:t>
            </w:r>
            <w:r>
              <w:rPr>
                <w:rFonts w:ascii="Arial Narrow" w:hAnsi="Arial Narrow"/>
                <w:color w:val="FF0000"/>
                <w:sz w:val="16"/>
                <w:szCs w:val="16"/>
                <w:lang w:eastAsia="en-AU"/>
              </w:rPr>
              <w:t>(4)</w:t>
            </w:r>
          </w:p>
        </w:tc>
        <w:tc>
          <w:tcPr>
            <w:tcW w:w="970" w:type="pct"/>
          </w:tcPr>
          <w:p w14:paraId="4008E7A7" w14:textId="77777777" w:rsidR="00481AE2" w:rsidRDefault="00481AE2" w:rsidP="00481AE2">
            <w:pPr>
              <w:spacing w:before="0" w:after="0"/>
              <w:ind w:left="127" w:hanging="127"/>
              <w:contextualSpacing/>
              <w:rPr>
                <w:rFonts w:ascii="Arial Narrow" w:hAnsi="Arial Narrow" w:cs="Arial"/>
                <w:bCs/>
                <w:color w:val="000000"/>
                <w:sz w:val="16"/>
                <w:szCs w:val="16"/>
                <w:lang w:eastAsia="en-AU"/>
              </w:rPr>
            </w:pPr>
          </w:p>
        </w:tc>
      </w:tr>
      <w:tr w:rsidR="00481AE2" w:rsidRPr="00781A68" w14:paraId="3CED9A0C" w14:textId="77777777" w:rsidTr="000B51C5">
        <w:trPr>
          <w:cantSplit/>
        </w:trPr>
        <w:tc>
          <w:tcPr>
            <w:tcW w:w="802" w:type="pct"/>
            <w:tcMar>
              <w:top w:w="0" w:type="dxa"/>
              <w:left w:w="108" w:type="dxa"/>
              <w:bottom w:w="0" w:type="dxa"/>
              <w:right w:w="108" w:type="dxa"/>
            </w:tcMar>
            <w:vAlign w:val="center"/>
          </w:tcPr>
          <w:p w14:paraId="4ECABABE" w14:textId="2C21030B" w:rsidR="00481AE2" w:rsidRPr="00781A68" w:rsidRDefault="00481AE2" w:rsidP="00481AE2">
            <w:pPr>
              <w:spacing w:before="0" w:after="0"/>
              <w:rPr>
                <w:rFonts w:ascii="Arial Narrow" w:hAnsi="Arial Narrow" w:cs="Arial"/>
                <w:bCs/>
                <w:color w:val="000000"/>
                <w:sz w:val="16"/>
                <w:szCs w:val="16"/>
                <w:lang w:eastAsia="en-AU"/>
              </w:rPr>
            </w:pPr>
            <w:r>
              <w:rPr>
                <w:rFonts w:ascii="Arial Narrow" w:hAnsi="Arial Narrow" w:cs="Arial"/>
                <w:bCs/>
                <w:color w:val="000000"/>
                <w:sz w:val="16"/>
                <w:szCs w:val="16"/>
                <w:lang w:eastAsia="en-AU"/>
              </w:rPr>
              <w:t>Additional site</w:t>
            </w:r>
          </w:p>
        </w:tc>
        <w:tc>
          <w:tcPr>
            <w:tcW w:w="644" w:type="pct"/>
            <w:tcMar>
              <w:top w:w="0" w:type="dxa"/>
              <w:left w:w="108" w:type="dxa"/>
              <w:bottom w:w="0" w:type="dxa"/>
              <w:right w:w="108" w:type="dxa"/>
            </w:tcMar>
            <w:vAlign w:val="center"/>
          </w:tcPr>
          <w:p w14:paraId="526ADDE2" w14:textId="77777777" w:rsidR="00481AE2" w:rsidRPr="00781A68" w:rsidRDefault="00481AE2" w:rsidP="00481AE2">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68CF13F8" w14:textId="77777777" w:rsidR="00481AE2" w:rsidRPr="00781A68" w:rsidRDefault="00481AE2" w:rsidP="00481AE2">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6B3E0E5F" w14:textId="77777777" w:rsidR="00481AE2" w:rsidRPr="00781A68" w:rsidRDefault="00481AE2" w:rsidP="00481AE2">
            <w:pPr>
              <w:spacing w:before="0" w:after="0"/>
              <w:contextualSpacing/>
              <w:rPr>
                <w:rFonts w:ascii="Arial Narrow" w:hAnsi="Arial Narrow" w:cs="Arial"/>
                <w:bCs/>
                <w:color w:val="000000"/>
                <w:sz w:val="16"/>
                <w:szCs w:val="16"/>
                <w:lang w:eastAsia="en-AU"/>
              </w:rPr>
            </w:pPr>
          </w:p>
        </w:tc>
        <w:tc>
          <w:tcPr>
            <w:tcW w:w="950" w:type="pct"/>
            <w:vAlign w:val="center"/>
          </w:tcPr>
          <w:p w14:paraId="46BA4753" w14:textId="77777777" w:rsidR="00481AE2" w:rsidRDefault="00481AE2" w:rsidP="00481AE2">
            <w:pPr>
              <w:spacing w:before="0" w:after="0"/>
              <w:ind w:left="121" w:hanging="121"/>
              <w:contextualSpacing/>
              <w:rPr>
                <w:rFonts w:ascii="Arial Narrow" w:hAnsi="Arial Narrow"/>
                <w:color w:val="000000"/>
                <w:sz w:val="16"/>
                <w:szCs w:val="16"/>
                <w:lang w:eastAsia="en-AU"/>
              </w:rPr>
            </w:pPr>
          </w:p>
        </w:tc>
        <w:tc>
          <w:tcPr>
            <w:tcW w:w="970" w:type="pct"/>
          </w:tcPr>
          <w:p w14:paraId="734F1BE2" w14:textId="55B5C0B6" w:rsidR="00481AE2" w:rsidRDefault="00481AE2" w:rsidP="00481AE2">
            <w:pPr>
              <w:spacing w:before="0" w:after="0"/>
              <w:ind w:left="127" w:hanging="127"/>
              <w:contextualSpacing/>
              <w:rPr>
                <w:rFonts w:ascii="Arial Narrow" w:hAnsi="Arial Narrow" w:cs="Arial"/>
                <w:bCs/>
                <w:color w:val="000000"/>
                <w:sz w:val="16"/>
                <w:szCs w:val="16"/>
                <w:lang w:eastAsia="en-AU"/>
              </w:rPr>
            </w:pPr>
            <w:r>
              <w:rPr>
                <w:rFonts w:ascii="Arial Narrow" w:hAnsi="Arial Narrow"/>
                <w:color w:val="FF0000"/>
                <w:sz w:val="16"/>
                <w:szCs w:val="16"/>
                <w:lang w:eastAsia="en-AU"/>
              </w:rPr>
              <w:t>1</w:t>
            </w:r>
          </w:p>
        </w:tc>
      </w:tr>
      <w:tr w:rsidR="000B51C5" w:rsidRPr="00781A68" w14:paraId="6CF17830" w14:textId="77777777" w:rsidTr="000B51C5">
        <w:trPr>
          <w:cantSplit/>
        </w:trPr>
        <w:tc>
          <w:tcPr>
            <w:tcW w:w="802" w:type="pct"/>
            <w:shd w:val="clear" w:color="auto" w:fill="F2F2F2"/>
            <w:noWrap/>
            <w:tcMar>
              <w:top w:w="0" w:type="dxa"/>
              <w:left w:w="108" w:type="dxa"/>
              <w:bottom w:w="0" w:type="dxa"/>
              <w:right w:w="108" w:type="dxa"/>
            </w:tcMar>
            <w:vAlign w:val="center"/>
            <w:hideMark/>
          </w:tcPr>
          <w:p w14:paraId="48E794B1" w14:textId="77777777" w:rsidR="000B51C5" w:rsidRPr="00781A68" w:rsidRDefault="000B51C5" w:rsidP="006344A9">
            <w:pPr>
              <w:spacing w:before="0" w:after="0"/>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Wet Tropics</w:t>
            </w:r>
          </w:p>
        </w:tc>
        <w:tc>
          <w:tcPr>
            <w:tcW w:w="644" w:type="pct"/>
            <w:shd w:val="clear" w:color="auto" w:fill="F2F2F2"/>
            <w:tcMar>
              <w:top w:w="0" w:type="dxa"/>
              <w:left w:w="108" w:type="dxa"/>
              <w:bottom w:w="0" w:type="dxa"/>
              <w:right w:w="108" w:type="dxa"/>
            </w:tcMar>
            <w:vAlign w:val="center"/>
            <w:hideMark/>
          </w:tcPr>
          <w:p w14:paraId="77402F60"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shd w:val="clear" w:color="auto" w:fill="F2F2F2"/>
            <w:tcMar>
              <w:top w:w="0" w:type="dxa"/>
              <w:left w:w="108" w:type="dxa"/>
              <w:bottom w:w="0" w:type="dxa"/>
              <w:right w:w="108" w:type="dxa"/>
            </w:tcMar>
            <w:vAlign w:val="center"/>
            <w:hideMark/>
          </w:tcPr>
          <w:p w14:paraId="74667759"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shd w:val="clear" w:color="auto" w:fill="F2F2F2"/>
            <w:tcMar>
              <w:top w:w="0" w:type="dxa"/>
              <w:left w:w="108" w:type="dxa"/>
              <w:bottom w:w="0" w:type="dxa"/>
              <w:right w:w="108" w:type="dxa"/>
            </w:tcMar>
            <w:vAlign w:val="center"/>
            <w:hideMark/>
          </w:tcPr>
          <w:p w14:paraId="19FD8CBE"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shd w:val="clear" w:color="auto" w:fill="F2F2F2"/>
          </w:tcPr>
          <w:p w14:paraId="2F0D0ECB"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shd w:val="clear" w:color="auto" w:fill="F2F2F2"/>
          </w:tcPr>
          <w:p w14:paraId="22FD5D50"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6626931C" w14:textId="77777777" w:rsidTr="000B51C5">
        <w:trPr>
          <w:cantSplit/>
        </w:trPr>
        <w:tc>
          <w:tcPr>
            <w:tcW w:w="802" w:type="pct"/>
            <w:shd w:val="clear" w:color="auto" w:fill="F2F2F2" w:themeFill="background1" w:themeFillShade="F2"/>
            <w:tcMar>
              <w:top w:w="0" w:type="dxa"/>
              <w:left w:w="108" w:type="dxa"/>
              <w:bottom w:w="0" w:type="dxa"/>
              <w:right w:w="108" w:type="dxa"/>
            </w:tcMar>
            <w:vAlign w:val="center"/>
            <w:hideMark/>
          </w:tcPr>
          <w:p w14:paraId="069CB723" w14:textId="77777777" w:rsidR="000B51C5" w:rsidRPr="00373053" w:rsidRDefault="000B51C5" w:rsidP="006344A9">
            <w:pPr>
              <w:spacing w:before="0" w:after="0"/>
              <w:rPr>
                <w:rFonts w:ascii="Arial Narrow" w:hAnsi="Arial Narrow" w:cs="Arial"/>
                <w:b/>
                <w:bCs/>
                <w:i/>
                <w:color w:val="000000"/>
                <w:sz w:val="16"/>
                <w:szCs w:val="16"/>
                <w:lang w:eastAsia="en-AU"/>
              </w:rPr>
            </w:pPr>
            <w:r w:rsidRPr="00373053">
              <w:rPr>
                <w:rFonts w:ascii="Arial Narrow" w:hAnsi="Arial Narrow" w:cs="Arial"/>
                <w:b/>
                <w:bCs/>
                <w:i/>
                <w:color w:val="000000"/>
                <w:sz w:val="16"/>
                <w:szCs w:val="16"/>
                <w:lang w:eastAsia="en-AU"/>
              </w:rPr>
              <w:t>Cairns Long-term transect</w:t>
            </w:r>
          </w:p>
        </w:tc>
        <w:tc>
          <w:tcPr>
            <w:tcW w:w="644" w:type="pct"/>
            <w:shd w:val="clear" w:color="auto" w:fill="F2F2F2" w:themeFill="background1" w:themeFillShade="F2"/>
            <w:tcMar>
              <w:top w:w="0" w:type="dxa"/>
              <w:left w:w="108" w:type="dxa"/>
              <w:bottom w:w="0" w:type="dxa"/>
              <w:right w:w="108" w:type="dxa"/>
            </w:tcMar>
            <w:vAlign w:val="center"/>
            <w:hideMark/>
          </w:tcPr>
          <w:p w14:paraId="452A6A32"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shd w:val="clear" w:color="auto" w:fill="F2F2F2" w:themeFill="background1" w:themeFillShade="F2"/>
            <w:tcMar>
              <w:top w:w="0" w:type="dxa"/>
              <w:left w:w="108" w:type="dxa"/>
              <w:bottom w:w="0" w:type="dxa"/>
              <w:right w:w="108" w:type="dxa"/>
            </w:tcMar>
            <w:vAlign w:val="center"/>
            <w:hideMark/>
          </w:tcPr>
          <w:p w14:paraId="0738C7A6"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shd w:val="clear" w:color="auto" w:fill="F2F2F2" w:themeFill="background1" w:themeFillShade="F2"/>
            <w:tcMar>
              <w:top w:w="0" w:type="dxa"/>
              <w:left w:w="108" w:type="dxa"/>
              <w:bottom w:w="0" w:type="dxa"/>
              <w:right w:w="108" w:type="dxa"/>
            </w:tcMar>
            <w:vAlign w:val="center"/>
            <w:hideMark/>
          </w:tcPr>
          <w:p w14:paraId="284FE9B9"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 </w:t>
            </w:r>
          </w:p>
        </w:tc>
        <w:tc>
          <w:tcPr>
            <w:tcW w:w="950" w:type="pct"/>
            <w:shd w:val="clear" w:color="auto" w:fill="F2F2F2" w:themeFill="background1" w:themeFillShade="F2"/>
          </w:tcPr>
          <w:p w14:paraId="1CC61D73"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0</w:t>
            </w:r>
          </w:p>
        </w:tc>
        <w:tc>
          <w:tcPr>
            <w:tcW w:w="970" w:type="pct"/>
            <w:shd w:val="clear" w:color="auto" w:fill="F2F2F2" w:themeFill="background1" w:themeFillShade="F2"/>
          </w:tcPr>
          <w:p w14:paraId="776483F0"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535174CF" w14:textId="77777777" w:rsidTr="000B51C5">
        <w:trPr>
          <w:cantSplit/>
        </w:trPr>
        <w:tc>
          <w:tcPr>
            <w:tcW w:w="802" w:type="pct"/>
            <w:tcMar>
              <w:top w:w="0" w:type="dxa"/>
              <w:left w:w="108" w:type="dxa"/>
              <w:bottom w:w="0" w:type="dxa"/>
              <w:right w:w="108" w:type="dxa"/>
            </w:tcMar>
            <w:vAlign w:val="center"/>
            <w:hideMark/>
          </w:tcPr>
          <w:p w14:paraId="70E67C00"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Cape Tribulation</w:t>
            </w:r>
          </w:p>
        </w:tc>
        <w:tc>
          <w:tcPr>
            <w:tcW w:w="644" w:type="pct"/>
            <w:tcMar>
              <w:top w:w="0" w:type="dxa"/>
              <w:left w:w="108" w:type="dxa"/>
              <w:bottom w:w="0" w:type="dxa"/>
              <w:right w:w="108" w:type="dxa"/>
            </w:tcMar>
            <w:vAlign w:val="center"/>
            <w:hideMark/>
          </w:tcPr>
          <w:p w14:paraId="552FFC3E"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tcMar>
              <w:top w:w="0" w:type="dxa"/>
              <w:left w:w="108" w:type="dxa"/>
              <w:bottom w:w="0" w:type="dxa"/>
              <w:right w:w="108" w:type="dxa"/>
            </w:tcMar>
            <w:vAlign w:val="center"/>
            <w:hideMark/>
          </w:tcPr>
          <w:p w14:paraId="2CECB443"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tcMar>
              <w:top w:w="0" w:type="dxa"/>
              <w:left w:w="108" w:type="dxa"/>
              <w:bottom w:w="0" w:type="dxa"/>
              <w:right w:w="108" w:type="dxa"/>
            </w:tcMar>
            <w:vAlign w:val="center"/>
            <w:hideMark/>
          </w:tcPr>
          <w:p w14:paraId="0FCC2ABC"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3 (Sampling 2 depths)</w:t>
            </w:r>
            <w:r>
              <w:rPr>
                <w:rFonts w:ascii="Arial Narrow" w:hAnsi="Arial Narrow" w:cs="Arial"/>
                <w:bCs/>
                <w:color w:val="000000"/>
                <w:sz w:val="16"/>
                <w:szCs w:val="16"/>
                <w:lang w:eastAsia="en-AU"/>
              </w:rPr>
              <w:t xml:space="preserve"> </w:t>
            </w:r>
            <w:r w:rsidRPr="00A96A2C">
              <w:rPr>
                <w:rFonts w:ascii="Arial Narrow" w:hAnsi="Arial Narrow" w:cs="Arial"/>
                <w:bCs/>
                <w:color w:val="FF0000"/>
                <w:sz w:val="16"/>
                <w:szCs w:val="16"/>
                <w:lang w:eastAsia="en-AU"/>
              </w:rPr>
              <w:t>(3)</w:t>
            </w:r>
          </w:p>
        </w:tc>
        <w:tc>
          <w:tcPr>
            <w:tcW w:w="950" w:type="pct"/>
          </w:tcPr>
          <w:p w14:paraId="26903136"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tcPr>
          <w:p w14:paraId="04BC9FF7"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560DC3CF" w14:textId="77777777" w:rsidTr="000B51C5">
        <w:trPr>
          <w:cantSplit/>
        </w:trPr>
        <w:tc>
          <w:tcPr>
            <w:tcW w:w="802" w:type="pct"/>
            <w:tcMar>
              <w:top w:w="0" w:type="dxa"/>
              <w:left w:w="108" w:type="dxa"/>
              <w:bottom w:w="0" w:type="dxa"/>
              <w:right w:w="108" w:type="dxa"/>
            </w:tcMar>
            <w:vAlign w:val="center"/>
            <w:hideMark/>
          </w:tcPr>
          <w:p w14:paraId="76FB1E3C"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Port Douglas</w:t>
            </w:r>
          </w:p>
        </w:tc>
        <w:tc>
          <w:tcPr>
            <w:tcW w:w="644" w:type="pct"/>
            <w:tcMar>
              <w:top w:w="0" w:type="dxa"/>
              <w:left w:w="108" w:type="dxa"/>
              <w:bottom w:w="0" w:type="dxa"/>
              <w:right w:w="108" w:type="dxa"/>
            </w:tcMar>
            <w:vAlign w:val="center"/>
            <w:hideMark/>
          </w:tcPr>
          <w:p w14:paraId="1AC3D95D"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tcMar>
              <w:top w:w="0" w:type="dxa"/>
              <w:left w:w="108" w:type="dxa"/>
              <w:bottom w:w="0" w:type="dxa"/>
              <w:right w:w="108" w:type="dxa"/>
            </w:tcMar>
            <w:vAlign w:val="center"/>
            <w:hideMark/>
          </w:tcPr>
          <w:p w14:paraId="6676781C"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tcMar>
              <w:top w:w="0" w:type="dxa"/>
              <w:left w:w="108" w:type="dxa"/>
              <w:bottom w:w="0" w:type="dxa"/>
              <w:right w:w="108" w:type="dxa"/>
            </w:tcMar>
            <w:vAlign w:val="center"/>
            <w:hideMark/>
          </w:tcPr>
          <w:p w14:paraId="69EAB445"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3 (Sampling 2 depths)</w:t>
            </w:r>
            <w:r>
              <w:rPr>
                <w:rFonts w:ascii="Arial Narrow" w:hAnsi="Arial Narrow" w:cs="Arial"/>
                <w:bCs/>
                <w:color w:val="000000"/>
                <w:sz w:val="16"/>
                <w:szCs w:val="16"/>
                <w:lang w:eastAsia="en-AU"/>
              </w:rPr>
              <w:t xml:space="preserve"> </w:t>
            </w:r>
            <w:r w:rsidRPr="00A96A2C">
              <w:rPr>
                <w:rFonts w:ascii="Arial Narrow" w:hAnsi="Arial Narrow" w:cs="Arial"/>
                <w:bCs/>
                <w:color w:val="FF0000"/>
                <w:sz w:val="16"/>
                <w:szCs w:val="16"/>
                <w:lang w:eastAsia="en-AU"/>
              </w:rPr>
              <w:t>(3)</w:t>
            </w:r>
            <w:r>
              <w:rPr>
                <w:rFonts w:ascii="Arial Narrow" w:hAnsi="Arial Narrow" w:cs="Arial"/>
                <w:bCs/>
                <w:color w:val="FF0000"/>
                <w:sz w:val="16"/>
                <w:szCs w:val="16"/>
                <w:lang w:eastAsia="en-AU"/>
              </w:rPr>
              <w:t xml:space="preserve"> </w:t>
            </w:r>
          </w:p>
        </w:tc>
        <w:tc>
          <w:tcPr>
            <w:tcW w:w="950" w:type="pct"/>
          </w:tcPr>
          <w:p w14:paraId="6C129CB2"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tcPr>
          <w:p w14:paraId="21124C81"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5EFD353F" w14:textId="77777777" w:rsidTr="000B51C5">
        <w:trPr>
          <w:cantSplit/>
        </w:trPr>
        <w:tc>
          <w:tcPr>
            <w:tcW w:w="802" w:type="pct"/>
            <w:tcMar>
              <w:top w:w="0" w:type="dxa"/>
              <w:left w:w="108" w:type="dxa"/>
              <w:bottom w:w="0" w:type="dxa"/>
              <w:right w:w="108" w:type="dxa"/>
            </w:tcMar>
            <w:vAlign w:val="center"/>
            <w:hideMark/>
          </w:tcPr>
          <w:p w14:paraId="691DB8F5"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Double Island</w:t>
            </w:r>
          </w:p>
        </w:tc>
        <w:tc>
          <w:tcPr>
            <w:tcW w:w="644" w:type="pct"/>
            <w:tcMar>
              <w:top w:w="0" w:type="dxa"/>
              <w:left w:w="108" w:type="dxa"/>
              <w:bottom w:w="0" w:type="dxa"/>
              <w:right w:w="108" w:type="dxa"/>
            </w:tcMar>
            <w:vAlign w:val="center"/>
            <w:hideMark/>
          </w:tcPr>
          <w:p w14:paraId="344D8A43"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tcMar>
              <w:top w:w="0" w:type="dxa"/>
              <w:left w:w="108" w:type="dxa"/>
              <w:bottom w:w="0" w:type="dxa"/>
              <w:right w:w="108" w:type="dxa"/>
            </w:tcMar>
            <w:vAlign w:val="center"/>
            <w:hideMark/>
          </w:tcPr>
          <w:p w14:paraId="1DBDFE77"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tcMar>
              <w:top w:w="0" w:type="dxa"/>
              <w:left w:w="108" w:type="dxa"/>
              <w:bottom w:w="0" w:type="dxa"/>
              <w:right w:w="108" w:type="dxa"/>
            </w:tcMar>
            <w:vAlign w:val="center"/>
            <w:hideMark/>
          </w:tcPr>
          <w:p w14:paraId="1CD7D1B5"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3 (Sampling 2 depths)</w:t>
            </w:r>
            <w:r w:rsidRPr="00A96A2C">
              <w:rPr>
                <w:rFonts w:ascii="Arial Narrow" w:hAnsi="Arial Narrow" w:cs="Arial"/>
                <w:bCs/>
                <w:color w:val="FF0000"/>
                <w:sz w:val="16"/>
                <w:szCs w:val="16"/>
                <w:lang w:eastAsia="en-AU"/>
              </w:rPr>
              <w:t xml:space="preserve"> (3)</w:t>
            </w:r>
          </w:p>
        </w:tc>
        <w:tc>
          <w:tcPr>
            <w:tcW w:w="950" w:type="pct"/>
          </w:tcPr>
          <w:p w14:paraId="1E94C241"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tcPr>
          <w:p w14:paraId="4BED059D"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48DACA52" w14:textId="77777777" w:rsidTr="000B51C5">
        <w:trPr>
          <w:cantSplit/>
        </w:trPr>
        <w:tc>
          <w:tcPr>
            <w:tcW w:w="802" w:type="pct"/>
            <w:tcMar>
              <w:top w:w="0" w:type="dxa"/>
              <w:left w:w="108" w:type="dxa"/>
              <w:bottom w:w="0" w:type="dxa"/>
              <w:right w:w="108" w:type="dxa"/>
            </w:tcMar>
            <w:vAlign w:val="center"/>
            <w:hideMark/>
          </w:tcPr>
          <w:p w14:paraId="32F08A3A"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Yorkey's Knob</w:t>
            </w:r>
          </w:p>
        </w:tc>
        <w:tc>
          <w:tcPr>
            <w:tcW w:w="644" w:type="pct"/>
            <w:tcMar>
              <w:top w:w="0" w:type="dxa"/>
              <w:left w:w="108" w:type="dxa"/>
              <w:bottom w:w="0" w:type="dxa"/>
              <w:right w:w="108" w:type="dxa"/>
            </w:tcMar>
            <w:vAlign w:val="center"/>
            <w:hideMark/>
          </w:tcPr>
          <w:p w14:paraId="50F3B2D4"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tcMar>
              <w:top w:w="0" w:type="dxa"/>
              <w:left w:w="108" w:type="dxa"/>
              <w:bottom w:w="0" w:type="dxa"/>
              <w:right w:w="108" w:type="dxa"/>
            </w:tcMar>
            <w:vAlign w:val="center"/>
            <w:hideMark/>
          </w:tcPr>
          <w:p w14:paraId="30204E1A"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tcMar>
              <w:top w:w="0" w:type="dxa"/>
              <w:left w:w="108" w:type="dxa"/>
              <w:bottom w:w="0" w:type="dxa"/>
              <w:right w:w="108" w:type="dxa"/>
            </w:tcMar>
            <w:vAlign w:val="center"/>
            <w:hideMark/>
          </w:tcPr>
          <w:p w14:paraId="6261022D"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3 (Sampling 2 depths)</w:t>
            </w:r>
            <w:r>
              <w:rPr>
                <w:rFonts w:ascii="Arial Narrow" w:hAnsi="Arial Narrow" w:cs="Arial"/>
                <w:bCs/>
                <w:color w:val="000000"/>
                <w:sz w:val="16"/>
                <w:szCs w:val="16"/>
                <w:lang w:eastAsia="en-AU"/>
              </w:rPr>
              <w:t xml:space="preserve"> </w:t>
            </w:r>
            <w:r w:rsidRPr="00A96A2C">
              <w:rPr>
                <w:rFonts w:ascii="Arial Narrow" w:hAnsi="Arial Narrow" w:cs="Arial"/>
                <w:bCs/>
                <w:color w:val="FF0000"/>
                <w:sz w:val="16"/>
                <w:szCs w:val="16"/>
                <w:lang w:eastAsia="en-AU"/>
              </w:rPr>
              <w:t>(3)</w:t>
            </w:r>
          </w:p>
        </w:tc>
        <w:tc>
          <w:tcPr>
            <w:tcW w:w="950" w:type="pct"/>
          </w:tcPr>
          <w:p w14:paraId="3E9D642B"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tcPr>
          <w:p w14:paraId="3718AE12"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23DBA837" w14:textId="77777777" w:rsidTr="000B51C5">
        <w:trPr>
          <w:cantSplit/>
        </w:trPr>
        <w:tc>
          <w:tcPr>
            <w:tcW w:w="802" w:type="pct"/>
            <w:tcMar>
              <w:top w:w="0" w:type="dxa"/>
              <w:left w:w="108" w:type="dxa"/>
              <w:bottom w:w="0" w:type="dxa"/>
              <w:right w:w="108" w:type="dxa"/>
            </w:tcMar>
            <w:vAlign w:val="center"/>
            <w:hideMark/>
          </w:tcPr>
          <w:p w14:paraId="0C908734"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Fairlead Buoy</w:t>
            </w:r>
          </w:p>
        </w:tc>
        <w:tc>
          <w:tcPr>
            <w:tcW w:w="644" w:type="pct"/>
            <w:tcMar>
              <w:top w:w="0" w:type="dxa"/>
              <w:left w:w="108" w:type="dxa"/>
              <w:bottom w:w="0" w:type="dxa"/>
              <w:right w:w="108" w:type="dxa"/>
            </w:tcMar>
            <w:vAlign w:val="center"/>
            <w:hideMark/>
          </w:tcPr>
          <w:p w14:paraId="1F9FA072"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tcMar>
              <w:top w:w="0" w:type="dxa"/>
              <w:left w:w="108" w:type="dxa"/>
              <w:bottom w:w="0" w:type="dxa"/>
              <w:right w:w="108" w:type="dxa"/>
            </w:tcMar>
            <w:vAlign w:val="center"/>
            <w:hideMark/>
          </w:tcPr>
          <w:p w14:paraId="49DB04FD"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tcMar>
              <w:top w:w="0" w:type="dxa"/>
              <w:left w:w="108" w:type="dxa"/>
              <w:bottom w:w="0" w:type="dxa"/>
              <w:right w:w="108" w:type="dxa"/>
            </w:tcMar>
            <w:vAlign w:val="center"/>
            <w:hideMark/>
          </w:tcPr>
          <w:p w14:paraId="725B3400"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3 (Sampling 2 depths)</w:t>
            </w:r>
            <w:r>
              <w:rPr>
                <w:rFonts w:ascii="Arial Narrow" w:hAnsi="Arial Narrow" w:cs="Arial"/>
                <w:bCs/>
                <w:color w:val="000000"/>
                <w:sz w:val="16"/>
                <w:szCs w:val="16"/>
                <w:lang w:eastAsia="en-AU"/>
              </w:rPr>
              <w:t xml:space="preserve"> </w:t>
            </w:r>
            <w:r w:rsidRPr="00A96A2C">
              <w:rPr>
                <w:rFonts w:ascii="Arial Narrow" w:hAnsi="Arial Narrow" w:cs="Arial"/>
                <w:bCs/>
                <w:color w:val="FF0000"/>
                <w:sz w:val="16"/>
                <w:szCs w:val="16"/>
                <w:lang w:eastAsia="en-AU"/>
              </w:rPr>
              <w:t>(3)</w:t>
            </w:r>
          </w:p>
        </w:tc>
        <w:tc>
          <w:tcPr>
            <w:tcW w:w="950" w:type="pct"/>
          </w:tcPr>
          <w:p w14:paraId="2FE6D8E4"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tcPr>
          <w:p w14:paraId="461B6417"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0BF10648" w14:textId="77777777" w:rsidTr="000B51C5">
        <w:trPr>
          <w:cantSplit/>
        </w:trPr>
        <w:tc>
          <w:tcPr>
            <w:tcW w:w="802" w:type="pct"/>
            <w:tcMar>
              <w:top w:w="0" w:type="dxa"/>
              <w:left w:w="108" w:type="dxa"/>
              <w:bottom w:w="0" w:type="dxa"/>
              <w:right w:w="108" w:type="dxa"/>
            </w:tcMar>
            <w:vAlign w:val="center"/>
            <w:hideMark/>
          </w:tcPr>
          <w:p w14:paraId="3CD10200"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Green Island</w:t>
            </w:r>
          </w:p>
        </w:tc>
        <w:tc>
          <w:tcPr>
            <w:tcW w:w="644" w:type="pct"/>
            <w:tcMar>
              <w:top w:w="0" w:type="dxa"/>
              <w:left w:w="108" w:type="dxa"/>
              <w:bottom w:w="0" w:type="dxa"/>
              <w:right w:w="108" w:type="dxa"/>
            </w:tcMar>
            <w:vAlign w:val="center"/>
            <w:hideMark/>
          </w:tcPr>
          <w:p w14:paraId="3946806F"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tcMar>
              <w:top w:w="0" w:type="dxa"/>
              <w:left w:w="108" w:type="dxa"/>
              <w:bottom w:w="0" w:type="dxa"/>
              <w:right w:w="108" w:type="dxa"/>
            </w:tcMar>
            <w:vAlign w:val="center"/>
            <w:hideMark/>
          </w:tcPr>
          <w:p w14:paraId="60B9F245"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tcMar>
              <w:top w:w="0" w:type="dxa"/>
              <w:left w:w="108" w:type="dxa"/>
              <w:bottom w:w="0" w:type="dxa"/>
              <w:right w:w="108" w:type="dxa"/>
            </w:tcMar>
            <w:vAlign w:val="center"/>
            <w:hideMark/>
          </w:tcPr>
          <w:p w14:paraId="58903A00"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3 (Sampling 2 depths)</w:t>
            </w:r>
            <w:r>
              <w:rPr>
                <w:rFonts w:ascii="Arial Narrow" w:hAnsi="Arial Narrow" w:cs="Arial"/>
                <w:bCs/>
                <w:color w:val="000000"/>
                <w:sz w:val="16"/>
                <w:szCs w:val="16"/>
                <w:lang w:eastAsia="en-AU"/>
              </w:rPr>
              <w:t xml:space="preserve"> </w:t>
            </w:r>
            <w:r w:rsidRPr="00A96A2C">
              <w:rPr>
                <w:rFonts w:ascii="Arial Narrow" w:hAnsi="Arial Narrow" w:cs="Arial"/>
                <w:bCs/>
                <w:color w:val="FF0000"/>
                <w:sz w:val="16"/>
                <w:szCs w:val="16"/>
                <w:lang w:eastAsia="en-AU"/>
              </w:rPr>
              <w:t>(3)</w:t>
            </w:r>
          </w:p>
        </w:tc>
        <w:tc>
          <w:tcPr>
            <w:tcW w:w="950" w:type="pct"/>
          </w:tcPr>
          <w:p w14:paraId="300DF249"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tcPr>
          <w:p w14:paraId="22149DA8"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5745D58A" w14:textId="77777777" w:rsidTr="000B51C5">
        <w:trPr>
          <w:cantSplit/>
        </w:trPr>
        <w:tc>
          <w:tcPr>
            <w:tcW w:w="802" w:type="pct"/>
            <w:shd w:val="clear" w:color="auto" w:fill="F2F2F2"/>
            <w:tcMar>
              <w:top w:w="0" w:type="dxa"/>
              <w:left w:w="108" w:type="dxa"/>
              <w:bottom w:w="0" w:type="dxa"/>
              <w:right w:w="108" w:type="dxa"/>
            </w:tcMar>
            <w:vAlign w:val="center"/>
            <w:hideMark/>
          </w:tcPr>
          <w:p w14:paraId="388AC03D" w14:textId="395988A2" w:rsidR="000B51C5" w:rsidRPr="00781A68" w:rsidRDefault="000B51C5" w:rsidP="006344A9">
            <w:pPr>
              <w:spacing w:before="0" w:after="0"/>
              <w:rPr>
                <w:rFonts w:ascii="Arial Narrow" w:hAnsi="Arial Narrow" w:cs="Arial"/>
                <w:b/>
                <w:bCs/>
                <w:i/>
                <w:iCs/>
                <w:color w:val="000000"/>
                <w:sz w:val="16"/>
                <w:szCs w:val="16"/>
                <w:lang w:eastAsia="en-AU"/>
              </w:rPr>
            </w:pPr>
            <w:r w:rsidRPr="00781A68">
              <w:rPr>
                <w:rFonts w:ascii="Arial Narrow" w:hAnsi="Arial Narrow" w:cs="Arial"/>
                <w:b/>
                <w:bCs/>
                <w:i/>
                <w:iCs/>
                <w:color w:val="000000"/>
                <w:sz w:val="16"/>
                <w:szCs w:val="16"/>
                <w:lang w:eastAsia="en-AU"/>
              </w:rPr>
              <w:t>Russell</w:t>
            </w:r>
            <w:r w:rsidR="000E5500">
              <w:rPr>
                <w:rFonts w:ascii="Arial Narrow" w:hAnsi="Arial Narrow" w:cs="Arial"/>
                <w:b/>
                <w:bCs/>
                <w:i/>
                <w:iCs/>
                <w:color w:val="000000"/>
                <w:sz w:val="16"/>
                <w:szCs w:val="16"/>
                <w:lang w:eastAsia="en-AU"/>
              </w:rPr>
              <w:t>-</w:t>
            </w:r>
            <w:r w:rsidRPr="00781A68">
              <w:rPr>
                <w:rFonts w:ascii="Arial Narrow" w:hAnsi="Arial Narrow" w:cs="Arial"/>
                <w:b/>
                <w:bCs/>
                <w:i/>
                <w:iCs/>
                <w:color w:val="000000"/>
                <w:sz w:val="16"/>
                <w:szCs w:val="16"/>
                <w:lang w:eastAsia="en-AU"/>
              </w:rPr>
              <w:t>Mulgrave Focus Area</w:t>
            </w:r>
          </w:p>
        </w:tc>
        <w:tc>
          <w:tcPr>
            <w:tcW w:w="644" w:type="pct"/>
            <w:shd w:val="clear" w:color="auto" w:fill="F2F2F2"/>
            <w:tcMar>
              <w:top w:w="0" w:type="dxa"/>
              <w:left w:w="108" w:type="dxa"/>
              <w:bottom w:w="0" w:type="dxa"/>
              <w:right w:w="108" w:type="dxa"/>
            </w:tcMar>
            <w:vAlign w:val="center"/>
            <w:hideMark/>
          </w:tcPr>
          <w:p w14:paraId="3DFDB3F6"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shd w:val="clear" w:color="auto" w:fill="F2F2F2"/>
            <w:tcMar>
              <w:top w:w="0" w:type="dxa"/>
              <w:left w:w="108" w:type="dxa"/>
              <w:bottom w:w="0" w:type="dxa"/>
              <w:right w:w="108" w:type="dxa"/>
            </w:tcMar>
            <w:vAlign w:val="center"/>
            <w:hideMark/>
          </w:tcPr>
          <w:p w14:paraId="48EDA900"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shd w:val="clear" w:color="auto" w:fill="F2F2F2"/>
            <w:tcMar>
              <w:top w:w="0" w:type="dxa"/>
              <w:left w:w="108" w:type="dxa"/>
              <w:bottom w:w="0" w:type="dxa"/>
              <w:right w:w="108" w:type="dxa"/>
            </w:tcMar>
            <w:vAlign w:val="center"/>
          </w:tcPr>
          <w:p w14:paraId="60794D86"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shd w:val="clear" w:color="auto" w:fill="F2F2F2"/>
          </w:tcPr>
          <w:p w14:paraId="289FF66E"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shd w:val="clear" w:color="auto" w:fill="F2F2F2"/>
          </w:tcPr>
          <w:p w14:paraId="1BBDB141"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0C48A70B" w14:textId="77777777" w:rsidTr="000B51C5">
        <w:trPr>
          <w:cantSplit/>
        </w:trPr>
        <w:tc>
          <w:tcPr>
            <w:tcW w:w="802" w:type="pct"/>
            <w:tcMar>
              <w:top w:w="0" w:type="dxa"/>
              <w:left w:w="108" w:type="dxa"/>
              <w:bottom w:w="0" w:type="dxa"/>
              <w:right w:w="108" w:type="dxa"/>
            </w:tcMar>
            <w:vAlign w:val="center"/>
            <w:hideMark/>
          </w:tcPr>
          <w:p w14:paraId="2D1E018D"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Fitzroy Island West</w:t>
            </w:r>
          </w:p>
        </w:tc>
        <w:tc>
          <w:tcPr>
            <w:tcW w:w="644" w:type="pct"/>
            <w:tcMar>
              <w:top w:w="0" w:type="dxa"/>
              <w:left w:w="108" w:type="dxa"/>
              <w:bottom w:w="0" w:type="dxa"/>
              <w:right w:w="108" w:type="dxa"/>
            </w:tcMar>
            <w:vAlign w:val="center"/>
            <w:hideMark/>
          </w:tcPr>
          <w:p w14:paraId="732E3FB5"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504EF984"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tcMar>
              <w:top w:w="0" w:type="dxa"/>
              <w:left w:w="108" w:type="dxa"/>
              <w:bottom w:w="0" w:type="dxa"/>
              <w:right w:w="108" w:type="dxa"/>
            </w:tcMar>
            <w:vAlign w:val="center"/>
            <w:hideMark/>
          </w:tcPr>
          <w:p w14:paraId="00C7130D"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5)</w:t>
            </w:r>
          </w:p>
        </w:tc>
        <w:tc>
          <w:tcPr>
            <w:tcW w:w="950" w:type="pct"/>
          </w:tcPr>
          <w:p w14:paraId="703281E2"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tcPr>
          <w:p w14:paraId="5CADA2BA"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1F85465B" w14:textId="77777777" w:rsidTr="000B51C5">
        <w:trPr>
          <w:cantSplit/>
        </w:trPr>
        <w:tc>
          <w:tcPr>
            <w:tcW w:w="802" w:type="pct"/>
            <w:tcMar>
              <w:top w:w="0" w:type="dxa"/>
              <w:left w:w="108" w:type="dxa"/>
              <w:bottom w:w="0" w:type="dxa"/>
              <w:right w:w="108" w:type="dxa"/>
            </w:tcMar>
            <w:vAlign w:val="center"/>
            <w:hideMark/>
          </w:tcPr>
          <w:p w14:paraId="5A3D12EF"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RM2</w:t>
            </w:r>
          </w:p>
        </w:tc>
        <w:tc>
          <w:tcPr>
            <w:tcW w:w="644" w:type="pct"/>
            <w:tcMar>
              <w:top w:w="0" w:type="dxa"/>
              <w:left w:w="108" w:type="dxa"/>
              <w:bottom w:w="0" w:type="dxa"/>
              <w:right w:w="108" w:type="dxa"/>
            </w:tcMar>
            <w:vAlign w:val="center"/>
            <w:hideMark/>
          </w:tcPr>
          <w:p w14:paraId="740C2EAB"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tcMar>
              <w:top w:w="0" w:type="dxa"/>
              <w:left w:w="108" w:type="dxa"/>
              <w:bottom w:w="0" w:type="dxa"/>
              <w:right w:w="108" w:type="dxa"/>
            </w:tcMar>
            <w:vAlign w:val="center"/>
            <w:hideMark/>
          </w:tcPr>
          <w:p w14:paraId="126739C7"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noWrap/>
            <w:tcMar>
              <w:top w:w="0" w:type="dxa"/>
              <w:left w:w="108" w:type="dxa"/>
              <w:bottom w:w="0" w:type="dxa"/>
              <w:right w:w="108" w:type="dxa"/>
            </w:tcMar>
            <w:vAlign w:val="bottom"/>
            <w:hideMark/>
          </w:tcPr>
          <w:p w14:paraId="1D205140" w14:textId="77777777" w:rsidR="000B51C5" w:rsidRPr="00781A68" w:rsidRDefault="000B51C5" w:rsidP="006344A9">
            <w:pPr>
              <w:spacing w:before="0" w:after="0"/>
              <w:contextualSpacing/>
              <w:rPr>
                <w:rFonts w:ascii="Arial Narrow" w:hAnsi="Arial Narrow"/>
                <w:sz w:val="16"/>
                <w:szCs w:val="16"/>
                <w:lang w:eastAsia="en-AU"/>
              </w:rPr>
            </w:pPr>
          </w:p>
        </w:tc>
        <w:tc>
          <w:tcPr>
            <w:tcW w:w="950" w:type="pct"/>
          </w:tcPr>
          <w:p w14:paraId="7BD9C270" w14:textId="77777777" w:rsidR="000B51C5" w:rsidRPr="00781A68" w:rsidRDefault="000B51C5" w:rsidP="006344A9">
            <w:pPr>
              <w:spacing w:before="0" w:after="0"/>
              <w:ind w:left="121" w:hanging="121"/>
              <w:contextualSpacing/>
              <w:rPr>
                <w:rFonts w:ascii="Arial Narrow" w:hAnsi="Arial Narrow"/>
                <w:sz w:val="16"/>
                <w:szCs w:val="16"/>
                <w:lang w:eastAsia="en-AU"/>
              </w:rPr>
            </w:pPr>
          </w:p>
        </w:tc>
        <w:tc>
          <w:tcPr>
            <w:tcW w:w="970" w:type="pct"/>
          </w:tcPr>
          <w:p w14:paraId="6C0539BF" w14:textId="70DF8D6A" w:rsidR="000B51C5"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Pr="00E47727">
              <w:rPr>
                <w:rFonts w:ascii="Arial Narrow" w:hAnsi="Arial Narrow" w:cs="Arial"/>
                <w:bCs/>
                <w:color w:val="FF0000"/>
                <w:sz w:val="16"/>
                <w:szCs w:val="16"/>
                <w:lang w:eastAsia="en-AU"/>
              </w:rPr>
              <w:t>(</w:t>
            </w:r>
            <w:r w:rsidR="00E47727" w:rsidRPr="00E47727">
              <w:rPr>
                <w:rFonts w:ascii="Arial Narrow" w:hAnsi="Arial Narrow" w:cs="Arial"/>
                <w:bCs/>
                <w:color w:val="FF0000"/>
                <w:sz w:val="16"/>
                <w:szCs w:val="16"/>
                <w:lang w:eastAsia="en-AU"/>
              </w:rPr>
              <w:t>3</w:t>
            </w:r>
            <w:r w:rsidRPr="00E47727">
              <w:rPr>
                <w:rFonts w:ascii="Arial Narrow" w:hAnsi="Arial Narrow" w:cs="Arial"/>
                <w:bCs/>
                <w:color w:val="FF0000"/>
                <w:sz w:val="16"/>
                <w:szCs w:val="16"/>
                <w:lang w:eastAsia="en-AU"/>
              </w:rPr>
              <w:t>)</w:t>
            </w:r>
          </w:p>
        </w:tc>
      </w:tr>
      <w:tr w:rsidR="000B51C5" w:rsidRPr="00781A68" w14:paraId="54ED1F8E" w14:textId="77777777" w:rsidTr="000B51C5">
        <w:trPr>
          <w:cantSplit/>
        </w:trPr>
        <w:tc>
          <w:tcPr>
            <w:tcW w:w="802" w:type="pct"/>
            <w:tcMar>
              <w:top w:w="0" w:type="dxa"/>
              <w:left w:w="108" w:type="dxa"/>
              <w:bottom w:w="0" w:type="dxa"/>
              <w:right w:w="108" w:type="dxa"/>
            </w:tcMar>
            <w:vAlign w:val="center"/>
            <w:hideMark/>
          </w:tcPr>
          <w:p w14:paraId="56E8CF2C"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RM3</w:t>
            </w:r>
          </w:p>
        </w:tc>
        <w:tc>
          <w:tcPr>
            <w:tcW w:w="644" w:type="pct"/>
            <w:tcMar>
              <w:top w:w="0" w:type="dxa"/>
              <w:left w:w="108" w:type="dxa"/>
              <w:bottom w:w="0" w:type="dxa"/>
              <w:right w:w="108" w:type="dxa"/>
            </w:tcMar>
            <w:vAlign w:val="center"/>
            <w:hideMark/>
          </w:tcPr>
          <w:p w14:paraId="3C60BB14"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tcMar>
              <w:top w:w="0" w:type="dxa"/>
              <w:left w:w="108" w:type="dxa"/>
              <w:bottom w:w="0" w:type="dxa"/>
              <w:right w:w="108" w:type="dxa"/>
            </w:tcMar>
            <w:vAlign w:val="center"/>
            <w:hideMark/>
          </w:tcPr>
          <w:p w14:paraId="65F5BDEA"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tcMar>
              <w:top w:w="0" w:type="dxa"/>
              <w:left w:w="108" w:type="dxa"/>
              <w:bottom w:w="0" w:type="dxa"/>
              <w:right w:w="108" w:type="dxa"/>
            </w:tcMar>
            <w:vAlign w:val="center"/>
            <w:hideMark/>
          </w:tcPr>
          <w:p w14:paraId="1F839712"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5)</w:t>
            </w:r>
          </w:p>
        </w:tc>
        <w:tc>
          <w:tcPr>
            <w:tcW w:w="950" w:type="pct"/>
          </w:tcPr>
          <w:p w14:paraId="164757F2"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0F492C">
              <w:rPr>
                <w:rFonts w:ascii="Arial Narrow" w:hAnsi="Arial Narrow" w:cs="Arial"/>
                <w:bCs/>
                <w:color w:val="FF0000"/>
                <w:sz w:val="16"/>
                <w:szCs w:val="16"/>
                <w:lang w:eastAsia="en-AU"/>
              </w:rPr>
              <w:t>(6)</w:t>
            </w:r>
          </w:p>
        </w:tc>
        <w:tc>
          <w:tcPr>
            <w:tcW w:w="970" w:type="pct"/>
          </w:tcPr>
          <w:p w14:paraId="4A05A08D"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2C69DD1B" w14:textId="77777777" w:rsidTr="000B51C5">
        <w:trPr>
          <w:cantSplit/>
        </w:trPr>
        <w:tc>
          <w:tcPr>
            <w:tcW w:w="802" w:type="pct"/>
            <w:tcMar>
              <w:top w:w="0" w:type="dxa"/>
              <w:left w:w="108" w:type="dxa"/>
              <w:bottom w:w="0" w:type="dxa"/>
              <w:right w:w="108" w:type="dxa"/>
            </w:tcMar>
            <w:vAlign w:val="center"/>
            <w:hideMark/>
          </w:tcPr>
          <w:p w14:paraId="27E07EBA"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RM4</w:t>
            </w:r>
          </w:p>
        </w:tc>
        <w:tc>
          <w:tcPr>
            <w:tcW w:w="644" w:type="pct"/>
            <w:tcMar>
              <w:top w:w="0" w:type="dxa"/>
              <w:left w:w="108" w:type="dxa"/>
              <w:bottom w:w="0" w:type="dxa"/>
              <w:right w:w="108" w:type="dxa"/>
            </w:tcMar>
            <w:vAlign w:val="center"/>
            <w:hideMark/>
          </w:tcPr>
          <w:p w14:paraId="6A6A6DE0"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tcMar>
              <w:top w:w="0" w:type="dxa"/>
              <w:left w:w="108" w:type="dxa"/>
              <w:bottom w:w="0" w:type="dxa"/>
              <w:right w:w="108" w:type="dxa"/>
            </w:tcMar>
            <w:vAlign w:val="center"/>
            <w:hideMark/>
          </w:tcPr>
          <w:p w14:paraId="10060F15"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tcMar>
              <w:top w:w="0" w:type="dxa"/>
              <w:left w:w="108" w:type="dxa"/>
              <w:bottom w:w="0" w:type="dxa"/>
              <w:right w:w="108" w:type="dxa"/>
            </w:tcMar>
            <w:vAlign w:val="center"/>
            <w:hideMark/>
          </w:tcPr>
          <w:p w14:paraId="537D50E6"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 </w:t>
            </w:r>
          </w:p>
        </w:tc>
        <w:tc>
          <w:tcPr>
            <w:tcW w:w="950" w:type="pct"/>
          </w:tcPr>
          <w:p w14:paraId="09957135"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tcPr>
          <w:p w14:paraId="4524B613" w14:textId="48AEB850" w:rsidR="000B51C5"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00E47727" w:rsidRPr="00E47727">
              <w:rPr>
                <w:rFonts w:ascii="Arial Narrow" w:hAnsi="Arial Narrow" w:cs="Arial"/>
                <w:bCs/>
                <w:color w:val="FF0000"/>
                <w:sz w:val="16"/>
                <w:szCs w:val="16"/>
                <w:lang w:eastAsia="en-AU"/>
              </w:rPr>
              <w:t>(3)</w:t>
            </w:r>
          </w:p>
        </w:tc>
      </w:tr>
      <w:tr w:rsidR="000B51C5" w:rsidRPr="00781A68" w14:paraId="3DF1FCD4" w14:textId="77777777" w:rsidTr="000B51C5">
        <w:trPr>
          <w:cantSplit/>
        </w:trPr>
        <w:tc>
          <w:tcPr>
            <w:tcW w:w="802" w:type="pct"/>
            <w:tcMar>
              <w:top w:w="0" w:type="dxa"/>
              <w:left w:w="108" w:type="dxa"/>
              <w:bottom w:w="0" w:type="dxa"/>
              <w:right w:w="108" w:type="dxa"/>
            </w:tcMar>
            <w:vAlign w:val="center"/>
            <w:hideMark/>
          </w:tcPr>
          <w:p w14:paraId="7454255B"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High Island East</w:t>
            </w:r>
          </w:p>
        </w:tc>
        <w:tc>
          <w:tcPr>
            <w:tcW w:w="644" w:type="pct"/>
            <w:tcMar>
              <w:top w:w="0" w:type="dxa"/>
              <w:left w:w="108" w:type="dxa"/>
              <w:bottom w:w="0" w:type="dxa"/>
              <w:right w:w="108" w:type="dxa"/>
            </w:tcMar>
            <w:vAlign w:val="center"/>
            <w:hideMark/>
          </w:tcPr>
          <w:p w14:paraId="5B29F803"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tcMar>
              <w:top w:w="0" w:type="dxa"/>
              <w:left w:w="108" w:type="dxa"/>
              <w:bottom w:w="0" w:type="dxa"/>
              <w:right w:w="108" w:type="dxa"/>
            </w:tcMar>
            <w:vAlign w:val="center"/>
            <w:hideMark/>
          </w:tcPr>
          <w:p w14:paraId="741C70EA"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tcMar>
              <w:top w:w="0" w:type="dxa"/>
              <w:left w:w="108" w:type="dxa"/>
              <w:bottom w:w="0" w:type="dxa"/>
              <w:right w:w="108" w:type="dxa"/>
            </w:tcMar>
            <w:vAlign w:val="center"/>
            <w:hideMark/>
          </w:tcPr>
          <w:p w14:paraId="0224BB72"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 </w:t>
            </w:r>
          </w:p>
        </w:tc>
        <w:tc>
          <w:tcPr>
            <w:tcW w:w="950" w:type="pct"/>
          </w:tcPr>
          <w:p w14:paraId="5637B065"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tcPr>
          <w:p w14:paraId="31770470" w14:textId="7902B0F8" w:rsidR="000B51C5"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00E47727" w:rsidRPr="00E47727">
              <w:rPr>
                <w:rFonts w:ascii="Arial Narrow" w:hAnsi="Arial Narrow" w:cs="Arial"/>
                <w:bCs/>
                <w:color w:val="FF0000"/>
                <w:sz w:val="16"/>
                <w:szCs w:val="16"/>
                <w:lang w:eastAsia="en-AU"/>
              </w:rPr>
              <w:t>(3)</w:t>
            </w:r>
          </w:p>
        </w:tc>
      </w:tr>
      <w:tr w:rsidR="000B51C5" w:rsidRPr="00781A68" w14:paraId="7441DEB9" w14:textId="77777777" w:rsidTr="000B51C5">
        <w:trPr>
          <w:cantSplit/>
        </w:trPr>
        <w:tc>
          <w:tcPr>
            <w:tcW w:w="802" w:type="pct"/>
            <w:tcMar>
              <w:top w:w="0" w:type="dxa"/>
              <w:left w:w="108" w:type="dxa"/>
              <w:bottom w:w="0" w:type="dxa"/>
              <w:right w:w="108" w:type="dxa"/>
            </w:tcMar>
            <w:vAlign w:val="center"/>
            <w:hideMark/>
          </w:tcPr>
          <w:p w14:paraId="077D1714"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Normanby Island</w:t>
            </w:r>
          </w:p>
        </w:tc>
        <w:tc>
          <w:tcPr>
            <w:tcW w:w="644" w:type="pct"/>
            <w:tcMar>
              <w:top w:w="0" w:type="dxa"/>
              <w:left w:w="108" w:type="dxa"/>
              <w:bottom w:w="0" w:type="dxa"/>
              <w:right w:w="108" w:type="dxa"/>
            </w:tcMar>
            <w:vAlign w:val="center"/>
            <w:hideMark/>
          </w:tcPr>
          <w:p w14:paraId="64EB075F"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tcMar>
              <w:top w:w="0" w:type="dxa"/>
              <w:left w:w="108" w:type="dxa"/>
              <w:bottom w:w="0" w:type="dxa"/>
              <w:right w:w="108" w:type="dxa"/>
            </w:tcMar>
            <w:vAlign w:val="center"/>
            <w:hideMark/>
          </w:tcPr>
          <w:p w14:paraId="2786AEB1"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tcMar>
              <w:top w:w="0" w:type="dxa"/>
              <w:left w:w="108" w:type="dxa"/>
              <w:bottom w:w="0" w:type="dxa"/>
              <w:right w:w="108" w:type="dxa"/>
            </w:tcMar>
            <w:vAlign w:val="center"/>
            <w:hideMark/>
          </w:tcPr>
          <w:p w14:paraId="74E87458"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 </w:t>
            </w:r>
          </w:p>
        </w:tc>
        <w:tc>
          <w:tcPr>
            <w:tcW w:w="950" w:type="pct"/>
          </w:tcPr>
          <w:p w14:paraId="14C44F14"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tcPr>
          <w:p w14:paraId="4A1A7686" w14:textId="21796F43" w:rsidR="000B51C5"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00E47727" w:rsidRPr="00E47727">
              <w:rPr>
                <w:rFonts w:ascii="Arial Narrow" w:hAnsi="Arial Narrow" w:cs="Arial"/>
                <w:bCs/>
                <w:color w:val="FF0000"/>
                <w:sz w:val="16"/>
                <w:szCs w:val="16"/>
                <w:lang w:eastAsia="en-AU"/>
              </w:rPr>
              <w:t>(3)</w:t>
            </w:r>
          </w:p>
        </w:tc>
      </w:tr>
      <w:tr w:rsidR="000B51C5" w:rsidRPr="00781A68" w14:paraId="3780D06E" w14:textId="77777777" w:rsidTr="000B51C5">
        <w:trPr>
          <w:cantSplit/>
        </w:trPr>
        <w:tc>
          <w:tcPr>
            <w:tcW w:w="802" w:type="pct"/>
            <w:tcMar>
              <w:top w:w="0" w:type="dxa"/>
              <w:left w:w="108" w:type="dxa"/>
              <w:bottom w:w="0" w:type="dxa"/>
              <w:right w:w="108" w:type="dxa"/>
            </w:tcMar>
            <w:vAlign w:val="center"/>
            <w:hideMark/>
          </w:tcPr>
          <w:p w14:paraId="1E0A5C91"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Frankland Group West (Russell Island)</w:t>
            </w:r>
          </w:p>
        </w:tc>
        <w:tc>
          <w:tcPr>
            <w:tcW w:w="644" w:type="pct"/>
            <w:tcMar>
              <w:top w:w="0" w:type="dxa"/>
              <w:left w:w="108" w:type="dxa"/>
              <w:bottom w:w="0" w:type="dxa"/>
              <w:right w:w="108" w:type="dxa"/>
            </w:tcMar>
            <w:vAlign w:val="center"/>
            <w:hideMark/>
          </w:tcPr>
          <w:p w14:paraId="0E8DD5CF"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72502357"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0768A2D7"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5)</w:t>
            </w:r>
          </w:p>
        </w:tc>
        <w:tc>
          <w:tcPr>
            <w:tcW w:w="950" w:type="pct"/>
          </w:tcPr>
          <w:p w14:paraId="543BCAAD"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w:t>
            </w:r>
            <w:r>
              <w:rPr>
                <w:rFonts w:ascii="Arial Narrow" w:hAnsi="Arial Narrow" w:cs="Arial"/>
                <w:bCs/>
                <w:color w:val="000000"/>
                <w:sz w:val="16"/>
                <w:szCs w:val="16"/>
                <w:lang w:eastAsia="en-AU"/>
              </w:rPr>
              <w:t xml:space="preserve">ampling 2 depths) </w:t>
            </w:r>
            <w:r w:rsidRPr="000F492C">
              <w:rPr>
                <w:rFonts w:ascii="Arial Narrow" w:hAnsi="Arial Narrow" w:cs="Arial"/>
                <w:bCs/>
                <w:color w:val="FF0000"/>
                <w:sz w:val="16"/>
                <w:szCs w:val="16"/>
                <w:lang w:eastAsia="en-AU"/>
              </w:rPr>
              <w:t>(6)</w:t>
            </w:r>
          </w:p>
        </w:tc>
        <w:tc>
          <w:tcPr>
            <w:tcW w:w="970" w:type="pct"/>
          </w:tcPr>
          <w:p w14:paraId="14DB2E02"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2D2796C2" w14:textId="77777777" w:rsidTr="000B51C5">
        <w:trPr>
          <w:cantSplit/>
        </w:trPr>
        <w:tc>
          <w:tcPr>
            <w:tcW w:w="802" w:type="pct"/>
            <w:tcMar>
              <w:top w:w="0" w:type="dxa"/>
              <w:left w:w="108" w:type="dxa"/>
              <w:bottom w:w="0" w:type="dxa"/>
              <w:right w:w="108" w:type="dxa"/>
            </w:tcMar>
            <w:vAlign w:val="center"/>
            <w:hideMark/>
          </w:tcPr>
          <w:p w14:paraId="63C8CD4C"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High Island West</w:t>
            </w:r>
          </w:p>
        </w:tc>
        <w:tc>
          <w:tcPr>
            <w:tcW w:w="644" w:type="pct"/>
            <w:tcMar>
              <w:top w:w="0" w:type="dxa"/>
              <w:left w:w="108" w:type="dxa"/>
              <w:bottom w:w="0" w:type="dxa"/>
              <w:right w:w="108" w:type="dxa"/>
            </w:tcMar>
            <w:vAlign w:val="center"/>
            <w:hideMark/>
          </w:tcPr>
          <w:p w14:paraId="2978C570"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193B1196"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1083" w:type="pct"/>
            <w:tcMar>
              <w:top w:w="0" w:type="dxa"/>
              <w:left w:w="108" w:type="dxa"/>
              <w:bottom w:w="0" w:type="dxa"/>
              <w:right w:w="108" w:type="dxa"/>
            </w:tcMar>
            <w:vAlign w:val="center"/>
            <w:hideMark/>
          </w:tcPr>
          <w:p w14:paraId="0A1E6E4E"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5)</w:t>
            </w:r>
          </w:p>
        </w:tc>
        <w:tc>
          <w:tcPr>
            <w:tcW w:w="950" w:type="pct"/>
          </w:tcPr>
          <w:p w14:paraId="4C7A4C66"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0F492C">
              <w:rPr>
                <w:rFonts w:ascii="Arial Narrow" w:hAnsi="Arial Narrow" w:cs="Arial"/>
                <w:bCs/>
                <w:color w:val="FF0000"/>
                <w:sz w:val="16"/>
                <w:szCs w:val="16"/>
                <w:lang w:eastAsia="en-AU"/>
              </w:rPr>
              <w:t>(6)</w:t>
            </w:r>
          </w:p>
        </w:tc>
        <w:tc>
          <w:tcPr>
            <w:tcW w:w="970" w:type="pct"/>
          </w:tcPr>
          <w:p w14:paraId="0AD1C963"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206FB624" w14:textId="77777777" w:rsidTr="000B51C5">
        <w:trPr>
          <w:cantSplit/>
        </w:trPr>
        <w:tc>
          <w:tcPr>
            <w:tcW w:w="802" w:type="pct"/>
            <w:tcMar>
              <w:top w:w="0" w:type="dxa"/>
              <w:left w:w="108" w:type="dxa"/>
              <w:bottom w:w="0" w:type="dxa"/>
              <w:right w:w="108" w:type="dxa"/>
            </w:tcMar>
            <w:vAlign w:val="center"/>
            <w:hideMark/>
          </w:tcPr>
          <w:p w14:paraId="62CF685E"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Palmer Point</w:t>
            </w:r>
          </w:p>
        </w:tc>
        <w:tc>
          <w:tcPr>
            <w:tcW w:w="644" w:type="pct"/>
            <w:tcMar>
              <w:top w:w="0" w:type="dxa"/>
              <w:left w:w="108" w:type="dxa"/>
              <w:bottom w:w="0" w:type="dxa"/>
              <w:right w:w="108" w:type="dxa"/>
            </w:tcMar>
            <w:vAlign w:val="center"/>
            <w:hideMark/>
          </w:tcPr>
          <w:p w14:paraId="49E3BA76"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40751251"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664C71E9"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 </w:t>
            </w:r>
          </w:p>
        </w:tc>
        <w:tc>
          <w:tcPr>
            <w:tcW w:w="950" w:type="pct"/>
          </w:tcPr>
          <w:p w14:paraId="1DBAD23C"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tcPr>
          <w:p w14:paraId="2320126D" w14:textId="1648CB40" w:rsidR="000B51C5"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00E47727" w:rsidRPr="00E47727">
              <w:rPr>
                <w:rFonts w:ascii="Arial Narrow" w:hAnsi="Arial Narrow" w:cs="Arial"/>
                <w:bCs/>
                <w:color w:val="FF0000"/>
                <w:sz w:val="16"/>
                <w:szCs w:val="16"/>
                <w:lang w:eastAsia="en-AU"/>
              </w:rPr>
              <w:t>(3)</w:t>
            </w:r>
          </w:p>
        </w:tc>
      </w:tr>
      <w:tr w:rsidR="000B51C5" w:rsidRPr="00781A68" w14:paraId="45431259" w14:textId="77777777" w:rsidTr="000B51C5">
        <w:trPr>
          <w:cantSplit/>
        </w:trPr>
        <w:tc>
          <w:tcPr>
            <w:tcW w:w="802" w:type="pct"/>
            <w:tcMar>
              <w:top w:w="0" w:type="dxa"/>
              <w:left w:w="108" w:type="dxa"/>
              <w:bottom w:w="0" w:type="dxa"/>
              <w:right w:w="108" w:type="dxa"/>
            </w:tcMar>
            <w:vAlign w:val="center"/>
            <w:hideMark/>
          </w:tcPr>
          <w:p w14:paraId="78AB550C"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Russell-Mulgrave River mouth mooring</w:t>
            </w:r>
          </w:p>
        </w:tc>
        <w:tc>
          <w:tcPr>
            <w:tcW w:w="644" w:type="pct"/>
            <w:tcMar>
              <w:top w:w="0" w:type="dxa"/>
              <w:left w:w="108" w:type="dxa"/>
              <w:bottom w:w="0" w:type="dxa"/>
              <w:right w:w="108" w:type="dxa"/>
            </w:tcMar>
            <w:vAlign w:val="center"/>
            <w:hideMark/>
          </w:tcPr>
          <w:p w14:paraId="5FEAA29F"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476D91F1"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1083" w:type="pct"/>
            <w:tcMar>
              <w:top w:w="0" w:type="dxa"/>
              <w:left w:w="108" w:type="dxa"/>
              <w:bottom w:w="0" w:type="dxa"/>
              <w:right w:w="108" w:type="dxa"/>
            </w:tcMar>
            <w:vAlign w:val="center"/>
            <w:hideMark/>
          </w:tcPr>
          <w:p w14:paraId="51849EC5"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5)</w:t>
            </w:r>
          </w:p>
        </w:tc>
        <w:tc>
          <w:tcPr>
            <w:tcW w:w="950" w:type="pct"/>
          </w:tcPr>
          <w:p w14:paraId="67CBCBB3"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0F492C">
              <w:rPr>
                <w:rFonts w:ascii="Arial Narrow" w:hAnsi="Arial Narrow" w:cs="Arial"/>
                <w:bCs/>
                <w:color w:val="FF0000"/>
                <w:sz w:val="16"/>
                <w:szCs w:val="16"/>
                <w:lang w:eastAsia="en-AU"/>
              </w:rPr>
              <w:t>(6)</w:t>
            </w:r>
          </w:p>
        </w:tc>
        <w:tc>
          <w:tcPr>
            <w:tcW w:w="970" w:type="pct"/>
          </w:tcPr>
          <w:p w14:paraId="10526D98"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3DB0FA48" w14:textId="77777777" w:rsidTr="000B51C5">
        <w:trPr>
          <w:cantSplit/>
        </w:trPr>
        <w:tc>
          <w:tcPr>
            <w:tcW w:w="802" w:type="pct"/>
            <w:tcMar>
              <w:top w:w="0" w:type="dxa"/>
              <w:left w:w="108" w:type="dxa"/>
              <w:bottom w:w="0" w:type="dxa"/>
              <w:right w:w="108" w:type="dxa"/>
            </w:tcMar>
            <w:vAlign w:val="center"/>
            <w:hideMark/>
          </w:tcPr>
          <w:p w14:paraId="3923A7AA"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Russell-Mulgrave River mouth</w:t>
            </w:r>
          </w:p>
        </w:tc>
        <w:tc>
          <w:tcPr>
            <w:tcW w:w="644" w:type="pct"/>
            <w:tcMar>
              <w:top w:w="0" w:type="dxa"/>
              <w:left w:w="108" w:type="dxa"/>
              <w:bottom w:w="0" w:type="dxa"/>
              <w:right w:w="108" w:type="dxa"/>
            </w:tcMar>
            <w:vAlign w:val="center"/>
            <w:hideMark/>
          </w:tcPr>
          <w:p w14:paraId="27E3FB9A"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70380A6D"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30F4DC61"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3CB7348E"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tcPr>
          <w:p w14:paraId="5B67F1B8" w14:textId="37958FF9" w:rsidR="000B51C5"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00E47727" w:rsidRPr="00E47727">
              <w:rPr>
                <w:rFonts w:ascii="Arial Narrow" w:hAnsi="Arial Narrow" w:cs="Arial"/>
                <w:bCs/>
                <w:color w:val="FF0000"/>
                <w:sz w:val="16"/>
                <w:szCs w:val="16"/>
                <w:lang w:eastAsia="en-AU"/>
              </w:rPr>
              <w:t>(3)</w:t>
            </w:r>
          </w:p>
        </w:tc>
      </w:tr>
      <w:tr w:rsidR="000B51C5" w:rsidRPr="00781A68" w14:paraId="3D7F1126" w14:textId="77777777" w:rsidTr="000B51C5">
        <w:trPr>
          <w:cantSplit/>
        </w:trPr>
        <w:tc>
          <w:tcPr>
            <w:tcW w:w="802" w:type="pct"/>
            <w:tcMar>
              <w:top w:w="0" w:type="dxa"/>
              <w:left w:w="108" w:type="dxa"/>
              <w:bottom w:w="0" w:type="dxa"/>
              <w:right w:w="108" w:type="dxa"/>
            </w:tcMar>
            <w:vAlign w:val="center"/>
            <w:hideMark/>
          </w:tcPr>
          <w:p w14:paraId="497E7F36"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Russell-Mulgrave junction [River]</w:t>
            </w:r>
          </w:p>
        </w:tc>
        <w:tc>
          <w:tcPr>
            <w:tcW w:w="644" w:type="pct"/>
            <w:tcMar>
              <w:top w:w="0" w:type="dxa"/>
              <w:left w:w="108" w:type="dxa"/>
              <w:bottom w:w="0" w:type="dxa"/>
              <w:right w:w="108" w:type="dxa"/>
            </w:tcMar>
            <w:vAlign w:val="center"/>
            <w:hideMark/>
          </w:tcPr>
          <w:p w14:paraId="14E31968"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675255A3"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5CAC4A85"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58B3B744"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tcPr>
          <w:p w14:paraId="018A9B93" w14:textId="71460BB5" w:rsidR="000B51C5"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sidR="00E47727">
              <w:rPr>
                <w:rFonts w:ascii="Arial Narrow" w:hAnsi="Arial Narrow" w:cs="Arial"/>
                <w:bCs/>
                <w:color w:val="000000"/>
                <w:sz w:val="16"/>
                <w:szCs w:val="16"/>
                <w:lang w:eastAsia="en-AU"/>
              </w:rPr>
              <w:t xml:space="preserve"> </w:t>
            </w:r>
            <w:r w:rsidR="00E47727" w:rsidRPr="00E47727">
              <w:rPr>
                <w:rFonts w:ascii="Arial Narrow" w:hAnsi="Arial Narrow" w:cs="Arial"/>
                <w:bCs/>
                <w:color w:val="FF0000"/>
                <w:sz w:val="16"/>
                <w:szCs w:val="16"/>
                <w:lang w:eastAsia="en-AU"/>
              </w:rPr>
              <w:t>(3)</w:t>
            </w:r>
          </w:p>
        </w:tc>
      </w:tr>
      <w:tr w:rsidR="000B51C5" w:rsidRPr="00781A68" w14:paraId="4F8F8E7F" w14:textId="77777777" w:rsidTr="000B51C5">
        <w:trPr>
          <w:cantSplit/>
        </w:trPr>
        <w:tc>
          <w:tcPr>
            <w:tcW w:w="802" w:type="pct"/>
            <w:shd w:val="clear" w:color="auto" w:fill="F2F2F2"/>
            <w:tcMar>
              <w:top w:w="0" w:type="dxa"/>
              <w:left w:w="108" w:type="dxa"/>
              <w:bottom w:w="0" w:type="dxa"/>
              <w:right w:w="108" w:type="dxa"/>
            </w:tcMar>
            <w:vAlign w:val="center"/>
            <w:hideMark/>
          </w:tcPr>
          <w:p w14:paraId="4EC1A1DE" w14:textId="77777777" w:rsidR="000B51C5" w:rsidRPr="00781A68" w:rsidRDefault="000B51C5" w:rsidP="006344A9">
            <w:pPr>
              <w:spacing w:before="0" w:after="0"/>
              <w:rPr>
                <w:rFonts w:ascii="Arial Narrow" w:hAnsi="Arial Narrow" w:cs="Arial"/>
                <w:b/>
                <w:bCs/>
                <w:i/>
                <w:iCs/>
                <w:color w:val="000000"/>
                <w:sz w:val="16"/>
                <w:szCs w:val="16"/>
                <w:lang w:eastAsia="en-AU"/>
              </w:rPr>
            </w:pPr>
            <w:r w:rsidRPr="00781A68">
              <w:rPr>
                <w:rFonts w:ascii="Arial Narrow" w:hAnsi="Arial Narrow" w:cs="Arial"/>
                <w:b/>
                <w:bCs/>
                <w:i/>
                <w:iCs/>
                <w:color w:val="000000"/>
                <w:sz w:val="16"/>
                <w:szCs w:val="16"/>
                <w:lang w:eastAsia="en-AU"/>
              </w:rPr>
              <w:t>Tully Focus Area</w:t>
            </w:r>
          </w:p>
        </w:tc>
        <w:tc>
          <w:tcPr>
            <w:tcW w:w="644" w:type="pct"/>
            <w:shd w:val="clear" w:color="auto" w:fill="F2F2F2"/>
            <w:tcMar>
              <w:top w:w="0" w:type="dxa"/>
              <w:left w:w="108" w:type="dxa"/>
              <w:bottom w:w="0" w:type="dxa"/>
              <w:right w:w="108" w:type="dxa"/>
            </w:tcMar>
            <w:vAlign w:val="center"/>
            <w:hideMark/>
          </w:tcPr>
          <w:p w14:paraId="756B9664"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shd w:val="clear" w:color="auto" w:fill="F2F2F2"/>
            <w:tcMar>
              <w:top w:w="0" w:type="dxa"/>
              <w:left w:w="108" w:type="dxa"/>
              <w:bottom w:w="0" w:type="dxa"/>
              <w:right w:w="108" w:type="dxa"/>
            </w:tcMar>
            <w:vAlign w:val="center"/>
            <w:hideMark/>
          </w:tcPr>
          <w:p w14:paraId="3B7564E0"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shd w:val="clear" w:color="auto" w:fill="F2F2F2"/>
            <w:tcMar>
              <w:top w:w="0" w:type="dxa"/>
              <w:left w:w="108" w:type="dxa"/>
              <w:bottom w:w="0" w:type="dxa"/>
              <w:right w:w="108" w:type="dxa"/>
            </w:tcMar>
            <w:vAlign w:val="center"/>
          </w:tcPr>
          <w:p w14:paraId="21ABCA9B" w14:textId="2B1FDBDF" w:rsidR="000B51C5" w:rsidRPr="00781A68" w:rsidRDefault="000B51C5" w:rsidP="006344A9">
            <w:pPr>
              <w:spacing w:before="0" w:after="0"/>
              <w:contextualSpacing/>
              <w:rPr>
                <w:rFonts w:ascii="Arial Narrow" w:hAnsi="Arial Narrow"/>
                <w:bCs/>
                <w:color w:val="000000"/>
                <w:sz w:val="16"/>
                <w:szCs w:val="16"/>
                <w:lang w:eastAsia="en-AU"/>
              </w:rPr>
            </w:pPr>
          </w:p>
        </w:tc>
        <w:tc>
          <w:tcPr>
            <w:tcW w:w="950" w:type="pct"/>
            <w:shd w:val="clear" w:color="auto" w:fill="F2F2F2"/>
          </w:tcPr>
          <w:p w14:paraId="56885EFE"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shd w:val="clear" w:color="auto" w:fill="F2F2F2"/>
          </w:tcPr>
          <w:p w14:paraId="48B12970"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52BAC654" w14:textId="77777777" w:rsidTr="000B51C5">
        <w:trPr>
          <w:cantSplit/>
        </w:trPr>
        <w:tc>
          <w:tcPr>
            <w:tcW w:w="802" w:type="pct"/>
            <w:tcMar>
              <w:top w:w="0" w:type="dxa"/>
              <w:left w:w="108" w:type="dxa"/>
              <w:bottom w:w="0" w:type="dxa"/>
              <w:right w:w="108" w:type="dxa"/>
            </w:tcMar>
            <w:vAlign w:val="center"/>
            <w:hideMark/>
          </w:tcPr>
          <w:p w14:paraId="515A6BB0"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King Reef</w:t>
            </w:r>
          </w:p>
        </w:tc>
        <w:tc>
          <w:tcPr>
            <w:tcW w:w="644" w:type="pct"/>
            <w:tcMar>
              <w:top w:w="0" w:type="dxa"/>
              <w:left w:w="108" w:type="dxa"/>
              <w:bottom w:w="0" w:type="dxa"/>
              <w:right w:w="108" w:type="dxa"/>
            </w:tcMar>
            <w:vAlign w:val="center"/>
            <w:hideMark/>
          </w:tcPr>
          <w:p w14:paraId="14E218B4"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40DA7C18"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18D7823B"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1EABDF49"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r>
              <w:rPr>
                <w:rFonts w:ascii="Arial Narrow" w:hAnsi="Arial Narrow" w:cs="Arial"/>
                <w:bCs/>
                <w:color w:val="FF0000"/>
                <w:sz w:val="16"/>
                <w:szCs w:val="16"/>
                <w:lang w:eastAsia="en-AU"/>
              </w:rPr>
              <w:t>1</w:t>
            </w:r>
          </w:p>
        </w:tc>
        <w:tc>
          <w:tcPr>
            <w:tcW w:w="970" w:type="pct"/>
          </w:tcPr>
          <w:p w14:paraId="42A1C2CB" w14:textId="2FF26BFF" w:rsidR="000B51C5"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Pr="00E47727">
              <w:rPr>
                <w:rFonts w:ascii="Arial Narrow" w:hAnsi="Arial Narrow" w:cs="Arial"/>
                <w:bCs/>
                <w:color w:val="FF0000"/>
                <w:sz w:val="16"/>
                <w:szCs w:val="16"/>
                <w:lang w:eastAsia="en-AU"/>
              </w:rPr>
              <w:t>(</w:t>
            </w:r>
            <w:r w:rsidR="00E47727" w:rsidRPr="00E47727">
              <w:rPr>
                <w:rFonts w:ascii="Arial Narrow" w:hAnsi="Arial Narrow" w:cs="Arial"/>
                <w:bCs/>
                <w:color w:val="FF0000"/>
                <w:sz w:val="16"/>
                <w:szCs w:val="16"/>
                <w:lang w:eastAsia="en-AU"/>
              </w:rPr>
              <w:t>10</w:t>
            </w:r>
            <w:r w:rsidRPr="00E47727">
              <w:rPr>
                <w:rFonts w:ascii="Arial Narrow" w:hAnsi="Arial Narrow" w:cs="Arial"/>
                <w:bCs/>
                <w:color w:val="FF0000"/>
                <w:sz w:val="16"/>
                <w:szCs w:val="16"/>
                <w:lang w:eastAsia="en-AU"/>
              </w:rPr>
              <w:t>)</w:t>
            </w:r>
          </w:p>
        </w:tc>
      </w:tr>
      <w:tr w:rsidR="000B51C5" w:rsidRPr="00781A68" w14:paraId="672D438D" w14:textId="77777777" w:rsidTr="000B51C5">
        <w:trPr>
          <w:cantSplit/>
        </w:trPr>
        <w:tc>
          <w:tcPr>
            <w:tcW w:w="802" w:type="pct"/>
            <w:tcMar>
              <w:top w:w="0" w:type="dxa"/>
              <w:left w:w="108" w:type="dxa"/>
              <w:bottom w:w="0" w:type="dxa"/>
              <w:right w:w="108" w:type="dxa"/>
            </w:tcMar>
            <w:vAlign w:val="center"/>
            <w:hideMark/>
          </w:tcPr>
          <w:p w14:paraId="62576386"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East Clump Point</w:t>
            </w:r>
          </w:p>
        </w:tc>
        <w:tc>
          <w:tcPr>
            <w:tcW w:w="644" w:type="pct"/>
            <w:tcMar>
              <w:top w:w="0" w:type="dxa"/>
              <w:left w:w="108" w:type="dxa"/>
              <w:bottom w:w="0" w:type="dxa"/>
              <w:right w:w="108" w:type="dxa"/>
            </w:tcMar>
            <w:vAlign w:val="center"/>
            <w:hideMark/>
          </w:tcPr>
          <w:p w14:paraId="4D91F1CE"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72F65BC7"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702BC95E"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5)</w:t>
            </w:r>
          </w:p>
        </w:tc>
        <w:tc>
          <w:tcPr>
            <w:tcW w:w="950" w:type="pct"/>
          </w:tcPr>
          <w:p w14:paraId="5AD90086"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w:t>
            </w:r>
            <w:r>
              <w:rPr>
                <w:rFonts w:ascii="Arial Narrow" w:hAnsi="Arial Narrow" w:cs="Arial"/>
                <w:bCs/>
                <w:color w:val="FF0000"/>
                <w:sz w:val="16"/>
                <w:szCs w:val="16"/>
                <w:lang w:eastAsia="en-AU"/>
              </w:rPr>
              <w:t>6</w:t>
            </w:r>
            <w:r w:rsidRPr="005C15D2">
              <w:rPr>
                <w:rFonts w:ascii="Arial Narrow" w:hAnsi="Arial Narrow" w:cs="Arial"/>
                <w:bCs/>
                <w:color w:val="FF0000"/>
                <w:sz w:val="16"/>
                <w:szCs w:val="16"/>
                <w:lang w:eastAsia="en-AU"/>
              </w:rPr>
              <w:t>)</w:t>
            </w:r>
          </w:p>
        </w:tc>
        <w:tc>
          <w:tcPr>
            <w:tcW w:w="970" w:type="pct"/>
          </w:tcPr>
          <w:p w14:paraId="51F60BBD"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2305636D" w14:textId="77777777" w:rsidTr="000B51C5">
        <w:trPr>
          <w:cantSplit/>
        </w:trPr>
        <w:tc>
          <w:tcPr>
            <w:tcW w:w="802" w:type="pct"/>
            <w:tcMar>
              <w:top w:w="0" w:type="dxa"/>
              <w:left w:w="108" w:type="dxa"/>
              <w:bottom w:w="0" w:type="dxa"/>
              <w:right w:w="108" w:type="dxa"/>
            </w:tcMar>
            <w:vAlign w:val="center"/>
            <w:hideMark/>
          </w:tcPr>
          <w:p w14:paraId="4E8555A8"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Dunk Island North</w:t>
            </w:r>
          </w:p>
        </w:tc>
        <w:tc>
          <w:tcPr>
            <w:tcW w:w="644" w:type="pct"/>
            <w:tcMar>
              <w:top w:w="0" w:type="dxa"/>
              <w:left w:w="108" w:type="dxa"/>
              <w:bottom w:w="0" w:type="dxa"/>
              <w:right w:w="108" w:type="dxa"/>
            </w:tcMar>
            <w:vAlign w:val="center"/>
            <w:hideMark/>
          </w:tcPr>
          <w:p w14:paraId="6C33FB46"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213BA631"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1083" w:type="pct"/>
            <w:tcMar>
              <w:top w:w="0" w:type="dxa"/>
              <w:left w:w="108" w:type="dxa"/>
              <w:bottom w:w="0" w:type="dxa"/>
              <w:right w:w="108" w:type="dxa"/>
            </w:tcMar>
            <w:vAlign w:val="center"/>
            <w:hideMark/>
          </w:tcPr>
          <w:p w14:paraId="08635FB9"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5)</w:t>
            </w:r>
          </w:p>
        </w:tc>
        <w:tc>
          <w:tcPr>
            <w:tcW w:w="950" w:type="pct"/>
          </w:tcPr>
          <w:p w14:paraId="675BFF57"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w:t>
            </w:r>
            <w:r>
              <w:rPr>
                <w:rFonts w:ascii="Arial Narrow" w:hAnsi="Arial Narrow" w:cs="Arial"/>
                <w:bCs/>
                <w:color w:val="FF0000"/>
                <w:sz w:val="16"/>
                <w:szCs w:val="16"/>
                <w:lang w:eastAsia="en-AU"/>
              </w:rPr>
              <w:t>6</w:t>
            </w:r>
            <w:r w:rsidRPr="005C15D2">
              <w:rPr>
                <w:rFonts w:ascii="Arial Narrow" w:hAnsi="Arial Narrow" w:cs="Arial"/>
                <w:bCs/>
                <w:color w:val="FF0000"/>
                <w:sz w:val="16"/>
                <w:szCs w:val="16"/>
                <w:lang w:eastAsia="en-AU"/>
              </w:rPr>
              <w:t>)</w:t>
            </w:r>
          </w:p>
        </w:tc>
        <w:tc>
          <w:tcPr>
            <w:tcW w:w="970" w:type="pct"/>
          </w:tcPr>
          <w:p w14:paraId="4F5FA337" w14:textId="77777777" w:rsidR="000B51C5" w:rsidRPr="00781A68" w:rsidDel="00AC0701" w:rsidRDefault="000B51C5" w:rsidP="006344A9">
            <w:pPr>
              <w:spacing w:before="0" w:after="0"/>
              <w:ind w:left="127" w:hanging="127"/>
              <w:contextualSpacing/>
              <w:rPr>
                <w:rFonts w:ascii="Arial Narrow" w:hAnsi="Arial Narrow" w:cs="Arial"/>
                <w:bCs/>
                <w:color w:val="FF0000"/>
                <w:sz w:val="16"/>
                <w:szCs w:val="16"/>
                <w:lang w:eastAsia="en-AU"/>
              </w:rPr>
            </w:pPr>
          </w:p>
        </w:tc>
      </w:tr>
      <w:tr w:rsidR="000B51C5" w:rsidRPr="00781A68" w14:paraId="098C145C" w14:textId="77777777" w:rsidTr="000B51C5">
        <w:trPr>
          <w:cantSplit/>
        </w:trPr>
        <w:tc>
          <w:tcPr>
            <w:tcW w:w="802" w:type="pct"/>
            <w:tcMar>
              <w:top w:w="0" w:type="dxa"/>
              <w:left w:w="108" w:type="dxa"/>
              <w:bottom w:w="0" w:type="dxa"/>
              <w:right w:w="108" w:type="dxa"/>
            </w:tcMar>
            <w:vAlign w:val="center"/>
            <w:hideMark/>
          </w:tcPr>
          <w:p w14:paraId="20C41C66"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South Mission Beach</w:t>
            </w:r>
          </w:p>
        </w:tc>
        <w:tc>
          <w:tcPr>
            <w:tcW w:w="644" w:type="pct"/>
            <w:tcMar>
              <w:top w:w="0" w:type="dxa"/>
              <w:left w:w="108" w:type="dxa"/>
              <w:bottom w:w="0" w:type="dxa"/>
              <w:right w:w="108" w:type="dxa"/>
            </w:tcMar>
            <w:vAlign w:val="center"/>
            <w:hideMark/>
          </w:tcPr>
          <w:p w14:paraId="1E8239B1"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04EBFD77"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6C67809D"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59BE04B0"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tcPr>
          <w:p w14:paraId="69C6C54D" w14:textId="012F311A" w:rsidR="000B51C5"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00E47727" w:rsidRPr="00E47727">
              <w:rPr>
                <w:rFonts w:ascii="Arial Narrow" w:hAnsi="Arial Narrow" w:cs="Arial"/>
                <w:bCs/>
                <w:color w:val="FF0000"/>
                <w:sz w:val="16"/>
                <w:szCs w:val="16"/>
                <w:lang w:eastAsia="en-AU"/>
              </w:rPr>
              <w:t>(10)</w:t>
            </w:r>
          </w:p>
        </w:tc>
      </w:tr>
      <w:tr w:rsidR="000B51C5" w:rsidRPr="00781A68" w14:paraId="7BBED317" w14:textId="77777777" w:rsidTr="000B51C5">
        <w:trPr>
          <w:cantSplit/>
        </w:trPr>
        <w:tc>
          <w:tcPr>
            <w:tcW w:w="802" w:type="pct"/>
            <w:tcMar>
              <w:top w:w="0" w:type="dxa"/>
              <w:left w:w="108" w:type="dxa"/>
              <w:bottom w:w="0" w:type="dxa"/>
              <w:right w:w="108" w:type="dxa"/>
            </w:tcMar>
            <w:vAlign w:val="center"/>
            <w:hideMark/>
          </w:tcPr>
          <w:p w14:paraId="5DF5CAC9"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Dunk Island South East</w:t>
            </w:r>
          </w:p>
        </w:tc>
        <w:tc>
          <w:tcPr>
            <w:tcW w:w="644" w:type="pct"/>
            <w:tcMar>
              <w:top w:w="0" w:type="dxa"/>
              <w:left w:w="108" w:type="dxa"/>
              <w:bottom w:w="0" w:type="dxa"/>
              <w:right w:w="108" w:type="dxa"/>
            </w:tcMar>
            <w:vAlign w:val="center"/>
            <w:hideMark/>
          </w:tcPr>
          <w:p w14:paraId="39717828"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511B6907"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23990ADC"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5)</w:t>
            </w:r>
          </w:p>
        </w:tc>
        <w:tc>
          <w:tcPr>
            <w:tcW w:w="950" w:type="pct"/>
          </w:tcPr>
          <w:p w14:paraId="4142612E"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sidRPr="005C15D2">
              <w:rPr>
                <w:rFonts w:ascii="Arial Narrow" w:hAnsi="Arial Narrow" w:cs="Arial"/>
                <w:bCs/>
                <w:color w:val="FF0000"/>
                <w:sz w:val="16"/>
                <w:szCs w:val="16"/>
                <w:lang w:eastAsia="en-AU"/>
              </w:rPr>
              <w:t xml:space="preserve"> (</w:t>
            </w:r>
            <w:r>
              <w:rPr>
                <w:rFonts w:ascii="Arial Narrow" w:hAnsi="Arial Narrow" w:cs="Arial"/>
                <w:bCs/>
                <w:color w:val="FF0000"/>
                <w:sz w:val="16"/>
                <w:szCs w:val="16"/>
                <w:lang w:eastAsia="en-AU"/>
              </w:rPr>
              <w:t>6</w:t>
            </w:r>
            <w:r w:rsidRPr="005C15D2">
              <w:rPr>
                <w:rFonts w:ascii="Arial Narrow" w:hAnsi="Arial Narrow" w:cs="Arial"/>
                <w:bCs/>
                <w:color w:val="FF0000"/>
                <w:sz w:val="16"/>
                <w:szCs w:val="16"/>
                <w:lang w:eastAsia="en-AU"/>
              </w:rPr>
              <w:t>)</w:t>
            </w:r>
          </w:p>
        </w:tc>
        <w:tc>
          <w:tcPr>
            <w:tcW w:w="970" w:type="pct"/>
          </w:tcPr>
          <w:p w14:paraId="2A96F196"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79FF8CFC" w14:textId="77777777" w:rsidTr="000B51C5">
        <w:trPr>
          <w:cantSplit/>
        </w:trPr>
        <w:tc>
          <w:tcPr>
            <w:tcW w:w="802" w:type="pct"/>
            <w:tcMar>
              <w:top w:w="0" w:type="dxa"/>
              <w:left w:w="108" w:type="dxa"/>
              <w:bottom w:w="0" w:type="dxa"/>
              <w:right w:w="108" w:type="dxa"/>
            </w:tcMar>
            <w:vAlign w:val="center"/>
            <w:hideMark/>
          </w:tcPr>
          <w:p w14:paraId="62B5241F"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Between Tam O'Shanter and Timana</w:t>
            </w:r>
          </w:p>
        </w:tc>
        <w:tc>
          <w:tcPr>
            <w:tcW w:w="644" w:type="pct"/>
            <w:tcMar>
              <w:top w:w="0" w:type="dxa"/>
              <w:left w:w="108" w:type="dxa"/>
              <w:bottom w:w="0" w:type="dxa"/>
              <w:right w:w="108" w:type="dxa"/>
            </w:tcMar>
            <w:vAlign w:val="center"/>
            <w:hideMark/>
          </w:tcPr>
          <w:p w14:paraId="5A37A263"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235D83BD"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55939FFB"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5)</w:t>
            </w:r>
          </w:p>
        </w:tc>
        <w:tc>
          <w:tcPr>
            <w:tcW w:w="950" w:type="pct"/>
          </w:tcPr>
          <w:p w14:paraId="1B6D547A"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sidRPr="005C15D2">
              <w:rPr>
                <w:rFonts w:ascii="Arial Narrow" w:hAnsi="Arial Narrow" w:cs="Arial"/>
                <w:bCs/>
                <w:color w:val="FF0000"/>
                <w:sz w:val="16"/>
                <w:szCs w:val="16"/>
                <w:lang w:eastAsia="en-AU"/>
              </w:rPr>
              <w:t xml:space="preserve"> (</w:t>
            </w:r>
            <w:r>
              <w:rPr>
                <w:rFonts w:ascii="Arial Narrow" w:hAnsi="Arial Narrow" w:cs="Arial"/>
                <w:bCs/>
                <w:color w:val="FF0000"/>
                <w:sz w:val="16"/>
                <w:szCs w:val="16"/>
                <w:lang w:eastAsia="en-AU"/>
              </w:rPr>
              <w:t>6</w:t>
            </w:r>
            <w:r w:rsidRPr="005C15D2">
              <w:rPr>
                <w:rFonts w:ascii="Arial Narrow" w:hAnsi="Arial Narrow" w:cs="Arial"/>
                <w:bCs/>
                <w:color w:val="FF0000"/>
                <w:sz w:val="16"/>
                <w:szCs w:val="16"/>
                <w:lang w:eastAsia="en-AU"/>
              </w:rPr>
              <w:t>)</w:t>
            </w:r>
          </w:p>
        </w:tc>
        <w:tc>
          <w:tcPr>
            <w:tcW w:w="970" w:type="pct"/>
          </w:tcPr>
          <w:p w14:paraId="4C4E7C33"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00247056" w14:textId="77777777" w:rsidTr="000B51C5">
        <w:trPr>
          <w:cantSplit/>
        </w:trPr>
        <w:tc>
          <w:tcPr>
            <w:tcW w:w="802" w:type="pct"/>
            <w:tcMar>
              <w:top w:w="0" w:type="dxa"/>
              <w:left w:w="108" w:type="dxa"/>
              <w:bottom w:w="0" w:type="dxa"/>
              <w:right w:w="108" w:type="dxa"/>
            </w:tcMar>
            <w:vAlign w:val="center"/>
            <w:hideMark/>
          </w:tcPr>
          <w:p w14:paraId="5BD0A54B"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Hull River mouth</w:t>
            </w:r>
          </w:p>
        </w:tc>
        <w:tc>
          <w:tcPr>
            <w:tcW w:w="644" w:type="pct"/>
            <w:tcMar>
              <w:top w:w="0" w:type="dxa"/>
              <w:left w:w="108" w:type="dxa"/>
              <w:bottom w:w="0" w:type="dxa"/>
              <w:right w:w="108" w:type="dxa"/>
            </w:tcMar>
            <w:vAlign w:val="center"/>
            <w:hideMark/>
          </w:tcPr>
          <w:p w14:paraId="6E6210ED"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43303667"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2BA3F33F"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4BB78BF5"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tcPr>
          <w:p w14:paraId="5B810833" w14:textId="4B7DA319" w:rsidR="000B51C5"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sidR="00E47727">
              <w:rPr>
                <w:rFonts w:ascii="Arial Narrow" w:hAnsi="Arial Narrow" w:cs="Arial"/>
                <w:bCs/>
                <w:color w:val="000000"/>
                <w:sz w:val="16"/>
                <w:szCs w:val="16"/>
                <w:lang w:eastAsia="en-AU"/>
              </w:rPr>
              <w:t xml:space="preserve"> </w:t>
            </w:r>
            <w:r w:rsidR="00E47727" w:rsidRPr="00E47727">
              <w:rPr>
                <w:rFonts w:ascii="Arial Narrow" w:hAnsi="Arial Narrow" w:cs="Arial"/>
                <w:bCs/>
                <w:color w:val="FF0000"/>
                <w:sz w:val="16"/>
                <w:szCs w:val="16"/>
                <w:lang w:eastAsia="en-AU"/>
              </w:rPr>
              <w:t>(10)</w:t>
            </w:r>
          </w:p>
        </w:tc>
      </w:tr>
      <w:tr w:rsidR="000B51C5" w:rsidRPr="00781A68" w14:paraId="2C74D0F2" w14:textId="77777777" w:rsidTr="000B51C5">
        <w:trPr>
          <w:cantSplit/>
        </w:trPr>
        <w:tc>
          <w:tcPr>
            <w:tcW w:w="802" w:type="pct"/>
            <w:tcMar>
              <w:top w:w="0" w:type="dxa"/>
              <w:left w:w="108" w:type="dxa"/>
              <w:bottom w:w="0" w:type="dxa"/>
              <w:right w:w="108" w:type="dxa"/>
            </w:tcMar>
            <w:vAlign w:val="center"/>
            <w:hideMark/>
          </w:tcPr>
          <w:p w14:paraId="10F644A0"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Bedarra Island</w:t>
            </w:r>
          </w:p>
        </w:tc>
        <w:tc>
          <w:tcPr>
            <w:tcW w:w="644" w:type="pct"/>
            <w:tcMar>
              <w:top w:w="0" w:type="dxa"/>
              <w:left w:w="108" w:type="dxa"/>
              <w:bottom w:w="0" w:type="dxa"/>
              <w:right w:w="108" w:type="dxa"/>
            </w:tcMar>
            <w:vAlign w:val="center"/>
            <w:hideMark/>
          </w:tcPr>
          <w:p w14:paraId="52B35623"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44FC64C6"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21B2C6BD"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5)</w:t>
            </w:r>
          </w:p>
        </w:tc>
        <w:tc>
          <w:tcPr>
            <w:tcW w:w="950" w:type="pct"/>
          </w:tcPr>
          <w:p w14:paraId="627F0D16"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w:t>
            </w:r>
            <w:r>
              <w:rPr>
                <w:rFonts w:ascii="Arial Narrow" w:hAnsi="Arial Narrow" w:cs="Arial"/>
                <w:bCs/>
                <w:color w:val="FF0000"/>
                <w:sz w:val="16"/>
                <w:szCs w:val="16"/>
                <w:lang w:eastAsia="en-AU"/>
              </w:rPr>
              <w:t>6</w:t>
            </w:r>
            <w:r w:rsidRPr="005C15D2">
              <w:rPr>
                <w:rFonts w:ascii="Arial Narrow" w:hAnsi="Arial Narrow" w:cs="Arial"/>
                <w:bCs/>
                <w:color w:val="FF0000"/>
                <w:sz w:val="16"/>
                <w:szCs w:val="16"/>
                <w:lang w:eastAsia="en-AU"/>
              </w:rPr>
              <w:t>)</w:t>
            </w:r>
            <w:r>
              <w:rPr>
                <w:rFonts w:ascii="Arial Narrow" w:hAnsi="Arial Narrow" w:cs="Arial"/>
                <w:bCs/>
                <w:color w:val="FF0000"/>
                <w:sz w:val="16"/>
                <w:szCs w:val="16"/>
                <w:lang w:eastAsia="en-AU"/>
              </w:rPr>
              <w:t xml:space="preserve"> </w:t>
            </w:r>
          </w:p>
        </w:tc>
        <w:tc>
          <w:tcPr>
            <w:tcW w:w="970" w:type="pct"/>
          </w:tcPr>
          <w:p w14:paraId="3F25E952"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2EBA4C14" w14:textId="77777777" w:rsidTr="000B51C5">
        <w:trPr>
          <w:cantSplit/>
        </w:trPr>
        <w:tc>
          <w:tcPr>
            <w:tcW w:w="802" w:type="pct"/>
            <w:tcMar>
              <w:top w:w="0" w:type="dxa"/>
              <w:left w:w="108" w:type="dxa"/>
              <w:bottom w:w="0" w:type="dxa"/>
              <w:right w:w="108" w:type="dxa"/>
            </w:tcMar>
            <w:vAlign w:val="center"/>
            <w:hideMark/>
          </w:tcPr>
          <w:p w14:paraId="1880ABCF"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Triplets</w:t>
            </w:r>
          </w:p>
        </w:tc>
        <w:tc>
          <w:tcPr>
            <w:tcW w:w="644" w:type="pct"/>
            <w:tcMar>
              <w:top w:w="0" w:type="dxa"/>
              <w:left w:w="108" w:type="dxa"/>
              <w:bottom w:w="0" w:type="dxa"/>
              <w:right w:w="108" w:type="dxa"/>
            </w:tcMar>
            <w:vAlign w:val="center"/>
            <w:hideMark/>
          </w:tcPr>
          <w:p w14:paraId="1B4BDA26"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47FCB540"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44C24319"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6B94F0AB"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tcPr>
          <w:p w14:paraId="4BE1C11D" w14:textId="51195C9F" w:rsidR="000B51C5"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sidR="00E47727">
              <w:rPr>
                <w:rFonts w:ascii="Arial Narrow" w:hAnsi="Arial Narrow" w:cs="Arial"/>
                <w:bCs/>
                <w:color w:val="000000"/>
                <w:sz w:val="16"/>
                <w:szCs w:val="16"/>
                <w:lang w:eastAsia="en-AU"/>
              </w:rPr>
              <w:t xml:space="preserve"> </w:t>
            </w:r>
            <w:r w:rsidR="00E47727" w:rsidRPr="00E47727">
              <w:rPr>
                <w:rFonts w:ascii="Arial Narrow" w:hAnsi="Arial Narrow" w:cs="Arial"/>
                <w:bCs/>
                <w:color w:val="FF0000"/>
                <w:sz w:val="16"/>
                <w:szCs w:val="16"/>
                <w:lang w:eastAsia="en-AU"/>
              </w:rPr>
              <w:t>(10)</w:t>
            </w:r>
          </w:p>
        </w:tc>
      </w:tr>
      <w:tr w:rsidR="000B51C5" w:rsidRPr="00781A68" w14:paraId="570597AA" w14:textId="77777777" w:rsidTr="000B51C5">
        <w:trPr>
          <w:cantSplit/>
        </w:trPr>
        <w:tc>
          <w:tcPr>
            <w:tcW w:w="802" w:type="pct"/>
            <w:tcMar>
              <w:top w:w="0" w:type="dxa"/>
              <w:left w:w="108" w:type="dxa"/>
              <w:bottom w:w="0" w:type="dxa"/>
              <w:right w:w="108" w:type="dxa"/>
            </w:tcMar>
            <w:vAlign w:val="center"/>
            <w:hideMark/>
          </w:tcPr>
          <w:p w14:paraId="3C056D3D"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Tully River mouth mooring</w:t>
            </w:r>
          </w:p>
        </w:tc>
        <w:tc>
          <w:tcPr>
            <w:tcW w:w="644" w:type="pct"/>
            <w:tcMar>
              <w:top w:w="0" w:type="dxa"/>
              <w:left w:w="108" w:type="dxa"/>
              <w:bottom w:w="0" w:type="dxa"/>
              <w:right w:w="108" w:type="dxa"/>
            </w:tcMar>
            <w:vAlign w:val="center"/>
            <w:hideMark/>
          </w:tcPr>
          <w:p w14:paraId="373C8C0F"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28D5FF8E"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1083" w:type="pct"/>
            <w:tcMar>
              <w:top w:w="0" w:type="dxa"/>
              <w:left w:w="108" w:type="dxa"/>
              <w:bottom w:w="0" w:type="dxa"/>
              <w:right w:w="108" w:type="dxa"/>
            </w:tcMar>
            <w:vAlign w:val="center"/>
            <w:hideMark/>
          </w:tcPr>
          <w:p w14:paraId="34B9B7D7"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5)</w:t>
            </w:r>
          </w:p>
        </w:tc>
        <w:tc>
          <w:tcPr>
            <w:tcW w:w="950" w:type="pct"/>
          </w:tcPr>
          <w:p w14:paraId="53CE70FF"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sidRPr="005C15D2">
              <w:rPr>
                <w:rFonts w:ascii="Arial Narrow" w:hAnsi="Arial Narrow" w:cs="Arial"/>
                <w:bCs/>
                <w:color w:val="FF0000"/>
                <w:sz w:val="16"/>
                <w:szCs w:val="16"/>
                <w:lang w:eastAsia="en-AU"/>
              </w:rPr>
              <w:t xml:space="preserve"> (</w:t>
            </w:r>
            <w:r>
              <w:rPr>
                <w:rFonts w:ascii="Arial Narrow" w:hAnsi="Arial Narrow" w:cs="Arial"/>
                <w:bCs/>
                <w:color w:val="FF0000"/>
                <w:sz w:val="16"/>
                <w:szCs w:val="16"/>
                <w:lang w:eastAsia="en-AU"/>
              </w:rPr>
              <w:t>6</w:t>
            </w:r>
            <w:r w:rsidRPr="005C15D2">
              <w:rPr>
                <w:rFonts w:ascii="Arial Narrow" w:hAnsi="Arial Narrow" w:cs="Arial"/>
                <w:bCs/>
                <w:color w:val="FF0000"/>
                <w:sz w:val="16"/>
                <w:szCs w:val="16"/>
                <w:lang w:eastAsia="en-AU"/>
              </w:rPr>
              <w:t>)</w:t>
            </w:r>
          </w:p>
        </w:tc>
        <w:tc>
          <w:tcPr>
            <w:tcW w:w="970" w:type="pct"/>
          </w:tcPr>
          <w:p w14:paraId="31D1C1D3"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244DE984" w14:textId="77777777" w:rsidTr="000B51C5">
        <w:trPr>
          <w:cantSplit/>
        </w:trPr>
        <w:tc>
          <w:tcPr>
            <w:tcW w:w="802" w:type="pct"/>
            <w:tcMar>
              <w:top w:w="0" w:type="dxa"/>
              <w:left w:w="108" w:type="dxa"/>
              <w:bottom w:w="0" w:type="dxa"/>
              <w:right w:w="108" w:type="dxa"/>
            </w:tcMar>
            <w:vAlign w:val="center"/>
            <w:hideMark/>
          </w:tcPr>
          <w:p w14:paraId="0C9830B3"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Tully River</w:t>
            </w:r>
          </w:p>
        </w:tc>
        <w:tc>
          <w:tcPr>
            <w:tcW w:w="644" w:type="pct"/>
            <w:tcMar>
              <w:top w:w="0" w:type="dxa"/>
              <w:left w:w="108" w:type="dxa"/>
              <w:bottom w:w="0" w:type="dxa"/>
              <w:right w:w="108" w:type="dxa"/>
            </w:tcMar>
            <w:vAlign w:val="center"/>
            <w:hideMark/>
          </w:tcPr>
          <w:p w14:paraId="4590F1A2"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6492ACF0"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6A017243"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548976F0"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tcPr>
          <w:p w14:paraId="38A4C608" w14:textId="74B64551" w:rsidR="000B51C5"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sidR="00E47727">
              <w:rPr>
                <w:rFonts w:ascii="Arial Narrow" w:hAnsi="Arial Narrow" w:cs="Arial"/>
                <w:bCs/>
                <w:color w:val="000000"/>
                <w:sz w:val="16"/>
                <w:szCs w:val="16"/>
                <w:lang w:eastAsia="en-AU"/>
              </w:rPr>
              <w:t xml:space="preserve"> </w:t>
            </w:r>
            <w:r w:rsidR="00E47727" w:rsidRPr="00E47727">
              <w:rPr>
                <w:rFonts w:ascii="Arial Narrow" w:hAnsi="Arial Narrow" w:cs="Arial"/>
                <w:bCs/>
                <w:color w:val="FF0000"/>
                <w:sz w:val="16"/>
                <w:szCs w:val="16"/>
                <w:lang w:eastAsia="en-AU"/>
              </w:rPr>
              <w:t>(10)</w:t>
            </w:r>
          </w:p>
        </w:tc>
      </w:tr>
      <w:tr w:rsidR="000B51C5" w:rsidRPr="00781A68" w14:paraId="6B2153C2" w14:textId="77777777" w:rsidTr="000B51C5">
        <w:trPr>
          <w:cantSplit/>
        </w:trPr>
        <w:tc>
          <w:tcPr>
            <w:tcW w:w="802" w:type="pct"/>
            <w:shd w:val="clear" w:color="auto" w:fill="F2F2F2"/>
            <w:tcMar>
              <w:top w:w="0" w:type="dxa"/>
              <w:left w:w="108" w:type="dxa"/>
              <w:bottom w:w="0" w:type="dxa"/>
              <w:right w:w="108" w:type="dxa"/>
            </w:tcMar>
            <w:vAlign w:val="center"/>
            <w:hideMark/>
          </w:tcPr>
          <w:p w14:paraId="5C0420CD" w14:textId="77777777" w:rsidR="000B51C5" w:rsidRPr="00781A68" w:rsidRDefault="000B51C5" w:rsidP="006344A9">
            <w:pPr>
              <w:spacing w:before="0" w:after="0"/>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Burdekin</w:t>
            </w:r>
          </w:p>
        </w:tc>
        <w:tc>
          <w:tcPr>
            <w:tcW w:w="644" w:type="pct"/>
            <w:shd w:val="clear" w:color="auto" w:fill="F2F2F2"/>
            <w:tcMar>
              <w:top w:w="0" w:type="dxa"/>
              <w:left w:w="108" w:type="dxa"/>
              <w:bottom w:w="0" w:type="dxa"/>
              <w:right w:w="108" w:type="dxa"/>
            </w:tcMar>
            <w:vAlign w:val="center"/>
            <w:hideMark/>
          </w:tcPr>
          <w:p w14:paraId="256B4CFD"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shd w:val="clear" w:color="auto" w:fill="F2F2F2"/>
            <w:tcMar>
              <w:top w:w="0" w:type="dxa"/>
              <w:left w:w="108" w:type="dxa"/>
              <w:bottom w:w="0" w:type="dxa"/>
              <w:right w:w="108" w:type="dxa"/>
            </w:tcMar>
            <w:vAlign w:val="center"/>
            <w:hideMark/>
          </w:tcPr>
          <w:p w14:paraId="20754AB2"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shd w:val="clear" w:color="auto" w:fill="F2F2F2"/>
            <w:tcMar>
              <w:top w:w="0" w:type="dxa"/>
              <w:left w:w="108" w:type="dxa"/>
              <w:bottom w:w="0" w:type="dxa"/>
              <w:right w:w="108" w:type="dxa"/>
            </w:tcMar>
            <w:vAlign w:val="center"/>
            <w:hideMark/>
          </w:tcPr>
          <w:p w14:paraId="4EBF5EC3"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shd w:val="clear" w:color="auto" w:fill="F2F2F2"/>
          </w:tcPr>
          <w:p w14:paraId="1EA33F5A"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shd w:val="clear" w:color="auto" w:fill="F2F2F2"/>
          </w:tcPr>
          <w:p w14:paraId="77C2115F"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7A0D0288" w14:textId="77777777" w:rsidTr="00C61CEB">
        <w:trPr>
          <w:cantSplit/>
        </w:trPr>
        <w:tc>
          <w:tcPr>
            <w:tcW w:w="802" w:type="pct"/>
            <w:shd w:val="clear" w:color="auto" w:fill="F2F2F2"/>
            <w:tcMar>
              <w:top w:w="0" w:type="dxa"/>
              <w:left w:w="108" w:type="dxa"/>
              <w:bottom w:w="0" w:type="dxa"/>
              <w:right w:w="108" w:type="dxa"/>
            </w:tcMar>
            <w:vAlign w:val="center"/>
            <w:hideMark/>
          </w:tcPr>
          <w:p w14:paraId="78972931" w14:textId="77777777" w:rsidR="000B51C5" w:rsidRPr="00781A68" w:rsidRDefault="000B51C5" w:rsidP="006344A9">
            <w:pPr>
              <w:spacing w:before="0" w:after="0"/>
              <w:rPr>
                <w:rFonts w:ascii="Arial Narrow" w:hAnsi="Arial Narrow" w:cs="Arial"/>
                <w:b/>
                <w:bCs/>
                <w:i/>
                <w:iCs/>
                <w:color w:val="000000"/>
                <w:sz w:val="16"/>
                <w:szCs w:val="16"/>
                <w:lang w:eastAsia="en-AU"/>
              </w:rPr>
            </w:pPr>
            <w:r w:rsidRPr="00781A68">
              <w:rPr>
                <w:rFonts w:ascii="Arial Narrow" w:hAnsi="Arial Narrow" w:cs="Arial"/>
                <w:b/>
                <w:bCs/>
                <w:i/>
                <w:iCs/>
                <w:color w:val="000000"/>
                <w:sz w:val="16"/>
                <w:szCs w:val="16"/>
                <w:lang w:eastAsia="en-AU"/>
              </w:rPr>
              <w:t>Burdekin Focus Area</w:t>
            </w:r>
          </w:p>
        </w:tc>
        <w:tc>
          <w:tcPr>
            <w:tcW w:w="644" w:type="pct"/>
            <w:shd w:val="clear" w:color="auto" w:fill="F2F2F2"/>
            <w:tcMar>
              <w:top w:w="0" w:type="dxa"/>
              <w:left w:w="108" w:type="dxa"/>
              <w:bottom w:w="0" w:type="dxa"/>
              <w:right w:w="108" w:type="dxa"/>
            </w:tcMar>
            <w:vAlign w:val="center"/>
            <w:hideMark/>
          </w:tcPr>
          <w:p w14:paraId="5A143668"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shd w:val="clear" w:color="auto" w:fill="F2F2F2"/>
            <w:tcMar>
              <w:top w:w="0" w:type="dxa"/>
              <w:left w:w="108" w:type="dxa"/>
              <w:bottom w:w="0" w:type="dxa"/>
              <w:right w:w="108" w:type="dxa"/>
            </w:tcMar>
            <w:vAlign w:val="center"/>
            <w:hideMark/>
          </w:tcPr>
          <w:p w14:paraId="54782C7D"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shd w:val="clear" w:color="auto" w:fill="F2F2F2"/>
            <w:tcMar>
              <w:top w:w="0" w:type="dxa"/>
              <w:left w:w="108" w:type="dxa"/>
              <w:bottom w:w="0" w:type="dxa"/>
              <w:right w:w="108" w:type="dxa"/>
            </w:tcMar>
            <w:vAlign w:val="center"/>
          </w:tcPr>
          <w:p w14:paraId="214FA927" w14:textId="5F6F7B20" w:rsidR="000B51C5" w:rsidRPr="00781A68" w:rsidRDefault="000B51C5" w:rsidP="006344A9">
            <w:pPr>
              <w:spacing w:before="0" w:after="0"/>
              <w:contextualSpacing/>
              <w:rPr>
                <w:rFonts w:ascii="Arial Narrow" w:hAnsi="Arial Narrow"/>
                <w:bCs/>
                <w:color w:val="000000"/>
                <w:sz w:val="16"/>
                <w:szCs w:val="16"/>
                <w:lang w:eastAsia="en-AU"/>
              </w:rPr>
            </w:pPr>
          </w:p>
        </w:tc>
        <w:tc>
          <w:tcPr>
            <w:tcW w:w="950" w:type="pct"/>
            <w:shd w:val="clear" w:color="auto" w:fill="F2F2F2"/>
          </w:tcPr>
          <w:p w14:paraId="08190CAC"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shd w:val="clear" w:color="auto" w:fill="F2F2F2"/>
          </w:tcPr>
          <w:p w14:paraId="4407CB3F"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74EE0CDB" w14:textId="77777777" w:rsidTr="000B51C5">
        <w:trPr>
          <w:cantSplit/>
        </w:trPr>
        <w:tc>
          <w:tcPr>
            <w:tcW w:w="802" w:type="pct"/>
            <w:tcMar>
              <w:top w:w="0" w:type="dxa"/>
              <w:left w:w="108" w:type="dxa"/>
              <w:bottom w:w="0" w:type="dxa"/>
              <w:right w:w="108" w:type="dxa"/>
            </w:tcMar>
            <w:vAlign w:val="center"/>
            <w:hideMark/>
          </w:tcPr>
          <w:p w14:paraId="602702A8"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Pelorus and Orpheus Island West</w:t>
            </w:r>
          </w:p>
        </w:tc>
        <w:tc>
          <w:tcPr>
            <w:tcW w:w="644" w:type="pct"/>
            <w:tcMar>
              <w:top w:w="0" w:type="dxa"/>
              <w:left w:w="108" w:type="dxa"/>
              <w:bottom w:w="0" w:type="dxa"/>
              <w:right w:w="108" w:type="dxa"/>
            </w:tcMar>
            <w:vAlign w:val="center"/>
            <w:hideMark/>
          </w:tcPr>
          <w:p w14:paraId="539DCC8F"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67BD6882"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685F25E8"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4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4)</w:t>
            </w:r>
          </w:p>
        </w:tc>
        <w:tc>
          <w:tcPr>
            <w:tcW w:w="950" w:type="pct"/>
          </w:tcPr>
          <w:p w14:paraId="253E1797" w14:textId="77777777" w:rsidR="000B51C5" w:rsidRPr="00781A68" w:rsidRDefault="000B51C5" w:rsidP="006344A9">
            <w:pPr>
              <w:tabs>
                <w:tab w:val="left" w:pos="288"/>
              </w:tabs>
              <w:spacing w:before="0" w:after="0"/>
              <w:ind w:left="121" w:hanging="121"/>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5 (Sampling 2 depths)</w:t>
            </w:r>
            <w:r>
              <w:rPr>
                <w:rFonts w:ascii="Arial Narrow" w:hAnsi="Arial Narrow" w:cs="Arial"/>
                <w:bCs/>
                <w:color w:val="000000"/>
                <w:sz w:val="16"/>
                <w:szCs w:val="16"/>
                <w:lang w:eastAsia="en-AU"/>
              </w:rPr>
              <w:t xml:space="preserve"> </w:t>
            </w:r>
            <w:r w:rsidRPr="00F34304">
              <w:rPr>
                <w:rFonts w:ascii="Arial Narrow" w:hAnsi="Arial Narrow" w:cs="Arial"/>
                <w:bCs/>
                <w:color w:val="FF0000"/>
                <w:sz w:val="16"/>
                <w:szCs w:val="16"/>
                <w:lang w:eastAsia="en-AU"/>
              </w:rPr>
              <w:t>(5)</w:t>
            </w:r>
          </w:p>
        </w:tc>
        <w:tc>
          <w:tcPr>
            <w:tcW w:w="970" w:type="pct"/>
          </w:tcPr>
          <w:p w14:paraId="5A1BBB52" w14:textId="77777777" w:rsidR="000B51C5" w:rsidRPr="00781A68" w:rsidRDefault="000B51C5" w:rsidP="006344A9">
            <w:pPr>
              <w:tabs>
                <w:tab w:val="left" w:pos="288"/>
              </w:tabs>
              <w:spacing w:before="0" w:after="0"/>
              <w:ind w:left="127" w:hanging="127"/>
              <w:contextualSpacing/>
              <w:rPr>
                <w:rFonts w:ascii="Arial Narrow" w:hAnsi="Arial Narrow" w:cs="Arial"/>
                <w:bCs/>
                <w:color w:val="000000"/>
                <w:sz w:val="16"/>
                <w:szCs w:val="16"/>
                <w:lang w:eastAsia="en-AU"/>
              </w:rPr>
            </w:pPr>
          </w:p>
        </w:tc>
      </w:tr>
      <w:tr w:rsidR="000B51C5" w:rsidRPr="00781A68" w14:paraId="3E077ACF" w14:textId="77777777" w:rsidTr="000B51C5">
        <w:trPr>
          <w:cantSplit/>
        </w:trPr>
        <w:tc>
          <w:tcPr>
            <w:tcW w:w="802" w:type="pct"/>
            <w:tcMar>
              <w:top w:w="0" w:type="dxa"/>
              <w:left w:w="108" w:type="dxa"/>
              <w:bottom w:w="0" w:type="dxa"/>
              <w:right w:w="108" w:type="dxa"/>
            </w:tcMar>
            <w:vAlign w:val="center"/>
            <w:hideMark/>
          </w:tcPr>
          <w:p w14:paraId="6B70261E"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Pandora Reef</w:t>
            </w:r>
          </w:p>
        </w:tc>
        <w:tc>
          <w:tcPr>
            <w:tcW w:w="644" w:type="pct"/>
            <w:tcMar>
              <w:top w:w="0" w:type="dxa"/>
              <w:left w:w="108" w:type="dxa"/>
              <w:bottom w:w="0" w:type="dxa"/>
              <w:right w:w="108" w:type="dxa"/>
            </w:tcMar>
            <w:vAlign w:val="center"/>
            <w:hideMark/>
          </w:tcPr>
          <w:p w14:paraId="487330C7"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06232115"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0CB8CD7E"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4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4)</w:t>
            </w:r>
          </w:p>
        </w:tc>
        <w:tc>
          <w:tcPr>
            <w:tcW w:w="950" w:type="pct"/>
          </w:tcPr>
          <w:p w14:paraId="28B00A5B"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5 (Sampling 2 depths)</w:t>
            </w:r>
            <w:r>
              <w:rPr>
                <w:rFonts w:ascii="Arial Narrow" w:hAnsi="Arial Narrow" w:cs="Arial"/>
                <w:bCs/>
                <w:color w:val="000000"/>
                <w:sz w:val="16"/>
                <w:szCs w:val="16"/>
                <w:lang w:eastAsia="en-AU"/>
              </w:rPr>
              <w:t xml:space="preserve"> </w:t>
            </w:r>
            <w:r w:rsidRPr="00F34304">
              <w:rPr>
                <w:rFonts w:ascii="Arial Narrow" w:hAnsi="Arial Narrow" w:cs="Arial"/>
                <w:bCs/>
                <w:color w:val="FF0000"/>
                <w:sz w:val="16"/>
                <w:szCs w:val="16"/>
                <w:lang w:eastAsia="en-AU"/>
              </w:rPr>
              <w:t>(5)</w:t>
            </w:r>
          </w:p>
        </w:tc>
        <w:tc>
          <w:tcPr>
            <w:tcW w:w="970" w:type="pct"/>
          </w:tcPr>
          <w:p w14:paraId="048A05A7"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58A5C134" w14:textId="77777777" w:rsidTr="000B51C5">
        <w:trPr>
          <w:cantSplit/>
        </w:trPr>
        <w:tc>
          <w:tcPr>
            <w:tcW w:w="802" w:type="pct"/>
            <w:tcMar>
              <w:top w:w="0" w:type="dxa"/>
              <w:left w:w="108" w:type="dxa"/>
              <w:bottom w:w="0" w:type="dxa"/>
              <w:right w:w="108" w:type="dxa"/>
            </w:tcMar>
            <w:vAlign w:val="center"/>
            <w:hideMark/>
          </w:tcPr>
          <w:p w14:paraId="3FFF384E"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Cordelia Rocks</w:t>
            </w:r>
          </w:p>
        </w:tc>
        <w:tc>
          <w:tcPr>
            <w:tcW w:w="644" w:type="pct"/>
            <w:tcMar>
              <w:top w:w="0" w:type="dxa"/>
              <w:left w:w="108" w:type="dxa"/>
              <w:bottom w:w="0" w:type="dxa"/>
              <w:right w:w="108" w:type="dxa"/>
            </w:tcMar>
            <w:vAlign w:val="center"/>
            <w:hideMark/>
          </w:tcPr>
          <w:p w14:paraId="3D1FF1C3"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0D8A8F20"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17A16477"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2597F8A8"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tcPr>
          <w:p w14:paraId="522B0D30" w14:textId="5C6C22E8"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Pr="00E47727">
              <w:rPr>
                <w:rFonts w:ascii="Arial Narrow" w:hAnsi="Arial Narrow" w:cs="Arial"/>
                <w:bCs/>
                <w:color w:val="FF0000"/>
                <w:sz w:val="16"/>
                <w:szCs w:val="16"/>
                <w:lang w:eastAsia="en-AU"/>
              </w:rPr>
              <w:t>(</w:t>
            </w:r>
            <w:r w:rsidR="00E47727" w:rsidRPr="00E47727">
              <w:rPr>
                <w:rFonts w:ascii="Arial Narrow" w:hAnsi="Arial Narrow" w:cs="Arial"/>
                <w:bCs/>
                <w:color w:val="FF0000"/>
                <w:sz w:val="16"/>
                <w:szCs w:val="16"/>
                <w:lang w:eastAsia="en-AU"/>
              </w:rPr>
              <w:t>2</w:t>
            </w:r>
            <w:r>
              <w:rPr>
                <w:rFonts w:ascii="Arial Narrow" w:hAnsi="Arial Narrow" w:cs="Arial"/>
                <w:bCs/>
                <w:color w:val="FF0000"/>
                <w:sz w:val="16"/>
                <w:szCs w:val="16"/>
                <w:lang w:eastAsia="en-AU"/>
              </w:rPr>
              <w:t>)</w:t>
            </w:r>
          </w:p>
        </w:tc>
      </w:tr>
      <w:tr w:rsidR="000B51C5" w:rsidRPr="00781A68" w14:paraId="476A8E54" w14:textId="77777777" w:rsidTr="000B51C5">
        <w:trPr>
          <w:cantSplit/>
        </w:trPr>
        <w:tc>
          <w:tcPr>
            <w:tcW w:w="802" w:type="pct"/>
            <w:tcMar>
              <w:top w:w="0" w:type="dxa"/>
              <w:left w:w="108" w:type="dxa"/>
              <w:bottom w:w="0" w:type="dxa"/>
              <w:right w:w="108" w:type="dxa"/>
            </w:tcMar>
            <w:vAlign w:val="center"/>
            <w:hideMark/>
          </w:tcPr>
          <w:p w14:paraId="69F1CEC4" w14:textId="77777777" w:rsidR="000B51C5" w:rsidRPr="00781A68" w:rsidRDefault="000B51C5" w:rsidP="006344A9">
            <w:pPr>
              <w:spacing w:before="0" w:after="0"/>
              <w:rPr>
                <w:rFonts w:ascii="Arial Narrow" w:hAnsi="Arial Narrow" w:cs="Arial"/>
                <w:color w:val="000000"/>
                <w:sz w:val="16"/>
                <w:szCs w:val="16"/>
                <w:lang w:eastAsia="en-AU"/>
              </w:rPr>
            </w:pPr>
            <w:r>
              <w:rPr>
                <w:rFonts w:ascii="Arial Narrow" w:hAnsi="Arial Narrow" w:cs="Arial"/>
                <w:color w:val="000000"/>
                <w:sz w:val="16"/>
                <w:szCs w:val="16"/>
                <w:lang w:eastAsia="en-AU"/>
              </w:rPr>
              <w:t xml:space="preserve">Magnetic </w:t>
            </w:r>
            <w:r w:rsidRPr="00781A68">
              <w:rPr>
                <w:rFonts w:ascii="Arial Narrow" w:hAnsi="Arial Narrow" w:cs="Arial"/>
                <w:color w:val="000000"/>
                <w:sz w:val="16"/>
                <w:szCs w:val="16"/>
                <w:lang w:eastAsia="en-AU"/>
              </w:rPr>
              <w:t>Island (Geoffrey Bay)</w:t>
            </w:r>
          </w:p>
        </w:tc>
        <w:tc>
          <w:tcPr>
            <w:tcW w:w="644" w:type="pct"/>
            <w:tcMar>
              <w:top w:w="0" w:type="dxa"/>
              <w:left w:w="108" w:type="dxa"/>
              <w:bottom w:w="0" w:type="dxa"/>
              <w:right w:w="108" w:type="dxa"/>
            </w:tcMar>
            <w:vAlign w:val="center"/>
            <w:hideMark/>
          </w:tcPr>
          <w:p w14:paraId="7C961E19"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260DB0AD"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763F9F9B"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3</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4)</w:t>
            </w:r>
          </w:p>
        </w:tc>
        <w:tc>
          <w:tcPr>
            <w:tcW w:w="950" w:type="pct"/>
          </w:tcPr>
          <w:p w14:paraId="01DAF772"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5 (Sampling 2 depths)</w:t>
            </w:r>
            <w:r>
              <w:rPr>
                <w:rFonts w:ascii="Arial Narrow" w:hAnsi="Arial Narrow" w:cs="Arial"/>
                <w:bCs/>
                <w:color w:val="000000"/>
                <w:sz w:val="16"/>
                <w:szCs w:val="16"/>
                <w:lang w:eastAsia="en-AU"/>
              </w:rPr>
              <w:t xml:space="preserve"> </w:t>
            </w:r>
            <w:r w:rsidRPr="00F34304">
              <w:rPr>
                <w:rFonts w:ascii="Arial Narrow" w:hAnsi="Arial Narrow" w:cs="Arial"/>
                <w:bCs/>
                <w:color w:val="FF0000"/>
                <w:sz w:val="16"/>
                <w:szCs w:val="16"/>
                <w:lang w:eastAsia="en-AU"/>
              </w:rPr>
              <w:t>(5)</w:t>
            </w:r>
          </w:p>
        </w:tc>
        <w:tc>
          <w:tcPr>
            <w:tcW w:w="970" w:type="pct"/>
          </w:tcPr>
          <w:p w14:paraId="485386E3"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4721CE5E" w14:textId="77777777" w:rsidTr="000B51C5">
        <w:trPr>
          <w:cantSplit/>
        </w:trPr>
        <w:tc>
          <w:tcPr>
            <w:tcW w:w="802" w:type="pct"/>
            <w:tcMar>
              <w:top w:w="0" w:type="dxa"/>
              <w:left w:w="108" w:type="dxa"/>
              <w:bottom w:w="0" w:type="dxa"/>
              <w:right w:w="108" w:type="dxa"/>
            </w:tcMar>
            <w:vAlign w:val="center"/>
            <w:hideMark/>
          </w:tcPr>
          <w:p w14:paraId="5DE31184"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Inner Cleveland Bay</w:t>
            </w:r>
          </w:p>
        </w:tc>
        <w:tc>
          <w:tcPr>
            <w:tcW w:w="644" w:type="pct"/>
            <w:tcMar>
              <w:top w:w="0" w:type="dxa"/>
              <w:left w:w="108" w:type="dxa"/>
              <w:bottom w:w="0" w:type="dxa"/>
              <w:right w:w="108" w:type="dxa"/>
            </w:tcMar>
            <w:vAlign w:val="center"/>
            <w:hideMark/>
          </w:tcPr>
          <w:p w14:paraId="6B23EF75"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5CA65B08"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74FF21BD"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7ABE35B6"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tcPr>
          <w:p w14:paraId="6E1F703D" w14:textId="0992AFBE"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00E47727" w:rsidRPr="00E47727">
              <w:rPr>
                <w:rFonts w:ascii="Arial Narrow" w:hAnsi="Arial Narrow" w:cs="Arial"/>
                <w:bCs/>
                <w:color w:val="FF0000"/>
                <w:sz w:val="16"/>
                <w:szCs w:val="16"/>
                <w:lang w:eastAsia="en-AU"/>
              </w:rPr>
              <w:t>(2</w:t>
            </w:r>
            <w:r w:rsidR="00E47727">
              <w:rPr>
                <w:rFonts w:ascii="Arial Narrow" w:hAnsi="Arial Narrow" w:cs="Arial"/>
                <w:bCs/>
                <w:color w:val="FF0000"/>
                <w:sz w:val="16"/>
                <w:szCs w:val="16"/>
                <w:lang w:eastAsia="en-AU"/>
              </w:rPr>
              <w:t>)</w:t>
            </w:r>
          </w:p>
        </w:tc>
      </w:tr>
      <w:tr w:rsidR="00E47727" w:rsidRPr="00781A68" w14:paraId="38C26B2C" w14:textId="77777777" w:rsidTr="000B51C5">
        <w:trPr>
          <w:cantSplit/>
        </w:trPr>
        <w:tc>
          <w:tcPr>
            <w:tcW w:w="802" w:type="pct"/>
            <w:tcMar>
              <w:top w:w="0" w:type="dxa"/>
              <w:left w:w="108" w:type="dxa"/>
              <w:bottom w:w="0" w:type="dxa"/>
              <w:right w:w="108" w:type="dxa"/>
            </w:tcMar>
            <w:vAlign w:val="center"/>
            <w:hideMark/>
          </w:tcPr>
          <w:p w14:paraId="76F6CFE0" w14:textId="77777777" w:rsidR="00E47727" w:rsidRPr="00781A68" w:rsidRDefault="00E47727" w:rsidP="00E47727">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Cape Cleveland</w:t>
            </w:r>
          </w:p>
        </w:tc>
        <w:tc>
          <w:tcPr>
            <w:tcW w:w="644" w:type="pct"/>
            <w:tcMar>
              <w:top w:w="0" w:type="dxa"/>
              <w:left w:w="108" w:type="dxa"/>
              <w:bottom w:w="0" w:type="dxa"/>
              <w:right w:w="108" w:type="dxa"/>
            </w:tcMar>
            <w:vAlign w:val="center"/>
            <w:hideMark/>
          </w:tcPr>
          <w:p w14:paraId="7591BB82"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72D3633C"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3292DC20" w14:textId="77777777" w:rsidR="00E47727" w:rsidRPr="00781A68" w:rsidRDefault="00E47727" w:rsidP="00E47727">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47137DAF" w14:textId="77777777" w:rsidR="00E47727" w:rsidRPr="00781A68" w:rsidRDefault="00E47727" w:rsidP="00E47727">
            <w:pPr>
              <w:spacing w:before="0" w:after="0"/>
              <w:ind w:left="121" w:hanging="121"/>
              <w:contextualSpacing/>
              <w:rPr>
                <w:rFonts w:ascii="Arial Narrow" w:hAnsi="Arial Narrow"/>
                <w:bCs/>
                <w:color w:val="000000"/>
                <w:sz w:val="16"/>
                <w:szCs w:val="16"/>
                <w:lang w:eastAsia="en-AU"/>
              </w:rPr>
            </w:pPr>
          </w:p>
        </w:tc>
        <w:tc>
          <w:tcPr>
            <w:tcW w:w="970" w:type="pct"/>
          </w:tcPr>
          <w:p w14:paraId="51C9760B" w14:textId="1720631C" w:rsidR="00E47727" w:rsidRPr="00781A68" w:rsidRDefault="00E47727" w:rsidP="00E47727">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Pr="00E47727">
              <w:rPr>
                <w:rFonts w:ascii="Arial Narrow" w:hAnsi="Arial Narrow" w:cs="Arial"/>
                <w:bCs/>
                <w:color w:val="FF0000"/>
                <w:sz w:val="16"/>
                <w:szCs w:val="16"/>
                <w:lang w:eastAsia="en-AU"/>
              </w:rPr>
              <w:t>(2</w:t>
            </w:r>
            <w:r>
              <w:rPr>
                <w:rFonts w:ascii="Arial Narrow" w:hAnsi="Arial Narrow" w:cs="Arial"/>
                <w:bCs/>
                <w:color w:val="FF0000"/>
                <w:sz w:val="16"/>
                <w:szCs w:val="16"/>
                <w:lang w:eastAsia="en-AU"/>
              </w:rPr>
              <w:t>)</w:t>
            </w:r>
          </w:p>
        </w:tc>
      </w:tr>
      <w:tr w:rsidR="00E47727" w:rsidRPr="00781A68" w14:paraId="4D067009" w14:textId="77777777" w:rsidTr="000B51C5">
        <w:trPr>
          <w:cantSplit/>
        </w:trPr>
        <w:tc>
          <w:tcPr>
            <w:tcW w:w="802" w:type="pct"/>
            <w:tcMar>
              <w:top w:w="0" w:type="dxa"/>
              <w:left w:w="108" w:type="dxa"/>
              <w:bottom w:w="0" w:type="dxa"/>
              <w:right w:w="108" w:type="dxa"/>
            </w:tcMar>
            <w:vAlign w:val="center"/>
            <w:hideMark/>
          </w:tcPr>
          <w:p w14:paraId="15965566" w14:textId="77777777" w:rsidR="00E47727" w:rsidRPr="00781A68" w:rsidRDefault="00E47727" w:rsidP="00E47727">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Haughton 2</w:t>
            </w:r>
          </w:p>
        </w:tc>
        <w:tc>
          <w:tcPr>
            <w:tcW w:w="644" w:type="pct"/>
            <w:tcMar>
              <w:top w:w="0" w:type="dxa"/>
              <w:left w:w="108" w:type="dxa"/>
              <w:bottom w:w="0" w:type="dxa"/>
              <w:right w:w="108" w:type="dxa"/>
            </w:tcMar>
            <w:vAlign w:val="center"/>
            <w:hideMark/>
          </w:tcPr>
          <w:p w14:paraId="4356D86F"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75BA04DF"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7C59C416" w14:textId="77777777" w:rsidR="00E47727" w:rsidRPr="00781A68" w:rsidRDefault="00E47727" w:rsidP="00E47727">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2</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4)</w:t>
            </w:r>
          </w:p>
        </w:tc>
        <w:tc>
          <w:tcPr>
            <w:tcW w:w="950" w:type="pct"/>
          </w:tcPr>
          <w:p w14:paraId="1AC4818C" w14:textId="77777777" w:rsidR="00E47727" w:rsidRPr="00781A68" w:rsidRDefault="00E47727" w:rsidP="00E47727">
            <w:pPr>
              <w:spacing w:before="0" w:after="0"/>
              <w:ind w:left="121" w:hanging="121"/>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5 (Sampling 2 depths)</w:t>
            </w:r>
            <w:r>
              <w:rPr>
                <w:rFonts w:ascii="Arial Narrow" w:hAnsi="Arial Narrow" w:cs="Arial"/>
                <w:bCs/>
                <w:color w:val="000000"/>
                <w:sz w:val="16"/>
                <w:szCs w:val="16"/>
                <w:lang w:eastAsia="en-AU"/>
              </w:rPr>
              <w:t xml:space="preserve"> </w:t>
            </w:r>
            <w:r w:rsidRPr="00F34304">
              <w:rPr>
                <w:rFonts w:ascii="Arial Narrow" w:hAnsi="Arial Narrow" w:cs="Arial"/>
                <w:bCs/>
                <w:color w:val="FF0000"/>
                <w:sz w:val="16"/>
                <w:szCs w:val="16"/>
                <w:lang w:eastAsia="en-AU"/>
              </w:rPr>
              <w:t>(5)</w:t>
            </w:r>
            <w:r>
              <w:rPr>
                <w:rFonts w:ascii="Arial Narrow" w:hAnsi="Arial Narrow" w:cs="Arial"/>
                <w:bCs/>
                <w:color w:val="FF0000"/>
                <w:sz w:val="16"/>
                <w:szCs w:val="16"/>
                <w:lang w:eastAsia="en-AU"/>
              </w:rPr>
              <w:t xml:space="preserve"> </w:t>
            </w:r>
          </w:p>
        </w:tc>
        <w:tc>
          <w:tcPr>
            <w:tcW w:w="970" w:type="pct"/>
          </w:tcPr>
          <w:p w14:paraId="7FAA8D94" w14:textId="77777777" w:rsidR="00E47727" w:rsidRPr="00781A68" w:rsidRDefault="00E47727" w:rsidP="00E47727">
            <w:pPr>
              <w:spacing w:before="0" w:after="0"/>
              <w:ind w:left="127" w:hanging="127"/>
              <w:contextualSpacing/>
              <w:rPr>
                <w:rFonts w:ascii="Arial Narrow" w:hAnsi="Arial Narrow" w:cs="Arial"/>
                <w:bCs/>
                <w:color w:val="000000"/>
                <w:sz w:val="16"/>
                <w:szCs w:val="16"/>
                <w:lang w:eastAsia="en-AU"/>
              </w:rPr>
            </w:pPr>
          </w:p>
        </w:tc>
      </w:tr>
      <w:tr w:rsidR="00E47727" w:rsidRPr="00781A68" w14:paraId="53A5E372" w14:textId="77777777" w:rsidTr="000B51C5">
        <w:trPr>
          <w:cantSplit/>
        </w:trPr>
        <w:tc>
          <w:tcPr>
            <w:tcW w:w="802" w:type="pct"/>
            <w:tcMar>
              <w:top w:w="0" w:type="dxa"/>
              <w:left w:w="108" w:type="dxa"/>
              <w:bottom w:w="0" w:type="dxa"/>
              <w:right w:w="108" w:type="dxa"/>
            </w:tcMar>
            <w:vAlign w:val="center"/>
            <w:hideMark/>
          </w:tcPr>
          <w:p w14:paraId="0B04DA1F" w14:textId="77777777" w:rsidR="00E47727" w:rsidRPr="00781A68" w:rsidRDefault="00E47727" w:rsidP="00E47727">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Haughton River mouth</w:t>
            </w:r>
          </w:p>
        </w:tc>
        <w:tc>
          <w:tcPr>
            <w:tcW w:w="644" w:type="pct"/>
            <w:tcMar>
              <w:top w:w="0" w:type="dxa"/>
              <w:left w:w="108" w:type="dxa"/>
              <w:bottom w:w="0" w:type="dxa"/>
              <w:right w:w="108" w:type="dxa"/>
            </w:tcMar>
            <w:vAlign w:val="center"/>
            <w:hideMark/>
          </w:tcPr>
          <w:p w14:paraId="54308A5D"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6538E6FA"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5301F2D0" w14:textId="77777777" w:rsidR="00E47727" w:rsidRPr="00781A68" w:rsidRDefault="00E47727" w:rsidP="00E47727">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0CCD0848" w14:textId="77777777" w:rsidR="00E47727" w:rsidRPr="00781A68" w:rsidRDefault="00E47727" w:rsidP="00E47727">
            <w:pPr>
              <w:spacing w:before="0" w:after="0"/>
              <w:ind w:left="121" w:hanging="121"/>
              <w:contextualSpacing/>
              <w:rPr>
                <w:rFonts w:ascii="Arial Narrow" w:hAnsi="Arial Narrow"/>
                <w:bCs/>
                <w:color w:val="000000"/>
                <w:sz w:val="16"/>
                <w:szCs w:val="16"/>
                <w:lang w:eastAsia="en-AU"/>
              </w:rPr>
            </w:pPr>
          </w:p>
        </w:tc>
        <w:tc>
          <w:tcPr>
            <w:tcW w:w="970" w:type="pct"/>
          </w:tcPr>
          <w:p w14:paraId="30C36928" w14:textId="24E44D69" w:rsidR="00E47727" w:rsidRPr="00781A68" w:rsidRDefault="00E47727" w:rsidP="00E47727">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Pr="00E47727">
              <w:rPr>
                <w:rFonts w:ascii="Arial Narrow" w:hAnsi="Arial Narrow" w:cs="Arial"/>
                <w:bCs/>
                <w:color w:val="FF0000"/>
                <w:sz w:val="16"/>
                <w:szCs w:val="16"/>
                <w:lang w:eastAsia="en-AU"/>
              </w:rPr>
              <w:t>(2</w:t>
            </w:r>
            <w:r>
              <w:rPr>
                <w:rFonts w:ascii="Arial Narrow" w:hAnsi="Arial Narrow" w:cs="Arial"/>
                <w:bCs/>
                <w:color w:val="FF0000"/>
                <w:sz w:val="16"/>
                <w:szCs w:val="16"/>
                <w:lang w:eastAsia="en-AU"/>
              </w:rPr>
              <w:t>)</w:t>
            </w:r>
          </w:p>
        </w:tc>
      </w:tr>
      <w:tr w:rsidR="00E47727" w:rsidRPr="00781A68" w14:paraId="515510B3" w14:textId="77777777" w:rsidTr="000B51C5">
        <w:trPr>
          <w:cantSplit/>
        </w:trPr>
        <w:tc>
          <w:tcPr>
            <w:tcW w:w="802" w:type="pct"/>
            <w:tcMar>
              <w:top w:w="0" w:type="dxa"/>
              <w:left w:w="108" w:type="dxa"/>
              <w:bottom w:w="0" w:type="dxa"/>
              <w:right w:w="108" w:type="dxa"/>
            </w:tcMar>
            <w:vAlign w:val="center"/>
            <w:hideMark/>
          </w:tcPr>
          <w:p w14:paraId="1E1363EF" w14:textId="77777777" w:rsidR="00E47727" w:rsidRPr="00781A68" w:rsidRDefault="00E47727" w:rsidP="00E47727">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Barratta Creek</w:t>
            </w:r>
          </w:p>
        </w:tc>
        <w:tc>
          <w:tcPr>
            <w:tcW w:w="644" w:type="pct"/>
            <w:tcMar>
              <w:top w:w="0" w:type="dxa"/>
              <w:left w:w="108" w:type="dxa"/>
              <w:bottom w:w="0" w:type="dxa"/>
              <w:right w:w="108" w:type="dxa"/>
            </w:tcMar>
            <w:vAlign w:val="center"/>
            <w:hideMark/>
          </w:tcPr>
          <w:p w14:paraId="68ED814B"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7A86004C"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01C64C97" w14:textId="77777777" w:rsidR="00E47727" w:rsidRPr="00781A68" w:rsidRDefault="00E47727" w:rsidP="00E47727">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2F74DC67" w14:textId="77777777" w:rsidR="00E47727" w:rsidRPr="00781A68" w:rsidRDefault="00E47727" w:rsidP="00E47727">
            <w:pPr>
              <w:spacing w:before="0" w:after="0"/>
              <w:ind w:left="121" w:hanging="121"/>
              <w:contextualSpacing/>
              <w:rPr>
                <w:rFonts w:ascii="Arial Narrow" w:hAnsi="Arial Narrow"/>
                <w:bCs/>
                <w:color w:val="000000"/>
                <w:sz w:val="16"/>
                <w:szCs w:val="16"/>
                <w:lang w:eastAsia="en-AU"/>
              </w:rPr>
            </w:pPr>
          </w:p>
        </w:tc>
        <w:tc>
          <w:tcPr>
            <w:tcW w:w="970" w:type="pct"/>
          </w:tcPr>
          <w:p w14:paraId="313820F4" w14:textId="24378B7F" w:rsidR="00E47727" w:rsidRPr="00781A68" w:rsidRDefault="00E47727" w:rsidP="00E47727">
            <w:pPr>
              <w:spacing w:before="0" w:after="0"/>
              <w:ind w:left="127" w:hanging="127"/>
              <w:contextualSpacing/>
              <w:rPr>
                <w:rFonts w:ascii="Arial Narrow" w:hAnsi="Arial Narrow" w:cs="Arial"/>
                <w:bCs/>
                <w:color w:val="FF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Pr="00E47727">
              <w:rPr>
                <w:rFonts w:ascii="Arial Narrow" w:hAnsi="Arial Narrow" w:cs="Arial"/>
                <w:bCs/>
                <w:color w:val="FF0000"/>
                <w:sz w:val="16"/>
                <w:szCs w:val="16"/>
                <w:lang w:eastAsia="en-AU"/>
              </w:rPr>
              <w:t>(2</w:t>
            </w:r>
            <w:r>
              <w:rPr>
                <w:rFonts w:ascii="Arial Narrow" w:hAnsi="Arial Narrow" w:cs="Arial"/>
                <w:bCs/>
                <w:color w:val="FF0000"/>
                <w:sz w:val="16"/>
                <w:szCs w:val="16"/>
                <w:lang w:eastAsia="en-AU"/>
              </w:rPr>
              <w:t>)</w:t>
            </w:r>
          </w:p>
        </w:tc>
      </w:tr>
      <w:tr w:rsidR="00E47727" w:rsidRPr="00781A68" w14:paraId="0E0D1F23" w14:textId="77777777" w:rsidTr="000B51C5">
        <w:trPr>
          <w:cantSplit/>
        </w:trPr>
        <w:tc>
          <w:tcPr>
            <w:tcW w:w="802" w:type="pct"/>
            <w:tcMar>
              <w:top w:w="0" w:type="dxa"/>
              <w:left w:w="108" w:type="dxa"/>
              <w:bottom w:w="0" w:type="dxa"/>
              <w:right w:w="108" w:type="dxa"/>
            </w:tcMar>
            <w:vAlign w:val="center"/>
            <w:hideMark/>
          </w:tcPr>
          <w:p w14:paraId="476E779F" w14:textId="77777777" w:rsidR="00E47727" w:rsidRPr="00781A68" w:rsidRDefault="00E47727" w:rsidP="00E47727">
            <w:pPr>
              <w:spacing w:before="0" w:after="0"/>
              <w:rPr>
                <w:rFonts w:ascii="Arial Narrow" w:hAnsi="Arial Narrow" w:cs="Arial"/>
                <w:color w:val="000000"/>
                <w:sz w:val="16"/>
                <w:szCs w:val="16"/>
                <w:lang w:eastAsia="en-AU"/>
              </w:rPr>
            </w:pPr>
            <w:r w:rsidRPr="00D847C7">
              <w:rPr>
                <w:rFonts w:ascii="Arial Narrow" w:hAnsi="Arial Narrow" w:cs="Arial"/>
                <w:i/>
                <w:color w:val="000000"/>
                <w:sz w:val="16"/>
                <w:szCs w:val="16"/>
                <w:lang w:eastAsia="en-AU"/>
              </w:rPr>
              <w:t>Yongala</w:t>
            </w:r>
            <w:r w:rsidRPr="00781A68">
              <w:rPr>
                <w:rFonts w:ascii="Arial Narrow" w:hAnsi="Arial Narrow" w:cs="Arial"/>
                <w:color w:val="000000"/>
                <w:sz w:val="16"/>
                <w:szCs w:val="16"/>
                <w:lang w:eastAsia="en-AU"/>
              </w:rPr>
              <w:t xml:space="preserve"> IMOS NRS</w:t>
            </w:r>
          </w:p>
        </w:tc>
        <w:tc>
          <w:tcPr>
            <w:tcW w:w="644" w:type="pct"/>
            <w:tcMar>
              <w:top w:w="0" w:type="dxa"/>
              <w:left w:w="108" w:type="dxa"/>
              <w:bottom w:w="0" w:type="dxa"/>
              <w:right w:w="108" w:type="dxa"/>
            </w:tcMar>
            <w:vAlign w:val="center"/>
            <w:hideMark/>
          </w:tcPr>
          <w:p w14:paraId="73EFEB5F"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562588D5"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1083" w:type="pct"/>
            <w:tcMar>
              <w:top w:w="0" w:type="dxa"/>
              <w:left w:w="108" w:type="dxa"/>
              <w:bottom w:w="0" w:type="dxa"/>
              <w:right w:w="108" w:type="dxa"/>
            </w:tcMar>
            <w:vAlign w:val="center"/>
            <w:hideMark/>
          </w:tcPr>
          <w:p w14:paraId="78FF2DD0" w14:textId="77777777" w:rsidR="00E47727" w:rsidRPr="00781A68" w:rsidRDefault="00E47727" w:rsidP="00E47727">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1</w:t>
            </w:r>
            <w:r>
              <w:rPr>
                <w:rFonts w:ascii="Arial Narrow" w:hAnsi="Arial Narrow" w:cs="Arial"/>
                <w:bCs/>
                <w:color w:val="000000"/>
                <w:sz w:val="16"/>
                <w:szCs w:val="16"/>
                <w:lang w:eastAsia="en-AU"/>
              </w:rPr>
              <w:t>1</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12)</w:t>
            </w:r>
          </w:p>
        </w:tc>
        <w:tc>
          <w:tcPr>
            <w:tcW w:w="950" w:type="pct"/>
          </w:tcPr>
          <w:p w14:paraId="708D8DFA" w14:textId="77777777" w:rsidR="00E47727" w:rsidRPr="00781A68" w:rsidRDefault="00E47727" w:rsidP="00E47727">
            <w:pPr>
              <w:spacing w:before="0" w:after="0"/>
              <w:ind w:left="121" w:hanging="121"/>
              <w:contextualSpacing/>
              <w:rPr>
                <w:rFonts w:ascii="Arial Narrow" w:hAnsi="Arial Narrow" w:cs="Arial"/>
                <w:bCs/>
                <w:color w:val="000000"/>
                <w:sz w:val="16"/>
                <w:szCs w:val="16"/>
                <w:lang w:eastAsia="en-AU"/>
              </w:rPr>
            </w:pPr>
          </w:p>
        </w:tc>
        <w:tc>
          <w:tcPr>
            <w:tcW w:w="970" w:type="pct"/>
          </w:tcPr>
          <w:p w14:paraId="018CB51F" w14:textId="77777777" w:rsidR="00E47727" w:rsidRPr="00781A68" w:rsidRDefault="00E47727" w:rsidP="00E47727">
            <w:pPr>
              <w:spacing w:before="0" w:after="0"/>
              <w:ind w:left="127" w:hanging="127"/>
              <w:contextualSpacing/>
              <w:rPr>
                <w:rFonts w:ascii="Arial Narrow" w:hAnsi="Arial Narrow" w:cs="Arial"/>
                <w:bCs/>
                <w:color w:val="000000"/>
                <w:sz w:val="16"/>
                <w:szCs w:val="16"/>
                <w:lang w:eastAsia="en-AU"/>
              </w:rPr>
            </w:pPr>
          </w:p>
        </w:tc>
      </w:tr>
      <w:tr w:rsidR="00E47727" w:rsidRPr="00781A68" w14:paraId="76D4859C" w14:textId="77777777" w:rsidTr="000B51C5">
        <w:trPr>
          <w:cantSplit/>
        </w:trPr>
        <w:tc>
          <w:tcPr>
            <w:tcW w:w="802" w:type="pct"/>
            <w:tcMar>
              <w:top w:w="0" w:type="dxa"/>
              <w:left w:w="108" w:type="dxa"/>
              <w:bottom w:w="0" w:type="dxa"/>
              <w:right w:w="108" w:type="dxa"/>
            </w:tcMar>
            <w:vAlign w:val="center"/>
            <w:hideMark/>
          </w:tcPr>
          <w:p w14:paraId="28703006" w14:textId="77777777" w:rsidR="00E47727" w:rsidRPr="00781A68" w:rsidRDefault="00E47727" w:rsidP="00E47727">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Cape Bowling Green</w:t>
            </w:r>
          </w:p>
        </w:tc>
        <w:tc>
          <w:tcPr>
            <w:tcW w:w="644" w:type="pct"/>
            <w:tcMar>
              <w:top w:w="0" w:type="dxa"/>
              <w:left w:w="108" w:type="dxa"/>
              <w:bottom w:w="0" w:type="dxa"/>
              <w:right w:w="108" w:type="dxa"/>
            </w:tcMar>
            <w:vAlign w:val="center"/>
            <w:hideMark/>
          </w:tcPr>
          <w:p w14:paraId="72EF1EE5"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5A812F0A"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28F66DD3" w14:textId="77777777" w:rsidR="00E47727" w:rsidRPr="00781A68" w:rsidRDefault="00E47727" w:rsidP="00E47727">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10DFED4E" w14:textId="77777777" w:rsidR="00E47727" w:rsidRPr="00781A68" w:rsidRDefault="00E47727" w:rsidP="00E47727">
            <w:pPr>
              <w:spacing w:before="0" w:after="0"/>
              <w:ind w:left="121" w:hanging="121"/>
              <w:contextualSpacing/>
              <w:rPr>
                <w:rFonts w:ascii="Arial Narrow" w:hAnsi="Arial Narrow"/>
                <w:bCs/>
                <w:color w:val="000000"/>
                <w:sz w:val="16"/>
                <w:szCs w:val="16"/>
                <w:lang w:eastAsia="en-AU"/>
              </w:rPr>
            </w:pPr>
          </w:p>
        </w:tc>
        <w:tc>
          <w:tcPr>
            <w:tcW w:w="970" w:type="pct"/>
          </w:tcPr>
          <w:p w14:paraId="799F7EE8" w14:textId="5E1FF1CD" w:rsidR="00E47727" w:rsidRPr="00781A68" w:rsidRDefault="00E47727" w:rsidP="00E47727">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Pr="00E47727">
              <w:rPr>
                <w:rFonts w:ascii="Arial Narrow" w:hAnsi="Arial Narrow" w:cs="Arial"/>
                <w:bCs/>
                <w:color w:val="FF0000"/>
                <w:sz w:val="16"/>
                <w:szCs w:val="16"/>
                <w:lang w:eastAsia="en-AU"/>
              </w:rPr>
              <w:t>(2</w:t>
            </w:r>
            <w:r>
              <w:rPr>
                <w:rFonts w:ascii="Arial Narrow" w:hAnsi="Arial Narrow" w:cs="Arial"/>
                <w:bCs/>
                <w:color w:val="FF0000"/>
                <w:sz w:val="16"/>
                <w:szCs w:val="16"/>
                <w:lang w:eastAsia="en-AU"/>
              </w:rPr>
              <w:t>)</w:t>
            </w:r>
          </w:p>
        </w:tc>
      </w:tr>
      <w:tr w:rsidR="00E47727" w:rsidRPr="00781A68" w14:paraId="79B0A8CA" w14:textId="77777777" w:rsidTr="000B51C5">
        <w:trPr>
          <w:cantSplit/>
        </w:trPr>
        <w:tc>
          <w:tcPr>
            <w:tcW w:w="802" w:type="pct"/>
            <w:tcMar>
              <w:top w:w="0" w:type="dxa"/>
              <w:left w:w="108" w:type="dxa"/>
              <w:bottom w:w="0" w:type="dxa"/>
              <w:right w:w="108" w:type="dxa"/>
            </w:tcMar>
            <w:vAlign w:val="center"/>
            <w:hideMark/>
          </w:tcPr>
          <w:p w14:paraId="5216B146" w14:textId="77777777" w:rsidR="00E47727" w:rsidRPr="00781A68" w:rsidRDefault="00E47727" w:rsidP="00E47727">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Plantation Creek</w:t>
            </w:r>
          </w:p>
        </w:tc>
        <w:tc>
          <w:tcPr>
            <w:tcW w:w="644" w:type="pct"/>
            <w:tcMar>
              <w:top w:w="0" w:type="dxa"/>
              <w:left w:w="108" w:type="dxa"/>
              <w:bottom w:w="0" w:type="dxa"/>
              <w:right w:w="108" w:type="dxa"/>
            </w:tcMar>
            <w:vAlign w:val="center"/>
            <w:hideMark/>
          </w:tcPr>
          <w:p w14:paraId="4B9BB128"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2EE8267F"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1B199D3F" w14:textId="77777777" w:rsidR="00E47727" w:rsidRPr="00781A68" w:rsidRDefault="00E47727" w:rsidP="00E47727">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40B23BD3" w14:textId="77777777" w:rsidR="00E47727" w:rsidRPr="00781A68" w:rsidRDefault="00E47727" w:rsidP="00E47727">
            <w:pPr>
              <w:spacing w:before="0" w:after="0"/>
              <w:ind w:left="121" w:hanging="121"/>
              <w:contextualSpacing/>
              <w:rPr>
                <w:rFonts w:ascii="Arial Narrow" w:hAnsi="Arial Narrow"/>
                <w:bCs/>
                <w:color w:val="000000"/>
                <w:sz w:val="16"/>
                <w:szCs w:val="16"/>
                <w:lang w:eastAsia="en-AU"/>
              </w:rPr>
            </w:pPr>
          </w:p>
        </w:tc>
        <w:tc>
          <w:tcPr>
            <w:tcW w:w="970" w:type="pct"/>
          </w:tcPr>
          <w:p w14:paraId="10ADE180" w14:textId="41207D9E" w:rsidR="00E47727" w:rsidRPr="00781A68" w:rsidRDefault="00E47727" w:rsidP="00E47727">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Pr="00E47727">
              <w:rPr>
                <w:rFonts w:ascii="Arial Narrow" w:hAnsi="Arial Narrow" w:cs="Arial"/>
                <w:bCs/>
                <w:color w:val="FF0000"/>
                <w:sz w:val="16"/>
                <w:szCs w:val="16"/>
                <w:lang w:eastAsia="en-AU"/>
              </w:rPr>
              <w:t>(2</w:t>
            </w:r>
            <w:r>
              <w:rPr>
                <w:rFonts w:ascii="Arial Narrow" w:hAnsi="Arial Narrow" w:cs="Arial"/>
                <w:bCs/>
                <w:color w:val="FF0000"/>
                <w:sz w:val="16"/>
                <w:szCs w:val="16"/>
                <w:lang w:eastAsia="en-AU"/>
              </w:rPr>
              <w:t>)</w:t>
            </w:r>
          </w:p>
        </w:tc>
      </w:tr>
      <w:tr w:rsidR="00E47727" w:rsidRPr="00781A68" w14:paraId="0EE81DC0" w14:textId="77777777" w:rsidTr="000B51C5">
        <w:trPr>
          <w:cantSplit/>
        </w:trPr>
        <w:tc>
          <w:tcPr>
            <w:tcW w:w="802" w:type="pct"/>
            <w:tcMar>
              <w:top w:w="0" w:type="dxa"/>
              <w:left w:w="108" w:type="dxa"/>
              <w:bottom w:w="0" w:type="dxa"/>
              <w:right w:w="108" w:type="dxa"/>
            </w:tcMar>
            <w:vAlign w:val="center"/>
            <w:hideMark/>
          </w:tcPr>
          <w:p w14:paraId="09483D8E" w14:textId="77777777" w:rsidR="00E47727" w:rsidRPr="00781A68" w:rsidRDefault="00E47727" w:rsidP="00E47727">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Burdekin River mouth mooring</w:t>
            </w:r>
          </w:p>
        </w:tc>
        <w:tc>
          <w:tcPr>
            <w:tcW w:w="644" w:type="pct"/>
            <w:tcMar>
              <w:top w:w="0" w:type="dxa"/>
              <w:left w:w="108" w:type="dxa"/>
              <w:bottom w:w="0" w:type="dxa"/>
              <w:right w:w="108" w:type="dxa"/>
            </w:tcMar>
            <w:vAlign w:val="center"/>
            <w:hideMark/>
          </w:tcPr>
          <w:p w14:paraId="336E20EA"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22F190EB"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1083" w:type="pct"/>
            <w:tcMar>
              <w:top w:w="0" w:type="dxa"/>
              <w:left w:w="108" w:type="dxa"/>
              <w:bottom w:w="0" w:type="dxa"/>
              <w:right w:w="108" w:type="dxa"/>
            </w:tcMar>
            <w:vAlign w:val="center"/>
            <w:hideMark/>
          </w:tcPr>
          <w:p w14:paraId="28514E08" w14:textId="77777777" w:rsidR="00E47727" w:rsidRPr="00781A68" w:rsidRDefault="00E47727" w:rsidP="00E47727">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2</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w:t>
            </w:r>
            <w:r>
              <w:rPr>
                <w:rFonts w:ascii="Arial Narrow" w:hAnsi="Arial Narrow" w:cs="Arial"/>
                <w:bCs/>
                <w:color w:val="FF0000"/>
                <w:sz w:val="16"/>
                <w:szCs w:val="16"/>
                <w:lang w:eastAsia="en-AU"/>
              </w:rPr>
              <w:t>5</w:t>
            </w:r>
            <w:r w:rsidRPr="005C15D2">
              <w:rPr>
                <w:rFonts w:ascii="Arial Narrow" w:hAnsi="Arial Narrow" w:cs="Arial"/>
                <w:bCs/>
                <w:color w:val="FF0000"/>
                <w:sz w:val="16"/>
                <w:szCs w:val="16"/>
                <w:lang w:eastAsia="en-AU"/>
              </w:rPr>
              <w:t>)</w:t>
            </w:r>
          </w:p>
        </w:tc>
        <w:tc>
          <w:tcPr>
            <w:tcW w:w="950" w:type="pct"/>
          </w:tcPr>
          <w:p w14:paraId="522B4765" w14:textId="77777777" w:rsidR="00E47727" w:rsidRPr="00781A68" w:rsidRDefault="00E47727" w:rsidP="00E47727">
            <w:pPr>
              <w:spacing w:before="0" w:after="0"/>
              <w:ind w:left="121" w:hanging="121"/>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5 (Sampling 2 depths)</w:t>
            </w:r>
            <w:r w:rsidRPr="00F34304">
              <w:rPr>
                <w:rFonts w:ascii="Arial Narrow" w:hAnsi="Arial Narrow" w:cs="Arial"/>
                <w:bCs/>
                <w:color w:val="FF0000"/>
                <w:sz w:val="16"/>
                <w:szCs w:val="16"/>
                <w:lang w:eastAsia="en-AU"/>
              </w:rPr>
              <w:t xml:space="preserve"> (5)</w:t>
            </w:r>
          </w:p>
        </w:tc>
        <w:tc>
          <w:tcPr>
            <w:tcW w:w="970" w:type="pct"/>
          </w:tcPr>
          <w:p w14:paraId="615EDA43" w14:textId="77777777" w:rsidR="00E47727" w:rsidRPr="00781A68" w:rsidRDefault="00E47727" w:rsidP="00E47727">
            <w:pPr>
              <w:spacing w:before="0" w:after="0"/>
              <w:ind w:left="127" w:hanging="127"/>
              <w:contextualSpacing/>
              <w:rPr>
                <w:rFonts w:ascii="Arial Narrow" w:hAnsi="Arial Narrow" w:cs="Arial"/>
                <w:bCs/>
                <w:color w:val="000000"/>
                <w:sz w:val="16"/>
                <w:szCs w:val="16"/>
                <w:lang w:eastAsia="en-AU"/>
              </w:rPr>
            </w:pPr>
          </w:p>
        </w:tc>
      </w:tr>
      <w:tr w:rsidR="00E47727" w:rsidRPr="00781A68" w14:paraId="5145F905" w14:textId="77777777" w:rsidTr="000B51C5">
        <w:trPr>
          <w:cantSplit/>
        </w:trPr>
        <w:tc>
          <w:tcPr>
            <w:tcW w:w="802" w:type="pct"/>
            <w:tcMar>
              <w:top w:w="0" w:type="dxa"/>
              <w:left w:w="108" w:type="dxa"/>
              <w:bottom w:w="0" w:type="dxa"/>
              <w:right w:w="108" w:type="dxa"/>
            </w:tcMar>
            <w:vAlign w:val="center"/>
            <w:hideMark/>
          </w:tcPr>
          <w:p w14:paraId="79CA0751" w14:textId="77777777" w:rsidR="00E47727" w:rsidRPr="00781A68" w:rsidRDefault="00E47727" w:rsidP="00E47727">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Burdekin Mouth 2</w:t>
            </w:r>
          </w:p>
        </w:tc>
        <w:tc>
          <w:tcPr>
            <w:tcW w:w="644" w:type="pct"/>
            <w:tcMar>
              <w:top w:w="0" w:type="dxa"/>
              <w:left w:w="108" w:type="dxa"/>
              <w:bottom w:w="0" w:type="dxa"/>
              <w:right w:w="108" w:type="dxa"/>
            </w:tcMar>
            <w:vAlign w:val="center"/>
            <w:hideMark/>
          </w:tcPr>
          <w:p w14:paraId="5687B3F2"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2F0F3F21"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76F5A442" w14:textId="77777777" w:rsidR="00E47727" w:rsidRPr="00781A68" w:rsidRDefault="00E47727" w:rsidP="00E47727">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48AB7EEC" w14:textId="77777777" w:rsidR="00E47727" w:rsidRPr="00781A68" w:rsidRDefault="00E47727" w:rsidP="00E47727">
            <w:pPr>
              <w:spacing w:before="0" w:after="0"/>
              <w:ind w:left="121" w:hanging="121"/>
              <w:contextualSpacing/>
              <w:rPr>
                <w:rFonts w:ascii="Arial Narrow" w:hAnsi="Arial Narrow"/>
                <w:bCs/>
                <w:color w:val="000000"/>
                <w:sz w:val="16"/>
                <w:szCs w:val="16"/>
                <w:lang w:eastAsia="en-AU"/>
              </w:rPr>
            </w:pPr>
          </w:p>
        </w:tc>
        <w:tc>
          <w:tcPr>
            <w:tcW w:w="970" w:type="pct"/>
          </w:tcPr>
          <w:p w14:paraId="763102D1" w14:textId="16C5A6FB" w:rsidR="00E47727" w:rsidRPr="00781A68" w:rsidRDefault="00E47727" w:rsidP="00E47727">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Pr="00E47727">
              <w:rPr>
                <w:rFonts w:ascii="Arial Narrow" w:hAnsi="Arial Narrow" w:cs="Arial"/>
                <w:bCs/>
                <w:color w:val="FF0000"/>
                <w:sz w:val="16"/>
                <w:szCs w:val="16"/>
                <w:lang w:eastAsia="en-AU"/>
              </w:rPr>
              <w:t>(2</w:t>
            </w:r>
            <w:r>
              <w:rPr>
                <w:rFonts w:ascii="Arial Narrow" w:hAnsi="Arial Narrow" w:cs="Arial"/>
                <w:bCs/>
                <w:color w:val="FF0000"/>
                <w:sz w:val="16"/>
                <w:szCs w:val="16"/>
                <w:lang w:eastAsia="en-AU"/>
              </w:rPr>
              <w:t>)</w:t>
            </w:r>
          </w:p>
        </w:tc>
      </w:tr>
      <w:tr w:rsidR="00E47727" w:rsidRPr="00781A68" w14:paraId="37501BB9" w14:textId="77777777" w:rsidTr="000B51C5">
        <w:trPr>
          <w:cantSplit/>
        </w:trPr>
        <w:tc>
          <w:tcPr>
            <w:tcW w:w="802" w:type="pct"/>
            <w:tcMar>
              <w:top w:w="0" w:type="dxa"/>
              <w:left w:w="108" w:type="dxa"/>
              <w:bottom w:w="0" w:type="dxa"/>
              <w:right w:w="108" w:type="dxa"/>
            </w:tcMar>
            <w:vAlign w:val="center"/>
            <w:hideMark/>
          </w:tcPr>
          <w:p w14:paraId="046F20A4" w14:textId="77777777" w:rsidR="00E47727" w:rsidRPr="00781A68" w:rsidRDefault="00E47727" w:rsidP="00E47727">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Burdekin Mouth 3</w:t>
            </w:r>
          </w:p>
        </w:tc>
        <w:tc>
          <w:tcPr>
            <w:tcW w:w="644" w:type="pct"/>
            <w:tcMar>
              <w:top w:w="0" w:type="dxa"/>
              <w:left w:w="108" w:type="dxa"/>
              <w:bottom w:w="0" w:type="dxa"/>
              <w:right w:w="108" w:type="dxa"/>
            </w:tcMar>
            <w:vAlign w:val="center"/>
            <w:hideMark/>
          </w:tcPr>
          <w:p w14:paraId="3643F5AA"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68345C89"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3BCEF58C" w14:textId="77777777" w:rsidR="00E47727" w:rsidRPr="00781A68" w:rsidRDefault="00E47727" w:rsidP="00E47727">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0DAEC66B" w14:textId="77777777" w:rsidR="00E47727" w:rsidRPr="00781A68" w:rsidRDefault="00E47727" w:rsidP="00E47727">
            <w:pPr>
              <w:spacing w:before="0" w:after="0"/>
              <w:ind w:left="121" w:hanging="121"/>
              <w:contextualSpacing/>
              <w:rPr>
                <w:rFonts w:ascii="Arial Narrow" w:hAnsi="Arial Narrow"/>
                <w:bCs/>
                <w:color w:val="000000"/>
                <w:sz w:val="16"/>
                <w:szCs w:val="16"/>
                <w:lang w:eastAsia="en-AU"/>
              </w:rPr>
            </w:pPr>
          </w:p>
        </w:tc>
        <w:tc>
          <w:tcPr>
            <w:tcW w:w="970" w:type="pct"/>
          </w:tcPr>
          <w:p w14:paraId="04FEA016" w14:textId="1E940255" w:rsidR="00E47727" w:rsidRPr="00781A68" w:rsidRDefault="00E47727" w:rsidP="00E47727">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Pr="00E47727">
              <w:rPr>
                <w:rFonts w:ascii="Arial Narrow" w:hAnsi="Arial Narrow" w:cs="Arial"/>
                <w:bCs/>
                <w:color w:val="FF0000"/>
                <w:sz w:val="16"/>
                <w:szCs w:val="16"/>
                <w:lang w:eastAsia="en-AU"/>
              </w:rPr>
              <w:t>(2</w:t>
            </w:r>
            <w:r>
              <w:rPr>
                <w:rFonts w:ascii="Arial Narrow" w:hAnsi="Arial Narrow" w:cs="Arial"/>
                <w:bCs/>
                <w:color w:val="FF0000"/>
                <w:sz w:val="16"/>
                <w:szCs w:val="16"/>
                <w:lang w:eastAsia="en-AU"/>
              </w:rPr>
              <w:t>)</w:t>
            </w:r>
          </w:p>
        </w:tc>
      </w:tr>
      <w:tr w:rsidR="00E47727" w:rsidRPr="00781A68" w14:paraId="566F6DFC" w14:textId="77777777" w:rsidTr="000B51C5">
        <w:trPr>
          <w:cantSplit/>
        </w:trPr>
        <w:tc>
          <w:tcPr>
            <w:tcW w:w="802" w:type="pct"/>
            <w:shd w:val="clear" w:color="auto" w:fill="F2F2F2"/>
            <w:tcMar>
              <w:top w:w="0" w:type="dxa"/>
              <w:left w:w="108" w:type="dxa"/>
              <w:bottom w:w="0" w:type="dxa"/>
              <w:right w:w="108" w:type="dxa"/>
            </w:tcMar>
            <w:vAlign w:val="center"/>
            <w:hideMark/>
          </w:tcPr>
          <w:p w14:paraId="174456BC" w14:textId="77777777" w:rsidR="00E47727" w:rsidRPr="00781A68" w:rsidRDefault="00E47727" w:rsidP="00E47727">
            <w:pPr>
              <w:spacing w:before="0" w:after="0"/>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Mackay Whitsunday</w:t>
            </w:r>
          </w:p>
        </w:tc>
        <w:tc>
          <w:tcPr>
            <w:tcW w:w="644" w:type="pct"/>
            <w:shd w:val="clear" w:color="auto" w:fill="F2F2F2"/>
            <w:tcMar>
              <w:top w:w="0" w:type="dxa"/>
              <w:left w:w="108" w:type="dxa"/>
              <w:bottom w:w="0" w:type="dxa"/>
              <w:right w:w="108" w:type="dxa"/>
            </w:tcMar>
            <w:vAlign w:val="center"/>
            <w:hideMark/>
          </w:tcPr>
          <w:p w14:paraId="33C02B8F"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shd w:val="clear" w:color="auto" w:fill="F2F2F2"/>
            <w:tcMar>
              <w:top w:w="0" w:type="dxa"/>
              <w:left w:w="108" w:type="dxa"/>
              <w:bottom w:w="0" w:type="dxa"/>
              <w:right w:w="108" w:type="dxa"/>
            </w:tcMar>
            <w:vAlign w:val="center"/>
            <w:hideMark/>
          </w:tcPr>
          <w:p w14:paraId="6E53EECE"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shd w:val="clear" w:color="auto" w:fill="F2F2F2"/>
            <w:tcMar>
              <w:top w:w="0" w:type="dxa"/>
              <w:left w:w="108" w:type="dxa"/>
              <w:bottom w:w="0" w:type="dxa"/>
              <w:right w:w="108" w:type="dxa"/>
            </w:tcMar>
            <w:vAlign w:val="center"/>
            <w:hideMark/>
          </w:tcPr>
          <w:p w14:paraId="24FD3738" w14:textId="77777777" w:rsidR="00E47727" w:rsidRPr="00781A68" w:rsidRDefault="00E47727" w:rsidP="00E47727">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shd w:val="clear" w:color="auto" w:fill="F2F2F2"/>
          </w:tcPr>
          <w:p w14:paraId="213C25DA" w14:textId="77777777" w:rsidR="00E47727" w:rsidRPr="00781A68" w:rsidRDefault="00E47727" w:rsidP="00E47727">
            <w:pPr>
              <w:spacing w:before="0" w:after="0"/>
              <w:ind w:left="121" w:hanging="121"/>
              <w:contextualSpacing/>
              <w:rPr>
                <w:rFonts w:ascii="Arial Narrow" w:hAnsi="Arial Narrow"/>
                <w:bCs/>
                <w:color w:val="000000"/>
                <w:sz w:val="16"/>
                <w:szCs w:val="16"/>
                <w:lang w:eastAsia="en-AU"/>
              </w:rPr>
            </w:pPr>
          </w:p>
        </w:tc>
        <w:tc>
          <w:tcPr>
            <w:tcW w:w="970" w:type="pct"/>
            <w:shd w:val="clear" w:color="auto" w:fill="F2F2F2"/>
          </w:tcPr>
          <w:p w14:paraId="1B84F31D" w14:textId="77777777" w:rsidR="00E47727" w:rsidRPr="00781A68" w:rsidRDefault="00E47727" w:rsidP="00E47727">
            <w:pPr>
              <w:spacing w:before="0" w:after="0"/>
              <w:ind w:left="127" w:hanging="127"/>
              <w:contextualSpacing/>
              <w:rPr>
                <w:rFonts w:ascii="Arial Narrow" w:hAnsi="Arial Narrow"/>
                <w:bCs/>
                <w:color w:val="000000"/>
                <w:sz w:val="16"/>
                <w:szCs w:val="16"/>
                <w:lang w:eastAsia="en-AU"/>
              </w:rPr>
            </w:pPr>
          </w:p>
        </w:tc>
      </w:tr>
      <w:tr w:rsidR="00E47727" w:rsidRPr="00781A68" w14:paraId="5640D5B6" w14:textId="77777777" w:rsidTr="000B51C5">
        <w:trPr>
          <w:cantSplit/>
        </w:trPr>
        <w:tc>
          <w:tcPr>
            <w:tcW w:w="802" w:type="pct"/>
            <w:shd w:val="clear" w:color="auto" w:fill="F2F2F2"/>
            <w:tcMar>
              <w:top w:w="0" w:type="dxa"/>
              <w:left w:w="108" w:type="dxa"/>
              <w:bottom w:w="0" w:type="dxa"/>
              <w:right w:w="108" w:type="dxa"/>
            </w:tcMar>
            <w:vAlign w:val="center"/>
            <w:hideMark/>
          </w:tcPr>
          <w:p w14:paraId="0BDB3D35" w14:textId="77777777" w:rsidR="00E47727" w:rsidRPr="00781A68" w:rsidRDefault="00E47727" w:rsidP="00E47727">
            <w:pPr>
              <w:spacing w:before="0" w:after="0"/>
              <w:rPr>
                <w:rFonts w:ascii="Arial Narrow" w:hAnsi="Arial Narrow" w:cs="Arial"/>
                <w:b/>
                <w:bCs/>
                <w:i/>
                <w:iCs/>
                <w:color w:val="000000"/>
                <w:sz w:val="16"/>
                <w:szCs w:val="16"/>
                <w:lang w:eastAsia="en-AU"/>
              </w:rPr>
            </w:pPr>
            <w:r w:rsidRPr="00781A68">
              <w:rPr>
                <w:rFonts w:ascii="Arial Narrow" w:hAnsi="Arial Narrow" w:cs="Arial"/>
                <w:b/>
                <w:bCs/>
                <w:i/>
                <w:iCs/>
                <w:color w:val="000000"/>
                <w:sz w:val="16"/>
                <w:szCs w:val="16"/>
                <w:lang w:eastAsia="en-AU"/>
              </w:rPr>
              <w:t>Whitsunday focus area</w:t>
            </w:r>
          </w:p>
        </w:tc>
        <w:tc>
          <w:tcPr>
            <w:tcW w:w="644" w:type="pct"/>
            <w:shd w:val="clear" w:color="auto" w:fill="F2F2F2"/>
            <w:tcMar>
              <w:top w:w="0" w:type="dxa"/>
              <w:left w:w="108" w:type="dxa"/>
              <w:bottom w:w="0" w:type="dxa"/>
              <w:right w:w="108" w:type="dxa"/>
            </w:tcMar>
            <w:vAlign w:val="center"/>
            <w:hideMark/>
          </w:tcPr>
          <w:p w14:paraId="74C7D9DD"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shd w:val="clear" w:color="auto" w:fill="F2F2F2"/>
            <w:tcMar>
              <w:top w:w="0" w:type="dxa"/>
              <w:left w:w="108" w:type="dxa"/>
              <w:bottom w:w="0" w:type="dxa"/>
              <w:right w:w="108" w:type="dxa"/>
            </w:tcMar>
            <w:vAlign w:val="center"/>
            <w:hideMark/>
          </w:tcPr>
          <w:p w14:paraId="31FDFBA8"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shd w:val="clear" w:color="auto" w:fill="F2F2F2"/>
            <w:tcMar>
              <w:top w:w="0" w:type="dxa"/>
              <w:left w:w="108" w:type="dxa"/>
              <w:bottom w:w="0" w:type="dxa"/>
              <w:right w:w="108" w:type="dxa"/>
            </w:tcMar>
            <w:vAlign w:val="center"/>
          </w:tcPr>
          <w:p w14:paraId="77AC25FB" w14:textId="77777777" w:rsidR="00E47727" w:rsidRPr="00781A68" w:rsidRDefault="00E47727" w:rsidP="00E47727">
            <w:pPr>
              <w:spacing w:before="0" w:after="0"/>
              <w:contextualSpacing/>
              <w:rPr>
                <w:rFonts w:ascii="Arial Narrow" w:hAnsi="Arial Narrow"/>
                <w:bCs/>
                <w:color w:val="000000"/>
                <w:sz w:val="16"/>
                <w:szCs w:val="16"/>
                <w:lang w:eastAsia="en-AU"/>
              </w:rPr>
            </w:pPr>
          </w:p>
        </w:tc>
        <w:tc>
          <w:tcPr>
            <w:tcW w:w="950" w:type="pct"/>
            <w:shd w:val="clear" w:color="auto" w:fill="F2F2F2"/>
          </w:tcPr>
          <w:p w14:paraId="223A191A" w14:textId="77777777" w:rsidR="00E47727" w:rsidRPr="00781A68" w:rsidRDefault="00E47727" w:rsidP="00E47727">
            <w:pPr>
              <w:spacing w:before="0" w:after="0"/>
              <w:ind w:left="121" w:hanging="121"/>
              <w:contextualSpacing/>
              <w:rPr>
                <w:rFonts w:ascii="Arial Narrow" w:hAnsi="Arial Narrow"/>
                <w:bCs/>
                <w:color w:val="000000"/>
                <w:sz w:val="16"/>
                <w:szCs w:val="16"/>
                <w:lang w:eastAsia="en-AU"/>
              </w:rPr>
            </w:pPr>
          </w:p>
        </w:tc>
        <w:tc>
          <w:tcPr>
            <w:tcW w:w="970" w:type="pct"/>
            <w:shd w:val="clear" w:color="auto" w:fill="F2F2F2"/>
          </w:tcPr>
          <w:p w14:paraId="29E1CB4B" w14:textId="77777777" w:rsidR="00E47727" w:rsidRPr="00781A68" w:rsidRDefault="00E47727" w:rsidP="00E47727">
            <w:pPr>
              <w:spacing w:before="0" w:after="0"/>
              <w:ind w:left="127" w:hanging="127"/>
              <w:contextualSpacing/>
              <w:rPr>
                <w:rFonts w:ascii="Arial Narrow" w:hAnsi="Arial Narrow"/>
                <w:bCs/>
                <w:color w:val="000000"/>
                <w:sz w:val="16"/>
                <w:szCs w:val="16"/>
                <w:lang w:eastAsia="en-AU"/>
              </w:rPr>
            </w:pPr>
          </w:p>
        </w:tc>
      </w:tr>
      <w:tr w:rsidR="00E47727" w:rsidRPr="00781A68" w14:paraId="0C5076CD" w14:textId="77777777" w:rsidTr="000B51C5">
        <w:trPr>
          <w:cantSplit/>
        </w:trPr>
        <w:tc>
          <w:tcPr>
            <w:tcW w:w="802" w:type="pct"/>
            <w:tcMar>
              <w:top w:w="0" w:type="dxa"/>
              <w:left w:w="108" w:type="dxa"/>
              <w:bottom w:w="0" w:type="dxa"/>
              <w:right w:w="108" w:type="dxa"/>
            </w:tcMar>
            <w:vAlign w:val="center"/>
            <w:hideMark/>
          </w:tcPr>
          <w:p w14:paraId="10537C50" w14:textId="77777777" w:rsidR="00E47727" w:rsidRPr="00781A68" w:rsidRDefault="00E47727" w:rsidP="00E47727">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Double Cone Island</w:t>
            </w:r>
          </w:p>
        </w:tc>
        <w:tc>
          <w:tcPr>
            <w:tcW w:w="644" w:type="pct"/>
            <w:tcMar>
              <w:top w:w="0" w:type="dxa"/>
              <w:left w:w="108" w:type="dxa"/>
              <w:bottom w:w="0" w:type="dxa"/>
              <w:right w:w="108" w:type="dxa"/>
            </w:tcMar>
            <w:vAlign w:val="center"/>
            <w:hideMark/>
          </w:tcPr>
          <w:p w14:paraId="6DD4D0B1"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18570905"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5E01BBE3" w14:textId="77777777" w:rsidR="00E47727" w:rsidRPr="00781A68" w:rsidRDefault="00E47727" w:rsidP="00E47727">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5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w:t>
            </w:r>
            <w:r>
              <w:rPr>
                <w:rFonts w:ascii="Arial Narrow" w:hAnsi="Arial Narrow" w:cs="Arial"/>
                <w:bCs/>
                <w:color w:val="FF0000"/>
                <w:sz w:val="16"/>
                <w:szCs w:val="16"/>
                <w:lang w:eastAsia="en-AU"/>
              </w:rPr>
              <w:t>5</w:t>
            </w:r>
            <w:r w:rsidRPr="005C15D2">
              <w:rPr>
                <w:rFonts w:ascii="Arial Narrow" w:hAnsi="Arial Narrow" w:cs="Arial"/>
                <w:bCs/>
                <w:color w:val="FF0000"/>
                <w:sz w:val="16"/>
                <w:szCs w:val="16"/>
                <w:lang w:eastAsia="en-AU"/>
              </w:rPr>
              <w:t>)</w:t>
            </w:r>
          </w:p>
        </w:tc>
        <w:tc>
          <w:tcPr>
            <w:tcW w:w="950" w:type="pct"/>
          </w:tcPr>
          <w:p w14:paraId="0391E0B7" w14:textId="77777777" w:rsidR="00E47727" w:rsidRPr="00781A68" w:rsidRDefault="00E47727" w:rsidP="00E47727">
            <w:pPr>
              <w:spacing w:before="0" w:after="0"/>
              <w:ind w:left="121" w:hanging="121"/>
              <w:contextualSpacing/>
              <w:rPr>
                <w:rFonts w:ascii="Arial Narrow" w:hAnsi="Arial Narrow" w:cs="Arial"/>
                <w:bCs/>
                <w:color w:val="FF0000"/>
                <w:sz w:val="16"/>
                <w:szCs w:val="16"/>
                <w:lang w:eastAsia="en-AU"/>
              </w:rPr>
            </w:pPr>
          </w:p>
        </w:tc>
        <w:tc>
          <w:tcPr>
            <w:tcW w:w="970" w:type="pct"/>
          </w:tcPr>
          <w:p w14:paraId="0E667984" w14:textId="77777777" w:rsidR="00E47727" w:rsidRPr="00781A68" w:rsidRDefault="00E47727" w:rsidP="00E47727">
            <w:pPr>
              <w:spacing w:before="0" w:after="0"/>
              <w:ind w:left="127" w:hanging="127"/>
              <w:contextualSpacing/>
              <w:rPr>
                <w:rFonts w:ascii="Arial Narrow" w:hAnsi="Arial Narrow" w:cs="Arial"/>
                <w:bCs/>
                <w:color w:val="FF0000"/>
                <w:sz w:val="16"/>
                <w:szCs w:val="16"/>
                <w:lang w:eastAsia="en-AU"/>
              </w:rPr>
            </w:pPr>
          </w:p>
        </w:tc>
      </w:tr>
      <w:tr w:rsidR="00E47727" w:rsidRPr="00781A68" w14:paraId="706FC2E4" w14:textId="77777777" w:rsidTr="000B51C5">
        <w:trPr>
          <w:cantSplit/>
        </w:trPr>
        <w:tc>
          <w:tcPr>
            <w:tcW w:w="802" w:type="pct"/>
            <w:tcMar>
              <w:top w:w="0" w:type="dxa"/>
              <w:left w:w="108" w:type="dxa"/>
              <w:bottom w:w="0" w:type="dxa"/>
              <w:right w:w="108" w:type="dxa"/>
            </w:tcMar>
            <w:vAlign w:val="center"/>
            <w:hideMark/>
          </w:tcPr>
          <w:p w14:paraId="05EA52A5" w14:textId="77777777" w:rsidR="00E47727" w:rsidRPr="00781A68" w:rsidRDefault="00E47727" w:rsidP="00E47727">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Hook Island W</w:t>
            </w:r>
          </w:p>
        </w:tc>
        <w:tc>
          <w:tcPr>
            <w:tcW w:w="644" w:type="pct"/>
            <w:tcMar>
              <w:top w:w="0" w:type="dxa"/>
              <w:left w:w="108" w:type="dxa"/>
              <w:bottom w:w="0" w:type="dxa"/>
              <w:right w:w="108" w:type="dxa"/>
            </w:tcMar>
            <w:vAlign w:val="center"/>
            <w:hideMark/>
          </w:tcPr>
          <w:p w14:paraId="097131F3"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5695FEFC"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5363DCDE" w14:textId="77777777" w:rsidR="00E47727" w:rsidRPr="00781A68" w:rsidRDefault="00E47727" w:rsidP="00E47727">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391D09E4" w14:textId="77777777" w:rsidR="00E47727" w:rsidRPr="00781A68" w:rsidRDefault="00E47727" w:rsidP="00E47727">
            <w:pPr>
              <w:spacing w:before="0" w:after="0"/>
              <w:ind w:left="121" w:hanging="121"/>
              <w:contextualSpacing/>
              <w:rPr>
                <w:rFonts w:ascii="Arial Narrow" w:hAnsi="Arial Narrow"/>
                <w:bCs/>
                <w:color w:val="FF0000"/>
                <w:sz w:val="16"/>
                <w:szCs w:val="16"/>
                <w:lang w:eastAsia="en-AU"/>
              </w:rPr>
            </w:pPr>
          </w:p>
        </w:tc>
        <w:tc>
          <w:tcPr>
            <w:tcW w:w="970" w:type="pct"/>
          </w:tcPr>
          <w:p w14:paraId="2A11301E" w14:textId="0B47D6E8" w:rsidR="00E47727" w:rsidRPr="004144C2" w:rsidRDefault="00E47727" w:rsidP="00E47727">
            <w:pPr>
              <w:spacing w:before="0" w:after="0"/>
              <w:ind w:left="127" w:hanging="127"/>
              <w:contextualSpacing/>
              <w:rPr>
                <w:rFonts w:ascii="Arial Narrow" w:hAnsi="Arial Narrow"/>
                <w:bCs/>
                <w:sz w:val="16"/>
                <w:szCs w:val="16"/>
                <w:lang w:eastAsia="en-AU"/>
              </w:rPr>
            </w:pPr>
            <w:r>
              <w:rPr>
                <w:rFonts w:ascii="Arial Narrow" w:hAnsi="Arial Narrow"/>
                <w:sz w:val="16"/>
                <w:szCs w:val="16"/>
              </w:rPr>
              <w:t xml:space="preserve">** </w:t>
            </w:r>
            <w:r w:rsidRPr="004144C2">
              <w:rPr>
                <w:rFonts w:ascii="Arial Narrow" w:hAnsi="Arial Narrow" w:cs="Arial"/>
                <w:bCs/>
                <w:sz w:val="16"/>
                <w:szCs w:val="16"/>
                <w:lang w:eastAsia="en-AU"/>
              </w:rPr>
              <w:t>(Surface sampling only)</w:t>
            </w:r>
            <w:r>
              <w:rPr>
                <w:rFonts w:ascii="Arial Narrow" w:hAnsi="Arial Narrow" w:cs="Arial"/>
                <w:bCs/>
                <w:sz w:val="16"/>
                <w:szCs w:val="16"/>
                <w:lang w:eastAsia="en-AU"/>
              </w:rPr>
              <w:t xml:space="preserve"> </w:t>
            </w:r>
          </w:p>
        </w:tc>
      </w:tr>
      <w:tr w:rsidR="00E47727" w:rsidRPr="00781A68" w14:paraId="75FFC629" w14:textId="77777777" w:rsidTr="000B51C5">
        <w:trPr>
          <w:cantSplit/>
        </w:trPr>
        <w:tc>
          <w:tcPr>
            <w:tcW w:w="802" w:type="pct"/>
            <w:tcMar>
              <w:top w:w="0" w:type="dxa"/>
              <w:left w:w="108" w:type="dxa"/>
              <w:bottom w:w="0" w:type="dxa"/>
              <w:right w:w="108" w:type="dxa"/>
            </w:tcMar>
            <w:vAlign w:val="center"/>
            <w:hideMark/>
          </w:tcPr>
          <w:p w14:paraId="0A94966C" w14:textId="77777777" w:rsidR="00E47727" w:rsidRPr="00781A68" w:rsidRDefault="00E47727" w:rsidP="00E47727">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North Molle Island</w:t>
            </w:r>
          </w:p>
        </w:tc>
        <w:tc>
          <w:tcPr>
            <w:tcW w:w="644" w:type="pct"/>
            <w:tcMar>
              <w:top w:w="0" w:type="dxa"/>
              <w:left w:w="108" w:type="dxa"/>
              <w:bottom w:w="0" w:type="dxa"/>
              <w:right w:w="108" w:type="dxa"/>
            </w:tcMar>
            <w:vAlign w:val="center"/>
            <w:hideMark/>
          </w:tcPr>
          <w:p w14:paraId="015B6ECD"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2BB65F7A"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0E799D39" w14:textId="77777777" w:rsidR="00E47727" w:rsidRPr="00781A68" w:rsidRDefault="00E47727" w:rsidP="00E47727">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6A9140C6" w14:textId="77777777" w:rsidR="00E47727" w:rsidRPr="00781A68" w:rsidRDefault="00E47727" w:rsidP="00E47727">
            <w:pPr>
              <w:spacing w:before="0" w:after="0"/>
              <w:ind w:left="121" w:hanging="121"/>
              <w:contextualSpacing/>
              <w:rPr>
                <w:rFonts w:ascii="Arial Narrow" w:hAnsi="Arial Narrow"/>
                <w:bCs/>
                <w:color w:val="FF0000"/>
                <w:sz w:val="16"/>
                <w:szCs w:val="16"/>
                <w:lang w:eastAsia="en-AU"/>
              </w:rPr>
            </w:pPr>
          </w:p>
        </w:tc>
        <w:tc>
          <w:tcPr>
            <w:tcW w:w="970" w:type="pct"/>
          </w:tcPr>
          <w:p w14:paraId="616EE2CD" w14:textId="47213E2C" w:rsidR="00E47727" w:rsidRPr="004144C2" w:rsidRDefault="00E47727" w:rsidP="00E47727">
            <w:pPr>
              <w:spacing w:before="0" w:after="0"/>
              <w:ind w:left="127" w:hanging="127"/>
              <w:contextualSpacing/>
              <w:rPr>
                <w:rFonts w:ascii="Arial Narrow" w:hAnsi="Arial Narrow"/>
                <w:bCs/>
                <w:sz w:val="16"/>
                <w:szCs w:val="16"/>
                <w:lang w:eastAsia="en-AU"/>
              </w:rPr>
            </w:pPr>
            <w:r>
              <w:rPr>
                <w:rFonts w:ascii="Arial Narrow" w:hAnsi="Arial Narrow"/>
                <w:sz w:val="16"/>
                <w:szCs w:val="16"/>
              </w:rPr>
              <w:t xml:space="preserve">** </w:t>
            </w:r>
            <w:r w:rsidRPr="004144C2">
              <w:rPr>
                <w:rFonts w:ascii="Arial Narrow" w:hAnsi="Arial Narrow" w:cs="Arial"/>
                <w:bCs/>
                <w:sz w:val="16"/>
                <w:szCs w:val="16"/>
                <w:lang w:eastAsia="en-AU"/>
              </w:rPr>
              <w:t>(Surface sampling only)</w:t>
            </w:r>
          </w:p>
        </w:tc>
      </w:tr>
      <w:tr w:rsidR="00E47727" w:rsidRPr="00781A68" w14:paraId="608974EA" w14:textId="77777777" w:rsidTr="000B51C5">
        <w:trPr>
          <w:cantSplit/>
        </w:trPr>
        <w:tc>
          <w:tcPr>
            <w:tcW w:w="802" w:type="pct"/>
            <w:tcMar>
              <w:top w:w="0" w:type="dxa"/>
              <w:left w:w="108" w:type="dxa"/>
              <w:bottom w:w="0" w:type="dxa"/>
              <w:right w:w="108" w:type="dxa"/>
            </w:tcMar>
            <w:vAlign w:val="center"/>
            <w:hideMark/>
          </w:tcPr>
          <w:p w14:paraId="7061FE1D" w14:textId="77777777" w:rsidR="00E47727" w:rsidRPr="00781A68" w:rsidRDefault="00E47727" w:rsidP="00E47727">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Pine Island</w:t>
            </w:r>
          </w:p>
        </w:tc>
        <w:tc>
          <w:tcPr>
            <w:tcW w:w="644" w:type="pct"/>
            <w:tcMar>
              <w:top w:w="0" w:type="dxa"/>
              <w:left w:w="108" w:type="dxa"/>
              <w:bottom w:w="0" w:type="dxa"/>
              <w:right w:w="108" w:type="dxa"/>
            </w:tcMar>
            <w:vAlign w:val="center"/>
            <w:hideMark/>
          </w:tcPr>
          <w:p w14:paraId="7A5E9C09"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1A950F11"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636FB426" w14:textId="77777777" w:rsidR="00E47727" w:rsidRPr="00781A68" w:rsidRDefault="00E47727" w:rsidP="00E47727">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5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w:t>
            </w:r>
            <w:r>
              <w:rPr>
                <w:rFonts w:ascii="Arial Narrow" w:hAnsi="Arial Narrow" w:cs="Arial"/>
                <w:bCs/>
                <w:color w:val="FF0000"/>
                <w:sz w:val="16"/>
                <w:szCs w:val="16"/>
                <w:lang w:eastAsia="en-AU"/>
              </w:rPr>
              <w:t>5</w:t>
            </w:r>
            <w:r w:rsidRPr="005C15D2">
              <w:rPr>
                <w:rFonts w:ascii="Arial Narrow" w:hAnsi="Arial Narrow" w:cs="Arial"/>
                <w:bCs/>
                <w:color w:val="FF0000"/>
                <w:sz w:val="16"/>
                <w:szCs w:val="16"/>
                <w:lang w:eastAsia="en-AU"/>
              </w:rPr>
              <w:t>)</w:t>
            </w:r>
          </w:p>
        </w:tc>
        <w:tc>
          <w:tcPr>
            <w:tcW w:w="950" w:type="pct"/>
          </w:tcPr>
          <w:p w14:paraId="4F5EFFC1" w14:textId="77777777" w:rsidR="00E47727" w:rsidRPr="00781A68" w:rsidRDefault="00E47727" w:rsidP="00E47727">
            <w:pPr>
              <w:spacing w:before="0" w:after="0"/>
              <w:ind w:left="121" w:hanging="121"/>
              <w:contextualSpacing/>
              <w:rPr>
                <w:rFonts w:ascii="Arial Narrow" w:hAnsi="Arial Narrow" w:cs="Arial"/>
                <w:bCs/>
                <w:color w:val="FF0000"/>
                <w:sz w:val="16"/>
                <w:szCs w:val="16"/>
                <w:lang w:eastAsia="en-AU"/>
              </w:rPr>
            </w:pPr>
          </w:p>
        </w:tc>
        <w:tc>
          <w:tcPr>
            <w:tcW w:w="970" w:type="pct"/>
          </w:tcPr>
          <w:p w14:paraId="0A8662D0" w14:textId="77777777" w:rsidR="00E47727" w:rsidRPr="004144C2" w:rsidRDefault="00E47727" w:rsidP="00E47727">
            <w:pPr>
              <w:spacing w:before="0" w:after="0"/>
              <w:ind w:left="127" w:hanging="127"/>
              <w:contextualSpacing/>
              <w:rPr>
                <w:rFonts w:ascii="Arial Narrow" w:hAnsi="Arial Narrow" w:cs="Arial"/>
                <w:bCs/>
                <w:sz w:val="16"/>
                <w:szCs w:val="16"/>
                <w:lang w:eastAsia="en-AU"/>
              </w:rPr>
            </w:pPr>
          </w:p>
        </w:tc>
      </w:tr>
      <w:tr w:rsidR="00E47727" w:rsidRPr="00781A68" w14:paraId="337F5ABC" w14:textId="77777777" w:rsidTr="000B51C5">
        <w:trPr>
          <w:cantSplit/>
        </w:trPr>
        <w:tc>
          <w:tcPr>
            <w:tcW w:w="802" w:type="pct"/>
            <w:tcMar>
              <w:top w:w="0" w:type="dxa"/>
              <w:left w:w="108" w:type="dxa"/>
              <w:bottom w:w="0" w:type="dxa"/>
              <w:right w:w="108" w:type="dxa"/>
            </w:tcMar>
            <w:vAlign w:val="center"/>
            <w:hideMark/>
          </w:tcPr>
          <w:p w14:paraId="14572D6C" w14:textId="77777777" w:rsidR="00E47727" w:rsidRPr="00781A68" w:rsidRDefault="00E47727" w:rsidP="00E47727">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Seaforth Island</w:t>
            </w:r>
          </w:p>
        </w:tc>
        <w:tc>
          <w:tcPr>
            <w:tcW w:w="644" w:type="pct"/>
            <w:tcMar>
              <w:top w:w="0" w:type="dxa"/>
              <w:left w:w="108" w:type="dxa"/>
              <w:bottom w:w="0" w:type="dxa"/>
              <w:right w:w="108" w:type="dxa"/>
            </w:tcMar>
            <w:vAlign w:val="center"/>
            <w:hideMark/>
          </w:tcPr>
          <w:p w14:paraId="6F7637BD"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25452DA5"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69F4E0A4" w14:textId="77777777" w:rsidR="00E47727" w:rsidRPr="00781A68" w:rsidRDefault="00E47727" w:rsidP="00E47727">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5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w:t>
            </w:r>
            <w:r>
              <w:rPr>
                <w:rFonts w:ascii="Arial Narrow" w:hAnsi="Arial Narrow" w:cs="Arial"/>
                <w:bCs/>
                <w:color w:val="FF0000"/>
                <w:sz w:val="16"/>
                <w:szCs w:val="16"/>
                <w:lang w:eastAsia="en-AU"/>
              </w:rPr>
              <w:t>5</w:t>
            </w:r>
            <w:r w:rsidRPr="005C15D2">
              <w:rPr>
                <w:rFonts w:ascii="Arial Narrow" w:hAnsi="Arial Narrow" w:cs="Arial"/>
                <w:bCs/>
                <w:color w:val="FF0000"/>
                <w:sz w:val="16"/>
                <w:szCs w:val="16"/>
                <w:lang w:eastAsia="en-AU"/>
              </w:rPr>
              <w:t>)</w:t>
            </w:r>
          </w:p>
        </w:tc>
        <w:tc>
          <w:tcPr>
            <w:tcW w:w="950" w:type="pct"/>
          </w:tcPr>
          <w:p w14:paraId="725ADB47" w14:textId="77777777" w:rsidR="00E47727" w:rsidRPr="00781A68" w:rsidRDefault="00E47727" w:rsidP="00E47727">
            <w:pPr>
              <w:spacing w:before="0" w:after="0"/>
              <w:ind w:left="121" w:hanging="121"/>
              <w:contextualSpacing/>
              <w:rPr>
                <w:rFonts w:ascii="Arial Narrow" w:hAnsi="Arial Narrow" w:cs="Arial"/>
                <w:bCs/>
                <w:color w:val="FF0000"/>
                <w:sz w:val="16"/>
                <w:szCs w:val="16"/>
                <w:lang w:eastAsia="en-AU"/>
              </w:rPr>
            </w:pPr>
          </w:p>
        </w:tc>
        <w:tc>
          <w:tcPr>
            <w:tcW w:w="970" w:type="pct"/>
          </w:tcPr>
          <w:p w14:paraId="229B1B9F" w14:textId="77777777" w:rsidR="00E47727" w:rsidRPr="004144C2" w:rsidRDefault="00E47727" w:rsidP="00E47727">
            <w:pPr>
              <w:spacing w:before="0" w:after="0"/>
              <w:ind w:left="127" w:hanging="127"/>
              <w:contextualSpacing/>
              <w:rPr>
                <w:rFonts w:ascii="Arial Narrow" w:hAnsi="Arial Narrow" w:cs="Arial"/>
                <w:bCs/>
                <w:sz w:val="16"/>
                <w:szCs w:val="16"/>
                <w:lang w:eastAsia="en-AU"/>
              </w:rPr>
            </w:pPr>
          </w:p>
        </w:tc>
      </w:tr>
      <w:tr w:rsidR="00E47727" w:rsidRPr="00781A68" w14:paraId="5A2B9ACB" w14:textId="77777777" w:rsidTr="000B51C5">
        <w:trPr>
          <w:cantSplit/>
        </w:trPr>
        <w:tc>
          <w:tcPr>
            <w:tcW w:w="802" w:type="pct"/>
            <w:tcMar>
              <w:top w:w="0" w:type="dxa"/>
              <w:left w:w="108" w:type="dxa"/>
              <w:bottom w:w="0" w:type="dxa"/>
              <w:right w:w="108" w:type="dxa"/>
            </w:tcMar>
            <w:vAlign w:val="center"/>
            <w:hideMark/>
          </w:tcPr>
          <w:p w14:paraId="37C8AC13" w14:textId="77777777" w:rsidR="00E47727" w:rsidRPr="00781A68" w:rsidRDefault="00E47727" w:rsidP="00E47727">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OConnell River mouth</w:t>
            </w:r>
          </w:p>
        </w:tc>
        <w:tc>
          <w:tcPr>
            <w:tcW w:w="644" w:type="pct"/>
            <w:tcMar>
              <w:top w:w="0" w:type="dxa"/>
              <w:left w:w="108" w:type="dxa"/>
              <w:bottom w:w="0" w:type="dxa"/>
              <w:right w:w="108" w:type="dxa"/>
            </w:tcMar>
            <w:vAlign w:val="center"/>
            <w:hideMark/>
          </w:tcPr>
          <w:p w14:paraId="287E1D36"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09335EF6"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12CEBBA4" w14:textId="77777777" w:rsidR="00E47727" w:rsidRPr="00781A68" w:rsidRDefault="00E47727" w:rsidP="00E47727">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5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w:t>
            </w:r>
            <w:r>
              <w:rPr>
                <w:rFonts w:ascii="Arial Narrow" w:hAnsi="Arial Narrow" w:cs="Arial"/>
                <w:bCs/>
                <w:color w:val="FF0000"/>
                <w:sz w:val="16"/>
                <w:szCs w:val="16"/>
                <w:lang w:eastAsia="en-AU"/>
              </w:rPr>
              <w:t>5</w:t>
            </w:r>
            <w:r w:rsidRPr="005C15D2">
              <w:rPr>
                <w:rFonts w:ascii="Arial Narrow" w:hAnsi="Arial Narrow" w:cs="Arial"/>
                <w:bCs/>
                <w:color w:val="FF0000"/>
                <w:sz w:val="16"/>
                <w:szCs w:val="16"/>
                <w:lang w:eastAsia="en-AU"/>
              </w:rPr>
              <w:t>)</w:t>
            </w:r>
          </w:p>
        </w:tc>
        <w:tc>
          <w:tcPr>
            <w:tcW w:w="950" w:type="pct"/>
          </w:tcPr>
          <w:p w14:paraId="200145DE" w14:textId="77777777" w:rsidR="00E47727" w:rsidRPr="00781A68" w:rsidRDefault="00E47727" w:rsidP="00E47727">
            <w:pPr>
              <w:spacing w:before="0" w:after="0"/>
              <w:ind w:left="121" w:hanging="121"/>
              <w:contextualSpacing/>
              <w:rPr>
                <w:rFonts w:ascii="Arial Narrow" w:hAnsi="Arial Narrow" w:cs="Arial"/>
                <w:bCs/>
                <w:color w:val="FF0000"/>
                <w:sz w:val="16"/>
                <w:szCs w:val="16"/>
                <w:lang w:eastAsia="en-AU"/>
              </w:rPr>
            </w:pPr>
          </w:p>
        </w:tc>
        <w:tc>
          <w:tcPr>
            <w:tcW w:w="970" w:type="pct"/>
          </w:tcPr>
          <w:p w14:paraId="6BE20D78" w14:textId="77777777" w:rsidR="00E47727" w:rsidRPr="004144C2" w:rsidRDefault="00E47727" w:rsidP="00E47727">
            <w:pPr>
              <w:spacing w:before="0" w:after="0"/>
              <w:ind w:left="127" w:hanging="127"/>
              <w:contextualSpacing/>
              <w:rPr>
                <w:rFonts w:ascii="Arial Narrow" w:hAnsi="Arial Narrow" w:cs="Arial"/>
                <w:bCs/>
                <w:sz w:val="16"/>
                <w:szCs w:val="16"/>
                <w:lang w:eastAsia="en-AU"/>
              </w:rPr>
            </w:pPr>
          </w:p>
        </w:tc>
      </w:tr>
      <w:tr w:rsidR="00E47727" w:rsidRPr="00781A68" w14:paraId="101471C6" w14:textId="77777777" w:rsidTr="000B51C5">
        <w:trPr>
          <w:cantSplit/>
        </w:trPr>
        <w:tc>
          <w:tcPr>
            <w:tcW w:w="802" w:type="pct"/>
            <w:tcMar>
              <w:top w:w="0" w:type="dxa"/>
              <w:left w:w="108" w:type="dxa"/>
              <w:bottom w:w="0" w:type="dxa"/>
              <w:right w:w="108" w:type="dxa"/>
            </w:tcMar>
            <w:vAlign w:val="center"/>
            <w:hideMark/>
          </w:tcPr>
          <w:p w14:paraId="55DE54A8" w14:textId="77777777" w:rsidR="00E47727" w:rsidRPr="00781A68" w:rsidRDefault="00E47727" w:rsidP="00E47727">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Repulse Islands dive mooring</w:t>
            </w:r>
          </w:p>
        </w:tc>
        <w:tc>
          <w:tcPr>
            <w:tcW w:w="644" w:type="pct"/>
            <w:tcMar>
              <w:top w:w="0" w:type="dxa"/>
              <w:left w:w="108" w:type="dxa"/>
              <w:bottom w:w="0" w:type="dxa"/>
              <w:right w:w="108" w:type="dxa"/>
            </w:tcMar>
            <w:vAlign w:val="center"/>
            <w:hideMark/>
          </w:tcPr>
          <w:p w14:paraId="4D6294FC"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59FA6D39"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1083" w:type="pct"/>
            <w:tcMar>
              <w:top w:w="0" w:type="dxa"/>
              <w:left w:w="108" w:type="dxa"/>
              <w:bottom w:w="0" w:type="dxa"/>
              <w:right w:w="108" w:type="dxa"/>
            </w:tcMar>
            <w:vAlign w:val="center"/>
            <w:hideMark/>
          </w:tcPr>
          <w:p w14:paraId="773D1033" w14:textId="77777777" w:rsidR="00E47727" w:rsidRPr="00781A68" w:rsidRDefault="00E47727" w:rsidP="00E47727">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5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w:t>
            </w:r>
            <w:r>
              <w:rPr>
                <w:rFonts w:ascii="Arial Narrow" w:hAnsi="Arial Narrow" w:cs="Arial"/>
                <w:bCs/>
                <w:color w:val="FF0000"/>
                <w:sz w:val="16"/>
                <w:szCs w:val="16"/>
                <w:lang w:eastAsia="en-AU"/>
              </w:rPr>
              <w:t>5</w:t>
            </w:r>
            <w:r w:rsidRPr="005C15D2">
              <w:rPr>
                <w:rFonts w:ascii="Arial Narrow" w:hAnsi="Arial Narrow" w:cs="Arial"/>
                <w:bCs/>
                <w:color w:val="FF0000"/>
                <w:sz w:val="16"/>
                <w:szCs w:val="16"/>
                <w:lang w:eastAsia="en-AU"/>
              </w:rPr>
              <w:t>)</w:t>
            </w:r>
          </w:p>
        </w:tc>
        <w:tc>
          <w:tcPr>
            <w:tcW w:w="950" w:type="pct"/>
          </w:tcPr>
          <w:p w14:paraId="7CA37553" w14:textId="77777777" w:rsidR="00E47727" w:rsidRPr="00781A68" w:rsidRDefault="00E47727" w:rsidP="00E47727">
            <w:pPr>
              <w:spacing w:before="0" w:after="0"/>
              <w:ind w:left="121" w:hanging="121"/>
              <w:contextualSpacing/>
              <w:rPr>
                <w:rFonts w:ascii="Arial Narrow" w:hAnsi="Arial Narrow" w:cs="Arial"/>
                <w:bCs/>
                <w:color w:val="FF0000"/>
                <w:sz w:val="16"/>
                <w:szCs w:val="16"/>
                <w:lang w:eastAsia="en-AU"/>
              </w:rPr>
            </w:pPr>
          </w:p>
        </w:tc>
        <w:tc>
          <w:tcPr>
            <w:tcW w:w="970" w:type="pct"/>
          </w:tcPr>
          <w:p w14:paraId="25D8FAA6" w14:textId="77777777" w:rsidR="00E47727" w:rsidRPr="004144C2" w:rsidRDefault="00E47727" w:rsidP="00E47727">
            <w:pPr>
              <w:spacing w:before="0" w:after="0"/>
              <w:ind w:left="127" w:hanging="127"/>
              <w:contextualSpacing/>
              <w:rPr>
                <w:rFonts w:ascii="Arial Narrow" w:hAnsi="Arial Narrow" w:cs="Arial"/>
                <w:bCs/>
                <w:sz w:val="16"/>
                <w:szCs w:val="16"/>
                <w:lang w:eastAsia="en-AU"/>
              </w:rPr>
            </w:pPr>
          </w:p>
        </w:tc>
      </w:tr>
      <w:tr w:rsidR="00E47727" w:rsidRPr="00781A68" w14:paraId="537509BF" w14:textId="77777777" w:rsidTr="000B51C5">
        <w:trPr>
          <w:cantSplit/>
        </w:trPr>
        <w:tc>
          <w:tcPr>
            <w:tcW w:w="802" w:type="pct"/>
            <w:tcMar>
              <w:top w:w="0" w:type="dxa"/>
              <w:left w:w="108" w:type="dxa"/>
              <w:bottom w:w="0" w:type="dxa"/>
              <w:right w:w="108" w:type="dxa"/>
            </w:tcMar>
            <w:vAlign w:val="center"/>
            <w:hideMark/>
          </w:tcPr>
          <w:p w14:paraId="7B5D66A2" w14:textId="77777777" w:rsidR="00E47727" w:rsidRPr="00781A68" w:rsidRDefault="00E47727" w:rsidP="00E47727">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Rabbit Island NE</w:t>
            </w:r>
          </w:p>
        </w:tc>
        <w:tc>
          <w:tcPr>
            <w:tcW w:w="644" w:type="pct"/>
            <w:tcMar>
              <w:top w:w="0" w:type="dxa"/>
              <w:left w:w="108" w:type="dxa"/>
              <w:bottom w:w="0" w:type="dxa"/>
              <w:right w:w="108" w:type="dxa"/>
            </w:tcMar>
            <w:vAlign w:val="center"/>
            <w:hideMark/>
          </w:tcPr>
          <w:p w14:paraId="49374D69"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69A19906"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777859E3" w14:textId="77777777" w:rsidR="00E47727" w:rsidRPr="00781A68" w:rsidRDefault="00E47727" w:rsidP="00E47727">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5F1D4A15" w14:textId="77777777" w:rsidR="00E47727" w:rsidRPr="00781A68" w:rsidRDefault="00E47727" w:rsidP="00E47727">
            <w:pPr>
              <w:spacing w:before="0" w:after="0"/>
              <w:ind w:left="121" w:hanging="121"/>
              <w:contextualSpacing/>
              <w:rPr>
                <w:rFonts w:ascii="Arial Narrow" w:hAnsi="Arial Narrow"/>
                <w:bCs/>
                <w:color w:val="FF0000"/>
                <w:sz w:val="16"/>
                <w:szCs w:val="16"/>
                <w:lang w:eastAsia="en-AU"/>
              </w:rPr>
            </w:pPr>
          </w:p>
        </w:tc>
        <w:tc>
          <w:tcPr>
            <w:tcW w:w="970" w:type="pct"/>
          </w:tcPr>
          <w:p w14:paraId="01AFE1C6" w14:textId="6E665AE3" w:rsidR="00E47727" w:rsidRPr="004144C2" w:rsidRDefault="00E47727" w:rsidP="00E47727">
            <w:pPr>
              <w:spacing w:before="0" w:after="0"/>
              <w:ind w:left="127" w:hanging="127"/>
              <w:contextualSpacing/>
              <w:rPr>
                <w:rFonts w:ascii="Arial Narrow" w:hAnsi="Arial Narrow"/>
                <w:bCs/>
                <w:sz w:val="16"/>
                <w:szCs w:val="16"/>
                <w:lang w:eastAsia="en-AU"/>
              </w:rPr>
            </w:pPr>
            <w:r w:rsidRPr="000712B3">
              <w:rPr>
                <w:rFonts w:ascii="Arial Narrow" w:hAnsi="Arial Narrow"/>
                <w:sz w:val="16"/>
                <w:szCs w:val="16"/>
              </w:rPr>
              <w:t xml:space="preserve">** </w:t>
            </w:r>
            <w:r w:rsidRPr="000712B3">
              <w:rPr>
                <w:rFonts w:ascii="Arial Narrow" w:hAnsi="Arial Narrow" w:cs="Arial"/>
                <w:bCs/>
                <w:sz w:val="16"/>
                <w:szCs w:val="16"/>
                <w:lang w:eastAsia="en-AU"/>
              </w:rPr>
              <w:t xml:space="preserve">(Surface sampling only) </w:t>
            </w:r>
          </w:p>
        </w:tc>
      </w:tr>
      <w:tr w:rsidR="00E47727" w:rsidRPr="00781A68" w14:paraId="02B2A45E" w14:textId="77777777" w:rsidTr="000B51C5">
        <w:trPr>
          <w:cantSplit/>
        </w:trPr>
        <w:tc>
          <w:tcPr>
            <w:tcW w:w="802" w:type="pct"/>
            <w:tcMar>
              <w:top w:w="0" w:type="dxa"/>
              <w:left w:w="108" w:type="dxa"/>
              <w:bottom w:w="0" w:type="dxa"/>
              <w:right w:w="108" w:type="dxa"/>
            </w:tcMar>
            <w:vAlign w:val="center"/>
            <w:hideMark/>
          </w:tcPr>
          <w:p w14:paraId="4C03D3A8" w14:textId="77777777" w:rsidR="00E47727" w:rsidRPr="00781A68" w:rsidRDefault="00E47727" w:rsidP="00E47727">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Brampton Island</w:t>
            </w:r>
          </w:p>
        </w:tc>
        <w:tc>
          <w:tcPr>
            <w:tcW w:w="644" w:type="pct"/>
            <w:tcMar>
              <w:top w:w="0" w:type="dxa"/>
              <w:left w:w="108" w:type="dxa"/>
              <w:bottom w:w="0" w:type="dxa"/>
              <w:right w:w="108" w:type="dxa"/>
            </w:tcMar>
            <w:vAlign w:val="center"/>
            <w:hideMark/>
          </w:tcPr>
          <w:p w14:paraId="49DBBAC2"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0D987F71"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2E5DD929" w14:textId="77777777" w:rsidR="00E47727" w:rsidRPr="00781A68" w:rsidRDefault="00E47727" w:rsidP="00E47727">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6160BBD4" w14:textId="77777777" w:rsidR="00E47727" w:rsidRPr="00781A68" w:rsidRDefault="00E47727" w:rsidP="00E47727">
            <w:pPr>
              <w:spacing w:before="0" w:after="0"/>
              <w:ind w:left="121" w:hanging="121"/>
              <w:contextualSpacing/>
              <w:rPr>
                <w:rFonts w:ascii="Arial Narrow" w:hAnsi="Arial Narrow"/>
                <w:bCs/>
                <w:color w:val="FF0000"/>
                <w:sz w:val="16"/>
                <w:szCs w:val="16"/>
                <w:lang w:eastAsia="en-AU"/>
              </w:rPr>
            </w:pPr>
          </w:p>
        </w:tc>
        <w:tc>
          <w:tcPr>
            <w:tcW w:w="970" w:type="pct"/>
          </w:tcPr>
          <w:p w14:paraId="5712AE39" w14:textId="5AAA2F8E" w:rsidR="00E47727" w:rsidRPr="004144C2" w:rsidRDefault="00E47727" w:rsidP="00E47727">
            <w:pPr>
              <w:spacing w:before="0" w:after="0"/>
              <w:ind w:left="127" w:hanging="127"/>
              <w:contextualSpacing/>
              <w:rPr>
                <w:rFonts w:ascii="Arial Narrow" w:hAnsi="Arial Narrow"/>
                <w:bCs/>
                <w:sz w:val="16"/>
                <w:szCs w:val="16"/>
                <w:lang w:eastAsia="en-AU"/>
              </w:rPr>
            </w:pPr>
            <w:r w:rsidRPr="000712B3">
              <w:rPr>
                <w:rFonts w:ascii="Arial Narrow" w:hAnsi="Arial Narrow"/>
                <w:sz w:val="16"/>
                <w:szCs w:val="16"/>
              </w:rPr>
              <w:t xml:space="preserve">** </w:t>
            </w:r>
            <w:r w:rsidRPr="000712B3">
              <w:rPr>
                <w:rFonts w:ascii="Arial Narrow" w:hAnsi="Arial Narrow" w:cs="Arial"/>
                <w:bCs/>
                <w:sz w:val="16"/>
                <w:szCs w:val="16"/>
                <w:lang w:eastAsia="en-AU"/>
              </w:rPr>
              <w:t xml:space="preserve">(Surface sampling only) </w:t>
            </w:r>
          </w:p>
        </w:tc>
      </w:tr>
      <w:tr w:rsidR="00E47727" w:rsidRPr="00781A68" w14:paraId="3E2FD219" w14:textId="77777777" w:rsidTr="000B51C5">
        <w:trPr>
          <w:cantSplit/>
        </w:trPr>
        <w:tc>
          <w:tcPr>
            <w:tcW w:w="802" w:type="pct"/>
            <w:tcMar>
              <w:top w:w="0" w:type="dxa"/>
              <w:left w:w="108" w:type="dxa"/>
              <w:bottom w:w="0" w:type="dxa"/>
              <w:right w:w="108" w:type="dxa"/>
            </w:tcMar>
            <w:vAlign w:val="center"/>
            <w:hideMark/>
          </w:tcPr>
          <w:p w14:paraId="1A584D98" w14:textId="77777777" w:rsidR="00E47727" w:rsidRPr="00781A68" w:rsidRDefault="00E47727" w:rsidP="00E47727">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Sand Bay</w:t>
            </w:r>
          </w:p>
        </w:tc>
        <w:tc>
          <w:tcPr>
            <w:tcW w:w="644" w:type="pct"/>
            <w:tcMar>
              <w:top w:w="0" w:type="dxa"/>
              <w:left w:w="108" w:type="dxa"/>
              <w:bottom w:w="0" w:type="dxa"/>
              <w:right w:w="108" w:type="dxa"/>
            </w:tcMar>
            <w:vAlign w:val="center"/>
            <w:hideMark/>
          </w:tcPr>
          <w:p w14:paraId="48A5707A"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0DD8C1E7"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4F937CA1" w14:textId="77777777" w:rsidR="00E47727" w:rsidRPr="00781A68" w:rsidRDefault="00E47727" w:rsidP="00E47727">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682111CA" w14:textId="77777777" w:rsidR="00E47727" w:rsidRPr="00781A68" w:rsidRDefault="00E47727" w:rsidP="00E47727">
            <w:pPr>
              <w:spacing w:before="0" w:after="0"/>
              <w:ind w:left="121" w:hanging="121"/>
              <w:contextualSpacing/>
              <w:rPr>
                <w:rFonts w:ascii="Arial Narrow" w:hAnsi="Arial Narrow"/>
                <w:bCs/>
                <w:color w:val="FF0000"/>
                <w:sz w:val="16"/>
                <w:szCs w:val="16"/>
                <w:lang w:eastAsia="en-AU"/>
              </w:rPr>
            </w:pPr>
          </w:p>
        </w:tc>
        <w:tc>
          <w:tcPr>
            <w:tcW w:w="970" w:type="pct"/>
          </w:tcPr>
          <w:p w14:paraId="57B46266" w14:textId="6CE62954" w:rsidR="00E47727" w:rsidRPr="004144C2" w:rsidRDefault="00E47727" w:rsidP="00E47727">
            <w:pPr>
              <w:spacing w:before="0" w:after="0"/>
              <w:ind w:left="127" w:hanging="127"/>
              <w:contextualSpacing/>
              <w:rPr>
                <w:rFonts w:ascii="Arial Narrow" w:hAnsi="Arial Narrow"/>
                <w:bCs/>
                <w:sz w:val="16"/>
                <w:szCs w:val="16"/>
                <w:lang w:eastAsia="en-AU"/>
              </w:rPr>
            </w:pPr>
            <w:r w:rsidRPr="000712B3">
              <w:rPr>
                <w:rFonts w:ascii="Arial Narrow" w:hAnsi="Arial Narrow"/>
                <w:sz w:val="16"/>
                <w:szCs w:val="16"/>
              </w:rPr>
              <w:t xml:space="preserve">** </w:t>
            </w:r>
            <w:r w:rsidRPr="000712B3">
              <w:rPr>
                <w:rFonts w:ascii="Arial Narrow" w:hAnsi="Arial Narrow" w:cs="Arial"/>
                <w:bCs/>
                <w:sz w:val="16"/>
                <w:szCs w:val="16"/>
                <w:lang w:eastAsia="en-AU"/>
              </w:rPr>
              <w:t xml:space="preserve">(Surface sampling only) </w:t>
            </w:r>
          </w:p>
        </w:tc>
      </w:tr>
      <w:tr w:rsidR="00E47727" w:rsidRPr="00781A68" w14:paraId="25893415" w14:textId="77777777" w:rsidTr="000B51C5">
        <w:trPr>
          <w:cantSplit/>
        </w:trPr>
        <w:tc>
          <w:tcPr>
            <w:tcW w:w="802" w:type="pct"/>
            <w:tcMar>
              <w:top w:w="0" w:type="dxa"/>
              <w:left w:w="108" w:type="dxa"/>
              <w:bottom w:w="0" w:type="dxa"/>
              <w:right w:w="108" w:type="dxa"/>
            </w:tcMar>
            <w:vAlign w:val="center"/>
            <w:hideMark/>
          </w:tcPr>
          <w:p w14:paraId="4B9BEA43" w14:textId="77777777" w:rsidR="00E47727" w:rsidRPr="00781A68" w:rsidRDefault="00E47727" w:rsidP="00E47727">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Pioneer River mouth</w:t>
            </w:r>
          </w:p>
        </w:tc>
        <w:tc>
          <w:tcPr>
            <w:tcW w:w="644" w:type="pct"/>
            <w:tcMar>
              <w:top w:w="0" w:type="dxa"/>
              <w:left w:w="108" w:type="dxa"/>
              <w:bottom w:w="0" w:type="dxa"/>
              <w:right w:w="108" w:type="dxa"/>
            </w:tcMar>
            <w:vAlign w:val="center"/>
            <w:hideMark/>
          </w:tcPr>
          <w:p w14:paraId="3776FCBC"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6ACA7D74" w14:textId="77777777" w:rsidR="00E47727" w:rsidRPr="00781A68" w:rsidRDefault="00E47727" w:rsidP="00E47727">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753BBE14" w14:textId="77777777" w:rsidR="00E47727" w:rsidRPr="00781A68" w:rsidRDefault="00E47727" w:rsidP="00E47727">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0FF7F7AF" w14:textId="77777777" w:rsidR="00E47727" w:rsidRPr="00781A68" w:rsidRDefault="00E47727" w:rsidP="00E47727">
            <w:pPr>
              <w:spacing w:before="0" w:after="0"/>
              <w:ind w:left="121" w:hanging="121"/>
              <w:contextualSpacing/>
              <w:rPr>
                <w:rFonts w:ascii="Arial Narrow" w:hAnsi="Arial Narrow"/>
                <w:bCs/>
                <w:color w:val="FF0000"/>
                <w:sz w:val="16"/>
                <w:szCs w:val="16"/>
                <w:lang w:eastAsia="en-AU"/>
              </w:rPr>
            </w:pPr>
          </w:p>
        </w:tc>
        <w:tc>
          <w:tcPr>
            <w:tcW w:w="970" w:type="pct"/>
          </w:tcPr>
          <w:p w14:paraId="36E5B623" w14:textId="401E1CC5" w:rsidR="00E47727" w:rsidRPr="004144C2" w:rsidRDefault="00E47727" w:rsidP="00E47727">
            <w:pPr>
              <w:spacing w:before="0" w:after="0"/>
              <w:ind w:left="127" w:hanging="127"/>
              <w:contextualSpacing/>
              <w:rPr>
                <w:rFonts w:ascii="Arial Narrow" w:hAnsi="Arial Narrow"/>
                <w:bCs/>
                <w:sz w:val="16"/>
                <w:szCs w:val="16"/>
                <w:lang w:eastAsia="en-AU"/>
              </w:rPr>
            </w:pPr>
            <w:r w:rsidRPr="000712B3">
              <w:rPr>
                <w:rFonts w:ascii="Arial Narrow" w:hAnsi="Arial Narrow"/>
                <w:sz w:val="16"/>
                <w:szCs w:val="16"/>
              </w:rPr>
              <w:t xml:space="preserve">** </w:t>
            </w:r>
            <w:r w:rsidRPr="000712B3">
              <w:rPr>
                <w:rFonts w:ascii="Arial Narrow" w:hAnsi="Arial Narrow" w:cs="Arial"/>
                <w:bCs/>
                <w:sz w:val="16"/>
                <w:szCs w:val="16"/>
                <w:lang w:eastAsia="en-AU"/>
              </w:rPr>
              <w:t xml:space="preserve">(Surface sampling only) </w:t>
            </w:r>
          </w:p>
        </w:tc>
      </w:tr>
    </w:tbl>
    <w:p w14:paraId="6A399086" w14:textId="77777777" w:rsidR="008E6182" w:rsidRDefault="008E6182" w:rsidP="008E6182">
      <w:pPr>
        <w:pStyle w:val="Figure"/>
      </w:pPr>
    </w:p>
    <w:p w14:paraId="340396EA" w14:textId="619E6C2F" w:rsidR="008E6182" w:rsidRDefault="008E6182" w:rsidP="008E6182">
      <w:pPr>
        <w:rPr>
          <w:rFonts w:cs="Arial"/>
          <w:sz w:val="18"/>
          <w:szCs w:val="18"/>
        </w:rPr>
      </w:pPr>
      <w:r w:rsidRPr="004E6AE5">
        <w:rPr>
          <w:rFonts w:cs="Arial"/>
          <w:sz w:val="18"/>
          <w:szCs w:val="18"/>
        </w:rPr>
        <w:t xml:space="preserve">. </w:t>
      </w:r>
    </w:p>
    <w:p w14:paraId="03DB0E07" w14:textId="77777777" w:rsidR="00AC65AF" w:rsidRDefault="00AC65AF" w:rsidP="006F4C41">
      <w:pPr>
        <w:pStyle w:val="Heading1"/>
        <w:sectPr w:rsidR="00AC65AF" w:rsidSect="00B52C78">
          <w:footerReference w:type="default" r:id="rId219"/>
          <w:pgSz w:w="11907" w:h="16839" w:code="9"/>
          <w:pgMar w:top="1440" w:right="1440" w:bottom="1440" w:left="1440" w:header="708" w:footer="708" w:gutter="0"/>
          <w:cols w:space="708"/>
          <w:docGrid w:linePitch="299"/>
        </w:sectPr>
      </w:pPr>
    </w:p>
    <w:p w14:paraId="1520EC37" w14:textId="0954C5AC" w:rsidR="006F4C41" w:rsidRPr="006F4C41" w:rsidRDefault="00803656" w:rsidP="005D5DE3">
      <w:pPr>
        <w:pStyle w:val="SummaryHeading1"/>
      </w:pPr>
      <w:bookmarkStart w:id="2100" w:name="_Toc11410794"/>
      <w:r w:rsidRPr="006F4C41">
        <w:t xml:space="preserve">Appendix </w:t>
      </w:r>
      <w:r w:rsidR="00ED6FF3" w:rsidRPr="006F4C41">
        <w:t>D</w:t>
      </w:r>
      <w:r w:rsidRPr="006F4C41">
        <w:t>: Water quality monitoring methods</w:t>
      </w:r>
      <w:bookmarkEnd w:id="2100"/>
    </w:p>
    <w:p w14:paraId="52FE9725" w14:textId="77777777" w:rsidR="00DD1D3E" w:rsidRPr="009F7086" w:rsidRDefault="00DD1D3E" w:rsidP="00DD1D3E">
      <w:pPr>
        <w:pStyle w:val="SummaryHeading2"/>
      </w:pPr>
      <w:bookmarkStart w:id="2101" w:name="_Toc435775366"/>
      <w:bookmarkStart w:id="2102" w:name="_Toc229069175"/>
      <w:bookmarkStart w:id="2103" w:name="_Toc334990243"/>
      <w:bookmarkStart w:id="2104" w:name="_Toc374707561"/>
      <w:bookmarkStart w:id="2105" w:name="_Toc393133589"/>
      <w:bookmarkStart w:id="2106" w:name="_Toc406143755"/>
      <w:bookmarkEnd w:id="2095"/>
      <w:bookmarkEnd w:id="2096"/>
      <w:r>
        <w:t>D-1</w:t>
      </w:r>
      <w:r>
        <w:tab/>
      </w:r>
      <w:r w:rsidRPr="009F7086">
        <w:t xml:space="preserve">Comparison with </w:t>
      </w:r>
      <w:r>
        <w:t>Reef</w:t>
      </w:r>
      <w:r w:rsidRPr="009F7086">
        <w:t xml:space="preserve"> Water Quality Guideline</w:t>
      </w:r>
      <w:bookmarkEnd w:id="2101"/>
      <w:r>
        <w:t xml:space="preserve"> values</w:t>
      </w:r>
    </w:p>
    <w:p w14:paraId="0BF93BDD" w14:textId="77777777" w:rsidR="00DD1D3E" w:rsidRPr="00A40196" w:rsidRDefault="00DD1D3E" w:rsidP="00DD1D3E">
      <w:pPr>
        <w:rPr>
          <w:lang w:val="en-AU"/>
        </w:rPr>
      </w:pPr>
      <w:r w:rsidRPr="00A40196">
        <w:rPr>
          <w:lang w:val="en-AU"/>
        </w:rPr>
        <w:t xml:space="preserve">The Water Quality Guidelines provide a useful framework to interpret the water quality </w:t>
      </w:r>
      <w:r>
        <w:rPr>
          <w:lang w:val="en-AU"/>
        </w:rPr>
        <w:t xml:space="preserve">measurements </w:t>
      </w:r>
      <w:r w:rsidRPr="00A40196">
        <w:rPr>
          <w:lang w:val="en-AU"/>
        </w:rPr>
        <w:t xml:space="preserve">obtained </w:t>
      </w:r>
      <w:r>
        <w:rPr>
          <w:lang w:val="en-AU"/>
        </w:rPr>
        <w:t xml:space="preserve">through the MMP. Table D-1 </w:t>
      </w:r>
      <w:r w:rsidRPr="00A40196">
        <w:rPr>
          <w:lang w:val="en-AU"/>
        </w:rPr>
        <w:t xml:space="preserve">gives a summary of the </w:t>
      </w:r>
      <w:r>
        <w:rPr>
          <w:lang w:val="en-AU"/>
        </w:rPr>
        <w:t>Guideline Values (GVs)</w:t>
      </w:r>
      <w:r w:rsidRPr="00A40196">
        <w:rPr>
          <w:lang w:val="en-AU"/>
        </w:rPr>
        <w:t xml:space="preserve"> for water quality variables in four cross-shelf water bodies</w:t>
      </w:r>
      <w:r>
        <w:rPr>
          <w:lang w:val="en-AU"/>
        </w:rPr>
        <w:t xml:space="preserve"> </w:t>
      </w:r>
      <w:r w:rsidRPr="00A40196">
        <w:rPr>
          <w:lang w:val="en-AU"/>
        </w:rPr>
        <w:t>(</w:t>
      </w:r>
      <w:r>
        <w:rPr>
          <w:lang w:val="en-AU"/>
        </w:rPr>
        <w:t>Great Barrier Reef Marine Park Authority,</w:t>
      </w:r>
      <w:r w:rsidRPr="00A40196">
        <w:rPr>
          <w:lang w:val="en-AU"/>
        </w:rPr>
        <w:t xml:space="preserve"> 2010). </w:t>
      </w:r>
      <w:r>
        <w:rPr>
          <w:lang w:val="en-AU"/>
        </w:rPr>
        <w:t xml:space="preserve"> </w:t>
      </w:r>
      <w:r w:rsidRPr="00A40196">
        <w:rPr>
          <w:lang w:val="en-AU"/>
        </w:rPr>
        <w:t xml:space="preserve">The MMP </w:t>
      </w:r>
      <w:r>
        <w:rPr>
          <w:lang w:val="en-AU"/>
        </w:rPr>
        <w:t xml:space="preserve">program design prior to 2015 included sites in the open coastal and midshelf </w:t>
      </w:r>
      <w:r w:rsidRPr="00A40196">
        <w:rPr>
          <w:lang w:val="en-AU"/>
        </w:rPr>
        <w:t>water bod</w:t>
      </w:r>
      <w:r>
        <w:rPr>
          <w:lang w:val="en-AU"/>
        </w:rPr>
        <w:t xml:space="preserve">ies. </w:t>
      </w:r>
      <w:r w:rsidRPr="00A40196">
        <w:rPr>
          <w:lang w:val="en-AU"/>
        </w:rPr>
        <w:t xml:space="preserve"> </w:t>
      </w:r>
      <w:r>
        <w:rPr>
          <w:lang w:val="en-AU"/>
        </w:rPr>
        <w:t>The MMP program design post-2015 now includes sites from all four water bodies</w:t>
      </w:r>
      <w:r w:rsidRPr="00A40196">
        <w:rPr>
          <w:lang w:val="en-AU"/>
        </w:rPr>
        <w:t>.</w:t>
      </w:r>
      <w:r>
        <w:rPr>
          <w:lang w:val="en-AU"/>
        </w:rPr>
        <w:t xml:space="preserve"> </w:t>
      </w:r>
    </w:p>
    <w:p w14:paraId="737A4375" w14:textId="77777777" w:rsidR="00DD1D3E" w:rsidRDefault="00DD1D3E" w:rsidP="00DD1D3E">
      <w:bookmarkStart w:id="2107" w:name="_Hlk15290949"/>
      <w:r w:rsidRPr="00A40196">
        <w:rPr>
          <w:rFonts w:cs="Arial"/>
          <w:szCs w:val="22"/>
          <w:lang w:val="en-AU"/>
        </w:rPr>
        <w:t>At present</w:t>
      </w:r>
      <w:bookmarkEnd w:id="2107"/>
      <w:r w:rsidRPr="00A40196">
        <w:rPr>
          <w:rFonts w:cs="Arial"/>
          <w:szCs w:val="22"/>
          <w:lang w:val="en-AU"/>
        </w:rPr>
        <w:t xml:space="preserve">, </w:t>
      </w:r>
      <w:r>
        <w:rPr>
          <w:rFonts w:cs="Arial"/>
          <w:szCs w:val="22"/>
          <w:lang w:val="en-AU"/>
        </w:rPr>
        <w:t xml:space="preserve">the </w:t>
      </w:r>
      <w:r w:rsidRPr="00A40196">
        <w:rPr>
          <w:lang w:val="en-AU"/>
        </w:rPr>
        <w:t xml:space="preserve">Water Quality Guidelines </w:t>
      </w:r>
      <w:r>
        <w:rPr>
          <w:lang w:val="en-AU"/>
        </w:rPr>
        <w:t xml:space="preserve">do not define </w:t>
      </w:r>
      <w:r>
        <w:rPr>
          <w:rFonts w:cs="Arial"/>
          <w:szCs w:val="22"/>
          <w:lang w:val="en-AU"/>
        </w:rPr>
        <w:t>GVs</w:t>
      </w:r>
      <w:r w:rsidRPr="00A40196">
        <w:rPr>
          <w:rFonts w:cs="Arial"/>
          <w:szCs w:val="22"/>
          <w:lang w:val="en-AU"/>
        </w:rPr>
        <w:t xml:space="preserve"> for dissolved inorganic nutrients </w:t>
      </w:r>
      <w:r>
        <w:rPr>
          <w:rFonts w:cs="Arial"/>
          <w:szCs w:val="22"/>
          <w:lang w:val="en-AU"/>
        </w:rPr>
        <w:t>(nitrate and phosphate) in</w:t>
      </w:r>
      <w:r w:rsidRPr="00A40196">
        <w:rPr>
          <w:rFonts w:cs="Arial"/>
          <w:szCs w:val="22"/>
          <w:lang w:val="en-AU"/>
        </w:rPr>
        <w:t xml:space="preserve"> the </w:t>
      </w:r>
      <w:r>
        <w:rPr>
          <w:rFonts w:cs="Arial"/>
          <w:szCs w:val="22"/>
          <w:lang w:val="en-AU"/>
        </w:rPr>
        <w:t>Reef</w:t>
      </w:r>
      <w:r w:rsidRPr="00A40196">
        <w:rPr>
          <w:rFonts w:cs="Arial"/>
          <w:szCs w:val="22"/>
          <w:lang w:val="en-AU"/>
        </w:rPr>
        <w:t xml:space="preserve"> lagoon as </w:t>
      </w:r>
      <w:r>
        <w:rPr>
          <w:rFonts w:cs="Arial"/>
          <w:szCs w:val="22"/>
          <w:lang w:val="en-AU"/>
        </w:rPr>
        <w:t>these</w:t>
      </w:r>
      <w:r w:rsidRPr="00A40196">
        <w:rPr>
          <w:rFonts w:cs="Arial"/>
          <w:szCs w:val="22"/>
          <w:lang w:val="en-AU"/>
        </w:rPr>
        <w:t xml:space="preserve"> nutrients are rapidly cycled through uptake and release by biota and are variable on small spatial and temporal scales (</w:t>
      </w:r>
      <w:bookmarkStart w:id="2108" w:name="_Hlk498517108"/>
      <w:r w:rsidRPr="00A40196">
        <w:rPr>
          <w:rFonts w:cs="Arial"/>
          <w:szCs w:val="22"/>
          <w:lang w:val="en-AU"/>
        </w:rPr>
        <w:t xml:space="preserve">Furnas </w:t>
      </w:r>
      <w:r w:rsidRPr="00C83BA4">
        <w:rPr>
          <w:rFonts w:cs="Arial"/>
          <w:szCs w:val="22"/>
          <w:lang w:val="en-AU"/>
        </w:rPr>
        <w:t>et al.,</w:t>
      </w:r>
      <w:r w:rsidRPr="00A40196">
        <w:rPr>
          <w:rFonts w:cs="Arial"/>
          <w:szCs w:val="22"/>
          <w:lang w:val="en-AU"/>
        </w:rPr>
        <w:t xml:space="preserve"> 2005, 2011</w:t>
      </w:r>
      <w:bookmarkEnd w:id="2108"/>
      <w:r w:rsidRPr="00A40196">
        <w:rPr>
          <w:rFonts w:cs="Arial"/>
          <w:szCs w:val="22"/>
          <w:lang w:val="en-AU"/>
        </w:rPr>
        <w:t xml:space="preserve">). </w:t>
      </w:r>
      <w:r>
        <w:rPr>
          <w:rFonts w:cs="Arial"/>
          <w:szCs w:val="22"/>
          <w:lang w:val="en-AU"/>
        </w:rPr>
        <w:t xml:space="preserve"> </w:t>
      </w:r>
      <w:r w:rsidRPr="00A40196">
        <w:rPr>
          <w:rFonts w:cs="Arial"/>
          <w:szCs w:val="22"/>
          <w:lang w:val="en-AU"/>
        </w:rPr>
        <w:t>Due to this high variability</w:t>
      </w:r>
      <w:r>
        <w:rPr>
          <w:rFonts w:cs="Arial"/>
          <w:szCs w:val="22"/>
          <w:lang w:val="en-AU"/>
        </w:rPr>
        <w:t>,</w:t>
      </w:r>
      <w:r w:rsidRPr="00A40196">
        <w:rPr>
          <w:rFonts w:cs="Arial"/>
          <w:szCs w:val="22"/>
          <w:lang w:val="en-AU"/>
        </w:rPr>
        <w:t xml:space="preserve"> their concentrations did not show as clear spatial patterns or correlations with coral reef attributes as the other water quality parameters that were included in the Guidelines and are considered to </w:t>
      </w:r>
      <w:r>
        <w:rPr>
          <w:rFonts w:cs="Arial"/>
          <w:szCs w:val="22"/>
          <w:lang w:val="en-AU"/>
        </w:rPr>
        <w:t>be more representative of</w:t>
      </w:r>
      <w:r w:rsidRPr="00A40196">
        <w:rPr>
          <w:rFonts w:cs="Arial"/>
          <w:szCs w:val="22"/>
          <w:lang w:val="en-AU"/>
        </w:rPr>
        <w:t xml:space="preserve"> nutrient availability </w:t>
      </w:r>
      <w:r>
        <w:rPr>
          <w:rFonts w:cs="Arial"/>
          <w:szCs w:val="22"/>
          <w:lang w:val="en-AU"/>
        </w:rPr>
        <w:t xml:space="preserve">integrated </w:t>
      </w:r>
      <w:r w:rsidRPr="00A40196">
        <w:rPr>
          <w:rFonts w:cs="Arial"/>
          <w:szCs w:val="22"/>
          <w:lang w:val="en-AU"/>
        </w:rPr>
        <w:t xml:space="preserve">over </w:t>
      </w:r>
      <w:r>
        <w:rPr>
          <w:rFonts w:cs="Arial"/>
          <w:szCs w:val="22"/>
          <w:lang w:val="en-AU"/>
        </w:rPr>
        <w:t xml:space="preserve">time (De’ath and Fabricius, </w:t>
      </w:r>
      <w:r w:rsidRPr="00A40196">
        <w:rPr>
          <w:rFonts w:cs="Arial"/>
          <w:szCs w:val="22"/>
          <w:lang w:val="en-AU"/>
        </w:rPr>
        <w:t xml:space="preserve">2010). </w:t>
      </w:r>
      <w:r>
        <w:rPr>
          <w:rFonts w:cs="Arial"/>
          <w:szCs w:val="22"/>
          <w:lang w:val="en-AU"/>
        </w:rPr>
        <w:t xml:space="preserve"> However, t</w:t>
      </w:r>
      <w:r w:rsidRPr="00307B2F">
        <w:rPr>
          <w:rFonts w:cs="Arial"/>
          <w:szCs w:val="22"/>
          <w:lang w:val="en-AU"/>
        </w:rPr>
        <w:t>he Queensland</w:t>
      </w:r>
      <w:r w:rsidRPr="00A40196">
        <w:rPr>
          <w:rFonts w:cs="Arial"/>
          <w:szCs w:val="22"/>
          <w:lang w:val="en-AU"/>
        </w:rPr>
        <w:t xml:space="preserve"> Water Quality Guidelines (</w:t>
      </w:r>
      <w:r w:rsidRPr="00B20831">
        <w:rPr>
          <w:lang w:val="en-AU" w:eastAsia="en-AU"/>
        </w:rPr>
        <w:t>Department of Environment and Resource Management</w:t>
      </w:r>
      <w:r>
        <w:rPr>
          <w:lang w:val="en-AU" w:eastAsia="en-AU"/>
        </w:rPr>
        <w:t xml:space="preserve"> [DERM]</w:t>
      </w:r>
      <w:r>
        <w:rPr>
          <w:rFonts w:cs="Arial"/>
          <w:szCs w:val="22"/>
          <w:lang w:val="en-AU"/>
        </w:rPr>
        <w:t>,</w:t>
      </w:r>
      <w:r w:rsidRPr="00A40196">
        <w:rPr>
          <w:rFonts w:cs="Arial"/>
          <w:szCs w:val="22"/>
          <w:lang w:val="en-AU"/>
        </w:rPr>
        <w:t xml:space="preserve"> 2009)</w:t>
      </w:r>
      <w:r>
        <w:rPr>
          <w:rFonts w:cs="Arial"/>
          <w:szCs w:val="22"/>
          <w:lang w:val="en-AU"/>
        </w:rPr>
        <w:t xml:space="preserve"> </w:t>
      </w:r>
      <w:r w:rsidRPr="00A40196">
        <w:rPr>
          <w:rFonts w:cs="Arial"/>
          <w:szCs w:val="22"/>
          <w:lang w:val="en-AU"/>
        </w:rPr>
        <w:t xml:space="preserve">identify </w:t>
      </w:r>
      <w:r>
        <w:rPr>
          <w:rFonts w:cs="Arial"/>
          <w:szCs w:val="22"/>
          <w:lang w:val="en-AU"/>
        </w:rPr>
        <w:t>GVs</w:t>
      </w:r>
      <w:r w:rsidRPr="00A40196">
        <w:rPr>
          <w:rFonts w:cs="Arial"/>
          <w:szCs w:val="22"/>
          <w:lang w:val="en-AU"/>
        </w:rPr>
        <w:t xml:space="preserve"> for dissolved inorganic nutrients in marine water</w:t>
      </w:r>
      <w:r>
        <w:rPr>
          <w:rFonts w:cs="Arial"/>
          <w:szCs w:val="22"/>
          <w:lang w:val="en-AU"/>
        </w:rPr>
        <w:t xml:space="preserve"> bodies</w:t>
      </w:r>
      <w:r w:rsidRPr="00A40196">
        <w:rPr>
          <w:rFonts w:cs="Arial"/>
          <w:szCs w:val="22"/>
          <w:lang w:val="en-AU"/>
        </w:rPr>
        <w:t>.</w:t>
      </w:r>
      <w:r>
        <w:rPr>
          <w:rFonts w:cs="Arial"/>
          <w:szCs w:val="22"/>
          <w:lang w:val="en-AU"/>
        </w:rPr>
        <w:t xml:space="preserve">  Guideline values for dissolved inorganic nutrients and turbidity (in enclosed coastal waters) were drawn </w:t>
      </w:r>
      <w:r w:rsidRPr="00A40196">
        <w:rPr>
          <w:rFonts w:cs="Arial"/>
          <w:szCs w:val="22"/>
          <w:lang w:val="en-AU"/>
        </w:rPr>
        <w:t xml:space="preserve">from Queensland Water Quality Guidelines </w:t>
      </w:r>
      <w:r>
        <w:rPr>
          <w:rFonts w:cs="Arial"/>
          <w:szCs w:val="22"/>
          <w:lang w:val="en-AU"/>
        </w:rPr>
        <w:t>(Table D-1)</w:t>
      </w:r>
      <w:r w:rsidRPr="00307B2F">
        <w:rPr>
          <w:rFonts w:cs="Arial"/>
          <w:szCs w:val="22"/>
          <w:lang w:val="en-AU"/>
        </w:rPr>
        <w:t xml:space="preserve">. </w:t>
      </w:r>
      <w:r>
        <w:rPr>
          <w:rFonts w:cs="Arial"/>
          <w:szCs w:val="22"/>
          <w:lang w:val="en-AU"/>
        </w:rPr>
        <w:t xml:space="preserve"> Site-specific GVs for all water quality variables are shown in Table E-10.</w:t>
      </w:r>
    </w:p>
    <w:p w14:paraId="347AC5DB" w14:textId="77777777" w:rsidR="00DD1D3E" w:rsidRPr="00A40196" w:rsidRDefault="00DD1D3E" w:rsidP="00DD1D3E">
      <w:pPr>
        <w:rPr>
          <w:lang w:val="en-AU"/>
        </w:rPr>
      </w:pPr>
    </w:p>
    <w:p w14:paraId="65054131" w14:textId="77777777" w:rsidR="00DD1D3E" w:rsidRPr="00C27BEB" w:rsidRDefault="00DD1D3E" w:rsidP="00DD1D3E">
      <w:pPr>
        <w:pStyle w:val="Caption"/>
      </w:pPr>
      <w:bookmarkStart w:id="2109" w:name="_Toc5614689"/>
      <w:r>
        <w:t>Table D-</w:t>
      </w:r>
      <w:r>
        <w:fldChar w:fldCharType="begin"/>
      </w:r>
      <w:r>
        <w:instrText xml:space="preserve"> SEQ Table_D- \* ARABIC </w:instrText>
      </w:r>
      <w:r>
        <w:fldChar w:fldCharType="separate"/>
      </w:r>
      <w:r w:rsidR="00335316">
        <w:rPr>
          <w:noProof/>
        </w:rPr>
        <w:t>1</w:t>
      </w:r>
      <w:r>
        <w:rPr>
          <w:noProof/>
        </w:rPr>
        <w:fldChar w:fldCharType="end"/>
      </w:r>
      <w:r>
        <w:t>:</w:t>
      </w:r>
      <w:r w:rsidRPr="00C27BEB">
        <w:t xml:space="preserve"> </w:t>
      </w:r>
      <w:r>
        <w:rPr>
          <w:lang w:val="en-AU"/>
        </w:rPr>
        <w:t>G</w:t>
      </w:r>
      <w:r w:rsidRPr="00A40196">
        <w:rPr>
          <w:lang w:val="en-AU"/>
        </w:rPr>
        <w:t>uidelines</w:t>
      </w:r>
      <w:r>
        <w:rPr>
          <w:lang w:val="en-AU"/>
        </w:rPr>
        <w:t xml:space="preserve"> values for four cross-shelf water bodies</w:t>
      </w:r>
      <w:r w:rsidRPr="00C27BEB">
        <w:t xml:space="preserve"> from the Water Quality Guidelines for the Great Barrier Reef Marine Park </w:t>
      </w:r>
      <w:r>
        <w:t>(</w:t>
      </w:r>
      <w:r>
        <w:rPr>
          <w:lang w:val="en-AU"/>
        </w:rPr>
        <w:t>Great Barrier Reef Marine Park Authority,</w:t>
      </w:r>
      <w:r w:rsidRPr="00A40196">
        <w:rPr>
          <w:lang w:val="en-AU"/>
        </w:rPr>
        <w:t xml:space="preserve"> 2010)</w:t>
      </w:r>
      <w:r>
        <w:rPr>
          <w:lang w:val="en-AU"/>
        </w:rPr>
        <w:t xml:space="preserve">.  Guidelines for some values come from </w:t>
      </w:r>
      <w:r w:rsidRPr="00C27BEB">
        <w:t xml:space="preserve">the Queensland Water </w:t>
      </w:r>
      <w:r>
        <w:t xml:space="preserve">Quality Guidelines, as indicated below. </w:t>
      </w:r>
      <w:bookmarkEnd w:id="210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Guidelines values from the Water Quality Guidelines for the Great Barrier Reef Marine Park (GBRMPA 2010) and the Queensland Water Quality Guidelines (DERM 2009). Please note that the guideline values provided by DERM are 80th percentile guidelines. "/>
        <w:tblDescription w:val="Guidelines values from the Water Quality Guidelines for the Great Barrier Reef Marine Park (GBRMPA 2010) and the Queensland Water Quality Guidelines (DERM 2009). Please note that the guideline values provided by DERM are 80th percentile guidelines. "/>
      </w:tblPr>
      <w:tblGrid>
        <w:gridCol w:w="1269"/>
        <w:gridCol w:w="681"/>
        <w:gridCol w:w="837"/>
        <w:gridCol w:w="929"/>
        <w:gridCol w:w="837"/>
        <w:gridCol w:w="929"/>
        <w:gridCol w:w="837"/>
        <w:gridCol w:w="929"/>
        <w:gridCol w:w="837"/>
        <w:gridCol w:w="932"/>
      </w:tblGrid>
      <w:tr w:rsidR="00DD1D3E" w:rsidRPr="003E25ED" w14:paraId="0DECD6DB" w14:textId="77777777" w:rsidTr="00522474">
        <w:trPr>
          <w:trHeight w:val="288"/>
          <w:tblHeader/>
        </w:trPr>
        <w:tc>
          <w:tcPr>
            <w:tcW w:w="704" w:type="pct"/>
            <w:shd w:val="clear" w:color="auto" w:fill="D9D9D9" w:themeFill="background1" w:themeFillShade="D9"/>
            <w:noWrap/>
            <w:vAlign w:val="center"/>
            <w:hideMark/>
          </w:tcPr>
          <w:p w14:paraId="15A2DE74" w14:textId="77777777" w:rsidR="00DD1D3E" w:rsidRPr="003E25ED" w:rsidRDefault="00DD1D3E" w:rsidP="00522474">
            <w:pPr>
              <w:spacing w:before="0" w:after="0"/>
              <w:rPr>
                <w:rFonts w:cs="Arial"/>
                <w:b/>
                <w:sz w:val="18"/>
                <w:szCs w:val="18"/>
                <w:lang w:val="en-AU" w:eastAsia="en-AU"/>
              </w:rPr>
            </w:pPr>
          </w:p>
        </w:tc>
        <w:tc>
          <w:tcPr>
            <w:tcW w:w="378" w:type="pct"/>
            <w:shd w:val="clear" w:color="auto" w:fill="D9D9D9" w:themeFill="background1" w:themeFillShade="D9"/>
            <w:noWrap/>
            <w:vAlign w:val="center"/>
            <w:hideMark/>
          </w:tcPr>
          <w:p w14:paraId="243CBFF7" w14:textId="77777777" w:rsidR="00DD1D3E" w:rsidRPr="003E25ED" w:rsidRDefault="00DD1D3E" w:rsidP="00522474">
            <w:pPr>
              <w:spacing w:before="0" w:after="0"/>
              <w:rPr>
                <w:rFonts w:cs="Arial"/>
                <w:b/>
                <w:sz w:val="18"/>
                <w:szCs w:val="18"/>
                <w:lang w:val="en-AU" w:eastAsia="en-AU"/>
              </w:rPr>
            </w:pPr>
          </w:p>
        </w:tc>
        <w:tc>
          <w:tcPr>
            <w:tcW w:w="979" w:type="pct"/>
            <w:gridSpan w:val="2"/>
            <w:shd w:val="clear" w:color="auto" w:fill="D9D9D9" w:themeFill="background1" w:themeFillShade="D9"/>
            <w:noWrap/>
            <w:vAlign w:val="center"/>
            <w:hideMark/>
          </w:tcPr>
          <w:p w14:paraId="499D2692" w14:textId="77777777" w:rsidR="00DD1D3E" w:rsidRPr="003E25ED" w:rsidRDefault="00DD1D3E" w:rsidP="00522474">
            <w:pPr>
              <w:spacing w:before="0" w:after="0"/>
              <w:jc w:val="center"/>
              <w:rPr>
                <w:rFonts w:cs="Arial"/>
                <w:b/>
                <w:sz w:val="18"/>
                <w:szCs w:val="18"/>
                <w:lang w:val="en-AU" w:eastAsia="en-AU"/>
              </w:rPr>
            </w:pPr>
            <w:r w:rsidRPr="003E25ED">
              <w:rPr>
                <w:rFonts w:cs="Arial"/>
                <w:b/>
                <w:sz w:val="18"/>
                <w:szCs w:val="18"/>
                <w:lang w:val="en-AU" w:eastAsia="en-AU"/>
              </w:rPr>
              <w:t>Enclosed coastal</w:t>
            </w:r>
          </w:p>
        </w:tc>
        <w:tc>
          <w:tcPr>
            <w:tcW w:w="979" w:type="pct"/>
            <w:gridSpan w:val="2"/>
            <w:shd w:val="clear" w:color="auto" w:fill="D9D9D9" w:themeFill="background1" w:themeFillShade="D9"/>
            <w:noWrap/>
            <w:vAlign w:val="center"/>
            <w:hideMark/>
          </w:tcPr>
          <w:p w14:paraId="2CDD7F97" w14:textId="77777777" w:rsidR="00DD1D3E" w:rsidRPr="003E25ED" w:rsidRDefault="00DD1D3E" w:rsidP="00522474">
            <w:pPr>
              <w:spacing w:before="0" w:after="0"/>
              <w:jc w:val="center"/>
              <w:rPr>
                <w:rFonts w:cs="Arial"/>
                <w:b/>
                <w:sz w:val="18"/>
                <w:szCs w:val="18"/>
                <w:lang w:val="en-AU" w:eastAsia="en-AU"/>
              </w:rPr>
            </w:pPr>
            <w:r w:rsidRPr="003E25ED">
              <w:rPr>
                <w:rFonts w:cs="Arial"/>
                <w:b/>
                <w:sz w:val="18"/>
                <w:szCs w:val="18"/>
                <w:lang w:val="en-AU" w:eastAsia="en-AU"/>
              </w:rPr>
              <w:t>Open coastal</w:t>
            </w:r>
          </w:p>
        </w:tc>
        <w:tc>
          <w:tcPr>
            <w:tcW w:w="979" w:type="pct"/>
            <w:gridSpan w:val="2"/>
            <w:shd w:val="clear" w:color="auto" w:fill="D9D9D9" w:themeFill="background1" w:themeFillShade="D9"/>
            <w:noWrap/>
            <w:vAlign w:val="center"/>
            <w:hideMark/>
          </w:tcPr>
          <w:p w14:paraId="48748172" w14:textId="77777777" w:rsidR="00DD1D3E" w:rsidRPr="003E25ED" w:rsidRDefault="00DD1D3E" w:rsidP="00522474">
            <w:pPr>
              <w:spacing w:before="0" w:after="0"/>
              <w:jc w:val="center"/>
              <w:rPr>
                <w:rFonts w:cs="Arial"/>
                <w:b/>
                <w:sz w:val="18"/>
                <w:szCs w:val="18"/>
                <w:lang w:val="en-AU" w:eastAsia="en-AU"/>
              </w:rPr>
            </w:pPr>
            <w:r w:rsidRPr="003E25ED">
              <w:rPr>
                <w:rFonts w:cs="Arial"/>
                <w:b/>
                <w:sz w:val="18"/>
                <w:szCs w:val="18"/>
                <w:lang w:val="en-AU" w:eastAsia="en-AU"/>
              </w:rPr>
              <w:t>Midshelf</w:t>
            </w:r>
          </w:p>
        </w:tc>
        <w:tc>
          <w:tcPr>
            <w:tcW w:w="980" w:type="pct"/>
            <w:gridSpan w:val="2"/>
            <w:shd w:val="clear" w:color="auto" w:fill="D9D9D9" w:themeFill="background1" w:themeFillShade="D9"/>
            <w:noWrap/>
            <w:vAlign w:val="center"/>
            <w:hideMark/>
          </w:tcPr>
          <w:p w14:paraId="3896D818" w14:textId="77777777" w:rsidR="00DD1D3E" w:rsidRPr="003E25ED" w:rsidRDefault="00DD1D3E" w:rsidP="00522474">
            <w:pPr>
              <w:spacing w:before="0" w:after="0"/>
              <w:jc w:val="center"/>
              <w:rPr>
                <w:rFonts w:cs="Arial"/>
                <w:b/>
                <w:sz w:val="18"/>
                <w:szCs w:val="18"/>
                <w:lang w:val="en-AU" w:eastAsia="en-AU"/>
              </w:rPr>
            </w:pPr>
            <w:r w:rsidRPr="003E25ED">
              <w:rPr>
                <w:rFonts w:cs="Arial"/>
                <w:b/>
                <w:sz w:val="18"/>
                <w:szCs w:val="18"/>
                <w:lang w:val="en-AU" w:eastAsia="en-AU"/>
              </w:rPr>
              <w:t>Offshore</w:t>
            </w:r>
          </w:p>
        </w:tc>
      </w:tr>
      <w:tr w:rsidR="00DD1D3E" w:rsidRPr="003E25ED" w14:paraId="662E2299" w14:textId="77777777" w:rsidTr="00522474">
        <w:trPr>
          <w:trHeight w:val="288"/>
          <w:tblHeader/>
        </w:trPr>
        <w:tc>
          <w:tcPr>
            <w:tcW w:w="704" w:type="pct"/>
            <w:shd w:val="clear" w:color="auto" w:fill="D9D9D9" w:themeFill="background1" w:themeFillShade="D9"/>
            <w:noWrap/>
            <w:vAlign w:val="center"/>
            <w:hideMark/>
          </w:tcPr>
          <w:p w14:paraId="51FB43A2" w14:textId="77777777" w:rsidR="00DD1D3E" w:rsidRPr="003E25ED" w:rsidRDefault="00DD1D3E" w:rsidP="00522474">
            <w:pPr>
              <w:spacing w:before="0" w:after="0"/>
              <w:rPr>
                <w:rFonts w:cs="Arial"/>
                <w:sz w:val="18"/>
                <w:szCs w:val="18"/>
                <w:lang w:val="en-AU" w:eastAsia="en-AU"/>
              </w:rPr>
            </w:pPr>
            <w:r w:rsidRPr="003E25ED">
              <w:rPr>
                <w:rFonts w:cs="Arial"/>
                <w:sz w:val="18"/>
                <w:szCs w:val="18"/>
                <w:lang w:val="en-AU" w:eastAsia="en-AU"/>
              </w:rPr>
              <w:t>Parameter</w:t>
            </w:r>
          </w:p>
        </w:tc>
        <w:tc>
          <w:tcPr>
            <w:tcW w:w="378" w:type="pct"/>
            <w:shd w:val="clear" w:color="auto" w:fill="D9D9D9" w:themeFill="background1" w:themeFillShade="D9"/>
            <w:noWrap/>
            <w:vAlign w:val="center"/>
            <w:hideMark/>
          </w:tcPr>
          <w:p w14:paraId="2F5E80E8" w14:textId="77777777" w:rsidR="00DD1D3E" w:rsidRPr="003E25ED" w:rsidRDefault="00DD1D3E" w:rsidP="00522474">
            <w:pPr>
              <w:spacing w:before="0" w:after="0"/>
              <w:rPr>
                <w:rFonts w:cs="Arial"/>
                <w:sz w:val="18"/>
                <w:szCs w:val="18"/>
                <w:lang w:val="en-AU" w:eastAsia="en-AU"/>
              </w:rPr>
            </w:pPr>
            <w:r w:rsidRPr="003E25ED">
              <w:rPr>
                <w:rFonts w:cs="Arial"/>
                <w:sz w:val="18"/>
                <w:szCs w:val="18"/>
                <w:lang w:val="en-AU" w:eastAsia="en-AU"/>
              </w:rPr>
              <w:t>Unit</w:t>
            </w:r>
          </w:p>
        </w:tc>
        <w:tc>
          <w:tcPr>
            <w:tcW w:w="464" w:type="pct"/>
            <w:shd w:val="clear" w:color="auto" w:fill="D9D9D9" w:themeFill="background1" w:themeFillShade="D9"/>
            <w:noWrap/>
            <w:vAlign w:val="center"/>
            <w:hideMark/>
          </w:tcPr>
          <w:p w14:paraId="57842310"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Wet Tropics</w:t>
            </w:r>
          </w:p>
        </w:tc>
        <w:tc>
          <w:tcPr>
            <w:tcW w:w="515" w:type="pct"/>
            <w:shd w:val="clear" w:color="auto" w:fill="D9D9D9" w:themeFill="background1" w:themeFillShade="D9"/>
            <w:noWrap/>
            <w:vAlign w:val="center"/>
            <w:hideMark/>
          </w:tcPr>
          <w:p w14:paraId="03421467"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Central Coast</w:t>
            </w:r>
          </w:p>
        </w:tc>
        <w:tc>
          <w:tcPr>
            <w:tcW w:w="464" w:type="pct"/>
            <w:shd w:val="clear" w:color="auto" w:fill="D9D9D9" w:themeFill="background1" w:themeFillShade="D9"/>
            <w:noWrap/>
            <w:vAlign w:val="center"/>
            <w:hideMark/>
          </w:tcPr>
          <w:p w14:paraId="19156300"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Wet Tropics</w:t>
            </w:r>
          </w:p>
        </w:tc>
        <w:tc>
          <w:tcPr>
            <w:tcW w:w="515" w:type="pct"/>
            <w:shd w:val="clear" w:color="auto" w:fill="D9D9D9" w:themeFill="background1" w:themeFillShade="D9"/>
            <w:noWrap/>
            <w:vAlign w:val="center"/>
            <w:hideMark/>
          </w:tcPr>
          <w:p w14:paraId="6483B797"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Central Coast</w:t>
            </w:r>
          </w:p>
        </w:tc>
        <w:tc>
          <w:tcPr>
            <w:tcW w:w="464" w:type="pct"/>
            <w:shd w:val="clear" w:color="auto" w:fill="D9D9D9" w:themeFill="background1" w:themeFillShade="D9"/>
            <w:noWrap/>
            <w:vAlign w:val="center"/>
            <w:hideMark/>
          </w:tcPr>
          <w:p w14:paraId="2C26FC5D"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Wet Tropics</w:t>
            </w:r>
          </w:p>
        </w:tc>
        <w:tc>
          <w:tcPr>
            <w:tcW w:w="515" w:type="pct"/>
            <w:shd w:val="clear" w:color="auto" w:fill="D9D9D9" w:themeFill="background1" w:themeFillShade="D9"/>
            <w:noWrap/>
            <w:vAlign w:val="center"/>
            <w:hideMark/>
          </w:tcPr>
          <w:p w14:paraId="6EAC53D3"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Central Coast</w:t>
            </w:r>
          </w:p>
        </w:tc>
        <w:tc>
          <w:tcPr>
            <w:tcW w:w="464" w:type="pct"/>
            <w:shd w:val="clear" w:color="auto" w:fill="D9D9D9" w:themeFill="background1" w:themeFillShade="D9"/>
            <w:noWrap/>
            <w:vAlign w:val="center"/>
            <w:hideMark/>
          </w:tcPr>
          <w:p w14:paraId="6418AFE6"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Wet Tropics</w:t>
            </w:r>
          </w:p>
        </w:tc>
        <w:tc>
          <w:tcPr>
            <w:tcW w:w="516" w:type="pct"/>
            <w:shd w:val="clear" w:color="auto" w:fill="D9D9D9" w:themeFill="background1" w:themeFillShade="D9"/>
            <w:noWrap/>
            <w:vAlign w:val="center"/>
            <w:hideMark/>
          </w:tcPr>
          <w:p w14:paraId="2220FA46"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Central Coast</w:t>
            </w:r>
          </w:p>
        </w:tc>
      </w:tr>
      <w:tr w:rsidR="00DD1D3E" w:rsidRPr="003E25ED" w14:paraId="7F2BF975" w14:textId="77777777" w:rsidTr="00522474">
        <w:trPr>
          <w:trHeight w:val="288"/>
        </w:trPr>
        <w:tc>
          <w:tcPr>
            <w:tcW w:w="704" w:type="pct"/>
            <w:shd w:val="clear" w:color="auto" w:fill="auto"/>
            <w:noWrap/>
            <w:vAlign w:val="center"/>
            <w:hideMark/>
          </w:tcPr>
          <w:p w14:paraId="12F23940" w14:textId="77777777" w:rsidR="00DD1D3E" w:rsidRPr="003E25ED" w:rsidRDefault="00DD1D3E" w:rsidP="00522474">
            <w:pPr>
              <w:spacing w:before="0" w:after="0"/>
              <w:rPr>
                <w:rFonts w:cs="Arial"/>
                <w:sz w:val="18"/>
                <w:szCs w:val="18"/>
                <w:lang w:val="en-AU" w:eastAsia="en-AU"/>
              </w:rPr>
            </w:pPr>
            <w:r w:rsidRPr="003E25ED">
              <w:rPr>
                <w:rFonts w:cs="Arial"/>
                <w:sz w:val="18"/>
                <w:szCs w:val="18"/>
                <w:lang w:val="en-AU" w:eastAsia="en-AU"/>
              </w:rPr>
              <w:t xml:space="preserve">Chlorophyll </w:t>
            </w:r>
            <w:r w:rsidRPr="001F214B">
              <w:rPr>
                <w:rFonts w:cs="Arial"/>
                <w:i/>
                <w:sz w:val="18"/>
                <w:szCs w:val="18"/>
                <w:lang w:val="en-AU" w:eastAsia="en-AU"/>
              </w:rPr>
              <w:t>a</w:t>
            </w:r>
          </w:p>
        </w:tc>
        <w:tc>
          <w:tcPr>
            <w:tcW w:w="378" w:type="pct"/>
            <w:shd w:val="clear" w:color="auto" w:fill="auto"/>
            <w:noWrap/>
            <w:vAlign w:val="center"/>
          </w:tcPr>
          <w:p w14:paraId="718B14C7" w14:textId="77777777" w:rsidR="00DD1D3E" w:rsidRPr="003E25ED" w:rsidRDefault="00DD1D3E" w:rsidP="00522474">
            <w:pPr>
              <w:spacing w:before="0" w:after="0"/>
              <w:rPr>
                <w:rFonts w:cs="Arial"/>
                <w:sz w:val="18"/>
                <w:szCs w:val="18"/>
                <w:lang w:val="en-AU" w:eastAsia="en-AU"/>
              </w:rPr>
            </w:pPr>
            <w:r w:rsidRPr="003E25ED">
              <w:rPr>
                <w:rFonts w:cs="Arial"/>
                <w:sz w:val="18"/>
                <w:szCs w:val="18"/>
                <w:lang w:val="en-AU"/>
              </w:rPr>
              <w:t>μg L</w:t>
            </w:r>
            <w:r w:rsidRPr="003E25ED">
              <w:rPr>
                <w:rFonts w:cs="Arial"/>
                <w:sz w:val="18"/>
                <w:szCs w:val="18"/>
                <w:vertAlign w:val="superscript"/>
                <w:lang w:val="en-AU"/>
              </w:rPr>
              <w:t>-1</w:t>
            </w:r>
          </w:p>
        </w:tc>
        <w:tc>
          <w:tcPr>
            <w:tcW w:w="464" w:type="pct"/>
            <w:shd w:val="clear" w:color="auto" w:fill="auto"/>
            <w:noWrap/>
            <w:vAlign w:val="center"/>
            <w:hideMark/>
          </w:tcPr>
          <w:p w14:paraId="7FA90FE6"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2.0</w:t>
            </w:r>
          </w:p>
        </w:tc>
        <w:tc>
          <w:tcPr>
            <w:tcW w:w="515" w:type="pct"/>
            <w:shd w:val="clear" w:color="auto" w:fill="auto"/>
            <w:noWrap/>
            <w:vAlign w:val="center"/>
            <w:hideMark/>
          </w:tcPr>
          <w:p w14:paraId="13D3E344"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2.0</w:t>
            </w:r>
          </w:p>
        </w:tc>
        <w:tc>
          <w:tcPr>
            <w:tcW w:w="464" w:type="pct"/>
            <w:shd w:val="clear" w:color="auto" w:fill="auto"/>
            <w:noWrap/>
            <w:vAlign w:val="center"/>
            <w:hideMark/>
          </w:tcPr>
          <w:p w14:paraId="42C27328"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0.45</w:t>
            </w:r>
          </w:p>
        </w:tc>
        <w:tc>
          <w:tcPr>
            <w:tcW w:w="515" w:type="pct"/>
            <w:shd w:val="clear" w:color="auto" w:fill="auto"/>
            <w:noWrap/>
            <w:vAlign w:val="center"/>
            <w:hideMark/>
          </w:tcPr>
          <w:p w14:paraId="38C89C00"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0.45</w:t>
            </w:r>
          </w:p>
        </w:tc>
        <w:tc>
          <w:tcPr>
            <w:tcW w:w="464" w:type="pct"/>
            <w:shd w:val="clear" w:color="auto" w:fill="auto"/>
            <w:noWrap/>
            <w:vAlign w:val="center"/>
            <w:hideMark/>
          </w:tcPr>
          <w:p w14:paraId="03157702"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0.45</w:t>
            </w:r>
          </w:p>
        </w:tc>
        <w:tc>
          <w:tcPr>
            <w:tcW w:w="515" w:type="pct"/>
            <w:shd w:val="clear" w:color="auto" w:fill="auto"/>
            <w:noWrap/>
            <w:vAlign w:val="center"/>
            <w:hideMark/>
          </w:tcPr>
          <w:p w14:paraId="69833462"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0.45</w:t>
            </w:r>
          </w:p>
        </w:tc>
        <w:tc>
          <w:tcPr>
            <w:tcW w:w="464" w:type="pct"/>
            <w:shd w:val="clear" w:color="auto" w:fill="auto"/>
            <w:noWrap/>
            <w:vAlign w:val="center"/>
            <w:hideMark/>
          </w:tcPr>
          <w:p w14:paraId="697D7755"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0.40</w:t>
            </w:r>
          </w:p>
        </w:tc>
        <w:tc>
          <w:tcPr>
            <w:tcW w:w="516" w:type="pct"/>
            <w:shd w:val="clear" w:color="auto" w:fill="auto"/>
            <w:noWrap/>
            <w:vAlign w:val="center"/>
            <w:hideMark/>
          </w:tcPr>
          <w:p w14:paraId="0D57DFA8"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0.40</w:t>
            </w:r>
          </w:p>
        </w:tc>
      </w:tr>
      <w:tr w:rsidR="00DD1D3E" w:rsidRPr="003E25ED" w14:paraId="3F89D143" w14:textId="77777777" w:rsidTr="00522474">
        <w:trPr>
          <w:trHeight w:val="288"/>
        </w:trPr>
        <w:tc>
          <w:tcPr>
            <w:tcW w:w="704" w:type="pct"/>
            <w:shd w:val="clear" w:color="auto" w:fill="auto"/>
            <w:noWrap/>
            <w:vAlign w:val="center"/>
            <w:hideMark/>
          </w:tcPr>
          <w:p w14:paraId="550DFE01" w14:textId="77777777" w:rsidR="00DD1D3E" w:rsidRPr="003E25ED" w:rsidRDefault="00DD1D3E" w:rsidP="00522474">
            <w:pPr>
              <w:spacing w:before="0" w:after="0"/>
              <w:rPr>
                <w:rFonts w:cs="Arial"/>
                <w:sz w:val="18"/>
                <w:szCs w:val="18"/>
                <w:lang w:val="en-AU" w:eastAsia="en-AU"/>
              </w:rPr>
            </w:pPr>
            <w:r w:rsidRPr="003E25ED">
              <w:rPr>
                <w:rFonts w:cs="Arial"/>
                <w:sz w:val="18"/>
                <w:szCs w:val="18"/>
                <w:lang w:val="en-AU" w:eastAsia="en-AU"/>
              </w:rPr>
              <w:t>Particulate nitrogen</w:t>
            </w:r>
          </w:p>
        </w:tc>
        <w:tc>
          <w:tcPr>
            <w:tcW w:w="378" w:type="pct"/>
            <w:shd w:val="clear" w:color="auto" w:fill="auto"/>
            <w:noWrap/>
            <w:vAlign w:val="center"/>
          </w:tcPr>
          <w:p w14:paraId="14D659FD" w14:textId="77777777" w:rsidR="00DD1D3E" w:rsidRPr="003E25ED" w:rsidRDefault="00DD1D3E" w:rsidP="00522474">
            <w:pPr>
              <w:spacing w:before="0" w:after="0"/>
              <w:rPr>
                <w:rFonts w:cs="Arial"/>
                <w:sz w:val="18"/>
                <w:szCs w:val="18"/>
                <w:lang w:val="en-AU" w:eastAsia="en-AU"/>
              </w:rPr>
            </w:pPr>
            <w:r w:rsidRPr="003E25ED">
              <w:rPr>
                <w:rFonts w:cs="Arial"/>
                <w:sz w:val="18"/>
                <w:szCs w:val="18"/>
                <w:lang w:val="en-AU"/>
              </w:rPr>
              <w:t>μg L</w:t>
            </w:r>
            <w:r w:rsidRPr="003E25ED">
              <w:rPr>
                <w:rFonts w:cs="Arial"/>
                <w:sz w:val="18"/>
                <w:szCs w:val="18"/>
                <w:vertAlign w:val="superscript"/>
                <w:lang w:val="en-AU"/>
              </w:rPr>
              <w:t>-1</w:t>
            </w:r>
          </w:p>
        </w:tc>
        <w:tc>
          <w:tcPr>
            <w:tcW w:w="464" w:type="pct"/>
            <w:shd w:val="clear" w:color="auto" w:fill="auto"/>
            <w:noWrap/>
            <w:vAlign w:val="center"/>
            <w:hideMark/>
          </w:tcPr>
          <w:p w14:paraId="7E46E86B" w14:textId="77777777" w:rsidR="00DD1D3E" w:rsidRPr="003E25ED" w:rsidRDefault="00DD1D3E" w:rsidP="00522474">
            <w:pPr>
              <w:spacing w:before="0" w:after="0"/>
              <w:jc w:val="center"/>
              <w:rPr>
                <w:rFonts w:cs="Arial"/>
                <w:sz w:val="18"/>
                <w:szCs w:val="18"/>
                <w:lang w:val="en-AU"/>
              </w:rPr>
            </w:pPr>
            <w:r w:rsidRPr="003E25ED">
              <w:rPr>
                <w:rFonts w:cs="Arial"/>
                <w:sz w:val="18"/>
                <w:szCs w:val="18"/>
                <w:lang w:val="en-AU"/>
              </w:rPr>
              <w:t>n/a</w:t>
            </w:r>
          </w:p>
        </w:tc>
        <w:tc>
          <w:tcPr>
            <w:tcW w:w="515" w:type="pct"/>
            <w:shd w:val="clear" w:color="auto" w:fill="auto"/>
            <w:noWrap/>
            <w:vAlign w:val="center"/>
            <w:hideMark/>
          </w:tcPr>
          <w:p w14:paraId="014F42D7" w14:textId="77777777" w:rsidR="00DD1D3E" w:rsidRPr="003E25ED" w:rsidRDefault="00DD1D3E" w:rsidP="00522474">
            <w:pPr>
              <w:spacing w:before="0" w:after="0"/>
              <w:jc w:val="center"/>
              <w:rPr>
                <w:rFonts w:cs="Arial"/>
                <w:sz w:val="18"/>
                <w:szCs w:val="18"/>
                <w:lang w:val="en-AU"/>
              </w:rPr>
            </w:pPr>
            <w:r w:rsidRPr="003E25ED">
              <w:rPr>
                <w:rFonts w:cs="Arial"/>
                <w:sz w:val="18"/>
                <w:szCs w:val="18"/>
                <w:lang w:val="en-AU"/>
              </w:rPr>
              <w:t>n/a</w:t>
            </w:r>
          </w:p>
        </w:tc>
        <w:tc>
          <w:tcPr>
            <w:tcW w:w="464" w:type="pct"/>
            <w:shd w:val="clear" w:color="auto" w:fill="auto"/>
            <w:noWrap/>
            <w:vAlign w:val="center"/>
            <w:hideMark/>
          </w:tcPr>
          <w:p w14:paraId="58C3F038"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20.0</w:t>
            </w:r>
          </w:p>
        </w:tc>
        <w:tc>
          <w:tcPr>
            <w:tcW w:w="515" w:type="pct"/>
            <w:shd w:val="clear" w:color="auto" w:fill="auto"/>
            <w:noWrap/>
            <w:vAlign w:val="center"/>
            <w:hideMark/>
          </w:tcPr>
          <w:p w14:paraId="6FE3846F"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20.0</w:t>
            </w:r>
          </w:p>
        </w:tc>
        <w:tc>
          <w:tcPr>
            <w:tcW w:w="464" w:type="pct"/>
            <w:shd w:val="clear" w:color="auto" w:fill="auto"/>
            <w:noWrap/>
            <w:vAlign w:val="center"/>
            <w:hideMark/>
          </w:tcPr>
          <w:p w14:paraId="065C97CE"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20.0</w:t>
            </w:r>
          </w:p>
        </w:tc>
        <w:tc>
          <w:tcPr>
            <w:tcW w:w="515" w:type="pct"/>
            <w:shd w:val="clear" w:color="auto" w:fill="auto"/>
            <w:noWrap/>
            <w:vAlign w:val="center"/>
            <w:hideMark/>
          </w:tcPr>
          <w:p w14:paraId="29386885"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20.0</w:t>
            </w:r>
          </w:p>
        </w:tc>
        <w:tc>
          <w:tcPr>
            <w:tcW w:w="464" w:type="pct"/>
            <w:shd w:val="clear" w:color="auto" w:fill="auto"/>
            <w:noWrap/>
            <w:vAlign w:val="center"/>
            <w:hideMark/>
          </w:tcPr>
          <w:p w14:paraId="740E7002"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17.0</w:t>
            </w:r>
          </w:p>
        </w:tc>
        <w:tc>
          <w:tcPr>
            <w:tcW w:w="516" w:type="pct"/>
            <w:shd w:val="clear" w:color="auto" w:fill="auto"/>
            <w:noWrap/>
            <w:vAlign w:val="center"/>
            <w:hideMark/>
          </w:tcPr>
          <w:p w14:paraId="68EBF7AF"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17.0</w:t>
            </w:r>
          </w:p>
        </w:tc>
      </w:tr>
      <w:tr w:rsidR="00DD1D3E" w:rsidRPr="003E25ED" w14:paraId="566878BA" w14:textId="77777777" w:rsidTr="00522474">
        <w:trPr>
          <w:trHeight w:val="288"/>
        </w:trPr>
        <w:tc>
          <w:tcPr>
            <w:tcW w:w="704" w:type="pct"/>
            <w:shd w:val="clear" w:color="auto" w:fill="auto"/>
            <w:noWrap/>
            <w:vAlign w:val="center"/>
            <w:hideMark/>
          </w:tcPr>
          <w:p w14:paraId="252DC544" w14:textId="77777777" w:rsidR="00DD1D3E" w:rsidRPr="003E25ED" w:rsidRDefault="00DD1D3E" w:rsidP="00522474">
            <w:pPr>
              <w:spacing w:before="0" w:after="0"/>
              <w:rPr>
                <w:rFonts w:cs="Arial"/>
                <w:sz w:val="18"/>
                <w:szCs w:val="18"/>
                <w:lang w:val="en-AU" w:eastAsia="en-AU"/>
              </w:rPr>
            </w:pPr>
            <w:r w:rsidRPr="003E25ED">
              <w:rPr>
                <w:rFonts w:cs="Arial"/>
                <w:sz w:val="18"/>
                <w:szCs w:val="18"/>
                <w:lang w:val="en-AU" w:eastAsia="en-AU"/>
              </w:rPr>
              <w:t>Particulate phosphorus</w:t>
            </w:r>
          </w:p>
        </w:tc>
        <w:tc>
          <w:tcPr>
            <w:tcW w:w="378" w:type="pct"/>
            <w:shd w:val="clear" w:color="auto" w:fill="auto"/>
            <w:noWrap/>
            <w:vAlign w:val="center"/>
          </w:tcPr>
          <w:p w14:paraId="67F597F2" w14:textId="77777777" w:rsidR="00DD1D3E" w:rsidRPr="003E25ED" w:rsidRDefault="00DD1D3E" w:rsidP="00522474">
            <w:pPr>
              <w:spacing w:before="0" w:after="0"/>
              <w:rPr>
                <w:rFonts w:cs="Arial"/>
                <w:sz w:val="18"/>
                <w:szCs w:val="18"/>
                <w:lang w:val="en-AU" w:eastAsia="en-AU"/>
              </w:rPr>
            </w:pPr>
            <w:r w:rsidRPr="003E25ED">
              <w:rPr>
                <w:rFonts w:cs="Arial"/>
                <w:sz w:val="18"/>
                <w:szCs w:val="18"/>
                <w:lang w:val="en-AU"/>
              </w:rPr>
              <w:t>μg L</w:t>
            </w:r>
            <w:r w:rsidRPr="003E25ED">
              <w:rPr>
                <w:rFonts w:cs="Arial"/>
                <w:sz w:val="18"/>
                <w:szCs w:val="18"/>
                <w:vertAlign w:val="superscript"/>
                <w:lang w:val="en-AU"/>
              </w:rPr>
              <w:t>-1</w:t>
            </w:r>
          </w:p>
        </w:tc>
        <w:tc>
          <w:tcPr>
            <w:tcW w:w="464" w:type="pct"/>
            <w:shd w:val="clear" w:color="auto" w:fill="auto"/>
            <w:noWrap/>
            <w:vAlign w:val="center"/>
            <w:hideMark/>
          </w:tcPr>
          <w:p w14:paraId="53D2FB60" w14:textId="77777777" w:rsidR="00DD1D3E" w:rsidRPr="003E25ED" w:rsidRDefault="00DD1D3E" w:rsidP="00522474">
            <w:pPr>
              <w:spacing w:before="0" w:after="0"/>
              <w:jc w:val="center"/>
              <w:rPr>
                <w:rFonts w:cs="Arial"/>
                <w:sz w:val="18"/>
                <w:szCs w:val="18"/>
                <w:lang w:val="en-AU"/>
              </w:rPr>
            </w:pPr>
            <w:r w:rsidRPr="003E25ED">
              <w:rPr>
                <w:rFonts w:cs="Arial"/>
                <w:sz w:val="18"/>
                <w:szCs w:val="18"/>
                <w:lang w:val="en-AU"/>
              </w:rPr>
              <w:t>n/a</w:t>
            </w:r>
          </w:p>
        </w:tc>
        <w:tc>
          <w:tcPr>
            <w:tcW w:w="515" w:type="pct"/>
            <w:shd w:val="clear" w:color="auto" w:fill="auto"/>
            <w:noWrap/>
            <w:vAlign w:val="center"/>
            <w:hideMark/>
          </w:tcPr>
          <w:p w14:paraId="60027142" w14:textId="77777777" w:rsidR="00DD1D3E" w:rsidRPr="003E25ED" w:rsidRDefault="00DD1D3E" w:rsidP="00522474">
            <w:pPr>
              <w:spacing w:before="0" w:after="0"/>
              <w:jc w:val="center"/>
              <w:rPr>
                <w:rFonts w:cs="Arial"/>
                <w:sz w:val="18"/>
                <w:szCs w:val="18"/>
                <w:lang w:val="en-AU"/>
              </w:rPr>
            </w:pPr>
            <w:r w:rsidRPr="003E25ED">
              <w:rPr>
                <w:rFonts w:cs="Arial"/>
                <w:sz w:val="18"/>
                <w:szCs w:val="18"/>
                <w:lang w:val="en-AU"/>
              </w:rPr>
              <w:t>n/a</w:t>
            </w:r>
          </w:p>
        </w:tc>
        <w:tc>
          <w:tcPr>
            <w:tcW w:w="464" w:type="pct"/>
            <w:shd w:val="clear" w:color="auto" w:fill="auto"/>
            <w:noWrap/>
            <w:vAlign w:val="center"/>
            <w:hideMark/>
          </w:tcPr>
          <w:p w14:paraId="58BFD395"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2.8</w:t>
            </w:r>
          </w:p>
        </w:tc>
        <w:tc>
          <w:tcPr>
            <w:tcW w:w="515" w:type="pct"/>
            <w:shd w:val="clear" w:color="auto" w:fill="auto"/>
            <w:noWrap/>
            <w:vAlign w:val="center"/>
            <w:hideMark/>
          </w:tcPr>
          <w:p w14:paraId="5224D677"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2.8</w:t>
            </w:r>
          </w:p>
        </w:tc>
        <w:tc>
          <w:tcPr>
            <w:tcW w:w="464" w:type="pct"/>
            <w:shd w:val="clear" w:color="auto" w:fill="auto"/>
            <w:noWrap/>
            <w:vAlign w:val="center"/>
            <w:hideMark/>
          </w:tcPr>
          <w:p w14:paraId="6A447D2D"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2.8</w:t>
            </w:r>
          </w:p>
        </w:tc>
        <w:tc>
          <w:tcPr>
            <w:tcW w:w="515" w:type="pct"/>
            <w:shd w:val="clear" w:color="auto" w:fill="auto"/>
            <w:noWrap/>
            <w:vAlign w:val="center"/>
            <w:hideMark/>
          </w:tcPr>
          <w:p w14:paraId="60832167"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2.8</w:t>
            </w:r>
          </w:p>
        </w:tc>
        <w:tc>
          <w:tcPr>
            <w:tcW w:w="464" w:type="pct"/>
            <w:shd w:val="clear" w:color="auto" w:fill="auto"/>
            <w:noWrap/>
            <w:vAlign w:val="center"/>
            <w:hideMark/>
          </w:tcPr>
          <w:p w14:paraId="21A56880"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1.9</w:t>
            </w:r>
          </w:p>
        </w:tc>
        <w:tc>
          <w:tcPr>
            <w:tcW w:w="516" w:type="pct"/>
            <w:shd w:val="clear" w:color="auto" w:fill="auto"/>
            <w:noWrap/>
            <w:vAlign w:val="center"/>
            <w:hideMark/>
          </w:tcPr>
          <w:p w14:paraId="61A6C88B"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1.9</w:t>
            </w:r>
          </w:p>
        </w:tc>
      </w:tr>
      <w:tr w:rsidR="00DD1D3E" w:rsidRPr="003E25ED" w14:paraId="0D788154" w14:textId="77777777" w:rsidTr="00522474">
        <w:trPr>
          <w:trHeight w:val="288"/>
        </w:trPr>
        <w:tc>
          <w:tcPr>
            <w:tcW w:w="704" w:type="pct"/>
            <w:shd w:val="clear" w:color="auto" w:fill="auto"/>
            <w:noWrap/>
            <w:vAlign w:val="center"/>
            <w:hideMark/>
          </w:tcPr>
          <w:p w14:paraId="00EC578F" w14:textId="77777777" w:rsidR="00DD1D3E" w:rsidRPr="003E25ED" w:rsidRDefault="00DD1D3E" w:rsidP="00522474">
            <w:pPr>
              <w:spacing w:before="0" w:after="0"/>
              <w:rPr>
                <w:rFonts w:cs="Arial"/>
                <w:sz w:val="18"/>
                <w:szCs w:val="18"/>
                <w:lang w:val="en-AU" w:eastAsia="en-AU"/>
              </w:rPr>
            </w:pPr>
            <w:r w:rsidRPr="003E25ED">
              <w:rPr>
                <w:rFonts w:cs="Arial"/>
                <w:sz w:val="18"/>
                <w:szCs w:val="18"/>
                <w:lang w:val="en-AU" w:eastAsia="en-AU"/>
              </w:rPr>
              <w:t>Suspended solids</w:t>
            </w:r>
          </w:p>
        </w:tc>
        <w:tc>
          <w:tcPr>
            <w:tcW w:w="378" w:type="pct"/>
            <w:shd w:val="clear" w:color="auto" w:fill="auto"/>
            <w:noWrap/>
            <w:vAlign w:val="center"/>
            <w:hideMark/>
          </w:tcPr>
          <w:p w14:paraId="05E7B037" w14:textId="77777777" w:rsidR="00DD1D3E" w:rsidRPr="003E25ED" w:rsidRDefault="00DD1D3E" w:rsidP="00522474">
            <w:pPr>
              <w:spacing w:before="0" w:after="0"/>
              <w:rPr>
                <w:rFonts w:cs="Arial"/>
                <w:sz w:val="18"/>
                <w:szCs w:val="18"/>
                <w:lang w:val="en-AU" w:eastAsia="en-AU"/>
              </w:rPr>
            </w:pPr>
            <w:r w:rsidRPr="003E25ED">
              <w:rPr>
                <w:rFonts w:cs="Arial"/>
                <w:sz w:val="18"/>
                <w:szCs w:val="18"/>
                <w:lang w:val="en-AU"/>
              </w:rPr>
              <w:t>mg L</w:t>
            </w:r>
            <w:r w:rsidRPr="003E25ED">
              <w:rPr>
                <w:rFonts w:cs="Arial"/>
                <w:sz w:val="18"/>
                <w:szCs w:val="18"/>
                <w:vertAlign w:val="superscript"/>
                <w:lang w:val="en-AU"/>
              </w:rPr>
              <w:t>-1</w:t>
            </w:r>
          </w:p>
        </w:tc>
        <w:tc>
          <w:tcPr>
            <w:tcW w:w="464" w:type="pct"/>
            <w:shd w:val="clear" w:color="auto" w:fill="auto"/>
            <w:noWrap/>
            <w:vAlign w:val="center"/>
            <w:hideMark/>
          </w:tcPr>
          <w:p w14:paraId="245FE85A" w14:textId="77777777" w:rsidR="00DD1D3E" w:rsidRPr="003E25ED" w:rsidRDefault="00DD1D3E" w:rsidP="00522474">
            <w:pPr>
              <w:spacing w:before="0" w:after="0"/>
              <w:jc w:val="center"/>
              <w:rPr>
                <w:rFonts w:cs="Arial"/>
                <w:sz w:val="18"/>
                <w:szCs w:val="18"/>
                <w:lang w:val="en-AU" w:eastAsia="en-AU"/>
              </w:rPr>
            </w:pPr>
            <w:r>
              <w:rPr>
                <w:rFonts w:cs="Arial"/>
                <w:sz w:val="18"/>
                <w:szCs w:val="18"/>
                <w:lang w:val="en-AU" w:eastAsia="en-AU"/>
              </w:rPr>
              <w:t>5.0</w:t>
            </w:r>
          </w:p>
        </w:tc>
        <w:tc>
          <w:tcPr>
            <w:tcW w:w="515" w:type="pct"/>
            <w:shd w:val="clear" w:color="auto" w:fill="auto"/>
            <w:noWrap/>
            <w:vAlign w:val="center"/>
            <w:hideMark/>
          </w:tcPr>
          <w:p w14:paraId="0E6196C7"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15.0</w:t>
            </w:r>
          </w:p>
        </w:tc>
        <w:tc>
          <w:tcPr>
            <w:tcW w:w="464" w:type="pct"/>
            <w:shd w:val="clear" w:color="auto" w:fill="auto"/>
            <w:noWrap/>
            <w:vAlign w:val="center"/>
            <w:hideMark/>
          </w:tcPr>
          <w:p w14:paraId="50E20ED2"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2.0</w:t>
            </w:r>
          </w:p>
        </w:tc>
        <w:tc>
          <w:tcPr>
            <w:tcW w:w="515" w:type="pct"/>
            <w:shd w:val="clear" w:color="auto" w:fill="auto"/>
            <w:noWrap/>
            <w:vAlign w:val="center"/>
            <w:hideMark/>
          </w:tcPr>
          <w:p w14:paraId="0B5F6B2B"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2.0</w:t>
            </w:r>
          </w:p>
        </w:tc>
        <w:tc>
          <w:tcPr>
            <w:tcW w:w="464" w:type="pct"/>
            <w:shd w:val="clear" w:color="auto" w:fill="auto"/>
            <w:noWrap/>
            <w:vAlign w:val="center"/>
            <w:hideMark/>
          </w:tcPr>
          <w:p w14:paraId="669EF662"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2.0</w:t>
            </w:r>
          </w:p>
        </w:tc>
        <w:tc>
          <w:tcPr>
            <w:tcW w:w="515" w:type="pct"/>
            <w:shd w:val="clear" w:color="auto" w:fill="auto"/>
            <w:noWrap/>
            <w:vAlign w:val="center"/>
            <w:hideMark/>
          </w:tcPr>
          <w:p w14:paraId="7B5EFC6B"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2.0</w:t>
            </w:r>
          </w:p>
        </w:tc>
        <w:tc>
          <w:tcPr>
            <w:tcW w:w="464" w:type="pct"/>
            <w:shd w:val="clear" w:color="auto" w:fill="auto"/>
            <w:noWrap/>
            <w:vAlign w:val="center"/>
            <w:hideMark/>
          </w:tcPr>
          <w:p w14:paraId="06068784"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0.7</w:t>
            </w:r>
          </w:p>
        </w:tc>
        <w:tc>
          <w:tcPr>
            <w:tcW w:w="516" w:type="pct"/>
            <w:shd w:val="clear" w:color="auto" w:fill="auto"/>
            <w:noWrap/>
            <w:vAlign w:val="center"/>
            <w:hideMark/>
          </w:tcPr>
          <w:p w14:paraId="43898322"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0.7</w:t>
            </w:r>
          </w:p>
        </w:tc>
      </w:tr>
      <w:tr w:rsidR="00DD1D3E" w:rsidRPr="003E25ED" w14:paraId="79C34D0A" w14:textId="77777777" w:rsidTr="00522474">
        <w:trPr>
          <w:trHeight w:val="288"/>
        </w:trPr>
        <w:tc>
          <w:tcPr>
            <w:tcW w:w="704" w:type="pct"/>
            <w:shd w:val="clear" w:color="auto" w:fill="auto"/>
            <w:noWrap/>
            <w:vAlign w:val="center"/>
          </w:tcPr>
          <w:p w14:paraId="63061C0D" w14:textId="77777777" w:rsidR="00DD1D3E" w:rsidRPr="003E25ED" w:rsidRDefault="00DD1D3E" w:rsidP="00522474">
            <w:pPr>
              <w:spacing w:before="0" w:after="0"/>
              <w:rPr>
                <w:rFonts w:cs="Arial"/>
                <w:sz w:val="18"/>
                <w:szCs w:val="18"/>
                <w:lang w:val="en-AU" w:eastAsia="en-AU"/>
              </w:rPr>
            </w:pPr>
            <w:r w:rsidRPr="003E25ED">
              <w:rPr>
                <w:rFonts w:cs="Arial"/>
                <w:sz w:val="18"/>
                <w:szCs w:val="18"/>
                <w:lang w:val="en-AU" w:eastAsia="en-AU"/>
              </w:rPr>
              <w:t>Turbidity</w:t>
            </w:r>
          </w:p>
        </w:tc>
        <w:tc>
          <w:tcPr>
            <w:tcW w:w="378" w:type="pct"/>
            <w:shd w:val="clear" w:color="auto" w:fill="auto"/>
            <w:noWrap/>
            <w:vAlign w:val="center"/>
          </w:tcPr>
          <w:p w14:paraId="7C6F02D3" w14:textId="77777777" w:rsidR="00DD1D3E" w:rsidRPr="003E25ED" w:rsidRDefault="00DD1D3E" w:rsidP="00522474">
            <w:pPr>
              <w:spacing w:before="0" w:after="0"/>
              <w:rPr>
                <w:rFonts w:cs="Arial"/>
                <w:sz w:val="18"/>
                <w:szCs w:val="18"/>
                <w:lang w:val="en-AU" w:eastAsia="en-AU"/>
              </w:rPr>
            </w:pPr>
            <w:r w:rsidRPr="003E25ED">
              <w:rPr>
                <w:rFonts w:cs="Arial"/>
                <w:sz w:val="18"/>
                <w:szCs w:val="18"/>
                <w:lang w:val="en-AU" w:eastAsia="en-AU"/>
              </w:rPr>
              <w:t>NTU</w:t>
            </w:r>
          </w:p>
        </w:tc>
        <w:tc>
          <w:tcPr>
            <w:tcW w:w="464" w:type="pct"/>
            <w:shd w:val="clear" w:color="auto" w:fill="auto"/>
            <w:noWrap/>
            <w:vAlign w:val="center"/>
          </w:tcPr>
          <w:p w14:paraId="49CC4C44"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10.0</w:t>
            </w:r>
            <w:r w:rsidRPr="00DF3B69">
              <w:rPr>
                <w:rFonts w:cs="Arial"/>
                <w:sz w:val="18"/>
                <w:szCs w:val="18"/>
                <w:vertAlign w:val="superscript"/>
                <w:lang w:val="en-AU" w:eastAsia="en-AU"/>
              </w:rPr>
              <w:t>QLD</w:t>
            </w:r>
          </w:p>
        </w:tc>
        <w:tc>
          <w:tcPr>
            <w:tcW w:w="515" w:type="pct"/>
            <w:shd w:val="clear" w:color="auto" w:fill="auto"/>
            <w:noWrap/>
            <w:vAlign w:val="center"/>
          </w:tcPr>
          <w:p w14:paraId="3D96B108"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6.0</w:t>
            </w:r>
            <w:r w:rsidRPr="00DF3B69">
              <w:rPr>
                <w:rFonts w:cs="Arial"/>
                <w:sz w:val="18"/>
                <w:szCs w:val="18"/>
                <w:vertAlign w:val="superscript"/>
                <w:lang w:val="en-AU" w:eastAsia="en-AU"/>
              </w:rPr>
              <w:t>QLD</w:t>
            </w:r>
          </w:p>
        </w:tc>
        <w:tc>
          <w:tcPr>
            <w:tcW w:w="464" w:type="pct"/>
            <w:shd w:val="clear" w:color="auto" w:fill="auto"/>
            <w:noWrap/>
            <w:vAlign w:val="center"/>
          </w:tcPr>
          <w:p w14:paraId="59126210"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1.5*</w:t>
            </w:r>
          </w:p>
        </w:tc>
        <w:tc>
          <w:tcPr>
            <w:tcW w:w="515" w:type="pct"/>
            <w:shd w:val="clear" w:color="auto" w:fill="auto"/>
            <w:noWrap/>
            <w:vAlign w:val="center"/>
          </w:tcPr>
          <w:p w14:paraId="3148D7B4"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1.5*</w:t>
            </w:r>
          </w:p>
        </w:tc>
        <w:tc>
          <w:tcPr>
            <w:tcW w:w="464" w:type="pct"/>
            <w:shd w:val="clear" w:color="auto" w:fill="auto"/>
            <w:noWrap/>
            <w:vAlign w:val="center"/>
          </w:tcPr>
          <w:p w14:paraId="5287F0B4"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1.5*</w:t>
            </w:r>
          </w:p>
        </w:tc>
        <w:tc>
          <w:tcPr>
            <w:tcW w:w="515" w:type="pct"/>
            <w:shd w:val="clear" w:color="auto" w:fill="auto"/>
            <w:noWrap/>
            <w:vAlign w:val="center"/>
          </w:tcPr>
          <w:p w14:paraId="4429FAD6"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1.5*</w:t>
            </w:r>
          </w:p>
        </w:tc>
        <w:tc>
          <w:tcPr>
            <w:tcW w:w="464" w:type="pct"/>
            <w:shd w:val="clear" w:color="auto" w:fill="auto"/>
            <w:noWrap/>
            <w:vAlign w:val="center"/>
          </w:tcPr>
          <w:p w14:paraId="1988CE98"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lt;1</w:t>
            </w:r>
            <w:r w:rsidRPr="003E25ED">
              <w:rPr>
                <w:rFonts w:cs="Arial"/>
                <w:sz w:val="18"/>
                <w:szCs w:val="18"/>
                <w:vertAlign w:val="superscript"/>
                <w:lang w:val="en-AU"/>
              </w:rPr>
              <w:t>Qld</w:t>
            </w:r>
          </w:p>
        </w:tc>
        <w:tc>
          <w:tcPr>
            <w:tcW w:w="516" w:type="pct"/>
            <w:shd w:val="clear" w:color="auto" w:fill="auto"/>
            <w:noWrap/>
            <w:vAlign w:val="center"/>
          </w:tcPr>
          <w:p w14:paraId="306A5172"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lt;1</w:t>
            </w:r>
            <w:r w:rsidRPr="003E25ED">
              <w:rPr>
                <w:rFonts w:cs="Arial"/>
                <w:sz w:val="18"/>
                <w:szCs w:val="18"/>
                <w:vertAlign w:val="superscript"/>
                <w:lang w:val="en-AU"/>
              </w:rPr>
              <w:t>Qld</w:t>
            </w:r>
          </w:p>
        </w:tc>
      </w:tr>
      <w:tr w:rsidR="00DD1D3E" w:rsidRPr="003E25ED" w14:paraId="630966FB" w14:textId="77777777" w:rsidTr="00522474">
        <w:trPr>
          <w:trHeight w:val="288"/>
        </w:trPr>
        <w:tc>
          <w:tcPr>
            <w:tcW w:w="704" w:type="pct"/>
            <w:shd w:val="clear" w:color="auto" w:fill="auto"/>
            <w:noWrap/>
            <w:vAlign w:val="center"/>
            <w:hideMark/>
          </w:tcPr>
          <w:p w14:paraId="546F758A" w14:textId="77777777" w:rsidR="00DD1D3E" w:rsidRPr="003E25ED" w:rsidRDefault="00DD1D3E" w:rsidP="00522474">
            <w:pPr>
              <w:spacing w:before="0" w:after="0"/>
              <w:rPr>
                <w:rFonts w:cs="Arial"/>
                <w:sz w:val="18"/>
                <w:szCs w:val="18"/>
                <w:lang w:val="en-AU" w:eastAsia="en-AU"/>
              </w:rPr>
            </w:pPr>
            <w:r w:rsidRPr="003E25ED">
              <w:rPr>
                <w:rFonts w:cs="Arial"/>
                <w:sz w:val="18"/>
                <w:szCs w:val="18"/>
                <w:lang w:val="en-AU" w:eastAsia="en-AU"/>
              </w:rPr>
              <w:t>Secchi</w:t>
            </w:r>
            <w:r>
              <w:rPr>
                <w:rFonts w:cs="Arial"/>
                <w:sz w:val="18"/>
                <w:szCs w:val="18"/>
                <w:lang w:val="en-AU" w:eastAsia="en-AU"/>
              </w:rPr>
              <w:t xml:space="preserve"> depth</w:t>
            </w:r>
          </w:p>
        </w:tc>
        <w:tc>
          <w:tcPr>
            <w:tcW w:w="378" w:type="pct"/>
            <w:shd w:val="clear" w:color="auto" w:fill="auto"/>
            <w:noWrap/>
            <w:vAlign w:val="center"/>
            <w:hideMark/>
          </w:tcPr>
          <w:p w14:paraId="52FD012E" w14:textId="77777777" w:rsidR="00DD1D3E" w:rsidRPr="003E25ED" w:rsidRDefault="00DD1D3E" w:rsidP="00522474">
            <w:pPr>
              <w:spacing w:before="0" w:after="0"/>
              <w:rPr>
                <w:rFonts w:cs="Arial"/>
                <w:sz w:val="18"/>
                <w:szCs w:val="18"/>
                <w:lang w:val="en-AU" w:eastAsia="en-AU"/>
              </w:rPr>
            </w:pPr>
            <w:r w:rsidRPr="003E25ED">
              <w:rPr>
                <w:rFonts w:cs="Arial"/>
                <w:sz w:val="18"/>
                <w:szCs w:val="18"/>
                <w:lang w:val="en-AU" w:eastAsia="en-AU"/>
              </w:rPr>
              <w:t>m</w:t>
            </w:r>
          </w:p>
        </w:tc>
        <w:tc>
          <w:tcPr>
            <w:tcW w:w="464" w:type="pct"/>
            <w:shd w:val="clear" w:color="auto" w:fill="auto"/>
            <w:noWrap/>
            <w:vAlign w:val="center"/>
            <w:hideMark/>
          </w:tcPr>
          <w:p w14:paraId="4F231794"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1.0</w:t>
            </w:r>
          </w:p>
        </w:tc>
        <w:tc>
          <w:tcPr>
            <w:tcW w:w="515" w:type="pct"/>
            <w:shd w:val="clear" w:color="auto" w:fill="auto"/>
            <w:noWrap/>
            <w:vAlign w:val="center"/>
            <w:hideMark/>
          </w:tcPr>
          <w:p w14:paraId="104C68C1"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1.5</w:t>
            </w:r>
          </w:p>
        </w:tc>
        <w:tc>
          <w:tcPr>
            <w:tcW w:w="464" w:type="pct"/>
            <w:shd w:val="clear" w:color="auto" w:fill="auto"/>
            <w:noWrap/>
            <w:vAlign w:val="center"/>
            <w:hideMark/>
          </w:tcPr>
          <w:p w14:paraId="5E5B5B60"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10.0</w:t>
            </w:r>
          </w:p>
        </w:tc>
        <w:tc>
          <w:tcPr>
            <w:tcW w:w="515" w:type="pct"/>
            <w:shd w:val="clear" w:color="auto" w:fill="auto"/>
            <w:noWrap/>
            <w:vAlign w:val="center"/>
            <w:hideMark/>
          </w:tcPr>
          <w:p w14:paraId="71CD529B"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10.0</w:t>
            </w:r>
          </w:p>
        </w:tc>
        <w:tc>
          <w:tcPr>
            <w:tcW w:w="464" w:type="pct"/>
            <w:shd w:val="clear" w:color="auto" w:fill="auto"/>
            <w:noWrap/>
            <w:vAlign w:val="center"/>
            <w:hideMark/>
          </w:tcPr>
          <w:p w14:paraId="6CE6F140"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10.0</w:t>
            </w:r>
          </w:p>
        </w:tc>
        <w:tc>
          <w:tcPr>
            <w:tcW w:w="515" w:type="pct"/>
            <w:shd w:val="clear" w:color="auto" w:fill="auto"/>
            <w:noWrap/>
            <w:vAlign w:val="center"/>
            <w:hideMark/>
          </w:tcPr>
          <w:p w14:paraId="72C228A5"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10.0</w:t>
            </w:r>
          </w:p>
        </w:tc>
        <w:tc>
          <w:tcPr>
            <w:tcW w:w="464" w:type="pct"/>
            <w:shd w:val="clear" w:color="auto" w:fill="auto"/>
            <w:noWrap/>
            <w:vAlign w:val="center"/>
            <w:hideMark/>
          </w:tcPr>
          <w:p w14:paraId="1D9E40A6"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17.0</w:t>
            </w:r>
          </w:p>
        </w:tc>
        <w:tc>
          <w:tcPr>
            <w:tcW w:w="516" w:type="pct"/>
            <w:shd w:val="clear" w:color="auto" w:fill="auto"/>
            <w:noWrap/>
            <w:vAlign w:val="center"/>
            <w:hideMark/>
          </w:tcPr>
          <w:p w14:paraId="5B22D9C6"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17.0</w:t>
            </w:r>
          </w:p>
        </w:tc>
      </w:tr>
      <w:tr w:rsidR="00DD1D3E" w:rsidRPr="003E25ED" w14:paraId="2B3F17BE" w14:textId="77777777" w:rsidTr="00522474">
        <w:trPr>
          <w:trHeight w:val="288"/>
        </w:trPr>
        <w:tc>
          <w:tcPr>
            <w:tcW w:w="704" w:type="pct"/>
            <w:shd w:val="clear" w:color="auto" w:fill="auto"/>
            <w:noWrap/>
            <w:vAlign w:val="center"/>
            <w:hideMark/>
          </w:tcPr>
          <w:p w14:paraId="7AC09428" w14:textId="77777777" w:rsidR="00DD1D3E" w:rsidRPr="003E25ED" w:rsidRDefault="00DD1D3E" w:rsidP="00522474">
            <w:pPr>
              <w:spacing w:before="0" w:after="0"/>
              <w:rPr>
                <w:rFonts w:cs="Arial"/>
                <w:sz w:val="18"/>
                <w:szCs w:val="18"/>
                <w:lang w:val="en-AU" w:eastAsia="en-AU"/>
              </w:rPr>
            </w:pPr>
            <w:r w:rsidRPr="003E25ED">
              <w:rPr>
                <w:rFonts w:cs="Arial"/>
                <w:sz w:val="18"/>
                <w:szCs w:val="18"/>
                <w:lang w:val="en-AU" w:eastAsia="en-AU"/>
              </w:rPr>
              <w:t>NO</w:t>
            </w:r>
            <w:r w:rsidRPr="003E25ED">
              <w:rPr>
                <w:rFonts w:cs="Arial"/>
                <w:sz w:val="18"/>
                <w:szCs w:val="18"/>
                <w:vertAlign w:val="subscript"/>
                <w:lang w:val="en-AU" w:eastAsia="en-AU"/>
              </w:rPr>
              <w:t>x</w:t>
            </w:r>
          </w:p>
        </w:tc>
        <w:tc>
          <w:tcPr>
            <w:tcW w:w="378" w:type="pct"/>
            <w:shd w:val="clear" w:color="auto" w:fill="auto"/>
            <w:noWrap/>
            <w:vAlign w:val="center"/>
            <w:hideMark/>
          </w:tcPr>
          <w:p w14:paraId="4900AEBA" w14:textId="77777777" w:rsidR="00DD1D3E" w:rsidRPr="003E25ED" w:rsidRDefault="00DD1D3E" w:rsidP="00522474">
            <w:pPr>
              <w:spacing w:before="0" w:after="0"/>
              <w:rPr>
                <w:rFonts w:cs="Arial"/>
                <w:sz w:val="18"/>
                <w:szCs w:val="18"/>
                <w:lang w:val="en-AU" w:eastAsia="en-AU"/>
              </w:rPr>
            </w:pPr>
            <w:r w:rsidRPr="003E25ED">
              <w:rPr>
                <w:rFonts w:cs="Arial"/>
                <w:sz w:val="18"/>
                <w:szCs w:val="18"/>
                <w:lang w:val="en-AU"/>
              </w:rPr>
              <w:t>μg L</w:t>
            </w:r>
            <w:r w:rsidRPr="003E25ED">
              <w:rPr>
                <w:rFonts w:cs="Arial"/>
                <w:sz w:val="18"/>
                <w:szCs w:val="18"/>
                <w:vertAlign w:val="superscript"/>
                <w:lang w:val="en-AU"/>
              </w:rPr>
              <w:t>-1</w:t>
            </w:r>
          </w:p>
        </w:tc>
        <w:tc>
          <w:tcPr>
            <w:tcW w:w="464" w:type="pct"/>
            <w:shd w:val="clear" w:color="auto" w:fill="auto"/>
            <w:noWrap/>
            <w:vAlign w:val="center"/>
            <w:hideMark/>
          </w:tcPr>
          <w:p w14:paraId="3A3BFA80"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10.0</w:t>
            </w:r>
            <w:r w:rsidRPr="00DF3B69">
              <w:rPr>
                <w:rFonts w:cs="Arial"/>
                <w:sz w:val="18"/>
                <w:szCs w:val="18"/>
                <w:vertAlign w:val="superscript"/>
                <w:lang w:val="en-AU" w:eastAsia="en-AU"/>
              </w:rPr>
              <w:t>QLD</w:t>
            </w:r>
          </w:p>
        </w:tc>
        <w:tc>
          <w:tcPr>
            <w:tcW w:w="515" w:type="pct"/>
            <w:shd w:val="clear" w:color="auto" w:fill="auto"/>
            <w:noWrap/>
            <w:vAlign w:val="center"/>
            <w:hideMark/>
          </w:tcPr>
          <w:p w14:paraId="2A05CDAE"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3.0</w:t>
            </w:r>
            <w:r w:rsidRPr="004771AF">
              <w:rPr>
                <w:rFonts w:cs="Arial"/>
                <w:sz w:val="18"/>
                <w:szCs w:val="18"/>
                <w:vertAlign w:val="superscript"/>
                <w:lang w:val="en-AU" w:eastAsia="en-AU"/>
              </w:rPr>
              <w:t xml:space="preserve"> QLD</w:t>
            </w:r>
          </w:p>
        </w:tc>
        <w:tc>
          <w:tcPr>
            <w:tcW w:w="464" w:type="pct"/>
            <w:shd w:val="clear" w:color="auto" w:fill="auto"/>
            <w:noWrap/>
            <w:vAlign w:val="center"/>
            <w:hideMark/>
          </w:tcPr>
          <w:p w14:paraId="3BB04322"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2.0</w:t>
            </w:r>
            <w:r w:rsidRPr="004771AF">
              <w:rPr>
                <w:rFonts w:cs="Arial"/>
                <w:sz w:val="18"/>
                <w:szCs w:val="18"/>
                <w:vertAlign w:val="superscript"/>
                <w:lang w:val="en-AU" w:eastAsia="en-AU"/>
              </w:rPr>
              <w:t xml:space="preserve"> QLD</w:t>
            </w:r>
          </w:p>
        </w:tc>
        <w:tc>
          <w:tcPr>
            <w:tcW w:w="515" w:type="pct"/>
            <w:shd w:val="clear" w:color="auto" w:fill="auto"/>
            <w:noWrap/>
            <w:vAlign w:val="center"/>
            <w:hideMark/>
          </w:tcPr>
          <w:p w14:paraId="740C4EA8"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3.0</w:t>
            </w:r>
            <w:r w:rsidRPr="004771AF">
              <w:rPr>
                <w:rFonts w:cs="Arial"/>
                <w:sz w:val="18"/>
                <w:szCs w:val="18"/>
                <w:vertAlign w:val="superscript"/>
                <w:lang w:val="en-AU" w:eastAsia="en-AU"/>
              </w:rPr>
              <w:t xml:space="preserve"> QLD</w:t>
            </w:r>
          </w:p>
        </w:tc>
        <w:tc>
          <w:tcPr>
            <w:tcW w:w="464" w:type="pct"/>
            <w:shd w:val="clear" w:color="auto" w:fill="auto"/>
            <w:noWrap/>
            <w:vAlign w:val="center"/>
            <w:hideMark/>
          </w:tcPr>
          <w:p w14:paraId="17328509"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2.0</w:t>
            </w:r>
            <w:r w:rsidRPr="004771AF">
              <w:rPr>
                <w:rFonts w:cs="Arial"/>
                <w:sz w:val="18"/>
                <w:szCs w:val="18"/>
                <w:vertAlign w:val="superscript"/>
                <w:lang w:val="en-AU" w:eastAsia="en-AU"/>
              </w:rPr>
              <w:t xml:space="preserve"> QLD</w:t>
            </w:r>
          </w:p>
        </w:tc>
        <w:tc>
          <w:tcPr>
            <w:tcW w:w="515" w:type="pct"/>
            <w:shd w:val="clear" w:color="auto" w:fill="auto"/>
            <w:noWrap/>
            <w:vAlign w:val="center"/>
            <w:hideMark/>
          </w:tcPr>
          <w:p w14:paraId="08266372"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2.0</w:t>
            </w:r>
            <w:r w:rsidRPr="004771AF">
              <w:rPr>
                <w:rFonts w:cs="Arial"/>
                <w:sz w:val="18"/>
                <w:szCs w:val="18"/>
                <w:vertAlign w:val="superscript"/>
                <w:lang w:val="en-AU" w:eastAsia="en-AU"/>
              </w:rPr>
              <w:t xml:space="preserve"> QLD</w:t>
            </w:r>
          </w:p>
        </w:tc>
        <w:tc>
          <w:tcPr>
            <w:tcW w:w="464" w:type="pct"/>
            <w:shd w:val="clear" w:color="auto" w:fill="auto"/>
            <w:noWrap/>
            <w:vAlign w:val="center"/>
            <w:hideMark/>
          </w:tcPr>
          <w:p w14:paraId="43C1B03B"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2.0</w:t>
            </w:r>
            <w:r w:rsidRPr="004771AF">
              <w:rPr>
                <w:rFonts w:cs="Arial"/>
                <w:sz w:val="18"/>
                <w:szCs w:val="18"/>
                <w:vertAlign w:val="superscript"/>
                <w:lang w:val="en-AU" w:eastAsia="en-AU"/>
              </w:rPr>
              <w:t xml:space="preserve"> QLD</w:t>
            </w:r>
          </w:p>
        </w:tc>
        <w:tc>
          <w:tcPr>
            <w:tcW w:w="516" w:type="pct"/>
            <w:shd w:val="clear" w:color="auto" w:fill="auto"/>
            <w:noWrap/>
            <w:vAlign w:val="center"/>
            <w:hideMark/>
          </w:tcPr>
          <w:p w14:paraId="78929A87"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2.0</w:t>
            </w:r>
            <w:r w:rsidRPr="004771AF">
              <w:rPr>
                <w:rFonts w:cs="Arial"/>
                <w:sz w:val="18"/>
                <w:szCs w:val="18"/>
                <w:vertAlign w:val="superscript"/>
                <w:lang w:val="en-AU" w:eastAsia="en-AU"/>
              </w:rPr>
              <w:t xml:space="preserve"> QLD</w:t>
            </w:r>
          </w:p>
        </w:tc>
      </w:tr>
      <w:tr w:rsidR="00DD1D3E" w:rsidRPr="003E25ED" w14:paraId="6221CA5D" w14:textId="77777777" w:rsidTr="00522474">
        <w:trPr>
          <w:trHeight w:val="288"/>
        </w:trPr>
        <w:tc>
          <w:tcPr>
            <w:tcW w:w="704" w:type="pct"/>
            <w:tcBorders>
              <w:bottom w:val="single" w:sz="4" w:space="0" w:color="auto"/>
            </w:tcBorders>
            <w:shd w:val="clear" w:color="auto" w:fill="auto"/>
            <w:noWrap/>
            <w:vAlign w:val="center"/>
          </w:tcPr>
          <w:p w14:paraId="2E7EA0AD" w14:textId="77777777" w:rsidR="00DD1D3E" w:rsidRPr="003E25ED" w:rsidRDefault="00DD1D3E" w:rsidP="00522474">
            <w:pPr>
              <w:spacing w:before="0" w:after="0"/>
              <w:rPr>
                <w:rFonts w:cs="Arial"/>
                <w:sz w:val="18"/>
                <w:szCs w:val="18"/>
                <w:lang w:val="en-AU" w:eastAsia="en-AU"/>
              </w:rPr>
            </w:pPr>
            <w:r w:rsidRPr="003E25ED">
              <w:rPr>
                <w:rFonts w:cs="Arial"/>
                <w:sz w:val="18"/>
                <w:szCs w:val="18"/>
                <w:lang w:val="en-AU" w:eastAsia="en-AU"/>
              </w:rPr>
              <w:t>PO</w:t>
            </w:r>
            <w:r w:rsidRPr="003E25ED">
              <w:rPr>
                <w:rFonts w:cs="Arial"/>
                <w:sz w:val="18"/>
                <w:szCs w:val="18"/>
                <w:vertAlign w:val="subscript"/>
                <w:lang w:val="en-AU" w:eastAsia="en-AU"/>
              </w:rPr>
              <w:t>4</w:t>
            </w:r>
          </w:p>
        </w:tc>
        <w:tc>
          <w:tcPr>
            <w:tcW w:w="378" w:type="pct"/>
            <w:tcBorders>
              <w:bottom w:val="single" w:sz="4" w:space="0" w:color="auto"/>
            </w:tcBorders>
            <w:shd w:val="clear" w:color="auto" w:fill="auto"/>
            <w:noWrap/>
            <w:vAlign w:val="center"/>
          </w:tcPr>
          <w:p w14:paraId="4AE6DFB8" w14:textId="77777777" w:rsidR="00DD1D3E" w:rsidRPr="003E25ED" w:rsidRDefault="00DD1D3E" w:rsidP="00522474">
            <w:pPr>
              <w:spacing w:before="0" w:after="0"/>
              <w:rPr>
                <w:rFonts w:cs="Arial"/>
                <w:sz w:val="18"/>
                <w:szCs w:val="18"/>
                <w:lang w:val="en-AU" w:eastAsia="en-AU"/>
              </w:rPr>
            </w:pPr>
            <w:r w:rsidRPr="003E25ED">
              <w:rPr>
                <w:rFonts w:cs="Arial"/>
                <w:sz w:val="18"/>
                <w:szCs w:val="18"/>
                <w:lang w:val="en-AU"/>
              </w:rPr>
              <w:t>μg L</w:t>
            </w:r>
            <w:r w:rsidRPr="003E25ED">
              <w:rPr>
                <w:rFonts w:cs="Arial"/>
                <w:sz w:val="18"/>
                <w:szCs w:val="18"/>
                <w:vertAlign w:val="superscript"/>
                <w:lang w:val="en-AU"/>
              </w:rPr>
              <w:t>-1</w:t>
            </w:r>
          </w:p>
        </w:tc>
        <w:tc>
          <w:tcPr>
            <w:tcW w:w="464" w:type="pct"/>
            <w:tcBorders>
              <w:bottom w:val="single" w:sz="4" w:space="0" w:color="auto"/>
            </w:tcBorders>
            <w:shd w:val="clear" w:color="auto" w:fill="auto"/>
            <w:noWrap/>
            <w:vAlign w:val="center"/>
          </w:tcPr>
          <w:p w14:paraId="16216BA4"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5.0</w:t>
            </w:r>
            <w:r w:rsidRPr="004771AF">
              <w:rPr>
                <w:rFonts w:cs="Arial"/>
                <w:sz w:val="18"/>
                <w:szCs w:val="18"/>
                <w:vertAlign w:val="superscript"/>
                <w:lang w:val="en-AU" w:eastAsia="en-AU"/>
              </w:rPr>
              <w:t xml:space="preserve"> QLD</w:t>
            </w:r>
          </w:p>
        </w:tc>
        <w:tc>
          <w:tcPr>
            <w:tcW w:w="515" w:type="pct"/>
            <w:tcBorders>
              <w:bottom w:val="single" w:sz="4" w:space="0" w:color="auto"/>
            </w:tcBorders>
            <w:shd w:val="clear" w:color="auto" w:fill="auto"/>
            <w:noWrap/>
            <w:vAlign w:val="center"/>
          </w:tcPr>
          <w:p w14:paraId="1B2B253B"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6.0</w:t>
            </w:r>
            <w:r w:rsidRPr="004771AF">
              <w:rPr>
                <w:rFonts w:cs="Arial"/>
                <w:sz w:val="18"/>
                <w:szCs w:val="18"/>
                <w:vertAlign w:val="superscript"/>
                <w:lang w:val="en-AU" w:eastAsia="en-AU"/>
              </w:rPr>
              <w:t xml:space="preserve"> QLD</w:t>
            </w:r>
          </w:p>
        </w:tc>
        <w:tc>
          <w:tcPr>
            <w:tcW w:w="464" w:type="pct"/>
            <w:tcBorders>
              <w:bottom w:val="single" w:sz="4" w:space="0" w:color="auto"/>
            </w:tcBorders>
            <w:shd w:val="clear" w:color="auto" w:fill="auto"/>
            <w:noWrap/>
            <w:vAlign w:val="center"/>
          </w:tcPr>
          <w:p w14:paraId="61401A2E"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4.0</w:t>
            </w:r>
            <w:r w:rsidRPr="004771AF">
              <w:rPr>
                <w:rFonts w:cs="Arial"/>
                <w:sz w:val="18"/>
                <w:szCs w:val="18"/>
                <w:vertAlign w:val="superscript"/>
                <w:lang w:val="en-AU" w:eastAsia="en-AU"/>
              </w:rPr>
              <w:t xml:space="preserve"> QLD</w:t>
            </w:r>
          </w:p>
        </w:tc>
        <w:tc>
          <w:tcPr>
            <w:tcW w:w="515" w:type="pct"/>
            <w:tcBorders>
              <w:bottom w:val="single" w:sz="4" w:space="0" w:color="auto"/>
            </w:tcBorders>
            <w:shd w:val="clear" w:color="auto" w:fill="auto"/>
            <w:noWrap/>
            <w:vAlign w:val="center"/>
          </w:tcPr>
          <w:p w14:paraId="73393711"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6.0</w:t>
            </w:r>
            <w:r w:rsidRPr="004771AF">
              <w:rPr>
                <w:rFonts w:cs="Arial"/>
                <w:sz w:val="18"/>
                <w:szCs w:val="18"/>
                <w:vertAlign w:val="superscript"/>
                <w:lang w:val="en-AU" w:eastAsia="en-AU"/>
              </w:rPr>
              <w:t xml:space="preserve"> QLD</w:t>
            </w:r>
          </w:p>
        </w:tc>
        <w:tc>
          <w:tcPr>
            <w:tcW w:w="464" w:type="pct"/>
            <w:tcBorders>
              <w:bottom w:val="single" w:sz="4" w:space="0" w:color="auto"/>
            </w:tcBorders>
            <w:shd w:val="clear" w:color="auto" w:fill="auto"/>
            <w:noWrap/>
            <w:vAlign w:val="center"/>
          </w:tcPr>
          <w:p w14:paraId="750277A4"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4.0</w:t>
            </w:r>
            <w:r w:rsidRPr="004771AF">
              <w:rPr>
                <w:rFonts w:cs="Arial"/>
                <w:sz w:val="18"/>
                <w:szCs w:val="18"/>
                <w:vertAlign w:val="superscript"/>
                <w:lang w:val="en-AU" w:eastAsia="en-AU"/>
              </w:rPr>
              <w:t xml:space="preserve"> QLD</w:t>
            </w:r>
          </w:p>
        </w:tc>
        <w:tc>
          <w:tcPr>
            <w:tcW w:w="515" w:type="pct"/>
            <w:tcBorders>
              <w:bottom w:val="single" w:sz="4" w:space="0" w:color="auto"/>
            </w:tcBorders>
            <w:shd w:val="clear" w:color="auto" w:fill="auto"/>
            <w:noWrap/>
            <w:vAlign w:val="center"/>
          </w:tcPr>
          <w:p w14:paraId="7AB4C124"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6.0</w:t>
            </w:r>
            <w:r w:rsidRPr="004771AF">
              <w:rPr>
                <w:rFonts w:cs="Arial"/>
                <w:sz w:val="18"/>
                <w:szCs w:val="18"/>
                <w:vertAlign w:val="superscript"/>
                <w:lang w:val="en-AU" w:eastAsia="en-AU"/>
              </w:rPr>
              <w:t xml:space="preserve"> QLD</w:t>
            </w:r>
          </w:p>
        </w:tc>
        <w:tc>
          <w:tcPr>
            <w:tcW w:w="464" w:type="pct"/>
            <w:tcBorders>
              <w:bottom w:val="single" w:sz="4" w:space="0" w:color="auto"/>
            </w:tcBorders>
            <w:shd w:val="clear" w:color="auto" w:fill="auto"/>
            <w:noWrap/>
            <w:vAlign w:val="center"/>
          </w:tcPr>
          <w:p w14:paraId="036277F2"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4.0</w:t>
            </w:r>
            <w:r w:rsidRPr="004771AF">
              <w:rPr>
                <w:rFonts w:cs="Arial"/>
                <w:sz w:val="18"/>
                <w:szCs w:val="18"/>
                <w:vertAlign w:val="superscript"/>
                <w:lang w:val="en-AU" w:eastAsia="en-AU"/>
              </w:rPr>
              <w:t xml:space="preserve"> QLD</w:t>
            </w:r>
          </w:p>
        </w:tc>
        <w:tc>
          <w:tcPr>
            <w:tcW w:w="516" w:type="pct"/>
            <w:tcBorders>
              <w:bottom w:val="single" w:sz="4" w:space="0" w:color="auto"/>
            </w:tcBorders>
            <w:shd w:val="clear" w:color="auto" w:fill="auto"/>
            <w:noWrap/>
            <w:vAlign w:val="center"/>
          </w:tcPr>
          <w:p w14:paraId="73A027BF" w14:textId="77777777" w:rsidR="00DD1D3E" w:rsidRPr="003E25ED" w:rsidRDefault="00DD1D3E" w:rsidP="00522474">
            <w:pPr>
              <w:spacing w:before="0" w:after="0"/>
              <w:jc w:val="center"/>
              <w:rPr>
                <w:rFonts w:cs="Arial"/>
                <w:sz w:val="18"/>
                <w:szCs w:val="18"/>
                <w:lang w:val="en-AU" w:eastAsia="en-AU"/>
              </w:rPr>
            </w:pPr>
            <w:r w:rsidRPr="003E25ED">
              <w:rPr>
                <w:rFonts w:cs="Arial"/>
                <w:sz w:val="18"/>
                <w:szCs w:val="18"/>
                <w:lang w:val="en-AU" w:eastAsia="en-AU"/>
              </w:rPr>
              <w:t>5.0</w:t>
            </w:r>
            <w:r w:rsidRPr="004771AF">
              <w:rPr>
                <w:rFonts w:cs="Arial"/>
                <w:sz w:val="18"/>
                <w:szCs w:val="18"/>
                <w:vertAlign w:val="superscript"/>
                <w:lang w:val="en-AU" w:eastAsia="en-AU"/>
              </w:rPr>
              <w:t xml:space="preserve"> QLD</w:t>
            </w:r>
          </w:p>
        </w:tc>
      </w:tr>
      <w:tr w:rsidR="00DD1D3E" w:rsidRPr="003E25ED" w14:paraId="2BAC37F1" w14:textId="77777777" w:rsidTr="00522474">
        <w:trPr>
          <w:trHeight w:val="288"/>
        </w:trPr>
        <w:tc>
          <w:tcPr>
            <w:tcW w:w="5000" w:type="pct"/>
            <w:gridSpan w:val="10"/>
            <w:tcBorders>
              <w:left w:val="nil"/>
              <w:bottom w:val="nil"/>
              <w:right w:val="nil"/>
            </w:tcBorders>
            <w:shd w:val="clear" w:color="auto" w:fill="auto"/>
            <w:noWrap/>
            <w:vAlign w:val="center"/>
          </w:tcPr>
          <w:p w14:paraId="455D34EA" w14:textId="77777777" w:rsidR="00DD1D3E" w:rsidRPr="00E05E7C" w:rsidRDefault="00DD1D3E" w:rsidP="00522474">
            <w:pPr>
              <w:spacing w:before="0" w:after="0"/>
              <w:jc w:val="left"/>
              <w:rPr>
                <w:rFonts w:ascii="Arial Narrow" w:hAnsi="Arial Narrow" w:cs="Arial"/>
                <w:i/>
                <w:sz w:val="20"/>
                <w:lang w:val="en-AU"/>
              </w:rPr>
            </w:pPr>
            <w:r w:rsidRPr="004771AF">
              <w:rPr>
                <w:rFonts w:cs="Arial"/>
                <w:sz w:val="18"/>
                <w:szCs w:val="18"/>
                <w:vertAlign w:val="superscript"/>
                <w:lang w:val="en-AU" w:eastAsia="en-AU"/>
              </w:rPr>
              <w:t>QLD</w:t>
            </w:r>
            <w:r>
              <w:rPr>
                <w:rFonts w:cs="Arial"/>
                <w:sz w:val="18"/>
                <w:szCs w:val="18"/>
                <w:lang w:val="en-AU" w:eastAsia="en-AU"/>
              </w:rPr>
              <w:t xml:space="preserve"> This </w:t>
            </w:r>
            <w:r>
              <w:rPr>
                <w:rFonts w:ascii="Arial Narrow" w:hAnsi="Arial Narrow" w:cs="Arial"/>
                <w:sz w:val="20"/>
                <w:lang w:val="en-AU" w:eastAsia="en-AU"/>
              </w:rPr>
              <w:t>s</w:t>
            </w:r>
            <w:r w:rsidRPr="00DF3B69">
              <w:rPr>
                <w:rFonts w:ascii="Arial Narrow" w:hAnsi="Arial Narrow" w:cs="Arial"/>
                <w:sz w:val="20"/>
                <w:lang w:val="en-AU" w:eastAsia="en-AU"/>
              </w:rPr>
              <w:t>uperscript indicates</w:t>
            </w:r>
            <w:r>
              <w:rPr>
                <w:rFonts w:cs="Arial"/>
                <w:sz w:val="18"/>
                <w:szCs w:val="18"/>
                <w:lang w:val="en-AU" w:eastAsia="en-AU"/>
              </w:rPr>
              <w:t xml:space="preserve"> these values are Queensland Water Quality Guidelines (Department of Environment and Resource Management [DERM], 2009).  Please note these are 80</w:t>
            </w:r>
            <w:r w:rsidRPr="00DF3B69">
              <w:rPr>
                <w:rFonts w:cs="Arial"/>
                <w:sz w:val="18"/>
                <w:szCs w:val="18"/>
                <w:vertAlign w:val="superscript"/>
                <w:lang w:val="en-AU" w:eastAsia="en-AU"/>
              </w:rPr>
              <w:t>th</w:t>
            </w:r>
            <w:r>
              <w:rPr>
                <w:rFonts w:cs="Arial"/>
                <w:sz w:val="18"/>
                <w:szCs w:val="18"/>
                <w:lang w:val="en-AU" w:eastAsia="en-AU"/>
              </w:rPr>
              <w:t xml:space="preserve"> percentile guidelines.</w:t>
            </w:r>
          </w:p>
          <w:p w14:paraId="23C3DAC3" w14:textId="77777777" w:rsidR="00DD1D3E" w:rsidRPr="00DF3B69" w:rsidRDefault="00DD1D3E" w:rsidP="00522474">
            <w:pPr>
              <w:spacing w:before="0" w:after="0"/>
              <w:jc w:val="left"/>
              <w:rPr>
                <w:rFonts w:ascii="Arial Narrow" w:hAnsi="Arial Narrow" w:cs="Arial"/>
                <w:iCs/>
                <w:sz w:val="20"/>
                <w:lang w:val="en-AU"/>
              </w:rPr>
            </w:pPr>
            <w:r w:rsidRPr="00A40196">
              <w:rPr>
                <w:rFonts w:ascii="Arial Narrow" w:hAnsi="Arial Narrow" w:cs="Arial"/>
                <w:i/>
                <w:sz w:val="20"/>
                <w:lang w:val="en-AU"/>
              </w:rPr>
              <w:t xml:space="preserve">* </w:t>
            </w:r>
            <w:r w:rsidRPr="00DF3B69">
              <w:rPr>
                <w:rStyle w:val="TableChar"/>
                <w:rFonts w:cs="Arial"/>
                <w:iCs/>
                <w:sz w:val="20"/>
                <w:lang w:val="en-AU"/>
              </w:rPr>
              <w:t>The turbidity trigger value for open coastal and mid-shelf water bodies (1.5 NTU) was derived for the MMP reporting by transforming the suspended solids GVs (2 mg L</w:t>
            </w:r>
            <w:r w:rsidRPr="00DF3B69">
              <w:rPr>
                <w:rStyle w:val="TableChar"/>
                <w:rFonts w:cs="Arial"/>
                <w:iCs/>
                <w:sz w:val="20"/>
                <w:vertAlign w:val="superscript"/>
                <w:lang w:val="en-AU"/>
              </w:rPr>
              <w:t>-1</w:t>
            </w:r>
            <w:r w:rsidRPr="00DF3B69">
              <w:rPr>
                <w:rStyle w:val="TableChar"/>
                <w:rFonts w:cs="Arial"/>
                <w:iCs/>
                <w:sz w:val="20"/>
                <w:lang w:val="en-AU"/>
              </w:rPr>
              <w:t xml:space="preserve">) using an equation based on a comparison between direct water samples and instrumental turbidity readings (see Appendix E and </w:t>
            </w:r>
            <w:r w:rsidRPr="00DF3B69">
              <w:rPr>
                <w:rFonts w:ascii="Arial Narrow" w:hAnsi="Arial Narrow" w:cs="Arial"/>
                <w:iCs/>
                <w:sz w:val="20"/>
                <w:lang w:val="en-AU"/>
              </w:rPr>
              <w:t>Schaffelke et al., 2009).</w:t>
            </w:r>
          </w:p>
        </w:tc>
      </w:tr>
    </w:tbl>
    <w:p w14:paraId="08EAEEDF" w14:textId="77777777" w:rsidR="00DD1D3E" w:rsidRPr="00A40196" w:rsidRDefault="00DD1D3E" w:rsidP="00DD1D3E">
      <w:pPr>
        <w:pStyle w:val="SummaryHeading2"/>
      </w:pPr>
      <w:bookmarkStart w:id="2110" w:name="_Toc435775367"/>
      <w:bookmarkStart w:id="2111" w:name="_Ref470132844"/>
      <w:r>
        <w:t>D-2</w:t>
      </w:r>
      <w:r>
        <w:tab/>
      </w:r>
      <w:bookmarkEnd w:id="2110"/>
      <w:bookmarkEnd w:id="2111"/>
      <w:r>
        <w:t>Summary statistics and time-series analysis</w:t>
      </w:r>
    </w:p>
    <w:p w14:paraId="37DA9E14" w14:textId="77777777" w:rsidR="00DD1D3E" w:rsidRPr="00A40196" w:rsidRDefault="00DD1D3E" w:rsidP="00DD1D3E">
      <w:pPr>
        <w:rPr>
          <w:lang w:val="en-AU"/>
        </w:rPr>
      </w:pPr>
      <w:r w:rsidRPr="00A40196">
        <w:rPr>
          <w:lang w:val="en-AU"/>
        </w:rPr>
        <w:t xml:space="preserve">Values for water quality parameters at each monitoring location were calculated as depth-weighted means by trapezoidal integration of the data from discrete sampling depths. </w:t>
      </w:r>
      <w:r>
        <w:rPr>
          <w:lang w:val="en-AU"/>
        </w:rPr>
        <w:t xml:space="preserve"> For sites where two samples were taken vertically in the water column (i.e., surface and bottom samples), this method averages these values to derive the depth-weighted mean.  </w:t>
      </w:r>
      <w:r w:rsidRPr="00A40196">
        <w:rPr>
          <w:lang w:val="en-AU"/>
        </w:rPr>
        <w:t xml:space="preserve">Summary statistics for </w:t>
      </w:r>
      <w:r>
        <w:rPr>
          <w:lang w:val="en-AU"/>
        </w:rPr>
        <w:t>all</w:t>
      </w:r>
      <w:r w:rsidRPr="00A40196">
        <w:rPr>
          <w:lang w:val="en-AU"/>
        </w:rPr>
        <w:t xml:space="preserve"> </w:t>
      </w:r>
      <w:r>
        <w:rPr>
          <w:lang w:val="en-AU"/>
        </w:rPr>
        <w:t xml:space="preserve">water quality variables </w:t>
      </w:r>
      <w:r w:rsidRPr="00A40196">
        <w:rPr>
          <w:lang w:val="en-AU"/>
        </w:rPr>
        <w:t xml:space="preserve">are presented </w:t>
      </w:r>
      <w:r>
        <w:rPr>
          <w:lang w:val="en-AU"/>
        </w:rPr>
        <w:t xml:space="preserve">for all monitoring sites </w:t>
      </w:r>
      <w:r w:rsidRPr="00A40196">
        <w:rPr>
          <w:lang w:val="en-AU"/>
        </w:rPr>
        <w:t xml:space="preserve">in Appendix </w:t>
      </w:r>
      <w:r>
        <w:rPr>
          <w:lang w:val="en-AU"/>
        </w:rPr>
        <w:t>E</w:t>
      </w:r>
      <w:r w:rsidRPr="00A40196">
        <w:rPr>
          <w:lang w:val="en-AU"/>
        </w:rPr>
        <w:t xml:space="preserve">. Concentrations were compared to </w:t>
      </w:r>
      <w:r>
        <w:rPr>
          <w:lang w:val="en-AU"/>
        </w:rPr>
        <w:t>GVs (Table E-10)</w:t>
      </w:r>
      <w:r w:rsidRPr="00A40196">
        <w:rPr>
          <w:lang w:val="en-AU"/>
        </w:rPr>
        <w:t xml:space="preserve"> for the following water quality constituents: </w:t>
      </w:r>
      <w:r>
        <w:rPr>
          <w:lang w:val="en-AU"/>
        </w:rPr>
        <w:t>Chl-</w:t>
      </w:r>
      <w:r w:rsidRPr="001F214B">
        <w:rPr>
          <w:i/>
          <w:lang w:val="en-AU"/>
        </w:rPr>
        <w:t>a</w:t>
      </w:r>
      <w:r w:rsidRPr="00A40196">
        <w:rPr>
          <w:lang w:val="en-AU"/>
        </w:rPr>
        <w:t xml:space="preserve">, PN, PP, TSS, </w:t>
      </w:r>
      <w:r>
        <w:rPr>
          <w:lang w:val="en-AU"/>
        </w:rPr>
        <w:t>Secchi</w:t>
      </w:r>
      <w:r w:rsidRPr="00A40196">
        <w:rPr>
          <w:lang w:val="en-AU"/>
        </w:rPr>
        <w:t xml:space="preserve"> depth, NO</w:t>
      </w:r>
      <w:r w:rsidRPr="00A40196">
        <w:rPr>
          <w:vertAlign w:val="subscript"/>
          <w:lang w:val="en-AU"/>
        </w:rPr>
        <w:t>x</w:t>
      </w:r>
      <w:r w:rsidRPr="00A40196">
        <w:rPr>
          <w:lang w:val="en-AU"/>
        </w:rPr>
        <w:t xml:space="preserve"> and PO</w:t>
      </w:r>
      <w:r w:rsidRPr="00C83BA4">
        <w:rPr>
          <w:vertAlign w:val="subscript"/>
          <w:lang w:val="en-AU"/>
        </w:rPr>
        <w:t>4</w:t>
      </w:r>
      <w:r w:rsidRPr="00A40196">
        <w:rPr>
          <w:lang w:val="en-AU"/>
        </w:rPr>
        <w:t>.</w:t>
      </w:r>
    </w:p>
    <w:p w14:paraId="58EF4087" w14:textId="77777777" w:rsidR="00DD1D3E" w:rsidRPr="00A40196" w:rsidRDefault="00DD1D3E" w:rsidP="00DD1D3E">
      <w:pPr>
        <w:rPr>
          <w:lang w:val="en-AU"/>
        </w:rPr>
      </w:pPr>
      <w:r>
        <w:rPr>
          <w:lang w:val="en-AU"/>
        </w:rPr>
        <w:t>T</w:t>
      </w:r>
      <w:r w:rsidRPr="00A40196">
        <w:rPr>
          <w:lang w:val="en-AU"/>
        </w:rPr>
        <w:t xml:space="preserve">rends </w:t>
      </w:r>
      <w:r>
        <w:rPr>
          <w:lang w:val="en-AU"/>
        </w:rPr>
        <w:t xml:space="preserve">in key water quality variables </w:t>
      </w:r>
      <w:r w:rsidRPr="00A40196">
        <w:rPr>
          <w:lang w:val="en-AU"/>
        </w:rPr>
        <w:t>(</w:t>
      </w:r>
      <w:r>
        <w:rPr>
          <w:rFonts w:cs="Arial"/>
          <w:szCs w:val="22"/>
          <w:lang w:val="en-AU"/>
        </w:rPr>
        <w:t>Chl-</w:t>
      </w:r>
      <w:r w:rsidRPr="001F214B">
        <w:rPr>
          <w:rFonts w:cs="Arial"/>
          <w:i/>
          <w:szCs w:val="22"/>
          <w:lang w:val="en-AU"/>
        </w:rPr>
        <w:t>a</w:t>
      </w:r>
      <w:r w:rsidRPr="00A40196">
        <w:rPr>
          <w:lang w:val="en-AU"/>
        </w:rPr>
        <w:t xml:space="preserve">, TSS, </w:t>
      </w:r>
      <w:r>
        <w:rPr>
          <w:lang w:val="en-AU"/>
        </w:rPr>
        <w:t>Secchi</w:t>
      </w:r>
      <w:r w:rsidRPr="00A40196">
        <w:rPr>
          <w:lang w:val="en-AU"/>
        </w:rPr>
        <w:t xml:space="preserve"> depth, turbidity, NO</w:t>
      </w:r>
      <w:r w:rsidRPr="00A40196">
        <w:rPr>
          <w:vertAlign w:val="subscript"/>
          <w:lang w:val="en-AU"/>
        </w:rPr>
        <w:t>x</w:t>
      </w:r>
      <w:r w:rsidRPr="00A40196">
        <w:rPr>
          <w:lang w:val="en-AU"/>
        </w:rPr>
        <w:t>, PN</w:t>
      </w:r>
      <w:r>
        <w:rPr>
          <w:lang w:val="en-AU"/>
        </w:rPr>
        <w:t xml:space="preserve"> and</w:t>
      </w:r>
      <w:r w:rsidRPr="00A40196">
        <w:rPr>
          <w:lang w:val="en-AU"/>
        </w:rPr>
        <w:t xml:space="preserve"> PP) </w:t>
      </w:r>
      <w:r>
        <w:rPr>
          <w:lang w:val="en-AU"/>
        </w:rPr>
        <w:t xml:space="preserve">over time </w:t>
      </w:r>
      <w:r w:rsidRPr="00A40196">
        <w:rPr>
          <w:lang w:val="en-AU"/>
        </w:rPr>
        <w:t>are reported on a region</w:t>
      </w:r>
      <w:r>
        <w:rPr>
          <w:lang w:val="en-AU"/>
        </w:rPr>
        <w:t>al</w:t>
      </w:r>
      <w:r w:rsidRPr="00A40196">
        <w:rPr>
          <w:lang w:val="en-AU"/>
        </w:rPr>
        <w:t xml:space="preserve"> or sub-region</w:t>
      </w:r>
      <w:r>
        <w:rPr>
          <w:lang w:val="en-AU"/>
        </w:rPr>
        <w:t>al</w:t>
      </w:r>
      <w:r w:rsidRPr="00A40196">
        <w:rPr>
          <w:lang w:val="en-AU"/>
        </w:rPr>
        <w:t xml:space="preserve"> level. </w:t>
      </w:r>
      <w:r>
        <w:rPr>
          <w:lang w:val="en-AU"/>
        </w:rPr>
        <w:t xml:space="preserve"> </w:t>
      </w:r>
      <w:r w:rsidRPr="00A40196">
        <w:rPr>
          <w:lang w:val="en-AU"/>
        </w:rPr>
        <w:t xml:space="preserve">The Wet Tropics NRM region was divided into three sub-regions to reflect the different catchments influencing part of the </w:t>
      </w:r>
      <w:r>
        <w:rPr>
          <w:lang w:val="en-AU"/>
        </w:rPr>
        <w:t>r</w:t>
      </w:r>
      <w:r w:rsidRPr="00A40196">
        <w:rPr>
          <w:lang w:val="en-AU"/>
        </w:rPr>
        <w:t>egion: Barron Daintree sub-region, Johnstone Russell-Mulgrave sub-region and Herbert Tully sub-region.</w:t>
      </w:r>
      <w:r>
        <w:rPr>
          <w:lang w:val="en-AU"/>
        </w:rPr>
        <w:t xml:space="preserve"> </w:t>
      </w:r>
      <w:r w:rsidRPr="00A40196">
        <w:rPr>
          <w:lang w:val="en-AU"/>
        </w:rPr>
        <w:t xml:space="preserve"> The Burdekin and Mackay Whitsunday NRM regions were reported on regional levels using the marine boundaries of each NRM region, as provided by the </w:t>
      </w:r>
      <w:r>
        <w:rPr>
          <w:lang w:val="en-AU"/>
        </w:rPr>
        <w:t>Authority</w:t>
      </w:r>
      <w:r w:rsidRPr="00A40196">
        <w:rPr>
          <w:lang w:val="en-AU"/>
        </w:rPr>
        <w:t>.</w:t>
      </w:r>
    </w:p>
    <w:p w14:paraId="6D8B5E05" w14:textId="77777777" w:rsidR="00DD1D3E" w:rsidRPr="00A40196" w:rsidRDefault="00DD1D3E" w:rsidP="00DD1D3E">
      <w:pPr>
        <w:rPr>
          <w:lang w:val="en-AU"/>
        </w:rPr>
      </w:pPr>
      <w:r w:rsidRPr="00A40196">
        <w:rPr>
          <w:lang w:val="en-AU"/>
        </w:rPr>
        <w:t>Generali</w:t>
      </w:r>
      <w:r>
        <w:rPr>
          <w:lang w:val="en-AU"/>
        </w:rPr>
        <w:t>s</w:t>
      </w:r>
      <w:r w:rsidRPr="00A40196">
        <w:rPr>
          <w:lang w:val="en-AU"/>
        </w:rPr>
        <w:t xml:space="preserve">ed additive mixed effects models (GAMMs) were used to decompose </w:t>
      </w:r>
      <w:r>
        <w:rPr>
          <w:lang w:val="en-AU"/>
        </w:rPr>
        <w:t>each</w:t>
      </w:r>
      <w:r w:rsidRPr="00A40196">
        <w:rPr>
          <w:lang w:val="en-AU"/>
        </w:rPr>
        <w:t xml:space="preserve"> irregularly</w:t>
      </w:r>
      <w:r>
        <w:rPr>
          <w:lang w:val="en-AU"/>
        </w:rPr>
        <w:t xml:space="preserve"> spaced</w:t>
      </w:r>
      <w:r w:rsidRPr="00A40196">
        <w:rPr>
          <w:lang w:val="en-AU"/>
        </w:rPr>
        <w:t xml:space="preserve"> time</w:t>
      </w:r>
      <w:r>
        <w:rPr>
          <w:lang w:val="en-AU"/>
        </w:rPr>
        <w:t>-</w:t>
      </w:r>
      <w:r w:rsidRPr="00A40196">
        <w:rPr>
          <w:lang w:val="en-AU"/>
        </w:rPr>
        <w:t>series into its trend cycles (long-term) and periodic (seasonal) components</w:t>
      </w:r>
      <w:r>
        <w:rPr>
          <w:lang w:val="en-AU"/>
        </w:rPr>
        <w:t xml:space="preserve"> </w:t>
      </w:r>
      <w:r w:rsidRPr="00A40196">
        <w:rPr>
          <w:lang w:val="en-AU"/>
        </w:rPr>
        <w:t>(Wood</w:t>
      </w:r>
      <w:r>
        <w:rPr>
          <w:lang w:val="en-AU"/>
        </w:rPr>
        <w:t>,</w:t>
      </w:r>
      <w:r w:rsidRPr="00A40196">
        <w:rPr>
          <w:lang w:val="en-AU"/>
        </w:rPr>
        <w:t xml:space="preserve"> 2006). </w:t>
      </w:r>
      <w:r>
        <w:rPr>
          <w:lang w:val="en-AU"/>
        </w:rPr>
        <w:t xml:space="preserve"> </w:t>
      </w:r>
      <w:r w:rsidRPr="00A40196">
        <w:rPr>
          <w:lang w:val="en-AU"/>
        </w:rPr>
        <w:t>GAMMs are an extension of additive models (which allow flexible modelling of non-linear relationships by incorporating penali</w:t>
      </w:r>
      <w:r>
        <w:rPr>
          <w:lang w:val="en-AU"/>
        </w:rPr>
        <w:t>s</w:t>
      </w:r>
      <w:r w:rsidRPr="00A40196">
        <w:rPr>
          <w:lang w:val="en-AU"/>
        </w:rPr>
        <w:t xml:space="preserve">ed regression spline types of smoothing functions into the estimation process), </w:t>
      </w:r>
      <w:r>
        <w:rPr>
          <w:lang w:val="en-AU"/>
        </w:rPr>
        <w:t>where</w:t>
      </w:r>
      <w:r w:rsidRPr="00A40196">
        <w:rPr>
          <w:lang w:val="en-AU"/>
        </w:rPr>
        <w:t xml:space="preserve"> the degree of smoothing of each smooth term (and by extension, the estimated degrees of freedom of each smoother) is treated as a random effect and thus estimable via its variance as with other effects in a mixed modelling structure (Wood</w:t>
      </w:r>
      <w:r>
        <w:rPr>
          <w:lang w:val="en-AU"/>
        </w:rPr>
        <w:t>,</w:t>
      </w:r>
      <w:r w:rsidRPr="00A40196">
        <w:rPr>
          <w:lang w:val="en-AU"/>
        </w:rPr>
        <w:t xml:space="preserve"> 2006).</w:t>
      </w:r>
      <w:r>
        <w:rPr>
          <w:lang w:val="en-AU"/>
        </w:rPr>
        <w:t xml:space="preserve">  </w:t>
      </w:r>
      <w:r w:rsidRPr="00A40196">
        <w:rPr>
          <w:lang w:val="en-AU"/>
        </w:rPr>
        <w:t xml:space="preserve">For each water quality </w:t>
      </w:r>
      <w:r>
        <w:rPr>
          <w:lang w:val="en-AU"/>
        </w:rPr>
        <w:t>variable</w:t>
      </w:r>
      <w:r w:rsidRPr="00A40196">
        <w:rPr>
          <w:lang w:val="en-AU"/>
        </w:rPr>
        <w:t xml:space="preserve"> within each </w:t>
      </w:r>
      <w:r>
        <w:rPr>
          <w:lang w:val="en-AU"/>
        </w:rPr>
        <w:t xml:space="preserve">region or </w:t>
      </w:r>
      <w:r w:rsidRPr="00A40196">
        <w:rPr>
          <w:lang w:val="en-AU"/>
        </w:rPr>
        <w:t xml:space="preserve">sub-region, the </w:t>
      </w:r>
      <w:r>
        <w:rPr>
          <w:lang w:val="en-AU"/>
        </w:rPr>
        <w:t>variable</w:t>
      </w:r>
      <w:r w:rsidRPr="00A40196">
        <w:rPr>
          <w:lang w:val="en-AU"/>
        </w:rPr>
        <w:t xml:space="preserve"> was modelled against a thin-plate smoother for date and a cyclical cubic regression spline (maximum of 5 knots) for </w:t>
      </w:r>
      <w:r>
        <w:rPr>
          <w:lang w:val="en-AU"/>
        </w:rPr>
        <w:t xml:space="preserve">each </w:t>
      </w:r>
      <w:r w:rsidRPr="00A40196">
        <w:rPr>
          <w:lang w:val="en-AU"/>
        </w:rPr>
        <w:t xml:space="preserve">month of the year. </w:t>
      </w:r>
      <w:r>
        <w:rPr>
          <w:lang w:val="en-AU"/>
        </w:rPr>
        <w:t xml:space="preserve"> </w:t>
      </w:r>
      <w:r w:rsidRPr="00A40196">
        <w:rPr>
          <w:lang w:val="en-AU"/>
        </w:rPr>
        <w:t xml:space="preserve">Spatial and temporal autocorrelation in the residuals was addressed by including sampling locations as a random effect and imposing a first order continuous-time auto-regressive correlation structure (Pinheiro and Bates, 2000). </w:t>
      </w:r>
      <w:r>
        <w:rPr>
          <w:lang w:val="en-AU"/>
        </w:rPr>
        <w:t xml:space="preserve"> </w:t>
      </w:r>
    </w:p>
    <w:p w14:paraId="16A2E400" w14:textId="77777777" w:rsidR="00DD1D3E" w:rsidRPr="00A40196" w:rsidRDefault="00DD1D3E" w:rsidP="00DD1D3E">
      <w:pPr>
        <w:rPr>
          <w:lang w:val="en-AU"/>
        </w:rPr>
      </w:pPr>
      <w:r w:rsidRPr="00A40196">
        <w:rPr>
          <w:lang w:val="en-AU"/>
        </w:rPr>
        <w:t xml:space="preserve">Water quality measurements are likely to be influenced by the </w:t>
      </w:r>
      <w:r>
        <w:rPr>
          <w:lang w:val="en-AU"/>
        </w:rPr>
        <w:t>oceanographic</w:t>
      </w:r>
      <w:r w:rsidRPr="00A40196">
        <w:rPr>
          <w:lang w:val="en-AU"/>
        </w:rPr>
        <w:t xml:space="preserve"> conditions at the time of sampling.</w:t>
      </w:r>
      <w:r>
        <w:rPr>
          <w:lang w:val="en-AU"/>
        </w:rPr>
        <w:t xml:space="preserve"> </w:t>
      </w:r>
      <w:r w:rsidRPr="00A40196">
        <w:rPr>
          <w:lang w:val="en-AU"/>
        </w:rPr>
        <w:t xml:space="preserve"> For </w:t>
      </w:r>
      <w:r>
        <w:rPr>
          <w:lang w:val="en-AU"/>
        </w:rPr>
        <w:t>variables</w:t>
      </w:r>
      <w:r w:rsidRPr="00A40196">
        <w:rPr>
          <w:lang w:val="en-AU"/>
        </w:rPr>
        <w:t xml:space="preserve"> that are sampled infrequently, variations in these physical conditions can add substantial noise to the data that can reduce detection and confidence in the underlying temporal signals. </w:t>
      </w:r>
    </w:p>
    <w:p w14:paraId="021182FC" w14:textId="77777777" w:rsidR="00DD1D3E" w:rsidRDefault="00DD1D3E" w:rsidP="00DD1D3E">
      <w:pPr>
        <w:rPr>
          <w:b/>
          <w:sz w:val="28"/>
        </w:rPr>
      </w:pPr>
      <w:r w:rsidRPr="00A40196">
        <w:rPr>
          <w:lang w:val="en-AU"/>
        </w:rPr>
        <w:t>All GAMMs were fitted using the mgcv (Wood 2006</w:t>
      </w:r>
      <w:r>
        <w:rPr>
          <w:lang w:val="en-AU"/>
        </w:rPr>
        <w:t xml:space="preserve">, </w:t>
      </w:r>
      <w:r w:rsidRPr="00A40196">
        <w:rPr>
          <w:lang w:val="en-AU"/>
        </w:rPr>
        <w:t>2011) package in R 3.0.1 (R Development Core Team, 2013).</w:t>
      </w:r>
      <w:bookmarkStart w:id="2112" w:name="_Toc435775368"/>
    </w:p>
    <w:p w14:paraId="74DAACC0" w14:textId="77777777" w:rsidR="00DD1D3E" w:rsidRPr="00A40196" w:rsidRDefault="00DD1D3E" w:rsidP="00DD1D3E">
      <w:pPr>
        <w:pStyle w:val="SummaryHeading2"/>
      </w:pPr>
      <w:r>
        <w:t>D-3</w:t>
      </w:r>
      <w:r>
        <w:tab/>
        <w:t>Calculation of the</w:t>
      </w:r>
      <w:r w:rsidRPr="00A40196">
        <w:t xml:space="preserve"> </w:t>
      </w:r>
      <w:r>
        <w:t>W</w:t>
      </w:r>
      <w:r w:rsidRPr="00A40196">
        <w:t xml:space="preserve">ater </w:t>
      </w:r>
      <w:r>
        <w:t>Q</w:t>
      </w:r>
      <w:r w:rsidRPr="00A40196">
        <w:t xml:space="preserve">uality </w:t>
      </w:r>
      <w:r>
        <w:t>I</w:t>
      </w:r>
      <w:r w:rsidRPr="00A40196">
        <w:t>ndex</w:t>
      </w:r>
      <w:bookmarkEnd w:id="2112"/>
    </w:p>
    <w:p w14:paraId="04222C3B" w14:textId="77777777" w:rsidR="00DD1D3E" w:rsidRDefault="00DD1D3E" w:rsidP="00DD1D3E">
      <w:pPr>
        <w:pStyle w:val="PlainText"/>
      </w:pPr>
      <w:r w:rsidRPr="004539D6">
        <w:rPr>
          <w:rFonts w:ascii="Arial" w:hAnsi="Arial" w:cs="Arial"/>
          <w:sz w:val="22"/>
          <w:szCs w:val="22"/>
        </w:rPr>
        <w:t xml:space="preserve">In the </w:t>
      </w:r>
      <w:r>
        <w:rPr>
          <w:rFonts w:ascii="Arial" w:hAnsi="Arial" w:cs="Arial"/>
          <w:sz w:val="22"/>
          <w:szCs w:val="22"/>
        </w:rPr>
        <w:t>Great Barrier Reef</w:t>
      </w:r>
      <w:r w:rsidRPr="004539D6">
        <w:rPr>
          <w:rFonts w:ascii="Arial" w:hAnsi="Arial" w:cs="Arial"/>
          <w:sz w:val="22"/>
          <w:szCs w:val="22"/>
        </w:rPr>
        <w:t xml:space="preserve"> Report Card</w:t>
      </w:r>
      <w:r>
        <w:rPr>
          <w:rFonts w:ascii="Arial" w:hAnsi="Arial" w:cs="Arial"/>
          <w:sz w:val="22"/>
          <w:szCs w:val="22"/>
        </w:rPr>
        <w:t>s published prior to 2016,</w:t>
      </w:r>
      <w:r w:rsidRPr="004539D6">
        <w:rPr>
          <w:rFonts w:ascii="Arial" w:hAnsi="Arial" w:cs="Arial"/>
          <w:sz w:val="22"/>
          <w:szCs w:val="22"/>
        </w:rPr>
        <w:t xml:space="preserve"> water quality assessments </w:t>
      </w:r>
      <w:r>
        <w:rPr>
          <w:rFonts w:ascii="Arial" w:hAnsi="Arial" w:cs="Arial"/>
          <w:sz w:val="22"/>
          <w:szCs w:val="22"/>
        </w:rPr>
        <w:t>were</w:t>
      </w:r>
      <w:r w:rsidRPr="004539D6">
        <w:rPr>
          <w:rFonts w:ascii="Arial" w:hAnsi="Arial" w:cs="Arial"/>
          <w:sz w:val="22"/>
          <w:szCs w:val="22"/>
        </w:rPr>
        <w:t xml:space="preserve"> based on the MMP broad-scale monitoring using ocean colour remote sensing imagery that covers a larger area than the fixed sampling locations reported here (Brando et al., 2011). </w:t>
      </w:r>
      <w:r>
        <w:rPr>
          <w:rFonts w:ascii="Arial" w:hAnsi="Arial" w:cs="Arial"/>
          <w:sz w:val="22"/>
          <w:szCs w:val="22"/>
        </w:rPr>
        <w:t xml:space="preserve"> </w:t>
      </w:r>
      <w:r w:rsidRPr="004539D6">
        <w:rPr>
          <w:rFonts w:ascii="Arial" w:hAnsi="Arial" w:cs="Arial"/>
          <w:sz w:val="22"/>
          <w:szCs w:val="22"/>
        </w:rPr>
        <w:t xml:space="preserve">A recent project completed a proof-of-concept for an integrated assessment framework for the reporting of </w:t>
      </w:r>
      <w:r>
        <w:rPr>
          <w:rFonts w:ascii="Arial" w:hAnsi="Arial" w:cs="Arial"/>
          <w:sz w:val="22"/>
          <w:szCs w:val="22"/>
        </w:rPr>
        <w:t>Reef</w:t>
      </w:r>
      <w:r w:rsidRPr="004539D6">
        <w:rPr>
          <w:rFonts w:ascii="Arial" w:hAnsi="Arial" w:cs="Arial"/>
          <w:sz w:val="22"/>
          <w:szCs w:val="22"/>
        </w:rPr>
        <w:t xml:space="preserve"> water quality using a spatio-temporal statistical process model that combines all MMP water quality data and discussed reasons for differences between the different measurement approaches (manual sampling, </w:t>
      </w:r>
      <w:r w:rsidRPr="00323B0A">
        <w:rPr>
          <w:rFonts w:ascii="Arial" w:hAnsi="Arial" w:cs="Arial"/>
          <w:i/>
          <w:sz w:val="22"/>
          <w:szCs w:val="22"/>
        </w:rPr>
        <w:t>in-situ</w:t>
      </w:r>
      <w:r>
        <w:rPr>
          <w:rFonts w:ascii="Arial" w:hAnsi="Arial" w:cs="Arial"/>
          <w:sz w:val="22"/>
          <w:szCs w:val="22"/>
        </w:rPr>
        <w:t xml:space="preserve"> </w:t>
      </w:r>
      <w:r w:rsidRPr="004539D6">
        <w:rPr>
          <w:rFonts w:ascii="Arial" w:hAnsi="Arial" w:cs="Arial"/>
          <w:sz w:val="22"/>
          <w:szCs w:val="22"/>
        </w:rPr>
        <w:t>data loggers, remote sensing; Brando et al.</w:t>
      </w:r>
      <w:r>
        <w:rPr>
          <w:rFonts w:ascii="Arial" w:hAnsi="Arial" w:cs="Arial"/>
          <w:sz w:val="22"/>
          <w:szCs w:val="22"/>
        </w:rPr>
        <w:t>,</w:t>
      </w:r>
      <w:r w:rsidRPr="004539D6">
        <w:rPr>
          <w:rFonts w:ascii="Arial" w:hAnsi="Arial" w:cs="Arial"/>
          <w:sz w:val="22"/>
          <w:szCs w:val="22"/>
        </w:rPr>
        <w:t xml:space="preserve"> 201</w:t>
      </w:r>
      <w:r>
        <w:rPr>
          <w:rFonts w:ascii="Arial" w:hAnsi="Arial" w:cs="Arial"/>
          <w:sz w:val="22"/>
          <w:szCs w:val="22"/>
        </w:rPr>
        <w:t>4</w:t>
      </w:r>
      <w:r w:rsidRPr="004539D6">
        <w:rPr>
          <w:rFonts w:ascii="Arial" w:hAnsi="Arial" w:cs="Arial"/>
          <w:sz w:val="22"/>
          <w:szCs w:val="22"/>
        </w:rPr>
        <w:t>).</w:t>
      </w:r>
      <w:r>
        <w:rPr>
          <w:rFonts w:ascii="Arial" w:hAnsi="Arial" w:cs="Arial"/>
          <w:sz w:val="22"/>
          <w:szCs w:val="22"/>
        </w:rPr>
        <w:t xml:space="preserve"> </w:t>
      </w:r>
      <w:r w:rsidRPr="004539D6">
        <w:rPr>
          <w:rFonts w:ascii="Arial" w:hAnsi="Arial" w:cs="Arial"/>
          <w:sz w:val="22"/>
          <w:szCs w:val="22"/>
        </w:rPr>
        <w:t xml:space="preserve"> However, for this report, the focus is on interpreting trends in site-specific water quality, which is well described by the instrumental monitoring of turbidity and chlorophyll and by the parallel manual sampling </w:t>
      </w:r>
      <w:r>
        <w:rPr>
          <w:rFonts w:ascii="Arial" w:hAnsi="Arial" w:cs="Arial"/>
          <w:sz w:val="22"/>
          <w:szCs w:val="22"/>
        </w:rPr>
        <w:t xml:space="preserve">of a </w:t>
      </w:r>
      <w:r w:rsidRPr="004539D6">
        <w:rPr>
          <w:rFonts w:ascii="Arial" w:hAnsi="Arial" w:cs="Arial"/>
          <w:sz w:val="22"/>
          <w:szCs w:val="22"/>
        </w:rPr>
        <w:t>suite of variables (</w:t>
      </w:r>
      <w:r>
        <w:rPr>
          <w:rFonts w:ascii="Arial" w:hAnsi="Arial" w:cs="Arial"/>
          <w:sz w:val="22"/>
          <w:szCs w:val="22"/>
        </w:rPr>
        <w:t xml:space="preserve">e.g., </w:t>
      </w:r>
      <w:r w:rsidRPr="004539D6">
        <w:rPr>
          <w:rFonts w:ascii="Arial" w:hAnsi="Arial" w:cs="Arial"/>
          <w:sz w:val="22"/>
          <w:szCs w:val="22"/>
        </w:rPr>
        <w:t xml:space="preserve">nutrients, dissolved and suspended organic matter, suspended particulates) that influence the health, productivity and resilience of coral reefs. </w:t>
      </w:r>
      <w:r>
        <w:rPr>
          <w:rFonts w:ascii="Arial" w:hAnsi="Arial" w:cs="Arial"/>
          <w:sz w:val="22"/>
          <w:szCs w:val="22"/>
        </w:rPr>
        <w:t xml:space="preserve"> </w:t>
      </w:r>
    </w:p>
    <w:p w14:paraId="2E077BD2" w14:textId="77777777" w:rsidR="00DD1D3E" w:rsidRDefault="00DD1D3E" w:rsidP="00DD1D3E">
      <w:pPr>
        <w:pStyle w:val="PlainText"/>
        <w:rPr>
          <w:rFonts w:ascii="Arial" w:hAnsi="Arial" w:cs="Arial"/>
          <w:sz w:val="22"/>
          <w:szCs w:val="22"/>
        </w:rPr>
      </w:pPr>
      <w:r w:rsidRPr="0050202A">
        <w:rPr>
          <w:rFonts w:ascii="Arial" w:hAnsi="Arial" w:cs="Arial"/>
          <w:sz w:val="22"/>
          <w:szCs w:val="22"/>
        </w:rPr>
        <w:t xml:space="preserve">The Water Quality Index (WQ Index) </w:t>
      </w:r>
      <w:r>
        <w:rPr>
          <w:rFonts w:ascii="Arial" w:hAnsi="Arial" w:cs="Arial"/>
          <w:sz w:val="22"/>
          <w:szCs w:val="22"/>
        </w:rPr>
        <w:t xml:space="preserve">was developed by AIMS as a </w:t>
      </w:r>
      <w:r w:rsidRPr="0050202A">
        <w:rPr>
          <w:rFonts w:ascii="Arial" w:hAnsi="Arial" w:cs="Arial"/>
          <w:sz w:val="22"/>
          <w:szCs w:val="22"/>
        </w:rPr>
        <w:t xml:space="preserve">tool to interpret </w:t>
      </w:r>
      <w:r>
        <w:rPr>
          <w:rFonts w:ascii="Arial" w:hAnsi="Arial" w:cs="Arial"/>
          <w:sz w:val="22"/>
          <w:szCs w:val="22"/>
        </w:rPr>
        <w:t>the status and</w:t>
      </w:r>
      <w:r w:rsidRPr="0050202A">
        <w:rPr>
          <w:rFonts w:ascii="Arial" w:hAnsi="Arial" w:cs="Arial"/>
          <w:sz w:val="22"/>
          <w:szCs w:val="22"/>
        </w:rPr>
        <w:t xml:space="preserve"> trend in water quality variables measured</w:t>
      </w:r>
      <w:r>
        <w:rPr>
          <w:rFonts w:ascii="Arial" w:hAnsi="Arial" w:cs="Arial"/>
          <w:sz w:val="22"/>
          <w:szCs w:val="22"/>
        </w:rPr>
        <w:t xml:space="preserve"> by the MMP</w:t>
      </w:r>
      <w:r w:rsidRPr="0050202A">
        <w:rPr>
          <w:rFonts w:ascii="Arial" w:hAnsi="Arial" w:cs="Arial"/>
          <w:sz w:val="22"/>
          <w:szCs w:val="22"/>
        </w:rPr>
        <w:t xml:space="preserve">, and to compare monitored water quality to existing Water Quality </w:t>
      </w:r>
      <w:r>
        <w:rPr>
          <w:rFonts w:ascii="Arial" w:hAnsi="Arial" w:cs="Arial"/>
          <w:sz w:val="22"/>
          <w:szCs w:val="22"/>
        </w:rPr>
        <w:t>GVs</w:t>
      </w:r>
      <w:r w:rsidRPr="0050202A">
        <w:rPr>
          <w:rFonts w:ascii="Arial" w:hAnsi="Arial" w:cs="Arial"/>
          <w:sz w:val="22"/>
          <w:szCs w:val="22"/>
        </w:rPr>
        <w:t xml:space="preserve"> (Department of Environment and Resource Management, 2009; Great Barrier Reef Marine Park Authority, 2010). </w:t>
      </w:r>
      <w:r>
        <w:rPr>
          <w:rFonts w:ascii="Arial" w:hAnsi="Arial" w:cs="Arial"/>
          <w:sz w:val="22"/>
          <w:szCs w:val="22"/>
        </w:rPr>
        <w:t xml:space="preserve"> </w:t>
      </w:r>
      <w:r w:rsidRPr="0050202A">
        <w:rPr>
          <w:rFonts w:ascii="Arial" w:hAnsi="Arial" w:cs="Arial"/>
          <w:sz w:val="22"/>
          <w:szCs w:val="22"/>
        </w:rPr>
        <w:t>The WQ Index uses a set of five key indicators:</w:t>
      </w:r>
    </w:p>
    <w:p w14:paraId="7025FD74" w14:textId="77777777" w:rsidR="00DD1D3E" w:rsidRPr="004539D6" w:rsidRDefault="00DD1D3E" w:rsidP="00DD1D3E">
      <w:pPr>
        <w:pStyle w:val="PlainText"/>
        <w:numPr>
          <w:ilvl w:val="6"/>
          <w:numId w:val="92"/>
        </w:numPr>
        <w:ind w:leftChars="567" w:left="1531" w:hanging="284"/>
        <w:rPr>
          <w:rFonts w:ascii="Arial" w:hAnsi="Arial" w:cs="Arial"/>
          <w:sz w:val="22"/>
          <w:szCs w:val="22"/>
        </w:rPr>
      </w:pPr>
      <w:r>
        <w:rPr>
          <w:rFonts w:ascii="Arial" w:hAnsi="Arial" w:cs="Arial"/>
          <w:sz w:val="22"/>
          <w:szCs w:val="22"/>
        </w:rPr>
        <w:t xml:space="preserve">Water clarity (TSS </w:t>
      </w:r>
      <w:r w:rsidRPr="004539D6">
        <w:rPr>
          <w:rFonts w:ascii="Arial" w:hAnsi="Arial" w:cs="Arial"/>
          <w:sz w:val="22"/>
          <w:szCs w:val="22"/>
        </w:rPr>
        <w:t>concentration</w:t>
      </w:r>
      <w:r>
        <w:rPr>
          <w:rFonts w:ascii="Arial" w:hAnsi="Arial" w:cs="Arial"/>
          <w:sz w:val="22"/>
          <w:szCs w:val="22"/>
        </w:rPr>
        <w:t>s,</w:t>
      </w:r>
      <w:r w:rsidRPr="004539D6">
        <w:rPr>
          <w:rFonts w:ascii="Arial" w:hAnsi="Arial" w:cs="Arial"/>
          <w:sz w:val="22"/>
          <w:szCs w:val="22"/>
        </w:rPr>
        <w:t xml:space="preserve"> </w:t>
      </w:r>
      <w:r>
        <w:rPr>
          <w:rFonts w:ascii="Arial" w:hAnsi="Arial" w:cs="Arial"/>
          <w:sz w:val="22"/>
          <w:szCs w:val="22"/>
        </w:rPr>
        <w:t>Secchi</w:t>
      </w:r>
      <w:r w:rsidRPr="004539D6">
        <w:rPr>
          <w:rFonts w:ascii="Arial" w:hAnsi="Arial" w:cs="Arial"/>
          <w:sz w:val="22"/>
          <w:szCs w:val="22"/>
        </w:rPr>
        <w:t xml:space="preserve"> depth</w:t>
      </w:r>
      <w:r>
        <w:rPr>
          <w:rFonts w:ascii="Arial" w:hAnsi="Arial" w:cs="Arial"/>
          <w:sz w:val="22"/>
          <w:szCs w:val="22"/>
        </w:rPr>
        <w:t>,</w:t>
      </w:r>
      <w:r w:rsidRPr="004539D6">
        <w:rPr>
          <w:rFonts w:ascii="Arial" w:hAnsi="Arial" w:cs="Arial"/>
          <w:sz w:val="22"/>
          <w:szCs w:val="22"/>
        </w:rPr>
        <w:t xml:space="preserve"> and turbidity measurements by FLNTUSB instruments, where available</w:t>
      </w:r>
      <w:r>
        <w:rPr>
          <w:rFonts w:ascii="Arial" w:hAnsi="Arial" w:cs="Arial"/>
          <w:sz w:val="22"/>
          <w:szCs w:val="22"/>
        </w:rPr>
        <w:t>)</w:t>
      </w:r>
    </w:p>
    <w:p w14:paraId="7C7946FE" w14:textId="77777777" w:rsidR="00DD1D3E" w:rsidRPr="00A60B17" w:rsidRDefault="00DD1D3E" w:rsidP="00DD1D3E">
      <w:pPr>
        <w:pStyle w:val="PlainText"/>
        <w:numPr>
          <w:ilvl w:val="3"/>
          <w:numId w:val="92"/>
        </w:numPr>
        <w:ind w:leftChars="567" w:left="1531" w:hanging="284"/>
        <w:rPr>
          <w:rFonts w:ascii="Arial" w:hAnsi="Arial" w:cs="Arial"/>
          <w:sz w:val="22"/>
          <w:szCs w:val="22"/>
          <w:lang w:val="fr-FR"/>
        </w:rPr>
      </w:pPr>
      <w:r w:rsidRPr="00A60B17">
        <w:rPr>
          <w:rFonts w:ascii="Arial" w:hAnsi="Arial" w:cs="Arial"/>
          <w:sz w:val="22"/>
          <w:szCs w:val="22"/>
          <w:lang w:val="fr-FR"/>
        </w:rPr>
        <w:t>Chl-</w:t>
      </w:r>
      <w:r w:rsidRPr="00A60B17">
        <w:rPr>
          <w:rFonts w:ascii="Arial" w:hAnsi="Arial" w:cs="Arial"/>
          <w:i/>
          <w:sz w:val="22"/>
          <w:szCs w:val="22"/>
          <w:lang w:val="fr-FR"/>
        </w:rPr>
        <w:t>a</w:t>
      </w:r>
      <w:r w:rsidRPr="00A60B17">
        <w:rPr>
          <w:rFonts w:ascii="Arial" w:hAnsi="Arial" w:cs="Arial"/>
          <w:sz w:val="22"/>
          <w:szCs w:val="22"/>
          <w:lang w:val="fr-FR"/>
        </w:rPr>
        <w:t xml:space="preserve"> concentrations</w:t>
      </w:r>
    </w:p>
    <w:p w14:paraId="53A58837" w14:textId="77777777" w:rsidR="00DD1D3E" w:rsidRPr="00A60B17" w:rsidRDefault="00DD1D3E" w:rsidP="00DD1D3E">
      <w:pPr>
        <w:pStyle w:val="PlainText"/>
        <w:numPr>
          <w:ilvl w:val="3"/>
          <w:numId w:val="92"/>
        </w:numPr>
        <w:ind w:leftChars="567" w:left="1531" w:hanging="284"/>
        <w:rPr>
          <w:rFonts w:ascii="Arial" w:hAnsi="Arial" w:cs="Arial"/>
          <w:sz w:val="22"/>
          <w:szCs w:val="22"/>
          <w:lang w:val="fr-FR"/>
        </w:rPr>
      </w:pPr>
      <w:r w:rsidRPr="00A60B17">
        <w:rPr>
          <w:rFonts w:ascii="Arial" w:hAnsi="Arial" w:cs="Arial"/>
          <w:sz w:val="22"/>
          <w:szCs w:val="22"/>
          <w:lang w:val="fr-FR"/>
        </w:rPr>
        <w:t>PN concentrations</w:t>
      </w:r>
    </w:p>
    <w:p w14:paraId="10678F42" w14:textId="77777777" w:rsidR="00DD1D3E" w:rsidRPr="004539D6" w:rsidRDefault="00DD1D3E" w:rsidP="00DD1D3E">
      <w:pPr>
        <w:pStyle w:val="PlainText"/>
        <w:numPr>
          <w:ilvl w:val="3"/>
          <w:numId w:val="92"/>
        </w:numPr>
        <w:ind w:leftChars="567" w:left="1531" w:hanging="284"/>
        <w:rPr>
          <w:rFonts w:ascii="Arial" w:hAnsi="Arial" w:cs="Arial"/>
          <w:sz w:val="22"/>
          <w:szCs w:val="22"/>
        </w:rPr>
      </w:pPr>
      <w:r w:rsidRPr="004539D6">
        <w:rPr>
          <w:rFonts w:ascii="Arial" w:hAnsi="Arial" w:cs="Arial"/>
          <w:sz w:val="22"/>
          <w:szCs w:val="22"/>
        </w:rPr>
        <w:t xml:space="preserve">PP </w:t>
      </w:r>
      <w:r>
        <w:rPr>
          <w:rFonts w:ascii="Arial" w:hAnsi="Arial" w:cs="Arial"/>
          <w:sz w:val="22"/>
          <w:szCs w:val="22"/>
        </w:rPr>
        <w:t>concentrations</w:t>
      </w:r>
    </w:p>
    <w:p w14:paraId="6FEF9251" w14:textId="77777777" w:rsidR="00DD1D3E" w:rsidRPr="004539D6" w:rsidRDefault="00DD1D3E" w:rsidP="00DD1D3E">
      <w:pPr>
        <w:pStyle w:val="PlainText"/>
        <w:numPr>
          <w:ilvl w:val="3"/>
          <w:numId w:val="92"/>
        </w:numPr>
        <w:ind w:leftChars="567" w:left="1531" w:hanging="284"/>
        <w:rPr>
          <w:rFonts w:ascii="Arial" w:hAnsi="Arial" w:cs="Arial"/>
          <w:sz w:val="22"/>
          <w:szCs w:val="22"/>
        </w:rPr>
      </w:pPr>
      <w:r w:rsidRPr="004539D6">
        <w:rPr>
          <w:rFonts w:ascii="Arial" w:hAnsi="Arial" w:cs="Arial"/>
          <w:sz w:val="22"/>
          <w:szCs w:val="22"/>
        </w:rPr>
        <w:t>NO</w:t>
      </w:r>
      <w:r w:rsidRPr="009B59A2">
        <w:rPr>
          <w:rFonts w:ascii="Arial" w:hAnsi="Arial" w:cs="Arial"/>
          <w:sz w:val="22"/>
          <w:szCs w:val="22"/>
          <w:vertAlign w:val="subscript"/>
        </w:rPr>
        <w:t>x</w:t>
      </w:r>
      <w:r w:rsidRPr="004539D6">
        <w:rPr>
          <w:rFonts w:ascii="Arial" w:hAnsi="Arial" w:cs="Arial"/>
          <w:sz w:val="22"/>
          <w:szCs w:val="22"/>
        </w:rPr>
        <w:t xml:space="preserve"> concentrations</w:t>
      </w:r>
      <w:r>
        <w:rPr>
          <w:rFonts w:ascii="Arial" w:hAnsi="Arial" w:cs="Arial"/>
          <w:sz w:val="22"/>
          <w:szCs w:val="22"/>
        </w:rPr>
        <w:t>.</w:t>
      </w:r>
    </w:p>
    <w:p w14:paraId="54CD283B" w14:textId="77777777" w:rsidR="00DD1D3E" w:rsidRDefault="00DD1D3E" w:rsidP="00DD1D3E">
      <w:pPr>
        <w:pStyle w:val="PlainText"/>
        <w:rPr>
          <w:rFonts w:ascii="Arial" w:hAnsi="Arial" w:cs="Arial"/>
          <w:sz w:val="22"/>
          <w:szCs w:val="22"/>
        </w:rPr>
      </w:pPr>
      <w:r w:rsidRPr="004539D6">
        <w:rPr>
          <w:rFonts w:ascii="Arial" w:hAnsi="Arial" w:cs="Arial"/>
          <w:sz w:val="22"/>
          <w:szCs w:val="22"/>
        </w:rPr>
        <w:t>The</w:t>
      </w:r>
      <w:r>
        <w:rPr>
          <w:rFonts w:ascii="Arial" w:hAnsi="Arial" w:cs="Arial"/>
          <w:sz w:val="22"/>
          <w:szCs w:val="22"/>
        </w:rPr>
        <w:t>se</w:t>
      </w:r>
      <w:r w:rsidRPr="004539D6">
        <w:rPr>
          <w:rFonts w:ascii="Arial" w:hAnsi="Arial" w:cs="Arial"/>
          <w:sz w:val="22"/>
          <w:szCs w:val="22"/>
        </w:rPr>
        <w:t xml:space="preserve"> </w:t>
      </w:r>
      <w:r>
        <w:rPr>
          <w:rFonts w:ascii="Arial" w:hAnsi="Arial" w:cs="Arial"/>
          <w:sz w:val="22"/>
          <w:szCs w:val="22"/>
        </w:rPr>
        <w:t>five</w:t>
      </w:r>
      <w:r w:rsidRPr="004539D6">
        <w:rPr>
          <w:rFonts w:ascii="Arial" w:hAnsi="Arial" w:cs="Arial"/>
          <w:sz w:val="22"/>
          <w:szCs w:val="22"/>
        </w:rPr>
        <w:t xml:space="preserve"> indicators are a subset of the comprehensive suite of water quality variables measured in the MMP inshore water quality program. They have been selected because </w:t>
      </w:r>
      <w:r>
        <w:rPr>
          <w:rFonts w:ascii="Arial" w:hAnsi="Arial" w:cs="Arial"/>
          <w:sz w:val="22"/>
          <w:szCs w:val="22"/>
        </w:rPr>
        <w:t>GVs</w:t>
      </w:r>
      <w:r w:rsidRPr="004539D6">
        <w:rPr>
          <w:rFonts w:ascii="Arial" w:hAnsi="Arial" w:cs="Arial"/>
          <w:sz w:val="22"/>
          <w:szCs w:val="22"/>
        </w:rPr>
        <w:t xml:space="preserve"> are available for these measures and they can be considered as relatively robust indicators</w:t>
      </w:r>
      <w:r>
        <w:rPr>
          <w:rFonts w:ascii="Arial" w:hAnsi="Arial" w:cs="Arial"/>
          <w:sz w:val="22"/>
          <w:szCs w:val="22"/>
        </w:rPr>
        <w:t xml:space="preserve"> that</w:t>
      </w:r>
      <w:r w:rsidRPr="004539D6">
        <w:rPr>
          <w:rFonts w:ascii="Arial" w:hAnsi="Arial" w:cs="Arial"/>
          <w:sz w:val="22"/>
          <w:szCs w:val="22"/>
        </w:rPr>
        <w:t xml:space="preserve"> integrat</w:t>
      </w:r>
      <w:r>
        <w:rPr>
          <w:rFonts w:ascii="Arial" w:hAnsi="Arial" w:cs="Arial"/>
          <w:sz w:val="22"/>
          <w:szCs w:val="22"/>
        </w:rPr>
        <w:t>e</w:t>
      </w:r>
      <w:r w:rsidRPr="004539D6">
        <w:rPr>
          <w:rFonts w:ascii="Arial" w:hAnsi="Arial" w:cs="Arial"/>
          <w:sz w:val="22"/>
          <w:szCs w:val="22"/>
        </w:rPr>
        <w:t xml:space="preserve"> a number of bio-physical processes</w:t>
      </w:r>
      <w:r>
        <w:rPr>
          <w:rFonts w:ascii="Arial" w:hAnsi="Arial" w:cs="Arial"/>
          <w:sz w:val="22"/>
          <w:szCs w:val="22"/>
        </w:rPr>
        <w:t xml:space="preserve"> in the coastal ocean</w:t>
      </w:r>
      <w:r w:rsidRPr="004539D6">
        <w:rPr>
          <w:rFonts w:ascii="Arial" w:hAnsi="Arial" w:cs="Arial"/>
          <w:sz w:val="22"/>
          <w:szCs w:val="22"/>
        </w:rPr>
        <w:t xml:space="preserve">. </w:t>
      </w:r>
    </w:p>
    <w:p w14:paraId="5D8D548C" w14:textId="77777777" w:rsidR="00DD1D3E" w:rsidRDefault="00DD1D3E" w:rsidP="00DD1D3E">
      <w:pPr>
        <w:pStyle w:val="PlainText"/>
        <w:rPr>
          <w:rFonts w:ascii="Arial" w:hAnsi="Arial" w:cs="Arial"/>
          <w:sz w:val="22"/>
          <w:szCs w:val="22"/>
        </w:rPr>
      </w:pPr>
      <w:r>
        <w:rPr>
          <w:rFonts w:ascii="Arial" w:hAnsi="Arial" w:cs="Arial"/>
          <w:sz w:val="22"/>
          <w:szCs w:val="22"/>
        </w:rPr>
        <w:t>TSS concentration</w:t>
      </w:r>
      <w:r w:rsidRPr="004539D6">
        <w:rPr>
          <w:rFonts w:ascii="Arial" w:hAnsi="Arial" w:cs="Arial"/>
          <w:sz w:val="22"/>
          <w:szCs w:val="22"/>
        </w:rPr>
        <w:t>, turbidity</w:t>
      </w:r>
      <w:r>
        <w:rPr>
          <w:rFonts w:ascii="Arial" w:hAnsi="Arial" w:cs="Arial"/>
          <w:sz w:val="22"/>
          <w:szCs w:val="22"/>
        </w:rPr>
        <w:t>,</w:t>
      </w:r>
      <w:r w:rsidRPr="004539D6">
        <w:rPr>
          <w:rFonts w:ascii="Arial" w:hAnsi="Arial" w:cs="Arial"/>
          <w:sz w:val="22"/>
          <w:szCs w:val="22"/>
        </w:rPr>
        <w:t xml:space="preserve"> and </w:t>
      </w:r>
      <w:r>
        <w:rPr>
          <w:rFonts w:ascii="Arial" w:hAnsi="Arial" w:cs="Arial"/>
          <w:sz w:val="22"/>
          <w:szCs w:val="22"/>
        </w:rPr>
        <w:t>Secchi</w:t>
      </w:r>
      <w:r w:rsidRPr="004539D6">
        <w:rPr>
          <w:rFonts w:ascii="Arial" w:hAnsi="Arial" w:cs="Arial"/>
          <w:sz w:val="22"/>
          <w:szCs w:val="22"/>
        </w:rPr>
        <w:t xml:space="preserve"> depth are indicators </w:t>
      </w:r>
      <w:r>
        <w:rPr>
          <w:rFonts w:ascii="Arial" w:hAnsi="Arial" w:cs="Arial"/>
          <w:sz w:val="22"/>
          <w:szCs w:val="22"/>
        </w:rPr>
        <w:t>of</w:t>
      </w:r>
      <w:r w:rsidRPr="004539D6">
        <w:rPr>
          <w:rFonts w:ascii="Arial" w:hAnsi="Arial" w:cs="Arial"/>
          <w:sz w:val="22"/>
          <w:szCs w:val="22"/>
        </w:rPr>
        <w:t xml:space="preserve"> the clarity of the water, which is influenced by a number of factors, </w:t>
      </w:r>
      <w:r>
        <w:rPr>
          <w:rFonts w:ascii="Arial" w:hAnsi="Arial" w:cs="Arial"/>
          <w:sz w:val="22"/>
          <w:szCs w:val="22"/>
        </w:rPr>
        <w:t>including</w:t>
      </w:r>
      <w:r w:rsidRPr="004539D6">
        <w:rPr>
          <w:rFonts w:ascii="Arial" w:hAnsi="Arial" w:cs="Arial"/>
          <w:sz w:val="22"/>
          <w:szCs w:val="22"/>
        </w:rPr>
        <w:t xml:space="preserve"> wind, waves</w:t>
      </w:r>
      <w:r>
        <w:rPr>
          <w:rFonts w:ascii="Arial" w:hAnsi="Arial" w:cs="Arial"/>
          <w:sz w:val="22"/>
          <w:szCs w:val="22"/>
        </w:rPr>
        <w:t>,</w:t>
      </w:r>
      <w:r w:rsidRPr="004539D6">
        <w:rPr>
          <w:rFonts w:ascii="Arial" w:hAnsi="Arial" w:cs="Arial"/>
          <w:sz w:val="22"/>
          <w:szCs w:val="22"/>
        </w:rPr>
        <w:t xml:space="preserve"> tides</w:t>
      </w:r>
      <w:r>
        <w:rPr>
          <w:rFonts w:ascii="Arial" w:hAnsi="Arial" w:cs="Arial"/>
          <w:sz w:val="22"/>
          <w:szCs w:val="22"/>
        </w:rPr>
        <w:t>, and</w:t>
      </w:r>
      <w:r w:rsidRPr="004539D6">
        <w:rPr>
          <w:rFonts w:ascii="Arial" w:hAnsi="Arial" w:cs="Arial"/>
          <w:sz w:val="22"/>
          <w:szCs w:val="22"/>
        </w:rPr>
        <w:t xml:space="preserve"> river</w:t>
      </w:r>
      <w:r>
        <w:rPr>
          <w:rFonts w:ascii="Arial" w:hAnsi="Arial" w:cs="Arial"/>
          <w:sz w:val="22"/>
          <w:szCs w:val="22"/>
        </w:rPr>
        <w:t xml:space="preserve"> inputs of particulate material</w:t>
      </w:r>
      <w:r w:rsidRPr="004539D6">
        <w:rPr>
          <w:rFonts w:ascii="Arial" w:hAnsi="Arial" w:cs="Arial"/>
          <w:sz w:val="22"/>
          <w:szCs w:val="22"/>
        </w:rPr>
        <w:t>.</w:t>
      </w:r>
      <w:r>
        <w:rPr>
          <w:rFonts w:ascii="Arial" w:hAnsi="Arial" w:cs="Arial"/>
          <w:sz w:val="22"/>
          <w:szCs w:val="22"/>
        </w:rPr>
        <w:t xml:space="preserve"> </w:t>
      </w:r>
      <w:r w:rsidRPr="004539D6">
        <w:rPr>
          <w:rFonts w:ascii="Arial" w:hAnsi="Arial" w:cs="Arial"/>
          <w:sz w:val="22"/>
          <w:szCs w:val="22"/>
        </w:rPr>
        <w:t xml:space="preserve"> </w:t>
      </w:r>
      <w:r>
        <w:rPr>
          <w:rFonts w:ascii="Arial" w:hAnsi="Arial" w:cs="Arial"/>
          <w:sz w:val="22"/>
          <w:szCs w:val="22"/>
        </w:rPr>
        <w:t>Chl-</w:t>
      </w:r>
      <w:r w:rsidRPr="001F214B">
        <w:rPr>
          <w:rFonts w:ascii="Arial" w:hAnsi="Arial" w:cs="Arial"/>
          <w:i/>
          <w:sz w:val="22"/>
          <w:szCs w:val="22"/>
        </w:rPr>
        <w:t>a</w:t>
      </w:r>
      <w:r w:rsidRPr="004539D6">
        <w:rPr>
          <w:rFonts w:ascii="Arial" w:hAnsi="Arial" w:cs="Arial"/>
          <w:sz w:val="22"/>
          <w:szCs w:val="22"/>
        </w:rPr>
        <w:t xml:space="preserve"> concentration is widely used as a proxy for phytoplankton biomass as a measure of the productivity of a system or its eutrophication status and is used to indicate nutrient availability (Brodie et al., 2007). </w:t>
      </w:r>
      <w:r>
        <w:rPr>
          <w:rFonts w:ascii="Arial" w:hAnsi="Arial" w:cs="Arial"/>
          <w:sz w:val="22"/>
          <w:szCs w:val="22"/>
        </w:rPr>
        <w:t xml:space="preserve"> </w:t>
      </w:r>
      <w:r w:rsidRPr="004539D6">
        <w:rPr>
          <w:rFonts w:ascii="Arial" w:hAnsi="Arial" w:cs="Arial"/>
          <w:sz w:val="22"/>
          <w:szCs w:val="22"/>
        </w:rPr>
        <w:t>Particulate nutrients (PN, PP) are a</w:t>
      </w:r>
      <w:r>
        <w:rPr>
          <w:rFonts w:ascii="Arial" w:hAnsi="Arial" w:cs="Arial"/>
          <w:sz w:val="22"/>
          <w:szCs w:val="22"/>
        </w:rPr>
        <w:t>n</w:t>
      </w:r>
      <w:r w:rsidRPr="004539D6">
        <w:rPr>
          <w:rFonts w:ascii="Arial" w:hAnsi="Arial" w:cs="Arial"/>
          <w:sz w:val="22"/>
          <w:szCs w:val="22"/>
        </w:rPr>
        <w:t xml:space="preserve"> indicator </w:t>
      </w:r>
      <w:r>
        <w:rPr>
          <w:rFonts w:ascii="Arial" w:hAnsi="Arial" w:cs="Arial"/>
          <w:sz w:val="22"/>
          <w:szCs w:val="22"/>
        </w:rPr>
        <w:t>of</w:t>
      </w:r>
      <w:r w:rsidRPr="004539D6">
        <w:rPr>
          <w:rFonts w:ascii="Arial" w:hAnsi="Arial" w:cs="Arial"/>
          <w:sz w:val="22"/>
          <w:szCs w:val="22"/>
        </w:rPr>
        <w:t xml:space="preserve"> nutrient stocks in the water column (predominantly bound in phytoplankton and </w:t>
      </w:r>
      <w:r>
        <w:rPr>
          <w:rFonts w:ascii="Arial" w:hAnsi="Arial" w:cs="Arial"/>
          <w:sz w:val="22"/>
          <w:szCs w:val="22"/>
        </w:rPr>
        <w:t>other organic particles</w:t>
      </w:r>
      <w:r w:rsidRPr="004539D6">
        <w:rPr>
          <w:rFonts w:ascii="Arial" w:hAnsi="Arial" w:cs="Arial"/>
          <w:sz w:val="22"/>
          <w:szCs w:val="22"/>
        </w:rPr>
        <w:t xml:space="preserve"> as well as adsorbed to fine sediment particles) but are less affected by small-scale variability in space and time than dissolved nutrients (Furnas et al., 2005, 2011). </w:t>
      </w:r>
      <w:r>
        <w:rPr>
          <w:rFonts w:ascii="Arial" w:hAnsi="Arial" w:cs="Arial"/>
          <w:sz w:val="22"/>
          <w:szCs w:val="22"/>
        </w:rPr>
        <w:t xml:space="preserve"> Nitrate is included as an indicator of dissolved nutrient concentrations in the coastal zone, which tend to be rapidly used by phytoplankton.  Guideline values for NO</w:t>
      </w:r>
      <w:r w:rsidRPr="00DF3B69">
        <w:rPr>
          <w:rFonts w:cs="Arial"/>
          <w:szCs w:val="22"/>
          <w:vertAlign w:val="subscript"/>
        </w:rPr>
        <w:t>x</w:t>
      </w:r>
      <w:r>
        <w:rPr>
          <w:rFonts w:ascii="Arial" w:hAnsi="Arial" w:cs="Arial"/>
          <w:sz w:val="22"/>
          <w:szCs w:val="22"/>
        </w:rPr>
        <w:t xml:space="preserve"> from </w:t>
      </w:r>
      <w:r w:rsidRPr="004539D6">
        <w:rPr>
          <w:rFonts w:ascii="Arial" w:hAnsi="Arial" w:cs="Arial"/>
          <w:sz w:val="22"/>
          <w:szCs w:val="22"/>
        </w:rPr>
        <w:t xml:space="preserve">Queensland </w:t>
      </w:r>
      <w:r>
        <w:rPr>
          <w:rFonts w:ascii="Arial" w:hAnsi="Arial" w:cs="Arial"/>
          <w:sz w:val="22"/>
          <w:szCs w:val="22"/>
        </w:rPr>
        <w:t xml:space="preserve">Water Quality Guidelines (Table D-1) </w:t>
      </w:r>
      <w:r w:rsidRPr="004539D6">
        <w:rPr>
          <w:rFonts w:ascii="Arial" w:hAnsi="Arial" w:cs="Arial"/>
          <w:sz w:val="22"/>
          <w:szCs w:val="22"/>
        </w:rPr>
        <w:t>are the 80th percentiles</w:t>
      </w:r>
      <w:r>
        <w:rPr>
          <w:rFonts w:ascii="Arial" w:hAnsi="Arial" w:cs="Arial"/>
          <w:sz w:val="22"/>
          <w:szCs w:val="22"/>
        </w:rPr>
        <w:t>,</w:t>
      </w:r>
      <w:r w:rsidRPr="004539D6">
        <w:rPr>
          <w:rFonts w:ascii="Arial" w:hAnsi="Arial" w:cs="Arial"/>
          <w:sz w:val="22"/>
          <w:szCs w:val="22"/>
        </w:rPr>
        <w:t xml:space="preserve"> which are considered to be high compared to the values normally found in the </w:t>
      </w:r>
      <w:r>
        <w:rPr>
          <w:rFonts w:ascii="Arial" w:hAnsi="Arial" w:cs="Arial"/>
          <w:sz w:val="22"/>
          <w:szCs w:val="22"/>
        </w:rPr>
        <w:t>Reef</w:t>
      </w:r>
      <w:r w:rsidRPr="004539D6">
        <w:rPr>
          <w:rFonts w:ascii="Arial" w:hAnsi="Arial" w:cs="Arial"/>
          <w:sz w:val="22"/>
          <w:szCs w:val="22"/>
        </w:rPr>
        <w:t xml:space="preserve"> lagoon</w:t>
      </w:r>
      <w:r>
        <w:rPr>
          <w:rFonts w:ascii="Arial" w:hAnsi="Arial" w:cs="Arial"/>
          <w:sz w:val="22"/>
          <w:szCs w:val="22"/>
        </w:rPr>
        <w:t xml:space="preserve">. </w:t>
      </w:r>
      <w:r w:rsidRPr="004539D6">
        <w:rPr>
          <w:rFonts w:ascii="Arial" w:hAnsi="Arial" w:cs="Arial"/>
          <w:sz w:val="22"/>
          <w:szCs w:val="22"/>
        </w:rPr>
        <w:t xml:space="preserve"> </w:t>
      </w:r>
      <w:r>
        <w:rPr>
          <w:rFonts w:ascii="Arial" w:hAnsi="Arial" w:cs="Arial"/>
          <w:sz w:val="22"/>
          <w:szCs w:val="22"/>
        </w:rPr>
        <w:t>Therefore,</w:t>
      </w:r>
      <w:r w:rsidRPr="004539D6">
        <w:rPr>
          <w:rFonts w:ascii="Arial" w:hAnsi="Arial" w:cs="Arial"/>
          <w:sz w:val="22"/>
          <w:szCs w:val="22"/>
        </w:rPr>
        <w:t xml:space="preserve"> compliance with the Queensland </w:t>
      </w:r>
      <w:r>
        <w:rPr>
          <w:rFonts w:ascii="Arial" w:hAnsi="Arial" w:cs="Arial"/>
          <w:sz w:val="22"/>
          <w:szCs w:val="22"/>
        </w:rPr>
        <w:t>GVs</w:t>
      </w:r>
      <w:r w:rsidRPr="004539D6">
        <w:rPr>
          <w:rFonts w:ascii="Arial" w:hAnsi="Arial" w:cs="Arial"/>
          <w:sz w:val="22"/>
          <w:szCs w:val="22"/>
        </w:rPr>
        <w:t xml:space="preserve"> does not properly reflect </w:t>
      </w:r>
      <w:r>
        <w:rPr>
          <w:rFonts w:ascii="Arial" w:hAnsi="Arial" w:cs="Arial"/>
          <w:sz w:val="22"/>
          <w:szCs w:val="22"/>
        </w:rPr>
        <w:t xml:space="preserve">changes in </w:t>
      </w:r>
      <w:r w:rsidRPr="004539D6">
        <w:rPr>
          <w:rFonts w:ascii="Arial" w:hAnsi="Arial" w:cs="Arial"/>
          <w:sz w:val="22"/>
          <w:szCs w:val="22"/>
        </w:rPr>
        <w:t>the NO</w:t>
      </w:r>
      <w:r w:rsidRPr="009B59A2">
        <w:rPr>
          <w:rFonts w:ascii="Arial" w:hAnsi="Arial" w:cs="Arial"/>
          <w:sz w:val="22"/>
          <w:szCs w:val="22"/>
          <w:vertAlign w:val="subscript"/>
        </w:rPr>
        <w:t>x</w:t>
      </w:r>
      <w:r w:rsidRPr="004539D6">
        <w:rPr>
          <w:rFonts w:ascii="Arial" w:hAnsi="Arial" w:cs="Arial"/>
          <w:sz w:val="22"/>
          <w:szCs w:val="22"/>
        </w:rPr>
        <w:t xml:space="preserve"> concentrations.</w:t>
      </w:r>
      <w:r>
        <w:rPr>
          <w:rFonts w:ascii="Arial" w:hAnsi="Arial" w:cs="Arial"/>
          <w:sz w:val="22"/>
          <w:szCs w:val="22"/>
        </w:rPr>
        <w:t xml:space="preserve">  </w:t>
      </w:r>
      <w:r w:rsidRPr="004539D6">
        <w:rPr>
          <w:rFonts w:ascii="Arial" w:hAnsi="Arial" w:cs="Arial"/>
          <w:sz w:val="22"/>
          <w:szCs w:val="22"/>
        </w:rPr>
        <w:t>Despite these limitations</w:t>
      </w:r>
      <w:r>
        <w:rPr>
          <w:rFonts w:ascii="Arial" w:hAnsi="Arial" w:cs="Arial"/>
          <w:sz w:val="22"/>
          <w:szCs w:val="22"/>
        </w:rPr>
        <w:t>,</w:t>
      </w:r>
      <w:r w:rsidRPr="004539D6">
        <w:rPr>
          <w:rFonts w:ascii="Arial" w:hAnsi="Arial" w:cs="Arial"/>
          <w:sz w:val="22"/>
          <w:szCs w:val="22"/>
        </w:rPr>
        <w:t xml:space="preserve"> we believe it </w:t>
      </w:r>
      <w:r>
        <w:rPr>
          <w:rFonts w:ascii="Arial" w:hAnsi="Arial" w:cs="Arial"/>
          <w:sz w:val="22"/>
          <w:szCs w:val="22"/>
        </w:rPr>
        <w:t>is</w:t>
      </w:r>
      <w:r w:rsidRPr="004539D6">
        <w:rPr>
          <w:rFonts w:ascii="Arial" w:hAnsi="Arial" w:cs="Arial"/>
          <w:sz w:val="22"/>
          <w:szCs w:val="22"/>
        </w:rPr>
        <w:t xml:space="preserve"> valuable to include NO</w:t>
      </w:r>
      <w:r w:rsidRPr="009B59A2">
        <w:rPr>
          <w:rFonts w:ascii="Arial" w:hAnsi="Arial" w:cs="Arial"/>
          <w:sz w:val="22"/>
          <w:szCs w:val="22"/>
          <w:vertAlign w:val="subscript"/>
        </w:rPr>
        <w:t>x</w:t>
      </w:r>
      <w:r w:rsidRPr="004539D6">
        <w:rPr>
          <w:rFonts w:ascii="Arial" w:hAnsi="Arial" w:cs="Arial"/>
          <w:sz w:val="22"/>
          <w:szCs w:val="22"/>
        </w:rPr>
        <w:t xml:space="preserve"> concentrations</w:t>
      </w:r>
      <w:r>
        <w:rPr>
          <w:rFonts w:ascii="Arial" w:hAnsi="Arial" w:cs="Arial"/>
          <w:sz w:val="22"/>
          <w:szCs w:val="22"/>
        </w:rPr>
        <w:t xml:space="preserve"> in the WQ Index</w:t>
      </w:r>
      <w:r w:rsidRPr="004539D6">
        <w:rPr>
          <w:rFonts w:ascii="Arial" w:hAnsi="Arial" w:cs="Arial"/>
          <w:sz w:val="22"/>
          <w:szCs w:val="22"/>
        </w:rPr>
        <w:t xml:space="preserve">. </w:t>
      </w:r>
      <w:r>
        <w:rPr>
          <w:rFonts w:ascii="Arial" w:hAnsi="Arial" w:cs="Arial"/>
          <w:sz w:val="22"/>
          <w:szCs w:val="22"/>
        </w:rPr>
        <w:t xml:space="preserve"> A review of GVs for </w:t>
      </w:r>
      <w:r w:rsidRPr="004539D6">
        <w:rPr>
          <w:rFonts w:ascii="Arial" w:hAnsi="Arial" w:cs="Arial"/>
          <w:sz w:val="22"/>
          <w:szCs w:val="22"/>
        </w:rPr>
        <w:t>NO</w:t>
      </w:r>
      <w:r w:rsidRPr="009B59A2">
        <w:rPr>
          <w:rFonts w:ascii="Arial" w:hAnsi="Arial" w:cs="Arial"/>
          <w:sz w:val="22"/>
          <w:szCs w:val="22"/>
          <w:vertAlign w:val="subscript"/>
        </w:rPr>
        <w:t>x</w:t>
      </w:r>
      <w:r>
        <w:rPr>
          <w:rFonts w:ascii="Arial" w:hAnsi="Arial" w:cs="Arial"/>
          <w:sz w:val="22"/>
          <w:szCs w:val="22"/>
        </w:rPr>
        <w:t xml:space="preserve"> may be necessary to increase</w:t>
      </w:r>
      <w:r w:rsidRPr="004539D6">
        <w:rPr>
          <w:rFonts w:ascii="Arial" w:hAnsi="Arial" w:cs="Arial"/>
          <w:sz w:val="22"/>
          <w:szCs w:val="22"/>
        </w:rPr>
        <w:t xml:space="preserve"> </w:t>
      </w:r>
      <w:r>
        <w:rPr>
          <w:rFonts w:ascii="Arial" w:hAnsi="Arial" w:cs="Arial"/>
          <w:sz w:val="22"/>
          <w:szCs w:val="22"/>
        </w:rPr>
        <w:t>the reliability of the WQ I</w:t>
      </w:r>
      <w:r w:rsidRPr="004539D6">
        <w:rPr>
          <w:rFonts w:ascii="Arial" w:hAnsi="Arial" w:cs="Arial"/>
          <w:sz w:val="22"/>
          <w:szCs w:val="22"/>
        </w:rPr>
        <w:t>ndex</w:t>
      </w:r>
      <w:r>
        <w:rPr>
          <w:rFonts w:ascii="Arial" w:hAnsi="Arial" w:cs="Arial"/>
          <w:sz w:val="22"/>
          <w:szCs w:val="22"/>
        </w:rPr>
        <w:t xml:space="preserve">. </w:t>
      </w:r>
    </w:p>
    <w:p w14:paraId="11F15508" w14:textId="77777777" w:rsidR="00DD1D3E" w:rsidRPr="004539D6" w:rsidRDefault="00DD1D3E" w:rsidP="00DD1D3E">
      <w:pPr>
        <w:pStyle w:val="PlainText"/>
        <w:rPr>
          <w:rFonts w:ascii="Arial" w:hAnsi="Arial" w:cs="Arial"/>
          <w:sz w:val="22"/>
          <w:szCs w:val="22"/>
        </w:rPr>
      </w:pPr>
      <w:r w:rsidRPr="00A55555">
        <w:rPr>
          <w:rFonts w:ascii="Arial" w:hAnsi="Arial" w:cs="Arial"/>
          <w:sz w:val="22"/>
          <w:szCs w:val="22"/>
        </w:rPr>
        <w:t xml:space="preserve">The WQ Index is calculated using two different methods due to changes in the MMP design that occurred in 2015, as well as concerns that the Index was not responsive to changes in environmental pressures of each year. </w:t>
      </w:r>
      <w:r>
        <w:rPr>
          <w:rFonts w:ascii="Arial" w:hAnsi="Arial" w:cs="Arial"/>
          <w:sz w:val="22"/>
          <w:szCs w:val="22"/>
        </w:rPr>
        <w:t xml:space="preserve"> </w:t>
      </w:r>
      <w:r w:rsidRPr="00A55555">
        <w:rPr>
          <w:rFonts w:ascii="Arial" w:hAnsi="Arial" w:cs="Arial"/>
          <w:sz w:val="22"/>
          <w:szCs w:val="22"/>
        </w:rPr>
        <w:t>The changes in design included increased number of sites, increased sampling frequency and a higher sampling frequency during December to April to better represent wet season variability. Thus, statistical comparisons between MMP data from 2005–15 to 2015–onwards must account for these changes. The two versions of the WQ Index have different purposes</w:t>
      </w:r>
      <w:r>
        <w:rPr>
          <w:rFonts w:ascii="Arial" w:hAnsi="Arial" w:cs="Arial"/>
          <w:sz w:val="22"/>
          <w:szCs w:val="22"/>
        </w:rPr>
        <w:t xml:space="preserve">.  </w:t>
      </w:r>
    </w:p>
    <w:p w14:paraId="7257C309" w14:textId="77777777" w:rsidR="00DD1D3E" w:rsidRPr="004539D6" w:rsidRDefault="00DD1D3E" w:rsidP="00DD1D3E">
      <w:pPr>
        <w:pStyle w:val="PlainText"/>
        <w:rPr>
          <w:rFonts w:ascii="Arial" w:hAnsi="Arial" w:cs="Arial"/>
          <w:sz w:val="22"/>
          <w:szCs w:val="22"/>
        </w:rPr>
      </w:pPr>
      <w:r w:rsidRPr="00DF3B69">
        <w:rPr>
          <w:rFonts w:cs="Arial"/>
          <w:b/>
          <w:bCs/>
          <w:szCs w:val="22"/>
          <w:u w:val="single"/>
        </w:rPr>
        <w:t>Long-term trend</w:t>
      </w:r>
      <w:r>
        <w:rPr>
          <w:rFonts w:ascii="Arial" w:hAnsi="Arial" w:cs="Arial"/>
          <w:sz w:val="22"/>
          <w:szCs w:val="22"/>
        </w:rPr>
        <w:t xml:space="preserve">:  </w:t>
      </w:r>
      <w:r w:rsidRPr="00A42AA4">
        <w:rPr>
          <w:rFonts w:ascii="Arial" w:hAnsi="Arial" w:cs="Arial"/>
          <w:sz w:val="22"/>
          <w:szCs w:val="22"/>
        </w:rPr>
        <w:t xml:space="preserve">This version </w:t>
      </w:r>
      <w:r>
        <w:rPr>
          <w:rFonts w:ascii="Arial" w:hAnsi="Arial" w:cs="Arial"/>
          <w:sz w:val="22"/>
          <w:szCs w:val="22"/>
        </w:rPr>
        <w:t xml:space="preserve">of the WQ Index </w:t>
      </w:r>
      <w:r w:rsidRPr="00A42AA4">
        <w:rPr>
          <w:rFonts w:ascii="Arial" w:hAnsi="Arial" w:cs="Arial"/>
          <w:sz w:val="22"/>
          <w:szCs w:val="22"/>
        </w:rPr>
        <w:t>is based on the pre-2015 MMP sampling design and uses only the original sites and three sampling dates per year. This sampling design had low temporal and spatial resolution and was aimed at detecting long-term trends in inshore water quality.</w:t>
      </w:r>
      <w:r>
        <w:rPr>
          <w:rFonts w:ascii="Arial" w:hAnsi="Arial" w:cs="Arial"/>
          <w:sz w:val="22"/>
          <w:szCs w:val="22"/>
        </w:rPr>
        <w:t xml:space="preserve">  To compensate for less frequent sampling, four-year running means are used to reduce the effect of sampling date on the Index.  </w:t>
      </w:r>
      <w:r w:rsidRPr="004539D6">
        <w:rPr>
          <w:rFonts w:ascii="Arial" w:hAnsi="Arial" w:cs="Arial"/>
          <w:sz w:val="22"/>
          <w:szCs w:val="22"/>
        </w:rPr>
        <w:t>Th</w:t>
      </w:r>
      <w:r>
        <w:rPr>
          <w:rFonts w:ascii="Arial" w:hAnsi="Arial" w:cs="Arial"/>
          <w:sz w:val="22"/>
          <w:szCs w:val="22"/>
        </w:rPr>
        <w:t>is version of the WQ</w:t>
      </w:r>
      <w:r w:rsidRPr="004539D6">
        <w:rPr>
          <w:rFonts w:ascii="Arial" w:hAnsi="Arial" w:cs="Arial"/>
          <w:sz w:val="22"/>
          <w:szCs w:val="22"/>
        </w:rPr>
        <w:t xml:space="preserve"> </w:t>
      </w:r>
      <w:r>
        <w:rPr>
          <w:rFonts w:ascii="Arial" w:hAnsi="Arial" w:cs="Arial"/>
          <w:sz w:val="22"/>
          <w:szCs w:val="22"/>
        </w:rPr>
        <w:t>I</w:t>
      </w:r>
      <w:r w:rsidRPr="004539D6">
        <w:rPr>
          <w:rFonts w:ascii="Arial" w:hAnsi="Arial" w:cs="Arial"/>
          <w:sz w:val="22"/>
          <w:szCs w:val="22"/>
        </w:rPr>
        <w:t xml:space="preserve">ndex is different to </w:t>
      </w:r>
      <w:r>
        <w:rPr>
          <w:rFonts w:ascii="Arial" w:hAnsi="Arial" w:cs="Arial"/>
          <w:sz w:val="22"/>
          <w:szCs w:val="22"/>
        </w:rPr>
        <w:t>what was</w:t>
      </w:r>
      <w:r w:rsidRPr="004539D6">
        <w:rPr>
          <w:rFonts w:ascii="Arial" w:hAnsi="Arial" w:cs="Arial"/>
          <w:sz w:val="22"/>
          <w:szCs w:val="22"/>
        </w:rPr>
        <w:t xml:space="preserve"> reported </w:t>
      </w:r>
      <w:r>
        <w:rPr>
          <w:rFonts w:ascii="Arial" w:hAnsi="Arial" w:cs="Arial"/>
          <w:sz w:val="22"/>
          <w:szCs w:val="22"/>
        </w:rPr>
        <w:t>by</w:t>
      </w:r>
      <w:r w:rsidRPr="004539D6">
        <w:rPr>
          <w:rFonts w:ascii="Arial" w:hAnsi="Arial" w:cs="Arial"/>
          <w:sz w:val="22"/>
          <w:szCs w:val="22"/>
        </w:rPr>
        <w:t xml:space="preserve"> Schaffelke et al. (2012) as we now include a scaling step that moves beyond a simple binary compliance vs non-compliance assessment.</w:t>
      </w:r>
      <w:r>
        <w:rPr>
          <w:rFonts w:ascii="Arial" w:hAnsi="Arial" w:cs="Arial"/>
          <w:sz w:val="22"/>
          <w:szCs w:val="22"/>
        </w:rPr>
        <w:t xml:space="preserve">  </w:t>
      </w:r>
      <w:r w:rsidRPr="004539D6">
        <w:rPr>
          <w:rFonts w:ascii="Arial" w:hAnsi="Arial" w:cs="Arial"/>
          <w:sz w:val="22"/>
          <w:szCs w:val="22"/>
        </w:rPr>
        <w:t>Steps in the calculation of th</w:t>
      </w:r>
      <w:r>
        <w:rPr>
          <w:rFonts w:ascii="Arial" w:hAnsi="Arial" w:cs="Arial"/>
          <w:sz w:val="22"/>
          <w:szCs w:val="22"/>
        </w:rPr>
        <w:t>is version of the WQ</w:t>
      </w:r>
      <w:r w:rsidRPr="004539D6">
        <w:rPr>
          <w:rFonts w:ascii="Arial" w:hAnsi="Arial" w:cs="Arial"/>
          <w:sz w:val="22"/>
          <w:szCs w:val="22"/>
        </w:rPr>
        <w:t xml:space="preserve"> </w:t>
      </w:r>
      <w:r>
        <w:rPr>
          <w:rFonts w:ascii="Arial" w:hAnsi="Arial" w:cs="Arial"/>
          <w:sz w:val="22"/>
          <w:szCs w:val="22"/>
        </w:rPr>
        <w:t>I</w:t>
      </w:r>
      <w:r w:rsidRPr="004539D6">
        <w:rPr>
          <w:rFonts w:ascii="Arial" w:hAnsi="Arial" w:cs="Arial"/>
          <w:sz w:val="22"/>
          <w:szCs w:val="22"/>
        </w:rPr>
        <w:t>ndex</w:t>
      </w:r>
      <w:r>
        <w:rPr>
          <w:rFonts w:ascii="Arial" w:hAnsi="Arial" w:cs="Arial"/>
          <w:sz w:val="22"/>
          <w:szCs w:val="22"/>
        </w:rPr>
        <w:t xml:space="preserve"> are</w:t>
      </w:r>
      <w:r w:rsidRPr="004539D6">
        <w:rPr>
          <w:rFonts w:ascii="Arial" w:hAnsi="Arial" w:cs="Arial"/>
          <w:sz w:val="22"/>
          <w:szCs w:val="22"/>
        </w:rPr>
        <w:t>:</w:t>
      </w:r>
    </w:p>
    <w:p w14:paraId="2BE213C7" w14:textId="77777777" w:rsidR="00DD1D3E" w:rsidRPr="004539D6" w:rsidRDefault="00DD1D3E" w:rsidP="00DD1D3E">
      <w:pPr>
        <w:pStyle w:val="PlainText"/>
        <w:ind w:left="567"/>
        <w:rPr>
          <w:rFonts w:ascii="Arial" w:hAnsi="Arial" w:cs="Arial"/>
          <w:sz w:val="22"/>
          <w:szCs w:val="22"/>
        </w:rPr>
      </w:pPr>
      <w:r>
        <w:rPr>
          <w:rFonts w:ascii="Arial" w:hAnsi="Arial" w:cs="Arial"/>
          <w:sz w:val="22"/>
          <w:szCs w:val="22"/>
        </w:rPr>
        <w:t xml:space="preserve">1.  </w:t>
      </w:r>
      <w:r w:rsidRPr="004539D6">
        <w:rPr>
          <w:rFonts w:ascii="Arial" w:hAnsi="Arial" w:cs="Arial"/>
          <w:sz w:val="22"/>
          <w:szCs w:val="22"/>
        </w:rPr>
        <w:t>Calculate four</w:t>
      </w:r>
      <w:r>
        <w:rPr>
          <w:rFonts w:ascii="Arial" w:hAnsi="Arial" w:cs="Arial"/>
          <w:sz w:val="22"/>
          <w:szCs w:val="22"/>
        </w:rPr>
        <w:t>-year</w:t>
      </w:r>
      <w:r w:rsidRPr="004539D6">
        <w:rPr>
          <w:rFonts w:ascii="Arial" w:hAnsi="Arial" w:cs="Arial"/>
          <w:sz w:val="22"/>
          <w:szCs w:val="22"/>
        </w:rPr>
        <w:t xml:space="preserve"> mean values for each of the </w:t>
      </w:r>
      <w:r>
        <w:rPr>
          <w:rFonts w:ascii="Arial" w:hAnsi="Arial" w:cs="Arial"/>
          <w:sz w:val="22"/>
          <w:szCs w:val="22"/>
        </w:rPr>
        <w:t xml:space="preserve">seven </w:t>
      </w:r>
      <w:r w:rsidRPr="004539D6">
        <w:rPr>
          <w:rFonts w:ascii="Arial" w:hAnsi="Arial" w:cs="Arial"/>
          <w:sz w:val="22"/>
          <w:szCs w:val="22"/>
        </w:rPr>
        <w:t>indicators (i.e.</w:t>
      </w:r>
      <w:r>
        <w:rPr>
          <w:rFonts w:ascii="Arial" w:hAnsi="Arial" w:cs="Arial"/>
          <w:sz w:val="22"/>
          <w:szCs w:val="22"/>
        </w:rPr>
        <w:t>,</w:t>
      </w:r>
      <w:r w:rsidRPr="004539D6">
        <w:rPr>
          <w:rFonts w:ascii="Arial" w:hAnsi="Arial" w:cs="Arial"/>
          <w:sz w:val="22"/>
          <w:szCs w:val="22"/>
        </w:rPr>
        <w:t xml:space="preserve"> all values from 2005</w:t>
      </w:r>
      <w:r>
        <w:rPr>
          <w:rFonts w:ascii="Arial" w:hAnsi="Arial" w:cs="Arial"/>
          <w:sz w:val="22"/>
          <w:szCs w:val="22"/>
        </w:rPr>
        <w:t>–</w:t>
      </w:r>
      <w:r w:rsidRPr="004539D6">
        <w:rPr>
          <w:rFonts w:ascii="Arial" w:hAnsi="Arial" w:cs="Arial"/>
          <w:sz w:val="22"/>
          <w:szCs w:val="22"/>
        </w:rPr>
        <w:t>08, 2006</w:t>
      </w:r>
      <w:r>
        <w:rPr>
          <w:rFonts w:ascii="Arial" w:hAnsi="Arial" w:cs="Arial"/>
          <w:sz w:val="22"/>
          <w:szCs w:val="22"/>
        </w:rPr>
        <w:t>–</w:t>
      </w:r>
      <w:r w:rsidRPr="004539D6">
        <w:rPr>
          <w:rFonts w:ascii="Arial" w:hAnsi="Arial" w:cs="Arial"/>
          <w:sz w:val="22"/>
          <w:szCs w:val="22"/>
        </w:rPr>
        <w:t>09, 2007</w:t>
      </w:r>
      <w:r>
        <w:rPr>
          <w:rFonts w:ascii="Arial" w:hAnsi="Arial" w:cs="Arial"/>
          <w:sz w:val="22"/>
          <w:szCs w:val="22"/>
        </w:rPr>
        <w:t>–</w:t>
      </w:r>
      <w:r w:rsidRPr="004539D6">
        <w:rPr>
          <w:rFonts w:ascii="Arial" w:hAnsi="Arial" w:cs="Arial"/>
          <w:sz w:val="22"/>
          <w:szCs w:val="22"/>
        </w:rPr>
        <w:t>10, 2008</w:t>
      </w:r>
      <w:r>
        <w:rPr>
          <w:rFonts w:ascii="Arial" w:hAnsi="Arial" w:cs="Arial"/>
          <w:sz w:val="22"/>
          <w:szCs w:val="22"/>
        </w:rPr>
        <w:t>–</w:t>
      </w:r>
      <w:r w:rsidRPr="004539D6">
        <w:rPr>
          <w:rFonts w:ascii="Arial" w:hAnsi="Arial" w:cs="Arial"/>
          <w:sz w:val="22"/>
          <w:szCs w:val="22"/>
        </w:rPr>
        <w:t>11, 2009</w:t>
      </w:r>
      <w:r>
        <w:rPr>
          <w:rFonts w:ascii="Arial" w:hAnsi="Arial" w:cs="Arial"/>
          <w:sz w:val="22"/>
          <w:szCs w:val="22"/>
        </w:rPr>
        <w:t>–</w:t>
      </w:r>
      <w:r w:rsidRPr="004539D6">
        <w:rPr>
          <w:rFonts w:ascii="Arial" w:hAnsi="Arial" w:cs="Arial"/>
          <w:sz w:val="22"/>
          <w:szCs w:val="22"/>
        </w:rPr>
        <w:t>12, 20</w:t>
      </w:r>
      <w:r>
        <w:rPr>
          <w:rFonts w:ascii="Arial" w:hAnsi="Arial" w:cs="Arial"/>
          <w:sz w:val="22"/>
          <w:szCs w:val="22"/>
        </w:rPr>
        <w:t>10–13 and 2011–14).</w:t>
      </w:r>
    </w:p>
    <w:p w14:paraId="1B1D752A" w14:textId="77777777" w:rsidR="00DD1D3E" w:rsidRPr="004539D6" w:rsidRDefault="00DD1D3E" w:rsidP="00DD1D3E">
      <w:pPr>
        <w:pStyle w:val="PlainText"/>
        <w:ind w:left="567"/>
        <w:rPr>
          <w:rFonts w:ascii="Arial" w:hAnsi="Arial" w:cs="Arial"/>
          <w:sz w:val="22"/>
          <w:szCs w:val="22"/>
        </w:rPr>
      </w:pPr>
      <w:r w:rsidRPr="004539D6">
        <w:rPr>
          <w:rFonts w:ascii="Arial" w:hAnsi="Arial" w:cs="Arial"/>
          <w:sz w:val="22"/>
          <w:szCs w:val="22"/>
        </w:rPr>
        <w:t>2.</w:t>
      </w:r>
      <w:r>
        <w:rPr>
          <w:rFonts w:ascii="Arial" w:hAnsi="Arial" w:cs="Arial"/>
          <w:sz w:val="22"/>
          <w:szCs w:val="22"/>
        </w:rPr>
        <w:t xml:space="preserve">  </w:t>
      </w:r>
      <w:r w:rsidRPr="004539D6">
        <w:rPr>
          <w:rFonts w:ascii="Arial" w:hAnsi="Arial" w:cs="Arial"/>
          <w:sz w:val="22"/>
          <w:szCs w:val="22"/>
        </w:rPr>
        <w:t xml:space="preserve">Calculate the proportional deviations (ratios) of these running mean values (V) from the associated </w:t>
      </w:r>
      <w:r>
        <w:rPr>
          <w:rFonts w:ascii="Arial" w:hAnsi="Arial" w:cs="Arial"/>
          <w:sz w:val="22"/>
          <w:szCs w:val="22"/>
        </w:rPr>
        <w:t>GV (Table D-1)</w:t>
      </w:r>
      <w:r w:rsidRPr="004539D6">
        <w:rPr>
          <w:rFonts w:ascii="Arial" w:hAnsi="Arial" w:cs="Arial"/>
          <w:sz w:val="22"/>
          <w:szCs w:val="22"/>
        </w:rPr>
        <w:t xml:space="preserve"> as the difference of binary logarithms (log_2 n) of values and guidelines:</w:t>
      </w:r>
    </w:p>
    <w:p w14:paraId="542484C1" w14:textId="77777777" w:rsidR="00DD1D3E" w:rsidRPr="004539D6" w:rsidRDefault="00DD1D3E" w:rsidP="00DD1D3E">
      <w:pPr>
        <w:pStyle w:val="PlainText"/>
        <w:ind w:left="567"/>
        <w:rPr>
          <w:rFonts w:ascii="Arial" w:hAnsi="Arial" w:cs="Arial"/>
          <w:sz w:val="22"/>
          <w:szCs w:val="22"/>
        </w:rPr>
      </w:pPr>
      <w:r w:rsidRPr="004539D6">
        <w:rPr>
          <w:rFonts w:ascii="Arial" w:hAnsi="Arial" w:cs="Arial"/>
          <w:sz w:val="22"/>
          <w:szCs w:val="22"/>
        </w:rPr>
        <w:t>Ratio = log_2V - log_2 guideline</w:t>
      </w:r>
    </w:p>
    <w:p w14:paraId="1805B84F" w14:textId="77777777" w:rsidR="00DD1D3E" w:rsidRPr="004539D6" w:rsidRDefault="00DD1D3E" w:rsidP="00DD1D3E">
      <w:pPr>
        <w:pStyle w:val="PlainText"/>
        <w:ind w:left="567"/>
        <w:rPr>
          <w:rFonts w:ascii="Arial" w:hAnsi="Arial" w:cs="Arial"/>
          <w:sz w:val="22"/>
          <w:szCs w:val="22"/>
        </w:rPr>
      </w:pPr>
      <w:r w:rsidRPr="004539D6">
        <w:rPr>
          <w:rFonts w:ascii="Arial" w:hAnsi="Arial" w:cs="Arial"/>
          <w:sz w:val="22"/>
          <w:szCs w:val="22"/>
        </w:rPr>
        <w:t>Binary logarithm transformations are useful for exploring data on powers of 2 scales</w:t>
      </w:r>
      <w:r>
        <w:rPr>
          <w:rFonts w:ascii="Arial" w:hAnsi="Arial" w:cs="Arial"/>
          <w:sz w:val="22"/>
          <w:szCs w:val="22"/>
        </w:rPr>
        <w:t>,</w:t>
      </w:r>
      <w:r w:rsidRPr="004539D6">
        <w:rPr>
          <w:rFonts w:ascii="Arial" w:hAnsi="Arial" w:cs="Arial"/>
          <w:sz w:val="22"/>
          <w:szCs w:val="22"/>
        </w:rPr>
        <w:t xml:space="preserve"> and thus are ideal for generating ratios of two numbers in a manner that will be symmetrical around 0.</w:t>
      </w:r>
      <w:r>
        <w:rPr>
          <w:rFonts w:ascii="Arial" w:hAnsi="Arial" w:cs="Arial"/>
          <w:sz w:val="22"/>
          <w:szCs w:val="22"/>
        </w:rPr>
        <w:t xml:space="preserve">  </w:t>
      </w:r>
      <w:r w:rsidRPr="004539D6">
        <w:rPr>
          <w:rFonts w:ascii="Arial" w:hAnsi="Arial" w:cs="Arial"/>
          <w:sz w:val="22"/>
          <w:szCs w:val="22"/>
        </w:rPr>
        <w:t xml:space="preserve">Ratios of 1 and -1 signify a doubling and a halving, respectively, compared to the guideline. Hence, a ratio of 0 indicates a running mean that is the same as its </w:t>
      </w:r>
      <w:r>
        <w:rPr>
          <w:rFonts w:ascii="Arial" w:hAnsi="Arial" w:cs="Arial"/>
          <w:sz w:val="22"/>
          <w:szCs w:val="22"/>
        </w:rPr>
        <w:t>GV</w:t>
      </w:r>
      <w:r w:rsidRPr="004539D6">
        <w:rPr>
          <w:rFonts w:ascii="Arial" w:hAnsi="Arial" w:cs="Arial"/>
          <w:sz w:val="22"/>
          <w:szCs w:val="22"/>
        </w:rPr>
        <w:t xml:space="preserve">, ratios &lt;0 signify running means that exceeded the </w:t>
      </w:r>
      <w:r>
        <w:rPr>
          <w:rFonts w:ascii="Arial" w:hAnsi="Arial" w:cs="Arial"/>
          <w:sz w:val="22"/>
          <w:szCs w:val="22"/>
        </w:rPr>
        <w:t>GV</w:t>
      </w:r>
      <w:r w:rsidRPr="004539D6">
        <w:rPr>
          <w:rFonts w:ascii="Arial" w:hAnsi="Arial" w:cs="Arial"/>
          <w:sz w:val="22"/>
          <w:szCs w:val="22"/>
        </w:rPr>
        <w:t xml:space="preserve"> and ratios &gt;0 </w:t>
      </w:r>
      <w:r>
        <w:rPr>
          <w:rFonts w:ascii="Arial" w:hAnsi="Arial" w:cs="Arial"/>
          <w:sz w:val="22"/>
          <w:szCs w:val="22"/>
        </w:rPr>
        <w:t>signify</w:t>
      </w:r>
      <w:r w:rsidRPr="004539D6">
        <w:rPr>
          <w:rFonts w:ascii="Arial" w:hAnsi="Arial" w:cs="Arial"/>
          <w:sz w:val="22"/>
          <w:szCs w:val="22"/>
        </w:rPr>
        <w:t xml:space="preserve"> </w:t>
      </w:r>
      <w:r>
        <w:rPr>
          <w:rFonts w:ascii="Arial" w:hAnsi="Arial" w:cs="Arial"/>
          <w:sz w:val="22"/>
          <w:szCs w:val="22"/>
        </w:rPr>
        <w:t xml:space="preserve">running means </w:t>
      </w:r>
      <w:r w:rsidRPr="004539D6">
        <w:rPr>
          <w:rFonts w:ascii="Arial" w:hAnsi="Arial" w:cs="Arial"/>
          <w:sz w:val="22"/>
          <w:szCs w:val="22"/>
        </w:rPr>
        <w:t>t</w:t>
      </w:r>
      <w:r>
        <w:rPr>
          <w:rFonts w:ascii="Arial" w:hAnsi="Arial" w:cs="Arial"/>
          <w:sz w:val="22"/>
          <w:szCs w:val="22"/>
        </w:rPr>
        <w:t>hat complied with the GV.</w:t>
      </w:r>
    </w:p>
    <w:p w14:paraId="2E7C5A29" w14:textId="77777777" w:rsidR="00DD1D3E" w:rsidRPr="004539D6" w:rsidRDefault="00DD1D3E" w:rsidP="00DD1D3E">
      <w:pPr>
        <w:pStyle w:val="PlainText"/>
        <w:ind w:left="567"/>
        <w:rPr>
          <w:rFonts w:ascii="Arial" w:hAnsi="Arial" w:cs="Arial"/>
          <w:sz w:val="22"/>
          <w:szCs w:val="22"/>
        </w:rPr>
      </w:pPr>
      <w:r w:rsidRPr="004539D6">
        <w:rPr>
          <w:rFonts w:ascii="Arial" w:hAnsi="Arial" w:cs="Arial"/>
          <w:sz w:val="22"/>
          <w:szCs w:val="22"/>
        </w:rPr>
        <w:t>3.</w:t>
      </w:r>
      <w:r>
        <w:rPr>
          <w:rFonts w:ascii="Arial" w:hAnsi="Arial" w:cs="Arial"/>
          <w:sz w:val="22"/>
          <w:szCs w:val="22"/>
        </w:rPr>
        <w:t xml:space="preserve">  </w:t>
      </w:r>
      <w:r w:rsidRPr="004539D6">
        <w:rPr>
          <w:rFonts w:ascii="Arial" w:hAnsi="Arial" w:cs="Arial"/>
          <w:sz w:val="22"/>
          <w:szCs w:val="22"/>
        </w:rPr>
        <w:t xml:space="preserve">Ratios exceeding 1 or -1 (more than twice or half the </w:t>
      </w:r>
      <w:r>
        <w:rPr>
          <w:rFonts w:ascii="Arial" w:hAnsi="Arial" w:cs="Arial"/>
          <w:sz w:val="22"/>
          <w:szCs w:val="22"/>
        </w:rPr>
        <w:t>GV</w:t>
      </w:r>
      <w:r w:rsidRPr="004539D6">
        <w:rPr>
          <w:rFonts w:ascii="Arial" w:hAnsi="Arial" w:cs="Arial"/>
          <w:sz w:val="22"/>
          <w:szCs w:val="22"/>
        </w:rPr>
        <w:t xml:space="preserve">) were capped at 1 to bind the </w:t>
      </w:r>
      <w:r>
        <w:rPr>
          <w:rFonts w:ascii="Arial" w:hAnsi="Arial" w:cs="Arial"/>
          <w:sz w:val="22"/>
          <w:szCs w:val="22"/>
        </w:rPr>
        <w:t>WQ</w:t>
      </w:r>
      <w:r w:rsidRPr="004539D6">
        <w:rPr>
          <w:rFonts w:ascii="Arial" w:hAnsi="Arial" w:cs="Arial"/>
          <w:sz w:val="22"/>
          <w:szCs w:val="22"/>
        </w:rPr>
        <w:t xml:space="preserve"> </w:t>
      </w:r>
      <w:r>
        <w:rPr>
          <w:rFonts w:ascii="Arial" w:hAnsi="Arial" w:cs="Arial"/>
          <w:sz w:val="22"/>
          <w:szCs w:val="22"/>
        </w:rPr>
        <w:t>I</w:t>
      </w:r>
      <w:r w:rsidRPr="004539D6">
        <w:rPr>
          <w:rFonts w:ascii="Arial" w:hAnsi="Arial" w:cs="Arial"/>
          <w:sz w:val="22"/>
          <w:szCs w:val="22"/>
        </w:rPr>
        <w:t>nd</w:t>
      </w:r>
      <w:r>
        <w:rPr>
          <w:rFonts w:ascii="Arial" w:hAnsi="Arial" w:cs="Arial"/>
          <w:sz w:val="22"/>
          <w:szCs w:val="22"/>
        </w:rPr>
        <w:t>ex scales to the region -1 to 1.</w:t>
      </w:r>
    </w:p>
    <w:p w14:paraId="739B97DB" w14:textId="77777777" w:rsidR="00DD1D3E" w:rsidRPr="004539D6" w:rsidRDefault="00DD1D3E" w:rsidP="00DD1D3E">
      <w:pPr>
        <w:pStyle w:val="PlainText"/>
        <w:ind w:left="567"/>
        <w:rPr>
          <w:rFonts w:ascii="Arial" w:hAnsi="Arial" w:cs="Arial"/>
          <w:sz w:val="22"/>
          <w:szCs w:val="22"/>
        </w:rPr>
      </w:pPr>
      <w:r w:rsidRPr="004539D6">
        <w:rPr>
          <w:rFonts w:ascii="Arial" w:hAnsi="Arial" w:cs="Arial"/>
          <w:sz w:val="22"/>
          <w:szCs w:val="22"/>
        </w:rPr>
        <w:t>4.</w:t>
      </w:r>
      <w:r>
        <w:rPr>
          <w:rFonts w:ascii="Arial" w:hAnsi="Arial" w:cs="Arial"/>
          <w:sz w:val="22"/>
          <w:szCs w:val="22"/>
        </w:rPr>
        <w:t xml:space="preserve">  </w:t>
      </w:r>
      <w:r w:rsidRPr="004539D6">
        <w:rPr>
          <w:rFonts w:ascii="Arial" w:hAnsi="Arial" w:cs="Arial"/>
          <w:sz w:val="22"/>
          <w:szCs w:val="22"/>
        </w:rPr>
        <w:t xml:space="preserve">A combined </w:t>
      </w:r>
      <w:r>
        <w:rPr>
          <w:rFonts w:ascii="Arial" w:hAnsi="Arial" w:cs="Arial"/>
          <w:sz w:val="22"/>
          <w:szCs w:val="22"/>
        </w:rPr>
        <w:t>water clarity</w:t>
      </w:r>
      <w:r w:rsidRPr="004539D6">
        <w:rPr>
          <w:rFonts w:ascii="Arial" w:hAnsi="Arial" w:cs="Arial"/>
          <w:sz w:val="22"/>
          <w:szCs w:val="22"/>
        </w:rPr>
        <w:t xml:space="preserve"> ratio was generated by averaging the ratios of </w:t>
      </w:r>
      <w:r>
        <w:rPr>
          <w:rFonts w:ascii="Arial" w:hAnsi="Arial" w:cs="Arial"/>
          <w:sz w:val="22"/>
          <w:szCs w:val="22"/>
        </w:rPr>
        <w:t>Secchi depth</w:t>
      </w:r>
      <w:r w:rsidRPr="004539D6">
        <w:rPr>
          <w:rFonts w:ascii="Arial" w:hAnsi="Arial" w:cs="Arial"/>
          <w:sz w:val="22"/>
          <w:szCs w:val="22"/>
        </w:rPr>
        <w:t xml:space="preserve">, </w:t>
      </w:r>
      <w:r>
        <w:rPr>
          <w:rFonts w:ascii="Arial" w:hAnsi="Arial" w:cs="Arial"/>
          <w:sz w:val="22"/>
          <w:szCs w:val="22"/>
        </w:rPr>
        <w:t>T</w:t>
      </w:r>
      <w:r w:rsidRPr="004539D6">
        <w:rPr>
          <w:rFonts w:ascii="Arial" w:hAnsi="Arial" w:cs="Arial"/>
          <w:sz w:val="22"/>
          <w:szCs w:val="22"/>
        </w:rPr>
        <w:t xml:space="preserve">SS </w:t>
      </w:r>
      <w:r>
        <w:rPr>
          <w:rFonts w:ascii="Arial" w:hAnsi="Arial" w:cs="Arial"/>
          <w:sz w:val="22"/>
          <w:szCs w:val="22"/>
        </w:rPr>
        <w:t>and turbidity (where available).</w:t>
      </w:r>
    </w:p>
    <w:p w14:paraId="331D98E8" w14:textId="77777777" w:rsidR="00DD1D3E" w:rsidRPr="004539D6" w:rsidRDefault="00DD1D3E" w:rsidP="00DD1D3E">
      <w:pPr>
        <w:pStyle w:val="PlainText"/>
        <w:ind w:left="567"/>
        <w:rPr>
          <w:rFonts w:ascii="Arial" w:hAnsi="Arial" w:cs="Arial"/>
          <w:sz w:val="22"/>
          <w:szCs w:val="22"/>
        </w:rPr>
      </w:pPr>
      <w:r w:rsidRPr="004539D6">
        <w:rPr>
          <w:rFonts w:ascii="Arial" w:hAnsi="Arial" w:cs="Arial"/>
          <w:sz w:val="22"/>
          <w:szCs w:val="22"/>
        </w:rPr>
        <w:t>5.</w:t>
      </w:r>
      <w:r>
        <w:rPr>
          <w:rFonts w:ascii="Arial" w:hAnsi="Arial" w:cs="Arial"/>
          <w:sz w:val="22"/>
          <w:szCs w:val="22"/>
        </w:rPr>
        <w:t xml:space="preserve">  </w:t>
      </w:r>
      <w:r w:rsidRPr="004539D6">
        <w:rPr>
          <w:rFonts w:ascii="Arial" w:hAnsi="Arial" w:cs="Arial"/>
          <w:sz w:val="22"/>
          <w:szCs w:val="22"/>
        </w:rPr>
        <w:t xml:space="preserve">The </w:t>
      </w:r>
      <w:r>
        <w:rPr>
          <w:rFonts w:ascii="Arial" w:hAnsi="Arial" w:cs="Arial"/>
          <w:sz w:val="22"/>
          <w:szCs w:val="22"/>
        </w:rPr>
        <w:t>WQ I</w:t>
      </w:r>
      <w:r w:rsidRPr="004539D6">
        <w:rPr>
          <w:rFonts w:ascii="Arial" w:hAnsi="Arial" w:cs="Arial"/>
          <w:sz w:val="22"/>
          <w:szCs w:val="22"/>
        </w:rPr>
        <w:t>nd</w:t>
      </w:r>
      <w:r>
        <w:rPr>
          <w:rFonts w:ascii="Arial" w:hAnsi="Arial" w:cs="Arial"/>
          <w:sz w:val="22"/>
          <w:szCs w:val="22"/>
        </w:rPr>
        <w:t xml:space="preserve">ex </w:t>
      </w:r>
      <w:r w:rsidRPr="004539D6">
        <w:rPr>
          <w:rFonts w:ascii="Arial" w:hAnsi="Arial" w:cs="Arial"/>
          <w:sz w:val="22"/>
          <w:szCs w:val="22"/>
        </w:rPr>
        <w:t>for each site per four-year period was calculated by averaging the ratios of PP, PN, NO</w:t>
      </w:r>
      <w:r w:rsidRPr="009B59A2">
        <w:rPr>
          <w:rFonts w:ascii="Arial" w:hAnsi="Arial" w:cs="Arial"/>
          <w:sz w:val="22"/>
          <w:szCs w:val="22"/>
          <w:vertAlign w:val="subscript"/>
        </w:rPr>
        <w:t>x</w:t>
      </w:r>
      <w:r w:rsidRPr="004539D6">
        <w:rPr>
          <w:rFonts w:ascii="Arial" w:hAnsi="Arial" w:cs="Arial"/>
          <w:sz w:val="22"/>
          <w:szCs w:val="22"/>
        </w:rPr>
        <w:t>, Chl</w:t>
      </w:r>
      <w:r>
        <w:rPr>
          <w:rFonts w:ascii="Arial" w:hAnsi="Arial" w:cs="Arial"/>
          <w:sz w:val="22"/>
          <w:szCs w:val="22"/>
        </w:rPr>
        <w:t>-</w:t>
      </w:r>
      <w:r w:rsidRPr="00D837EF">
        <w:rPr>
          <w:rFonts w:ascii="Arial" w:hAnsi="Arial" w:cs="Arial"/>
          <w:i/>
          <w:sz w:val="22"/>
          <w:szCs w:val="22"/>
        </w:rPr>
        <w:t>a</w:t>
      </w:r>
      <w:r w:rsidRPr="004539D6">
        <w:rPr>
          <w:rFonts w:ascii="Arial" w:hAnsi="Arial" w:cs="Arial"/>
          <w:sz w:val="22"/>
          <w:szCs w:val="22"/>
        </w:rPr>
        <w:t xml:space="preserve"> a</w:t>
      </w:r>
      <w:r>
        <w:rPr>
          <w:rFonts w:ascii="Arial" w:hAnsi="Arial" w:cs="Arial"/>
          <w:sz w:val="22"/>
          <w:szCs w:val="22"/>
        </w:rPr>
        <w:t>nd the combined water clarity ratio.</w:t>
      </w:r>
    </w:p>
    <w:p w14:paraId="117FC8F0" w14:textId="77777777" w:rsidR="00DD1D3E" w:rsidRPr="004539D6" w:rsidRDefault="00DD1D3E" w:rsidP="00DD1D3E">
      <w:pPr>
        <w:pStyle w:val="PlainText"/>
        <w:ind w:left="567"/>
        <w:rPr>
          <w:rFonts w:ascii="Arial" w:hAnsi="Arial" w:cs="Arial"/>
          <w:sz w:val="22"/>
          <w:szCs w:val="22"/>
        </w:rPr>
      </w:pPr>
      <w:r w:rsidRPr="004539D6">
        <w:rPr>
          <w:rFonts w:ascii="Arial" w:hAnsi="Arial" w:cs="Arial"/>
          <w:sz w:val="22"/>
          <w:szCs w:val="22"/>
        </w:rPr>
        <w:t>6.</w:t>
      </w:r>
      <w:r>
        <w:rPr>
          <w:rFonts w:ascii="Arial" w:hAnsi="Arial" w:cs="Arial"/>
          <w:sz w:val="22"/>
          <w:szCs w:val="22"/>
        </w:rPr>
        <w:t xml:space="preserve">  </w:t>
      </w:r>
      <w:r w:rsidRPr="004539D6">
        <w:rPr>
          <w:rFonts w:ascii="Arial" w:hAnsi="Arial" w:cs="Arial"/>
          <w:sz w:val="22"/>
          <w:szCs w:val="22"/>
        </w:rPr>
        <w:t xml:space="preserve">In accordance with other </w:t>
      </w:r>
      <w:r>
        <w:rPr>
          <w:rFonts w:ascii="Arial" w:hAnsi="Arial" w:cs="Arial"/>
          <w:sz w:val="22"/>
          <w:szCs w:val="22"/>
        </w:rPr>
        <w:t>Great Barrier Reef</w:t>
      </w:r>
      <w:r w:rsidRPr="004539D6">
        <w:rPr>
          <w:rFonts w:ascii="Arial" w:hAnsi="Arial" w:cs="Arial"/>
          <w:sz w:val="22"/>
          <w:szCs w:val="22"/>
        </w:rPr>
        <w:t xml:space="preserve"> Report Card indicators, the </w:t>
      </w:r>
      <w:r>
        <w:rPr>
          <w:rFonts w:ascii="Arial" w:hAnsi="Arial" w:cs="Arial"/>
          <w:sz w:val="22"/>
          <w:szCs w:val="22"/>
        </w:rPr>
        <w:t>WQ I</w:t>
      </w:r>
      <w:r w:rsidRPr="004539D6">
        <w:rPr>
          <w:rFonts w:ascii="Arial" w:hAnsi="Arial" w:cs="Arial"/>
          <w:sz w:val="22"/>
          <w:szCs w:val="22"/>
        </w:rPr>
        <w:t>nd</w:t>
      </w:r>
      <w:r>
        <w:rPr>
          <w:rFonts w:ascii="Arial" w:hAnsi="Arial" w:cs="Arial"/>
          <w:sz w:val="22"/>
          <w:szCs w:val="22"/>
        </w:rPr>
        <w:t xml:space="preserve">ex </w:t>
      </w:r>
      <w:r w:rsidRPr="004539D6">
        <w:rPr>
          <w:rFonts w:ascii="Arial" w:hAnsi="Arial" w:cs="Arial"/>
          <w:sz w:val="22"/>
          <w:szCs w:val="22"/>
        </w:rPr>
        <w:t xml:space="preserve">scores (ranging from -1 to 1) were converted to a </w:t>
      </w:r>
      <w:r>
        <w:rPr>
          <w:rFonts w:ascii="Arial" w:hAnsi="Arial" w:cs="Arial"/>
          <w:sz w:val="22"/>
          <w:szCs w:val="22"/>
        </w:rPr>
        <w:t>‘</w:t>
      </w:r>
      <w:r w:rsidRPr="004539D6">
        <w:rPr>
          <w:rFonts w:ascii="Arial" w:hAnsi="Arial" w:cs="Arial"/>
          <w:sz w:val="22"/>
          <w:szCs w:val="22"/>
        </w:rPr>
        <w:t>traffic light</w:t>
      </w:r>
      <w:r>
        <w:rPr>
          <w:rFonts w:ascii="Arial" w:hAnsi="Arial" w:cs="Arial"/>
          <w:sz w:val="22"/>
          <w:szCs w:val="22"/>
        </w:rPr>
        <w:t>’</w:t>
      </w:r>
      <w:r w:rsidRPr="004539D6">
        <w:rPr>
          <w:rFonts w:ascii="Arial" w:hAnsi="Arial" w:cs="Arial"/>
          <w:sz w:val="22"/>
          <w:szCs w:val="22"/>
        </w:rPr>
        <w:t xml:space="preserve"> colour scheme for reporting whereby:</w:t>
      </w:r>
    </w:p>
    <w:p w14:paraId="6E4C4BB1" w14:textId="77777777" w:rsidR="00DD1D3E" w:rsidRPr="004539D6" w:rsidRDefault="00DD1D3E" w:rsidP="00DD1D3E">
      <w:pPr>
        <w:pStyle w:val="PlainText"/>
        <w:ind w:left="993"/>
        <w:rPr>
          <w:rFonts w:ascii="Arial" w:hAnsi="Arial" w:cs="Arial"/>
          <w:sz w:val="22"/>
          <w:szCs w:val="22"/>
        </w:rPr>
      </w:pPr>
      <w:r w:rsidRPr="004539D6">
        <w:rPr>
          <w:rFonts w:ascii="Arial" w:hAnsi="Arial" w:cs="Arial"/>
          <w:sz w:val="22"/>
          <w:szCs w:val="22"/>
        </w:rPr>
        <w:t>a.</w:t>
      </w:r>
      <w:r>
        <w:rPr>
          <w:rFonts w:ascii="Arial" w:hAnsi="Arial" w:cs="Arial"/>
          <w:sz w:val="22"/>
          <w:szCs w:val="22"/>
        </w:rPr>
        <w:t xml:space="preserve"> </w:t>
      </w:r>
      <w:r w:rsidRPr="004539D6">
        <w:rPr>
          <w:rFonts w:ascii="Arial" w:hAnsi="Arial" w:cs="Arial"/>
          <w:sz w:val="22"/>
          <w:szCs w:val="22"/>
        </w:rPr>
        <w:t>&lt;</w:t>
      </w:r>
      <w:r>
        <w:rPr>
          <w:rFonts w:ascii="Arial" w:hAnsi="Arial" w:cs="Arial"/>
          <w:sz w:val="22"/>
          <w:szCs w:val="22"/>
        </w:rPr>
        <w:t xml:space="preserve"> </w:t>
      </w:r>
      <w:r w:rsidRPr="004539D6">
        <w:rPr>
          <w:rFonts w:ascii="Arial" w:hAnsi="Arial" w:cs="Arial"/>
          <w:sz w:val="22"/>
          <w:szCs w:val="22"/>
        </w:rPr>
        <w:t xml:space="preserve">-0.66 to -1 equates to </w:t>
      </w:r>
      <w:r>
        <w:rPr>
          <w:rFonts w:ascii="Arial" w:hAnsi="Arial" w:cs="Arial"/>
          <w:sz w:val="22"/>
          <w:szCs w:val="22"/>
        </w:rPr>
        <w:t>‘</w:t>
      </w:r>
      <w:r w:rsidRPr="004539D6">
        <w:rPr>
          <w:rFonts w:ascii="Arial" w:hAnsi="Arial" w:cs="Arial"/>
          <w:sz w:val="22"/>
          <w:szCs w:val="22"/>
        </w:rPr>
        <w:t>very poor</w:t>
      </w:r>
      <w:r>
        <w:rPr>
          <w:rFonts w:ascii="Arial" w:hAnsi="Arial" w:cs="Arial"/>
          <w:sz w:val="22"/>
          <w:szCs w:val="22"/>
        </w:rPr>
        <w:t>’</w:t>
      </w:r>
      <w:r w:rsidRPr="004539D6">
        <w:rPr>
          <w:rFonts w:ascii="Arial" w:hAnsi="Arial" w:cs="Arial"/>
          <w:sz w:val="22"/>
          <w:szCs w:val="22"/>
        </w:rPr>
        <w:t xml:space="preserve"> and is coloured red</w:t>
      </w:r>
    </w:p>
    <w:p w14:paraId="0000C176" w14:textId="77777777" w:rsidR="00DD1D3E" w:rsidRPr="004539D6" w:rsidRDefault="00DD1D3E" w:rsidP="00DD1D3E">
      <w:pPr>
        <w:pStyle w:val="PlainText"/>
        <w:ind w:left="993"/>
        <w:rPr>
          <w:rFonts w:ascii="Arial" w:hAnsi="Arial" w:cs="Arial"/>
          <w:sz w:val="22"/>
          <w:szCs w:val="22"/>
        </w:rPr>
      </w:pPr>
      <w:r>
        <w:rPr>
          <w:rFonts w:ascii="Arial" w:hAnsi="Arial" w:cs="Arial"/>
          <w:sz w:val="22"/>
          <w:szCs w:val="22"/>
        </w:rPr>
        <w:t xml:space="preserve">b. </w:t>
      </w:r>
      <w:r w:rsidRPr="004539D6">
        <w:rPr>
          <w:rFonts w:ascii="Arial" w:hAnsi="Arial" w:cs="Arial"/>
          <w:sz w:val="22"/>
          <w:szCs w:val="22"/>
        </w:rPr>
        <w:t>&lt; -0.33</w:t>
      </w:r>
      <w:r>
        <w:rPr>
          <w:rFonts w:ascii="Arial" w:hAnsi="Arial" w:cs="Arial"/>
          <w:sz w:val="22"/>
          <w:szCs w:val="22"/>
        </w:rPr>
        <w:t xml:space="preserve"> </w:t>
      </w:r>
      <w:r w:rsidRPr="004539D6">
        <w:rPr>
          <w:rFonts w:ascii="Arial" w:hAnsi="Arial" w:cs="Arial"/>
          <w:sz w:val="22"/>
          <w:szCs w:val="22"/>
        </w:rPr>
        <w:t xml:space="preserve">to -0.66 equates to </w:t>
      </w:r>
      <w:r>
        <w:rPr>
          <w:rFonts w:ascii="Arial" w:hAnsi="Arial" w:cs="Arial"/>
          <w:sz w:val="22"/>
          <w:szCs w:val="22"/>
        </w:rPr>
        <w:t>‘</w:t>
      </w:r>
      <w:r w:rsidRPr="004539D6">
        <w:rPr>
          <w:rFonts w:ascii="Arial" w:hAnsi="Arial" w:cs="Arial"/>
          <w:sz w:val="22"/>
          <w:szCs w:val="22"/>
        </w:rPr>
        <w:t>poor</w:t>
      </w:r>
      <w:r>
        <w:rPr>
          <w:rFonts w:ascii="Arial" w:hAnsi="Arial" w:cs="Arial"/>
          <w:sz w:val="22"/>
          <w:szCs w:val="22"/>
        </w:rPr>
        <w:t>’</w:t>
      </w:r>
      <w:r w:rsidRPr="004539D6">
        <w:rPr>
          <w:rFonts w:ascii="Arial" w:hAnsi="Arial" w:cs="Arial"/>
          <w:sz w:val="22"/>
          <w:szCs w:val="22"/>
        </w:rPr>
        <w:t xml:space="preserve"> and is coloured orange</w:t>
      </w:r>
    </w:p>
    <w:p w14:paraId="380A7E98" w14:textId="77777777" w:rsidR="00DD1D3E" w:rsidRPr="004539D6" w:rsidRDefault="00DD1D3E" w:rsidP="00DD1D3E">
      <w:pPr>
        <w:pStyle w:val="PlainText"/>
        <w:ind w:left="993"/>
        <w:rPr>
          <w:rFonts w:ascii="Arial" w:hAnsi="Arial" w:cs="Arial"/>
          <w:sz w:val="22"/>
          <w:szCs w:val="22"/>
        </w:rPr>
      </w:pPr>
      <w:r w:rsidRPr="004539D6">
        <w:rPr>
          <w:rFonts w:ascii="Arial" w:hAnsi="Arial" w:cs="Arial"/>
          <w:sz w:val="22"/>
          <w:szCs w:val="22"/>
        </w:rPr>
        <w:t>c.</w:t>
      </w:r>
      <w:r>
        <w:rPr>
          <w:rFonts w:ascii="Arial" w:hAnsi="Arial" w:cs="Arial"/>
          <w:sz w:val="22"/>
          <w:szCs w:val="22"/>
        </w:rPr>
        <w:t xml:space="preserve"> </w:t>
      </w:r>
      <w:r w:rsidRPr="004539D6">
        <w:rPr>
          <w:rFonts w:ascii="Arial" w:hAnsi="Arial" w:cs="Arial"/>
          <w:sz w:val="22"/>
          <w:szCs w:val="22"/>
        </w:rPr>
        <w:t xml:space="preserve">&lt; 0 to -0.33 equates to </w:t>
      </w:r>
      <w:r>
        <w:rPr>
          <w:rFonts w:ascii="Arial" w:hAnsi="Arial" w:cs="Arial"/>
          <w:sz w:val="22"/>
          <w:szCs w:val="22"/>
        </w:rPr>
        <w:t>‘</w:t>
      </w:r>
      <w:r w:rsidRPr="004539D6">
        <w:rPr>
          <w:rFonts w:ascii="Arial" w:hAnsi="Arial" w:cs="Arial"/>
          <w:sz w:val="22"/>
          <w:szCs w:val="22"/>
        </w:rPr>
        <w:t>moderate</w:t>
      </w:r>
      <w:r>
        <w:rPr>
          <w:rFonts w:ascii="Arial" w:hAnsi="Arial" w:cs="Arial"/>
          <w:sz w:val="22"/>
          <w:szCs w:val="22"/>
        </w:rPr>
        <w:t>’</w:t>
      </w:r>
      <w:r w:rsidRPr="004539D6">
        <w:rPr>
          <w:rFonts w:ascii="Arial" w:hAnsi="Arial" w:cs="Arial"/>
          <w:sz w:val="22"/>
          <w:szCs w:val="22"/>
        </w:rPr>
        <w:t xml:space="preserve"> and is coloured yellow</w:t>
      </w:r>
    </w:p>
    <w:p w14:paraId="05A765F0" w14:textId="77777777" w:rsidR="00DD1D3E" w:rsidRPr="004539D6" w:rsidRDefault="00DD1D3E" w:rsidP="00DD1D3E">
      <w:pPr>
        <w:pStyle w:val="PlainText"/>
        <w:ind w:left="993"/>
        <w:rPr>
          <w:rFonts w:ascii="Arial" w:hAnsi="Arial" w:cs="Arial"/>
          <w:sz w:val="22"/>
          <w:szCs w:val="22"/>
        </w:rPr>
      </w:pPr>
      <w:r w:rsidRPr="004539D6">
        <w:rPr>
          <w:rFonts w:ascii="Arial" w:hAnsi="Arial" w:cs="Arial"/>
          <w:sz w:val="22"/>
          <w:szCs w:val="22"/>
        </w:rPr>
        <w:t>d.</w:t>
      </w:r>
      <w:r>
        <w:rPr>
          <w:rFonts w:ascii="Arial" w:hAnsi="Arial" w:cs="Arial"/>
          <w:sz w:val="22"/>
          <w:szCs w:val="22"/>
        </w:rPr>
        <w:t xml:space="preserve"> </w:t>
      </w:r>
      <w:r w:rsidRPr="004539D6">
        <w:rPr>
          <w:rFonts w:ascii="Arial" w:hAnsi="Arial" w:cs="Arial"/>
          <w:sz w:val="22"/>
          <w:szCs w:val="22"/>
        </w:rPr>
        <w:t>&gt;</w:t>
      </w:r>
      <w:r>
        <w:rPr>
          <w:rFonts w:ascii="Arial" w:hAnsi="Arial" w:cs="Arial"/>
          <w:sz w:val="22"/>
          <w:szCs w:val="22"/>
        </w:rPr>
        <w:t xml:space="preserve"> </w:t>
      </w:r>
      <w:r w:rsidRPr="004539D6">
        <w:rPr>
          <w:rFonts w:ascii="Arial" w:hAnsi="Arial" w:cs="Arial"/>
          <w:sz w:val="22"/>
          <w:szCs w:val="22"/>
        </w:rPr>
        <w:t xml:space="preserve">0 to 0.5 equates to </w:t>
      </w:r>
      <w:r>
        <w:rPr>
          <w:rFonts w:ascii="Arial" w:hAnsi="Arial" w:cs="Arial"/>
          <w:sz w:val="22"/>
          <w:szCs w:val="22"/>
        </w:rPr>
        <w:t>‘</w:t>
      </w:r>
      <w:r w:rsidRPr="004539D6">
        <w:rPr>
          <w:rFonts w:ascii="Arial" w:hAnsi="Arial" w:cs="Arial"/>
          <w:sz w:val="22"/>
          <w:szCs w:val="22"/>
        </w:rPr>
        <w:t>good</w:t>
      </w:r>
      <w:r>
        <w:rPr>
          <w:rFonts w:ascii="Arial" w:hAnsi="Arial" w:cs="Arial"/>
          <w:sz w:val="22"/>
          <w:szCs w:val="22"/>
        </w:rPr>
        <w:t>’</w:t>
      </w:r>
      <w:r w:rsidRPr="004539D6">
        <w:rPr>
          <w:rFonts w:ascii="Arial" w:hAnsi="Arial" w:cs="Arial"/>
          <w:sz w:val="22"/>
          <w:szCs w:val="22"/>
        </w:rPr>
        <w:t xml:space="preserve"> and is coloured light green</w:t>
      </w:r>
    </w:p>
    <w:p w14:paraId="01FE6BDA" w14:textId="77777777" w:rsidR="00DD1D3E" w:rsidRPr="004539D6" w:rsidRDefault="00DD1D3E" w:rsidP="00DD1D3E">
      <w:pPr>
        <w:pStyle w:val="PlainText"/>
        <w:ind w:left="993"/>
        <w:rPr>
          <w:rFonts w:ascii="Arial" w:hAnsi="Arial" w:cs="Arial"/>
          <w:sz w:val="22"/>
          <w:szCs w:val="22"/>
        </w:rPr>
      </w:pPr>
      <w:r w:rsidRPr="004539D6">
        <w:rPr>
          <w:rFonts w:ascii="Arial" w:hAnsi="Arial" w:cs="Arial"/>
          <w:sz w:val="22"/>
          <w:szCs w:val="22"/>
        </w:rPr>
        <w:t>e. &gt;</w:t>
      </w:r>
      <w:r>
        <w:rPr>
          <w:rFonts w:ascii="Arial" w:hAnsi="Arial" w:cs="Arial"/>
          <w:sz w:val="22"/>
          <w:szCs w:val="22"/>
        </w:rPr>
        <w:t xml:space="preserve"> </w:t>
      </w:r>
      <w:r w:rsidRPr="004539D6">
        <w:rPr>
          <w:rFonts w:ascii="Arial" w:hAnsi="Arial" w:cs="Arial"/>
          <w:sz w:val="22"/>
          <w:szCs w:val="22"/>
        </w:rPr>
        <w:t xml:space="preserve">0.5 to 1 equates to </w:t>
      </w:r>
      <w:r>
        <w:rPr>
          <w:rFonts w:ascii="Arial" w:hAnsi="Arial" w:cs="Arial"/>
          <w:sz w:val="22"/>
          <w:szCs w:val="22"/>
        </w:rPr>
        <w:t>‘</w:t>
      </w:r>
      <w:r w:rsidRPr="004539D6">
        <w:rPr>
          <w:rFonts w:ascii="Arial" w:hAnsi="Arial" w:cs="Arial"/>
          <w:sz w:val="22"/>
          <w:szCs w:val="22"/>
        </w:rPr>
        <w:t>very good</w:t>
      </w:r>
      <w:r>
        <w:rPr>
          <w:rFonts w:ascii="Arial" w:hAnsi="Arial" w:cs="Arial"/>
          <w:sz w:val="22"/>
          <w:szCs w:val="22"/>
        </w:rPr>
        <w:t>’</w:t>
      </w:r>
      <w:r w:rsidRPr="004539D6">
        <w:rPr>
          <w:rFonts w:ascii="Arial" w:hAnsi="Arial" w:cs="Arial"/>
          <w:sz w:val="22"/>
          <w:szCs w:val="22"/>
        </w:rPr>
        <w:t xml:space="preserve"> and is coloured dark green.</w:t>
      </w:r>
    </w:p>
    <w:p w14:paraId="187C3E7F" w14:textId="77777777" w:rsidR="00DD1D3E" w:rsidRPr="004539D6" w:rsidRDefault="00DD1D3E" w:rsidP="00DD1D3E">
      <w:pPr>
        <w:pStyle w:val="PlainText"/>
        <w:ind w:left="567"/>
        <w:rPr>
          <w:rFonts w:ascii="Arial" w:hAnsi="Arial" w:cs="Arial"/>
          <w:sz w:val="22"/>
          <w:szCs w:val="22"/>
        </w:rPr>
      </w:pPr>
      <w:r w:rsidRPr="004539D6">
        <w:rPr>
          <w:rFonts w:ascii="Arial" w:hAnsi="Arial" w:cs="Arial"/>
          <w:sz w:val="22"/>
          <w:szCs w:val="22"/>
        </w:rPr>
        <w:t>7.</w:t>
      </w:r>
      <w:r>
        <w:rPr>
          <w:rFonts w:ascii="Arial" w:hAnsi="Arial" w:cs="Arial"/>
          <w:sz w:val="22"/>
          <w:szCs w:val="22"/>
        </w:rPr>
        <w:t xml:space="preserve"> </w:t>
      </w:r>
      <w:r w:rsidRPr="004539D6">
        <w:rPr>
          <w:rFonts w:ascii="Arial" w:hAnsi="Arial" w:cs="Arial"/>
          <w:sz w:val="22"/>
          <w:szCs w:val="22"/>
        </w:rPr>
        <w:t xml:space="preserve">For the regional or sub-regional summaries, the </w:t>
      </w:r>
      <w:r>
        <w:rPr>
          <w:rFonts w:ascii="Arial" w:hAnsi="Arial" w:cs="Arial"/>
          <w:sz w:val="22"/>
          <w:szCs w:val="22"/>
        </w:rPr>
        <w:t>I</w:t>
      </w:r>
      <w:r w:rsidRPr="004539D6">
        <w:rPr>
          <w:rFonts w:ascii="Arial" w:hAnsi="Arial" w:cs="Arial"/>
          <w:sz w:val="22"/>
          <w:szCs w:val="22"/>
        </w:rPr>
        <w:t>ndex scores of all sampling locations within a (sub-)</w:t>
      </w:r>
      <w:r>
        <w:rPr>
          <w:rFonts w:ascii="Arial" w:hAnsi="Arial" w:cs="Arial"/>
          <w:sz w:val="22"/>
          <w:szCs w:val="22"/>
        </w:rPr>
        <w:t xml:space="preserve"> </w:t>
      </w:r>
      <w:r w:rsidRPr="004539D6">
        <w:rPr>
          <w:rFonts w:ascii="Arial" w:hAnsi="Arial" w:cs="Arial"/>
          <w:sz w:val="22"/>
          <w:szCs w:val="22"/>
        </w:rPr>
        <w:t>region were averaged and converted into the colour scheme as above.</w:t>
      </w:r>
    </w:p>
    <w:p w14:paraId="71765FBC" w14:textId="77777777" w:rsidR="00DD1D3E" w:rsidRPr="004539D6" w:rsidRDefault="00DD1D3E" w:rsidP="00DD1D3E">
      <w:pPr>
        <w:pStyle w:val="PlainText"/>
        <w:rPr>
          <w:rFonts w:ascii="Arial" w:hAnsi="Arial" w:cs="Arial"/>
          <w:sz w:val="22"/>
          <w:szCs w:val="22"/>
        </w:rPr>
      </w:pPr>
      <w:r w:rsidRPr="00DF3B69">
        <w:rPr>
          <w:rFonts w:ascii="Arial" w:hAnsi="Arial" w:cs="Arial"/>
          <w:b/>
          <w:bCs/>
          <w:sz w:val="22"/>
          <w:szCs w:val="22"/>
          <w:u w:val="single"/>
        </w:rPr>
        <w:t>Annual condition</w:t>
      </w:r>
      <w:r>
        <w:rPr>
          <w:rFonts w:ascii="Arial" w:hAnsi="Arial" w:cs="Arial"/>
          <w:sz w:val="22"/>
          <w:szCs w:val="22"/>
        </w:rPr>
        <w:t xml:space="preserve">:  </w:t>
      </w:r>
      <w:r w:rsidRPr="004A1CC9">
        <w:rPr>
          <w:rFonts w:ascii="Arial" w:hAnsi="Arial" w:cs="Arial"/>
          <w:sz w:val="22"/>
          <w:szCs w:val="22"/>
        </w:rPr>
        <w:t>This version</w:t>
      </w:r>
      <w:r>
        <w:rPr>
          <w:rFonts w:ascii="Arial" w:hAnsi="Arial" w:cs="Arial"/>
          <w:sz w:val="22"/>
          <w:szCs w:val="22"/>
        </w:rPr>
        <w:t xml:space="preserve"> of the WQ Index</w:t>
      </w:r>
      <w:r w:rsidRPr="004A1CC9">
        <w:rPr>
          <w:rFonts w:ascii="Arial" w:hAnsi="Arial" w:cs="Arial"/>
          <w:sz w:val="22"/>
          <w:szCs w:val="22"/>
        </w:rPr>
        <w:t xml:space="preserve"> is based on the post-2015 MMP sampling design and uses all sites and sampling dates per year.</w:t>
      </w:r>
      <w:r>
        <w:rPr>
          <w:rFonts w:ascii="Arial" w:hAnsi="Arial" w:cs="Arial"/>
          <w:sz w:val="22"/>
          <w:szCs w:val="22"/>
        </w:rPr>
        <w:t xml:space="preserve">  Due to high spatial and temporal sampling, a running mean is not used.  Monitoring data are compared against site-specific GVs that include wet and dry season GVs (Table E-10).  Steps in the calculation of this version of the WQ Index are</w:t>
      </w:r>
      <w:r w:rsidRPr="004539D6">
        <w:rPr>
          <w:rFonts w:ascii="Arial" w:hAnsi="Arial" w:cs="Arial"/>
          <w:sz w:val="22"/>
          <w:szCs w:val="22"/>
        </w:rPr>
        <w:t>:</w:t>
      </w:r>
    </w:p>
    <w:p w14:paraId="654398B8" w14:textId="77777777" w:rsidR="00DD1D3E" w:rsidRDefault="00DD1D3E" w:rsidP="00DD1D3E">
      <w:pPr>
        <w:pStyle w:val="PlainText"/>
        <w:ind w:left="567"/>
        <w:rPr>
          <w:rFonts w:ascii="Arial" w:hAnsi="Arial" w:cs="Arial"/>
          <w:sz w:val="22"/>
          <w:szCs w:val="22"/>
        </w:rPr>
      </w:pPr>
      <w:r w:rsidRPr="004539D6">
        <w:rPr>
          <w:rFonts w:ascii="Arial" w:hAnsi="Arial" w:cs="Arial"/>
          <w:sz w:val="22"/>
          <w:szCs w:val="22"/>
        </w:rPr>
        <w:t>1.</w:t>
      </w:r>
      <w:r>
        <w:rPr>
          <w:rFonts w:ascii="Arial" w:hAnsi="Arial" w:cs="Arial"/>
          <w:sz w:val="22"/>
          <w:szCs w:val="22"/>
        </w:rPr>
        <w:t xml:space="preserve">  </w:t>
      </w:r>
      <w:r w:rsidRPr="004539D6">
        <w:rPr>
          <w:rFonts w:ascii="Arial" w:hAnsi="Arial" w:cs="Arial"/>
          <w:sz w:val="22"/>
          <w:szCs w:val="22"/>
        </w:rPr>
        <w:t xml:space="preserve">For each </w:t>
      </w:r>
      <w:r>
        <w:rPr>
          <w:rFonts w:ascii="Arial" w:hAnsi="Arial" w:cs="Arial"/>
          <w:sz w:val="22"/>
          <w:szCs w:val="22"/>
        </w:rPr>
        <w:t>of the seven indicators</w:t>
      </w:r>
      <w:r w:rsidRPr="004539D6">
        <w:rPr>
          <w:rFonts w:ascii="Arial" w:hAnsi="Arial" w:cs="Arial"/>
          <w:sz w:val="22"/>
          <w:szCs w:val="22"/>
        </w:rPr>
        <w:t>, the annual, wet and dry season (aggregations) means and medians (statistic) are calculated per year</w:t>
      </w:r>
      <w:r>
        <w:rPr>
          <w:rFonts w:ascii="Arial" w:hAnsi="Arial" w:cs="Arial"/>
          <w:sz w:val="22"/>
          <w:szCs w:val="22"/>
        </w:rPr>
        <w:t>.</w:t>
      </w:r>
    </w:p>
    <w:p w14:paraId="6D46BA8F" w14:textId="77777777" w:rsidR="00DD1D3E" w:rsidRDefault="00DD1D3E" w:rsidP="00DD1D3E">
      <w:pPr>
        <w:pStyle w:val="PlainText"/>
        <w:ind w:left="567"/>
        <w:rPr>
          <w:rFonts w:ascii="Arial" w:hAnsi="Arial" w:cs="Arial"/>
          <w:sz w:val="22"/>
          <w:szCs w:val="22"/>
        </w:rPr>
      </w:pPr>
      <w:r w:rsidRPr="004539D6">
        <w:rPr>
          <w:rFonts w:ascii="Arial" w:hAnsi="Arial" w:cs="Arial"/>
          <w:sz w:val="22"/>
          <w:szCs w:val="22"/>
        </w:rPr>
        <w:t xml:space="preserve">2. </w:t>
      </w:r>
      <w:r>
        <w:rPr>
          <w:rFonts w:ascii="Arial" w:hAnsi="Arial" w:cs="Arial"/>
          <w:sz w:val="22"/>
          <w:szCs w:val="22"/>
        </w:rPr>
        <w:t xml:space="preserve"> Guidelines from the Authority</w:t>
      </w:r>
      <w:r w:rsidRPr="004539D6">
        <w:rPr>
          <w:rFonts w:ascii="Arial" w:hAnsi="Arial" w:cs="Arial"/>
          <w:sz w:val="22"/>
          <w:szCs w:val="22"/>
        </w:rPr>
        <w:t xml:space="preserve"> are consulted to select the appropriate aggregation </w:t>
      </w:r>
      <w:r>
        <w:rPr>
          <w:rFonts w:ascii="Arial" w:hAnsi="Arial" w:cs="Arial"/>
          <w:sz w:val="22"/>
          <w:szCs w:val="22"/>
        </w:rPr>
        <w:t xml:space="preserve">(annual, wet, or dry season) </w:t>
      </w:r>
      <w:r w:rsidRPr="004539D6">
        <w:rPr>
          <w:rFonts w:ascii="Arial" w:hAnsi="Arial" w:cs="Arial"/>
          <w:sz w:val="22"/>
          <w:szCs w:val="22"/>
        </w:rPr>
        <w:t xml:space="preserve">and statistic </w:t>
      </w:r>
      <w:r>
        <w:rPr>
          <w:rFonts w:ascii="Arial" w:hAnsi="Arial" w:cs="Arial"/>
          <w:sz w:val="22"/>
          <w:szCs w:val="22"/>
        </w:rPr>
        <w:t xml:space="preserve">(mean or median) </w:t>
      </w:r>
      <w:r w:rsidRPr="004539D6">
        <w:rPr>
          <w:rFonts w:ascii="Arial" w:hAnsi="Arial" w:cs="Arial"/>
          <w:sz w:val="22"/>
          <w:szCs w:val="22"/>
        </w:rPr>
        <w:t xml:space="preserve">for each </w:t>
      </w:r>
      <w:r>
        <w:rPr>
          <w:rFonts w:ascii="Arial" w:hAnsi="Arial" w:cs="Arial"/>
          <w:sz w:val="22"/>
          <w:szCs w:val="22"/>
        </w:rPr>
        <w:t>s</w:t>
      </w:r>
      <w:r w:rsidRPr="004539D6">
        <w:rPr>
          <w:rFonts w:ascii="Arial" w:hAnsi="Arial" w:cs="Arial"/>
          <w:sz w:val="22"/>
          <w:szCs w:val="22"/>
        </w:rPr>
        <w:t>ite</w:t>
      </w:r>
      <w:r>
        <w:rPr>
          <w:rFonts w:ascii="Arial" w:hAnsi="Arial" w:cs="Arial"/>
          <w:sz w:val="22"/>
          <w:szCs w:val="22"/>
        </w:rPr>
        <w:t xml:space="preserve"> and indicator (Table E-10).</w:t>
      </w:r>
      <w:r w:rsidRPr="004539D6">
        <w:rPr>
          <w:rFonts w:ascii="Arial" w:hAnsi="Arial" w:cs="Arial"/>
          <w:sz w:val="22"/>
          <w:szCs w:val="22"/>
        </w:rPr>
        <w:t xml:space="preserve"> </w:t>
      </w:r>
    </w:p>
    <w:p w14:paraId="4D6FF97C" w14:textId="77777777" w:rsidR="00DD1D3E" w:rsidRPr="004539D6" w:rsidRDefault="00DD1D3E" w:rsidP="00DD1D3E">
      <w:pPr>
        <w:pStyle w:val="PlainText"/>
        <w:ind w:left="567"/>
        <w:rPr>
          <w:rFonts w:ascii="Arial" w:hAnsi="Arial" w:cs="Arial"/>
          <w:sz w:val="22"/>
          <w:szCs w:val="22"/>
        </w:rPr>
      </w:pPr>
      <w:r w:rsidRPr="004539D6">
        <w:rPr>
          <w:rFonts w:ascii="Arial" w:hAnsi="Arial" w:cs="Arial"/>
          <w:sz w:val="22"/>
          <w:szCs w:val="22"/>
        </w:rPr>
        <w:t xml:space="preserve">3. </w:t>
      </w:r>
      <w:r>
        <w:rPr>
          <w:rFonts w:ascii="Arial" w:hAnsi="Arial" w:cs="Arial"/>
          <w:sz w:val="22"/>
          <w:szCs w:val="22"/>
        </w:rPr>
        <w:t xml:space="preserve"> </w:t>
      </w:r>
      <w:r w:rsidRPr="004539D6">
        <w:rPr>
          <w:rFonts w:ascii="Arial" w:hAnsi="Arial" w:cs="Arial"/>
          <w:sz w:val="22"/>
          <w:szCs w:val="22"/>
        </w:rPr>
        <w:t xml:space="preserve">Calculate the proportional deviations (ratios) of these aggregation statistics from the associated </w:t>
      </w:r>
      <w:r>
        <w:rPr>
          <w:rFonts w:ascii="Arial" w:hAnsi="Arial" w:cs="Arial"/>
          <w:sz w:val="22"/>
          <w:szCs w:val="22"/>
        </w:rPr>
        <w:t>GVs</w:t>
      </w:r>
      <w:r w:rsidRPr="004539D6">
        <w:rPr>
          <w:rFonts w:ascii="Arial" w:hAnsi="Arial" w:cs="Arial"/>
          <w:sz w:val="22"/>
          <w:szCs w:val="22"/>
        </w:rPr>
        <w:t xml:space="preserve"> as the difference of base 2 logarithms (log_2 n) of values and </w:t>
      </w:r>
      <w:r>
        <w:rPr>
          <w:rFonts w:ascii="Arial" w:hAnsi="Arial" w:cs="Arial"/>
          <w:sz w:val="22"/>
          <w:szCs w:val="22"/>
        </w:rPr>
        <w:t>GVs</w:t>
      </w:r>
      <w:r w:rsidRPr="004539D6">
        <w:rPr>
          <w:rFonts w:ascii="Arial" w:hAnsi="Arial" w:cs="Arial"/>
          <w:sz w:val="22"/>
          <w:szCs w:val="22"/>
        </w:rPr>
        <w:t>:</w:t>
      </w:r>
    </w:p>
    <w:p w14:paraId="5BC2D580" w14:textId="77777777" w:rsidR="00DD1D3E" w:rsidRPr="004539D6" w:rsidRDefault="00DD1D3E" w:rsidP="00DD1D3E">
      <w:pPr>
        <w:pStyle w:val="PlainText"/>
        <w:ind w:left="567"/>
        <w:rPr>
          <w:rFonts w:ascii="Arial" w:hAnsi="Arial" w:cs="Arial"/>
          <w:sz w:val="22"/>
          <w:szCs w:val="22"/>
        </w:rPr>
      </w:pPr>
      <w:r w:rsidRPr="004539D6">
        <w:rPr>
          <w:rFonts w:ascii="Arial" w:hAnsi="Arial" w:cs="Arial"/>
          <w:sz w:val="22"/>
          <w:szCs w:val="22"/>
        </w:rPr>
        <w:t>Ratio = log_2V - log_2 guideline</w:t>
      </w:r>
      <w:r>
        <w:rPr>
          <w:rFonts w:ascii="Arial" w:hAnsi="Arial" w:cs="Arial"/>
          <w:sz w:val="22"/>
          <w:szCs w:val="22"/>
        </w:rPr>
        <w:t>.</w:t>
      </w:r>
    </w:p>
    <w:p w14:paraId="5C8565F7" w14:textId="77777777" w:rsidR="00DD1D3E" w:rsidRDefault="00DD1D3E" w:rsidP="00DD1D3E">
      <w:pPr>
        <w:pStyle w:val="PlainText"/>
        <w:ind w:left="567"/>
        <w:rPr>
          <w:rFonts w:ascii="Arial" w:hAnsi="Arial" w:cs="Arial"/>
          <w:sz w:val="22"/>
          <w:szCs w:val="22"/>
        </w:rPr>
      </w:pPr>
      <w:r w:rsidRPr="004539D6">
        <w:rPr>
          <w:rFonts w:ascii="Arial" w:hAnsi="Arial" w:cs="Arial"/>
          <w:sz w:val="22"/>
          <w:szCs w:val="22"/>
        </w:rPr>
        <w:t xml:space="preserve">4. </w:t>
      </w:r>
      <w:r>
        <w:rPr>
          <w:rFonts w:ascii="Arial" w:hAnsi="Arial" w:cs="Arial"/>
          <w:sz w:val="22"/>
          <w:szCs w:val="22"/>
        </w:rPr>
        <w:t xml:space="preserve"> </w:t>
      </w:r>
      <w:r w:rsidRPr="004539D6">
        <w:rPr>
          <w:rFonts w:ascii="Arial" w:hAnsi="Arial" w:cs="Arial"/>
          <w:sz w:val="22"/>
          <w:szCs w:val="22"/>
        </w:rPr>
        <w:t xml:space="preserve">Ratios exceeding 1 or -1 (more than twice or half the </w:t>
      </w:r>
      <w:r>
        <w:rPr>
          <w:rFonts w:ascii="Arial" w:hAnsi="Arial" w:cs="Arial"/>
          <w:sz w:val="22"/>
          <w:szCs w:val="22"/>
        </w:rPr>
        <w:t>GV</w:t>
      </w:r>
      <w:r w:rsidRPr="004539D6">
        <w:rPr>
          <w:rFonts w:ascii="Arial" w:hAnsi="Arial" w:cs="Arial"/>
          <w:sz w:val="22"/>
          <w:szCs w:val="22"/>
        </w:rPr>
        <w:t xml:space="preserve">) were capped at 1 to bind the </w:t>
      </w:r>
      <w:r>
        <w:rPr>
          <w:rFonts w:ascii="Arial" w:hAnsi="Arial" w:cs="Arial"/>
          <w:sz w:val="22"/>
          <w:szCs w:val="22"/>
        </w:rPr>
        <w:t>WQ I</w:t>
      </w:r>
      <w:r w:rsidRPr="004539D6">
        <w:rPr>
          <w:rFonts w:ascii="Arial" w:hAnsi="Arial" w:cs="Arial"/>
          <w:sz w:val="22"/>
          <w:szCs w:val="22"/>
        </w:rPr>
        <w:t>nd</w:t>
      </w:r>
      <w:r>
        <w:rPr>
          <w:rFonts w:ascii="Arial" w:hAnsi="Arial" w:cs="Arial"/>
          <w:sz w:val="22"/>
          <w:szCs w:val="22"/>
        </w:rPr>
        <w:t>ex scales to the region -1 to 1.</w:t>
      </w:r>
    </w:p>
    <w:p w14:paraId="04A5A61A" w14:textId="77777777" w:rsidR="00DD1D3E" w:rsidRPr="004539D6" w:rsidRDefault="00DD1D3E" w:rsidP="00DD1D3E">
      <w:pPr>
        <w:pStyle w:val="PlainText"/>
        <w:ind w:left="567"/>
        <w:rPr>
          <w:rFonts w:ascii="Arial" w:hAnsi="Arial" w:cs="Arial"/>
          <w:sz w:val="22"/>
          <w:szCs w:val="22"/>
        </w:rPr>
      </w:pPr>
      <w:r w:rsidRPr="004539D6">
        <w:rPr>
          <w:rFonts w:ascii="Arial" w:hAnsi="Arial" w:cs="Arial"/>
          <w:sz w:val="22"/>
          <w:szCs w:val="22"/>
        </w:rPr>
        <w:t xml:space="preserve">5. </w:t>
      </w:r>
      <w:r>
        <w:rPr>
          <w:rFonts w:ascii="Arial" w:hAnsi="Arial" w:cs="Arial"/>
          <w:sz w:val="22"/>
          <w:szCs w:val="22"/>
        </w:rPr>
        <w:t xml:space="preserve"> </w:t>
      </w:r>
      <w:r w:rsidRPr="004539D6">
        <w:rPr>
          <w:rFonts w:ascii="Arial" w:hAnsi="Arial" w:cs="Arial"/>
          <w:sz w:val="22"/>
          <w:szCs w:val="22"/>
        </w:rPr>
        <w:t xml:space="preserve">A combined </w:t>
      </w:r>
      <w:r>
        <w:rPr>
          <w:rFonts w:ascii="Arial" w:hAnsi="Arial" w:cs="Arial"/>
          <w:sz w:val="22"/>
          <w:szCs w:val="22"/>
        </w:rPr>
        <w:t>water clarity</w:t>
      </w:r>
      <w:r w:rsidRPr="004539D6">
        <w:rPr>
          <w:rFonts w:ascii="Arial" w:hAnsi="Arial" w:cs="Arial"/>
          <w:sz w:val="22"/>
          <w:szCs w:val="22"/>
        </w:rPr>
        <w:t xml:space="preserve"> ratio was generated by averaging the ratios of </w:t>
      </w:r>
      <w:r>
        <w:rPr>
          <w:rFonts w:ascii="Arial" w:hAnsi="Arial" w:cs="Arial"/>
          <w:sz w:val="22"/>
          <w:szCs w:val="22"/>
        </w:rPr>
        <w:t>Secchi depth</w:t>
      </w:r>
      <w:r w:rsidRPr="004539D6">
        <w:rPr>
          <w:rFonts w:ascii="Arial" w:hAnsi="Arial" w:cs="Arial"/>
          <w:sz w:val="22"/>
          <w:szCs w:val="22"/>
        </w:rPr>
        <w:t xml:space="preserve">, </w:t>
      </w:r>
      <w:r>
        <w:rPr>
          <w:rFonts w:ascii="Arial" w:hAnsi="Arial" w:cs="Arial"/>
          <w:sz w:val="22"/>
          <w:szCs w:val="22"/>
        </w:rPr>
        <w:t>T</w:t>
      </w:r>
      <w:r w:rsidRPr="004539D6">
        <w:rPr>
          <w:rFonts w:ascii="Arial" w:hAnsi="Arial" w:cs="Arial"/>
          <w:sz w:val="22"/>
          <w:szCs w:val="22"/>
        </w:rPr>
        <w:t xml:space="preserve">SS </w:t>
      </w:r>
      <w:r>
        <w:rPr>
          <w:rFonts w:ascii="Arial" w:hAnsi="Arial" w:cs="Arial"/>
          <w:sz w:val="22"/>
          <w:szCs w:val="22"/>
        </w:rPr>
        <w:t>concentration and turbidity (where available).</w:t>
      </w:r>
    </w:p>
    <w:p w14:paraId="61E1E01A" w14:textId="77777777" w:rsidR="00DD1D3E" w:rsidRPr="004539D6" w:rsidRDefault="00DD1D3E" w:rsidP="00DD1D3E">
      <w:pPr>
        <w:pStyle w:val="PlainText"/>
        <w:ind w:left="567"/>
        <w:rPr>
          <w:rFonts w:ascii="Arial" w:hAnsi="Arial" w:cs="Arial"/>
          <w:sz w:val="22"/>
          <w:szCs w:val="22"/>
        </w:rPr>
      </w:pPr>
      <w:r w:rsidRPr="004539D6">
        <w:rPr>
          <w:rFonts w:ascii="Arial" w:hAnsi="Arial" w:cs="Arial"/>
          <w:sz w:val="22"/>
          <w:szCs w:val="22"/>
        </w:rPr>
        <w:t>6.</w:t>
      </w:r>
      <w:r>
        <w:rPr>
          <w:rFonts w:ascii="Arial" w:hAnsi="Arial" w:cs="Arial"/>
          <w:sz w:val="22"/>
          <w:szCs w:val="22"/>
        </w:rPr>
        <w:t xml:space="preserve">  </w:t>
      </w:r>
      <w:r w:rsidRPr="004539D6">
        <w:rPr>
          <w:rFonts w:ascii="Arial" w:hAnsi="Arial" w:cs="Arial"/>
          <w:sz w:val="22"/>
          <w:szCs w:val="22"/>
        </w:rPr>
        <w:t xml:space="preserve">The </w:t>
      </w:r>
      <w:r>
        <w:rPr>
          <w:rFonts w:ascii="Arial" w:hAnsi="Arial" w:cs="Arial"/>
          <w:sz w:val="22"/>
          <w:szCs w:val="22"/>
        </w:rPr>
        <w:t>WQ I</w:t>
      </w:r>
      <w:r w:rsidRPr="004539D6">
        <w:rPr>
          <w:rFonts w:ascii="Arial" w:hAnsi="Arial" w:cs="Arial"/>
          <w:sz w:val="22"/>
          <w:szCs w:val="22"/>
        </w:rPr>
        <w:t>nd</w:t>
      </w:r>
      <w:r>
        <w:rPr>
          <w:rFonts w:ascii="Arial" w:hAnsi="Arial" w:cs="Arial"/>
          <w:sz w:val="22"/>
          <w:szCs w:val="22"/>
        </w:rPr>
        <w:t xml:space="preserve">ex </w:t>
      </w:r>
      <w:r w:rsidRPr="004539D6">
        <w:rPr>
          <w:rFonts w:ascii="Arial" w:hAnsi="Arial" w:cs="Arial"/>
          <w:sz w:val="22"/>
          <w:szCs w:val="22"/>
        </w:rPr>
        <w:t>for each site was calculated by averaging the ratios of PP, PN, NO</w:t>
      </w:r>
      <w:r w:rsidRPr="009B59A2">
        <w:rPr>
          <w:rFonts w:ascii="Arial" w:hAnsi="Arial" w:cs="Arial"/>
          <w:sz w:val="22"/>
          <w:szCs w:val="22"/>
          <w:vertAlign w:val="subscript"/>
        </w:rPr>
        <w:t>x</w:t>
      </w:r>
      <w:r w:rsidRPr="004539D6">
        <w:rPr>
          <w:rFonts w:ascii="Arial" w:hAnsi="Arial" w:cs="Arial"/>
          <w:sz w:val="22"/>
          <w:szCs w:val="22"/>
        </w:rPr>
        <w:t>, Chl</w:t>
      </w:r>
      <w:r>
        <w:rPr>
          <w:rFonts w:ascii="Arial" w:hAnsi="Arial" w:cs="Arial"/>
          <w:sz w:val="22"/>
          <w:szCs w:val="22"/>
        </w:rPr>
        <w:t>-</w:t>
      </w:r>
      <w:r w:rsidRPr="00D837EF">
        <w:rPr>
          <w:rFonts w:ascii="Arial" w:hAnsi="Arial" w:cs="Arial"/>
          <w:i/>
          <w:sz w:val="22"/>
          <w:szCs w:val="22"/>
        </w:rPr>
        <w:t>a</w:t>
      </w:r>
      <w:r w:rsidRPr="004539D6">
        <w:rPr>
          <w:rFonts w:ascii="Arial" w:hAnsi="Arial" w:cs="Arial"/>
          <w:sz w:val="22"/>
          <w:szCs w:val="22"/>
        </w:rPr>
        <w:t xml:space="preserve"> and the combined turbidity ratio</w:t>
      </w:r>
      <w:r>
        <w:rPr>
          <w:rFonts w:ascii="Arial" w:hAnsi="Arial" w:cs="Arial"/>
          <w:sz w:val="22"/>
          <w:szCs w:val="22"/>
        </w:rPr>
        <w:t>.</w:t>
      </w:r>
    </w:p>
    <w:p w14:paraId="315F292D" w14:textId="77777777" w:rsidR="00DD1D3E" w:rsidRPr="004539D6" w:rsidRDefault="00DD1D3E" w:rsidP="00DD1D3E">
      <w:pPr>
        <w:pStyle w:val="PlainText"/>
        <w:ind w:left="567"/>
        <w:rPr>
          <w:rFonts w:ascii="Arial" w:hAnsi="Arial" w:cs="Arial"/>
          <w:sz w:val="22"/>
          <w:szCs w:val="22"/>
        </w:rPr>
      </w:pPr>
      <w:r w:rsidRPr="004539D6">
        <w:rPr>
          <w:rFonts w:ascii="Arial" w:hAnsi="Arial" w:cs="Arial"/>
          <w:sz w:val="22"/>
          <w:szCs w:val="22"/>
        </w:rPr>
        <w:t xml:space="preserve">7. </w:t>
      </w:r>
      <w:r>
        <w:rPr>
          <w:rFonts w:ascii="Arial" w:hAnsi="Arial" w:cs="Arial"/>
          <w:sz w:val="22"/>
          <w:szCs w:val="22"/>
        </w:rPr>
        <w:t xml:space="preserve"> </w:t>
      </w:r>
      <w:r w:rsidRPr="004539D6">
        <w:rPr>
          <w:rFonts w:ascii="Arial" w:hAnsi="Arial" w:cs="Arial"/>
          <w:sz w:val="22"/>
          <w:szCs w:val="22"/>
        </w:rPr>
        <w:t xml:space="preserve">In accordance with other </w:t>
      </w:r>
      <w:r>
        <w:rPr>
          <w:rFonts w:ascii="Arial" w:hAnsi="Arial" w:cs="Arial"/>
          <w:sz w:val="22"/>
          <w:szCs w:val="22"/>
        </w:rPr>
        <w:t>Reef</w:t>
      </w:r>
      <w:r w:rsidRPr="004539D6">
        <w:rPr>
          <w:rFonts w:ascii="Arial" w:hAnsi="Arial" w:cs="Arial"/>
          <w:sz w:val="22"/>
          <w:szCs w:val="22"/>
        </w:rPr>
        <w:t xml:space="preserve"> Report Card indicators (see Anon</w:t>
      </w:r>
      <w:r>
        <w:rPr>
          <w:rFonts w:ascii="Arial" w:hAnsi="Arial" w:cs="Arial"/>
          <w:sz w:val="22"/>
          <w:szCs w:val="22"/>
        </w:rPr>
        <w:t>,</w:t>
      </w:r>
      <w:r w:rsidRPr="004539D6">
        <w:rPr>
          <w:rFonts w:ascii="Arial" w:hAnsi="Arial" w:cs="Arial"/>
          <w:sz w:val="22"/>
          <w:szCs w:val="22"/>
        </w:rPr>
        <w:t xml:space="preserve"> 2011), the </w:t>
      </w:r>
      <w:r>
        <w:rPr>
          <w:rFonts w:ascii="Arial" w:hAnsi="Arial" w:cs="Arial"/>
          <w:sz w:val="22"/>
          <w:szCs w:val="22"/>
        </w:rPr>
        <w:t>WQ</w:t>
      </w:r>
      <w:r w:rsidRPr="004539D6">
        <w:rPr>
          <w:rFonts w:ascii="Arial" w:hAnsi="Arial" w:cs="Arial"/>
          <w:sz w:val="22"/>
          <w:szCs w:val="22"/>
        </w:rPr>
        <w:t xml:space="preserve"> </w:t>
      </w:r>
      <w:r>
        <w:rPr>
          <w:rFonts w:ascii="Arial" w:hAnsi="Arial" w:cs="Arial"/>
          <w:sz w:val="22"/>
          <w:szCs w:val="22"/>
        </w:rPr>
        <w:t>I</w:t>
      </w:r>
      <w:r w:rsidRPr="004539D6">
        <w:rPr>
          <w:rFonts w:ascii="Arial" w:hAnsi="Arial" w:cs="Arial"/>
          <w:sz w:val="22"/>
          <w:szCs w:val="22"/>
        </w:rPr>
        <w:t>nd</w:t>
      </w:r>
      <w:r>
        <w:rPr>
          <w:rFonts w:ascii="Arial" w:hAnsi="Arial" w:cs="Arial"/>
          <w:sz w:val="22"/>
          <w:szCs w:val="22"/>
        </w:rPr>
        <w:t>ex</w:t>
      </w:r>
      <w:r w:rsidRPr="004539D6">
        <w:rPr>
          <w:rFonts w:ascii="Arial" w:hAnsi="Arial" w:cs="Arial"/>
          <w:sz w:val="22"/>
          <w:szCs w:val="22"/>
        </w:rPr>
        <w:t xml:space="preserve"> scores (ranging from -1 to 1) were converted to a </w:t>
      </w:r>
      <w:r>
        <w:rPr>
          <w:rFonts w:ascii="Arial" w:hAnsi="Arial" w:cs="Arial"/>
          <w:sz w:val="22"/>
          <w:szCs w:val="22"/>
        </w:rPr>
        <w:t>‘</w:t>
      </w:r>
      <w:r w:rsidRPr="004539D6">
        <w:rPr>
          <w:rFonts w:ascii="Arial" w:hAnsi="Arial" w:cs="Arial"/>
          <w:sz w:val="22"/>
          <w:szCs w:val="22"/>
        </w:rPr>
        <w:t>traffic light</w:t>
      </w:r>
      <w:r>
        <w:rPr>
          <w:rFonts w:ascii="Arial" w:hAnsi="Arial" w:cs="Arial"/>
          <w:sz w:val="22"/>
          <w:szCs w:val="22"/>
        </w:rPr>
        <w:t>’</w:t>
      </w:r>
      <w:r w:rsidRPr="004539D6">
        <w:rPr>
          <w:rFonts w:ascii="Arial" w:hAnsi="Arial" w:cs="Arial"/>
          <w:sz w:val="22"/>
          <w:szCs w:val="22"/>
        </w:rPr>
        <w:t xml:space="preserve"> colour scheme for reporting whereby:</w:t>
      </w:r>
    </w:p>
    <w:p w14:paraId="2ABB741F" w14:textId="77777777" w:rsidR="00DD1D3E" w:rsidRPr="004539D6" w:rsidRDefault="00DD1D3E" w:rsidP="00DD1D3E">
      <w:pPr>
        <w:pStyle w:val="PlainText"/>
        <w:ind w:left="851"/>
        <w:rPr>
          <w:rFonts w:ascii="Arial" w:hAnsi="Arial" w:cs="Arial"/>
          <w:sz w:val="22"/>
          <w:szCs w:val="22"/>
        </w:rPr>
      </w:pPr>
      <w:r>
        <w:rPr>
          <w:rFonts w:ascii="Arial" w:hAnsi="Arial" w:cs="Arial"/>
          <w:sz w:val="22"/>
          <w:szCs w:val="22"/>
        </w:rPr>
        <w:t xml:space="preserve">a. </w:t>
      </w:r>
      <w:r w:rsidRPr="004539D6">
        <w:rPr>
          <w:rFonts w:ascii="Arial" w:hAnsi="Arial" w:cs="Arial"/>
          <w:sz w:val="22"/>
          <w:szCs w:val="22"/>
        </w:rPr>
        <w:t>&lt;</w:t>
      </w:r>
      <w:r>
        <w:rPr>
          <w:rFonts w:ascii="Arial" w:hAnsi="Arial" w:cs="Arial"/>
          <w:sz w:val="22"/>
          <w:szCs w:val="22"/>
        </w:rPr>
        <w:t xml:space="preserve"> </w:t>
      </w:r>
      <w:r w:rsidRPr="004539D6">
        <w:rPr>
          <w:rFonts w:ascii="Arial" w:hAnsi="Arial" w:cs="Arial"/>
          <w:sz w:val="22"/>
          <w:szCs w:val="22"/>
        </w:rPr>
        <w:t xml:space="preserve">-0.66 to -1 equates to </w:t>
      </w:r>
      <w:r>
        <w:rPr>
          <w:rFonts w:ascii="Arial" w:hAnsi="Arial" w:cs="Arial"/>
          <w:sz w:val="22"/>
          <w:szCs w:val="22"/>
        </w:rPr>
        <w:t>‘</w:t>
      </w:r>
      <w:r w:rsidRPr="004539D6">
        <w:rPr>
          <w:rFonts w:ascii="Arial" w:hAnsi="Arial" w:cs="Arial"/>
          <w:sz w:val="22"/>
          <w:szCs w:val="22"/>
        </w:rPr>
        <w:t>very poor</w:t>
      </w:r>
      <w:r>
        <w:rPr>
          <w:rFonts w:ascii="Arial" w:hAnsi="Arial" w:cs="Arial"/>
          <w:sz w:val="22"/>
          <w:szCs w:val="22"/>
        </w:rPr>
        <w:t>’</w:t>
      </w:r>
      <w:r w:rsidRPr="004539D6">
        <w:rPr>
          <w:rFonts w:ascii="Arial" w:hAnsi="Arial" w:cs="Arial"/>
          <w:sz w:val="22"/>
          <w:szCs w:val="22"/>
        </w:rPr>
        <w:t xml:space="preserve"> and is coloured red</w:t>
      </w:r>
    </w:p>
    <w:p w14:paraId="74629BC1" w14:textId="77777777" w:rsidR="00DD1D3E" w:rsidRPr="004539D6" w:rsidRDefault="00DD1D3E" w:rsidP="00DD1D3E">
      <w:pPr>
        <w:pStyle w:val="PlainText"/>
        <w:ind w:left="851"/>
        <w:rPr>
          <w:rFonts w:ascii="Arial" w:hAnsi="Arial" w:cs="Arial"/>
          <w:sz w:val="22"/>
          <w:szCs w:val="22"/>
        </w:rPr>
      </w:pPr>
      <w:r w:rsidRPr="004539D6">
        <w:rPr>
          <w:rFonts w:ascii="Arial" w:hAnsi="Arial" w:cs="Arial"/>
          <w:sz w:val="22"/>
          <w:szCs w:val="22"/>
        </w:rPr>
        <w:t>b. &lt; -0.33</w:t>
      </w:r>
      <w:r>
        <w:rPr>
          <w:rFonts w:ascii="Arial" w:hAnsi="Arial" w:cs="Arial"/>
          <w:sz w:val="22"/>
          <w:szCs w:val="22"/>
        </w:rPr>
        <w:t xml:space="preserve"> </w:t>
      </w:r>
      <w:r w:rsidRPr="004539D6">
        <w:rPr>
          <w:rFonts w:ascii="Arial" w:hAnsi="Arial" w:cs="Arial"/>
          <w:sz w:val="22"/>
          <w:szCs w:val="22"/>
        </w:rPr>
        <w:t xml:space="preserve">to -0.66 equates to </w:t>
      </w:r>
      <w:r>
        <w:rPr>
          <w:rFonts w:ascii="Arial" w:hAnsi="Arial" w:cs="Arial"/>
          <w:sz w:val="22"/>
          <w:szCs w:val="22"/>
        </w:rPr>
        <w:t>‘</w:t>
      </w:r>
      <w:r w:rsidRPr="004539D6">
        <w:rPr>
          <w:rFonts w:ascii="Arial" w:hAnsi="Arial" w:cs="Arial"/>
          <w:sz w:val="22"/>
          <w:szCs w:val="22"/>
        </w:rPr>
        <w:t>poor</w:t>
      </w:r>
      <w:r>
        <w:rPr>
          <w:rFonts w:ascii="Arial" w:hAnsi="Arial" w:cs="Arial"/>
          <w:sz w:val="22"/>
          <w:szCs w:val="22"/>
        </w:rPr>
        <w:t>’</w:t>
      </w:r>
      <w:r w:rsidRPr="004539D6">
        <w:rPr>
          <w:rFonts w:ascii="Arial" w:hAnsi="Arial" w:cs="Arial"/>
          <w:sz w:val="22"/>
          <w:szCs w:val="22"/>
        </w:rPr>
        <w:t xml:space="preserve"> and is coloured orange</w:t>
      </w:r>
    </w:p>
    <w:p w14:paraId="05FE3ACC" w14:textId="77777777" w:rsidR="00DD1D3E" w:rsidRPr="004539D6" w:rsidRDefault="00DD1D3E" w:rsidP="00DD1D3E">
      <w:pPr>
        <w:pStyle w:val="PlainText"/>
        <w:ind w:left="851"/>
        <w:rPr>
          <w:rFonts w:ascii="Arial" w:hAnsi="Arial" w:cs="Arial"/>
          <w:sz w:val="22"/>
          <w:szCs w:val="22"/>
        </w:rPr>
      </w:pPr>
      <w:r w:rsidRPr="004539D6">
        <w:rPr>
          <w:rFonts w:ascii="Arial" w:hAnsi="Arial" w:cs="Arial"/>
          <w:sz w:val="22"/>
          <w:szCs w:val="22"/>
        </w:rPr>
        <w:t>c.</w:t>
      </w:r>
      <w:r>
        <w:rPr>
          <w:rFonts w:ascii="Arial" w:hAnsi="Arial" w:cs="Arial"/>
          <w:sz w:val="22"/>
          <w:szCs w:val="22"/>
        </w:rPr>
        <w:t xml:space="preserve"> </w:t>
      </w:r>
      <w:r w:rsidRPr="004539D6">
        <w:rPr>
          <w:rFonts w:ascii="Arial" w:hAnsi="Arial" w:cs="Arial"/>
          <w:sz w:val="22"/>
          <w:szCs w:val="22"/>
        </w:rPr>
        <w:t xml:space="preserve">&lt; 0 to -0.33 equates to </w:t>
      </w:r>
      <w:r>
        <w:rPr>
          <w:rFonts w:ascii="Arial" w:hAnsi="Arial" w:cs="Arial"/>
          <w:sz w:val="22"/>
          <w:szCs w:val="22"/>
        </w:rPr>
        <w:t>‘</w:t>
      </w:r>
      <w:r w:rsidRPr="004539D6">
        <w:rPr>
          <w:rFonts w:ascii="Arial" w:hAnsi="Arial" w:cs="Arial"/>
          <w:sz w:val="22"/>
          <w:szCs w:val="22"/>
        </w:rPr>
        <w:t>moderate</w:t>
      </w:r>
      <w:r>
        <w:rPr>
          <w:rFonts w:ascii="Arial" w:hAnsi="Arial" w:cs="Arial"/>
          <w:sz w:val="22"/>
          <w:szCs w:val="22"/>
        </w:rPr>
        <w:t xml:space="preserve">’ </w:t>
      </w:r>
      <w:r w:rsidRPr="004539D6">
        <w:rPr>
          <w:rFonts w:ascii="Arial" w:hAnsi="Arial" w:cs="Arial"/>
          <w:sz w:val="22"/>
          <w:szCs w:val="22"/>
        </w:rPr>
        <w:t>and is coloured yellow</w:t>
      </w:r>
    </w:p>
    <w:p w14:paraId="05224502" w14:textId="77777777" w:rsidR="00DD1D3E" w:rsidRPr="004539D6" w:rsidRDefault="00DD1D3E" w:rsidP="00DD1D3E">
      <w:pPr>
        <w:pStyle w:val="PlainText"/>
        <w:ind w:left="851"/>
        <w:rPr>
          <w:rFonts w:ascii="Arial" w:hAnsi="Arial" w:cs="Arial"/>
          <w:sz w:val="22"/>
          <w:szCs w:val="22"/>
        </w:rPr>
      </w:pPr>
      <w:r w:rsidRPr="004539D6">
        <w:rPr>
          <w:rFonts w:ascii="Arial" w:hAnsi="Arial" w:cs="Arial"/>
          <w:sz w:val="22"/>
          <w:szCs w:val="22"/>
        </w:rPr>
        <w:t>d. &gt;</w:t>
      </w:r>
      <w:r>
        <w:rPr>
          <w:rFonts w:ascii="Arial" w:hAnsi="Arial" w:cs="Arial"/>
          <w:sz w:val="22"/>
          <w:szCs w:val="22"/>
        </w:rPr>
        <w:t xml:space="preserve"> </w:t>
      </w:r>
      <w:r w:rsidRPr="004539D6">
        <w:rPr>
          <w:rFonts w:ascii="Arial" w:hAnsi="Arial" w:cs="Arial"/>
          <w:sz w:val="22"/>
          <w:szCs w:val="22"/>
        </w:rPr>
        <w:t xml:space="preserve">0 to 0.5 equates to </w:t>
      </w:r>
      <w:r>
        <w:rPr>
          <w:rFonts w:ascii="Arial" w:hAnsi="Arial" w:cs="Arial"/>
          <w:sz w:val="22"/>
          <w:szCs w:val="22"/>
        </w:rPr>
        <w:t>‘</w:t>
      </w:r>
      <w:r w:rsidRPr="004539D6">
        <w:rPr>
          <w:rFonts w:ascii="Arial" w:hAnsi="Arial" w:cs="Arial"/>
          <w:sz w:val="22"/>
          <w:szCs w:val="22"/>
        </w:rPr>
        <w:t>good</w:t>
      </w:r>
      <w:r>
        <w:rPr>
          <w:rFonts w:ascii="Arial" w:hAnsi="Arial" w:cs="Arial"/>
          <w:sz w:val="22"/>
          <w:szCs w:val="22"/>
        </w:rPr>
        <w:t>’</w:t>
      </w:r>
      <w:r w:rsidRPr="004539D6">
        <w:rPr>
          <w:rFonts w:ascii="Arial" w:hAnsi="Arial" w:cs="Arial"/>
          <w:sz w:val="22"/>
          <w:szCs w:val="22"/>
        </w:rPr>
        <w:t xml:space="preserve"> and is coloured light green</w:t>
      </w:r>
    </w:p>
    <w:p w14:paraId="0EBE073D" w14:textId="77777777" w:rsidR="00DD1D3E" w:rsidRDefault="00DD1D3E" w:rsidP="00DD1D3E">
      <w:pPr>
        <w:pStyle w:val="PlainText"/>
        <w:ind w:left="851"/>
        <w:rPr>
          <w:rFonts w:ascii="Arial" w:hAnsi="Arial" w:cs="Arial"/>
          <w:sz w:val="22"/>
          <w:szCs w:val="22"/>
        </w:rPr>
      </w:pPr>
      <w:r w:rsidRPr="004539D6">
        <w:rPr>
          <w:rFonts w:ascii="Arial" w:hAnsi="Arial" w:cs="Arial"/>
          <w:sz w:val="22"/>
          <w:szCs w:val="22"/>
        </w:rPr>
        <w:t>e.</w:t>
      </w:r>
      <w:r>
        <w:rPr>
          <w:rFonts w:ascii="Arial" w:hAnsi="Arial" w:cs="Arial"/>
          <w:sz w:val="22"/>
          <w:szCs w:val="22"/>
        </w:rPr>
        <w:t xml:space="preserve"> </w:t>
      </w:r>
      <w:r w:rsidRPr="004539D6">
        <w:rPr>
          <w:rFonts w:ascii="Arial" w:hAnsi="Arial" w:cs="Arial"/>
          <w:sz w:val="22"/>
          <w:szCs w:val="22"/>
        </w:rPr>
        <w:t>&gt;</w:t>
      </w:r>
      <w:r>
        <w:rPr>
          <w:rFonts w:ascii="Arial" w:hAnsi="Arial" w:cs="Arial"/>
          <w:sz w:val="22"/>
          <w:szCs w:val="22"/>
        </w:rPr>
        <w:t xml:space="preserve"> </w:t>
      </w:r>
      <w:r w:rsidRPr="004539D6">
        <w:rPr>
          <w:rFonts w:ascii="Arial" w:hAnsi="Arial" w:cs="Arial"/>
          <w:sz w:val="22"/>
          <w:szCs w:val="22"/>
        </w:rPr>
        <w:t xml:space="preserve">0.5 to 1 equates to </w:t>
      </w:r>
      <w:r>
        <w:rPr>
          <w:rFonts w:ascii="Arial" w:hAnsi="Arial" w:cs="Arial"/>
          <w:sz w:val="22"/>
          <w:szCs w:val="22"/>
        </w:rPr>
        <w:t>‘</w:t>
      </w:r>
      <w:r w:rsidRPr="004539D6">
        <w:rPr>
          <w:rFonts w:ascii="Arial" w:hAnsi="Arial" w:cs="Arial"/>
          <w:sz w:val="22"/>
          <w:szCs w:val="22"/>
        </w:rPr>
        <w:t>very good</w:t>
      </w:r>
      <w:r>
        <w:rPr>
          <w:rFonts w:ascii="Arial" w:hAnsi="Arial" w:cs="Arial"/>
          <w:sz w:val="22"/>
          <w:szCs w:val="22"/>
        </w:rPr>
        <w:t>’</w:t>
      </w:r>
      <w:r w:rsidRPr="004539D6">
        <w:rPr>
          <w:rFonts w:ascii="Arial" w:hAnsi="Arial" w:cs="Arial"/>
          <w:sz w:val="22"/>
          <w:szCs w:val="22"/>
        </w:rPr>
        <w:t xml:space="preserve"> and is coloured dark green.</w:t>
      </w:r>
    </w:p>
    <w:p w14:paraId="2B287AC4" w14:textId="77777777" w:rsidR="00DD1D3E" w:rsidRPr="004539D6" w:rsidRDefault="00DD1D3E" w:rsidP="00DD1D3E">
      <w:pPr>
        <w:pStyle w:val="PlainText"/>
        <w:ind w:left="567"/>
        <w:rPr>
          <w:rFonts w:ascii="Arial" w:hAnsi="Arial" w:cs="Arial"/>
          <w:sz w:val="22"/>
          <w:szCs w:val="22"/>
        </w:rPr>
      </w:pPr>
      <w:r w:rsidRPr="004539D6">
        <w:rPr>
          <w:rFonts w:ascii="Arial" w:hAnsi="Arial" w:cs="Arial"/>
          <w:sz w:val="22"/>
          <w:szCs w:val="22"/>
        </w:rPr>
        <w:t>8.</w:t>
      </w:r>
      <w:r>
        <w:rPr>
          <w:rFonts w:ascii="Arial" w:hAnsi="Arial" w:cs="Arial"/>
          <w:sz w:val="22"/>
          <w:szCs w:val="22"/>
        </w:rPr>
        <w:t xml:space="preserve">  </w:t>
      </w:r>
      <w:r w:rsidRPr="004539D6">
        <w:rPr>
          <w:rFonts w:ascii="Arial" w:hAnsi="Arial" w:cs="Arial"/>
          <w:sz w:val="22"/>
          <w:szCs w:val="22"/>
        </w:rPr>
        <w:t xml:space="preserve">For the regional or sub-regional summaries, the </w:t>
      </w:r>
      <w:r>
        <w:rPr>
          <w:rFonts w:ascii="Arial" w:hAnsi="Arial" w:cs="Arial"/>
          <w:sz w:val="22"/>
          <w:szCs w:val="22"/>
        </w:rPr>
        <w:t>I</w:t>
      </w:r>
      <w:r w:rsidRPr="004539D6">
        <w:rPr>
          <w:rFonts w:ascii="Arial" w:hAnsi="Arial" w:cs="Arial"/>
          <w:sz w:val="22"/>
          <w:szCs w:val="22"/>
        </w:rPr>
        <w:t xml:space="preserve">ndex scores of all sampling locations within a region </w:t>
      </w:r>
      <w:r>
        <w:rPr>
          <w:rFonts w:ascii="Arial" w:hAnsi="Arial" w:cs="Arial"/>
          <w:sz w:val="22"/>
          <w:szCs w:val="22"/>
        </w:rPr>
        <w:t xml:space="preserve">or sub-region, respectively, </w:t>
      </w:r>
      <w:r w:rsidRPr="004539D6">
        <w:rPr>
          <w:rFonts w:ascii="Arial" w:hAnsi="Arial" w:cs="Arial"/>
          <w:sz w:val="22"/>
          <w:szCs w:val="22"/>
        </w:rPr>
        <w:t>were averaged and converted into the colour scheme as above.</w:t>
      </w:r>
    </w:p>
    <w:p w14:paraId="4AFA6F3E" w14:textId="77777777" w:rsidR="00DD1D3E" w:rsidRPr="00FE3C55" w:rsidRDefault="00DD1D3E" w:rsidP="00DD1D3E">
      <w:pPr>
        <w:pStyle w:val="PlainText"/>
        <w:rPr>
          <w:rFonts w:ascii="Arial" w:hAnsi="Arial" w:cs="Arial"/>
          <w:sz w:val="22"/>
          <w:szCs w:val="22"/>
        </w:rPr>
      </w:pPr>
      <w:r w:rsidRPr="004539D6">
        <w:rPr>
          <w:rFonts w:ascii="Arial" w:hAnsi="Arial" w:cs="Arial"/>
          <w:sz w:val="22"/>
          <w:szCs w:val="22"/>
        </w:rPr>
        <w:t xml:space="preserve">The </w:t>
      </w:r>
      <w:r>
        <w:rPr>
          <w:rFonts w:ascii="Arial" w:hAnsi="Arial" w:cs="Arial"/>
          <w:sz w:val="22"/>
          <w:szCs w:val="22"/>
        </w:rPr>
        <w:t>annual condition version of the WQ Index has</w:t>
      </w:r>
      <w:r w:rsidRPr="004539D6">
        <w:rPr>
          <w:rFonts w:ascii="Arial" w:hAnsi="Arial" w:cs="Arial"/>
          <w:sz w:val="22"/>
          <w:szCs w:val="22"/>
        </w:rPr>
        <w:t xml:space="preserve"> only </w:t>
      </w:r>
      <w:r>
        <w:rPr>
          <w:rFonts w:ascii="Arial" w:hAnsi="Arial" w:cs="Arial"/>
          <w:sz w:val="22"/>
          <w:szCs w:val="22"/>
        </w:rPr>
        <w:t xml:space="preserve">been </w:t>
      </w:r>
      <w:r w:rsidRPr="004539D6">
        <w:rPr>
          <w:rFonts w:ascii="Arial" w:hAnsi="Arial" w:cs="Arial"/>
          <w:sz w:val="22"/>
          <w:szCs w:val="22"/>
        </w:rPr>
        <w:t xml:space="preserve">calculated </w:t>
      </w:r>
      <w:r>
        <w:rPr>
          <w:rFonts w:ascii="Arial" w:hAnsi="Arial" w:cs="Arial"/>
          <w:sz w:val="22"/>
          <w:szCs w:val="22"/>
        </w:rPr>
        <w:t>since 2016 and is subject to future revision and refinement</w:t>
      </w:r>
      <w:r w:rsidRPr="00FE3C55">
        <w:rPr>
          <w:rFonts w:ascii="Arial" w:hAnsi="Arial" w:cs="Arial"/>
          <w:sz w:val="22"/>
          <w:szCs w:val="22"/>
        </w:rPr>
        <w:t>.</w:t>
      </w:r>
    </w:p>
    <w:p w14:paraId="40B94F2F" w14:textId="77F77451" w:rsidR="0096355F" w:rsidRDefault="00A1641E" w:rsidP="00851519">
      <w:pPr>
        <w:pStyle w:val="PlainText"/>
        <w:rPr>
          <w:rStyle w:val="Heading20"/>
          <w:lang w:val="en-GB"/>
        </w:rPr>
      </w:pPr>
      <w:r w:rsidRPr="00FE3C55">
        <w:rPr>
          <w:rFonts w:ascii="Arial" w:hAnsi="Arial" w:cs="Arial"/>
          <w:sz w:val="22"/>
          <w:szCs w:val="22"/>
        </w:rPr>
        <w:t xml:space="preserve">The </w:t>
      </w:r>
      <w:r w:rsidR="00FE3C55" w:rsidRPr="00FE3C55">
        <w:rPr>
          <w:rFonts w:ascii="Arial" w:hAnsi="Arial" w:cs="Arial"/>
          <w:sz w:val="22"/>
          <w:szCs w:val="22"/>
        </w:rPr>
        <w:t>WQ Guideline</w:t>
      </w:r>
      <w:r w:rsidR="00FE3C55">
        <w:rPr>
          <w:rFonts w:ascii="Arial" w:hAnsi="Arial" w:cs="Arial"/>
          <w:sz w:val="22"/>
          <w:szCs w:val="22"/>
        </w:rPr>
        <w:t xml:space="preserve"> values</w:t>
      </w:r>
      <w:r w:rsidR="00FE3C55" w:rsidRPr="00FE3C55">
        <w:rPr>
          <w:rFonts w:ascii="Arial" w:hAnsi="Arial" w:cs="Arial"/>
          <w:sz w:val="22"/>
          <w:szCs w:val="22"/>
        </w:rPr>
        <w:t xml:space="preserve"> used</w:t>
      </w:r>
      <w:r w:rsidR="00FE3C55">
        <w:rPr>
          <w:rFonts w:ascii="Arial" w:hAnsi="Arial" w:cs="Arial"/>
          <w:sz w:val="22"/>
          <w:szCs w:val="22"/>
        </w:rPr>
        <w:t xml:space="preserve"> for e</w:t>
      </w:r>
      <w:r w:rsidR="00F95F64">
        <w:rPr>
          <w:rFonts w:ascii="Arial" w:hAnsi="Arial" w:cs="Arial"/>
          <w:sz w:val="22"/>
          <w:szCs w:val="22"/>
        </w:rPr>
        <w:t>ach sampling site are shown in A</w:t>
      </w:r>
      <w:r w:rsidR="00FE3C55">
        <w:rPr>
          <w:rFonts w:ascii="Arial" w:hAnsi="Arial" w:cs="Arial"/>
          <w:sz w:val="22"/>
          <w:szCs w:val="22"/>
        </w:rPr>
        <w:t>ppendix</w:t>
      </w:r>
      <w:r w:rsidR="00F95F64">
        <w:rPr>
          <w:rFonts w:ascii="Arial" w:hAnsi="Arial" w:cs="Arial"/>
          <w:sz w:val="22"/>
          <w:szCs w:val="22"/>
        </w:rPr>
        <w:t xml:space="preserve"> E,</w:t>
      </w:r>
      <w:r w:rsidR="00D837EF">
        <w:rPr>
          <w:rFonts w:ascii="Arial" w:hAnsi="Arial" w:cs="Arial"/>
          <w:sz w:val="22"/>
          <w:szCs w:val="22"/>
        </w:rPr>
        <w:t xml:space="preserve"> Table E-10</w:t>
      </w:r>
      <w:r w:rsidR="00FE3C55">
        <w:rPr>
          <w:rFonts w:ascii="Arial" w:hAnsi="Arial" w:cs="Arial"/>
          <w:sz w:val="22"/>
          <w:szCs w:val="22"/>
        </w:rPr>
        <w:t xml:space="preserve">. </w:t>
      </w:r>
      <w:bookmarkStart w:id="2113" w:name="_Ref452293692"/>
    </w:p>
    <w:p w14:paraId="246BC5FC" w14:textId="0FCB99F8" w:rsidR="00803656" w:rsidRPr="00C27BEB" w:rsidRDefault="002069C3" w:rsidP="00B828FF">
      <w:pPr>
        <w:pStyle w:val="SummaryHeading2"/>
      </w:pPr>
      <w:r w:rsidRPr="00060E78">
        <w:rPr>
          <w:rStyle w:val="Heading20"/>
          <w:lang w:val="en-GB"/>
        </w:rPr>
        <w:t>D-</w:t>
      </w:r>
      <w:r w:rsidR="00CB5139">
        <w:rPr>
          <w:rStyle w:val="Heading20"/>
          <w:lang w:val="en-GB"/>
        </w:rPr>
        <w:t>4</w:t>
      </w:r>
      <w:r w:rsidR="007E6E6E" w:rsidRPr="00060E78">
        <w:rPr>
          <w:rStyle w:val="Heading20"/>
          <w:lang w:val="en-GB"/>
        </w:rPr>
        <w:t xml:space="preserve"> </w:t>
      </w:r>
      <w:r w:rsidR="00803656" w:rsidRPr="00060E78">
        <w:rPr>
          <w:rStyle w:val="Heading20"/>
          <w:lang w:val="en-GB"/>
        </w:rPr>
        <w:t xml:space="preserve">Mapping of </w:t>
      </w:r>
      <w:r w:rsidR="00EB0A77" w:rsidRPr="00060E78">
        <w:rPr>
          <w:rStyle w:val="Heading20"/>
          <w:lang w:val="en-GB"/>
        </w:rPr>
        <w:t xml:space="preserve">wet season </w:t>
      </w:r>
      <w:r w:rsidR="00803656" w:rsidRPr="00060E78">
        <w:rPr>
          <w:rStyle w:val="Heading20"/>
          <w:lang w:val="en-GB"/>
        </w:rPr>
        <w:t>water types</w:t>
      </w:r>
      <w:bookmarkEnd w:id="2113"/>
      <w:r w:rsidR="0096355F" w:rsidRPr="00060E78">
        <w:rPr>
          <w:rStyle w:val="Heading20"/>
          <w:lang w:val="en-GB"/>
        </w:rPr>
        <w:t xml:space="preserve"> </w:t>
      </w:r>
    </w:p>
    <w:p w14:paraId="246BC5FD" w14:textId="45120738" w:rsidR="00803656" w:rsidRPr="008467AA" w:rsidRDefault="00803656" w:rsidP="00803656">
      <w:pPr>
        <w:rPr>
          <w:rFonts w:eastAsia="Calibri"/>
          <w:lang w:val="en-AU"/>
        </w:rPr>
      </w:pPr>
      <w:bookmarkStart w:id="2114" w:name="_Toc416533901"/>
      <w:r w:rsidRPr="008467AA">
        <w:rPr>
          <w:rFonts w:eastAsia="Calibri"/>
          <w:lang w:val="en-AU"/>
        </w:rPr>
        <w:t xml:space="preserve">Remote sensing imagery </w:t>
      </w:r>
      <w:r>
        <w:rPr>
          <w:rFonts w:eastAsia="Calibri"/>
          <w:lang w:val="en-AU"/>
        </w:rPr>
        <w:t>is</w:t>
      </w:r>
      <w:r w:rsidRPr="008467AA">
        <w:rPr>
          <w:rFonts w:eastAsia="Calibri"/>
          <w:lang w:val="en-AU"/>
        </w:rPr>
        <w:t xml:space="preserve"> a useful assessment tool in the monitoring of </w:t>
      </w:r>
      <w:r w:rsidR="00016E01">
        <w:rPr>
          <w:rFonts w:eastAsia="Calibri"/>
          <w:lang w:val="en-AU"/>
        </w:rPr>
        <w:t xml:space="preserve">turbidity and </w:t>
      </w:r>
      <w:r w:rsidRPr="008467AA">
        <w:rPr>
          <w:rFonts w:eastAsia="Calibri"/>
          <w:lang w:val="en-AU"/>
        </w:rPr>
        <w:t xml:space="preserve">river flood plumes (hereafter river plumes) in the </w:t>
      </w:r>
      <w:r w:rsidR="00565A07">
        <w:rPr>
          <w:rFonts w:eastAsia="Calibri"/>
          <w:lang w:val="en-AU"/>
        </w:rPr>
        <w:t>Reef lagoon</w:t>
      </w:r>
      <w:r w:rsidRPr="008467AA">
        <w:rPr>
          <w:rFonts w:eastAsia="Calibri"/>
          <w:lang w:val="en-AU"/>
        </w:rPr>
        <w:t xml:space="preserve">. Combined with </w:t>
      </w:r>
      <w:r w:rsidR="008E16B2">
        <w:rPr>
          <w:rFonts w:eastAsia="Calibri"/>
          <w:i/>
          <w:lang w:val="en-AU"/>
        </w:rPr>
        <w:t xml:space="preserve">in-situ </w:t>
      </w:r>
      <w:r w:rsidR="00F67323">
        <w:rPr>
          <w:rFonts w:eastAsia="Calibri"/>
          <w:lang w:val="en-AU"/>
        </w:rPr>
        <w:t>water quality</w:t>
      </w:r>
      <w:r w:rsidRPr="008467AA">
        <w:rPr>
          <w:rFonts w:eastAsia="Calibri"/>
          <w:lang w:val="en-AU"/>
        </w:rPr>
        <w:t xml:space="preserve"> sampling</w:t>
      </w:r>
      <w:r w:rsidR="003F0758">
        <w:rPr>
          <w:rFonts w:eastAsia="Calibri"/>
          <w:lang w:val="en-AU"/>
        </w:rPr>
        <w:t>,</w:t>
      </w:r>
      <w:r w:rsidRPr="008467AA">
        <w:rPr>
          <w:rFonts w:eastAsia="Calibri"/>
          <w:lang w:val="en-AU"/>
        </w:rPr>
        <w:t xml:space="preserve"> the use of remote sensing is a valid and practical way to estimate </w:t>
      </w:r>
      <w:r w:rsidR="00E07E70">
        <w:rPr>
          <w:rFonts w:eastAsia="Calibri"/>
          <w:lang w:val="en-AU"/>
        </w:rPr>
        <w:t xml:space="preserve">wet season marine conditions as well as </w:t>
      </w:r>
      <w:r w:rsidRPr="008467AA">
        <w:rPr>
          <w:rFonts w:eastAsia="Calibri"/>
          <w:lang w:val="en-AU"/>
        </w:rPr>
        <w:t>the extent and frequency of</w:t>
      </w:r>
      <w:r w:rsidR="00826A14">
        <w:rPr>
          <w:rFonts w:eastAsia="Calibri"/>
          <w:lang w:val="en-AU"/>
        </w:rPr>
        <w:t xml:space="preserve"> wet season water type (including</w:t>
      </w:r>
      <w:r w:rsidRPr="008467AA">
        <w:rPr>
          <w:rFonts w:eastAsia="Calibri"/>
          <w:lang w:val="en-AU"/>
        </w:rPr>
        <w:t xml:space="preserve"> river plume</w:t>
      </w:r>
      <w:r w:rsidR="007A5C03">
        <w:rPr>
          <w:rFonts w:eastAsia="Calibri"/>
          <w:lang w:val="en-AU"/>
        </w:rPr>
        <w:t>s</w:t>
      </w:r>
      <w:r w:rsidR="00826A14">
        <w:rPr>
          <w:rFonts w:eastAsia="Calibri"/>
          <w:lang w:val="en-AU"/>
        </w:rPr>
        <w:t>)</w:t>
      </w:r>
      <w:r w:rsidRPr="008467AA">
        <w:rPr>
          <w:rFonts w:eastAsia="Calibri"/>
          <w:lang w:val="en-AU"/>
        </w:rPr>
        <w:t xml:space="preserve"> exposure on </w:t>
      </w:r>
      <w:r w:rsidR="00565A07">
        <w:rPr>
          <w:rFonts w:eastAsia="Calibri"/>
          <w:lang w:val="en-AU"/>
        </w:rPr>
        <w:t>Reef</w:t>
      </w:r>
      <w:r w:rsidR="00565A07" w:rsidRPr="008467AA">
        <w:rPr>
          <w:rFonts w:eastAsia="Calibri"/>
          <w:lang w:val="en-AU"/>
        </w:rPr>
        <w:t xml:space="preserve"> </w:t>
      </w:r>
      <w:r w:rsidRPr="008467AA">
        <w:rPr>
          <w:rFonts w:eastAsia="Calibri"/>
          <w:lang w:val="en-AU"/>
        </w:rPr>
        <w:t xml:space="preserve">ecosystems. Ocean colour imagery provides synoptic-scale information regarding the movement and composition of </w:t>
      </w:r>
      <w:r w:rsidR="00826A14">
        <w:rPr>
          <w:rFonts w:eastAsia="Calibri"/>
          <w:lang w:val="en-AU"/>
        </w:rPr>
        <w:t>turbid waters</w:t>
      </w:r>
      <w:r w:rsidRPr="008467AA">
        <w:rPr>
          <w:rFonts w:eastAsia="Calibri"/>
          <w:lang w:val="en-AU"/>
        </w:rPr>
        <w:t xml:space="preserve">. Thus, in the past </w:t>
      </w:r>
      <w:r w:rsidR="00FE7AF6">
        <w:rPr>
          <w:rFonts w:eastAsia="Calibri"/>
          <w:lang w:val="en-AU"/>
        </w:rPr>
        <w:t xml:space="preserve">nine </w:t>
      </w:r>
      <w:r w:rsidRPr="008467AA">
        <w:rPr>
          <w:rFonts w:eastAsia="Calibri"/>
          <w:lang w:val="en-AU"/>
        </w:rPr>
        <w:t>years, remote sensing imagery combined with</w:t>
      </w:r>
      <w:r w:rsidR="008E16B2">
        <w:rPr>
          <w:rFonts w:eastAsia="Calibri"/>
          <w:i/>
          <w:lang w:val="en-AU"/>
        </w:rPr>
        <w:t xml:space="preserve"> in-situ </w:t>
      </w:r>
      <w:r w:rsidRPr="008467AA">
        <w:rPr>
          <w:rFonts w:eastAsia="Calibri"/>
          <w:lang w:val="en-AU"/>
        </w:rPr>
        <w:t xml:space="preserve">sampling of river plumes has provided an essential source of data related to the movement and composition of </w:t>
      </w:r>
      <w:r w:rsidR="00826A14">
        <w:rPr>
          <w:rFonts w:eastAsia="Calibri"/>
          <w:lang w:val="en-AU"/>
        </w:rPr>
        <w:t>wet season water types</w:t>
      </w:r>
      <w:r w:rsidR="008D5899">
        <w:rPr>
          <w:rFonts w:eastAsia="Calibri"/>
          <w:lang w:val="en-AU"/>
        </w:rPr>
        <w:t>, including river plumes,</w:t>
      </w:r>
      <w:r w:rsidRPr="008467AA">
        <w:rPr>
          <w:rFonts w:eastAsia="Calibri"/>
          <w:lang w:val="en-AU"/>
        </w:rPr>
        <w:t xml:space="preserve"> in </w:t>
      </w:r>
      <w:r w:rsidR="00565A07">
        <w:rPr>
          <w:rFonts w:eastAsia="Calibri"/>
          <w:lang w:val="en-AU"/>
        </w:rPr>
        <w:t>Reef</w:t>
      </w:r>
      <w:r w:rsidR="00565A07" w:rsidRPr="008467AA">
        <w:rPr>
          <w:rFonts w:eastAsia="Calibri"/>
          <w:lang w:val="en-AU"/>
        </w:rPr>
        <w:t xml:space="preserve"> </w:t>
      </w:r>
      <w:r w:rsidRPr="008467AA">
        <w:rPr>
          <w:rFonts w:eastAsia="Calibri"/>
          <w:lang w:val="en-AU"/>
        </w:rPr>
        <w:t xml:space="preserve">waters (e.g., Bainbridge et al., 2012; Devlin et al.; 2012a, b; Schroeder et al., 2012). </w:t>
      </w:r>
    </w:p>
    <w:bookmarkEnd w:id="2114"/>
    <w:p w14:paraId="246BC5FE" w14:textId="45876567" w:rsidR="00803656" w:rsidRDefault="00803656" w:rsidP="00803656">
      <w:pPr>
        <w:rPr>
          <w:b/>
          <w:lang w:val="en-AU"/>
        </w:rPr>
      </w:pPr>
      <w:r w:rsidRPr="008467AA">
        <w:rPr>
          <w:lang w:val="en-AU"/>
        </w:rPr>
        <w:t>Following recommendations from the 2012</w:t>
      </w:r>
      <w:r w:rsidR="00E0569D">
        <w:rPr>
          <w:color w:val="000000" w:themeColor="text1"/>
          <w:szCs w:val="22"/>
          <w:lang w:val="en-AU"/>
        </w:rPr>
        <w:t>–</w:t>
      </w:r>
      <w:r w:rsidRPr="008467AA">
        <w:rPr>
          <w:lang w:val="en-AU"/>
        </w:rPr>
        <w:t xml:space="preserve">13 MMP report, marine areas exposed </w:t>
      </w:r>
      <w:r w:rsidR="00826A14">
        <w:rPr>
          <w:lang w:val="en-AU"/>
        </w:rPr>
        <w:t>wet season water types</w:t>
      </w:r>
      <w:r w:rsidRPr="008467AA">
        <w:rPr>
          <w:lang w:val="en-AU"/>
        </w:rPr>
        <w:t xml:space="preserve"> </w:t>
      </w:r>
      <w:r w:rsidR="0096355F">
        <w:rPr>
          <w:lang w:val="en-AU"/>
        </w:rPr>
        <w:t xml:space="preserve">are </w:t>
      </w:r>
      <w:r w:rsidR="00F67323">
        <w:rPr>
          <w:lang w:val="en-AU"/>
        </w:rPr>
        <w:t xml:space="preserve">mapped </w:t>
      </w:r>
      <w:r w:rsidRPr="008467AA">
        <w:rPr>
          <w:lang w:val="en-AU"/>
        </w:rPr>
        <w:t xml:space="preserve">using MODIS true colour </w:t>
      </w:r>
      <w:r>
        <w:rPr>
          <w:lang w:val="en-AU"/>
        </w:rPr>
        <w:t xml:space="preserve">(TC) </w:t>
      </w:r>
      <w:r w:rsidRPr="008467AA">
        <w:rPr>
          <w:lang w:val="en-AU"/>
        </w:rPr>
        <w:t>images and the</w:t>
      </w:r>
      <w:r w:rsidRPr="008467AA">
        <w:rPr>
          <w:b/>
          <w:lang w:val="en-AU"/>
        </w:rPr>
        <w:t xml:space="preserve"> </w:t>
      </w:r>
      <w:r w:rsidRPr="008467AA">
        <w:rPr>
          <w:lang w:val="en-AU"/>
        </w:rPr>
        <w:t xml:space="preserve">TC method extensively presented in Álvarez-Romero </w:t>
      </w:r>
      <w:r>
        <w:rPr>
          <w:lang w:val="en-AU"/>
        </w:rPr>
        <w:t>et al.</w:t>
      </w:r>
      <w:r w:rsidRPr="00EE6F82">
        <w:rPr>
          <w:lang w:val="en-AU"/>
        </w:rPr>
        <w:t xml:space="preserve"> </w:t>
      </w:r>
      <w:r w:rsidRPr="008467AA">
        <w:rPr>
          <w:lang w:val="en-AU"/>
        </w:rPr>
        <w:t>(2013) and used in</w:t>
      </w:r>
      <w:r w:rsidR="00016E01">
        <w:rPr>
          <w:lang w:val="en-AU"/>
        </w:rPr>
        <w:t xml:space="preserve">, </w:t>
      </w:r>
      <w:r w:rsidR="003F0758">
        <w:rPr>
          <w:lang w:val="en-AU"/>
        </w:rPr>
        <w:t>for example,</w:t>
      </w:r>
      <w:r w:rsidRPr="008467AA">
        <w:rPr>
          <w:lang w:val="en-AU"/>
        </w:rPr>
        <w:t xml:space="preserve"> Devlin </w:t>
      </w:r>
      <w:r>
        <w:rPr>
          <w:lang w:val="en-AU"/>
        </w:rPr>
        <w:t>et al.</w:t>
      </w:r>
      <w:r w:rsidRPr="00EE6F82">
        <w:rPr>
          <w:lang w:val="en-AU"/>
        </w:rPr>
        <w:t xml:space="preserve"> </w:t>
      </w:r>
      <w:r w:rsidRPr="008467AA">
        <w:rPr>
          <w:lang w:val="en-AU"/>
        </w:rPr>
        <w:t xml:space="preserve">(2013) and Petus </w:t>
      </w:r>
      <w:r>
        <w:rPr>
          <w:lang w:val="en-AU"/>
        </w:rPr>
        <w:t>et al.</w:t>
      </w:r>
      <w:r w:rsidRPr="00EE6F82">
        <w:rPr>
          <w:lang w:val="en-AU"/>
        </w:rPr>
        <w:t xml:space="preserve"> </w:t>
      </w:r>
      <w:r w:rsidRPr="008467AA">
        <w:rPr>
          <w:lang w:val="en-AU"/>
        </w:rPr>
        <w:t>(2014b</w:t>
      </w:r>
      <w:r w:rsidR="004C6479" w:rsidRPr="008467AA">
        <w:rPr>
          <w:lang w:val="en-AU"/>
        </w:rPr>
        <w:t>)</w:t>
      </w:r>
      <w:r w:rsidR="004C6479">
        <w:rPr>
          <w:lang w:val="en-AU"/>
        </w:rPr>
        <w:t>.</w:t>
      </w:r>
      <w:r w:rsidRPr="008467AA">
        <w:rPr>
          <w:lang w:val="en-AU"/>
        </w:rPr>
        <w:t xml:space="preserve"> The TC method is based on classification of spectrally enhanced quasi-true colour MODIS images (Álvarez-Romero et al., 2013). This method exploits the differences in colour </w:t>
      </w:r>
      <w:r w:rsidR="00EB0A77">
        <w:rPr>
          <w:lang w:val="en-AU"/>
        </w:rPr>
        <w:t xml:space="preserve">existing </w:t>
      </w:r>
      <w:r w:rsidRPr="008467AA">
        <w:rPr>
          <w:lang w:val="en-AU"/>
        </w:rPr>
        <w:t xml:space="preserve">between the turbid </w:t>
      </w:r>
      <w:r w:rsidR="00EB0A77">
        <w:rPr>
          <w:lang w:val="en-AU"/>
        </w:rPr>
        <w:t>coastal waters</w:t>
      </w:r>
      <w:r w:rsidR="00CE5E3C">
        <w:rPr>
          <w:lang w:val="en-AU"/>
        </w:rPr>
        <w:t xml:space="preserve"> (including</w:t>
      </w:r>
      <w:r w:rsidR="00EB0A77">
        <w:rPr>
          <w:lang w:val="en-AU"/>
        </w:rPr>
        <w:t xml:space="preserve"> </w:t>
      </w:r>
      <w:r w:rsidRPr="008467AA">
        <w:rPr>
          <w:lang w:val="en-AU"/>
        </w:rPr>
        <w:t>river plumes</w:t>
      </w:r>
      <w:r w:rsidR="00CE5E3C">
        <w:rPr>
          <w:lang w:val="en-AU"/>
        </w:rPr>
        <w:t>)</w:t>
      </w:r>
      <w:r w:rsidRPr="008467AA">
        <w:rPr>
          <w:lang w:val="en-AU"/>
        </w:rPr>
        <w:t xml:space="preserve"> and the marine ambient water, and between respective</w:t>
      </w:r>
      <w:r w:rsidR="00EB0A77">
        <w:rPr>
          <w:lang w:val="en-AU"/>
        </w:rPr>
        <w:t xml:space="preserve"> wet season</w:t>
      </w:r>
      <w:r w:rsidRPr="008467AA">
        <w:rPr>
          <w:lang w:val="en-AU"/>
        </w:rPr>
        <w:t xml:space="preserve"> water type</w:t>
      </w:r>
      <w:r>
        <w:rPr>
          <w:lang w:val="en-AU"/>
        </w:rPr>
        <w:t>s</w:t>
      </w:r>
      <w:r w:rsidRPr="008467AA">
        <w:rPr>
          <w:lang w:val="en-AU"/>
        </w:rPr>
        <w:t xml:space="preserve"> </w:t>
      </w:r>
      <w:r w:rsidR="00EB0A77">
        <w:rPr>
          <w:lang w:val="en-AU"/>
        </w:rPr>
        <w:t>existing across coastal waters, including</w:t>
      </w:r>
      <w:r w:rsidR="001C3D04">
        <w:rPr>
          <w:lang w:val="en-AU"/>
        </w:rPr>
        <w:t xml:space="preserve"> </w:t>
      </w:r>
      <w:r w:rsidRPr="008467AA">
        <w:rPr>
          <w:lang w:val="en-AU"/>
        </w:rPr>
        <w:t xml:space="preserve">river plumes (Álvarez-Romero et al., 2013). </w:t>
      </w:r>
    </w:p>
    <w:p w14:paraId="7B7E4E1F" w14:textId="02DA7313" w:rsidR="00EB0A77" w:rsidRPr="00EB0A77" w:rsidRDefault="00EB0A77" w:rsidP="00EB0A77">
      <w:pPr>
        <w:rPr>
          <w:rFonts w:eastAsia="Calibri"/>
          <w:lang w:val="en-AU"/>
        </w:rPr>
      </w:pPr>
      <w:r w:rsidRPr="00EB0A77">
        <w:rPr>
          <w:rFonts w:eastAsia="Calibri"/>
          <w:lang w:val="en-AU"/>
        </w:rPr>
        <w:t>The wet season water type</w:t>
      </w:r>
      <w:r w:rsidR="00DE6E0A">
        <w:rPr>
          <w:rFonts w:eastAsia="Calibri"/>
          <w:lang w:val="en-AU"/>
        </w:rPr>
        <w:t>s</w:t>
      </w:r>
      <w:r w:rsidRPr="00EB0A77">
        <w:rPr>
          <w:rFonts w:eastAsia="Calibri"/>
          <w:lang w:val="en-AU"/>
        </w:rPr>
        <w:t xml:space="preserve"> are produced using MODIS true colour imagery reclassified to six distinct colour classes defined by their colour properties</w:t>
      </w:r>
      <w:r w:rsidR="00697AA5">
        <w:rPr>
          <w:rFonts w:eastAsia="Calibri"/>
          <w:lang w:val="en-AU"/>
        </w:rPr>
        <w:t xml:space="preserve"> (Figure D-1)</w:t>
      </w:r>
      <w:r w:rsidRPr="00EB0A77">
        <w:rPr>
          <w:rFonts w:eastAsia="Calibri"/>
          <w:lang w:val="en-AU"/>
        </w:rPr>
        <w:t xml:space="preserve">. The wet season </w:t>
      </w:r>
      <w:r w:rsidR="00826A14">
        <w:rPr>
          <w:rFonts w:eastAsia="Calibri"/>
          <w:lang w:val="en-AU"/>
        </w:rPr>
        <w:t>colour classes</w:t>
      </w:r>
      <w:r w:rsidRPr="00EB0A77">
        <w:rPr>
          <w:rFonts w:eastAsia="Calibri"/>
          <w:lang w:val="en-AU"/>
        </w:rPr>
        <w:t xml:space="preserve"> are regrouped into three water types (</w:t>
      </w:r>
      <w:r w:rsidR="00404B3B">
        <w:rPr>
          <w:rFonts w:eastAsia="Calibri"/>
          <w:lang w:val="en-AU"/>
        </w:rPr>
        <w:t>primary</w:t>
      </w:r>
      <w:r w:rsidRPr="00EB0A77">
        <w:rPr>
          <w:rFonts w:eastAsia="Calibri"/>
          <w:lang w:val="en-AU"/>
        </w:rPr>
        <w:t xml:space="preserve">, </w:t>
      </w:r>
      <w:r w:rsidR="00404B3B">
        <w:rPr>
          <w:rFonts w:eastAsia="Calibri"/>
          <w:lang w:val="en-AU"/>
        </w:rPr>
        <w:t>secondary</w:t>
      </w:r>
      <w:r w:rsidRPr="00EB0A77">
        <w:rPr>
          <w:rFonts w:eastAsia="Calibri"/>
          <w:lang w:val="en-AU"/>
        </w:rPr>
        <w:t xml:space="preserve"> and </w:t>
      </w:r>
      <w:r w:rsidR="00404B3B">
        <w:rPr>
          <w:rFonts w:eastAsia="Calibri"/>
          <w:lang w:val="en-AU"/>
        </w:rPr>
        <w:t>tertiary</w:t>
      </w:r>
      <w:r w:rsidRPr="00EB0A77">
        <w:rPr>
          <w:rFonts w:eastAsia="Calibri"/>
          <w:lang w:val="en-AU"/>
        </w:rPr>
        <w:t>) characterised by different concentrations of optically active components (</w:t>
      </w:r>
      <w:r w:rsidR="00C52E1F">
        <w:rPr>
          <w:rFonts w:eastAsia="Calibri"/>
          <w:lang w:val="en-AU"/>
        </w:rPr>
        <w:t>TSS</w:t>
      </w:r>
      <w:r w:rsidRPr="00EB0A77">
        <w:rPr>
          <w:rFonts w:eastAsia="Calibri"/>
          <w:lang w:val="en-AU"/>
        </w:rPr>
        <w:t>, colour dissolved organic matter</w:t>
      </w:r>
      <w:r w:rsidR="00DE6E0A">
        <w:rPr>
          <w:rFonts w:eastAsia="Calibri"/>
          <w:lang w:val="en-AU"/>
        </w:rPr>
        <w:t xml:space="preserve"> </w:t>
      </w:r>
      <w:r w:rsidRPr="00EB0A77">
        <w:rPr>
          <w:rFonts w:eastAsia="Calibri"/>
          <w:lang w:val="en-AU"/>
        </w:rPr>
        <w:t xml:space="preserve">and </w:t>
      </w:r>
      <w:r w:rsidR="00C52E1F">
        <w:rPr>
          <w:rFonts w:eastAsia="Calibri"/>
          <w:lang w:val="en-AU"/>
        </w:rPr>
        <w:t>Chl-</w:t>
      </w:r>
      <w:r w:rsidR="00C52E1F" w:rsidRPr="001F214B">
        <w:rPr>
          <w:rFonts w:eastAsia="Calibri"/>
          <w:i/>
          <w:lang w:val="en-AU"/>
        </w:rPr>
        <w:t>a</w:t>
      </w:r>
      <w:r w:rsidRPr="00EB0A77">
        <w:rPr>
          <w:rFonts w:eastAsia="Calibri"/>
          <w:lang w:val="en-AU"/>
        </w:rPr>
        <w:t>)</w:t>
      </w:r>
      <w:r w:rsidR="003F0758">
        <w:rPr>
          <w:rFonts w:eastAsia="Calibri"/>
          <w:lang w:val="en-AU"/>
        </w:rPr>
        <w:t>,</w:t>
      </w:r>
      <w:r w:rsidRPr="00EB0A77">
        <w:rPr>
          <w:rFonts w:eastAsia="Calibri"/>
          <w:lang w:val="en-AU"/>
        </w:rPr>
        <w:t xml:space="preserve"> which control the colour of the water and influence the light attenuation, and different pollutant concentrations</w:t>
      </w:r>
      <w:r w:rsidR="003F0758">
        <w:rPr>
          <w:rFonts w:eastAsia="Calibri"/>
          <w:lang w:val="en-AU"/>
        </w:rPr>
        <w:t>.</w:t>
      </w:r>
    </w:p>
    <w:p w14:paraId="44B51F36" w14:textId="36FA940C" w:rsidR="00612D42" w:rsidRDefault="00826A14" w:rsidP="00EB0A77">
      <w:pPr>
        <w:rPr>
          <w:rFonts w:eastAsia="Calibri" w:cs="Arial"/>
          <w:color w:val="000000" w:themeColor="text1"/>
          <w:lang w:val="en-AU"/>
        </w:rPr>
      </w:pPr>
      <w:r w:rsidRPr="00826A14">
        <w:rPr>
          <w:rFonts w:eastAsia="Calibri"/>
          <w:lang w:val="en-AU"/>
        </w:rPr>
        <w:t xml:space="preserve">The brownish to brownish-green turbid waters (colour classes 1 to 4 or </w:t>
      </w:r>
      <w:r w:rsidR="00404B3B">
        <w:rPr>
          <w:rFonts w:eastAsia="Calibri"/>
          <w:lang w:val="en-AU"/>
        </w:rPr>
        <w:t>primary</w:t>
      </w:r>
      <w:r w:rsidRPr="00826A14">
        <w:rPr>
          <w:rFonts w:eastAsia="Calibri"/>
          <w:lang w:val="en-AU"/>
        </w:rPr>
        <w:t xml:space="preserve"> water type) are typical for inshore regions</w:t>
      </w:r>
      <w:r w:rsidR="00565A07">
        <w:rPr>
          <w:rFonts w:eastAsia="Calibri"/>
          <w:lang w:val="en-AU"/>
        </w:rPr>
        <w:t xml:space="preserve"> experiencing</w:t>
      </w:r>
      <w:r w:rsidRPr="00826A14">
        <w:rPr>
          <w:rFonts w:eastAsia="Calibri"/>
          <w:lang w:val="en-AU"/>
        </w:rPr>
        <w:t xml:space="preserve"> river plumes or nearshore marine areas with high concentrations of resuspended sediments found during the wet season. These water bodies in flood waters typically contain high nutrient and phytoplankton concentrations but are also enriched in sediment and dissolved organic matter resulting in reduced light levels. The greenish-to-greenish-blue turbid waters (colour class 5 or </w:t>
      </w:r>
      <w:r w:rsidR="00404B3B">
        <w:rPr>
          <w:rFonts w:eastAsia="Calibri"/>
          <w:lang w:val="en-AU"/>
        </w:rPr>
        <w:t>secondary</w:t>
      </w:r>
      <w:r w:rsidR="00401059" w:rsidRPr="00826A14">
        <w:rPr>
          <w:rFonts w:eastAsia="Calibri"/>
          <w:lang w:val="en-AU"/>
        </w:rPr>
        <w:t xml:space="preserve"> water</w:t>
      </w:r>
      <w:r w:rsidRPr="00826A14">
        <w:rPr>
          <w:rFonts w:eastAsia="Calibri"/>
          <w:lang w:val="en-AU"/>
        </w:rPr>
        <w:t xml:space="preserve"> type) is typical of coastal waters rich in algae (Chl-</w:t>
      </w:r>
      <w:r w:rsidRPr="001F214B">
        <w:rPr>
          <w:rFonts w:eastAsia="Calibri"/>
          <w:i/>
          <w:lang w:val="en-AU"/>
        </w:rPr>
        <w:t>a</w:t>
      </w:r>
      <w:r w:rsidRPr="00826A14">
        <w:rPr>
          <w:rFonts w:eastAsia="Calibri"/>
          <w:lang w:val="en-AU"/>
        </w:rPr>
        <w:t xml:space="preserve">) and contain dissolved matter and fine sediment. This water body is found in open coastal waters as well as in the mid-water plumes where relatively high nutrient availability and increased light levels due to sedimentation (Bainbridge et al., 2012) favour coastal productivity. Finally, the greenish-blue waters (colour class 6 or </w:t>
      </w:r>
      <w:r w:rsidR="00404B3B">
        <w:rPr>
          <w:rFonts w:eastAsia="Calibri"/>
          <w:lang w:val="en-AU"/>
        </w:rPr>
        <w:t>tertiary</w:t>
      </w:r>
      <w:r w:rsidRPr="00826A14">
        <w:rPr>
          <w:rFonts w:eastAsia="Calibri"/>
          <w:lang w:val="en-AU"/>
        </w:rPr>
        <w:t xml:space="preserve"> water type) correspond to waters with above ambient water quality concentrations. This water body is typical for areas towards the open sea or offshore regions of river flood plumes</w:t>
      </w:r>
      <w:r>
        <w:rPr>
          <w:rFonts w:eastAsia="Calibri"/>
          <w:lang w:val="en-AU"/>
        </w:rPr>
        <w:t>.</w:t>
      </w:r>
    </w:p>
    <w:p w14:paraId="4A37D10E" w14:textId="02BF231C" w:rsidR="00697AA5" w:rsidRDefault="00612D42" w:rsidP="009755C2">
      <w:pPr>
        <w:jc w:val="center"/>
        <w:rPr>
          <w:rFonts w:eastAsia="Calibri" w:cs="Arial"/>
          <w:color w:val="000000" w:themeColor="text1"/>
          <w:lang w:val="en-AU"/>
        </w:rPr>
      </w:pPr>
      <w:r>
        <w:rPr>
          <w:rFonts w:eastAsia="Calibri" w:cs="Arial"/>
          <w:noProof/>
          <w:color w:val="000000" w:themeColor="text1"/>
          <w:lang w:val="en-AU" w:eastAsia="en-AU"/>
        </w:rPr>
        <w:drawing>
          <wp:inline distT="0" distB="0" distL="0" distR="0" wp14:anchorId="034C096F" wp14:editId="70F96791">
            <wp:extent cx="4369981" cy="4000297"/>
            <wp:effectExtent l="0" t="0" r="0" b="0"/>
            <wp:docPr id="24" name="Picture 24" descr="Triangular colour plot showing the characteristic colour signatures of the Great Barrier Reef river plume waters (1 to 6) in the Red-Green-Blue (or true colour) space, compared to approximate RGB colour of the Forel-Ule scale, a colour comparator used to estimate the colour of natural waters since the 19th centu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4373524" cy="4003541"/>
                    </a:xfrm>
                    <a:prstGeom prst="rect">
                      <a:avLst/>
                    </a:prstGeom>
                    <a:noFill/>
                  </pic:spPr>
                </pic:pic>
              </a:graphicData>
            </a:graphic>
          </wp:inline>
        </w:drawing>
      </w:r>
    </w:p>
    <w:p w14:paraId="15ECD9CD" w14:textId="1E472EEF" w:rsidR="00974678" w:rsidRPr="001853EB" w:rsidRDefault="00974678" w:rsidP="00C83B6E">
      <w:pPr>
        <w:pStyle w:val="Caption"/>
        <w:rPr>
          <w:vanish/>
          <w:specVanish/>
        </w:rPr>
      </w:pPr>
      <w:bookmarkStart w:id="2115" w:name="_Toc5614675"/>
      <w:r>
        <w:t>Figure D-</w:t>
      </w:r>
      <w:r w:rsidR="005F019F">
        <w:fldChar w:fldCharType="begin"/>
      </w:r>
      <w:r w:rsidR="005F019F">
        <w:instrText xml:space="preserve"> SEQ Figure_D- \* ARABIC </w:instrText>
      </w:r>
      <w:r w:rsidR="005F019F">
        <w:fldChar w:fldCharType="separate"/>
      </w:r>
      <w:r w:rsidR="00335316">
        <w:rPr>
          <w:noProof/>
        </w:rPr>
        <w:t>1</w:t>
      </w:r>
      <w:r w:rsidR="005F019F">
        <w:rPr>
          <w:noProof/>
        </w:rPr>
        <w:fldChar w:fldCharType="end"/>
      </w:r>
      <w:r w:rsidR="00AC65AF">
        <w:t xml:space="preserve">: </w:t>
      </w:r>
      <w:r w:rsidR="00697AA5" w:rsidRPr="00697AA5">
        <w:t>Triangular colour plot showing the characteristic colour signatures of river plume waters</w:t>
      </w:r>
      <w:r w:rsidR="00697AA5">
        <w:t xml:space="preserve"> (1 to 6)</w:t>
      </w:r>
      <w:r w:rsidR="00697AA5" w:rsidRPr="00697AA5">
        <w:t xml:space="preserve"> in the Red-Green-Blue (</w:t>
      </w:r>
      <w:r w:rsidR="003F0758">
        <w:t xml:space="preserve">RGB </w:t>
      </w:r>
      <w:r w:rsidR="00697AA5" w:rsidRPr="00697AA5">
        <w:t>or true colour) space</w:t>
      </w:r>
      <w:r w:rsidR="00697AA5">
        <w:t xml:space="preserve">, compared to </w:t>
      </w:r>
      <w:r w:rsidR="00697AA5" w:rsidRPr="00697AA5">
        <w:t>approximate RGB colo</w:t>
      </w:r>
      <w:r w:rsidR="005926A4">
        <w:t>u</w:t>
      </w:r>
      <w:r w:rsidR="00697AA5" w:rsidRPr="00697AA5">
        <w:t>r of the Forel-Ule scale</w:t>
      </w:r>
      <w:r w:rsidR="00697AA5">
        <w:t>, a colour comparator used to estimate the colour of natural waters since the 19th century.</w:t>
      </w:r>
      <w:bookmarkEnd w:id="2115"/>
    </w:p>
    <w:p w14:paraId="42A281CD" w14:textId="485CFD31" w:rsidR="00697AA5" w:rsidRPr="009E7A16" w:rsidRDefault="00974678" w:rsidP="00C83B6E">
      <w:pPr>
        <w:pStyle w:val="Caption"/>
      </w:pPr>
      <w:r>
        <w:t xml:space="preserve"> </w:t>
      </w:r>
      <w:r w:rsidR="00612D42">
        <w:t>FS1-5</w:t>
      </w:r>
      <w:r w:rsidR="00697AA5">
        <w:t xml:space="preserve">: Indigo blue to greenish blue waters with high light penetration. These waters have often low nutrient levels and low production of biomass and the colour is dominated by microscopic algae (phytoplankton). </w:t>
      </w:r>
      <w:r w:rsidR="00612D42">
        <w:t>FS</w:t>
      </w:r>
      <w:r w:rsidR="00697AA5">
        <w:t xml:space="preserve">6-9: </w:t>
      </w:r>
      <w:r w:rsidR="003F0758">
        <w:t xml:space="preserve">Greenish </w:t>
      </w:r>
      <w:r w:rsidR="00697AA5">
        <w:t>blue to bluish green waters. This water colour is still dominated by algae, but also increased dissolved matter and some sediment may be present and is typical for areas towards the open sea.</w:t>
      </w:r>
      <w:r w:rsidR="00697AA5" w:rsidRPr="00697AA5">
        <w:t xml:space="preserve"> </w:t>
      </w:r>
      <w:r w:rsidR="00612D42">
        <w:t>FS10-13</w:t>
      </w:r>
      <w:r w:rsidR="00697AA5">
        <w:t xml:space="preserve"> scale: Greenish waters, often coastal, which usually display increased nutrient and phytoplankton levels, but also contain minerals and dissolved organic material. </w:t>
      </w:r>
      <w:r w:rsidR="00612D42">
        <w:t>FS14-17</w:t>
      </w:r>
      <w:r w:rsidR="00697AA5">
        <w:t xml:space="preserve"> scale: Greenish brown to brownish green waters. Waters usually </w:t>
      </w:r>
      <w:r w:rsidR="003F0758">
        <w:t xml:space="preserve">characterised </w:t>
      </w:r>
      <w:r w:rsidR="00697AA5">
        <w:t xml:space="preserve">by high nutrient and phytoplankton concentrations, but also increased sediment and dissolved organic matter. This water colour is typical for near-shore areas and tidal flats. </w:t>
      </w:r>
      <w:r w:rsidR="00612D42">
        <w:t>FS18-21</w:t>
      </w:r>
      <w:r w:rsidR="00697AA5">
        <w:t xml:space="preserve"> scale: </w:t>
      </w:r>
      <w:r w:rsidR="003F0758">
        <w:t xml:space="preserve">Brownish </w:t>
      </w:r>
      <w:r w:rsidR="00697AA5">
        <w:t>green to cola brown</w:t>
      </w:r>
      <w:r w:rsidR="00612D42">
        <w:t> waters</w:t>
      </w:r>
      <w:r w:rsidR="00697AA5">
        <w:t>. Waters with an extremely high concentration of</w:t>
      </w:r>
      <w:r w:rsidR="00697AA5" w:rsidRPr="006731F1">
        <w:rPr>
          <w:lang w:val="en-GB"/>
        </w:rPr>
        <w:t xml:space="preserve"> humic</w:t>
      </w:r>
      <w:r w:rsidR="00697AA5">
        <w:t xml:space="preserve"> acids, which are typical for rivers and estuaries (source: </w:t>
      </w:r>
      <w:hyperlink r:id="rId221" w:history="1">
        <w:r w:rsidR="00BE3928" w:rsidRPr="006331C5">
          <w:rPr>
            <w:rStyle w:val="Hyperlink"/>
            <w:rFonts w:cs="Arial"/>
          </w:rPr>
          <w:t>http://www.citclops.eu/water-colour/measuring-water-colour</w:t>
        </w:r>
      </w:hyperlink>
      <w:r w:rsidR="00BE3928">
        <w:t>;</w:t>
      </w:r>
      <w:r w:rsidR="000E6779">
        <w:t xml:space="preserve"> </w:t>
      </w:r>
      <w:r w:rsidR="00BE3928" w:rsidRPr="009B59A2">
        <w:rPr>
          <w:lang w:val="en-AU"/>
        </w:rPr>
        <w:t>Novoa, 2014</w:t>
      </w:r>
      <w:r w:rsidR="003F0758">
        <w:rPr>
          <w:lang w:val="en-AU"/>
        </w:rPr>
        <w:t>;</w:t>
      </w:r>
      <w:r w:rsidR="00BE3928" w:rsidRPr="009B59A2">
        <w:rPr>
          <w:lang w:val="en-AU"/>
        </w:rPr>
        <w:t xml:space="preserve"> Van der Woerd</w:t>
      </w:r>
      <w:r w:rsidR="003F0758">
        <w:rPr>
          <w:lang w:val="en-AU"/>
        </w:rPr>
        <w:t xml:space="preserve"> and Wernand</w:t>
      </w:r>
      <w:r w:rsidR="00BE3928" w:rsidRPr="009B59A2">
        <w:rPr>
          <w:lang w:val="en-AU"/>
        </w:rPr>
        <w:t>, 2015</w:t>
      </w:r>
      <w:r w:rsidR="003F0758">
        <w:rPr>
          <w:lang w:val="en-AU"/>
        </w:rPr>
        <w:t>;</w:t>
      </w:r>
      <w:r w:rsidR="00BE3928" w:rsidRPr="009B59A2">
        <w:rPr>
          <w:lang w:val="en-AU"/>
        </w:rPr>
        <w:t xml:space="preserve"> Wernand et al., 2013, 2014).</w:t>
      </w:r>
    </w:p>
    <w:p w14:paraId="246BC604" w14:textId="77777777" w:rsidR="00803656" w:rsidRPr="00413C8F" w:rsidRDefault="00803656" w:rsidP="00803656">
      <w:pPr>
        <w:rPr>
          <w:b/>
        </w:rPr>
      </w:pPr>
      <w:r w:rsidRPr="00413C8F">
        <w:rPr>
          <w:b/>
        </w:rPr>
        <w:t xml:space="preserve">Supervised classification using spectral signatures </w:t>
      </w:r>
    </w:p>
    <w:p w14:paraId="246BC606" w14:textId="531547F1" w:rsidR="00803656" w:rsidRPr="008467AA" w:rsidRDefault="00803656" w:rsidP="00803656">
      <w:pPr>
        <w:rPr>
          <w:lang w:val="en-AU"/>
        </w:rPr>
      </w:pPr>
      <w:r w:rsidRPr="008467AA">
        <w:rPr>
          <w:lang w:val="en-AU"/>
        </w:rPr>
        <w:t>Daily MODIS Level-0 data are acquired from the NASA Ocean Colour website (</w:t>
      </w:r>
      <w:hyperlink r:id="rId222" w:history="1">
        <w:r w:rsidR="00E07E70" w:rsidRPr="006E4A55">
          <w:rPr>
            <w:rStyle w:val="Hyperlink"/>
            <w:lang w:val="en-AU"/>
          </w:rPr>
          <w:t>http://oceancolour.gsfc.nasa.gov</w:t>
        </w:r>
      </w:hyperlink>
      <w:r w:rsidRPr="008467AA">
        <w:rPr>
          <w:lang w:val="en-AU"/>
        </w:rPr>
        <w:t>)</w:t>
      </w:r>
      <w:r w:rsidR="00E07E70">
        <w:rPr>
          <w:lang w:val="en-AU"/>
        </w:rPr>
        <w:t xml:space="preserve"> </w:t>
      </w:r>
      <w:r w:rsidRPr="008467AA">
        <w:rPr>
          <w:lang w:val="en-AU"/>
        </w:rPr>
        <w:t xml:space="preserve">and converted into true colour images with a spatial resolution of </w:t>
      </w:r>
      <w:r w:rsidR="003F0758">
        <w:rPr>
          <w:lang w:val="en-AU"/>
        </w:rPr>
        <w:t>approximately</w:t>
      </w:r>
      <w:r w:rsidR="003F0758" w:rsidRPr="008467AA">
        <w:rPr>
          <w:lang w:val="en-AU"/>
        </w:rPr>
        <w:t xml:space="preserve"> </w:t>
      </w:r>
      <w:r w:rsidRPr="008467AA">
        <w:rPr>
          <w:lang w:val="en-AU"/>
        </w:rPr>
        <w:t>500 ×</w:t>
      </w:r>
      <w:r w:rsidR="00344390">
        <w:rPr>
          <w:lang w:val="en-AU"/>
        </w:rPr>
        <w:t xml:space="preserve"> </w:t>
      </w:r>
      <w:r w:rsidRPr="008467AA">
        <w:rPr>
          <w:lang w:val="en-AU"/>
        </w:rPr>
        <w:t xml:space="preserve">500 m using SeaWiFS Data Analysis System (SeaDAS; Baith et al., 2001). The true-colour images are then spectrally enhanced (from red-green-blue to hue-saturation-intensity colour system) and classified to six colour categories through a supervised classification using spectral signatures from plume water in the </w:t>
      </w:r>
      <w:r w:rsidR="00565A07">
        <w:rPr>
          <w:lang w:val="en-AU"/>
        </w:rPr>
        <w:t>Reef lagoon</w:t>
      </w:r>
      <w:r w:rsidRPr="008467AA">
        <w:rPr>
          <w:lang w:val="en-AU"/>
        </w:rPr>
        <w:t xml:space="preserve">. The six colour classes are further reclassified into three </w:t>
      </w:r>
      <w:r w:rsidR="00EB0A77">
        <w:rPr>
          <w:lang w:val="en-AU"/>
        </w:rPr>
        <w:t xml:space="preserve">wet season </w:t>
      </w:r>
      <w:r w:rsidRPr="008467AA">
        <w:rPr>
          <w:lang w:val="en-AU"/>
        </w:rPr>
        <w:t>water types (</w:t>
      </w:r>
      <w:r w:rsidR="00404B3B">
        <w:rPr>
          <w:lang w:val="en-AU"/>
        </w:rPr>
        <w:t>primary</w:t>
      </w:r>
      <w:r w:rsidRPr="008467AA">
        <w:rPr>
          <w:lang w:val="en-AU"/>
        </w:rPr>
        <w:t xml:space="preserve">, </w:t>
      </w:r>
      <w:r w:rsidR="00404B3B">
        <w:rPr>
          <w:lang w:val="en-AU"/>
        </w:rPr>
        <w:t>secondary</w:t>
      </w:r>
      <w:r w:rsidR="003F0758">
        <w:rPr>
          <w:lang w:val="en-AU"/>
        </w:rPr>
        <w:t xml:space="preserve"> and</w:t>
      </w:r>
      <w:r w:rsidRPr="008467AA">
        <w:rPr>
          <w:lang w:val="en-AU"/>
        </w:rPr>
        <w:t xml:space="preserve"> </w:t>
      </w:r>
      <w:r w:rsidR="00404B3B">
        <w:rPr>
          <w:lang w:val="en-AU"/>
        </w:rPr>
        <w:t>tertiary</w:t>
      </w:r>
      <w:r w:rsidRPr="008467AA">
        <w:rPr>
          <w:lang w:val="en-AU"/>
        </w:rPr>
        <w:t xml:space="preserve">) corresponding to the three </w:t>
      </w:r>
      <w:r w:rsidR="00EB0A77">
        <w:rPr>
          <w:lang w:val="en-AU"/>
        </w:rPr>
        <w:t xml:space="preserve">wet season </w:t>
      </w:r>
      <w:r w:rsidRPr="008467AA">
        <w:rPr>
          <w:lang w:val="en-AU"/>
        </w:rPr>
        <w:t>water types</w:t>
      </w:r>
      <w:r w:rsidR="00401059">
        <w:rPr>
          <w:lang w:val="en-AU"/>
        </w:rPr>
        <w:t>, as described above and</w:t>
      </w:r>
      <w:r w:rsidRPr="008467AA">
        <w:rPr>
          <w:lang w:val="en-AU"/>
        </w:rPr>
        <w:t xml:space="preserve"> defined </w:t>
      </w:r>
      <w:r w:rsidR="00401059">
        <w:rPr>
          <w:lang w:val="en-AU"/>
        </w:rPr>
        <w:t xml:space="preserve">originally </w:t>
      </w:r>
      <w:r w:rsidRPr="008467AA">
        <w:rPr>
          <w:lang w:val="en-AU"/>
        </w:rPr>
        <w:t>by Devlin and Schaffelke (2009) and Devlin et al.</w:t>
      </w:r>
      <w:r w:rsidR="00344390">
        <w:rPr>
          <w:lang w:val="en-AU"/>
        </w:rPr>
        <w:t xml:space="preserve"> </w:t>
      </w:r>
      <w:r w:rsidRPr="008467AA">
        <w:rPr>
          <w:lang w:val="en-AU"/>
        </w:rPr>
        <w:t xml:space="preserve">(2012a). </w:t>
      </w:r>
    </w:p>
    <w:p w14:paraId="246BC607" w14:textId="43F0217C" w:rsidR="00803656" w:rsidRPr="00413C8F" w:rsidRDefault="00803656" w:rsidP="00803656">
      <w:pPr>
        <w:rPr>
          <w:b/>
        </w:rPr>
      </w:pPr>
      <w:r w:rsidRPr="00413C8F">
        <w:rPr>
          <w:b/>
        </w:rPr>
        <w:t xml:space="preserve">Production of weekly </w:t>
      </w:r>
      <w:r w:rsidR="00EB0A77">
        <w:rPr>
          <w:b/>
        </w:rPr>
        <w:t>wet season</w:t>
      </w:r>
      <w:r w:rsidRPr="00413C8F">
        <w:rPr>
          <w:b/>
        </w:rPr>
        <w:t xml:space="preserve"> water type maps</w:t>
      </w:r>
    </w:p>
    <w:p w14:paraId="005CB5D6" w14:textId="149D2273" w:rsidR="0081032A" w:rsidRDefault="00803656" w:rsidP="0081032A">
      <w:r w:rsidRPr="008467AA">
        <w:rPr>
          <w:color w:val="000000" w:themeColor="text1"/>
          <w:lang w:val="en-AU"/>
        </w:rPr>
        <w:t xml:space="preserve">This supervised classification </w:t>
      </w:r>
      <w:r w:rsidR="002E0B71">
        <w:rPr>
          <w:color w:val="000000" w:themeColor="text1"/>
          <w:lang w:val="en-AU"/>
        </w:rPr>
        <w:t xml:space="preserve">is </w:t>
      </w:r>
      <w:r w:rsidRPr="008467AA">
        <w:rPr>
          <w:color w:val="000000" w:themeColor="text1"/>
          <w:lang w:val="en-AU"/>
        </w:rPr>
        <w:t>used to classify daily MODIS images (focused on the summer wet season</w:t>
      </w:r>
      <w:r w:rsidR="00F67323">
        <w:rPr>
          <w:color w:val="000000" w:themeColor="text1"/>
          <w:lang w:val="en-AU"/>
        </w:rPr>
        <w:t>,</w:t>
      </w:r>
      <w:r w:rsidRPr="008467AA">
        <w:rPr>
          <w:color w:val="000000" w:themeColor="text1"/>
          <w:lang w:val="en-AU"/>
        </w:rPr>
        <w:t xml:space="preserve"> i.e.</w:t>
      </w:r>
      <w:r w:rsidR="00AE3978">
        <w:rPr>
          <w:color w:val="000000" w:themeColor="text1"/>
          <w:lang w:val="en-AU"/>
        </w:rPr>
        <w:t>,</w:t>
      </w:r>
      <w:r w:rsidRPr="008467AA">
        <w:rPr>
          <w:color w:val="000000" w:themeColor="text1"/>
          <w:lang w:val="en-AU"/>
        </w:rPr>
        <w:t xml:space="preserve"> December to April inclusive). </w:t>
      </w:r>
      <w:r w:rsidRPr="008467AA">
        <w:rPr>
          <w:lang w:val="en-AU"/>
        </w:rPr>
        <w:t xml:space="preserve">Weekly </w:t>
      </w:r>
      <w:r w:rsidR="008D1655">
        <w:rPr>
          <w:lang w:val="en-AU"/>
        </w:rPr>
        <w:t>wet season</w:t>
      </w:r>
      <w:r w:rsidR="008D1655" w:rsidRPr="008467AA">
        <w:rPr>
          <w:lang w:val="en-AU"/>
        </w:rPr>
        <w:t xml:space="preserve"> </w:t>
      </w:r>
      <w:r w:rsidRPr="008467AA">
        <w:rPr>
          <w:lang w:val="en-AU"/>
        </w:rPr>
        <w:t xml:space="preserve">water </w:t>
      </w:r>
      <w:r w:rsidR="008D1655">
        <w:rPr>
          <w:lang w:val="en-AU"/>
        </w:rPr>
        <w:t xml:space="preserve">type </w:t>
      </w:r>
      <w:r w:rsidRPr="008467AA">
        <w:rPr>
          <w:lang w:val="en-AU"/>
        </w:rPr>
        <w:t xml:space="preserve">composites </w:t>
      </w:r>
      <w:r w:rsidR="002E0B71">
        <w:rPr>
          <w:lang w:val="en-AU"/>
        </w:rPr>
        <w:t>are</w:t>
      </w:r>
      <w:r w:rsidR="002E0B71" w:rsidRPr="008467AA">
        <w:rPr>
          <w:color w:val="000000" w:themeColor="text1"/>
          <w:lang w:val="en-AU"/>
        </w:rPr>
        <w:t xml:space="preserve"> </w:t>
      </w:r>
      <w:r w:rsidRPr="008467AA">
        <w:rPr>
          <w:color w:val="000000" w:themeColor="text1"/>
          <w:lang w:val="en-AU"/>
        </w:rPr>
        <w:t xml:space="preserve">then created to minimise the image area contaminated by dense cloud cover and intense sun glint (Álvarez-Romero </w:t>
      </w:r>
      <w:r>
        <w:rPr>
          <w:lang w:val="en-AU"/>
        </w:rPr>
        <w:t>et al.,</w:t>
      </w:r>
      <w:r w:rsidRPr="00EE6F82">
        <w:rPr>
          <w:lang w:val="en-AU"/>
        </w:rPr>
        <w:t xml:space="preserve"> </w:t>
      </w:r>
      <w:r w:rsidRPr="008467AA">
        <w:rPr>
          <w:color w:val="000000" w:themeColor="text1"/>
          <w:lang w:val="en-AU"/>
        </w:rPr>
        <w:t xml:space="preserve">2013). </w:t>
      </w:r>
      <w:r w:rsidR="00E07E70" w:rsidRPr="00E07E70">
        <w:rPr>
          <w:color w:val="000000" w:themeColor="text1"/>
          <w:lang w:val="en-AU"/>
        </w:rPr>
        <w:t>The minimum colour-class value of each cell/week is used to map the colour class with the highest level of exposure to pollutants for each week (i.e., assuming the colour classes represented a gradient in exposure to pollutants i.e., CC1 &gt; CC2 &gt; CC3 &gt; CC4 &gt; CC5 &gt; CC6).</w:t>
      </w:r>
    </w:p>
    <w:p w14:paraId="246BC60B" w14:textId="1020A413" w:rsidR="00803656" w:rsidRPr="00413C8F" w:rsidRDefault="00803656" w:rsidP="00803656">
      <w:pPr>
        <w:rPr>
          <w:b/>
        </w:rPr>
      </w:pPr>
      <w:r w:rsidRPr="00413C8F">
        <w:rPr>
          <w:b/>
        </w:rPr>
        <w:t xml:space="preserve">Production of annual and multi-annual </w:t>
      </w:r>
      <w:r w:rsidR="00EB0A77">
        <w:rPr>
          <w:b/>
        </w:rPr>
        <w:t>wet season</w:t>
      </w:r>
      <w:r w:rsidR="00EB0A77" w:rsidRPr="00413C8F">
        <w:rPr>
          <w:b/>
        </w:rPr>
        <w:t xml:space="preserve"> </w:t>
      </w:r>
      <w:r w:rsidRPr="00413C8F">
        <w:rPr>
          <w:b/>
        </w:rPr>
        <w:t>water type maps</w:t>
      </w:r>
      <w:r w:rsidR="001C3D04">
        <w:rPr>
          <w:b/>
        </w:rPr>
        <w:t xml:space="preserve"> </w:t>
      </w:r>
    </w:p>
    <w:p w14:paraId="0C83C6D4" w14:textId="724034D8" w:rsidR="00974678" w:rsidRDefault="00803656" w:rsidP="00BC3D67">
      <w:pPr>
        <w:rPr>
          <w:rStyle w:val="Heading20"/>
          <w:b/>
        </w:rPr>
      </w:pPr>
      <w:r w:rsidRPr="008467AA">
        <w:rPr>
          <w:color w:val="000000" w:themeColor="text1"/>
          <w:lang w:val="en-AU"/>
        </w:rPr>
        <w:t>Weekly</w:t>
      </w:r>
      <w:r w:rsidR="008D1655">
        <w:rPr>
          <w:color w:val="000000" w:themeColor="text1"/>
          <w:lang w:val="en-AU"/>
        </w:rPr>
        <w:t xml:space="preserve"> wet season water type</w:t>
      </w:r>
      <w:r w:rsidRPr="008467AA">
        <w:rPr>
          <w:color w:val="000000" w:themeColor="text1"/>
          <w:lang w:val="en-AU"/>
        </w:rPr>
        <w:t xml:space="preserve"> composites are thus overlaid in ArcGIS (i.e.</w:t>
      </w:r>
      <w:r w:rsidR="00B26C14">
        <w:rPr>
          <w:color w:val="000000" w:themeColor="text1"/>
          <w:lang w:val="en-AU"/>
        </w:rPr>
        <w:t>,</w:t>
      </w:r>
      <w:r w:rsidRPr="008467AA">
        <w:rPr>
          <w:color w:val="000000" w:themeColor="text1"/>
          <w:lang w:val="en-AU"/>
        </w:rPr>
        <w:t xml:space="preserve"> presence/absence of ’this’ </w:t>
      </w:r>
      <w:r w:rsidR="00EB0A77">
        <w:rPr>
          <w:color w:val="000000" w:themeColor="text1"/>
          <w:lang w:val="en-AU"/>
        </w:rPr>
        <w:t xml:space="preserve">wet season </w:t>
      </w:r>
      <w:r w:rsidRPr="008467AA">
        <w:rPr>
          <w:color w:val="000000" w:themeColor="text1"/>
          <w:lang w:val="en-AU"/>
        </w:rPr>
        <w:t>water type) and normali</w:t>
      </w:r>
      <w:r w:rsidR="00AC58A8">
        <w:rPr>
          <w:color w:val="000000" w:themeColor="text1"/>
          <w:lang w:val="en-AU"/>
        </w:rPr>
        <w:t>s</w:t>
      </w:r>
      <w:r w:rsidRPr="008467AA">
        <w:rPr>
          <w:color w:val="000000" w:themeColor="text1"/>
          <w:lang w:val="en-AU"/>
        </w:rPr>
        <w:t xml:space="preserve">ed, to compute annual normalised frequency maps of occurrence of </w:t>
      </w:r>
      <w:r w:rsidR="00EB0A77">
        <w:rPr>
          <w:color w:val="000000" w:themeColor="text1"/>
          <w:lang w:val="en-AU"/>
        </w:rPr>
        <w:t xml:space="preserve">wet season </w:t>
      </w:r>
      <w:r w:rsidRPr="008467AA">
        <w:rPr>
          <w:color w:val="000000" w:themeColor="text1"/>
          <w:lang w:val="en-AU"/>
        </w:rPr>
        <w:t>water type</w:t>
      </w:r>
      <w:r w:rsidRPr="008467AA">
        <w:rPr>
          <w:lang w:val="en-AU"/>
        </w:rPr>
        <w:t>. Pixel (or cell) values of these maps range from 1 to 22; with a value of 22 meaning that ‘this’ pixel has been exposed 22 weeks out of 22 week</w:t>
      </w:r>
      <w:r w:rsidR="005E2D44">
        <w:rPr>
          <w:lang w:val="en-AU"/>
        </w:rPr>
        <w:t>s</w:t>
      </w:r>
      <w:r w:rsidRPr="008467AA">
        <w:rPr>
          <w:lang w:val="en-AU"/>
        </w:rPr>
        <w:t xml:space="preserve"> of ‘this</w:t>
      </w:r>
      <w:r w:rsidR="005E2D44">
        <w:rPr>
          <w:lang w:val="en-AU"/>
        </w:rPr>
        <w:t>’</w:t>
      </w:r>
      <w:r w:rsidRPr="008467AA">
        <w:rPr>
          <w:lang w:val="en-AU"/>
        </w:rPr>
        <w:t xml:space="preserve"> years’</w:t>
      </w:r>
      <w:r w:rsidR="001C3D04">
        <w:rPr>
          <w:lang w:val="en-AU"/>
        </w:rPr>
        <w:t xml:space="preserve"> </w:t>
      </w:r>
      <w:r w:rsidRPr="008467AA">
        <w:rPr>
          <w:lang w:val="en-AU"/>
        </w:rPr>
        <w:t>wet season (December to April 2003 to 2015) to ‘this’ plume. Finally, annual frequency maps are</w:t>
      </w:r>
      <w:r w:rsidR="00FD654B">
        <w:rPr>
          <w:lang w:val="en-AU"/>
        </w:rPr>
        <w:t xml:space="preserve"> normalised (0-1)</w:t>
      </w:r>
      <w:r w:rsidRPr="008467AA">
        <w:rPr>
          <w:lang w:val="en-AU"/>
        </w:rPr>
        <w:t xml:space="preserve"> overlayed in ArcGIS to create multi-annual (2003</w:t>
      </w:r>
      <w:r w:rsidR="00F46BE6">
        <w:rPr>
          <w:lang w:val="en-AU"/>
        </w:rPr>
        <w:t>–</w:t>
      </w:r>
      <w:r w:rsidR="00401059" w:rsidRPr="008467AA">
        <w:rPr>
          <w:lang w:val="en-AU"/>
        </w:rPr>
        <w:t>1</w:t>
      </w:r>
      <w:r w:rsidR="00401059">
        <w:rPr>
          <w:lang w:val="en-AU"/>
        </w:rPr>
        <w:t>7</w:t>
      </w:r>
      <w:r w:rsidRPr="008467AA">
        <w:rPr>
          <w:lang w:val="en-AU"/>
        </w:rPr>
        <w:t xml:space="preserve">) normalised frequency composites of occurrence of </w:t>
      </w:r>
      <w:r w:rsidR="00401059">
        <w:rPr>
          <w:lang w:val="en-AU"/>
        </w:rPr>
        <w:t>wet season water types</w:t>
      </w:r>
      <w:r w:rsidRPr="008467AA">
        <w:rPr>
          <w:lang w:val="en-AU"/>
        </w:rPr>
        <w:t>.</w:t>
      </w:r>
      <w:r w:rsidR="002E0B71" w:rsidRPr="002E0B71">
        <w:t xml:space="preserve"> </w:t>
      </w:r>
    </w:p>
    <w:p w14:paraId="246BC60F" w14:textId="08489C4B" w:rsidR="00803656" w:rsidRPr="00C27BEB" w:rsidRDefault="00803656" w:rsidP="00803656">
      <w:pPr>
        <w:rPr>
          <w:rStyle w:val="Heading20"/>
          <w:b/>
        </w:rPr>
      </w:pPr>
      <w:r w:rsidRPr="00C27BEB">
        <w:rPr>
          <w:rStyle w:val="Heading20"/>
          <w:b/>
        </w:rPr>
        <w:t xml:space="preserve">Water quality concentrations </w:t>
      </w:r>
      <w:r w:rsidR="00820DB2">
        <w:rPr>
          <w:rStyle w:val="Heading20"/>
          <w:b/>
        </w:rPr>
        <w:t>during the wet season</w:t>
      </w:r>
      <w:r w:rsidRPr="00C27BEB">
        <w:rPr>
          <w:rStyle w:val="Heading20"/>
          <w:b/>
        </w:rPr>
        <w:t xml:space="preserve"> </w:t>
      </w:r>
    </w:p>
    <w:p w14:paraId="42BC1CCD" w14:textId="52661BFE" w:rsidR="0096355F" w:rsidRPr="004E06FD" w:rsidRDefault="00803656" w:rsidP="00803656">
      <w:r w:rsidRPr="008467AA">
        <w:rPr>
          <w:lang w:val="en-AU"/>
        </w:rPr>
        <w:t xml:space="preserve">Additional information on </w:t>
      </w:r>
      <w:r w:rsidR="00820DB2">
        <w:rPr>
          <w:lang w:val="en-AU"/>
        </w:rPr>
        <w:t>wet season</w:t>
      </w:r>
      <w:r w:rsidR="00820DB2" w:rsidRPr="008467AA">
        <w:rPr>
          <w:lang w:val="en-AU"/>
        </w:rPr>
        <w:t xml:space="preserve"> </w:t>
      </w:r>
      <w:r w:rsidR="00C07B82">
        <w:rPr>
          <w:lang w:val="en-AU"/>
        </w:rPr>
        <w:t xml:space="preserve">conditions can be reported by characterising the water quality concentrations across colour class and water types. Match-ups between sampled date and corresponding weekly wet season water type maps are performed at site location basis. </w:t>
      </w:r>
      <w:r w:rsidR="00C07B82" w:rsidRPr="00961331">
        <w:rPr>
          <w:rFonts w:cs="Arial"/>
        </w:rPr>
        <w:t xml:space="preserve">using </w:t>
      </w:r>
      <w:r w:rsidR="00C07B82">
        <w:rPr>
          <w:rFonts w:cs="Arial"/>
        </w:rPr>
        <w:t xml:space="preserve">the </w:t>
      </w:r>
      <w:r w:rsidR="00C07B82" w:rsidRPr="00961331">
        <w:rPr>
          <w:rFonts w:cs="Arial"/>
          <w:i/>
        </w:rPr>
        <w:t>extract</w:t>
      </w:r>
      <w:r w:rsidR="00C07B82">
        <w:rPr>
          <w:rFonts w:cs="Arial"/>
          <w:i/>
        </w:rPr>
        <w:t xml:space="preserve"> tool of</w:t>
      </w:r>
      <w:r w:rsidR="00C07B82" w:rsidRPr="00961331">
        <w:rPr>
          <w:rFonts w:cs="Arial"/>
        </w:rPr>
        <w:t xml:space="preserve"> the raster package</w:t>
      </w:r>
      <w:r w:rsidR="00343518">
        <w:rPr>
          <w:rFonts w:cs="Arial"/>
        </w:rPr>
        <w:t xml:space="preserve"> </w:t>
      </w:r>
      <w:r w:rsidR="00343518" w:rsidRPr="00343518">
        <w:rPr>
          <w:rFonts w:cs="Arial"/>
        </w:rPr>
        <w:t>(Hijmans et al., 2015)</w:t>
      </w:r>
      <w:r w:rsidR="00C07B82" w:rsidRPr="00961331">
        <w:rPr>
          <w:rFonts w:cs="Arial"/>
        </w:rPr>
        <w:t xml:space="preserve"> with bilinear </w:t>
      </w:r>
      <w:r w:rsidR="00C07B82">
        <w:rPr>
          <w:rFonts w:cs="Arial"/>
        </w:rPr>
        <w:t>interpolation method in R 3.2.4. This tool</w:t>
      </w:r>
      <w:r w:rsidR="00C07B82" w:rsidRPr="00961331">
        <w:rPr>
          <w:rFonts w:cs="Arial"/>
        </w:rPr>
        <w:t xml:space="preserve"> interpolates from the values of the four nearest raster cells</w:t>
      </w:r>
      <w:r w:rsidR="00343518">
        <w:rPr>
          <w:rFonts w:cs="Arial"/>
        </w:rPr>
        <w:t xml:space="preserve"> </w:t>
      </w:r>
      <w:r w:rsidR="00343518" w:rsidRPr="00343518">
        <w:rPr>
          <w:rFonts w:cs="Arial"/>
        </w:rPr>
        <w:t>(R Development Core Team, 2015)</w:t>
      </w:r>
      <w:r w:rsidR="00C07B82" w:rsidRPr="00961331">
        <w:rPr>
          <w:rFonts w:cs="Arial"/>
        </w:rPr>
        <w:t>.</w:t>
      </w:r>
      <w:r w:rsidR="00C07B82">
        <w:rPr>
          <w:rFonts w:cs="Arial"/>
        </w:rPr>
        <w:t xml:space="preserve"> </w:t>
      </w:r>
      <w:r w:rsidRPr="008467AA">
        <w:rPr>
          <w:lang w:val="en-AU"/>
        </w:rPr>
        <w:t xml:space="preserve">Several land-sourced pollutants are investigated through match-ups between </w:t>
      </w:r>
      <w:r w:rsidRPr="00323B0A">
        <w:rPr>
          <w:i/>
          <w:lang w:val="en-AU"/>
        </w:rPr>
        <w:t>in-situ</w:t>
      </w:r>
      <w:r w:rsidRPr="008467AA">
        <w:rPr>
          <w:lang w:val="en-AU"/>
        </w:rPr>
        <w:t xml:space="preserve"> data and the six colour class maps, including DIN, </w:t>
      </w:r>
      <w:r w:rsidR="00DB1350">
        <w:t>PO</w:t>
      </w:r>
      <w:r w:rsidR="00DB1350" w:rsidRPr="00A56E85">
        <w:rPr>
          <w:vertAlign w:val="subscript"/>
        </w:rPr>
        <w:t>4</w:t>
      </w:r>
      <w:r w:rsidR="00847AD0">
        <w:rPr>
          <w:lang w:val="en-AU"/>
        </w:rPr>
        <w:t>,</w:t>
      </w:r>
      <w:r w:rsidR="006F2329">
        <w:rPr>
          <w:lang w:val="en-AU"/>
        </w:rPr>
        <w:t xml:space="preserve"> PP, PN,</w:t>
      </w:r>
      <w:r w:rsidR="00847AD0">
        <w:rPr>
          <w:lang w:val="en-AU"/>
        </w:rPr>
        <w:t xml:space="preserve"> TSS, C</w:t>
      </w:r>
      <w:r w:rsidRPr="008467AA">
        <w:rPr>
          <w:lang w:val="en-AU"/>
        </w:rPr>
        <w:t>hl-</w:t>
      </w:r>
      <w:r w:rsidRPr="001F214B">
        <w:rPr>
          <w:i/>
          <w:lang w:val="en-AU"/>
        </w:rPr>
        <w:t>a</w:t>
      </w:r>
      <w:r w:rsidRPr="008467AA">
        <w:rPr>
          <w:lang w:val="en-AU"/>
        </w:rPr>
        <w:t>, CDOM</w:t>
      </w:r>
      <w:r w:rsidR="006F2329">
        <w:rPr>
          <w:lang w:val="en-AU"/>
        </w:rPr>
        <w:t xml:space="preserve"> and </w:t>
      </w:r>
      <w:r w:rsidR="006F2329" w:rsidRPr="00C61CEB">
        <w:rPr>
          <w:i/>
          <w:lang w:val="en-AU"/>
        </w:rPr>
        <w:t>K</w:t>
      </w:r>
      <w:r w:rsidR="00C73093" w:rsidRPr="00C61CEB">
        <w:rPr>
          <w:vertAlign w:val="subscript"/>
          <w:lang w:val="en-AU"/>
        </w:rPr>
        <w:t>D</w:t>
      </w:r>
      <w:r w:rsidR="006F2329" w:rsidRPr="008467AA">
        <w:rPr>
          <w:lang w:val="en-AU"/>
        </w:rPr>
        <w:t xml:space="preserve"> </w:t>
      </w:r>
      <w:r w:rsidR="006F2329">
        <w:rPr>
          <w:lang w:val="en-AU"/>
        </w:rPr>
        <w:t xml:space="preserve">or </w:t>
      </w:r>
      <w:r w:rsidR="00661151">
        <w:rPr>
          <w:lang w:val="en-AU"/>
        </w:rPr>
        <w:t xml:space="preserve">Secchi depth </w:t>
      </w:r>
      <w:r w:rsidR="00C07B82">
        <w:rPr>
          <w:lang w:val="en-AU"/>
        </w:rPr>
        <w:t xml:space="preserve">and the mean, standard deviation, minimum, maximum </w:t>
      </w:r>
      <w:r w:rsidR="00F10029">
        <w:rPr>
          <w:lang w:val="en-AU"/>
        </w:rPr>
        <w:t>v</w:t>
      </w:r>
      <w:r w:rsidR="00C07B82">
        <w:rPr>
          <w:lang w:val="en-AU"/>
        </w:rPr>
        <w:t xml:space="preserve">alues for each pollutant across </w:t>
      </w:r>
      <w:r w:rsidR="00142628">
        <w:rPr>
          <w:lang w:val="en-AU"/>
        </w:rPr>
        <w:t>colour</w:t>
      </w:r>
      <w:r w:rsidR="00C07B82">
        <w:rPr>
          <w:lang w:val="en-AU"/>
        </w:rPr>
        <w:t xml:space="preserve"> classes and water types are calculated</w:t>
      </w:r>
      <w:r w:rsidR="000E6779">
        <w:rPr>
          <w:lang w:val="en-AU"/>
        </w:rPr>
        <w:t xml:space="preserve"> </w:t>
      </w:r>
    </w:p>
    <w:p w14:paraId="246BC62A" w14:textId="7CEE53D8" w:rsidR="00803656" w:rsidRPr="00C27BEB" w:rsidRDefault="002069C3" w:rsidP="00B828FF">
      <w:pPr>
        <w:pStyle w:val="SummaryHeading2"/>
      </w:pPr>
      <w:r>
        <w:t>D-</w:t>
      </w:r>
      <w:r w:rsidR="00CB5139">
        <w:t>5</w:t>
      </w:r>
      <w:r w:rsidR="007E6E6E">
        <w:tab/>
      </w:r>
      <w:bookmarkStart w:id="2116" w:name="_Ref452293698"/>
      <w:r w:rsidR="00803656" w:rsidRPr="00C27BEB">
        <w:t xml:space="preserve">Estimating the level of exposure of </w:t>
      </w:r>
      <w:r w:rsidR="00565A07">
        <w:t>Reef</w:t>
      </w:r>
      <w:r w:rsidR="00565A07" w:rsidRPr="00C27BEB">
        <w:t xml:space="preserve"> </w:t>
      </w:r>
      <w:r w:rsidR="00803656" w:rsidRPr="00C27BEB">
        <w:t>ecosystems (coral reefs and seagrass meadows</w:t>
      </w:r>
      <w:r w:rsidR="00F54D4D">
        <w:t>)</w:t>
      </w:r>
      <w:r w:rsidR="0096355F">
        <w:t xml:space="preserve"> </w:t>
      </w:r>
      <w:r w:rsidR="0096355F" w:rsidRPr="00C27BEB">
        <w:t xml:space="preserve">to </w:t>
      </w:r>
      <w:r w:rsidR="0096355F">
        <w:t>degraded (</w:t>
      </w:r>
      <w:r w:rsidR="00F10029">
        <w:t>above</w:t>
      </w:r>
      <w:r w:rsidR="0096355F">
        <w:t xml:space="preserve"> guideline) water-quality conditions during the wet season</w:t>
      </w:r>
      <w:r w:rsidR="00803656" w:rsidRPr="00C27BEB">
        <w:t xml:space="preserve"> </w:t>
      </w:r>
      <w:bookmarkEnd w:id="2116"/>
    </w:p>
    <w:p w14:paraId="6492358B" w14:textId="3CD758EE" w:rsidR="0096355F" w:rsidRDefault="00803656" w:rsidP="00803656">
      <w:pPr>
        <w:rPr>
          <w:lang w:val="en-AU"/>
        </w:rPr>
      </w:pPr>
      <w:r w:rsidRPr="008467AA">
        <w:rPr>
          <w:lang w:val="en-AU"/>
        </w:rPr>
        <w:t>The</w:t>
      </w:r>
      <w:r w:rsidR="000E6779">
        <w:rPr>
          <w:lang w:val="en-AU"/>
        </w:rPr>
        <w:t xml:space="preserve"> </w:t>
      </w:r>
      <w:r w:rsidR="0096355F">
        <w:rPr>
          <w:lang w:val="en-AU"/>
        </w:rPr>
        <w:t xml:space="preserve">satellite derived water quality </w:t>
      </w:r>
      <w:r w:rsidR="008B67CA">
        <w:rPr>
          <w:lang w:val="en-AU"/>
        </w:rPr>
        <w:t xml:space="preserve">maps </w:t>
      </w:r>
      <w:r>
        <w:rPr>
          <w:lang w:val="en-AU"/>
        </w:rPr>
        <w:t xml:space="preserve">(see Section </w:t>
      </w:r>
      <w:r w:rsidR="00820DB2">
        <w:rPr>
          <w:lang w:val="en-AU"/>
        </w:rPr>
        <w:fldChar w:fldCharType="begin"/>
      </w:r>
      <w:r w:rsidR="00820DB2">
        <w:rPr>
          <w:lang w:val="en-AU"/>
        </w:rPr>
        <w:instrText xml:space="preserve"> REF _Ref504999914 \r \h </w:instrText>
      </w:r>
      <w:r w:rsidR="00820DB2">
        <w:rPr>
          <w:lang w:val="en-AU"/>
        </w:rPr>
      </w:r>
      <w:r w:rsidR="00820DB2">
        <w:rPr>
          <w:lang w:val="en-AU"/>
        </w:rPr>
        <w:fldChar w:fldCharType="separate"/>
      </w:r>
      <w:r w:rsidR="00335316">
        <w:rPr>
          <w:lang w:val="en-AU"/>
        </w:rPr>
        <w:t>2.6</w:t>
      </w:r>
      <w:r w:rsidR="00820DB2">
        <w:rPr>
          <w:lang w:val="en-AU"/>
        </w:rPr>
        <w:fldChar w:fldCharType="end"/>
      </w:r>
      <w:r>
        <w:rPr>
          <w:lang w:val="en-AU"/>
        </w:rPr>
        <w:t xml:space="preserve">) </w:t>
      </w:r>
      <w:r w:rsidRPr="008467AA">
        <w:rPr>
          <w:lang w:val="en-AU"/>
        </w:rPr>
        <w:t xml:space="preserve">can be overlaid with information on the presence or distribution of ‘contamination receptors’, i.e., </w:t>
      </w:r>
      <w:r w:rsidR="00565A07">
        <w:rPr>
          <w:lang w:val="en-AU"/>
        </w:rPr>
        <w:t>Reef</w:t>
      </w:r>
      <w:r w:rsidR="00565A07" w:rsidRPr="008467AA">
        <w:rPr>
          <w:lang w:val="en-AU"/>
        </w:rPr>
        <w:t xml:space="preserve"> </w:t>
      </w:r>
      <w:r w:rsidRPr="008467AA">
        <w:rPr>
          <w:lang w:val="en-AU"/>
        </w:rPr>
        <w:t xml:space="preserve">ecosystems susceptible to the land-sourced </w:t>
      </w:r>
      <w:r w:rsidR="00EF1765">
        <w:rPr>
          <w:lang w:val="en-AU"/>
        </w:rPr>
        <w:t>pollutant</w:t>
      </w:r>
      <w:r w:rsidRPr="008467AA">
        <w:rPr>
          <w:lang w:val="en-AU"/>
        </w:rPr>
        <w:t xml:space="preserve">s. This method can help identify ecosystems which may experience acute or chronic high exposure to land-sourced </w:t>
      </w:r>
      <w:r w:rsidR="00EF1765">
        <w:rPr>
          <w:lang w:val="en-AU"/>
        </w:rPr>
        <w:t>pollutant</w:t>
      </w:r>
      <w:r w:rsidRPr="008467AA">
        <w:rPr>
          <w:lang w:val="en-AU"/>
        </w:rPr>
        <w:t xml:space="preserve">s. For example, Petus </w:t>
      </w:r>
      <w:r>
        <w:rPr>
          <w:lang w:val="en-AU"/>
        </w:rPr>
        <w:t>et al.</w:t>
      </w:r>
      <w:r w:rsidRPr="00EE6F82">
        <w:rPr>
          <w:lang w:val="en-AU"/>
        </w:rPr>
        <w:t xml:space="preserve"> </w:t>
      </w:r>
      <w:r>
        <w:rPr>
          <w:lang w:val="en-AU"/>
        </w:rPr>
        <w:t>(</w:t>
      </w:r>
      <w:r w:rsidRPr="008467AA">
        <w:rPr>
          <w:lang w:val="en-AU"/>
        </w:rPr>
        <w:t>2014b</w:t>
      </w:r>
      <w:r>
        <w:rPr>
          <w:lang w:val="en-AU"/>
        </w:rPr>
        <w:t>)</w:t>
      </w:r>
      <w:r w:rsidRPr="008467AA">
        <w:rPr>
          <w:lang w:val="en-AU"/>
        </w:rPr>
        <w:t xml:space="preserve"> mapped the occurrence of </w:t>
      </w:r>
      <w:r w:rsidR="00CE5E3C">
        <w:rPr>
          <w:lang w:val="en-AU"/>
        </w:rPr>
        <w:t xml:space="preserve">very </w:t>
      </w:r>
      <w:r w:rsidRPr="008467AA">
        <w:rPr>
          <w:lang w:val="en-AU"/>
        </w:rPr>
        <w:t xml:space="preserve">turbid water masses </w:t>
      </w:r>
      <w:r w:rsidR="00CE5E3C">
        <w:rPr>
          <w:lang w:val="en-AU"/>
        </w:rPr>
        <w:t>(</w:t>
      </w:r>
      <w:r w:rsidR="00404B3B">
        <w:rPr>
          <w:lang w:val="en-AU"/>
        </w:rPr>
        <w:t>primary</w:t>
      </w:r>
      <w:r w:rsidR="00CE5E3C">
        <w:rPr>
          <w:lang w:val="en-AU"/>
        </w:rPr>
        <w:t xml:space="preserve"> water type) </w:t>
      </w:r>
      <w:r w:rsidRPr="008467AA">
        <w:rPr>
          <w:lang w:val="en-AU"/>
        </w:rPr>
        <w:t xml:space="preserve">in Cleveland Bay (Burdekin marine region) in each wet season between 2007 and 2011 and compared the results to </w:t>
      </w:r>
      <w:r>
        <w:rPr>
          <w:lang w:val="en-AU"/>
        </w:rPr>
        <w:t xml:space="preserve">MMP </w:t>
      </w:r>
      <w:r w:rsidRPr="008467AA">
        <w:rPr>
          <w:lang w:val="en-AU"/>
        </w:rPr>
        <w:t xml:space="preserve">seagrass </w:t>
      </w:r>
      <w:r>
        <w:rPr>
          <w:lang w:val="en-AU"/>
        </w:rPr>
        <w:t xml:space="preserve">health monitoring data. </w:t>
      </w:r>
      <w:r w:rsidRPr="008467AA">
        <w:rPr>
          <w:lang w:val="en-AU"/>
        </w:rPr>
        <w:t xml:space="preserve">This analysis indicated that the decline in seagrass meadow area and biomass were positively linked to high occurrence of </w:t>
      </w:r>
      <w:r w:rsidR="00404B3B">
        <w:rPr>
          <w:lang w:val="en-AU"/>
        </w:rPr>
        <w:t>primary</w:t>
      </w:r>
      <w:r w:rsidR="00CE5E3C" w:rsidRPr="008467AA">
        <w:rPr>
          <w:lang w:val="en-AU"/>
        </w:rPr>
        <w:t xml:space="preserve"> </w:t>
      </w:r>
      <w:r w:rsidRPr="008467AA">
        <w:rPr>
          <w:lang w:val="en-AU"/>
        </w:rPr>
        <w:t xml:space="preserve">water </w:t>
      </w:r>
      <w:r w:rsidR="00CE5E3C">
        <w:rPr>
          <w:lang w:val="en-AU"/>
        </w:rPr>
        <w:t>type</w:t>
      </w:r>
      <w:r w:rsidR="00CE5E3C" w:rsidRPr="008467AA">
        <w:rPr>
          <w:lang w:val="en-AU"/>
        </w:rPr>
        <w:t xml:space="preserve"> </w:t>
      </w:r>
      <w:r w:rsidRPr="008467AA">
        <w:rPr>
          <w:lang w:val="en-AU"/>
        </w:rPr>
        <w:t xml:space="preserve">and confirmed the impact that decreased clarity can have on seagrass health in the </w:t>
      </w:r>
      <w:r w:rsidR="00565A07">
        <w:rPr>
          <w:lang w:val="en-AU"/>
        </w:rPr>
        <w:t>Reef lagoon</w:t>
      </w:r>
      <w:r w:rsidR="0096355F">
        <w:rPr>
          <w:lang w:val="en-AU"/>
        </w:rPr>
        <w:t>.</w:t>
      </w:r>
      <w:r w:rsidR="006F2329">
        <w:rPr>
          <w:lang w:val="en-AU"/>
        </w:rPr>
        <w:t xml:space="preserve"> </w:t>
      </w:r>
      <w:r w:rsidR="0096355F">
        <w:rPr>
          <w:lang w:val="en-AU"/>
        </w:rPr>
        <w:t>Similarly, P</w:t>
      </w:r>
      <w:r w:rsidR="006F2329" w:rsidRPr="006F2329">
        <w:rPr>
          <w:lang w:val="en-AU"/>
        </w:rPr>
        <w:t>etus et al. (2014a, 2016) proposed different</w:t>
      </w:r>
      <w:r w:rsidR="006F2329">
        <w:rPr>
          <w:lang w:val="en-AU"/>
        </w:rPr>
        <w:t xml:space="preserve"> frameworks to estimate the exposure and potential risk from exposu</w:t>
      </w:r>
      <w:r w:rsidR="0096355F">
        <w:rPr>
          <w:lang w:val="en-AU"/>
        </w:rPr>
        <w:t>r</w:t>
      </w:r>
      <w:r w:rsidR="006F2329">
        <w:rPr>
          <w:lang w:val="en-AU"/>
        </w:rPr>
        <w:t>e</w:t>
      </w:r>
      <w:r w:rsidR="0096355F">
        <w:rPr>
          <w:lang w:val="en-AU"/>
        </w:rPr>
        <w:t>.</w:t>
      </w:r>
      <w:r w:rsidR="000E6779">
        <w:rPr>
          <w:lang w:val="en-AU"/>
        </w:rPr>
        <w:t xml:space="preserve"> </w:t>
      </w:r>
      <w:r w:rsidR="0096355F">
        <w:rPr>
          <w:lang w:val="en-AU"/>
        </w:rPr>
        <w:t>The methods for e</w:t>
      </w:r>
      <w:r w:rsidR="0096355F" w:rsidRPr="0096355F">
        <w:rPr>
          <w:lang w:val="en-AU"/>
        </w:rPr>
        <w:t xml:space="preserve">stimating the level of exposure of </w:t>
      </w:r>
      <w:r w:rsidR="00565A07">
        <w:rPr>
          <w:lang w:val="en-AU"/>
        </w:rPr>
        <w:t xml:space="preserve">Reef </w:t>
      </w:r>
      <w:r w:rsidR="0096355F" w:rsidRPr="0096355F">
        <w:rPr>
          <w:lang w:val="en-AU"/>
        </w:rPr>
        <w:t xml:space="preserve">ecosystems (coral reefs and seagrass meadows) to </w:t>
      </w:r>
      <w:r w:rsidR="0096355F">
        <w:rPr>
          <w:lang w:val="en-AU"/>
        </w:rPr>
        <w:t>o</w:t>
      </w:r>
      <w:r w:rsidR="0096355F" w:rsidRPr="0096355F">
        <w:rPr>
          <w:lang w:val="en-AU"/>
        </w:rPr>
        <w:t xml:space="preserve">ver guideline </w:t>
      </w:r>
      <w:r w:rsidR="0096355F">
        <w:rPr>
          <w:lang w:val="en-AU"/>
        </w:rPr>
        <w:t xml:space="preserve">water </w:t>
      </w:r>
      <w:r w:rsidR="0096355F" w:rsidRPr="0096355F">
        <w:rPr>
          <w:lang w:val="en-AU"/>
        </w:rPr>
        <w:t>quality condition during the wet season</w:t>
      </w:r>
      <w:r w:rsidR="0096355F">
        <w:rPr>
          <w:lang w:val="en-AU"/>
        </w:rPr>
        <w:t xml:space="preserve"> are derived from these studies. </w:t>
      </w:r>
    </w:p>
    <w:p w14:paraId="5FE5635D" w14:textId="77777777" w:rsidR="0096355F" w:rsidRPr="0096355F" w:rsidRDefault="0096355F" w:rsidP="00803656">
      <w:pPr>
        <w:rPr>
          <w:b/>
          <w:lang w:val="en-AU"/>
        </w:rPr>
      </w:pPr>
    </w:p>
    <w:p w14:paraId="3EAF4E1C" w14:textId="77777777" w:rsidR="006F4C41" w:rsidRDefault="006F4C41" w:rsidP="00F10029">
      <w:pPr>
        <w:spacing w:before="240"/>
        <w:rPr>
          <w:b/>
          <w:lang w:val="en-AU"/>
        </w:rPr>
      </w:pPr>
    </w:p>
    <w:p w14:paraId="1DCAFE48" w14:textId="77777777" w:rsidR="006F4C41" w:rsidRDefault="006F4C41" w:rsidP="00F10029">
      <w:pPr>
        <w:spacing w:before="240"/>
        <w:rPr>
          <w:b/>
          <w:lang w:val="en-AU"/>
        </w:rPr>
      </w:pPr>
    </w:p>
    <w:p w14:paraId="67F0137A" w14:textId="77777777" w:rsidR="006F4C41" w:rsidRDefault="006F4C41" w:rsidP="00F10029">
      <w:pPr>
        <w:spacing w:before="240"/>
        <w:rPr>
          <w:b/>
          <w:lang w:val="en-AU"/>
        </w:rPr>
      </w:pPr>
    </w:p>
    <w:p w14:paraId="160AF689" w14:textId="77777777" w:rsidR="006F4C41" w:rsidRDefault="006F4C41" w:rsidP="00F10029">
      <w:pPr>
        <w:spacing w:before="240"/>
        <w:rPr>
          <w:b/>
          <w:lang w:val="en-AU"/>
        </w:rPr>
      </w:pPr>
    </w:p>
    <w:p w14:paraId="42393A2C" w14:textId="77777777" w:rsidR="006F4C41" w:rsidRDefault="006F4C41" w:rsidP="00F10029">
      <w:pPr>
        <w:spacing w:before="240"/>
        <w:rPr>
          <w:b/>
          <w:lang w:val="en-AU"/>
        </w:rPr>
      </w:pPr>
    </w:p>
    <w:p w14:paraId="246BC631" w14:textId="6FEBC032" w:rsidR="00803656" w:rsidRPr="001C44D1" w:rsidRDefault="0096355F" w:rsidP="00F10029">
      <w:pPr>
        <w:spacing w:before="240"/>
        <w:rPr>
          <w:rFonts w:eastAsia="Calibri" w:cs="Arial"/>
          <w:lang w:val="en-AU"/>
        </w:rPr>
      </w:pPr>
      <w:r w:rsidRPr="0096355F">
        <w:rPr>
          <w:b/>
          <w:lang w:val="en-AU"/>
        </w:rPr>
        <w:t>Mapping the exposure to degraded water quality conditions during the wet season</w:t>
      </w:r>
      <w:r w:rsidR="006F2329">
        <w:rPr>
          <w:lang w:val="en-AU"/>
        </w:rPr>
        <w:t xml:space="preserve"> </w:t>
      </w:r>
    </w:p>
    <w:p w14:paraId="246BC632" w14:textId="77777777" w:rsidR="00803656" w:rsidRDefault="00803656" w:rsidP="00803656">
      <w:pPr>
        <w:rPr>
          <w:lang w:val="en-AU"/>
        </w:rPr>
      </w:pPr>
      <w:r w:rsidRPr="0026385A">
        <w:rPr>
          <w:noProof/>
          <w:lang w:val="en-AU" w:eastAsia="en-AU"/>
        </w:rPr>
        <w:drawing>
          <wp:inline distT="0" distB="0" distL="0" distR="0" wp14:anchorId="246C1F22" wp14:editId="7AE8077E">
            <wp:extent cx="5715000" cy="4687258"/>
            <wp:effectExtent l="0" t="0" r="0" b="0"/>
            <wp:docPr id="48" name="Picture 48" descr="Diagram showing conceptual scheme of the risk framework proposed in Petus et al. (2014a). Illustrates inputs to likelihood of the risk, magnitude of the risk and significance of the risk" title="Conceptual scheme of the risk framework proposed in Petus et al. (2014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rotWithShape="1">
                    <a:blip r:embed="rId223" cstate="print">
                      <a:extLst>
                        <a:ext uri="{28A0092B-C50C-407E-A947-70E740481C1C}">
                          <a14:useLocalDpi xmlns:a14="http://schemas.microsoft.com/office/drawing/2010/main" val="0"/>
                        </a:ext>
                      </a:extLst>
                    </a:blip>
                    <a:srcRect/>
                    <a:stretch/>
                  </pic:blipFill>
                  <pic:spPr bwMode="auto">
                    <a:xfrm>
                      <a:off x="0" y="0"/>
                      <a:ext cx="5714716" cy="4687025"/>
                    </a:xfrm>
                    <a:prstGeom prst="rect">
                      <a:avLst/>
                    </a:prstGeom>
                    <a:ln>
                      <a:noFill/>
                    </a:ln>
                    <a:extLst>
                      <a:ext uri="{53640926-AAD7-44D8-BBD7-CCE9431645EC}">
                        <a14:shadowObscured xmlns:a14="http://schemas.microsoft.com/office/drawing/2010/main"/>
                      </a:ext>
                    </a:extLst>
                  </pic:spPr>
                </pic:pic>
              </a:graphicData>
            </a:graphic>
          </wp:inline>
        </w:drawing>
      </w:r>
      <w:bookmarkStart w:id="2117" w:name="_Ref428178722"/>
      <w:bookmarkStart w:id="2118" w:name="_Toc428274737"/>
      <w:bookmarkStart w:id="2119" w:name="_Toc434607163"/>
      <w:bookmarkStart w:id="2120" w:name="_Toc436913508"/>
    </w:p>
    <w:p w14:paraId="246BC633" w14:textId="4A71C675" w:rsidR="00803656" w:rsidRPr="009E7A16" w:rsidRDefault="00974678" w:rsidP="00C83B6E">
      <w:pPr>
        <w:pStyle w:val="Caption"/>
      </w:pPr>
      <w:bookmarkStart w:id="2121" w:name="_Toc437591230"/>
      <w:bookmarkStart w:id="2122" w:name="_Toc492040761"/>
      <w:bookmarkStart w:id="2123" w:name="_Toc5614676"/>
      <w:r>
        <w:t>Figure D-</w:t>
      </w:r>
      <w:r w:rsidR="005F019F">
        <w:fldChar w:fldCharType="begin"/>
      </w:r>
      <w:r w:rsidR="005F019F">
        <w:instrText xml:space="preserve"> SEQ Figure_D- \* ARABIC </w:instrText>
      </w:r>
      <w:r w:rsidR="005F019F">
        <w:fldChar w:fldCharType="separate"/>
      </w:r>
      <w:r w:rsidR="00335316">
        <w:rPr>
          <w:noProof/>
        </w:rPr>
        <w:t>2</w:t>
      </w:r>
      <w:r w:rsidR="005F019F">
        <w:rPr>
          <w:noProof/>
        </w:rPr>
        <w:fldChar w:fldCharType="end"/>
      </w:r>
      <w:r w:rsidR="00AC65AF">
        <w:t>:</w:t>
      </w:r>
      <w:bookmarkEnd w:id="2117"/>
      <w:r w:rsidR="00803656" w:rsidRPr="009E7A16">
        <w:t xml:space="preserve"> </w:t>
      </w:r>
      <w:bookmarkStart w:id="2124" w:name="_Ref427067060"/>
      <w:r w:rsidR="00847AD0">
        <w:t>C</w:t>
      </w:r>
      <w:r w:rsidR="00803656" w:rsidRPr="009E7A16">
        <w:t xml:space="preserve">onceptual scheme of the risk framework proposed in </w:t>
      </w:r>
      <w:bookmarkStart w:id="2125" w:name="_Hlk498517232"/>
      <w:r w:rsidR="00803656" w:rsidRPr="009E7A16">
        <w:t>Petus et al. (2014a).</w:t>
      </w:r>
      <w:bookmarkEnd w:id="2118"/>
      <w:bookmarkEnd w:id="2119"/>
      <w:bookmarkEnd w:id="2120"/>
      <w:bookmarkEnd w:id="2121"/>
      <w:bookmarkEnd w:id="2122"/>
      <w:bookmarkEnd w:id="2123"/>
      <w:bookmarkEnd w:id="2124"/>
      <w:bookmarkEnd w:id="2125"/>
    </w:p>
    <w:p w14:paraId="246BC634" w14:textId="77777777" w:rsidR="00803656" w:rsidRDefault="00803656" w:rsidP="00803656">
      <w:pPr>
        <w:rPr>
          <w:lang w:val="en-AU"/>
        </w:rPr>
      </w:pPr>
    </w:p>
    <w:p w14:paraId="026A48CD" w14:textId="51329B51" w:rsidR="0096355F" w:rsidRDefault="0096355F" w:rsidP="0096355F">
      <w:pPr>
        <w:rPr>
          <w:bCs/>
        </w:rPr>
      </w:pPr>
      <w:r w:rsidRPr="00DA4337">
        <w:rPr>
          <w:rFonts w:cs="Arial"/>
        </w:rPr>
        <w:t xml:space="preserve">In the </w:t>
      </w:r>
      <w:r>
        <w:rPr>
          <w:rFonts w:cs="Arial"/>
        </w:rPr>
        <w:t>MMP reports before 2015</w:t>
      </w:r>
      <w:r w:rsidR="006F4C41">
        <w:rPr>
          <w:lang w:val="en-AU"/>
        </w:rPr>
        <w:t>–</w:t>
      </w:r>
      <w:r>
        <w:rPr>
          <w:rFonts w:cs="Arial"/>
        </w:rPr>
        <w:t xml:space="preserve">16, the ‘potential </w:t>
      </w:r>
      <w:r w:rsidRPr="00DA4337">
        <w:rPr>
          <w:rFonts w:cs="Arial"/>
        </w:rPr>
        <w:t xml:space="preserve">risk’ </w:t>
      </w:r>
      <w:r>
        <w:rPr>
          <w:rFonts w:cs="Arial"/>
        </w:rPr>
        <w:t>was assessed as</w:t>
      </w:r>
      <w:r w:rsidRPr="00DA4337">
        <w:rPr>
          <w:rFonts w:cs="Arial"/>
        </w:rPr>
        <w:t xml:space="preserve"> exposure to land-sourced pollutants</w:t>
      </w:r>
      <w:r w:rsidRPr="00557E77">
        <w:rPr>
          <w:rFonts w:cs="Arial"/>
        </w:rPr>
        <w:t xml:space="preserve"> </w:t>
      </w:r>
      <w:r w:rsidRPr="005815EB">
        <w:rPr>
          <w:rFonts w:cs="Arial"/>
        </w:rPr>
        <w:t>concentrated in river plume waters</w:t>
      </w:r>
      <w:r>
        <w:rPr>
          <w:rFonts w:cs="Arial"/>
        </w:rPr>
        <w:t xml:space="preserve"> (</w:t>
      </w:r>
      <w:r w:rsidRPr="0096355F">
        <w:rPr>
          <w:rFonts w:cs="Arial"/>
        </w:rPr>
        <w:t>Figure D-2</w:t>
      </w:r>
      <w:r w:rsidRPr="00DA4337">
        <w:rPr>
          <w:rFonts w:cs="Arial"/>
        </w:rPr>
        <w:t>).</w:t>
      </w:r>
      <w:r w:rsidRPr="00557E77">
        <w:rPr>
          <w:rFonts w:cs="Arial"/>
        </w:rPr>
        <w:t xml:space="preserve"> ‘The magnitude of </w:t>
      </w:r>
      <w:r w:rsidRPr="005815EB">
        <w:rPr>
          <w:rFonts w:cs="Arial"/>
        </w:rPr>
        <w:t>the risk’ correspond</w:t>
      </w:r>
      <w:r>
        <w:rPr>
          <w:rFonts w:cs="Arial"/>
        </w:rPr>
        <w:t>ed</w:t>
      </w:r>
      <w:r w:rsidRPr="005815EB">
        <w:rPr>
          <w:rFonts w:cs="Arial"/>
        </w:rPr>
        <w:t xml:space="preserve"> to the </w:t>
      </w:r>
      <w:r w:rsidRPr="00D5621F">
        <w:rPr>
          <w:rFonts w:cs="Arial"/>
        </w:rPr>
        <w:t xml:space="preserve">concentration of pollutant discharged through the river plume and </w:t>
      </w:r>
      <w:r w:rsidRPr="0032620D">
        <w:rPr>
          <w:rFonts w:cs="Arial"/>
        </w:rPr>
        <w:t xml:space="preserve">mapped through the </w:t>
      </w:r>
      <w:r w:rsidR="00404B3B">
        <w:rPr>
          <w:rFonts w:cs="Arial"/>
        </w:rPr>
        <w:t>primary</w:t>
      </w:r>
      <w:r w:rsidRPr="0032620D">
        <w:rPr>
          <w:rFonts w:cs="Arial"/>
        </w:rPr>
        <w:t xml:space="preserve">, </w:t>
      </w:r>
      <w:r w:rsidR="00404B3B">
        <w:rPr>
          <w:rFonts w:cs="Arial"/>
        </w:rPr>
        <w:t>secondary</w:t>
      </w:r>
      <w:r w:rsidR="00A11E02">
        <w:rPr>
          <w:rFonts w:cs="Arial"/>
        </w:rPr>
        <w:t xml:space="preserve"> and</w:t>
      </w:r>
      <w:r w:rsidRPr="0032620D">
        <w:rPr>
          <w:rFonts w:cs="Arial"/>
        </w:rPr>
        <w:t xml:space="preserve"> </w:t>
      </w:r>
      <w:r w:rsidR="00404B3B">
        <w:rPr>
          <w:rFonts w:cs="Arial"/>
        </w:rPr>
        <w:t>tertiary</w:t>
      </w:r>
      <w:r w:rsidRPr="0032620D">
        <w:rPr>
          <w:rFonts w:cs="Arial"/>
        </w:rPr>
        <w:t xml:space="preserve"> </w:t>
      </w:r>
      <w:r w:rsidRPr="008563BF">
        <w:rPr>
          <w:rFonts w:cs="Arial"/>
        </w:rPr>
        <w:t xml:space="preserve">plume water types. The ‘likelihood of the risk’ </w:t>
      </w:r>
      <w:r>
        <w:rPr>
          <w:rFonts w:cs="Arial"/>
        </w:rPr>
        <w:t>was</w:t>
      </w:r>
      <w:r w:rsidRPr="008563BF">
        <w:rPr>
          <w:rFonts w:cs="Arial"/>
        </w:rPr>
        <w:t xml:space="preserve"> estimated by calculating the frequency of occurrence </w:t>
      </w:r>
      <w:r>
        <w:rPr>
          <w:rFonts w:cs="Arial"/>
        </w:rPr>
        <w:t>of each</w:t>
      </w:r>
      <w:r w:rsidRPr="00BE650B">
        <w:rPr>
          <w:rFonts w:cs="Arial"/>
        </w:rPr>
        <w:t xml:space="preserve"> </w:t>
      </w:r>
      <w:r>
        <w:rPr>
          <w:rFonts w:cs="Arial"/>
        </w:rPr>
        <w:t>wet season</w:t>
      </w:r>
      <w:r w:rsidRPr="00BE650B">
        <w:rPr>
          <w:rFonts w:cs="Arial"/>
        </w:rPr>
        <w:t xml:space="preserve"> water type</w:t>
      </w:r>
      <w:r w:rsidRPr="00BE650B">
        <w:rPr>
          <w:rFonts w:cs="Arial"/>
          <w:bCs/>
        </w:rPr>
        <w:t xml:space="preserve">. </w:t>
      </w:r>
      <w:r w:rsidRPr="00933636">
        <w:rPr>
          <w:bCs/>
        </w:rPr>
        <w:t xml:space="preserve">The potential risk from river plume exposure for </w:t>
      </w:r>
      <w:r w:rsidR="00565A07">
        <w:rPr>
          <w:bCs/>
        </w:rPr>
        <w:t>Reef</w:t>
      </w:r>
      <w:r w:rsidR="00565A07" w:rsidRPr="00933636">
        <w:rPr>
          <w:bCs/>
        </w:rPr>
        <w:t xml:space="preserve"> </w:t>
      </w:r>
      <w:r w:rsidRPr="00933636">
        <w:rPr>
          <w:bCs/>
        </w:rPr>
        <w:t xml:space="preserve">ecosystems </w:t>
      </w:r>
      <w:r>
        <w:rPr>
          <w:bCs/>
        </w:rPr>
        <w:t>was</w:t>
      </w:r>
      <w:r w:rsidRPr="00933636">
        <w:rPr>
          <w:bCs/>
        </w:rPr>
        <w:t xml:space="preserve"> finally ranked (I to IV) assuming that ecological consequences increase</w:t>
      </w:r>
      <w:r>
        <w:rPr>
          <w:bCs/>
        </w:rPr>
        <w:t>d</w:t>
      </w:r>
      <w:r w:rsidRPr="00933636">
        <w:rPr>
          <w:bCs/>
        </w:rPr>
        <w:t xml:space="preserve"> linearly with the pollutant concentrations and frequency of exposure</w:t>
      </w:r>
      <w:r>
        <w:rPr>
          <w:bCs/>
        </w:rPr>
        <w:t xml:space="preserve"> (Figure D-3). </w:t>
      </w:r>
      <w:r>
        <w:rPr>
          <w:bCs/>
          <w:lang w:val="en-AU"/>
        </w:rPr>
        <w:t xml:space="preserve">The potential risk categories were then </w:t>
      </w:r>
      <w:r w:rsidRPr="001E4D3D">
        <w:rPr>
          <w:bCs/>
          <w:lang w:val="en-AU"/>
        </w:rPr>
        <w:t>a combination of the</w:t>
      </w:r>
      <w:r w:rsidRPr="00BF781B">
        <w:rPr>
          <w:bCs/>
          <w:lang w:val="en-AU"/>
        </w:rPr>
        <w:t xml:space="preserve"> </w:t>
      </w:r>
      <w:r>
        <w:rPr>
          <w:bCs/>
          <w:lang w:val="en-AU"/>
        </w:rPr>
        <w:t>wet season</w:t>
      </w:r>
      <w:r w:rsidRPr="001E4D3D">
        <w:rPr>
          <w:bCs/>
          <w:lang w:val="en-AU"/>
        </w:rPr>
        <w:t xml:space="preserve"> water type (3 categories: </w:t>
      </w:r>
      <w:r w:rsidR="00404B3B">
        <w:rPr>
          <w:bCs/>
          <w:lang w:val="en-AU"/>
        </w:rPr>
        <w:t>primary</w:t>
      </w:r>
      <w:r w:rsidRPr="001E4D3D">
        <w:rPr>
          <w:bCs/>
          <w:lang w:val="en-AU"/>
        </w:rPr>
        <w:t xml:space="preserve">, </w:t>
      </w:r>
      <w:r w:rsidR="00404B3B">
        <w:rPr>
          <w:bCs/>
          <w:lang w:val="en-AU"/>
        </w:rPr>
        <w:t>secondary</w:t>
      </w:r>
      <w:r w:rsidRPr="001E4D3D">
        <w:rPr>
          <w:bCs/>
          <w:lang w:val="en-AU"/>
        </w:rPr>
        <w:t xml:space="preserve"> and </w:t>
      </w:r>
      <w:r w:rsidR="00404B3B">
        <w:rPr>
          <w:bCs/>
          <w:lang w:val="en-AU"/>
        </w:rPr>
        <w:t>tertiary</w:t>
      </w:r>
      <w:r w:rsidRPr="001E4D3D">
        <w:rPr>
          <w:bCs/>
          <w:lang w:val="en-AU"/>
        </w:rPr>
        <w:t>)</w:t>
      </w:r>
      <w:r>
        <w:rPr>
          <w:bCs/>
          <w:lang w:val="en-AU"/>
        </w:rPr>
        <w:t xml:space="preserve"> and</w:t>
      </w:r>
      <w:r w:rsidRPr="001E4D3D">
        <w:rPr>
          <w:bCs/>
          <w:lang w:val="en-AU"/>
        </w:rPr>
        <w:t xml:space="preserve"> </w:t>
      </w:r>
      <w:r w:rsidR="00404B3B">
        <w:rPr>
          <w:bCs/>
          <w:lang w:val="en-AU"/>
        </w:rPr>
        <w:t>primary</w:t>
      </w:r>
      <w:r>
        <w:rPr>
          <w:bCs/>
          <w:lang w:val="en-AU"/>
        </w:rPr>
        <w:t xml:space="preserve">, </w:t>
      </w:r>
      <w:r w:rsidR="00404B3B">
        <w:rPr>
          <w:bCs/>
          <w:lang w:val="en-AU"/>
        </w:rPr>
        <w:t>secondary</w:t>
      </w:r>
      <w:r>
        <w:rPr>
          <w:bCs/>
          <w:lang w:val="en-AU"/>
        </w:rPr>
        <w:t xml:space="preserve"> and</w:t>
      </w:r>
      <w:r w:rsidR="00A11E02">
        <w:rPr>
          <w:bCs/>
          <w:lang w:val="en-AU"/>
        </w:rPr>
        <w:t xml:space="preserve"> </w:t>
      </w:r>
      <w:r w:rsidR="00404B3B">
        <w:rPr>
          <w:bCs/>
          <w:lang w:val="en-AU"/>
        </w:rPr>
        <w:t>tertiary</w:t>
      </w:r>
      <w:r w:rsidRPr="001E4D3D">
        <w:rPr>
          <w:bCs/>
          <w:lang w:val="en-AU"/>
        </w:rPr>
        <w:t xml:space="preserve"> frequency (</w:t>
      </w:r>
      <w:r>
        <w:rPr>
          <w:bCs/>
          <w:lang w:val="en-AU"/>
        </w:rPr>
        <w:t>five</w:t>
      </w:r>
      <w:r w:rsidRPr="001E4D3D">
        <w:rPr>
          <w:bCs/>
          <w:lang w:val="en-AU"/>
        </w:rPr>
        <w:t xml:space="preserve"> categories: 0</w:t>
      </w:r>
      <w:r w:rsidR="00A11E02">
        <w:rPr>
          <w:bCs/>
          <w:lang w:val="en-AU"/>
        </w:rPr>
        <w:t>–</w:t>
      </w:r>
      <w:r w:rsidRPr="001E4D3D">
        <w:rPr>
          <w:bCs/>
          <w:lang w:val="en-AU"/>
        </w:rPr>
        <w:t>0.2, 0.2</w:t>
      </w:r>
      <w:r w:rsidR="00A11E02">
        <w:rPr>
          <w:bCs/>
          <w:lang w:val="en-AU"/>
        </w:rPr>
        <w:t>–</w:t>
      </w:r>
      <w:r w:rsidRPr="001E4D3D">
        <w:rPr>
          <w:bCs/>
          <w:lang w:val="en-AU"/>
        </w:rPr>
        <w:t>0.4, 0.4</w:t>
      </w:r>
      <w:r w:rsidR="00A11E02">
        <w:rPr>
          <w:bCs/>
          <w:lang w:val="en-AU"/>
        </w:rPr>
        <w:t>–</w:t>
      </w:r>
      <w:r w:rsidRPr="001E4D3D">
        <w:rPr>
          <w:bCs/>
          <w:lang w:val="en-AU"/>
        </w:rPr>
        <w:t xml:space="preserve">0.6, </w:t>
      </w:r>
      <w:r>
        <w:rPr>
          <w:bCs/>
          <w:lang w:val="en-AU"/>
        </w:rPr>
        <w:t>0.6</w:t>
      </w:r>
      <w:r w:rsidR="00A11E02">
        <w:rPr>
          <w:bCs/>
          <w:lang w:val="en-AU"/>
        </w:rPr>
        <w:t>–</w:t>
      </w:r>
      <w:r>
        <w:rPr>
          <w:bCs/>
          <w:lang w:val="en-AU"/>
        </w:rPr>
        <w:t>0.8</w:t>
      </w:r>
      <w:r w:rsidR="00A11E02">
        <w:rPr>
          <w:bCs/>
          <w:lang w:val="en-AU"/>
        </w:rPr>
        <w:t xml:space="preserve"> and</w:t>
      </w:r>
      <w:r>
        <w:rPr>
          <w:bCs/>
          <w:lang w:val="en-AU"/>
        </w:rPr>
        <w:t xml:space="preserve"> 0.8</w:t>
      </w:r>
      <w:r w:rsidR="00A11E02">
        <w:rPr>
          <w:bCs/>
          <w:lang w:val="en-AU"/>
        </w:rPr>
        <w:t>–</w:t>
      </w:r>
      <w:r w:rsidRPr="001E4D3D">
        <w:rPr>
          <w:bCs/>
          <w:lang w:val="en-AU"/>
        </w:rPr>
        <w:t xml:space="preserve">1) and </w:t>
      </w:r>
      <w:r>
        <w:rPr>
          <w:bCs/>
          <w:lang w:val="en-AU"/>
        </w:rPr>
        <w:t>based on the risk matrix modified from Castillo et al. (</w:t>
      </w:r>
      <w:r w:rsidRPr="001E4D3D">
        <w:rPr>
          <w:bCs/>
          <w:lang w:val="en-AU"/>
        </w:rPr>
        <w:t>2012</w:t>
      </w:r>
      <w:r>
        <w:rPr>
          <w:bCs/>
          <w:lang w:val="en-AU"/>
        </w:rPr>
        <w:t>) (Table D-</w:t>
      </w:r>
      <w:r w:rsidR="00A11E02">
        <w:rPr>
          <w:bCs/>
          <w:lang w:val="en-AU"/>
        </w:rPr>
        <w:t>2</w:t>
      </w:r>
      <w:r>
        <w:rPr>
          <w:bCs/>
          <w:lang w:val="en-AU"/>
        </w:rPr>
        <w:t>)</w:t>
      </w:r>
      <w:r>
        <w:rPr>
          <w:bCs/>
        </w:rPr>
        <w:t>.</w:t>
      </w:r>
    </w:p>
    <w:p w14:paraId="246BC638" w14:textId="77777777" w:rsidR="00803656" w:rsidRPr="008467AA" w:rsidRDefault="00803656" w:rsidP="00803656">
      <w:pPr>
        <w:keepNext/>
        <w:tabs>
          <w:tab w:val="left" w:pos="8789"/>
        </w:tabs>
        <w:jc w:val="center"/>
        <w:rPr>
          <w:bCs/>
          <w:sz w:val="20"/>
          <w:lang w:val="en-AU"/>
        </w:rPr>
      </w:pPr>
      <w:r w:rsidRPr="0026385A">
        <w:rPr>
          <w:bCs/>
          <w:noProof/>
          <w:sz w:val="20"/>
          <w:lang w:val="en-AU" w:eastAsia="en-AU"/>
        </w:rPr>
        <w:drawing>
          <wp:inline distT="0" distB="0" distL="0" distR="0" wp14:anchorId="246C1F24" wp14:editId="32746A6E">
            <wp:extent cx="3740836" cy="2543175"/>
            <wp:effectExtent l="0" t="0" r="0" b="0"/>
            <wp:docPr id="22" name="Picture 22" descr="Diagram showing risk matrix in function of the magnitude and the likelihood of the river plume risk. Risk categories I, II, III, IV (modified from Petus et al., 2014b)." title="Potential risk matrix in function of the magnitude and the likelihood of the river plume risk. Potential risk categories I, II, III, IV (modified from Petus et al., 2014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3744176" cy="2545446"/>
                    </a:xfrm>
                    <a:prstGeom prst="rect">
                      <a:avLst/>
                    </a:prstGeom>
                    <a:noFill/>
                  </pic:spPr>
                </pic:pic>
              </a:graphicData>
            </a:graphic>
          </wp:inline>
        </w:drawing>
      </w:r>
    </w:p>
    <w:p w14:paraId="6B6A35D3" w14:textId="34656AC9" w:rsidR="00DE6E0A" w:rsidRPr="00323B0A" w:rsidRDefault="00974678" w:rsidP="00C83B6E">
      <w:pPr>
        <w:pStyle w:val="Caption"/>
        <w:rPr>
          <w:vanish/>
          <w:specVanish/>
        </w:rPr>
      </w:pPr>
      <w:bookmarkStart w:id="2126" w:name="_Toc437591231"/>
      <w:bookmarkStart w:id="2127" w:name="_Toc5614677"/>
      <w:bookmarkStart w:id="2128" w:name="_Toc436913509"/>
      <w:bookmarkStart w:id="2129" w:name="_Toc492040762"/>
      <w:r>
        <w:t>Figure D-</w:t>
      </w:r>
      <w:r w:rsidR="005F019F">
        <w:fldChar w:fldCharType="begin"/>
      </w:r>
      <w:r w:rsidR="005F019F">
        <w:instrText xml:space="preserve"> SEQ Figure_D- \* ARABIC </w:instrText>
      </w:r>
      <w:r w:rsidR="005F019F">
        <w:fldChar w:fldCharType="separate"/>
      </w:r>
      <w:r w:rsidR="00335316">
        <w:rPr>
          <w:noProof/>
        </w:rPr>
        <w:t>3</w:t>
      </w:r>
      <w:r w:rsidR="005F019F">
        <w:rPr>
          <w:noProof/>
        </w:rPr>
        <w:fldChar w:fldCharType="end"/>
      </w:r>
      <w:r w:rsidR="00AC65AF">
        <w:t>:</w:t>
      </w:r>
      <w:r w:rsidR="001C3D04">
        <w:t xml:space="preserve"> </w:t>
      </w:r>
      <w:r w:rsidR="00847AD0">
        <w:t>Potential</w:t>
      </w:r>
      <w:r w:rsidR="005C78AE">
        <w:t xml:space="preserve"> r</w:t>
      </w:r>
      <w:r w:rsidR="00803656" w:rsidRPr="008467AA">
        <w:t>isk matrix in function of the magnitude and the likelihood of the river plume risk.</w:t>
      </w:r>
      <w:bookmarkEnd w:id="2126"/>
      <w:bookmarkEnd w:id="2127"/>
    </w:p>
    <w:p w14:paraId="246BC639" w14:textId="7461EA66" w:rsidR="00803656" w:rsidRPr="009E7A16" w:rsidRDefault="00803656" w:rsidP="00C83B6E">
      <w:pPr>
        <w:pStyle w:val="Caption"/>
        <w:rPr>
          <w:rStyle w:val="IntenseReference"/>
          <w:rFonts w:eastAsiaTheme="majorEastAsia"/>
        </w:rPr>
      </w:pPr>
      <w:r w:rsidRPr="008467AA">
        <w:t xml:space="preserve"> </w:t>
      </w:r>
      <w:r w:rsidR="005C78AE">
        <w:rPr>
          <w:rStyle w:val="IntenseReference"/>
          <w:rFonts w:eastAsiaTheme="majorEastAsia"/>
        </w:rPr>
        <w:t>Potential r</w:t>
      </w:r>
      <w:r w:rsidRPr="009E7A16">
        <w:rPr>
          <w:rStyle w:val="IntenseReference"/>
          <w:rFonts w:eastAsiaTheme="majorEastAsia"/>
        </w:rPr>
        <w:t>isk categories I, II, III, IV (modified from Petus et al., 2014b).</w:t>
      </w:r>
      <w:bookmarkEnd w:id="2128"/>
      <w:bookmarkEnd w:id="2129"/>
    </w:p>
    <w:p w14:paraId="246BC63A" w14:textId="77777777" w:rsidR="00803656" w:rsidRPr="008467AA" w:rsidRDefault="00803656" w:rsidP="00803656">
      <w:pPr>
        <w:rPr>
          <w:color w:val="000000" w:themeColor="text1"/>
          <w:lang w:val="en-AU"/>
        </w:rPr>
      </w:pPr>
    </w:p>
    <w:p w14:paraId="246BC63F" w14:textId="2A972FE2" w:rsidR="00803656" w:rsidRPr="008467AA" w:rsidRDefault="00974678" w:rsidP="00C83B6E">
      <w:pPr>
        <w:pStyle w:val="Caption"/>
      </w:pPr>
      <w:bookmarkStart w:id="2130" w:name="_Ref435023536"/>
      <w:bookmarkStart w:id="2131" w:name="_Toc5614690"/>
      <w:r>
        <w:t>Table D-</w:t>
      </w:r>
      <w:r w:rsidR="005F019F">
        <w:fldChar w:fldCharType="begin"/>
      </w:r>
      <w:r w:rsidR="005F019F">
        <w:instrText xml:space="preserve"> SEQ Table_D- \* ARABIC </w:instrText>
      </w:r>
      <w:r w:rsidR="005F019F">
        <w:fldChar w:fldCharType="separate"/>
      </w:r>
      <w:r w:rsidR="00335316">
        <w:rPr>
          <w:noProof/>
        </w:rPr>
        <w:t>2</w:t>
      </w:r>
      <w:r w:rsidR="005F019F">
        <w:rPr>
          <w:noProof/>
        </w:rPr>
        <w:fldChar w:fldCharType="end"/>
      </w:r>
      <w:r w:rsidR="00AC65AF">
        <w:t>:</w:t>
      </w:r>
      <w:bookmarkEnd w:id="2130"/>
      <w:r w:rsidR="00803656" w:rsidRPr="009E7A16">
        <w:t xml:space="preserve"> Frequency categories used to categorise the multi-annual maps of frequency of occurrence of plume water types (TC and L2 methods)</w:t>
      </w:r>
      <w:r w:rsidR="00803656" w:rsidRPr="008467AA">
        <w:t>.</w:t>
      </w:r>
      <w:bookmarkEnd w:id="2131"/>
    </w:p>
    <w:tbl>
      <w:tblPr>
        <w:tblStyle w:val="TableGrid1"/>
        <w:tblW w:w="8931" w:type="dxa"/>
        <w:tblInd w:w="108" w:type="dxa"/>
        <w:tblLook w:val="04A0" w:firstRow="1" w:lastRow="0" w:firstColumn="1" w:lastColumn="0" w:noHBand="0" w:noVBand="1"/>
        <w:tblCaption w:val="Frequency categories used to categorise the multi-annual maps of frequency of occurrence of plume water types (TC and L2 methods)."/>
        <w:tblDescription w:val="Frequency categories used to categorise the multi-annual maps of frequency of occurrence of plume water types (TC and L2 methods)."/>
      </w:tblPr>
      <w:tblGrid>
        <w:gridCol w:w="2268"/>
        <w:gridCol w:w="1134"/>
        <w:gridCol w:w="1559"/>
        <w:gridCol w:w="1284"/>
        <w:gridCol w:w="1343"/>
        <w:gridCol w:w="1343"/>
      </w:tblGrid>
      <w:tr w:rsidR="00803656" w:rsidRPr="00144CC7" w14:paraId="246BC646" w14:textId="77777777" w:rsidTr="00803656">
        <w:trPr>
          <w:trHeight w:val="333"/>
          <w:tblHeader/>
        </w:trPr>
        <w:tc>
          <w:tcPr>
            <w:tcW w:w="2268" w:type="dxa"/>
            <w:shd w:val="clear" w:color="auto" w:fill="D9D9D9" w:themeFill="background1" w:themeFillShade="D9"/>
          </w:tcPr>
          <w:p w14:paraId="246BC640" w14:textId="77777777" w:rsidR="00803656" w:rsidRPr="00144CC7" w:rsidRDefault="00803656" w:rsidP="00803656">
            <w:pPr>
              <w:rPr>
                <w:b/>
                <w:sz w:val="20"/>
                <w:lang w:val="en-AU"/>
              </w:rPr>
            </w:pPr>
            <w:r w:rsidRPr="00144CC7">
              <w:rPr>
                <w:b/>
                <w:sz w:val="20"/>
                <w:lang w:val="en-AU"/>
              </w:rPr>
              <w:t>Likelihood</w:t>
            </w:r>
          </w:p>
        </w:tc>
        <w:tc>
          <w:tcPr>
            <w:tcW w:w="1134" w:type="dxa"/>
            <w:shd w:val="clear" w:color="auto" w:fill="D9D9D9" w:themeFill="background1" w:themeFillShade="D9"/>
          </w:tcPr>
          <w:p w14:paraId="246BC641" w14:textId="77777777" w:rsidR="00803656" w:rsidRPr="00144CC7" w:rsidRDefault="00803656" w:rsidP="00803656">
            <w:pPr>
              <w:rPr>
                <w:b/>
                <w:sz w:val="20"/>
                <w:lang w:val="en-AU"/>
              </w:rPr>
            </w:pPr>
            <w:r w:rsidRPr="00144CC7">
              <w:rPr>
                <w:b/>
                <w:sz w:val="20"/>
                <w:lang w:val="en-AU"/>
              </w:rPr>
              <w:t>Rare</w:t>
            </w:r>
          </w:p>
        </w:tc>
        <w:tc>
          <w:tcPr>
            <w:tcW w:w="1559" w:type="dxa"/>
            <w:shd w:val="clear" w:color="auto" w:fill="D9D9D9" w:themeFill="background1" w:themeFillShade="D9"/>
          </w:tcPr>
          <w:p w14:paraId="246BC642" w14:textId="77777777" w:rsidR="00803656" w:rsidRPr="00144CC7" w:rsidRDefault="00803656" w:rsidP="00803656">
            <w:pPr>
              <w:rPr>
                <w:b/>
                <w:sz w:val="20"/>
                <w:lang w:val="en-AU"/>
              </w:rPr>
            </w:pPr>
            <w:r w:rsidRPr="00144CC7">
              <w:rPr>
                <w:b/>
                <w:sz w:val="20"/>
                <w:lang w:val="en-AU"/>
              </w:rPr>
              <w:t>Infrequent</w:t>
            </w:r>
          </w:p>
        </w:tc>
        <w:tc>
          <w:tcPr>
            <w:tcW w:w="1284" w:type="dxa"/>
            <w:shd w:val="clear" w:color="auto" w:fill="D9D9D9" w:themeFill="background1" w:themeFillShade="D9"/>
          </w:tcPr>
          <w:p w14:paraId="246BC643" w14:textId="77777777" w:rsidR="00803656" w:rsidRPr="00144CC7" w:rsidRDefault="00803656" w:rsidP="00803656">
            <w:pPr>
              <w:rPr>
                <w:b/>
                <w:sz w:val="20"/>
                <w:lang w:val="en-AU"/>
              </w:rPr>
            </w:pPr>
            <w:r w:rsidRPr="00144CC7">
              <w:rPr>
                <w:b/>
                <w:sz w:val="20"/>
                <w:lang w:val="en-AU"/>
              </w:rPr>
              <w:t>Occasional</w:t>
            </w:r>
          </w:p>
        </w:tc>
        <w:tc>
          <w:tcPr>
            <w:tcW w:w="1343" w:type="dxa"/>
            <w:shd w:val="clear" w:color="auto" w:fill="D9D9D9" w:themeFill="background1" w:themeFillShade="D9"/>
          </w:tcPr>
          <w:p w14:paraId="246BC644" w14:textId="77777777" w:rsidR="00803656" w:rsidRPr="00144CC7" w:rsidRDefault="00803656" w:rsidP="00803656">
            <w:pPr>
              <w:rPr>
                <w:b/>
                <w:sz w:val="20"/>
                <w:lang w:val="en-AU"/>
              </w:rPr>
            </w:pPr>
            <w:r w:rsidRPr="00144CC7">
              <w:rPr>
                <w:b/>
                <w:sz w:val="20"/>
                <w:lang w:val="en-AU"/>
              </w:rPr>
              <w:t>Frequent</w:t>
            </w:r>
          </w:p>
        </w:tc>
        <w:tc>
          <w:tcPr>
            <w:tcW w:w="1343" w:type="dxa"/>
            <w:shd w:val="clear" w:color="auto" w:fill="D9D9D9" w:themeFill="background1" w:themeFillShade="D9"/>
          </w:tcPr>
          <w:p w14:paraId="246BC645" w14:textId="77777777" w:rsidR="00803656" w:rsidRPr="00144CC7" w:rsidRDefault="00803656" w:rsidP="00803656">
            <w:pPr>
              <w:rPr>
                <w:b/>
                <w:sz w:val="20"/>
                <w:lang w:val="en-AU"/>
              </w:rPr>
            </w:pPr>
            <w:r w:rsidRPr="00144CC7">
              <w:rPr>
                <w:b/>
                <w:sz w:val="20"/>
                <w:lang w:val="en-AU"/>
              </w:rPr>
              <w:t>Very frequent</w:t>
            </w:r>
          </w:p>
        </w:tc>
      </w:tr>
      <w:tr w:rsidR="00803656" w:rsidRPr="003A77F5" w14:paraId="246BC652" w14:textId="77777777" w:rsidTr="00803656">
        <w:trPr>
          <w:trHeight w:val="590"/>
        </w:trPr>
        <w:tc>
          <w:tcPr>
            <w:tcW w:w="2268" w:type="dxa"/>
            <w:vAlign w:val="center"/>
          </w:tcPr>
          <w:p w14:paraId="246BC647" w14:textId="016F22CB" w:rsidR="00803656" w:rsidRPr="008467AA" w:rsidRDefault="00803656" w:rsidP="00803656">
            <w:pPr>
              <w:jc w:val="left"/>
              <w:rPr>
                <w:sz w:val="20"/>
                <w:lang w:val="en-AU"/>
              </w:rPr>
            </w:pPr>
            <w:r w:rsidRPr="008467AA">
              <w:rPr>
                <w:sz w:val="20"/>
                <w:lang w:val="en-AU"/>
              </w:rPr>
              <w:t>Frequency: number of weeks per wet season [</w:t>
            </w:r>
            <w:r w:rsidR="0098599B" w:rsidRPr="008467AA">
              <w:rPr>
                <w:sz w:val="20"/>
                <w:lang w:val="en-AU"/>
              </w:rPr>
              <w:t>normali</w:t>
            </w:r>
            <w:r w:rsidR="0098599B">
              <w:rPr>
                <w:sz w:val="20"/>
                <w:lang w:val="en-AU"/>
              </w:rPr>
              <w:t>s</w:t>
            </w:r>
            <w:r w:rsidR="0098599B" w:rsidRPr="008467AA">
              <w:rPr>
                <w:sz w:val="20"/>
                <w:lang w:val="en-AU"/>
              </w:rPr>
              <w:t xml:space="preserve">ed </w:t>
            </w:r>
            <w:r w:rsidRPr="008467AA">
              <w:rPr>
                <w:sz w:val="20"/>
                <w:lang w:val="en-AU"/>
              </w:rPr>
              <w:t>value]</w:t>
            </w:r>
          </w:p>
        </w:tc>
        <w:tc>
          <w:tcPr>
            <w:tcW w:w="1134" w:type="dxa"/>
            <w:vAlign w:val="center"/>
          </w:tcPr>
          <w:p w14:paraId="246BC648" w14:textId="77777777" w:rsidR="00803656" w:rsidRPr="008467AA" w:rsidRDefault="00803656" w:rsidP="00803656">
            <w:pPr>
              <w:jc w:val="left"/>
              <w:rPr>
                <w:sz w:val="20"/>
                <w:lang w:val="en-AU"/>
              </w:rPr>
            </w:pPr>
            <w:r w:rsidRPr="008467AA">
              <w:rPr>
                <w:sz w:val="20"/>
                <w:lang w:val="en-AU"/>
              </w:rPr>
              <w:t>1-4</w:t>
            </w:r>
          </w:p>
          <w:p w14:paraId="246BC649" w14:textId="77777777" w:rsidR="00803656" w:rsidRPr="008467AA" w:rsidRDefault="00803656" w:rsidP="00803656">
            <w:pPr>
              <w:jc w:val="left"/>
              <w:rPr>
                <w:sz w:val="20"/>
                <w:lang w:val="en-AU"/>
              </w:rPr>
            </w:pPr>
            <w:r>
              <w:rPr>
                <w:sz w:val="20"/>
                <w:lang w:val="en-AU"/>
              </w:rPr>
              <w:t>[&gt;</w:t>
            </w:r>
            <w:r w:rsidRPr="008467AA">
              <w:rPr>
                <w:sz w:val="20"/>
                <w:lang w:val="en-AU"/>
              </w:rPr>
              <w:t>0 – 0.2]</w:t>
            </w:r>
          </w:p>
        </w:tc>
        <w:tc>
          <w:tcPr>
            <w:tcW w:w="1559" w:type="dxa"/>
            <w:vAlign w:val="center"/>
          </w:tcPr>
          <w:p w14:paraId="246BC64A" w14:textId="77777777" w:rsidR="00803656" w:rsidRPr="008467AA" w:rsidRDefault="00803656" w:rsidP="00803656">
            <w:pPr>
              <w:jc w:val="left"/>
              <w:rPr>
                <w:sz w:val="20"/>
                <w:lang w:val="en-AU"/>
              </w:rPr>
            </w:pPr>
            <w:r w:rsidRPr="008467AA">
              <w:rPr>
                <w:sz w:val="20"/>
                <w:lang w:val="en-AU"/>
              </w:rPr>
              <w:t>&gt;4 – 8</w:t>
            </w:r>
          </w:p>
          <w:p w14:paraId="246BC64B" w14:textId="77777777" w:rsidR="00803656" w:rsidRPr="008467AA" w:rsidRDefault="00803656" w:rsidP="00803656">
            <w:pPr>
              <w:jc w:val="left"/>
              <w:rPr>
                <w:sz w:val="20"/>
                <w:lang w:val="en-AU"/>
              </w:rPr>
            </w:pPr>
            <w:r>
              <w:rPr>
                <w:sz w:val="20"/>
                <w:lang w:val="en-AU"/>
              </w:rPr>
              <w:t>[&gt;</w:t>
            </w:r>
            <w:r w:rsidRPr="008467AA">
              <w:rPr>
                <w:sz w:val="20"/>
                <w:lang w:val="en-AU"/>
              </w:rPr>
              <w:t>0.2 – 0.4]</w:t>
            </w:r>
          </w:p>
        </w:tc>
        <w:tc>
          <w:tcPr>
            <w:tcW w:w="1284" w:type="dxa"/>
            <w:vAlign w:val="center"/>
          </w:tcPr>
          <w:p w14:paraId="246BC64C" w14:textId="77777777" w:rsidR="00803656" w:rsidRPr="008467AA" w:rsidRDefault="00803656" w:rsidP="00803656">
            <w:pPr>
              <w:jc w:val="left"/>
              <w:rPr>
                <w:sz w:val="20"/>
                <w:lang w:val="en-AU"/>
              </w:rPr>
            </w:pPr>
            <w:r w:rsidRPr="008467AA">
              <w:rPr>
                <w:sz w:val="20"/>
                <w:lang w:val="en-AU"/>
              </w:rPr>
              <w:t>&gt;8 – 13</w:t>
            </w:r>
          </w:p>
          <w:p w14:paraId="246BC64D" w14:textId="77777777" w:rsidR="00803656" w:rsidRPr="008467AA" w:rsidRDefault="00803656" w:rsidP="00803656">
            <w:pPr>
              <w:jc w:val="left"/>
              <w:rPr>
                <w:sz w:val="20"/>
                <w:lang w:val="en-AU"/>
              </w:rPr>
            </w:pPr>
            <w:r>
              <w:rPr>
                <w:sz w:val="20"/>
                <w:lang w:val="en-AU"/>
              </w:rPr>
              <w:t>[&gt;</w:t>
            </w:r>
            <w:r w:rsidRPr="008467AA">
              <w:rPr>
                <w:sz w:val="20"/>
                <w:lang w:val="en-AU"/>
              </w:rPr>
              <w:t>0.4 – 0.6]</w:t>
            </w:r>
          </w:p>
        </w:tc>
        <w:tc>
          <w:tcPr>
            <w:tcW w:w="1343" w:type="dxa"/>
            <w:vAlign w:val="center"/>
          </w:tcPr>
          <w:p w14:paraId="246BC64E" w14:textId="77777777" w:rsidR="00803656" w:rsidRPr="008467AA" w:rsidRDefault="00803656" w:rsidP="00803656">
            <w:pPr>
              <w:jc w:val="left"/>
              <w:rPr>
                <w:sz w:val="20"/>
                <w:lang w:val="en-AU"/>
              </w:rPr>
            </w:pPr>
            <w:r w:rsidRPr="008467AA">
              <w:rPr>
                <w:sz w:val="20"/>
                <w:lang w:val="en-AU"/>
              </w:rPr>
              <w:t>&gt;13 – 17</w:t>
            </w:r>
          </w:p>
          <w:p w14:paraId="246BC64F" w14:textId="77777777" w:rsidR="00803656" w:rsidRPr="008467AA" w:rsidRDefault="00803656" w:rsidP="00803656">
            <w:pPr>
              <w:jc w:val="left"/>
              <w:rPr>
                <w:sz w:val="20"/>
                <w:lang w:val="en-AU"/>
              </w:rPr>
            </w:pPr>
            <w:r>
              <w:rPr>
                <w:sz w:val="20"/>
                <w:lang w:val="en-AU"/>
              </w:rPr>
              <w:t>[&gt;</w:t>
            </w:r>
            <w:r w:rsidRPr="008467AA">
              <w:rPr>
                <w:sz w:val="20"/>
                <w:lang w:val="en-AU"/>
              </w:rPr>
              <w:t>0.6 – 0.8]</w:t>
            </w:r>
          </w:p>
        </w:tc>
        <w:tc>
          <w:tcPr>
            <w:tcW w:w="1343" w:type="dxa"/>
            <w:vAlign w:val="center"/>
          </w:tcPr>
          <w:p w14:paraId="246BC650" w14:textId="77777777" w:rsidR="00803656" w:rsidRPr="008467AA" w:rsidRDefault="00803656" w:rsidP="00803656">
            <w:pPr>
              <w:jc w:val="left"/>
              <w:rPr>
                <w:sz w:val="20"/>
                <w:lang w:val="en-AU"/>
              </w:rPr>
            </w:pPr>
            <w:r w:rsidRPr="008467AA">
              <w:rPr>
                <w:sz w:val="20"/>
                <w:lang w:val="en-AU"/>
              </w:rPr>
              <w:t>&gt;17 – 22</w:t>
            </w:r>
          </w:p>
          <w:p w14:paraId="246BC651" w14:textId="77777777" w:rsidR="00803656" w:rsidRPr="008467AA" w:rsidRDefault="00803656" w:rsidP="00803656">
            <w:pPr>
              <w:jc w:val="left"/>
              <w:rPr>
                <w:sz w:val="20"/>
                <w:lang w:val="en-AU"/>
              </w:rPr>
            </w:pPr>
            <w:r>
              <w:rPr>
                <w:sz w:val="20"/>
                <w:lang w:val="en-AU"/>
              </w:rPr>
              <w:t>[&gt;</w:t>
            </w:r>
            <w:r w:rsidRPr="008467AA">
              <w:rPr>
                <w:sz w:val="20"/>
                <w:lang w:val="en-AU"/>
              </w:rPr>
              <w:t>0.8 – 1.0]</w:t>
            </w:r>
          </w:p>
        </w:tc>
      </w:tr>
    </w:tbl>
    <w:p w14:paraId="246BC653" w14:textId="77777777" w:rsidR="00803656" w:rsidRPr="008467AA" w:rsidRDefault="00803656" w:rsidP="00803656">
      <w:pPr>
        <w:rPr>
          <w:color w:val="000000" w:themeColor="text1"/>
          <w:lang w:val="en-AU"/>
        </w:rPr>
      </w:pPr>
    </w:p>
    <w:p w14:paraId="76DB80B4" w14:textId="1C6C1F22" w:rsidR="00EB0A77" w:rsidRDefault="00EB0A77" w:rsidP="00BB239A">
      <w:pPr>
        <w:tabs>
          <w:tab w:val="left" w:pos="3119"/>
        </w:tabs>
        <w:rPr>
          <w:bCs/>
        </w:rPr>
      </w:pPr>
      <w:r w:rsidRPr="00DA4337">
        <w:t>In</w:t>
      </w:r>
      <w:r>
        <w:t xml:space="preserve"> a collaborative effort between the MMP monitoring providers (JCU water quality and seagrass teams and the AIMS coral monitoring team), an updated exposure </w:t>
      </w:r>
      <w:r w:rsidRPr="00DA4337">
        <w:t>assessment framework</w:t>
      </w:r>
      <w:r>
        <w:t xml:space="preserve"> </w:t>
      </w:r>
      <w:r w:rsidR="0096355F">
        <w:t>was</w:t>
      </w:r>
      <w:r>
        <w:t xml:space="preserve"> developed</w:t>
      </w:r>
      <w:r w:rsidR="0096355F">
        <w:t xml:space="preserve"> in 2015</w:t>
      </w:r>
      <w:r w:rsidR="00A11E02">
        <w:t>–</w:t>
      </w:r>
      <w:r w:rsidR="0096355F">
        <w:t>16</w:t>
      </w:r>
      <w:r w:rsidR="000E6779">
        <w:t xml:space="preserve"> </w:t>
      </w:r>
      <w:r>
        <w:t>(modified from Petus et al., 2016), where th</w:t>
      </w:r>
      <w:r w:rsidRPr="00DA4337">
        <w:t>e ‘</w:t>
      </w:r>
      <w:r>
        <w:t xml:space="preserve">potential </w:t>
      </w:r>
      <w:r w:rsidRPr="00DA4337">
        <w:t xml:space="preserve">risk’ corresponds to an exposure to </w:t>
      </w:r>
      <w:r w:rsidRPr="00823569">
        <w:t xml:space="preserve">above guideline concentrations of land-sourced </w:t>
      </w:r>
      <w:r w:rsidR="00EF1765">
        <w:t>pollutant</w:t>
      </w:r>
      <w:r>
        <w:t xml:space="preserve"> </w:t>
      </w:r>
      <w:r w:rsidRPr="00823569">
        <w:t xml:space="preserve">during </w:t>
      </w:r>
      <w:r w:rsidR="0096355F">
        <w:t>wet season</w:t>
      </w:r>
      <w:r w:rsidRPr="00823569">
        <w:t xml:space="preserve"> conditions </w:t>
      </w:r>
      <w:r>
        <w:t xml:space="preserve">and </w:t>
      </w:r>
      <w:r w:rsidRPr="00DA4337">
        <w:t>focuses on the TSS, Chl-</w:t>
      </w:r>
      <w:r w:rsidRPr="001F214B">
        <w:rPr>
          <w:i/>
        </w:rPr>
        <w:t>a</w:t>
      </w:r>
      <w:r w:rsidRPr="00DA4337">
        <w:t xml:space="preserve">, </w:t>
      </w:r>
      <w:r w:rsidRPr="00823569">
        <w:t>PP and PN concentrations</w:t>
      </w:r>
      <w:r>
        <w:t>.</w:t>
      </w:r>
      <w:r w:rsidRPr="00823569">
        <w:t xml:space="preserve"> The </w:t>
      </w:r>
      <w:r w:rsidRPr="00BE650B">
        <w:rPr>
          <w:i/>
        </w:rPr>
        <w:t xml:space="preserve">‘magnitude of </w:t>
      </w:r>
      <w:r>
        <w:rPr>
          <w:i/>
        </w:rPr>
        <w:t xml:space="preserve">the </w:t>
      </w:r>
      <w:r w:rsidRPr="00BE650B">
        <w:rPr>
          <w:i/>
        </w:rPr>
        <w:t>exposure’</w:t>
      </w:r>
      <w:r w:rsidRPr="00823569">
        <w:t xml:space="preserve"> correspond</w:t>
      </w:r>
      <w:r>
        <w:t>s</w:t>
      </w:r>
      <w:r w:rsidRPr="00823569">
        <w:t xml:space="preserve"> to the concentration of pollutants (</w:t>
      </w:r>
      <w:r w:rsidRPr="00823569">
        <w:rPr>
          <w:bCs/>
        </w:rPr>
        <w:t>proportional exceedance of the guideline)</w:t>
      </w:r>
      <w:r>
        <w:rPr>
          <w:bCs/>
        </w:rPr>
        <w:t xml:space="preserve"> </w:t>
      </w:r>
      <w:r w:rsidRPr="00823569">
        <w:t xml:space="preserve">mapped through the </w:t>
      </w:r>
      <w:r w:rsidR="00404B3B">
        <w:t>primary</w:t>
      </w:r>
      <w:r w:rsidRPr="00823569">
        <w:t xml:space="preserve">, </w:t>
      </w:r>
      <w:r w:rsidR="00404B3B">
        <w:t>secondary</w:t>
      </w:r>
      <w:r w:rsidR="00A11E02">
        <w:t xml:space="preserve"> and</w:t>
      </w:r>
      <w:r w:rsidRPr="00823569">
        <w:t xml:space="preserve"> </w:t>
      </w:r>
      <w:r w:rsidR="00404B3B">
        <w:t>tertiary</w:t>
      </w:r>
      <w:r w:rsidRPr="00823569">
        <w:t xml:space="preserve"> water types. The </w:t>
      </w:r>
      <w:r w:rsidRPr="00BE650B">
        <w:rPr>
          <w:i/>
        </w:rPr>
        <w:t>‘likelihood of the exposure’</w:t>
      </w:r>
      <w:r w:rsidRPr="00823569">
        <w:t xml:space="preserve"> is estimated by calculating the frequency of occurrence of each </w:t>
      </w:r>
      <w:r>
        <w:t>wet season</w:t>
      </w:r>
      <w:r w:rsidRPr="00823569">
        <w:t xml:space="preserve"> water type</w:t>
      </w:r>
      <w:r>
        <w:t>. T</w:t>
      </w:r>
      <w:r w:rsidRPr="00823569">
        <w:rPr>
          <w:bCs/>
        </w:rPr>
        <w:t xml:space="preserve">he </w:t>
      </w:r>
      <w:r w:rsidR="009E5430">
        <w:rPr>
          <w:bCs/>
        </w:rPr>
        <w:t xml:space="preserve">exposure </w:t>
      </w:r>
      <w:r w:rsidRPr="00823569">
        <w:rPr>
          <w:bCs/>
        </w:rPr>
        <w:t xml:space="preserve">for each </w:t>
      </w:r>
      <w:r w:rsidRPr="00563FB7">
        <w:rPr>
          <w:szCs w:val="22"/>
          <w:shd w:val="clear" w:color="auto" w:fill="FFFFFF"/>
        </w:rPr>
        <w:t>of the water quality parameters</w:t>
      </w:r>
      <w:r w:rsidRPr="00D93536">
        <w:rPr>
          <w:bCs/>
        </w:rPr>
        <w:t xml:space="preserve"> </w:t>
      </w:r>
      <w:r w:rsidRPr="00DA4337">
        <w:rPr>
          <w:bCs/>
        </w:rPr>
        <w:t>defined is as the proportional exceedance of the guideline multiplied by the likelihood of exposure</w:t>
      </w:r>
      <w:r>
        <w:rPr>
          <w:bCs/>
        </w:rPr>
        <w:t xml:space="preserve"> in each of the wet season water type and calculated as below. For each cell (500 m x 500 m): </w:t>
      </w:r>
    </w:p>
    <w:p w14:paraId="46DE34BF" w14:textId="7A2EC045" w:rsidR="00EB0A77" w:rsidRPr="007B331C" w:rsidRDefault="00EB0A77" w:rsidP="00C61CEB">
      <w:pPr>
        <w:rPr>
          <w:bCs/>
        </w:rPr>
      </w:pPr>
      <w:r w:rsidRPr="00FB444A">
        <w:rPr>
          <w:bCs/>
        </w:rPr>
        <w:t xml:space="preserve">For each </w:t>
      </w:r>
      <w:r w:rsidR="00101A48" w:rsidRPr="00FB444A">
        <w:rPr>
          <w:bCs/>
        </w:rPr>
        <w:t>pollutant</w:t>
      </w:r>
      <w:r w:rsidRPr="006B327D">
        <w:rPr>
          <w:bCs/>
        </w:rPr>
        <w:t xml:space="preserve"> (</w:t>
      </w:r>
      <w:r w:rsidR="00101A48" w:rsidRPr="006B327D">
        <w:rPr>
          <w:bCs/>
        </w:rPr>
        <w:t>Poll</w:t>
      </w:r>
      <w:r w:rsidRPr="00A278E1">
        <w:rPr>
          <w:bCs/>
        </w:rPr>
        <w:t xml:space="preserve">.) the </w:t>
      </w:r>
      <w:r w:rsidR="009E5430" w:rsidRPr="00B52886">
        <w:rPr>
          <w:bCs/>
        </w:rPr>
        <w:t xml:space="preserve">exposure </w:t>
      </w:r>
      <w:r w:rsidRPr="00CB3717">
        <w:rPr>
          <w:bCs/>
        </w:rPr>
        <w:t>in each wet season water type (</w:t>
      </w:r>
      <w:r w:rsidR="00404B3B">
        <w:rPr>
          <w:bCs/>
        </w:rPr>
        <w:t>primary</w:t>
      </w:r>
      <w:r w:rsidRPr="006E6F97">
        <w:rPr>
          <w:bCs/>
        </w:rPr>
        <w:t xml:space="preserve"> or </w:t>
      </w:r>
      <w:r w:rsidR="00404B3B">
        <w:rPr>
          <w:bCs/>
        </w:rPr>
        <w:t>secondary</w:t>
      </w:r>
      <w:r w:rsidRPr="001370DE">
        <w:rPr>
          <w:bCs/>
        </w:rPr>
        <w:t xml:space="preserve"> or </w:t>
      </w:r>
      <w:r w:rsidR="00404B3B">
        <w:rPr>
          <w:bCs/>
        </w:rPr>
        <w:t>tertiary</w:t>
      </w:r>
      <w:r w:rsidRPr="00F34CA8">
        <w:rPr>
          <w:bCs/>
        </w:rPr>
        <w:t xml:space="preserve">, </w:t>
      </w:r>
      <m:oMath>
        <m:sSub>
          <m:sSubPr>
            <m:ctrlPr>
              <w:rPr>
                <w:rFonts w:ascii="Cambria Math" w:hAnsi="Cambria Math"/>
                <w:bCs/>
                <w:i/>
                <w:lang w:val="en-US"/>
              </w:rPr>
            </m:ctrlPr>
          </m:sSubPr>
          <m:e>
            <m:r>
              <w:rPr>
                <w:rFonts w:ascii="Cambria Math" w:hAnsi="Cambria Math"/>
                <w:lang w:val="en-US"/>
              </w:rPr>
              <m:t>Poll_expo</m:t>
            </m:r>
          </m:e>
          <m:sub>
            <m:r>
              <w:rPr>
                <w:rFonts w:ascii="Cambria Math" w:hAnsi="Cambria Math"/>
                <w:lang w:val="en-US"/>
              </w:rPr>
              <m:t>water type</m:t>
            </m:r>
          </m:sub>
        </m:sSub>
      </m:oMath>
      <w:r w:rsidRPr="007B331C">
        <w:rPr>
          <w:bCs/>
        </w:rPr>
        <w:t xml:space="preserve">) is </w:t>
      </w:r>
      <w:r w:rsidR="00344390" w:rsidRPr="007B331C">
        <w:rPr>
          <w:bCs/>
        </w:rPr>
        <w:t>calculated:</w:t>
      </w:r>
    </w:p>
    <w:p w14:paraId="559A5103" w14:textId="7FAC9A3F" w:rsidR="00EB0A77" w:rsidRPr="0062005C" w:rsidRDefault="00335316" w:rsidP="00EB0A77">
      <w:pPr>
        <w:rPr>
          <w:bCs/>
          <w:lang w:val="en-US"/>
        </w:rPr>
      </w:pPr>
      <m:oMathPara>
        <m:oMathParaPr>
          <m:jc m:val="center"/>
        </m:oMathParaPr>
        <m:oMath>
          <m:sSub>
            <m:sSubPr>
              <m:ctrlPr>
                <w:rPr>
                  <w:rFonts w:ascii="Cambria Math" w:hAnsi="Cambria Math"/>
                  <w:bCs/>
                  <w:i/>
                  <w:lang w:val="en-US"/>
                </w:rPr>
              </m:ctrlPr>
            </m:sSubPr>
            <m:e>
              <m:r>
                <w:rPr>
                  <w:rFonts w:ascii="Cambria Math" w:hAnsi="Cambria Math"/>
                  <w:lang w:val="en-US"/>
                </w:rPr>
                <m:t>Poll_expo</m:t>
              </m:r>
            </m:e>
            <m:sub>
              <m:r>
                <w:rPr>
                  <w:rFonts w:ascii="Cambria Math" w:hAnsi="Cambria Math"/>
                  <w:lang w:val="en-US"/>
                </w:rPr>
                <m:t>water type</m:t>
              </m:r>
            </m:sub>
          </m:sSub>
          <m:r>
            <w:rPr>
              <w:rFonts w:ascii="Cambria Math" w:hAnsi="Cambria Math"/>
              <w:lang w:val="en-US"/>
            </w:rPr>
            <m:t>=</m:t>
          </m:r>
          <m:sSub>
            <m:sSubPr>
              <m:ctrlPr>
                <w:rPr>
                  <w:rFonts w:ascii="Cambria Math" w:hAnsi="Cambria Math"/>
                  <w:bCs/>
                  <w:i/>
                  <w:lang w:val="en-US"/>
                </w:rPr>
              </m:ctrlPr>
            </m:sSubPr>
            <m:e>
              <m:r>
                <w:rPr>
                  <w:rFonts w:ascii="Cambria Math" w:hAnsi="Cambria Math"/>
                  <w:lang w:val="en-US"/>
                </w:rPr>
                <m:t>magnitude</m:t>
              </m:r>
            </m:e>
            <m:sub>
              <m:r>
                <w:rPr>
                  <w:rFonts w:ascii="Cambria Math" w:hAnsi="Cambria Math"/>
                  <w:lang w:val="en-US"/>
                </w:rPr>
                <m:t>water type</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likelihood</m:t>
              </m:r>
            </m:e>
            <m:sub>
              <m:r>
                <w:rPr>
                  <w:rFonts w:ascii="Cambria Math" w:hAnsi="Cambria Math"/>
                  <w:lang w:val="en-US"/>
                </w:rPr>
                <m:t>water type</m:t>
              </m:r>
            </m:sub>
          </m:sSub>
        </m:oMath>
      </m:oMathPara>
    </w:p>
    <w:p w14:paraId="7C4C253B" w14:textId="18863915" w:rsidR="00EB0A77" w:rsidRDefault="00335316" w:rsidP="00EB0A77">
      <w:pPr>
        <w:jc w:val="center"/>
        <w:rPr>
          <w:bCs/>
          <w:vertAlign w:val="subscript"/>
          <w:lang w:val="en-US"/>
        </w:rPr>
      </w:pPr>
      <m:oMathPara>
        <m:oMath>
          <m:sSub>
            <m:sSubPr>
              <m:ctrlPr>
                <w:rPr>
                  <w:rFonts w:ascii="Cambria Math" w:hAnsi="Cambria Math"/>
                  <w:bCs/>
                  <w:i/>
                  <w:lang w:val="en-US"/>
                </w:rPr>
              </m:ctrlPr>
            </m:sSubPr>
            <m:e>
              <m:r>
                <w:rPr>
                  <w:rFonts w:ascii="Cambria Math" w:hAnsi="Cambria Math"/>
                  <w:lang w:val="en-US"/>
                </w:rPr>
                <m:t>magnitude</m:t>
              </m:r>
            </m:e>
            <m:sub>
              <m:r>
                <w:rPr>
                  <w:rFonts w:ascii="Cambria Math" w:hAnsi="Cambria Math"/>
                  <w:lang w:val="en-US"/>
                </w:rPr>
                <m:t>water type</m:t>
              </m:r>
            </m:sub>
          </m:sSub>
          <m:r>
            <w:rPr>
              <w:rFonts w:ascii="Cambria Math" w:hAnsi="Cambria Math"/>
              <w:lang w:val="en-US"/>
            </w:rPr>
            <m:t>=</m:t>
          </m:r>
          <m:sSub>
            <m:sSubPr>
              <m:ctrlPr>
                <w:rPr>
                  <w:rFonts w:ascii="Cambria Math" w:hAnsi="Cambria Math"/>
                  <w:bCs/>
                  <w:i/>
                  <w:lang w:val="en-US"/>
                </w:rPr>
              </m:ctrlPr>
            </m:sSubPr>
            <m:e>
              <m:r>
                <w:rPr>
                  <w:rFonts w:ascii="Cambria Math" w:hAnsi="Cambria Math"/>
                  <w:lang w:val="en-US"/>
                </w:rPr>
                <m:t>([Poll.]</m:t>
              </m:r>
            </m:e>
            <m:sub>
              <m:r>
                <w:rPr>
                  <w:rFonts w:ascii="Cambria Math" w:hAnsi="Cambria Math"/>
                  <w:lang w:val="en-US"/>
                </w:rPr>
                <m:t>water type</m:t>
              </m:r>
            </m:sub>
          </m:sSub>
          <m:r>
            <w:rPr>
              <w:rFonts w:ascii="Cambria Math" w:hAnsi="Cambria Math"/>
              <w:lang w:val="en-US"/>
            </w:rPr>
            <m:t>-guideline)/guideline</m:t>
          </m:r>
        </m:oMath>
      </m:oMathPara>
    </w:p>
    <w:p w14:paraId="1AB39FFB" w14:textId="77777777" w:rsidR="00EB0A77" w:rsidRPr="0062005C" w:rsidRDefault="00335316" w:rsidP="00EB0A77">
      <w:pPr>
        <w:jc w:val="center"/>
        <w:rPr>
          <w:bCs/>
          <w:lang w:val="en-US"/>
        </w:rPr>
      </w:pPr>
      <m:oMathPara>
        <m:oMathParaPr>
          <m:jc m:val="center"/>
        </m:oMathParaPr>
        <m:oMath>
          <m:sSub>
            <m:sSubPr>
              <m:ctrlPr>
                <w:rPr>
                  <w:rFonts w:ascii="Cambria Math" w:hAnsi="Cambria Math"/>
                  <w:bCs/>
                  <w:i/>
                  <w:lang w:val="en-US"/>
                </w:rPr>
              </m:ctrlPr>
            </m:sSubPr>
            <m:e>
              <m:r>
                <w:rPr>
                  <w:rFonts w:ascii="Cambria Math" w:hAnsi="Cambria Math"/>
                  <w:lang w:val="en-US"/>
                </w:rPr>
                <m:t>likelihood</m:t>
              </m:r>
            </m:e>
            <m:sub>
              <m:r>
                <w:rPr>
                  <w:rFonts w:ascii="Cambria Math" w:hAnsi="Cambria Math"/>
                  <w:lang w:val="en-US"/>
                </w:rPr>
                <m:t>water type</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frequency</m:t>
              </m:r>
            </m:e>
            <m:sub>
              <m:r>
                <w:rPr>
                  <w:rFonts w:ascii="Cambria Math" w:hAnsi="Cambria Math"/>
                  <w:lang w:val="en-US"/>
                </w:rPr>
                <m:t>water type</m:t>
              </m:r>
            </m:sub>
          </m:sSub>
        </m:oMath>
      </m:oMathPara>
    </w:p>
    <w:p w14:paraId="2AD753A0" w14:textId="21D1471C" w:rsidR="00EB0A77" w:rsidRPr="00563FB7" w:rsidRDefault="00A11E02" w:rsidP="00EB0A77">
      <w:pPr>
        <w:rPr>
          <w:bCs/>
          <w:lang w:val="en-AU"/>
        </w:rPr>
      </w:pPr>
      <w:r>
        <w:rPr>
          <w:bCs/>
          <w:lang w:val="en-US"/>
        </w:rPr>
        <w:t xml:space="preserve">where </w:t>
      </w:r>
      <m:oMath>
        <m:r>
          <w:rPr>
            <w:rFonts w:ascii="Cambria Math" w:hAnsi="Cambria Math"/>
            <w:lang w:val="en-US"/>
          </w:rPr>
          <m:t>water type</m:t>
        </m:r>
      </m:oMath>
      <w:r>
        <w:rPr>
          <w:bCs/>
          <w:lang w:val="en-US"/>
        </w:rPr>
        <w:t xml:space="preserve"> is</w:t>
      </w:r>
      <w:r w:rsidR="00EB0A77">
        <w:rPr>
          <w:bCs/>
          <w:lang w:val="en-US"/>
        </w:rPr>
        <w:t xml:space="preserve"> the </w:t>
      </w:r>
      <w:r w:rsidR="00404B3B">
        <w:rPr>
          <w:bCs/>
          <w:lang w:val="en-US"/>
        </w:rPr>
        <w:t>primary</w:t>
      </w:r>
      <w:r w:rsidR="00EB0A77">
        <w:rPr>
          <w:bCs/>
          <w:lang w:val="en-US"/>
        </w:rPr>
        <w:t xml:space="preserve">, </w:t>
      </w:r>
      <w:r w:rsidR="00404B3B">
        <w:rPr>
          <w:bCs/>
          <w:lang w:val="en-US"/>
        </w:rPr>
        <w:t>secondary</w:t>
      </w:r>
      <w:r>
        <w:rPr>
          <w:bCs/>
          <w:lang w:val="en-US"/>
        </w:rPr>
        <w:t xml:space="preserve"> </w:t>
      </w:r>
      <w:r w:rsidR="00EB0A77">
        <w:rPr>
          <w:bCs/>
          <w:lang w:val="en-US"/>
        </w:rPr>
        <w:t xml:space="preserve">or </w:t>
      </w:r>
      <w:r w:rsidR="00404B3B">
        <w:rPr>
          <w:bCs/>
          <w:lang w:val="en-US"/>
        </w:rPr>
        <w:t>tertiary</w:t>
      </w:r>
      <w:r w:rsidR="00EB0A77">
        <w:rPr>
          <w:bCs/>
          <w:lang w:val="en-US"/>
        </w:rPr>
        <w:t xml:space="preserve"> wet season water types, </w:t>
      </w:r>
      <m:oMath>
        <m:sSub>
          <m:sSubPr>
            <m:ctrlPr>
              <w:rPr>
                <w:rFonts w:ascii="Cambria Math" w:hAnsi="Cambria Math"/>
                <w:bCs/>
                <w:i/>
                <w:lang w:val="en-US"/>
              </w:rPr>
            </m:ctrlPr>
          </m:sSubPr>
          <m:e>
            <m:r>
              <w:rPr>
                <w:rFonts w:ascii="Cambria Math" w:hAnsi="Cambria Math"/>
                <w:lang w:val="en-US"/>
              </w:rPr>
              <m:t>[Poll.]</m:t>
            </m:r>
          </m:e>
          <m:sub>
            <m:r>
              <w:rPr>
                <w:rFonts w:ascii="Cambria Math" w:hAnsi="Cambria Math"/>
                <w:lang w:val="en-US"/>
              </w:rPr>
              <m:t>water type</m:t>
            </m:r>
          </m:sub>
        </m:sSub>
        <m:r>
          <w:rPr>
            <w:rFonts w:ascii="Cambria Math" w:hAnsi="Cambria Math"/>
            <w:lang w:val="en-US"/>
          </w:rPr>
          <m:t xml:space="preserve"> </m:t>
        </m:r>
      </m:oMath>
      <w:r>
        <w:rPr>
          <w:bCs/>
          <w:lang w:val="en-US"/>
        </w:rPr>
        <w:t>is</w:t>
      </w:r>
      <w:r w:rsidR="00EB0A77">
        <w:rPr>
          <w:bCs/>
          <w:lang w:val="en-US"/>
        </w:rPr>
        <w:t xml:space="preserve"> the wet season or long-term mean TSS, Chl-</w:t>
      </w:r>
      <w:r w:rsidR="00EB0A77" w:rsidRPr="001F214B">
        <w:rPr>
          <w:bCs/>
          <w:i/>
          <w:lang w:val="en-US"/>
        </w:rPr>
        <w:t>a</w:t>
      </w:r>
      <w:r w:rsidR="00EB0A77">
        <w:rPr>
          <w:bCs/>
          <w:lang w:val="en-US"/>
        </w:rPr>
        <w:t xml:space="preserve">, PN or PP concentration measured in each respective wet season water types and </w:t>
      </w:r>
      <m:oMath>
        <m:r>
          <w:rPr>
            <w:rFonts w:ascii="Cambria Math" w:hAnsi="Cambria Math"/>
            <w:lang w:val="en-US"/>
          </w:rPr>
          <m:t>guideline</m:t>
        </m:r>
      </m:oMath>
      <w:r w:rsidR="00EB0A77" w:rsidRPr="0062005C">
        <w:rPr>
          <w:bCs/>
        </w:rPr>
        <w:t xml:space="preserve"> </w:t>
      </w:r>
      <w:r>
        <w:rPr>
          <w:bCs/>
        </w:rPr>
        <w:t xml:space="preserve">is </w:t>
      </w:r>
      <w:r w:rsidR="00EB0A77">
        <w:rPr>
          <w:bCs/>
        </w:rPr>
        <w:t>the</w:t>
      </w:r>
      <w:r w:rsidR="00EB0A77" w:rsidRPr="0062005C">
        <w:rPr>
          <w:bCs/>
        </w:rPr>
        <w:t xml:space="preserve"> wet season Water Quality Guidelines for TSS</w:t>
      </w:r>
      <w:r w:rsidR="00EB0A77">
        <w:rPr>
          <w:bCs/>
        </w:rPr>
        <w:t>,</w:t>
      </w:r>
      <w:r w:rsidR="00EB0A77" w:rsidRPr="0062005C">
        <w:rPr>
          <w:bCs/>
        </w:rPr>
        <w:t xml:space="preserve"> Chl-</w:t>
      </w:r>
      <w:r w:rsidR="00EB0A77" w:rsidRPr="001F214B">
        <w:rPr>
          <w:bCs/>
          <w:i/>
        </w:rPr>
        <w:t>a</w:t>
      </w:r>
      <w:r w:rsidR="00EB0A77" w:rsidRPr="0062005C">
        <w:rPr>
          <w:bCs/>
        </w:rPr>
        <w:t>, PP and PN (</w:t>
      </w:r>
      <w:r w:rsidR="00EB0A77">
        <w:rPr>
          <w:bCs/>
        </w:rPr>
        <w:t>2.4 mg L</w:t>
      </w:r>
      <w:r w:rsidR="00EB0A77" w:rsidRPr="0062005C">
        <w:rPr>
          <w:bCs/>
          <w:vertAlign w:val="superscript"/>
        </w:rPr>
        <w:t>-1</w:t>
      </w:r>
      <w:r w:rsidR="00EB0A77">
        <w:rPr>
          <w:bCs/>
        </w:rPr>
        <w:t xml:space="preserve">, </w:t>
      </w:r>
      <w:r w:rsidR="00EB0A77" w:rsidRPr="0062005C">
        <w:rPr>
          <w:bCs/>
        </w:rPr>
        <w:t>0.63 μg L</w:t>
      </w:r>
      <w:r w:rsidR="00EB0A77" w:rsidRPr="0062005C">
        <w:rPr>
          <w:bCs/>
          <w:vertAlign w:val="superscript"/>
        </w:rPr>
        <w:t>-1</w:t>
      </w:r>
      <w:r w:rsidR="00EB0A77">
        <w:rPr>
          <w:bCs/>
        </w:rPr>
        <w:t xml:space="preserve">, 3.3 </w:t>
      </w:r>
      <w:r w:rsidR="00EB0A77" w:rsidRPr="0062005C">
        <w:rPr>
          <w:bCs/>
        </w:rPr>
        <w:t>μg L</w:t>
      </w:r>
      <w:r w:rsidR="00EB0A77" w:rsidRPr="0062005C">
        <w:rPr>
          <w:bCs/>
          <w:vertAlign w:val="superscript"/>
        </w:rPr>
        <w:t>-1</w:t>
      </w:r>
      <w:r w:rsidR="00EB0A77">
        <w:rPr>
          <w:bCs/>
        </w:rPr>
        <w:t>and 25</w:t>
      </w:r>
      <w:r w:rsidR="00EB0A77" w:rsidRPr="0062005C">
        <w:rPr>
          <w:bCs/>
        </w:rPr>
        <w:t xml:space="preserve"> μg L</w:t>
      </w:r>
      <w:r w:rsidR="00EB0A77" w:rsidRPr="0062005C">
        <w:rPr>
          <w:bCs/>
          <w:vertAlign w:val="superscript"/>
        </w:rPr>
        <w:t>-1</w:t>
      </w:r>
      <w:r w:rsidR="00EB0A77">
        <w:rPr>
          <w:bCs/>
        </w:rPr>
        <w:t>, respectively</w:t>
      </w:r>
      <w:r w:rsidR="00EB0A77" w:rsidRPr="0062005C">
        <w:rPr>
          <w:bCs/>
        </w:rPr>
        <w:t>)</w:t>
      </w:r>
      <w:r>
        <w:rPr>
          <w:bCs/>
        </w:rPr>
        <w:t>.</w:t>
      </w:r>
    </w:p>
    <w:p w14:paraId="756FBC17" w14:textId="6A4DB6BC" w:rsidR="00EB0A77" w:rsidRPr="0062005C" w:rsidRDefault="00EB0A77" w:rsidP="00C61CEB">
      <w:pPr>
        <w:rPr>
          <w:lang w:val="en-AU"/>
        </w:rPr>
      </w:pPr>
      <w:r>
        <w:rPr>
          <w:lang w:val="en-AU"/>
        </w:rPr>
        <w:t xml:space="preserve">For each </w:t>
      </w:r>
      <w:r w:rsidR="00101A48">
        <w:rPr>
          <w:lang w:val="en-AU"/>
        </w:rPr>
        <w:t>pollutant</w:t>
      </w:r>
      <w:r>
        <w:rPr>
          <w:lang w:val="en-AU"/>
        </w:rPr>
        <w:t>, the t</w:t>
      </w:r>
      <w:r w:rsidRPr="0062005C">
        <w:rPr>
          <w:lang w:val="en-AU"/>
        </w:rPr>
        <w:t>otal</w:t>
      </w:r>
      <w:r>
        <w:rPr>
          <w:lang w:val="en-AU"/>
        </w:rPr>
        <w:t xml:space="preserve"> </w:t>
      </w:r>
      <w:r w:rsidR="009E5430">
        <w:rPr>
          <w:lang w:val="en-AU"/>
        </w:rPr>
        <w:t xml:space="preserve">exposure </w:t>
      </w:r>
      <m:oMath>
        <m:r>
          <w:rPr>
            <w:rFonts w:ascii="Cambria Math" w:hAnsi="Cambria Math"/>
            <w:lang w:val="en-AU"/>
          </w:rPr>
          <m:t>(</m:t>
        </m:r>
        <m:r>
          <w:rPr>
            <w:rFonts w:ascii="Cambria Math" w:hAnsi="Cambria Math"/>
            <w:lang w:val="en-US"/>
          </w:rPr>
          <m:t>Poll_expo)</m:t>
        </m:r>
      </m:oMath>
      <w:r w:rsidRPr="0062005C">
        <w:rPr>
          <w:lang w:val="en-AU"/>
        </w:rPr>
        <w:t xml:space="preserve"> </w:t>
      </w:r>
      <w:r>
        <w:rPr>
          <w:lang w:val="en-AU"/>
        </w:rPr>
        <w:t xml:space="preserve">is calculated at </w:t>
      </w:r>
      <w:r w:rsidR="00A11E02">
        <w:rPr>
          <w:lang w:val="en-AU"/>
        </w:rPr>
        <w:t>t</w:t>
      </w:r>
      <w:r>
        <w:t xml:space="preserve">he </w:t>
      </w:r>
      <w:r w:rsidR="009E5430">
        <w:t xml:space="preserve">exposure </w:t>
      </w:r>
      <w:r>
        <w:t>for each of the wet season water types</w:t>
      </w:r>
      <w:r>
        <w:rPr>
          <w:lang w:val="en-AU"/>
        </w:rPr>
        <w:t>:</w:t>
      </w:r>
    </w:p>
    <w:p w14:paraId="5890FA0E" w14:textId="3B4650FA" w:rsidR="00EB0A77" w:rsidRPr="00563FB7" w:rsidRDefault="00101A48" w:rsidP="00EB0A77">
      <w:pPr>
        <w:rPr>
          <w:bCs/>
          <w:lang w:val="en-AU"/>
        </w:rPr>
      </w:pPr>
      <m:oMathPara>
        <m:oMath>
          <m:r>
            <w:rPr>
              <w:rFonts w:ascii="Cambria Math" w:hAnsi="Cambria Math"/>
              <w:lang w:val="en-US"/>
            </w:rPr>
            <m:t xml:space="preserve">Poll_expo= </m:t>
          </m:r>
          <m:sSub>
            <m:sSubPr>
              <m:ctrlPr>
                <w:rPr>
                  <w:rFonts w:ascii="Cambria Math" w:hAnsi="Cambria Math"/>
                  <w:bCs/>
                  <w:i/>
                  <w:lang w:val="en-US"/>
                </w:rPr>
              </m:ctrlPr>
            </m:sSubPr>
            <m:e>
              <m:r>
                <w:rPr>
                  <w:rFonts w:ascii="Cambria Math" w:hAnsi="Cambria Math"/>
                  <w:lang w:val="en-US"/>
                </w:rPr>
                <m:t>Poll_expo</m:t>
              </m:r>
            </m:e>
            <m:sub>
              <m:r>
                <w:rPr>
                  <w:rFonts w:ascii="Cambria Math" w:hAnsi="Cambria Math"/>
                  <w:lang w:val="en-US"/>
                </w:rPr>
                <m:t>Primary</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Poll_expo</m:t>
              </m:r>
            </m:e>
            <m:sub>
              <m:r>
                <w:rPr>
                  <w:rFonts w:ascii="Cambria Math" w:hAnsi="Cambria Math"/>
                  <w:lang w:val="en-US"/>
                </w:rPr>
                <m:t>Secondary</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Poll_expo</m:t>
              </m:r>
            </m:e>
            <m:sub>
              <m:r>
                <w:rPr>
                  <w:rFonts w:ascii="Cambria Math" w:hAnsi="Cambria Math"/>
                  <w:lang w:val="en-US"/>
                </w:rPr>
                <m:t>Tertiary</m:t>
              </m:r>
            </m:sub>
          </m:sSub>
        </m:oMath>
      </m:oMathPara>
    </w:p>
    <w:p w14:paraId="42D34888" w14:textId="15C339E4" w:rsidR="00EB0A77" w:rsidRDefault="00EB0A77" w:rsidP="00C61CEB">
      <w:r>
        <w:t xml:space="preserve">The </w:t>
      </w:r>
      <w:r w:rsidRPr="00DA4337">
        <w:t xml:space="preserve">overall </w:t>
      </w:r>
      <w:r w:rsidR="009E5430">
        <w:t xml:space="preserve">exposure </w:t>
      </w:r>
      <w:r>
        <w:t>score (</w:t>
      </w:r>
      <m:oMath>
        <m:r>
          <w:rPr>
            <w:rFonts w:ascii="Cambria Math" w:hAnsi="Cambria Math"/>
            <w:lang w:val="en-US"/>
          </w:rPr>
          <m:t>Score_expo)</m:t>
        </m:r>
      </m:oMath>
      <w:r w:rsidRPr="00DA4337">
        <w:t xml:space="preserve"> </w:t>
      </w:r>
      <w:r>
        <w:t>is calculated as</w:t>
      </w:r>
      <w:r w:rsidRPr="00DA4337">
        <w:t xml:space="preserve"> the </w:t>
      </w:r>
      <w:r>
        <w:t>sum</w:t>
      </w:r>
      <w:r w:rsidRPr="00DA4337">
        <w:t xml:space="preserve"> of the </w:t>
      </w:r>
      <w:r w:rsidRPr="00E26B5B">
        <w:t xml:space="preserve">total </w:t>
      </w:r>
      <w:r w:rsidR="009E5430">
        <w:t xml:space="preserve">exposure </w:t>
      </w:r>
      <w:r>
        <w:t>for each of the water quality parameters:</w:t>
      </w:r>
    </w:p>
    <w:p w14:paraId="1326C058" w14:textId="77777777" w:rsidR="00EB0A77" w:rsidRPr="00E26B5B" w:rsidRDefault="00EB0A77" w:rsidP="00EB0A77">
      <w:pPr>
        <w:ind w:left="360"/>
        <w:rPr>
          <w:bCs/>
        </w:rPr>
      </w:pPr>
      <m:oMathPara>
        <m:oMath>
          <m:r>
            <w:rPr>
              <w:rFonts w:ascii="Cambria Math" w:hAnsi="Cambria Math"/>
              <w:lang w:val="en-US"/>
            </w:rPr>
            <m:t>Score_expo=TSS.</m:t>
          </m:r>
          <m:func>
            <m:funcPr>
              <m:ctrlPr>
                <w:rPr>
                  <w:rFonts w:ascii="Cambria Math" w:hAnsi="Cambria Math"/>
                  <w:bCs/>
                  <w:i/>
                  <w:lang w:val="en-US"/>
                </w:rPr>
              </m:ctrlPr>
            </m:funcPr>
            <m:fName>
              <m:r>
                <m:rPr>
                  <m:sty m:val="p"/>
                </m:rPr>
                <w:rPr>
                  <w:rFonts w:ascii="Cambria Math" w:hAnsi="Cambria Math"/>
                  <w:lang w:val="en-US"/>
                </w:rPr>
                <m:t>exp</m:t>
              </m:r>
            </m:fName>
            <m:e>
              <m:r>
                <w:rPr>
                  <w:rFonts w:ascii="Cambria Math" w:hAnsi="Cambria Math"/>
                  <w:lang w:val="en-US"/>
                </w:rPr>
                <m:t>+ Chla.exp</m:t>
              </m:r>
            </m:e>
          </m:func>
          <m:r>
            <w:rPr>
              <w:rFonts w:ascii="Cambria Math" w:hAnsi="Cambria Math"/>
              <w:lang w:val="en-US"/>
            </w:rPr>
            <m:t>+PP.</m:t>
          </m:r>
          <m:func>
            <m:funcPr>
              <m:ctrlPr>
                <w:rPr>
                  <w:rFonts w:ascii="Cambria Math" w:hAnsi="Cambria Math"/>
                  <w:bCs/>
                  <w:i/>
                  <w:lang w:val="en-US"/>
                </w:rPr>
              </m:ctrlPr>
            </m:funcPr>
            <m:fName>
              <m:r>
                <m:rPr>
                  <m:sty m:val="p"/>
                </m:rPr>
                <w:rPr>
                  <w:rFonts w:ascii="Cambria Math" w:hAnsi="Cambria Math"/>
                  <w:lang w:val="en-US"/>
                </w:rPr>
                <m:t>exp</m:t>
              </m:r>
            </m:fName>
            <m:e>
              <m:r>
                <w:rPr>
                  <w:rFonts w:ascii="Cambria Math" w:hAnsi="Cambria Math"/>
                  <w:lang w:val="en-US"/>
                </w:rPr>
                <m:t>+ PN.exp</m:t>
              </m:r>
            </m:e>
          </m:func>
          <m:r>
            <w:rPr>
              <w:rFonts w:ascii="Cambria Math" w:hAnsi="Cambria Math"/>
              <w:lang w:val="en-US"/>
            </w:rPr>
            <m:t xml:space="preserve"> </m:t>
          </m:r>
        </m:oMath>
      </m:oMathPara>
    </w:p>
    <w:p w14:paraId="50ADA504" w14:textId="6EE45836" w:rsidR="00EB0A77" w:rsidRPr="00E26B5B" w:rsidRDefault="00EB0A77" w:rsidP="00EB0A77">
      <w:pPr>
        <w:rPr>
          <w:bCs/>
        </w:rPr>
      </w:pPr>
      <w:r w:rsidRPr="0000775A">
        <w:rPr>
          <w:bCs/>
        </w:rPr>
        <w:t xml:space="preserve">Finally, the overall </w:t>
      </w:r>
      <w:r w:rsidR="009E5430" w:rsidRPr="0000775A">
        <w:rPr>
          <w:bCs/>
        </w:rPr>
        <w:t xml:space="preserve">exposure </w:t>
      </w:r>
      <w:r w:rsidRPr="0000775A">
        <w:rPr>
          <w:bCs/>
        </w:rPr>
        <w:t>score (ranging from 0 to 8) are categorised into four equal potential risk categories ([&gt;0</w:t>
      </w:r>
      <w:r w:rsidR="00A11E02">
        <w:rPr>
          <w:bCs/>
        </w:rPr>
        <w:t>–</w:t>
      </w:r>
      <w:r w:rsidR="009326E7" w:rsidRPr="0000775A">
        <w:rPr>
          <w:bCs/>
        </w:rPr>
        <w:t>3</w:t>
      </w:r>
      <w:r w:rsidRPr="0000775A">
        <w:rPr>
          <w:bCs/>
        </w:rPr>
        <w:t>] = cat. I, [</w:t>
      </w:r>
      <w:r w:rsidR="009326E7" w:rsidRPr="0000775A">
        <w:rPr>
          <w:bCs/>
        </w:rPr>
        <w:t>3</w:t>
      </w:r>
      <w:r w:rsidR="00A11E02">
        <w:rPr>
          <w:bCs/>
        </w:rPr>
        <w:t>–</w:t>
      </w:r>
      <w:r w:rsidR="009326E7" w:rsidRPr="0000775A">
        <w:rPr>
          <w:bCs/>
        </w:rPr>
        <w:t>6</w:t>
      </w:r>
      <w:r w:rsidRPr="0000775A">
        <w:rPr>
          <w:bCs/>
        </w:rPr>
        <w:t>] = cat. II, [</w:t>
      </w:r>
      <w:r w:rsidR="009326E7" w:rsidRPr="0000775A">
        <w:rPr>
          <w:bCs/>
        </w:rPr>
        <w:t>6</w:t>
      </w:r>
      <w:r w:rsidR="00A11E02">
        <w:rPr>
          <w:bCs/>
        </w:rPr>
        <w:t>–</w:t>
      </w:r>
      <w:r w:rsidR="009326E7" w:rsidRPr="0000775A">
        <w:rPr>
          <w:bCs/>
        </w:rPr>
        <w:t>9</w:t>
      </w:r>
      <w:r w:rsidRPr="0000775A">
        <w:rPr>
          <w:bCs/>
        </w:rPr>
        <w:t xml:space="preserve">] = cat III and </w:t>
      </w:r>
      <w:r w:rsidR="009326E7" w:rsidRPr="0000775A">
        <w:rPr>
          <w:bCs/>
        </w:rPr>
        <w:t>&gt;9</w:t>
      </w:r>
      <w:r w:rsidRPr="0000775A">
        <w:rPr>
          <w:bCs/>
        </w:rPr>
        <w:t xml:space="preserve"> = cat IV).</w:t>
      </w:r>
    </w:p>
    <w:p w14:paraId="30A07B5F" w14:textId="77777777" w:rsidR="00EB0A77" w:rsidRDefault="00EB0A77" w:rsidP="00EB0A77">
      <w:pPr>
        <w:rPr>
          <w:bCs/>
        </w:rPr>
      </w:pPr>
    </w:p>
    <w:p w14:paraId="3D4B4784" w14:textId="44B4512C" w:rsidR="00EB0A77" w:rsidRPr="008B452D" w:rsidRDefault="00EB0A77" w:rsidP="00EB0A77">
      <w:pPr>
        <w:rPr>
          <w:bCs/>
          <w:lang w:val="en-AU"/>
        </w:rPr>
      </w:pPr>
      <w:r>
        <w:rPr>
          <w:bCs/>
        </w:rPr>
        <w:t xml:space="preserve">For example, </w:t>
      </w:r>
      <w:r w:rsidRPr="00DA4337">
        <w:rPr>
          <w:bCs/>
        </w:rPr>
        <w:t>using the long-term m</w:t>
      </w:r>
      <w:r>
        <w:rPr>
          <w:bCs/>
        </w:rPr>
        <w:t xml:space="preserve">ean </w:t>
      </w:r>
      <w:r w:rsidR="00344390">
        <w:rPr>
          <w:bCs/>
        </w:rPr>
        <w:t>Chl</w:t>
      </w:r>
      <w:r>
        <w:rPr>
          <w:bCs/>
        </w:rPr>
        <w:t>-</w:t>
      </w:r>
      <w:r w:rsidRPr="001F214B">
        <w:rPr>
          <w:bCs/>
          <w:i/>
        </w:rPr>
        <w:t>a</w:t>
      </w:r>
      <w:r>
        <w:rPr>
          <w:bCs/>
        </w:rPr>
        <w:t xml:space="preserve"> values measured during high flow conditions in the </w:t>
      </w:r>
      <w:r w:rsidR="00404B3B">
        <w:rPr>
          <w:bCs/>
        </w:rPr>
        <w:t>primary</w:t>
      </w:r>
      <w:r>
        <w:rPr>
          <w:bCs/>
        </w:rPr>
        <w:t xml:space="preserve">, </w:t>
      </w:r>
      <w:r w:rsidR="00404B3B">
        <w:rPr>
          <w:bCs/>
        </w:rPr>
        <w:t>secondary</w:t>
      </w:r>
      <w:r>
        <w:rPr>
          <w:bCs/>
        </w:rPr>
        <w:t xml:space="preserve"> and </w:t>
      </w:r>
      <w:r w:rsidR="00404B3B">
        <w:rPr>
          <w:bCs/>
        </w:rPr>
        <w:t>tertiary</w:t>
      </w:r>
      <w:r w:rsidR="00343518">
        <w:rPr>
          <w:bCs/>
        </w:rPr>
        <w:t xml:space="preserve"> water type:</w:t>
      </w:r>
    </w:p>
    <w:p w14:paraId="0C037A95" w14:textId="2EF2C045" w:rsidR="00EB0A77" w:rsidRPr="008B452D" w:rsidRDefault="00335316" w:rsidP="00EB0A77">
      <w:pPr>
        <w:ind w:left="567"/>
        <w:rPr>
          <w:bCs/>
          <w:lang w:val="en-AU"/>
        </w:rPr>
      </w:pPr>
      <m:oMath>
        <m:sSub>
          <m:sSubPr>
            <m:ctrlPr>
              <w:rPr>
                <w:rFonts w:ascii="Cambria Math" w:hAnsi="Cambria Math"/>
                <w:bCs/>
                <w:i/>
                <w:lang w:val="en-US"/>
              </w:rPr>
            </m:ctrlPr>
          </m:sSubPr>
          <m:e>
            <m:r>
              <w:rPr>
                <w:rFonts w:ascii="Cambria Math" w:hAnsi="Cambria Math"/>
                <w:lang w:val="en-US"/>
              </w:rPr>
              <m:t>C</m:t>
            </m:r>
            <m:r>
              <w:rPr>
                <w:rFonts w:ascii="Cambria Math" w:hAnsi="Cambria Math"/>
                <w:lang w:val="en-AU"/>
              </w:rPr>
              <m:t>h</m:t>
            </m:r>
            <m:r>
              <w:rPr>
                <w:rFonts w:ascii="Cambria Math" w:hAnsi="Cambria Math"/>
                <w:lang w:val="en-US"/>
              </w:rPr>
              <m:t>la</m:t>
            </m:r>
            <m:r>
              <w:rPr>
                <w:rFonts w:ascii="Cambria Math" w:hAnsi="Cambria Math"/>
                <w:lang w:val="en-AU"/>
              </w:rPr>
              <m:t>_</m:t>
            </m:r>
            <m:r>
              <w:rPr>
                <w:rFonts w:ascii="Cambria Math" w:hAnsi="Cambria Math"/>
                <w:lang w:val="en-US"/>
              </w:rPr>
              <m:t>exp</m:t>
            </m:r>
          </m:e>
          <m:sub>
            <m:r>
              <w:rPr>
                <w:rFonts w:ascii="Cambria Math" w:hAnsi="Cambria Math"/>
                <w:lang w:val="en-US"/>
              </w:rPr>
              <m:t>Primary</m:t>
            </m:r>
          </m:sub>
        </m:sSub>
      </m:oMath>
      <w:r w:rsidR="00EB0A77" w:rsidRPr="008B452D">
        <w:rPr>
          <w:bCs/>
          <w:lang w:val="en-AU"/>
        </w:rPr>
        <w:t xml:space="preserve"> = </w:t>
      </w:r>
      <m:oMath>
        <m:f>
          <m:fPr>
            <m:ctrlPr>
              <w:rPr>
                <w:rFonts w:ascii="Cambria Math" w:hAnsi="Cambria Math"/>
                <w:bCs/>
                <w:i/>
                <w:lang w:val="en-US"/>
              </w:rPr>
            </m:ctrlPr>
          </m:fPr>
          <m:num>
            <m:r>
              <w:rPr>
                <w:rFonts w:ascii="Cambria Math" w:hAnsi="Cambria Math"/>
                <w:lang w:val="en-AU"/>
              </w:rPr>
              <m:t xml:space="preserve">1.6-0.63 </m:t>
            </m:r>
          </m:num>
          <m:den>
            <m:r>
              <w:rPr>
                <w:rFonts w:ascii="Cambria Math" w:hAnsi="Cambria Math"/>
                <w:lang w:val="en-AU"/>
              </w:rPr>
              <m:t>0.63</m:t>
            </m:r>
          </m:den>
        </m:f>
        <m:r>
          <w:rPr>
            <w:rFonts w:ascii="Cambria Math" w:hAnsi="Cambria Math"/>
            <w:lang w:val="en-AU"/>
          </w:rPr>
          <m:t xml:space="preserve"> </m:t>
        </m:r>
        <m:r>
          <w:rPr>
            <w:rFonts w:ascii="Cambria Math" w:hAnsi="Cambria Math" w:hint="eastAsia"/>
            <w:lang w:val="en-AU"/>
          </w:rPr>
          <m:t>×</m:t>
        </m:r>
        <m:r>
          <w:rPr>
            <w:rFonts w:ascii="Cambria Math" w:hAnsi="Cambria Math"/>
            <w:lang w:val="en-AU"/>
          </w:rPr>
          <m:t xml:space="preserve"> </m:t>
        </m:r>
        <m:sSub>
          <m:sSubPr>
            <m:ctrlPr>
              <w:rPr>
                <w:rFonts w:ascii="Cambria Math" w:hAnsi="Cambria Math"/>
                <w:bCs/>
                <w:i/>
                <w:lang w:val="en-US"/>
              </w:rPr>
            </m:ctrlPr>
          </m:sSubPr>
          <m:e>
            <m:r>
              <w:rPr>
                <w:rFonts w:ascii="Cambria Math" w:hAnsi="Cambria Math"/>
                <w:lang w:val="en-US"/>
              </w:rPr>
              <m:t>frequency</m:t>
            </m:r>
          </m:e>
          <m:sub>
            <m:r>
              <w:rPr>
                <w:rFonts w:ascii="Cambria Math" w:hAnsi="Cambria Math"/>
                <w:lang w:val="en-US"/>
              </w:rPr>
              <m:t>water</m:t>
            </m:r>
            <m:r>
              <w:rPr>
                <w:rFonts w:ascii="Cambria Math" w:hAnsi="Cambria Math"/>
                <w:lang w:val="en-AU"/>
              </w:rPr>
              <m:t xml:space="preserve"> </m:t>
            </m:r>
            <m:r>
              <w:rPr>
                <w:rFonts w:ascii="Cambria Math" w:hAnsi="Cambria Math"/>
                <w:lang w:val="en-US"/>
              </w:rPr>
              <m:t>type</m:t>
            </m:r>
            <m:r>
              <w:rPr>
                <w:rFonts w:ascii="Cambria Math" w:hAnsi="Cambria Math"/>
                <w:lang w:val="en-AU"/>
              </w:rPr>
              <m:t xml:space="preserve"> (0-1, </m:t>
            </m:r>
            <m:r>
              <w:rPr>
                <w:rFonts w:ascii="Cambria Math" w:hAnsi="Cambria Math"/>
                <w:lang w:val="en-US"/>
              </w:rPr>
              <m:t>cell</m:t>
            </m:r>
            <m:r>
              <w:rPr>
                <w:rFonts w:ascii="Cambria Math" w:hAnsi="Cambria Math"/>
                <w:lang w:val="en-AU"/>
              </w:rPr>
              <m:t>-</m:t>
            </m:r>
            <m:r>
              <w:rPr>
                <w:rFonts w:ascii="Cambria Math" w:hAnsi="Cambria Math"/>
                <w:lang w:val="en-US"/>
              </w:rPr>
              <m:t>specific</m:t>
            </m:r>
            <m:r>
              <w:rPr>
                <w:rFonts w:ascii="Cambria Math" w:hAnsi="Cambria Math"/>
                <w:lang w:val="en-AU"/>
              </w:rPr>
              <m:t xml:space="preserve">) </m:t>
            </m:r>
          </m:sub>
        </m:sSub>
        <m:r>
          <w:rPr>
            <w:rFonts w:ascii="Cambria Math" w:hAnsi="Cambria Math"/>
            <w:lang w:val="en-AU"/>
          </w:rPr>
          <m:t xml:space="preserve"> </m:t>
        </m:r>
      </m:oMath>
    </w:p>
    <w:p w14:paraId="7C82619E" w14:textId="51462ACC" w:rsidR="00EB0A77" w:rsidRPr="008B452D" w:rsidRDefault="00335316" w:rsidP="00EB0A77">
      <w:pPr>
        <w:ind w:left="567"/>
        <w:rPr>
          <w:bCs/>
          <w:lang w:val="en-AU"/>
        </w:rPr>
      </w:pPr>
      <m:oMath>
        <m:sSub>
          <m:sSubPr>
            <m:ctrlPr>
              <w:rPr>
                <w:rFonts w:ascii="Cambria Math" w:hAnsi="Cambria Math"/>
                <w:bCs/>
                <w:i/>
                <w:lang w:val="en-US"/>
              </w:rPr>
            </m:ctrlPr>
          </m:sSubPr>
          <m:e>
            <m:r>
              <w:rPr>
                <w:rFonts w:ascii="Cambria Math" w:hAnsi="Cambria Math"/>
                <w:lang w:val="en-US"/>
              </w:rPr>
              <m:t>C</m:t>
            </m:r>
            <m:r>
              <w:rPr>
                <w:rFonts w:ascii="Cambria Math" w:hAnsi="Cambria Math"/>
                <w:lang w:val="en-AU"/>
              </w:rPr>
              <m:t>h</m:t>
            </m:r>
            <m:r>
              <w:rPr>
                <w:rFonts w:ascii="Cambria Math" w:hAnsi="Cambria Math"/>
                <w:lang w:val="en-US"/>
              </w:rPr>
              <m:t>la</m:t>
            </m:r>
            <m:r>
              <w:rPr>
                <w:rFonts w:ascii="Cambria Math" w:hAnsi="Cambria Math"/>
                <w:lang w:val="en-AU"/>
              </w:rPr>
              <m:t>_</m:t>
            </m:r>
            <m:r>
              <w:rPr>
                <w:rFonts w:ascii="Cambria Math" w:hAnsi="Cambria Math"/>
                <w:lang w:val="en-US"/>
              </w:rPr>
              <m:t>exp</m:t>
            </m:r>
          </m:e>
          <m:sub>
            <m:r>
              <w:rPr>
                <w:rFonts w:ascii="Cambria Math" w:hAnsi="Cambria Math"/>
                <w:lang w:val="en-US"/>
              </w:rPr>
              <m:t>Secondary</m:t>
            </m:r>
          </m:sub>
        </m:sSub>
      </m:oMath>
      <w:r w:rsidR="00EB0A77" w:rsidRPr="008B452D">
        <w:rPr>
          <w:bCs/>
          <w:lang w:val="en-AU"/>
        </w:rPr>
        <w:t xml:space="preserve"> = </w:t>
      </w:r>
      <m:oMath>
        <m:f>
          <m:fPr>
            <m:ctrlPr>
              <w:rPr>
                <w:rFonts w:ascii="Cambria Math" w:hAnsi="Cambria Math"/>
                <w:bCs/>
                <w:i/>
                <w:lang w:val="en-US"/>
              </w:rPr>
            </m:ctrlPr>
          </m:fPr>
          <m:num>
            <m:r>
              <w:rPr>
                <w:rFonts w:ascii="Cambria Math" w:hAnsi="Cambria Math"/>
                <w:lang w:val="en-AU"/>
              </w:rPr>
              <m:t xml:space="preserve">0.8-0.63 </m:t>
            </m:r>
          </m:num>
          <m:den>
            <m:r>
              <w:rPr>
                <w:rFonts w:ascii="Cambria Math" w:hAnsi="Cambria Math"/>
                <w:lang w:val="en-AU"/>
              </w:rPr>
              <m:t>0.63</m:t>
            </m:r>
          </m:den>
        </m:f>
        <m:r>
          <w:rPr>
            <w:rFonts w:ascii="Cambria Math" w:hAnsi="Cambria Math"/>
            <w:lang w:val="en-AU"/>
          </w:rPr>
          <m:t xml:space="preserve"> </m:t>
        </m:r>
        <m:r>
          <w:rPr>
            <w:rFonts w:ascii="Cambria Math" w:hAnsi="Cambria Math" w:hint="eastAsia"/>
            <w:lang w:val="en-AU"/>
          </w:rPr>
          <m:t>×</m:t>
        </m:r>
        <m:r>
          <w:rPr>
            <w:rFonts w:ascii="Cambria Math" w:hAnsi="Cambria Math"/>
            <w:lang w:val="en-AU"/>
          </w:rPr>
          <m:t xml:space="preserve"> </m:t>
        </m:r>
        <m:sSub>
          <m:sSubPr>
            <m:ctrlPr>
              <w:rPr>
                <w:rFonts w:ascii="Cambria Math" w:hAnsi="Cambria Math"/>
                <w:bCs/>
                <w:i/>
                <w:lang w:val="en-US"/>
              </w:rPr>
            </m:ctrlPr>
          </m:sSubPr>
          <m:e>
            <m:r>
              <w:rPr>
                <w:rFonts w:ascii="Cambria Math" w:hAnsi="Cambria Math"/>
                <w:lang w:val="en-US"/>
              </w:rPr>
              <m:t>frequency</m:t>
            </m:r>
          </m:e>
          <m:sub>
            <m:r>
              <w:rPr>
                <w:rFonts w:ascii="Cambria Math" w:hAnsi="Cambria Math"/>
                <w:lang w:val="en-US"/>
              </w:rPr>
              <m:t>water</m:t>
            </m:r>
            <m:r>
              <w:rPr>
                <w:rFonts w:ascii="Cambria Math" w:hAnsi="Cambria Math"/>
                <w:lang w:val="en-AU"/>
              </w:rPr>
              <m:t xml:space="preserve"> </m:t>
            </m:r>
            <m:r>
              <w:rPr>
                <w:rFonts w:ascii="Cambria Math" w:hAnsi="Cambria Math"/>
                <w:lang w:val="en-US"/>
              </w:rPr>
              <m:t>type</m:t>
            </m:r>
            <m:r>
              <w:rPr>
                <w:rFonts w:ascii="Cambria Math" w:hAnsi="Cambria Math"/>
                <w:lang w:val="en-AU"/>
              </w:rPr>
              <m:t xml:space="preserve"> (0-1, </m:t>
            </m:r>
            <m:r>
              <w:rPr>
                <w:rFonts w:ascii="Cambria Math" w:hAnsi="Cambria Math"/>
                <w:lang w:val="en-US"/>
              </w:rPr>
              <m:t>cell</m:t>
            </m:r>
            <m:r>
              <w:rPr>
                <w:rFonts w:ascii="Cambria Math" w:hAnsi="Cambria Math"/>
                <w:lang w:val="en-AU"/>
              </w:rPr>
              <m:t>-</m:t>
            </m:r>
            <m:r>
              <w:rPr>
                <w:rFonts w:ascii="Cambria Math" w:hAnsi="Cambria Math"/>
                <w:lang w:val="en-US"/>
              </w:rPr>
              <m:t>specific</m:t>
            </m:r>
            <m:r>
              <w:rPr>
                <w:rFonts w:ascii="Cambria Math" w:hAnsi="Cambria Math"/>
                <w:lang w:val="en-AU"/>
              </w:rPr>
              <m:t xml:space="preserve">) </m:t>
            </m:r>
          </m:sub>
        </m:sSub>
        <m:r>
          <w:rPr>
            <w:rFonts w:ascii="Cambria Math" w:hAnsi="Cambria Math"/>
            <w:lang w:val="en-AU"/>
          </w:rPr>
          <m:t xml:space="preserve"> </m:t>
        </m:r>
      </m:oMath>
    </w:p>
    <w:p w14:paraId="30E7F325" w14:textId="231857E2" w:rsidR="00EB0A77" w:rsidRPr="00DA4337" w:rsidRDefault="00335316" w:rsidP="00EB0A77">
      <w:pPr>
        <w:ind w:left="567"/>
        <w:rPr>
          <w:bCs/>
        </w:rPr>
      </w:pPr>
      <m:oMath>
        <m:sSub>
          <m:sSubPr>
            <m:ctrlPr>
              <w:rPr>
                <w:rFonts w:ascii="Cambria Math" w:hAnsi="Cambria Math"/>
                <w:bCs/>
                <w:i/>
                <w:lang w:val="en-US"/>
              </w:rPr>
            </m:ctrlPr>
          </m:sSubPr>
          <m:e>
            <m:r>
              <w:rPr>
                <w:rFonts w:ascii="Cambria Math" w:hAnsi="Cambria Math"/>
                <w:lang w:val="en-US"/>
              </w:rPr>
              <m:t>Chla_exp</m:t>
            </m:r>
          </m:e>
          <m:sub>
            <m:r>
              <w:rPr>
                <w:rFonts w:ascii="Cambria Math" w:hAnsi="Cambria Math"/>
                <w:lang w:val="en-US"/>
              </w:rPr>
              <m:t>Tertiary</m:t>
            </m:r>
          </m:sub>
        </m:sSub>
      </m:oMath>
      <w:r w:rsidR="00EB0A77" w:rsidRPr="00DA4337">
        <w:rPr>
          <w:bCs/>
        </w:rPr>
        <w:t xml:space="preserve"> </w:t>
      </w:r>
      <w:r w:rsidR="00EB0A77">
        <w:rPr>
          <w:bCs/>
        </w:rPr>
        <w:t xml:space="preserve">= </w:t>
      </w:r>
      <m:oMath>
        <m:r>
          <w:rPr>
            <w:rFonts w:ascii="Cambria Math" w:hAnsi="Cambria Math"/>
            <w:lang w:val="en-US"/>
          </w:rPr>
          <m:t xml:space="preserve">0 </m:t>
        </m:r>
      </m:oMath>
      <w:r w:rsidR="00EB0A77" w:rsidRPr="00DA4337">
        <w:rPr>
          <w:bCs/>
        </w:rPr>
        <w:t>as chl levels are below the guideline</w:t>
      </w:r>
      <w:r w:rsidR="00EB0A77">
        <w:rPr>
          <w:bCs/>
        </w:rPr>
        <w:t xml:space="preserve"> for </w:t>
      </w:r>
      <w:r w:rsidR="00344390">
        <w:rPr>
          <w:bCs/>
        </w:rPr>
        <w:t>Chl</w:t>
      </w:r>
      <w:r w:rsidR="00EB0A77">
        <w:rPr>
          <w:bCs/>
        </w:rPr>
        <w:t>-a;</w:t>
      </w:r>
    </w:p>
    <w:p w14:paraId="4D6798F3" w14:textId="6B9E5912" w:rsidR="00EB0A77" w:rsidRDefault="00EB0A77" w:rsidP="00EB0A77">
      <w:pPr>
        <w:rPr>
          <w:bCs/>
          <w:lang w:val="en-US"/>
        </w:rPr>
      </w:pPr>
      <w:r w:rsidRPr="007E7252">
        <w:rPr>
          <w:bCs/>
        </w:rPr>
        <w:t xml:space="preserve">The total </w:t>
      </w:r>
      <w:r w:rsidR="009E5430">
        <w:rPr>
          <w:bCs/>
        </w:rPr>
        <w:t xml:space="preserve">exposure </w:t>
      </w:r>
      <w:r>
        <w:rPr>
          <w:bCs/>
        </w:rPr>
        <w:t>for Chl</w:t>
      </w:r>
      <w:r w:rsidR="00A11E02">
        <w:rPr>
          <w:bCs/>
        </w:rPr>
        <w:t>-</w:t>
      </w:r>
      <w:r w:rsidR="00A11E02" w:rsidRPr="001F214B">
        <w:rPr>
          <w:bCs/>
          <w:i/>
        </w:rPr>
        <w:t>a</w:t>
      </w:r>
      <w:r>
        <w:rPr>
          <w:bCs/>
        </w:rPr>
        <w:t xml:space="preserve">: </w:t>
      </w:r>
    </w:p>
    <w:p w14:paraId="1A637932" w14:textId="77777777" w:rsidR="00EB0A77" w:rsidRPr="00563FB7" w:rsidRDefault="00EB0A77" w:rsidP="00EB0A77">
      <w:pPr>
        <w:rPr>
          <w:bCs/>
          <w:lang w:val="en-AU"/>
        </w:rPr>
      </w:pPr>
      <m:oMathPara>
        <m:oMath>
          <m:r>
            <w:rPr>
              <w:rFonts w:ascii="Cambria Math" w:hAnsi="Cambria Math"/>
              <w:lang w:val="en-US"/>
            </w:rPr>
            <m:t xml:space="preserve">Chla_expo= </m:t>
          </m:r>
          <m:sSub>
            <m:sSubPr>
              <m:ctrlPr>
                <w:rPr>
                  <w:rFonts w:ascii="Cambria Math" w:hAnsi="Cambria Math"/>
                  <w:bCs/>
                  <w:i/>
                  <w:lang w:val="en-US"/>
                </w:rPr>
              </m:ctrlPr>
            </m:sSubPr>
            <m:e>
              <m:r>
                <w:rPr>
                  <w:rFonts w:ascii="Cambria Math" w:hAnsi="Cambria Math"/>
                  <w:lang w:val="en-US"/>
                </w:rPr>
                <m:t>Chla_expo</m:t>
              </m:r>
            </m:e>
            <m:sub>
              <m:r>
                <w:rPr>
                  <w:rFonts w:ascii="Cambria Math" w:hAnsi="Cambria Math"/>
                  <w:lang w:val="en-US"/>
                </w:rPr>
                <m:t>Primary</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Chla_expo</m:t>
              </m:r>
            </m:e>
            <m:sub>
              <m:r>
                <w:rPr>
                  <w:rFonts w:ascii="Cambria Math" w:hAnsi="Cambria Math"/>
                  <w:lang w:val="en-US"/>
                </w:rPr>
                <m:t>Secondary</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Chla_expo</m:t>
              </m:r>
            </m:e>
            <m:sub>
              <m:r>
                <w:rPr>
                  <w:rFonts w:ascii="Cambria Math" w:hAnsi="Cambria Math"/>
                  <w:lang w:val="en-US"/>
                </w:rPr>
                <m:t>Tertiary</m:t>
              </m:r>
            </m:sub>
          </m:sSub>
        </m:oMath>
      </m:oMathPara>
    </w:p>
    <w:p w14:paraId="171E0CBE" w14:textId="77777777" w:rsidR="00EB0A77" w:rsidRPr="00C01917" w:rsidRDefault="00EB0A77" w:rsidP="00F54D4D">
      <w:pPr>
        <w:rPr>
          <w:lang w:val="en-AU"/>
        </w:rPr>
      </w:pPr>
    </w:p>
    <w:p w14:paraId="7D4D7019" w14:textId="6E90D1ED" w:rsidR="0096355F" w:rsidRPr="0096355F" w:rsidRDefault="0096355F" w:rsidP="0096355F">
      <w:pPr>
        <w:rPr>
          <w:b/>
        </w:rPr>
      </w:pPr>
      <w:r>
        <w:rPr>
          <w:b/>
        </w:rPr>
        <w:t xml:space="preserve">Assessing the </w:t>
      </w:r>
      <w:r w:rsidRPr="0096355F">
        <w:rPr>
          <w:b/>
        </w:rPr>
        <w:t xml:space="preserve">level of exposure of </w:t>
      </w:r>
      <w:r w:rsidR="00565A07">
        <w:rPr>
          <w:b/>
        </w:rPr>
        <w:t>Reef</w:t>
      </w:r>
      <w:r w:rsidR="00565A07" w:rsidRPr="0096355F">
        <w:rPr>
          <w:b/>
        </w:rPr>
        <w:t xml:space="preserve"> </w:t>
      </w:r>
      <w:r w:rsidRPr="0096355F">
        <w:rPr>
          <w:b/>
        </w:rPr>
        <w:t>ecosystems (coral reefs and seagrass meadows)</w:t>
      </w:r>
    </w:p>
    <w:p w14:paraId="246BC65A" w14:textId="07A7A037" w:rsidR="00803656" w:rsidRPr="008467AA" w:rsidRDefault="00803656" w:rsidP="00F54D4D">
      <w:pPr>
        <w:rPr>
          <w:rFonts w:eastAsia="Calibri"/>
          <w:lang w:val="en-AU"/>
        </w:rPr>
      </w:pPr>
      <w:r w:rsidRPr="008467AA">
        <w:rPr>
          <w:lang w:val="en-AU"/>
        </w:rPr>
        <w:t>A risk does not exist unless (i) the stressor has the inherent ability to cause one or more adverse effects and (ii) it co-occurs or comes into contact with an ecological component (i.e.</w:t>
      </w:r>
      <w:r w:rsidR="00B26C14">
        <w:rPr>
          <w:lang w:val="en-AU"/>
        </w:rPr>
        <w:t>,</w:t>
      </w:r>
      <w:r w:rsidRPr="008467AA">
        <w:rPr>
          <w:lang w:val="en-AU"/>
        </w:rPr>
        <w:t xml:space="preserve"> organisms, populations, communities, or ecosystems; US EPA, 1998) susceptible to the stressor. Ecological consequences of the risk will primarily be a function of the presence/absence of </w:t>
      </w:r>
      <w:r w:rsidR="00565A07">
        <w:rPr>
          <w:lang w:val="en-AU"/>
        </w:rPr>
        <w:t>Reef</w:t>
      </w:r>
      <w:r w:rsidR="00565A07" w:rsidRPr="008467AA">
        <w:rPr>
          <w:lang w:val="en-AU"/>
        </w:rPr>
        <w:t xml:space="preserve"> </w:t>
      </w:r>
      <w:r w:rsidRPr="008467AA">
        <w:rPr>
          <w:lang w:val="en-AU"/>
        </w:rPr>
        <w:t>ecosystems subjected to different occurrence and magnitude of risk (i.e.</w:t>
      </w:r>
      <w:r w:rsidR="00B26C14">
        <w:rPr>
          <w:lang w:val="en-AU"/>
        </w:rPr>
        <w:t>,</w:t>
      </w:r>
      <w:r w:rsidRPr="008467AA">
        <w:rPr>
          <w:lang w:val="en-AU"/>
        </w:rPr>
        <w:t xml:space="preserve"> potential risk score). </w:t>
      </w:r>
    </w:p>
    <w:p w14:paraId="246BC65B" w14:textId="77777777" w:rsidR="00803656" w:rsidRDefault="00803656" w:rsidP="00803656">
      <w:pPr>
        <w:rPr>
          <w:lang w:val="en-AU"/>
        </w:rPr>
      </w:pPr>
      <w:r w:rsidRPr="008467AA">
        <w:rPr>
          <w:lang w:val="en-AU"/>
        </w:rPr>
        <w:t xml:space="preserve">Community characteristics such as the sensitivity and resilience of particular seagrass or coral communities, including the resilience associated with their natural levels of exposure to pollutants, are additional parameters that must be considered when scoring the risk from river plume exposure. However, the consequence of the exposure of species is complicated by the influence of the combined stressors and additional external influences including weather and climate conditions and the ecological significance of pollutant concentrations are mostly unknown at a regional or species level (Brodie et al., 2013). </w:t>
      </w:r>
    </w:p>
    <w:p w14:paraId="246BC65C" w14:textId="7E457492" w:rsidR="00803656" w:rsidRDefault="00803656" w:rsidP="00803656">
      <w:pPr>
        <w:rPr>
          <w:rFonts w:eastAsia="Calibri"/>
          <w:lang w:val="en-AU"/>
        </w:rPr>
      </w:pPr>
      <w:r w:rsidRPr="008467AA">
        <w:rPr>
          <w:lang w:val="en-AU"/>
        </w:rPr>
        <w:t>In this report, the area (km</w:t>
      </w:r>
      <w:r w:rsidRPr="008467AA">
        <w:rPr>
          <w:vertAlign w:val="superscript"/>
          <w:lang w:val="en-AU"/>
        </w:rPr>
        <w:t>2</w:t>
      </w:r>
      <w:r w:rsidRPr="008467AA">
        <w:rPr>
          <w:lang w:val="en-AU"/>
        </w:rPr>
        <w:t>) and percentage (%) of</w:t>
      </w:r>
      <w:r w:rsidR="002D4A7F">
        <w:rPr>
          <w:lang w:val="en-AU"/>
        </w:rPr>
        <w:t xml:space="preserve"> </w:t>
      </w:r>
      <w:r w:rsidRPr="008467AA">
        <w:rPr>
          <w:lang w:val="en-AU"/>
        </w:rPr>
        <w:t xml:space="preserve">coral reefs and seagrass meadows </w:t>
      </w:r>
      <w:r w:rsidR="002D4A7F">
        <w:rPr>
          <w:lang w:val="en-AU"/>
        </w:rPr>
        <w:t>affected by</w:t>
      </w:r>
      <w:r w:rsidRPr="008467AA">
        <w:rPr>
          <w:lang w:val="en-AU"/>
        </w:rPr>
        <w:t xml:space="preserve"> different categories of </w:t>
      </w:r>
      <w:r w:rsidR="009E5430">
        <w:rPr>
          <w:lang w:val="en-AU"/>
        </w:rPr>
        <w:t xml:space="preserve">exposure </w:t>
      </w:r>
      <w:r w:rsidR="005C3C12">
        <w:rPr>
          <w:lang w:val="en-AU"/>
        </w:rPr>
        <w:t>are describe</w:t>
      </w:r>
      <w:r w:rsidR="00101A48">
        <w:rPr>
          <w:lang w:val="en-AU"/>
        </w:rPr>
        <w:t>d</w:t>
      </w:r>
      <w:r w:rsidRPr="008467AA">
        <w:rPr>
          <w:lang w:val="en-AU"/>
        </w:rPr>
        <w:t xml:space="preserve">. Areas </w:t>
      </w:r>
      <w:r w:rsidR="002D4A7F">
        <w:rPr>
          <w:lang w:val="en-AU"/>
        </w:rPr>
        <w:t xml:space="preserve">and </w:t>
      </w:r>
      <w:r w:rsidR="003F33AA">
        <w:rPr>
          <w:lang w:val="en-AU"/>
        </w:rPr>
        <w:t xml:space="preserve">percentages </w:t>
      </w:r>
      <w:r w:rsidRPr="008467AA">
        <w:rPr>
          <w:lang w:val="en-AU"/>
        </w:rPr>
        <w:t xml:space="preserve">of </w:t>
      </w:r>
      <w:r w:rsidR="00565A07">
        <w:rPr>
          <w:lang w:val="en-AU"/>
        </w:rPr>
        <w:t>Reef</w:t>
      </w:r>
      <w:r w:rsidR="00565A07" w:rsidRPr="008467AA">
        <w:rPr>
          <w:lang w:val="en-AU"/>
        </w:rPr>
        <w:t xml:space="preserve"> </w:t>
      </w:r>
      <w:r w:rsidR="002D4A7F" w:rsidRPr="008467AA">
        <w:rPr>
          <w:lang w:val="en-AU"/>
        </w:rPr>
        <w:t>waters</w:t>
      </w:r>
      <w:r w:rsidR="002D4A7F">
        <w:rPr>
          <w:lang w:val="en-AU"/>
        </w:rPr>
        <w:t xml:space="preserve"> and within the Wet Tropics, Burdekin and Mackay</w:t>
      </w:r>
      <w:r w:rsidR="00395012">
        <w:rPr>
          <w:lang w:val="en-AU"/>
        </w:rPr>
        <w:t xml:space="preserve"> </w:t>
      </w:r>
      <w:r w:rsidR="002D4A7F">
        <w:rPr>
          <w:lang w:val="en-AU"/>
        </w:rPr>
        <w:t>Whitsundays regions</w:t>
      </w:r>
      <w:r w:rsidRPr="008467AA">
        <w:rPr>
          <w:lang w:val="en-AU"/>
        </w:rPr>
        <w:t xml:space="preserve"> are also reported in recognition of other important habitats and populations that exist in these areas (Brodie et al., 2013). </w:t>
      </w:r>
      <w:r>
        <w:rPr>
          <w:lang w:val="en-AU"/>
        </w:rPr>
        <w:t xml:space="preserve">Figure </w:t>
      </w:r>
      <w:r w:rsidR="005C3C12">
        <w:rPr>
          <w:lang w:val="en-AU"/>
        </w:rPr>
        <w:t>D</w:t>
      </w:r>
      <w:r>
        <w:rPr>
          <w:lang w:val="en-AU"/>
        </w:rPr>
        <w:t>-</w:t>
      </w:r>
      <w:r w:rsidR="00A11E02">
        <w:rPr>
          <w:lang w:val="en-AU"/>
        </w:rPr>
        <w:t>4</w:t>
      </w:r>
      <w:r>
        <w:rPr>
          <w:lang w:val="en-AU"/>
        </w:rPr>
        <w:t xml:space="preserve"> </w:t>
      </w:r>
      <w:r w:rsidRPr="00B003CF">
        <w:rPr>
          <w:rFonts w:eastAsia="Calibri"/>
          <w:lang w:val="en-AU"/>
        </w:rPr>
        <w:t>present</w:t>
      </w:r>
      <w:r w:rsidR="005C3C12">
        <w:rPr>
          <w:rFonts w:eastAsia="Calibri"/>
          <w:lang w:val="en-AU"/>
        </w:rPr>
        <w:t>s</w:t>
      </w:r>
      <w:r w:rsidRPr="008467AA">
        <w:rPr>
          <w:rFonts w:eastAsia="Calibri"/>
          <w:lang w:val="en-AU"/>
        </w:rPr>
        <w:t xml:space="preserve"> the marine boundaries used for the Marine Park, each NRM region and the seagrass and coral reefs ecosystems. We assumed in this study that the shapefile can be used as a representation of the actual seagrass distribution</w:t>
      </w:r>
      <w:r>
        <w:rPr>
          <w:rFonts w:eastAsia="Calibri"/>
          <w:lang w:val="en-AU"/>
        </w:rPr>
        <w:t>. It is known</w:t>
      </w:r>
      <w:r w:rsidR="00A11E02">
        <w:rPr>
          <w:rFonts w:eastAsia="Calibri"/>
          <w:lang w:val="en-AU"/>
        </w:rPr>
        <w:t>,</w:t>
      </w:r>
      <w:r>
        <w:rPr>
          <w:rFonts w:eastAsia="Calibri"/>
          <w:lang w:val="en-AU"/>
        </w:rPr>
        <w:t xml:space="preserve"> however</w:t>
      </w:r>
      <w:r w:rsidR="00A11E02">
        <w:rPr>
          <w:rFonts w:eastAsia="Calibri"/>
          <w:lang w:val="en-AU"/>
        </w:rPr>
        <w:t>,</w:t>
      </w:r>
      <w:r>
        <w:rPr>
          <w:rFonts w:eastAsia="Calibri"/>
          <w:lang w:val="en-AU"/>
        </w:rPr>
        <w:t xml:space="preserve"> that absence on the composite map does not definitively equate to absence of seagrass and may also indicate unsurveyed areas</w:t>
      </w:r>
      <w:r w:rsidRPr="008467AA">
        <w:rPr>
          <w:rFonts w:eastAsia="Calibri"/>
          <w:lang w:val="en-AU"/>
        </w:rPr>
        <w:t xml:space="preserve">. </w:t>
      </w:r>
    </w:p>
    <w:p w14:paraId="4FE60A21" w14:textId="77777777" w:rsidR="0096355F" w:rsidRPr="008467AA" w:rsidRDefault="0096355F" w:rsidP="00803656">
      <w:pPr>
        <w:rPr>
          <w:rFonts w:eastAsia="Calibri"/>
          <w:lang w:val="en-AU"/>
        </w:rPr>
      </w:pPr>
    </w:p>
    <w:p w14:paraId="246BC65E" w14:textId="77777777" w:rsidR="00803656" w:rsidRPr="008467AA" w:rsidRDefault="00F817A9" w:rsidP="00803656">
      <w:pPr>
        <w:jc w:val="center"/>
        <w:rPr>
          <w:rFonts w:ascii="Calibri" w:eastAsia="Calibri" w:hAnsi="Calibri"/>
          <w:lang w:val="en-AU"/>
        </w:rPr>
      </w:pPr>
      <w:r>
        <w:rPr>
          <w:rFonts w:ascii="Calibri" w:eastAsia="Calibri" w:hAnsi="Calibri"/>
          <w:noProof/>
          <w:lang w:val="en-AU" w:eastAsia="en-AU"/>
        </w:rPr>
        <w:drawing>
          <wp:inline distT="0" distB="0" distL="0" distR="0" wp14:anchorId="246C1F28" wp14:editId="3723C8F7">
            <wp:extent cx="2095374" cy="4848225"/>
            <wp:effectExtent l="0" t="0" r="635" b="0"/>
            <wp:docPr id="15" name="Picture 15" descr="Map showing marine boundaries used for the GBR Marine Park, each NRM region and the coral reefs and seagrass ecosystems. Coral Reef and NRM layers derived from: GBRMPA, supplied 2013. Seagrass layer is a composite of surveys conducted by DAF." title="Marine boundaries used for the GBR Marine Park, each NRM region and the coral reefs and seagrass ecosyste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osystems.tif"/>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2113355" cy="4889830"/>
                    </a:xfrm>
                    <a:prstGeom prst="rect">
                      <a:avLst/>
                    </a:prstGeom>
                  </pic:spPr>
                </pic:pic>
              </a:graphicData>
            </a:graphic>
          </wp:inline>
        </w:drawing>
      </w:r>
    </w:p>
    <w:p w14:paraId="4937E6F4" w14:textId="6BA40BCF" w:rsidR="00C977A1" w:rsidRPr="00323B0A" w:rsidRDefault="00974678" w:rsidP="00C83B6E">
      <w:pPr>
        <w:pStyle w:val="Caption"/>
        <w:rPr>
          <w:rStyle w:val="IntenseReference"/>
          <w:rFonts w:eastAsiaTheme="majorEastAsia"/>
          <w:vanish/>
          <w:specVanish/>
        </w:rPr>
      </w:pPr>
      <w:bookmarkStart w:id="2132" w:name="_Toc437591233"/>
      <w:bookmarkStart w:id="2133" w:name="_Toc5614678"/>
      <w:bookmarkStart w:id="2134" w:name="_Toc427833269"/>
      <w:bookmarkStart w:id="2135" w:name="_Toc434607166"/>
      <w:bookmarkStart w:id="2136" w:name="_Toc436913511"/>
      <w:bookmarkStart w:id="2137" w:name="_Toc492040764"/>
      <w:r>
        <w:t>Figure D-</w:t>
      </w:r>
      <w:r w:rsidR="005F019F">
        <w:fldChar w:fldCharType="begin"/>
      </w:r>
      <w:r w:rsidR="005F019F">
        <w:instrText xml:space="preserve"> SEQ Figure_D- \* ARABIC </w:instrText>
      </w:r>
      <w:r w:rsidR="005F019F">
        <w:fldChar w:fldCharType="separate"/>
      </w:r>
      <w:r w:rsidR="00335316">
        <w:rPr>
          <w:noProof/>
        </w:rPr>
        <w:t>4</w:t>
      </w:r>
      <w:r w:rsidR="005F019F">
        <w:rPr>
          <w:noProof/>
        </w:rPr>
        <w:fldChar w:fldCharType="end"/>
      </w:r>
      <w:r w:rsidR="00AC65AF">
        <w:rPr>
          <w:noProof/>
        </w:rPr>
        <w:t>:</w:t>
      </w:r>
      <w:r w:rsidR="00803656" w:rsidRPr="00A42913">
        <w:t xml:space="preserve"> </w:t>
      </w:r>
      <w:r w:rsidR="00565A07">
        <w:t>B</w:t>
      </w:r>
      <w:r w:rsidR="00803656" w:rsidRPr="00A42913">
        <w:t>oundaries used for the Marine Park</w:t>
      </w:r>
      <w:bookmarkEnd w:id="2132"/>
      <w:r w:rsidR="00F817A9">
        <w:t xml:space="preserve">, </w:t>
      </w:r>
      <w:r w:rsidR="00803656" w:rsidRPr="00A42913">
        <w:t xml:space="preserve">each NRM region and the coral reefs </w:t>
      </w:r>
      <w:r w:rsidR="00F817A9">
        <w:t xml:space="preserve">and seagrass </w:t>
      </w:r>
      <w:r w:rsidR="00803656" w:rsidRPr="00A42913">
        <w:t>ecosystems</w:t>
      </w:r>
      <w:r w:rsidR="00803656">
        <w:rPr>
          <w:rStyle w:val="IntenseReference"/>
          <w:rFonts w:eastAsiaTheme="majorEastAsia"/>
        </w:rPr>
        <w:t>.</w:t>
      </w:r>
      <w:bookmarkEnd w:id="2133"/>
    </w:p>
    <w:p w14:paraId="246BC65F" w14:textId="181B018E" w:rsidR="00803656" w:rsidRPr="009E7A16" w:rsidRDefault="00C977A1" w:rsidP="00C83B6E">
      <w:pPr>
        <w:pStyle w:val="Caption"/>
        <w:rPr>
          <w:rStyle w:val="IntenseReference"/>
          <w:rFonts w:eastAsiaTheme="majorEastAsia"/>
        </w:rPr>
      </w:pPr>
      <w:r>
        <w:rPr>
          <w:rStyle w:val="IntenseReference"/>
          <w:rFonts w:eastAsiaTheme="majorEastAsia"/>
        </w:rPr>
        <w:t xml:space="preserve"> </w:t>
      </w:r>
      <w:r w:rsidR="00803656" w:rsidRPr="009E7A16">
        <w:rPr>
          <w:rStyle w:val="IntenseReference"/>
          <w:rFonts w:eastAsiaTheme="majorEastAsia"/>
        </w:rPr>
        <w:t xml:space="preserve">Coral </w:t>
      </w:r>
      <w:r>
        <w:rPr>
          <w:rStyle w:val="IntenseReference"/>
          <w:rFonts w:eastAsiaTheme="majorEastAsia"/>
        </w:rPr>
        <w:t>r</w:t>
      </w:r>
      <w:r w:rsidRPr="009E7A16">
        <w:rPr>
          <w:rStyle w:val="IntenseReference"/>
          <w:rFonts w:eastAsiaTheme="majorEastAsia"/>
        </w:rPr>
        <w:t xml:space="preserve">eef </w:t>
      </w:r>
      <w:r w:rsidR="00803656" w:rsidRPr="009E7A16">
        <w:rPr>
          <w:rStyle w:val="IntenseReference"/>
          <w:rFonts w:eastAsiaTheme="majorEastAsia"/>
        </w:rPr>
        <w:t>and NRM layers derived from</w:t>
      </w:r>
      <w:r w:rsidR="00DE6E0A">
        <w:rPr>
          <w:rStyle w:val="IntenseReference"/>
          <w:rFonts w:eastAsiaTheme="majorEastAsia"/>
        </w:rPr>
        <w:t xml:space="preserve"> </w:t>
      </w:r>
      <w:r w:rsidR="00565A07">
        <w:rPr>
          <w:rStyle w:val="IntenseReference"/>
          <w:rFonts w:eastAsiaTheme="majorEastAsia"/>
        </w:rPr>
        <w:t>the Authority</w:t>
      </w:r>
      <w:r w:rsidR="00803656" w:rsidRPr="009E7A16">
        <w:rPr>
          <w:rStyle w:val="IntenseReference"/>
          <w:rFonts w:eastAsiaTheme="majorEastAsia"/>
        </w:rPr>
        <w:t xml:space="preserve">, </w:t>
      </w:r>
      <w:r w:rsidR="00101A48">
        <w:rPr>
          <w:rStyle w:val="IntenseReference"/>
          <w:rFonts w:eastAsiaTheme="majorEastAsia"/>
        </w:rPr>
        <w:t xml:space="preserve">supplied </w:t>
      </w:r>
      <w:r w:rsidR="00803656" w:rsidRPr="009E7A16">
        <w:rPr>
          <w:rStyle w:val="IntenseReference"/>
          <w:rFonts w:eastAsiaTheme="majorEastAsia"/>
        </w:rPr>
        <w:t>2013</w:t>
      </w:r>
      <w:bookmarkEnd w:id="2134"/>
      <w:bookmarkEnd w:id="2135"/>
      <w:bookmarkEnd w:id="2136"/>
      <w:r w:rsidR="00F817A9">
        <w:rPr>
          <w:rStyle w:val="IntenseReference"/>
          <w:rFonts w:eastAsiaTheme="majorEastAsia"/>
        </w:rPr>
        <w:t>.</w:t>
      </w:r>
      <w:r w:rsidR="00F54D4D">
        <w:rPr>
          <w:rStyle w:val="IntenseReference"/>
          <w:rFonts w:eastAsiaTheme="majorEastAsia"/>
        </w:rPr>
        <w:t xml:space="preserve"> Seagrass layer is a composite of surveys conducted by </w:t>
      </w:r>
      <w:r w:rsidR="00565A07">
        <w:rPr>
          <w:rStyle w:val="IntenseReference"/>
          <w:rFonts w:eastAsiaTheme="majorEastAsia"/>
        </w:rPr>
        <w:t>Department of Agriculture and Fisheries, Qld</w:t>
      </w:r>
      <w:r w:rsidR="00F54D4D">
        <w:rPr>
          <w:rStyle w:val="IntenseReference"/>
          <w:rFonts w:eastAsiaTheme="majorEastAsia"/>
        </w:rPr>
        <w:t>.</w:t>
      </w:r>
      <w:bookmarkEnd w:id="2137"/>
    </w:p>
    <w:p w14:paraId="246BC666" w14:textId="6B541A8B" w:rsidR="00803656" w:rsidRPr="00B66CC3" w:rsidRDefault="002069C3" w:rsidP="00B828FF">
      <w:pPr>
        <w:pStyle w:val="SummaryHeading2"/>
      </w:pPr>
      <w:bookmarkStart w:id="2138" w:name="_Toc427833270"/>
      <w:r>
        <w:t>D-</w:t>
      </w:r>
      <w:r w:rsidR="00CB5139">
        <w:t>6</w:t>
      </w:r>
      <w:r w:rsidR="007E6E6E">
        <w:tab/>
      </w:r>
      <w:bookmarkStart w:id="2139" w:name="_Ref470133590"/>
      <w:bookmarkEnd w:id="2138"/>
      <w:r w:rsidR="00803656" w:rsidRPr="00A1091C">
        <w:t xml:space="preserve">Mapping the superficial dispersion of land-sourced nitrogen and sediment in the Great Barrier Reef: </w:t>
      </w:r>
      <w:r w:rsidR="00DE6E0A" w:rsidRPr="00A1091C">
        <w:t>An</w:t>
      </w:r>
      <w:r w:rsidR="00803656" w:rsidRPr="00A1091C">
        <w:t xml:space="preserve"> Ocean Colour</w:t>
      </w:r>
      <w:r w:rsidR="00DE6E0A" w:rsidRPr="00A1091C">
        <w:t>-</w:t>
      </w:r>
      <w:r w:rsidR="00803656" w:rsidRPr="00A1091C">
        <w:t>based approach</w:t>
      </w:r>
      <w:bookmarkEnd w:id="2139"/>
    </w:p>
    <w:p w14:paraId="246BC668" w14:textId="4275B8E3" w:rsidR="008262DD" w:rsidRPr="00961331" w:rsidRDefault="00803656" w:rsidP="00803656">
      <w:pPr>
        <w:rPr>
          <w:rFonts w:cs="Arial"/>
          <w:szCs w:val="22"/>
        </w:rPr>
      </w:pPr>
      <w:r w:rsidRPr="00961331">
        <w:rPr>
          <w:rFonts w:cs="Arial"/>
          <w:szCs w:val="22"/>
        </w:rPr>
        <w:t xml:space="preserve">An accurate quantification of DIN exposure in the </w:t>
      </w:r>
      <w:r w:rsidR="00565A07">
        <w:rPr>
          <w:rFonts w:cs="Arial"/>
          <w:szCs w:val="22"/>
        </w:rPr>
        <w:t>Reef</w:t>
      </w:r>
      <w:r w:rsidR="00565A07" w:rsidRPr="00961331">
        <w:rPr>
          <w:rFonts w:cs="Arial"/>
          <w:szCs w:val="22"/>
        </w:rPr>
        <w:t xml:space="preserve"> </w:t>
      </w:r>
      <w:r w:rsidRPr="00961331">
        <w:rPr>
          <w:rFonts w:cs="Arial"/>
          <w:szCs w:val="22"/>
        </w:rPr>
        <w:t>lagoon is highly desirable to identify the main areas under the highest exposure so that land-based management efforts can be targeted to specific regions. While previous studie</w:t>
      </w:r>
      <w:r>
        <w:rPr>
          <w:rFonts w:cs="Arial"/>
          <w:szCs w:val="22"/>
        </w:rPr>
        <w:t>s have attempted to characteris</w:t>
      </w:r>
      <w:r w:rsidRPr="00961331">
        <w:rPr>
          <w:rFonts w:cs="Arial"/>
          <w:szCs w:val="22"/>
        </w:rPr>
        <w:t xml:space="preserve">e the varying levels of DIN exposure within the </w:t>
      </w:r>
      <w:r w:rsidR="00565A07">
        <w:rPr>
          <w:rFonts w:cs="Arial"/>
          <w:szCs w:val="22"/>
        </w:rPr>
        <w:t>Reef lagoon</w:t>
      </w:r>
      <w:r w:rsidR="00343518">
        <w:rPr>
          <w:rFonts w:cs="Arial"/>
          <w:szCs w:val="22"/>
        </w:rPr>
        <w:t xml:space="preserve"> </w:t>
      </w:r>
      <w:r w:rsidR="00343518" w:rsidRPr="00343518">
        <w:rPr>
          <w:rFonts w:cs="Arial"/>
          <w:szCs w:val="22"/>
        </w:rPr>
        <w:t>(e.g. Álvarez-Romero et al., 2013; Devlin et al., 2012a, 2012b)</w:t>
      </w:r>
      <w:r w:rsidRPr="00961331">
        <w:rPr>
          <w:rFonts w:cs="Arial"/>
          <w:szCs w:val="22"/>
        </w:rPr>
        <w:t xml:space="preserve">, they have been limited by a lack of reliable </w:t>
      </w:r>
      <w:r w:rsidR="00753B64">
        <w:rPr>
          <w:rFonts w:cs="Arial"/>
          <w:szCs w:val="22"/>
        </w:rPr>
        <w:t xml:space="preserve">annual </w:t>
      </w:r>
      <w:r w:rsidRPr="00961331">
        <w:rPr>
          <w:rFonts w:cs="Arial"/>
          <w:szCs w:val="22"/>
        </w:rPr>
        <w:t xml:space="preserve">catchment loading data and relative lower control of its dispersal mechanisms by not using </w:t>
      </w:r>
      <w:r w:rsidRPr="001853EB">
        <w:rPr>
          <w:rFonts w:cs="Arial"/>
          <w:i/>
          <w:szCs w:val="22"/>
        </w:rPr>
        <w:t>in-situ</w:t>
      </w:r>
      <w:r w:rsidRPr="00961331">
        <w:rPr>
          <w:rFonts w:cs="Arial"/>
          <w:szCs w:val="22"/>
        </w:rPr>
        <w:t xml:space="preserve"> m</w:t>
      </w:r>
      <w:r w:rsidR="00753B64">
        <w:rPr>
          <w:rFonts w:cs="Arial"/>
          <w:szCs w:val="22"/>
        </w:rPr>
        <w:t>easured data. For example, the</w:t>
      </w:r>
      <w:r w:rsidR="008262DD">
        <w:rPr>
          <w:rFonts w:cs="Arial"/>
          <w:szCs w:val="22"/>
        </w:rPr>
        <w:t xml:space="preserve"> studies of</w:t>
      </w:r>
      <w:r w:rsidRPr="00961331">
        <w:rPr>
          <w:rFonts w:cs="Arial"/>
          <w:szCs w:val="22"/>
        </w:rPr>
        <w:t xml:space="preserve"> Devlin et al.</w:t>
      </w:r>
      <w:r w:rsidR="00343518" w:rsidRPr="00343518">
        <w:t xml:space="preserve"> </w:t>
      </w:r>
      <w:r w:rsidR="00343518" w:rsidRPr="00343518">
        <w:rPr>
          <w:rFonts w:cs="Arial"/>
          <w:szCs w:val="22"/>
        </w:rPr>
        <w:t>(2012a, 2012b)</w:t>
      </w:r>
      <w:r w:rsidRPr="00961331">
        <w:rPr>
          <w:rFonts w:cs="Arial"/>
          <w:szCs w:val="22"/>
        </w:rPr>
        <w:t xml:space="preserve"> </w:t>
      </w:r>
      <w:r w:rsidR="00753B64">
        <w:rPr>
          <w:rFonts w:cs="Arial"/>
          <w:szCs w:val="22"/>
        </w:rPr>
        <w:t>do</w:t>
      </w:r>
      <w:r w:rsidRPr="00961331">
        <w:rPr>
          <w:rFonts w:cs="Arial"/>
          <w:szCs w:val="22"/>
        </w:rPr>
        <w:t xml:space="preserve"> not account for differential patterns of diffusion and deposition of nitrogen in the coastal waters and the use of artificial boundaries </w:t>
      </w:r>
      <w:r w:rsidR="00E23057">
        <w:rPr>
          <w:rFonts w:cs="Arial"/>
          <w:szCs w:val="22"/>
        </w:rPr>
        <w:t>(i.e.</w:t>
      </w:r>
      <w:r w:rsidR="00B26C14">
        <w:rPr>
          <w:rFonts w:cs="Arial"/>
          <w:szCs w:val="22"/>
        </w:rPr>
        <w:t>,</w:t>
      </w:r>
      <w:r w:rsidR="00E23057">
        <w:rPr>
          <w:rFonts w:cs="Arial"/>
          <w:szCs w:val="22"/>
        </w:rPr>
        <w:t xml:space="preserve"> </w:t>
      </w:r>
      <w:r w:rsidRPr="00961331">
        <w:rPr>
          <w:rFonts w:cs="Arial"/>
          <w:szCs w:val="22"/>
        </w:rPr>
        <w:t xml:space="preserve">boundaries of marine </w:t>
      </w:r>
      <w:r w:rsidR="008262DD">
        <w:rPr>
          <w:rFonts w:cs="Arial"/>
          <w:szCs w:val="22"/>
        </w:rPr>
        <w:t>NRM regions) results</w:t>
      </w:r>
      <w:r w:rsidRPr="00961331">
        <w:rPr>
          <w:rFonts w:cs="Arial"/>
          <w:szCs w:val="22"/>
        </w:rPr>
        <w:t xml:space="preserve"> in some areas being associated/assigned with high</w:t>
      </w:r>
      <w:r w:rsidR="008262DD">
        <w:rPr>
          <w:rFonts w:cs="Arial"/>
          <w:szCs w:val="22"/>
        </w:rPr>
        <w:t>er or lower exposure levels than</w:t>
      </w:r>
      <w:r w:rsidRPr="00961331">
        <w:rPr>
          <w:rFonts w:cs="Arial"/>
          <w:szCs w:val="22"/>
        </w:rPr>
        <w:t xml:space="preserve"> those expected or reported. Álvarez-Romero et al. </w:t>
      </w:r>
      <w:r w:rsidR="00343518" w:rsidRPr="00343518">
        <w:rPr>
          <w:rFonts w:cs="Arial"/>
          <w:szCs w:val="22"/>
        </w:rPr>
        <w:t>(2013)</w:t>
      </w:r>
      <w:r w:rsidR="00343518">
        <w:rPr>
          <w:rFonts w:cs="Arial"/>
          <w:szCs w:val="22"/>
        </w:rPr>
        <w:t xml:space="preserve"> </w:t>
      </w:r>
      <w:r w:rsidRPr="00961331">
        <w:rPr>
          <w:rFonts w:cs="Arial"/>
          <w:szCs w:val="22"/>
        </w:rPr>
        <w:t xml:space="preserve">improved the </w:t>
      </w:r>
      <w:r w:rsidR="008262DD">
        <w:rPr>
          <w:rFonts w:cs="Arial"/>
          <w:szCs w:val="22"/>
        </w:rPr>
        <w:t xml:space="preserve">nitrogen dispersion mechanism </w:t>
      </w:r>
      <w:r w:rsidRPr="00961331">
        <w:rPr>
          <w:rFonts w:cs="Arial"/>
          <w:szCs w:val="22"/>
        </w:rPr>
        <w:t xml:space="preserve">using satellite information, but this </w:t>
      </w:r>
      <w:r w:rsidR="009D0BF3">
        <w:rPr>
          <w:rFonts w:cs="Arial"/>
          <w:szCs w:val="22"/>
        </w:rPr>
        <w:t>study</w:t>
      </w:r>
      <w:r w:rsidR="009D0BF3" w:rsidRPr="00961331">
        <w:rPr>
          <w:rFonts w:cs="Arial"/>
          <w:szCs w:val="22"/>
        </w:rPr>
        <w:t xml:space="preserve"> </w:t>
      </w:r>
      <w:r w:rsidRPr="00961331">
        <w:rPr>
          <w:rFonts w:cs="Arial"/>
          <w:szCs w:val="22"/>
        </w:rPr>
        <w:t xml:space="preserve">provides the </w:t>
      </w:r>
      <w:r w:rsidR="008262DD">
        <w:rPr>
          <w:rFonts w:cs="Arial"/>
          <w:szCs w:val="22"/>
        </w:rPr>
        <w:t xml:space="preserve">likelihood of nitrogen exposure and </w:t>
      </w:r>
      <w:r w:rsidR="00E23057">
        <w:rPr>
          <w:rFonts w:cs="Arial"/>
          <w:szCs w:val="22"/>
        </w:rPr>
        <w:t xml:space="preserve">does </w:t>
      </w:r>
      <w:r w:rsidR="008262DD">
        <w:rPr>
          <w:rFonts w:cs="Arial"/>
          <w:szCs w:val="22"/>
        </w:rPr>
        <w:t xml:space="preserve">not </w:t>
      </w:r>
      <w:r w:rsidR="00E23057">
        <w:rPr>
          <w:rFonts w:cs="Arial"/>
          <w:szCs w:val="22"/>
        </w:rPr>
        <w:t xml:space="preserve">provide </w:t>
      </w:r>
      <w:r w:rsidR="008262DD">
        <w:rPr>
          <w:rFonts w:cs="Arial"/>
          <w:szCs w:val="22"/>
        </w:rPr>
        <w:t xml:space="preserve">a distribution of mass throughout the </w:t>
      </w:r>
      <w:r w:rsidR="00565A07">
        <w:rPr>
          <w:rFonts w:cs="Arial"/>
          <w:szCs w:val="22"/>
        </w:rPr>
        <w:t>Reef</w:t>
      </w:r>
      <w:r w:rsidRPr="00961331">
        <w:rPr>
          <w:rFonts w:cs="Arial"/>
          <w:szCs w:val="22"/>
        </w:rPr>
        <w:t>. Although the likel</w:t>
      </w:r>
      <w:r w:rsidR="008262DD">
        <w:rPr>
          <w:rFonts w:cs="Arial"/>
          <w:szCs w:val="22"/>
        </w:rPr>
        <w:t>ihood of nitrogen exposure helps</w:t>
      </w:r>
      <w:r w:rsidRPr="00961331">
        <w:rPr>
          <w:rFonts w:cs="Arial"/>
          <w:szCs w:val="22"/>
        </w:rPr>
        <w:t xml:space="preserve"> to identify high risk exposure areas, it does not allow </w:t>
      </w:r>
      <w:r w:rsidR="008262DD">
        <w:rPr>
          <w:rFonts w:cs="Arial"/>
          <w:szCs w:val="22"/>
        </w:rPr>
        <w:t xml:space="preserve">for the </w:t>
      </w:r>
      <w:r w:rsidRPr="00961331">
        <w:rPr>
          <w:rFonts w:cs="Arial"/>
          <w:szCs w:val="22"/>
        </w:rPr>
        <w:t>eval</w:t>
      </w:r>
      <w:r w:rsidR="008262DD">
        <w:rPr>
          <w:rFonts w:cs="Arial"/>
          <w:szCs w:val="22"/>
        </w:rPr>
        <w:t>uation of</w:t>
      </w:r>
      <w:r w:rsidRPr="00961331">
        <w:rPr>
          <w:rFonts w:cs="Arial"/>
          <w:szCs w:val="22"/>
        </w:rPr>
        <w:t xml:space="preserve"> potential</w:t>
      </w:r>
      <w:r w:rsidR="00193E3D" w:rsidRPr="00193E3D">
        <w:rPr>
          <w:rFonts w:cs="Arial"/>
          <w:szCs w:val="22"/>
        </w:rPr>
        <w:t xml:space="preserve"> </w:t>
      </w:r>
      <w:r w:rsidR="00193E3D" w:rsidRPr="00961331">
        <w:rPr>
          <w:rFonts w:cs="Arial"/>
          <w:szCs w:val="22"/>
        </w:rPr>
        <w:t>reduction</w:t>
      </w:r>
      <w:r w:rsidR="00193E3D">
        <w:rPr>
          <w:rFonts w:cs="Arial"/>
          <w:szCs w:val="22"/>
        </w:rPr>
        <w:t>s</w:t>
      </w:r>
      <w:r w:rsidR="00193E3D" w:rsidRPr="00961331">
        <w:rPr>
          <w:rFonts w:cs="Arial"/>
          <w:szCs w:val="22"/>
        </w:rPr>
        <w:t xml:space="preserve"> of nitrogen discharge</w:t>
      </w:r>
      <w:r w:rsidRPr="00961331">
        <w:rPr>
          <w:rFonts w:cs="Arial"/>
          <w:szCs w:val="22"/>
        </w:rPr>
        <w:t xml:space="preserve"> </w:t>
      </w:r>
      <w:r w:rsidR="00193E3D">
        <w:rPr>
          <w:rFonts w:cs="Arial"/>
          <w:szCs w:val="22"/>
        </w:rPr>
        <w:t xml:space="preserve">based on </w:t>
      </w:r>
      <w:r w:rsidRPr="00961331">
        <w:rPr>
          <w:rFonts w:cs="Arial"/>
          <w:szCs w:val="22"/>
        </w:rPr>
        <w:t>land</w:t>
      </w:r>
      <w:r w:rsidR="00193E3D">
        <w:rPr>
          <w:rFonts w:cs="Arial"/>
          <w:szCs w:val="22"/>
        </w:rPr>
        <w:t>-based management actions</w:t>
      </w:r>
      <w:r w:rsidRPr="00961331">
        <w:rPr>
          <w:rFonts w:cs="Arial"/>
          <w:szCs w:val="22"/>
        </w:rPr>
        <w:t>.</w:t>
      </w:r>
    </w:p>
    <w:p w14:paraId="246BC669" w14:textId="6E75CD93" w:rsidR="00CA76A5" w:rsidRPr="00961331" w:rsidRDefault="00803656" w:rsidP="00803656">
      <w:pPr>
        <w:rPr>
          <w:rFonts w:cs="Arial"/>
          <w:szCs w:val="22"/>
        </w:rPr>
      </w:pPr>
      <w:r w:rsidRPr="00961331">
        <w:rPr>
          <w:rFonts w:cs="Arial"/>
          <w:szCs w:val="22"/>
        </w:rPr>
        <w:t xml:space="preserve">An ocean colour based model has been </w:t>
      </w:r>
      <w:r w:rsidR="008262DD">
        <w:rPr>
          <w:rFonts w:cs="Arial"/>
          <w:szCs w:val="22"/>
        </w:rPr>
        <w:t>developed</w:t>
      </w:r>
      <w:r w:rsidRPr="00961331">
        <w:rPr>
          <w:rFonts w:cs="Arial"/>
          <w:szCs w:val="22"/>
        </w:rPr>
        <w:t xml:space="preserve"> to estimate the dispersion of dissolved inorganic nitrogen (</w:t>
      </w:r>
      <m:oMath>
        <m:r>
          <m:rPr>
            <m:sty m:val="p"/>
          </m:rPr>
          <w:rPr>
            <w:rFonts w:ascii="Cambria Math" w:hAnsi="Cambria Math" w:cs="Arial"/>
            <w:szCs w:val="22"/>
          </w:rPr>
          <m:t>DIN=</m:t>
        </m:r>
        <m:sSubSup>
          <m:sSubSupPr>
            <m:ctrlPr>
              <w:rPr>
                <w:rFonts w:ascii="Cambria Math" w:hAnsi="Cambria Math" w:cs="Arial"/>
                <w:szCs w:val="22"/>
              </w:rPr>
            </m:ctrlPr>
          </m:sSubSupPr>
          <m:e>
            <m:r>
              <m:rPr>
                <m:nor/>
              </m:rPr>
              <w:rPr>
                <w:rFonts w:cs="Arial"/>
                <w:szCs w:val="22"/>
              </w:rPr>
              <m:t>NH</m:t>
            </m:r>
          </m:e>
          <m:sub>
            <m:r>
              <m:rPr>
                <m:nor/>
              </m:rPr>
              <w:rPr>
                <w:rFonts w:cs="Arial"/>
                <w:szCs w:val="22"/>
              </w:rPr>
              <m:t>4</m:t>
            </m:r>
          </m:sub>
          <m:sup>
            <m:r>
              <m:rPr>
                <m:nor/>
              </m:rPr>
              <w:rPr>
                <w:rFonts w:cs="Arial"/>
                <w:szCs w:val="22"/>
              </w:rPr>
              <m:t>+</m:t>
            </m:r>
          </m:sup>
        </m:sSubSup>
        <m:r>
          <m:rPr>
            <m:nor/>
          </m:rPr>
          <w:rPr>
            <w:rFonts w:cs="Arial"/>
            <w:szCs w:val="22"/>
          </w:rPr>
          <m:t>+</m:t>
        </m:r>
        <m:sSubSup>
          <m:sSubSupPr>
            <m:ctrlPr>
              <w:rPr>
                <w:rFonts w:ascii="Cambria Math" w:hAnsi="Cambria Math" w:cs="Arial"/>
                <w:szCs w:val="22"/>
              </w:rPr>
            </m:ctrlPr>
          </m:sSubSupPr>
          <m:e>
            <m:r>
              <m:rPr>
                <m:nor/>
              </m:rPr>
              <w:rPr>
                <w:rFonts w:cs="Arial"/>
                <w:szCs w:val="22"/>
              </w:rPr>
              <m:t>NO</m:t>
            </m:r>
          </m:e>
          <m:sub>
            <m:r>
              <m:rPr>
                <m:nor/>
              </m:rPr>
              <w:rPr>
                <w:rFonts w:cs="Arial"/>
                <w:szCs w:val="22"/>
              </w:rPr>
              <m:t>2</m:t>
            </m:r>
          </m:sub>
          <m:sup>
            <m:r>
              <m:rPr>
                <m:nor/>
              </m:rPr>
              <w:rPr>
                <w:rFonts w:cs="Arial"/>
                <w:szCs w:val="22"/>
              </w:rPr>
              <m:t>-</m:t>
            </m:r>
          </m:sup>
        </m:sSubSup>
        <m:r>
          <m:rPr>
            <m:nor/>
          </m:rPr>
          <w:rPr>
            <w:rFonts w:cs="Arial"/>
            <w:szCs w:val="22"/>
          </w:rPr>
          <m:t>+</m:t>
        </m:r>
        <m:sSubSup>
          <m:sSubSupPr>
            <m:ctrlPr>
              <w:rPr>
                <w:rFonts w:ascii="Cambria Math" w:hAnsi="Cambria Math" w:cs="Arial"/>
                <w:szCs w:val="22"/>
              </w:rPr>
            </m:ctrlPr>
          </m:sSubSupPr>
          <m:e>
            <m:r>
              <m:rPr>
                <m:nor/>
              </m:rPr>
              <w:rPr>
                <w:rFonts w:cs="Arial"/>
                <w:szCs w:val="22"/>
              </w:rPr>
              <m:t>NO</m:t>
            </m:r>
          </m:e>
          <m:sub>
            <m:r>
              <m:rPr>
                <m:nor/>
              </m:rPr>
              <w:rPr>
                <w:rFonts w:cs="Arial"/>
                <w:szCs w:val="22"/>
              </w:rPr>
              <m:t>3</m:t>
            </m:r>
          </m:sub>
          <m:sup>
            <m:r>
              <m:rPr>
                <m:nor/>
              </m:rPr>
              <w:rPr>
                <w:rFonts w:cs="Arial"/>
                <w:szCs w:val="22"/>
              </w:rPr>
              <m:t>-</m:t>
            </m:r>
          </m:sup>
        </m:sSubSup>
      </m:oMath>
      <w:r w:rsidRPr="00961331">
        <w:rPr>
          <w:rFonts w:cs="Arial"/>
          <w:szCs w:val="22"/>
        </w:rPr>
        <w:t xml:space="preserve">) </w:t>
      </w:r>
      <w:r w:rsidR="00CA76A5">
        <w:rPr>
          <w:rFonts w:cs="Arial"/>
          <w:szCs w:val="22"/>
        </w:rPr>
        <w:t>in</w:t>
      </w:r>
      <w:r w:rsidRPr="00961331">
        <w:rPr>
          <w:rFonts w:cs="Arial"/>
          <w:szCs w:val="22"/>
        </w:rPr>
        <w:t xml:space="preserve"> </w:t>
      </w:r>
      <w:r w:rsidR="00CA76A5">
        <w:rPr>
          <w:rFonts w:cs="Arial"/>
          <w:szCs w:val="22"/>
        </w:rPr>
        <w:t>river plume</w:t>
      </w:r>
      <w:r w:rsidR="008262DD">
        <w:rPr>
          <w:rFonts w:cs="Arial"/>
          <w:szCs w:val="22"/>
        </w:rPr>
        <w:t xml:space="preserve"> </w:t>
      </w:r>
      <w:r w:rsidRPr="00961331">
        <w:rPr>
          <w:rFonts w:cs="Arial"/>
          <w:szCs w:val="22"/>
        </w:rPr>
        <w:t>waters</w:t>
      </w:r>
      <w:r w:rsidR="00343518">
        <w:rPr>
          <w:rFonts w:cs="Arial"/>
          <w:szCs w:val="22"/>
        </w:rPr>
        <w:t xml:space="preserve"> </w:t>
      </w:r>
      <w:r w:rsidR="00343518" w:rsidRPr="00343518">
        <w:rPr>
          <w:rFonts w:cs="Arial"/>
          <w:szCs w:val="22"/>
        </w:rPr>
        <w:t>(da Silva et al., in prep.)</w:t>
      </w:r>
      <w:r w:rsidRPr="00961331">
        <w:rPr>
          <w:rFonts w:cs="Arial"/>
          <w:szCs w:val="22"/>
        </w:rPr>
        <w:t>. This model, built on</w:t>
      </w:r>
      <w:r w:rsidR="009D0BF3">
        <w:rPr>
          <w:rFonts w:cs="Arial"/>
          <w:szCs w:val="22"/>
        </w:rPr>
        <w:t xml:space="preserve"> the model by</w:t>
      </w:r>
      <w:r w:rsidRPr="00961331">
        <w:rPr>
          <w:rFonts w:cs="Arial"/>
          <w:szCs w:val="22"/>
        </w:rPr>
        <w:t xml:space="preserve"> Álvarez-Romero et al.</w:t>
      </w:r>
      <w:r w:rsidR="00343518">
        <w:rPr>
          <w:rFonts w:cs="Arial"/>
          <w:szCs w:val="22"/>
        </w:rPr>
        <w:t xml:space="preserve"> </w:t>
      </w:r>
      <w:r w:rsidR="00343518" w:rsidRPr="00343518">
        <w:rPr>
          <w:rFonts w:cs="Arial"/>
          <w:szCs w:val="22"/>
        </w:rPr>
        <w:t>(2013)</w:t>
      </w:r>
      <w:r w:rsidRPr="00961331">
        <w:rPr>
          <w:rFonts w:cs="Arial"/>
          <w:szCs w:val="22"/>
        </w:rPr>
        <w:t xml:space="preserve">, combines </w:t>
      </w:r>
      <w:r w:rsidR="008E16B2">
        <w:rPr>
          <w:rFonts w:cs="Arial"/>
          <w:i/>
          <w:szCs w:val="22"/>
        </w:rPr>
        <w:t xml:space="preserve">in-situ </w:t>
      </w:r>
      <w:r w:rsidRPr="00961331">
        <w:rPr>
          <w:rFonts w:cs="Arial"/>
          <w:szCs w:val="22"/>
        </w:rPr>
        <w:t xml:space="preserve">data from the </w:t>
      </w:r>
      <w:r w:rsidR="009D0BF3">
        <w:rPr>
          <w:rFonts w:cs="Arial"/>
          <w:szCs w:val="22"/>
        </w:rPr>
        <w:t>MMP,</w:t>
      </w:r>
      <w:r w:rsidRPr="00961331">
        <w:rPr>
          <w:rFonts w:cs="Arial"/>
          <w:szCs w:val="22"/>
        </w:rPr>
        <w:t xml:space="preserve"> MODIS</w:t>
      </w:r>
      <w:r w:rsidR="009D0BF3">
        <w:rPr>
          <w:rFonts w:cs="Arial"/>
          <w:szCs w:val="22"/>
        </w:rPr>
        <w:t xml:space="preserve"> </w:t>
      </w:r>
      <w:r w:rsidR="00CA76A5">
        <w:rPr>
          <w:rFonts w:cs="Arial"/>
          <w:szCs w:val="22"/>
        </w:rPr>
        <w:t>satellite</w:t>
      </w:r>
      <w:r w:rsidRPr="00961331">
        <w:rPr>
          <w:rFonts w:cs="Arial"/>
          <w:szCs w:val="22"/>
        </w:rPr>
        <w:t xml:space="preserve"> imagery and modelled annual end-of-catchment DIN loads from the watersheds. In the model, loads provide the amount of DIN delivered along the </w:t>
      </w:r>
      <w:r w:rsidR="00565A07">
        <w:rPr>
          <w:rFonts w:cs="Arial"/>
          <w:szCs w:val="22"/>
        </w:rPr>
        <w:t>Reef lagoon</w:t>
      </w:r>
      <w:r w:rsidRPr="00961331">
        <w:rPr>
          <w:rFonts w:cs="Arial"/>
          <w:szCs w:val="22"/>
        </w:rPr>
        <w:t>,</w:t>
      </w:r>
      <w:r w:rsidR="00CA76A5">
        <w:rPr>
          <w:rFonts w:cs="Arial"/>
          <w:szCs w:val="22"/>
        </w:rPr>
        <w:t xml:space="preserve"> the</w:t>
      </w:r>
      <w:r w:rsidRPr="00961331">
        <w:rPr>
          <w:rFonts w:cs="Arial"/>
          <w:szCs w:val="22"/>
        </w:rPr>
        <w:t xml:space="preserve"> </w:t>
      </w:r>
      <w:r w:rsidR="008E16B2">
        <w:rPr>
          <w:rFonts w:cs="Arial"/>
          <w:i/>
          <w:szCs w:val="22"/>
        </w:rPr>
        <w:t xml:space="preserve">in-situ </w:t>
      </w:r>
      <w:r w:rsidRPr="00961331">
        <w:rPr>
          <w:rFonts w:cs="Arial"/>
          <w:szCs w:val="22"/>
        </w:rPr>
        <w:t>data provide the DIN mass in river plumes, and satellite imagery provides the direction and inte</w:t>
      </w:r>
      <w:r w:rsidR="00CA76A5">
        <w:rPr>
          <w:rFonts w:cs="Arial"/>
          <w:szCs w:val="22"/>
        </w:rPr>
        <w:t>nsity of DIN mass dispersed across and along</w:t>
      </w:r>
      <w:r w:rsidRPr="00961331">
        <w:rPr>
          <w:rFonts w:cs="Arial"/>
          <w:szCs w:val="22"/>
        </w:rPr>
        <w:t xml:space="preserve"> the </w:t>
      </w:r>
      <w:r w:rsidR="00565A07">
        <w:rPr>
          <w:rFonts w:cs="Arial"/>
          <w:szCs w:val="22"/>
        </w:rPr>
        <w:t>Reef</w:t>
      </w:r>
      <w:r w:rsidR="00565A07" w:rsidRPr="00961331">
        <w:rPr>
          <w:rFonts w:cs="Arial"/>
          <w:szCs w:val="22"/>
        </w:rPr>
        <w:t xml:space="preserve"> </w:t>
      </w:r>
      <w:r w:rsidRPr="00961331">
        <w:rPr>
          <w:rFonts w:cs="Arial"/>
          <w:szCs w:val="22"/>
        </w:rPr>
        <w:t xml:space="preserve">lagoon. This model produces annual maps of average DIN concentration in the </w:t>
      </w:r>
      <w:r w:rsidR="00565A07">
        <w:rPr>
          <w:rFonts w:cs="Arial"/>
          <w:szCs w:val="22"/>
        </w:rPr>
        <w:t>Reef</w:t>
      </w:r>
      <w:r w:rsidR="00565A07" w:rsidRPr="00961331">
        <w:rPr>
          <w:rFonts w:cs="Arial"/>
          <w:szCs w:val="22"/>
        </w:rPr>
        <w:t xml:space="preserve"> </w:t>
      </w:r>
      <w:r w:rsidRPr="00961331">
        <w:rPr>
          <w:rFonts w:cs="Arial"/>
          <w:szCs w:val="22"/>
        </w:rPr>
        <w:t>waters. Maps are in a raster format, which is a spatial data model that defines space as an array of equally sized cells arranged in rows and columns</w:t>
      </w:r>
      <w:r w:rsidR="00C74443">
        <w:rPr>
          <w:rFonts w:cs="Arial"/>
          <w:szCs w:val="22"/>
        </w:rPr>
        <w:t xml:space="preserve"> (ESRI, 2010)</w:t>
      </w:r>
      <w:r w:rsidRPr="00961331">
        <w:rPr>
          <w:rFonts w:cs="Arial"/>
          <w:szCs w:val="22"/>
        </w:rPr>
        <w:t>.</w:t>
      </w:r>
    </w:p>
    <w:p w14:paraId="246BC66A" w14:textId="7AA4DD26" w:rsidR="00CA76A5" w:rsidRPr="00961331" w:rsidRDefault="00803656" w:rsidP="00803656">
      <w:pPr>
        <w:rPr>
          <w:rFonts w:cs="Arial"/>
          <w:szCs w:val="22"/>
        </w:rPr>
      </w:pPr>
      <w:r w:rsidRPr="00961331">
        <w:rPr>
          <w:rFonts w:cs="Arial"/>
          <w:szCs w:val="22"/>
        </w:rPr>
        <w:t xml:space="preserve">The main modifications applied to the method presented in </w:t>
      </w:r>
      <w:r w:rsidR="00343518" w:rsidRPr="00343518">
        <w:rPr>
          <w:rFonts w:cs="Arial"/>
          <w:szCs w:val="22"/>
        </w:rPr>
        <w:t>Álvarez-Romero et al. (2013)</w:t>
      </w:r>
      <w:r w:rsidR="00343518">
        <w:rPr>
          <w:rFonts w:cs="Arial"/>
          <w:szCs w:val="22"/>
        </w:rPr>
        <w:t xml:space="preserve"> </w:t>
      </w:r>
      <w:r w:rsidRPr="00961331">
        <w:rPr>
          <w:rFonts w:cs="Arial"/>
          <w:szCs w:val="22"/>
        </w:rPr>
        <w:t>are the qualitative assessment of pollutant dispersion in river plumes is replaced by a relationship between</w:t>
      </w:r>
      <w:r w:rsidR="008E16B2">
        <w:rPr>
          <w:rFonts w:cs="Arial"/>
          <w:i/>
          <w:szCs w:val="22"/>
        </w:rPr>
        <w:t xml:space="preserve"> in-situ </w:t>
      </w:r>
      <w:r w:rsidRPr="00961331">
        <w:rPr>
          <w:rFonts w:cs="Arial"/>
          <w:szCs w:val="22"/>
        </w:rPr>
        <w:t xml:space="preserve">DIN mass and the six colour classes in the river plume maps; the cost-distance function used in </w:t>
      </w:r>
      <w:r w:rsidR="00343518" w:rsidRPr="00343518">
        <w:rPr>
          <w:rFonts w:cs="Arial"/>
          <w:szCs w:val="22"/>
        </w:rPr>
        <w:t>Álvarez-Romero et al. (2013)</w:t>
      </w:r>
      <w:r w:rsidR="00343518">
        <w:rPr>
          <w:rFonts w:cs="Arial"/>
          <w:szCs w:val="22"/>
        </w:rPr>
        <w:t xml:space="preserve"> </w:t>
      </w:r>
      <w:r w:rsidRPr="00961331">
        <w:rPr>
          <w:rFonts w:cs="Arial"/>
          <w:szCs w:val="22"/>
        </w:rPr>
        <w:t>to reproduce the shape of each individual river plume is replaced by the path-distance function, which is also available in ArcMap Spatial Analyst</w:t>
      </w:r>
      <w:r w:rsidR="00C74443">
        <w:rPr>
          <w:rFonts w:cs="Arial"/>
          <w:szCs w:val="22"/>
        </w:rPr>
        <w:t xml:space="preserve"> (ESRI, 2010)</w:t>
      </w:r>
      <w:r w:rsidRPr="00961331">
        <w:rPr>
          <w:rFonts w:cs="Arial"/>
          <w:szCs w:val="22"/>
        </w:rPr>
        <w:t>; and a DIN decay function is applied to DIN mass exported from the rivers to account for potential biological uptake.</w:t>
      </w:r>
    </w:p>
    <w:p w14:paraId="246BC66B" w14:textId="3F0B6F8D" w:rsidR="00803656" w:rsidRDefault="00803656" w:rsidP="00803656">
      <w:pPr>
        <w:rPr>
          <w:rFonts w:cs="Arial"/>
          <w:szCs w:val="22"/>
        </w:rPr>
      </w:pPr>
      <w:r w:rsidRPr="00961331">
        <w:rPr>
          <w:rFonts w:cs="Arial"/>
          <w:szCs w:val="22"/>
        </w:rPr>
        <w:t>Our model has four main components: (a) modelling of individual river plumes</w:t>
      </w:r>
      <w:r w:rsidR="009D0BF3">
        <w:rPr>
          <w:rFonts w:cs="Arial"/>
          <w:szCs w:val="22"/>
        </w:rPr>
        <w:t>,</w:t>
      </w:r>
      <w:r w:rsidRPr="00961331">
        <w:rPr>
          <w:rFonts w:cs="Arial"/>
          <w:szCs w:val="22"/>
        </w:rPr>
        <w:t xml:space="preserve"> (b) DIN dispersion function</w:t>
      </w:r>
      <w:r w:rsidR="009D0BF3">
        <w:rPr>
          <w:rFonts w:cs="Arial"/>
          <w:szCs w:val="22"/>
        </w:rPr>
        <w:t>,</w:t>
      </w:r>
      <w:r w:rsidRPr="00961331">
        <w:rPr>
          <w:rFonts w:cs="Arial"/>
          <w:szCs w:val="22"/>
        </w:rPr>
        <w:t xml:space="preserve"> (c) DIN decay function and (d) mapping of DIN concentration over the </w:t>
      </w:r>
      <w:r w:rsidR="00565A07">
        <w:rPr>
          <w:rFonts w:cs="Arial"/>
          <w:szCs w:val="22"/>
        </w:rPr>
        <w:t>Reef</w:t>
      </w:r>
      <w:r w:rsidR="00565A07" w:rsidRPr="00961331">
        <w:rPr>
          <w:rFonts w:cs="Arial"/>
          <w:szCs w:val="22"/>
        </w:rPr>
        <w:t xml:space="preserve"> </w:t>
      </w:r>
      <w:r w:rsidRPr="00961331">
        <w:rPr>
          <w:rFonts w:cs="Arial"/>
          <w:szCs w:val="22"/>
        </w:rPr>
        <w:t xml:space="preserve">lagoon. The conceptual </w:t>
      </w:r>
      <w:r w:rsidRPr="00C65A97">
        <w:rPr>
          <w:rFonts w:cs="Arial"/>
          <w:szCs w:val="22"/>
        </w:rPr>
        <w:t xml:space="preserve">model in </w:t>
      </w:r>
      <w:r w:rsidR="00F54D4D">
        <w:rPr>
          <w:rFonts w:cs="Arial"/>
          <w:szCs w:val="22"/>
        </w:rPr>
        <w:t xml:space="preserve">Figure </w:t>
      </w:r>
      <w:r w:rsidR="009D0BF3">
        <w:rPr>
          <w:rFonts w:cs="Arial"/>
          <w:szCs w:val="22"/>
        </w:rPr>
        <w:t>D</w:t>
      </w:r>
      <w:r w:rsidR="00CA76A5">
        <w:rPr>
          <w:rFonts w:cs="Arial"/>
          <w:szCs w:val="22"/>
        </w:rPr>
        <w:t>-</w:t>
      </w:r>
      <w:r w:rsidR="009D0BF3">
        <w:rPr>
          <w:rFonts w:cs="Arial"/>
          <w:szCs w:val="22"/>
        </w:rPr>
        <w:t>5</w:t>
      </w:r>
      <w:r w:rsidR="009D0BF3" w:rsidRPr="00C65A97">
        <w:rPr>
          <w:rFonts w:cs="Arial"/>
          <w:szCs w:val="22"/>
        </w:rPr>
        <w:t xml:space="preserve"> </w:t>
      </w:r>
      <w:r w:rsidRPr="00C65A97">
        <w:rPr>
          <w:rFonts w:cs="Arial"/>
          <w:szCs w:val="22"/>
        </w:rPr>
        <w:t>shows</w:t>
      </w:r>
      <w:r w:rsidRPr="00961331">
        <w:rPr>
          <w:rFonts w:cs="Arial"/>
          <w:szCs w:val="22"/>
        </w:rPr>
        <w:t xml:space="preserve"> how each model component is set up and how they are combined to produce the DIN</w:t>
      </w:r>
      <w:r w:rsidR="00CA76A5">
        <w:rPr>
          <w:rFonts w:cs="Arial"/>
          <w:szCs w:val="22"/>
        </w:rPr>
        <w:t xml:space="preserve"> dispersion maps. The key output</w:t>
      </w:r>
      <w:r w:rsidRPr="00961331">
        <w:rPr>
          <w:rFonts w:cs="Arial"/>
          <w:szCs w:val="22"/>
        </w:rPr>
        <w:t xml:space="preserve"> of the DIN dispersion maps is to produce river plume maps</w:t>
      </w:r>
      <w:r w:rsidR="00B87D38">
        <w:rPr>
          <w:rFonts w:cs="Arial"/>
          <w:szCs w:val="22"/>
        </w:rPr>
        <w:t xml:space="preserve"> </w:t>
      </w:r>
      <w:r w:rsidRPr="00961331">
        <w:rPr>
          <w:rFonts w:cs="Arial"/>
          <w:szCs w:val="22"/>
        </w:rPr>
        <w:t>for each individual river in the model. Doing that, the end-of-catchment load of each river can be dispersed over its individual river plume. To control this dispersion</w:t>
      </w:r>
      <w:r w:rsidR="009D0BF3">
        <w:rPr>
          <w:rFonts w:cs="Arial"/>
          <w:szCs w:val="22"/>
        </w:rPr>
        <w:t>,</w:t>
      </w:r>
      <w:r w:rsidRPr="00961331">
        <w:rPr>
          <w:rFonts w:cs="Arial"/>
          <w:szCs w:val="22"/>
        </w:rPr>
        <w:t xml:space="preserve"> a relationship based on the mass proportion of DIN in each plume colour class </w:t>
      </w:r>
      <w:r w:rsidR="00CA76A5">
        <w:rPr>
          <w:rFonts w:cs="Arial"/>
          <w:szCs w:val="22"/>
        </w:rPr>
        <w:t xml:space="preserve">is </w:t>
      </w:r>
      <w:r w:rsidRPr="00961331">
        <w:rPr>
          <w:rFonts w:cs="Arial"/>
          <w:szCs w:val="22"/>
        </w:rPr>
        <w:t xml:space="preserve">determined at </w:t>
      </w:r>
      <w:r w:rsidR="00CA76A5">
        <w:rPr>
          <w:rFonts w:cs="Arial"/>
          <w:szCs w:val="22"/>
        </w:rPr>
        <w:t xml:space="preserve">the </w:t>
      </w:r>
      <w:r w:rsidRPr="00961331">
        <w:rPr>
          <w:rFonts w:cs="Arial"/>
          <w:szCs w:val="22"/>
        </w:rPr>
        <w:t xml:space="preserve">scale. To account for potential DIN uptake, the ratio between an </w:t>
      </w:r>
      <w:r w:rsidRPr="001853EB">
        <w:rPr>
          <w:rFonts w:cs="Arial"/>
          <w:i/>
          <w:szCs w:val="22"/>
        </w:rPr>
        <w:t>in-situ</w:t>
      </w:r>
      <w:r w:rsidRPr="00961331">
        <w:rPr>
          <w:rFonts w:cs="Arial"/>
          <w:szCs w:val="22"/>
        </w:rPr>
        <w:t xml:space="preserve"> DIN </w:t>
      </w:r>
      <w:r w:rsidR="00670004">
        <w:rPr>
          <w:rFonts w:cs="Arial"/>
          <w:szCs w:val="22"/>
        </w:rPr>
        <w:t>×</w:t>
      </w:r>
      <w:r w:rsidRPr="00961331">
        <w:rPr>
          <w:rFonts w:cs="Arial"/>
          <w:szCs w:val="22"/>
        </w:rPr>
        <w:t xml:space="preserve"> salinity relationship and the theoretical DIN decay due to dilution (i.e., freshwater – marine water mixing) is used. This ratio defines a DIN decay coefficient, which is multiplied by the dispersed DIN load. After the load has been dispersed over each individual river plume, and corrected for DIN uptake, the resultant </w:t>
      </w:r>
      <w:r w:rsidR="00CA76A5">
        <w:rPr>
          <w:rFonts w:cs="Arial"/>
          <w:szCs w:val="22"/>
        </w:rPr>
        <w:t>dispersed DIN from each river are</w:t>
      </w:r>
      <w:r w:rsidRPr="00961331">
        <w:rPr>
          <w:rFonts w:cs="Arial"/>
          <w:szCs w:val="22"/>
        </w:rPr>
        <w:t xml:space="preserve"> summed together to represent the total annual DIN dispersion over the </w:t>
      </w:r>
      <w:r w:rsidR="00565A07">
        <w:rPr>
          <w:rFonts w:cs="Arial"/>
          <w:szCs w:val="22"/>
        </w:rPr>
        <w:t>Reef</w:t>
      </w:r>
      <w:r w:rsidR="00565A07" w:rsidRPr="00961331">
        <w:rPr>
          <w:rFonts w:cs="Arial"/>
          <w:szCs w:val="22"/>
        </w:rPr>
        <w:t xml:space="preserve"> </w:t>
      </w:r>
      <w:r w:rsidRPr="00961331">
        <w:rPr>
          <w:rFonts w:cs="Arial"/>
          <w:szCs w:val="22"/>
        </w:rPr>
        <w:t>lagoon discharged by the rivers. In the following these four major steps are presented, starting with the generation of individual river plumes.</w:t>
      </w:r>
    </w:p>
    <w:p w14:paraId="246BC66C" w14:textId="77777777" w:rsidR="00CA76A5" w:rsidRPr="00961331" w:rsidRDefault="00CA76A5" w:rsidP="00803656">
      <w:pPr>
        <w:rPr>
          <w:rFonts w:cs="Arial"/>
          <w:szCs w:val="22"/>
        </w:rPr>
      </w:pPr>
    </w:p>
    <w:p w14:paraId="246BC66D" w14:textId="77777777" w:rsidR="00803656" w:rsidRPr="00961331" w:rsidRDefault="00803656" w:rsidP="00803656">
      <w:pPr>
        <w:jc w:val="center"/>
        <w:rPr>
          <w:rFonts w:cs="Arial"/>
          <w:szCs w:val="22"/>
        </w:rPr>
      </w:pPr>
      <w:r w:rsidRPr="00B05E41">
        <w:rPr>
          <w:rFonts w:cs="Arial"/>
          <w:noProof/>
          <w:szCs w:val="22"/>
          <w:lang w:val="en-AU" w:eastAsia="en-AU"/>
        </w:rPr>
        <w:drawing>
          <wp:inline distT="0" distB="0" distL="0" distR="0" wp14:anchorId="246C1F2A" wp14:editId="72E17EC0">
            <wp:extent cx="5760000" cy="4623310"/>
            <wp:effectExtent l="0" t="0" r="0" b="6350"/>
            <wp:docPr id="74" name="Picture 74" descr="Diagram of a conceptual model for DIN concentration load mapping. " title="Conceptual model for DIN concentration load mapp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5760000" cy="4623310"/>
                    </a:xfrm>
                    <a:prstGeom prst="rect">
                      <a:avLst/>
                    </a:prstGeom>
                    <a:noFill/>
                  </pic:spPr>
                </pic:pic>
              </a:graphicData>
            </a:graphic>
          </wp:inline>
        </w:drawing>
      </w:r>
    </w:p>
    <w:p w14:paraId="26AC0381" w14:textId="33DFAB9A" w:rsidR="00C977A1" w:rsidRPr="00C977A1" w:rsidRDefault="00974678" w:rsidP="00C83B6E">
      <w:pPr>
        <w:pStyle w:val="Caption"/>
        <w:rPr>
          <w:vanish/>
          <w:specVanish/>
        </w:rPr>
      </w:pPr>
      <w:bookmarkStart w:id="2140" w:name="_Toc5614679"/>
      <w:bookmarkStart w:id="2141" w:name="_Toc492040765"/>
      <w:r>
        <w:t>Figure D-</w:t>
      </w:r>
      <w:r w:rsidR="005F019F">
        <w:fldChar w:fldCharType="begin"/>
      </w:r>
      <w:r w:rsidR="005F019F">
        <w:instrText xml:space="preserve"> SEQ Figure_D- \* ARABIC </w:instrText>
      </w:r>
      <w:r w:rsidR="005F019F">
        <w:fldChar w:fldCharType="separate"/>
      </w:r>
      <w:r w:rsidR="00335316">
        <w:rPr>
          <w:noProof/>
        </w:rPr>
        <w:t>5</w:t>
      </w:r>
      <w:r w:rsidR="005F019F">
        <w:rPr>
          <w:noProof/>
        </w:rPr>
        <w:fldChar w:fldCharType="end"/>
      </w:r>
      <w:r w:rsidR="0044148A">
        <w:rPr>
          <w:noProof/>
        </w:rPr>
        <w:t>:</w:t>
      </w:r>
      <w:r w:rsidR="00803656">
        <w:rPr>
          <w:noProof/>
        </w:rPr>
        <w:t xml:space="preserve"> </w:t>
      </w:r>
      <w:r w:rsidR="00803656" w:rsidRPr="00961331">
        <w:t>Conceptual model for DIN concentration load mapping.</w:t>
      </w:r>
      <w:bookmarkEnd w:id="2140"/>
    </w:p>
    <w:p w14:paraId="246BC66E" w14:textId="12CB91FB" w:rsidR="00803656" w:rsidRPr="00961331" w:rsidRDefault="00803656" w:rsidP="00C83B6E">
      <w:pPr>
        <w:pStyle w:val="Caption"/>
      </w:pPr>
      <w:r w:rsidRPr="00961331">
        <w:t xml:space="preserve"> See text for explanation.</w:t>
      </w:r>
      <w:bookmarkEnd w:id="2141"/>
    </w:p>
    <w:p w14:paraId="246BC66F" w14:textId="41CB9339" w:rsidR="00803656" w:rsidRPr="00961331" w:rsidRDefault="00803656" w:rsidP="00803656">
      <w:pPr>
        <w:rPr>
          <w:rFonts w:cs="Arial"/>
          <w:b/>
          <w:szCs w:val="22"/>
        </w:rPr>
      </w:pPr>
      <w:r w:rsidRPr="00961331">
        <w:rPr>
          <w:rFonts w:cs="Arial"/>
          <w:b/>
          <w:szCs w:val="22"/>
        </w:rPr>
        <w:t xml:space="preserve">(a) Modelling </w:t>
      </w:r>
      <w:r w:rsidR="009D0BF3">
        <w:rPr>
          <w:rFonts w:cs="Arial"/>
          <w:b/>
          <w:szCs w:val="22"/>
        </w:rPr>
        <w:t>i</w:t>
      </w:r>
      <w:r w:rsidRPr="00961331">
        <w:rPr>
          <w:rFonts w:cs="Arial"/>
          <w:b/>
          <w:szCs w:val="22"/>
        </w:rPr>
        <w:t xml:space="preserve">ndividual </w:t>
      </w:r>
      <w:r w:rsidR="009D0BF3">
        <w:rPr>
          <w:rFonts w:cs="Arial"/>
          <w:b/>
          <w:szCs w:val="22"/>
        </w:rPr>
        <w:t>r</w:t>
      </w:r>
      <w:r w:rsidR="009D0BF3" w:rsidRPr="00961331">
        <w:rPr>
          <w:rFonts w:cs="Arial"/>
          <w:b/>
          <w:szCs w:val="22"/>
        </w:rPr>
        <w:t xml:space="preserve">iver </w:t>
      </w:r>
      <w:r w:rsidR="009D0BF3">
        <w:rPr>
          <w:rFonts w:cs="Arial"/>
          <w:b/>
          <w:szCs w:val="22"/>
        </w:rPr>
        <w:t>p</w:t>
      </w:r>
      <w:r w:rsidR="009D0BF3" w:rsidRPr="00961331">
        <w:rPr>
          <w:rFonts w:cs="Arial"/>
          <w:b/>
          <w:szCs w:val="22"/>
        </w:rPr>
        <w:t xml:space="preserve">lume </w:t>
      </w:r>
      <w:r w:rsidRPr="00961331">
        <w:rPr>
          <w:rFonts w:cs="Arial"/>
          <w:b/>
          <w:szCs w:val="22"/>
        </w:rPr>
        <w:t>(</w:t>
      </w:r>
      <w:r w:rsidR="009D0BF3">
        <w:rPr>
          <w:rFonts w:cs="Arial"/>
          <w:b/>
          <w:szCs w:val="22"/>
        </w:rPr>
        <w:t>o</w:t>
      </w:r>
      <w:r w:rsidR="009D0BF3" w:rsidRPr="00961331">
        <w:rPr>
          <w:rFonts w:cs="Arial"/>
          <w:b/>
          <w:szCs w:val="22"/>
        </w:rPr>
        <w:t xml:space="preserve">cean </w:t>
      </w:r>
      <w:r w:rsidR="009D0BF3">
        <w:rPr>
          <w:rFonts w:cs="Arial"/>
          <w:b/>
          <w:szCs w:val="22"/>
        </w:rPr>
        <w:t>c</w:t>
      </w:r>
      <w:r w:rsidR="009D0BF3" w:rsidRPr="00961331">
        <w:rPr>
          <w:rFonts w:cs="Arial"/>
          <w:b/>
          <w:szCs w:val="22"/>
        </w:rPr>
        <w:t xml:space="preserve">olour </w:t>
      </w:r>
      <w:r w:rsidR="009D0BF3">
        <w:rPr>
          <w:rFonts w:cs="Arial"/>
          <w:b/>
          <w:szCs w:val="22"/>
        </w:rPr>
        <w:t>p</w:t>
      </w:r>
      <w:r w:rsidR="009D0BF3" w:rsidRPr="00961331">
        <w:rPr>
          <w:rFonts w:cs="Arial"/>
          <w:b/>
          <w:szCs w:val="22"/>
        </w:rPr>
        <w:t>lume</w:t>
      </w:r>
      <w:r w:rsidRPr="00961331">
        <w:rPr>
          <w:rFonts w:cs="Arial"/>
          <w:b/>
          <w:szCs w:val="22"/>
        </w:rPr>
        <w:t>)</w:t>
      </w:r>
    </w:p>
    <w:p w14:paraId="246BC670" w14:textId="35965A54" w:rsidR="00F23904" w:rsidRPr="00961331" w:rsidRDefault="00803656" w:rsidP="00803656">
      <w:pPr>
        <w:rPr>
          <w:rFonts w:cs="Arial"/>
          <w:szCs w:val="22"/>
        </w:rPr>
      </w:pPr>
      <w:r w:rsidRPr="00961331">
        <w:rPr>
          <w:rFonts w:cs="Arial"/>
          <w:szCs w:val="22"/>
        </w:rPr>
        <w:t xml:space="preserve">The modelling of individual river plumes uses weekly </w:t>
      </w:r>
      <w:r w:rsidR="008D1655">
        <w:rPr>
          <w:rFonts w:cs="Arial"/>
          <w:szCs w:val="22"/>
        </w:rPr>
        <w:t>wet season water type</w:t>
      </w:r>
      <w:r w:rsidRPr="00961331">
        <w:rPr>
          <w:rFonts w:cs="Arial"/>
          <w:szCs w:val="22"/>
        </w:rPr>
        <w:t xml:space="preserve"> maps (i.e.</w:t>
      </w:r>
      <w:r w:rsidR="00B26C14">
        <w:rPr>
          <w:rFonts w:cs="Arial"/>
          <w:szCs w:val="22"/>
        </w:rPr>
        <w:t>,</w:t>
      </w:r>
      <w:r w:rsidRPr="00961331">
        <w:rPr>
          <w:rFonts w:cs="Arial"/>
          <w:szCs w:val="22"/>
        </w:rPr>
        <w:t xml:space="preserve"> raster files), the path-distance tool in ArcMap Spatial Analyst </w:t>
      </w:r>
      <w:r w:rsidR="00343518" w:rsidRPr="00343518">
        <w:rPr>
          <w:rFonts w:cs="Arial"/>
          <w:szCs w:val="22"/>
        </w:rPr>
        <w:t>(ESRI, 2010)</w:t>
      </w:r>
      <w:r w:rsidRPr="00961331">
        <w:rPr>
          <w:rFonts w:cs="Arial"/>
          <w:szCs w:val="22"/>
        </w:rPr>
        <w:t xml:space="preserve"> and a relationship between river discharge and plume extent obtained from a highly resolved hydrodynamic model for the </w:t>
      </w:r>
      <w:r w:rsidR="00565A07">
        <w:rPr>
          <w:rFonts w:cs="Arial"/>
          <w:szCs w:val="22"/>
        </w:rPr>
        <w:t>Reef</w:t>
      </w:r>
      <w:r w:rsidRPr="00961331">
        <w:rPr>
          <w:rFonts w:cs="Arial"/>
          <w:szCs w:val="22"/>
        </w:rPr>
        <w:t>.</w:t>
      </w:r>
    </w:p>
    <w:p w14:paraId="246BC671" w14:textId="70EC987B" w:rsidR="00F23904" w:rsidRPr="00961331" w:rsidRDefault="00F23904" w:rsidP="00803656">
      <w:pPr>
        <w:rPr>
          <w:rFonts w:cs="Arial"/>
          <w:szCs w:val="22"/>
        </w:rPr>
      </w:pPr>
      <w:r>
        <w:rPr>
          <w:rFonts w:cs="Arial"/>
          <w:szCs w:val="22"/>
        </w:rPr>
        <w:t>The p</w:t>
      </w:r>
      <w:r w:rsidR="00803656" w:rsidRPr="00961331">
        <w:rPr>
          <w:rFonts w:cs="Arial"/>
          <w:szCs w:val="22"/>
        </w:rPr>
        <w:t>ath-distance tool determines the minimum accumulative travel cost from a source to each cell location in a raster</w:t>
      </w:r>
      <w:r w:rsidR="00343518">
        <w:rPr>
          <w:rFonts w:cs="Arial"/>
          <w:szCs w:val="22"/>
        </w:rPr>
        <w:t xml:space="preserve"> </w:t>
      </w:r>
      <w:r w:rsidR="00343518" w:rsidRPr="00343518">
        <w:rPr>
          <w:rFonts w:cs="Arial"/>
          <w:szCs w:val="22"/>
        </w:rPr>
        <w:t>(ESRI, 2010)</w:t>
      </w:r>
      <w:r w:rsidR="00803656" w:rsidRPr="00961331">
        <w:rPr>
          <w:rFonts w:cs="Arial"/>
          <w:szCs w:val="22"/>
        </w:rPr>
        <w:t>. For the path-distance tool, the point coordinates of the river mouths, a surface raster indicating the impedance for the plume movement, and a surface raster indicating the main direction of plume propagation are provided. For all rivers, a propagation direction of 315° Azimuth is selected to account for the prevailing wind (i.e.</w:t>
      </w:r>
      <w:r w:rsidR="00B26C14">
        <w:rPr>
          <w:rFonts w:cs="Arial"/>
          <w:szCs w:val="22"/>
        </w:rPr>
        <w:t>,</w:t>
      </w:r>
      <w:r w:rsidR="00803656" w:rsidRPr="00961331">
        <w:rPr>
          <w:rFonts w:cs="Arial"/>
          <w:szCs w:val="22"/>
        </w:rPr>
        <w:t xml:space="preserve"> trade winds) and sea current direction in the wet season</w:t>
      </w:r>
      <w:r w:rsidR="00343518">
        <w:rPr>
          <w:rFonts w:cs="Arial"/>
          <w:szCs w:val="22"/>
        </w:rPr>
        <w:t xml:space="preserve"> </w:t>
      </w:r>
      <w:r w:rsidR="00343518" w:rsidRPr="00343518">
        <w:rPr>
          <w:rFonts w:cs="Arial"/>
          <w:szCs w:val="22"/>
        </w:rPr>
        <w:t>(Brinkman et al., 2014; Luick et al., 2007)</w:t>
      </w:r>
      <w:r w:rsidR="00803656" w:rsidRPr="00961331">
        <w:rPr>
          <w:rFonts w:cs="Arial"/>
          <w:szCs w:val="22"/>
        </w:rPr>
        <w:t>. Future devel</w:t>
      </w:r>
      <w:r>
        <w:rPr>
          <w:rFonts w:cs="Arial"/>
          <w:szCs w:val="22"/>
        </w:rPr>
        <w:t xml:space="preserve">opment of this model, which can be produced </w:t>
      </w:r>
      <w:r w:rsidR="00803656" w:rsidRPr="00961331">
        <w:rPr>
          <w:rFonts w:cs="Arial"/>
          <w:szCs w:val="22"/>
        </w:rPr>
        <w:t>in smaller time step</w:t>
      </w:r>
      <w:r>
        <w:rPr>
          <w:rFonts w:cs="Arial"/>
          <w:szCs w:val="22"/>
        </w:rPr>
        <w:t>s</w:t>
      </w:r>
      <w:r w:rsidR="00803656" w:rsidRPr="00961331">
        <w:rPr>
          <w:rFonts w:cs="Arial"/>
          <w:szCs w:val="22"/>
        </w:rPr>
        <w:t xml:space="preserve"> (it can be as short as a week, small temporal resolution of our plume maps), will allow to incorporate different directions of plume propagation as a function of </w:t>
      </w:r>
      <w:r>
        <w:rPr>
          <w:rFonts w:cs="Arial"/>
          <w:szCs w:val="22"/>
        </w:rPr>
        <w:t xml:space="preserve">the </w:t>
      </w:r>
      <w:r w:rsidR="009756C8">
        <w:rPr>
          <w:rFonts w:cs="Arial"/>
          <w:szCs w:val="22"/>
        </w:rPr>
        <w:t>main wind direction on</w:t>
      </w:r>
      <w:r w:rsidR="00803656" w:rsidRPr="00961331">
        <w:rPr>
          <w:rFonts w:cs="Arial"/>
          <w:szCs w:val="22"/>
        </w:rPr>
        <w:t xml:space="preserve"> a week</w:t>
      </w:r>
      <w:r w:rsidR="009756C8">
        <w:rPr>
          <w:rFonts w:cs="Arial"/>
          <w:szCs w:val="22"/>
        </w:rPr>
        <w:t>ly scale</w:t>
      </w:r>
      <w:r w:rsidR="00803656" w:rsidRPr="00961331">
        <w:rPr>
          <w:rFonts w:cs="Arial"/>
          <w:szCs w:val="22"/>
        </w:rPr>
        <w:t xml:space="preserve">. The weekly </w:t>
      </w:r>
      <w:r w:rsidR="008D1655">
        <w:rPr>
          <w:rFonts w:cs="Arial"/>
          <w:szCs w:val="22"/>
        </w:rPr>
        <w:t>wet season water type</w:t>
      </w:r>
      <w:r w:rsidR="00803656" w:rsidRPr="00961331">
        <w:rPr>
          <w:rFonts w:cs="Arial"/>
          <w:szCs w:val="22"/>
        </w:rPr>
        <w:t xml:space="preserve"> maps are used to provide the surface raster. This surface is calculated as the reciprocal (1/x) of the plume mode per wet season. In the plume calculation, the colour classes are inverted, so class 6 is placed close to the coast, class 5 is the second closest to the coast and so on. This inversion of the plume values is done so when calculating the reciprocal</w:t>
      </w:r>
      <w:r w:rsidR="007D2FF4">
        <w:rPr>
          <w:rFonts w:cs="Arial"/>
          <w:szCs w:val="22"/>
        </w:rPr>
        <w:t>,</w:t>
      </w:r>
      <w:r w:rsidR="00803656" w:rsidRPr="00961331">
        <w:rPr>
          <w:rFonts w:cs="Arial"/>
          <w:szCs w:val="22"/>
        </w:rPr>
        <w:t xml:space="preserve"> it produces </w:t>
      </w:r>
      <w:r w:rsidR="007D2FF4">
        <w:rPr>
          <w:rFonts w:cs="Arial"/>
          <w:szCs w:val="22"/>
        </w:rPr>
        <w:t xml:space="preserve">a </w:t>
      </w:r>
      <w:r w:rsidR="00803656" w:rsidRPr="00961331">
        <w:rPr>
          <w:rFonts w:cs="Arial"/>
          <w:szCs w:val="22"/>
        </w:rPr>
        <w:t xml:space="preserve">higher travel cost close to the coast and </w:t>
      </w:r>
      <w:r w:rsidR="007D2FF4">
        <w:rPr>
          <w:rFonts w:cs="Arial"/>
          <w:szCs w:val="22"/>
        </w:rPr>
        <w:t xml:space="preserve">a </w:t>
      </w:r>
      <w:r w:rsidR="00803656" w:rsidRPr="00961331">
        <w:rPr>
          <w:rFonts w:cs="Arial"/>
          <w:szCs w:val="22"/>
        </w:rPr>
        <w:t xml:space="preserve">slower travel cost at the outer edge of the plume, aiming to reproduce the increasing size of </w:t>
      </w:r>
      <w:r w:rsidR="00B87D38">
        <w:rPr>
          <w:rFonts w:cs="Arial"/>
          <w:szCs w:val="22"/>
        </w:rPr>
        <w:t>wet season water</w:t>
      </w:r>
      <w:r w:rsidR="00803656" w:rsidRPr="00961331">
        <w:rPr>
          <w:rFonts w:cs="Arial"/>
          <w:szCs w:val="22"/>
        </w:rPr>
        <w:t xml:space="preserve"> types from the inner class to the outer classes.</w:t>
      </w:r>
    </w:p>
    <w:p w14:paraId="246BC672" w14:textId="4F5C1D1C" w:rsidR="00803656" w:rsidRPr="00961331" w:rsidRDefault="00803656" w:rsidP="00803656">
      <w:pPr>
        <w:rPr>
          <w:rFonts w:cs="Arial"/>
          <w:szCs w:val="22"/>
        </w:rPr>
      </w:pPr>
      <w:r w:rsidRPr="00961331">
        <w:rPr>
          <w:rFonts w:cs="Arial"/>
          <w:szCs w:val="22"/>
        </w:rPr>
        <w:t xml:space="preserve">Defining the edge of each river plume (i.e., its area of influence) is critical to calculate the dispersion of </w:t>
      </w:r>
      <w:r w:rsidR="007D2FF4">
        <w:rPr>
          <w:rFonts w:cs="Arial"/>
          <w:szCs w:val="22"/>
        </w:rPr>
        <w:t xml:space="preserve">the </w:t>
      </w:r>
      <w:r w:rsidRPr="00961331">
        <w:rPr>
          <w:rFonts w:cs="Arial"/>
          <w:szCs w:val="22"/>
        </w:rPr>
        <w:t>DIN load. To do that, a discharge-plume distance relationship is derived from the dispersion of virtual tracers in a highly resolved hydrodynamic model</w:t>
      </w:r>
      <w:r w:rsidR="00343518">
        <w:rPr>
          <w:rFonts w:cs="Arial"/>
          <w:szCs w:val="22"/>
        </w:rPr>
        <w:t xml:space="preserve"> </w:t>
      </w:r>
      <w:r w:rsidR="00343518" w:rsidRPr="00343518">
        <w:rPr>
          <w:rFonts w:cs="Arial"/>
          <w:szCs w:val="22"/>
        </w:rPr>
        <w:t>(eReefs, Brinkman et al., 2014)</w:t>
      </w:r>
      <w:r w:rsidRPr="00961331">
        <w:rPr>
          <w:rFonts w:cs="Arial"/>
          <w:szCs w:val="22"/>
        </w:rPr>
        <w:t>. In this approach, currently under development</w:t>
      </w:r>
      <w:r w:rsidR="00343518">
        <w:rPr>
          <w:rFonts w:cs="Arial"/>
          <w:szCs w:val="22"/>
        </w:rPr>
        <w:t xml:space="preserve"> </w:t>
      </w:r>
      <w:r w:rsidR="00343518" w:rsidRPr="00343518">
        <w:rPr>
          <w:rFonts w:cs="Arial"/>
          <w:szCs w:val="22"/>
        </w:rPr>
        <w:t>(Wolff et al., 2014)</w:t>
      </w:r>
      <w:r w:rsidRPr="00961331">
        <w:rPr>
          <w:rFonts w:cs="Arial"/>
          <w:szCs w:val="22"/>
        </w:rPr>
        <w:t xml:space="preserve">, the river plume influence is defined as the area where </w:t>
      </w:r>
      <w:r w:rsidR="007D2FF4">
        <w:rPr>
          <w:rFonts w:cs="Arial"/>
          <w:szCs w:val="22"/>
        </w:rPr>
        <w:t xml:space="preserve">the </w:t>
      </w:r>
      <w:r w:rsidRPr="00961331">
        <w:rPr>
          <w:rFonts w:cs="Arial"/>
          <w:szCs w:val="22"/>
        </w:rPr>
        <w:t xml:space="preserve">tracer concentration is equivalent to or below salinity 36, which corresponds to at least 5% hydrodynamic model simulation time (c.a., </w:t>
      </w:r>
      <w:r w:rsidR="00344390" w:rsidRPr="00961331">
        <w:rPr>
          <w:rFonts w:cs="Arial"/>
          <w:szCs w:val="22"/>
        </w:rPr>
        <w:t>f</w:t>
      </w:r>
      <w:r w:rsidR="00344390">
        <w:rPr>
          <w:rFonts w:cs="Arial"/>
          <w:szCs w:val="22"/>
        </w:rPr>
        <w:t>r</w:t>
      </w:r>
      <w:r w:rsidR="00344390" w:rsidRPr="00961331">
        <w:rPr>
          <w:rFonts w:cs="Arial"/>
          <w:szCs w:val="22"/>
        </w:rPr>
        <w:t>om</w:t>
      </w:r>
      <w:r w:rsidRPr="00961331">
        <w:rPr>
          <w:rFonts w:cs="Arial"/>
          <w:szCs w:val="22"/>
        </w:rPr>
        <w:t xml:space="preserve"> December to April, inclusive). The maximum plume extent is set as a maximum distance between the river mouth and the outer edge of the plume influence area. Equation 1 (</w:t>
      </w:r>
      <w:r>
        <w:rPr>
          <w:rFonts w:cs="Arial"/>
          <w:szCs w:val="22"/>
        </w:rPr>
        <w:t xml:space="preserve">Figure </w:t>
      </w:r>
      <w:r w:rsidR="005C3C12">
        <w:rPr>
          <w:rFonts w:cs="Arial"/>
          <w:szCs w:val="22"/>
        </w:rPr>
        <w:t>D-</w:t>
      </w:r>
      <w:r w:rsidR="009D0BF3">
        <w:rPr>
          <w:rFonts w:cs="Arial"/>
          <w:szCs w:val="22"/>
        </w:rPr>
        <w:t>6</w:t>
      </w:r>
      <w:r w:rsidRPr="00961331">
        <w:rPr>
          <w:rFonts w:cs="Arial"/>
          <w:szCs w:val="22"/>
        </w:rPr>
        <w:t>) presents the discharge-distance relationship, which is used to determine the maximum extent of the modelled individual river plume (</w:t>
      </w:r>
      <w:r w:rsidRPr="00961331">
        <w:rPr>
          <w:rFonts w:cs="Arial"/>
          <w:i/>
          <w:szCs w:val="22"/>
        </w:rPr>
        <w:t>Dist</w:t>
      </w:r>
      <w:r w:rsidRPr="00961331">
        <w:rPr>
          <w:rFonts w:cs="Arial"/>
          <w:szCs w:val="22"/>
        </w:rPr>
        <w:t>, km) as a function of its total wet season discharge (</w:t>
      </w:r>
      <w:r w:rsidRPr="00961331">
        <w:rPr>
          <w:rFonts w:cs="Arial"/>
          <w:i/>
          <w:szCs w:val="22"/>
        </w:rPr>
        <w:t>Disch</w:t>
      </w:r>
      <w:r w:rsidR="007D2FF4">
        <w:rPr>
          <w:rFonts w:cs="Arial"/>
          <w:szCs w:val="22"/>
        </w:rPr>
        <w:t>, in megalit</w:t>
      </w:r>
      <w:r w:rsidRPr="00961331">
        <w:rPr>
          <w:rFonts w:cs="Arial"/>
          <w:szCs w:val="22"/>
        </w:rPr>
        <w:t>r</w:t>
      </w:r>
      <w:r w:rsidR="007D2FF4">
        <w:rPr>
          <w:rFonts w:cs="Arial"/>
          <w:szCs w:val="22"/>
        </w:rPr>
        <w:t>e</w:t>
      </w:r>
      <w:r w:rsidRPr="00961331">
        <w:rPr>
          <w:rFonts w:cs="Arial"/>
          <w:szCs w:val="22"/>
        </w:rPr>
        <w:t>s, ML</w:t>
      </w:r>
      <w:r w:rsidR="009D0BF3" w:rsidRPr="00961331">
        <w:rPr>
          <w:rFonts w:cs="Arial"/>
          <w:szCs w:val="22"/>
        </w:rPr>
        <w:t>)</w:t>
      </w:r>
      <w:r w:rsidR="009D0BF3">
        <w:rPr>
          <w:rFonts w:cs="Arial"/>
          <w:szCs w:val="22"/>
        </w:rPr>
        <w:t>:</w:t>
      </w:r>
    </w:p>
    <w:p w14:paraId="246BC673" w14:textId="6E272137" w:rsidR="00803656" w:rsidRPr="00961331" w:rsidRDefault="00803656" w:rsidP="00803656">
      <w:pPr>
        <w:pStyle w:val="equation"/>
        <w:rPr>
          <w:rFonts w:ascii="Arial" w:hAnsi="Arial" w:cs="Arial"/>
          <w:i w:val="0"/>
          <w:sz w:val="22"/>
          <w:szCs w:val="22"/>
        </w:rPr>
      </w:pPr>
      <m:oMath>
        <m:r>
          <w:rPr>
            <w:rFonts w:cs="Arial"/>
            <w:sz w:val="22"/>
            <w:szCs w:val="22"/>
          </w:rPr>
          <m:t>Dist=-2.720∙</m:t>
        </m:r>
        <m:sSup>
          <m:sSupPr>
            <m:ctrlPr>
              <w:rPr>
                <w:rFonts w:cs="Arial"/>
                <w:sz w:val="22"/>
                <w:szCs w:val="22"/>
              </w:rPr>
            </m:ctrlPr>
          </m:sSupPr>
          <m:e>
            <m:r>
              <w:rPr>
                <w:rFonts w:cs="Arial"/>
                <w:sz w:val="22"/>
                <w:szCs w:val="22"/>
              </w:rPr>
              <m:t>10</m:t>
            </m:r>
          </m:e>
          <m:sup>
            <m:r>
              <w:rPr>
                <w:rFonts w:cs="Arial"/>
                <w:sz w:val="22"/>
                <w:szCs w:val="22"/>
              </w:rPr>
              <m:t>-13</m:t>
            </m:r>
          </m:sup>
        </m:sSup>
        <m:r>
          <w:rPr>
            <w:rFonts w:cs="Arial"/>
            <w:sz w:val="22"/>
            <w:szCs w:val="22"/>
          </w:rPr>
          <m:t>∙</m:t>
        </m:r>
        <m:sSup>
          <m:sSupPr>
            <m:ctrlPr>
              <w:rPr>
                <w:rFonts w:cs="Arial"/>
                <w:sz w:val="22"/>
                <w:szCs w:val="22"/>
              </w:rPr>
            </m:ctrlPr>
          </m:sSupPr>
          <m:e>
            <m:r>
              <w:rPr>
                <w:rFonts w:cs="Arial"/>
                <w:sz w:val="22"/>
                <w:szCs w:val="22"/>
              </w:rPr>
              <m:t>Disch</m:t>
            </m:r>
          </m:e>
          <m:sup>
            <m:r>
              <w:rPr>
                <w:rFonts w:cs="Arial"/>
                <w:sz w:val="22"/>
                <w:szCs w:val="22"/>
              </w:rPr>
              <m:t>2</m:t>
            </m:r>
          </m:sup>
        </m:sSup>
        <m:r>
          <w:rPr>
            <w:rFonts w:cs="Arial"/>
            <w:sz w:val="22"/>
            <w:szCs w:val="22"/>
          </w:rPr>
          <m:t>+2.028∙</m:t>
        </m:r>
        <m:sSup>
          <m:sSupPr>
            <m:ctrlPr>
              <w:rPr>
                <w:rFonts w:cs="Arial"/>
                <w:sz w:val="22"/>
                <w:szCs w:val="22"/>
              </w:rPr>
            </m:ctrlPr>
          </m:sSupPr>
          <m:e>
            <m:r>
              <w:rPr>
                <w:rFonts w:cs="Arial"/>
                <w:sz w:val="22"/>
                <w:szCs w:val="22"/>
              </w:rPr>
              <m:t>10</m:t>
            </m:r>
          </m:e>
          <m:sup>
            <m:r>
              <w:rPr>
                <w:rFonts w:cs="Arial"/>
                <w:sz w:val="22"/>
                <w:szCs w:val="22"/>
              </w:rPr>
              <m:t>-5</m:t>
            </m:r>
          </m:sup>
        </m:sSup>
        <m:r>
          <w:rPr>
            <w:rFonts w:cs="Arial"/>
            <w:sz w:val="22"/>
            <w:szCs w:val="22"/>
          </w:rPr>
          <m:t>∙Disch+</m:t>
        </m:r>
        <m:r>
          <w:rPr>
            <w:rFonts w:cs="Arial"/>
            <w:sz w:val="22"/>
            <w:szCs w:val="22"/>
          </w:rPr>
          <m:t>58.84</m:t>
        </m:r>
      </m:oMath>
      <w:r w:rsidRPr="00961331">
        <w:rPr>
          <w:rFonts w:ascii="Arial" w:eastAsiaTheme="minorEastAsia" w:hAnsi="Arial" w:cs="Arial"/>
          <w:sz w:val="22"/>
          <w:szCs w:val="22"/>
        </w:rPr>
        <w:tab/>
      </w:r>
      <w:r w:rsidRPr="00961331">
        <w:rPr>
          <w:rFonts w:ascii="Arial" w:eastAsiaTheme="minorEastAsia" w:hAnsi="Arial" w:cs="Arial"/>
          <w:i w:val="0"/>
          <w:sz w:val="22"/>
          <w:szCs w:val="22"/>
        </w:rPr>
        <w:t>(</w:t>
      </w:r>
      <w:r w:rsidRPr="00961331">
        <w:rPr>
          <w:rFonts w:ascii="Arial" w:hAnsi="Arial" w:cs="Arial"/>
          <w:i w:val="0"/>
          <w:sz w:val="22"/>
          <w:szCs w:val="22"/>
        </w:rPr>
        <w:t xml:space="preserve">Eq. </w:t>
      </w:r>
      <w:r w:rsidR="00720EDF" w:rsidRPr="00961331">
        <w:rPr>
          <w:rFonts w:ascii="Arial" w:hAnsi="Arial" w:cs="Arial"/>
          <w:i w:val="0"/>
          <w:sz w:val="22"/>
          <w:szCs w:val="22"/>
        </w:rPr>
        <w:fldChar w:fldCharType="begin"/>
      </w:r>
      <w:r w:rsidRPr="00961331">
        <w:rPr>
          <w:rFonts w:ascii="Arial" w:hAnsi="Arial" w:cs="Arial"/>
          <w:i w:val="0"/>
          <w:sz w:val="22"/>
          <w:szCs w:val="22"/>
        </w:rPr>
        <w:instrText xml:space="preserve"> SEQ Eq. \* ARABIC </w:instrText>
      </w:r>
      <w:r w:rsidR="00720EDF" w:rsidRPr="00961331">
        <w:rPr>
          <w:rFonts w:ascii="Arial" w:hAnsi="Arial" w:cs="Arial"/>
          <w:i w:val="0"/>
          <w:sz w:val="22"/>
          <w:szCs w:val="22"/>
        </w:rPr>
        <w:fldChar w:fldCharType="separate"/>
      </w:r>
      <w:r w:rsidR="00335316">
        <w:rPr>
          <w:rFonts w:ascii="Arial" w:hAnsi="Arial" w:cs="Arial"/>
          <w:i w:val="0"/>
          <w:noProof/>
          <w:sz w:val="22"/>
          <w:szCs w:val="22"/>
        </w:rPr>
        <w:t>1</w:t>
      </w:r>
      <w:r w:rsidR="00720EDF" w:rsidRPr="00961331">
        <w:rPr>
          <w:rFonts w:ascii="Arial" w:hAnsi="Arial" w:cs="Arial"/>
          <w:i w:val="0"/>
          <w:sz w:val="22"/>
          <w:szCs w:val="22"/>
        </w:rPr>
        <w:fldChar w:fldCharType="end"/>
      </w:r>
      <w:r w:rsidRPr="00961331">
        <w:rPr>
          <w:rFonts w:ascii="Arial" w:hAnsi="Arial" w:cs="Arial"/>
          <w:i w:val="0"/>
          <w:sz w:val="22"/>
          <w:szCs w:val="22"/>
        </w:rPr>
        <w:t>)</w:t>
      </w:r>
    </w:p>
    <w:p w14:paraId="246BC674" w14:textId="77777777" w:rsidR="00803656" w:rsidRPr="00961331" w:rsidRDefault="00803656" w:rsidP="00803656">
      <w:pPr>
        <w:jc w:val="center"/>
        <w:rPr>
          <w:rFonts w:cs="Arial"/>
          <w:szCs w:val="22"/>
        </w:rPr>
      </w:pPr>
      <w:r w:rsidRPr="00B05E41">
        <w:rPr>
          <w:rFonts w:cs="Arial"/>
          <w:noProof/>
          <w:szCs w:val="22"/>
          <w:lang w:val="en-AU" w:eastAsia="en-AU"/>
        </w:rPr>
        <w:drawing>
          <wp:inline distT="0" distB="0" distL="0" distR="0" wp14:anchorId="246C1F2C" wp14:editId="4FC86F7B">
            <wp:extent cx="4320000" cy="3024000"/>
            <wp:effectExtent l="0" t="0" r="4445" b="5080"/>
            <wp:docPr id="76" name="Picture 76" descr="Graph showing relationship between river discharge (megaliters, ML) and distance (km) between river mouth and the outer edge of tracer plume as obtained from the eReefs hydrodynamic model for the GBR. Dashed lines stand for CI 95%. Red dot stands for point excluded from the regression model." title="Relationship between river discharge (mega litres, ML) and distance (km) between river mouth and the outer edge of tracer plume as obtained from the eReefs hydrodynamic model for the GB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cstate="print"/>
                    <a:stretch>
                      <a:fillRect/>
                    </a:stretch>
                  </pic:blipFill>
                  <pic:spPr>
                    <a:xfrm>
                      <a:off x="0" y="0"/>
                      <a:ext cx="4320000" cy="3024000"/>
                    </a:xfrm>
                    <a:prstGeom prst="rect">
                      <a:avLst/>
                    </a:prstGeom>
                  </pic:spPr>
                </pic:pic>
              </a:graphicData>
            </a:graphic>
          </wp:inline>
        </w:drawing>
      </w:r>
    </w:p>
    <w:p w14:paraId="73D34059" w14:textId="5696EDE4" w:rsidR="0064778A" w:rsidRPr="0064778A" w:rsidRDefault="00974678" w:rsidP="00C83B6E">
      <w:pPr>
        <w:pStyle w:val="Caption"/>
        <w:rPr>
          <w:vanish/>
          <w:specVanish/>
        </w:rPr>
      </w:pPr>
      <w:bookmarkStart w:id="2142" w:name="_Ref449129739"/>
      <w:bookmarkStart w:id="2143" w:name="_Toc5614680"/>
      <w:bookmarkStart w:id="2144" w:name="_Toc443300187"/>
      <w:bookmarkStart w:id="2145" w:name="_Toc492040766"/>
      <w:r>
        <w:t>Figure D-</w:t>
      </w:r>
      <w:r w:rsidR="005F019F">
        <w:fldChar w:fldCharType="begin"/>
      </w:r>
      <w:r w:rsidR="005F019F">
        <w:instrText xml:space="preserve"> SEQ Figure_D- \* ARABIC </w:instrText>
      </w:r>
      <w:r w:rsidR="005F019F">
        <w:fldChar w:fldCharType="separate"/>
      </w:r>
      <w:r w:rsidR="00335316">
        <w:rPr>
          <w:noProof/>
        </w:rPr>
        <w:t>6</w:t>
      </w:r>
      <w:r w:rsidR="005F019F">
        <w:rPr>
          <w:noProof/>
        </w:rPr>
        <w:fldChar w:fldCharType="end"/>
      </w:r>
      <w:bookmarkEnd w:id="2142"/>
      <w:r w:rsidR="0044148A">
        <w:rPr>
          <w:noProof/>
        </w:rPr>
        <w:t>:</w:t>
      </w:r>
      <w:r w:rsidR="00803656" w:rsidRPr="00961331">
        <w:t xml:space="preserve"> Relationship b</w:t>
      </w:r>
      <w:r w:rsidR="007D2FF4">
        <w:t>etween river discharge (</w:t>
      </w:r>
      <w:r w:rsidR="00B20831">
        <w:t>million</w:t>
      </w:r>
      <w:r w:rsidR="007D2FF4">
        <w:t xml:space="preserve"> lit</w:t>
      </w:r>
      <w:r w:rsidR="00803656" w:rsidRPr="00961331">
        <w:t>r</w:t>
      </w:r>
      <w:r w:rsidR="007D2FF4">
        <w:t>e</w:t>
      </w:r>
      <w:r w:rsidR="00803656" w:rsidRPr="00961331">
        <w:t xml:space="preserve">s, ML) and distance (km) between river mouth and the outer edge of tracer plume as obtained from the eReefs </w:t>
      </w:r>
      <w:r w:rsidR="0064778A">
        <w:t xml:space="preserve">hydrodynamic model for the </w:t>
      </w:r>
      <w:r w:rsidR="00565A07">
        <w:t>Reef</w:t>
      </w:r>
      <w:r w:rsidR="0064778A">
        <w:t>.</w:t>
      </w:r>
      <w:bookmarkEnd w:id="2143"/>
    </w:p>
    <w:p w14:paraId="246BC675" w14:textId="418B3C28" w:rsidR="00803656" w:rsidRPr="00961331" w:rsidRDefault="0064778A" w:rsidP="00C83B6E">
      <w:pPr>
        <w:pStyle w:val="Caption"/>
      </w:pPr>
      <w:r>
        <w:t xml:space="preserve"> </w:t>
      </w:r>
      <w:r w:rsidR="00803656" w:rsidRPr="00961331">
        <w:t>Dashed lines stand for CI 95%. Red dot stands for point excluded from the regression model.</w:t>
      </w:r>
      <w:bookmarkEnd w:id="2144"/>
      <w:bookmarkEnd w:id="2145"/>
    </w:p>
    <w:p w14:paraId="246BC676" w14:textId="77777777" w:rsidR="00803656" w:rsidRPr="00961331" w:rsidRDefault="00803656" w:rsidP="00803656">
      <w:pPr>
        <w:rPr>
          <w:rFonts w:cs="Arial"/>
          <w:szCs w:val="22"/>
        </w:rPr>
      </w:pPr>
    </w:p>
    <w:p w14:paraId="246BC677" w14:textId="77777777" w:rsidR="00803656" w:rsidRPr="00961331" w:rsidRDefault="00803656" w:rsidP="00803656">
      <w:pPr>
        <w:rPr>
          <w:rFonts w:cs="Arial"/>
          <w:szCs w:val="22"/>
        </w:rPr>
      </w:pPr>
      <w:r w:rsidRPr="00961331">
        <w:rPr>
          <w:rFonts w:cs="Arial"/>
          <w:szCs w:val="22"/>
        </w:rPr>
        <w:t xml:space="preserve">The edge of the plume influence area (i.e., </w:t>
      </w:r>
      <w:r w:rsidRPr="00961331">
        <w:rPr>
          <w:rFonts w:cs="Arial"/>
          <w:i/>
          <w:szCs w:val="22"/>
        </w:rPr>
        <w:t>Pd</w:t>
      </w:r>
      <w:r w:rsidRPr="00961331">
        <w:rPr>
          <w:rFonts w:cs="Arial"/>
          <w:i/>
          <w:szCs w:val="22"/>
          <w:vertAlign w:val="subscript"/>
        </w:rPr>
        <w:t>max</w:t>
      </w:r>
      <w:r w:rsidRPr="00961331">
        <w:rPr>
          <w:rFonts w:cs="Arial"/>
          <w:szCs w:val="22"/>
        </w:rPr>
        <w:t>) is used to recalculate the modelled plume (</w:t>
      </w:r>
      <w:r w:rsidRPr="00961331">
        <w:rPr>
          <w:rFonts w:cs="Arial"/>
          <w:i/>
          <w:szCs w:val="22"/>
        </w:rPr>
        <w:t>MP</w:t>
      </w:r>
      <w:r w:rsidRPr="00961331">
        <w:rPr>
          <w:rFonts w:cs="Arial"/>
          <w:szCs w:val="22"/>
        </w:rPr>
        <w:t>), resulting in an ocean colour plume (</w:t>
      </w:r>
      <w:r w:rsidRPr="00961331">
        <w:rPr>
          <w:rFonts w:cs="Arial"/>
          <w:i/>
          <w:szCs w:val="22"/>
        </w:rPr>
        <w:t>OCP</w:t>
      </w:r>
      <w:r w:rsidRPr="00961331">
        <w:rPr>
          <w:rFonts w:cs="Arial"/>
          <w:szCs w:val="22"/>
        </w:rPr>
        <w:t>) as indicated below:</w:t>
      </w:r>
    </w:p>
    <w:p w14:paraId="246BC678" w14:textId="77777777" w:rsidR="00803656" w:rsidRPr="00961331" w:rsidRDefault="00803656" w:rsidP="00803656">
      <w:pPr>
        <w:pStyle w:val="equation"/>
        <w:rPr>
          <w:rFonts w:ascii="Arial" w:hAnsi="Arial" w:cs="Arial"/>
          <w:i w:val="0"/>
          <w:sz w:val="22"/>
          <w:szCs w:val="22"/>
        </w:rPr>
      </w:pPr>
      <m:oMath>
        <m:r>
          <w:rPr>
            <w:rFonts w:cs="Arial"/>
            <w:sz w:val="22"/>
            <w:szCs w:val="22"/>
          </w:rPr>
          <m:t>OCP=1+</m:t>
        </m:r>
        <m:f>
          <m:fPr>
            <m:ctrlPr>
              <w:rPr>
                <w:rFonts w:cs="Arial"/>
                <w:sz w:val="22"/>
                <w:szCs w:val="22"/>
              </w:rPr>
            </m:ctrlPr>
          </m:fPr>
          <m:num>
            <m:r>
              <w:rPr>
                <w:rFonts w:cs="Arial"/>
                <w:sz w:val="22"/>
                <w:szCs w:val="22"/>
              </w:rPr>
              <m:t>MP</m:t>
            </m:r>
          </m:num>
          <m:den>
            <m:f>
              <m:fPr>
                <m:type m:val="skw"/>
                <m:ctrlPr>
                  <w:rPr>
                    <w:rFonts w:cs="Arial"/>
                    <w:sz w:val="22"/>
                    <w:szCs w:val="22"/>
                  </w:rPr>
                </m:ctrlPr>
              </m:fPr>
              <m:num>
                <m:sSub>
                  <m:sSubPr>
                    <m:ctrlPr>
                      <w:rPr>
                        <w:rFonts w:cs="Arial"/>
                        <w:sz w:val="22"/>
                        <w:szCs w:val="22"/>
                      </w:rPr>
                    </m:ctrlPr>
                  </m:sSubPr>
                  <m:e>
                    <m:r>
                      <w:rPr>
                        <w:rFonts w:cs="Arial"/>
                        <w:sz w:val="22"/>
                        <w:szCs w:val="22"/>
                      </w:rPr>
                      <m:t>Pd</m:t>
                    </m:r>
                  </m:e>
                  <m:sub>
                    <m:r>
                      <w:rPr>
                        <w:rFonts w:cs="Arial"/>
                        <w:sz w:val="22"/>
                        <w:szCs w:val="22"/>
                      </w:rPr>
                      <m:t>max</m:t>
                    </m:r>
                  </m:sub>
                </m:sSub>
              </m:num>
              <m:den>
                <m:r>
                  <w:rPr>
                    <w:rFonts w:cs="Arial"/>
                    <w:sz w:val="22"/>
                    <w:szCs w:val="22"/>
                  </w:rPr>
                  <m:t>5</m:t>
                </m:r>
              </m:den>
            </m:f>
          </m:den>
        </m:f>
      </m:oMath>
      <w:r w:rsidRPr="00961331">
        <w:rPr>
          <w:rFonts w:ascii="Arial" w:eastAsiaTheme="minorEastAsia" w:hAnsi="Arial" w:cs="Arial"/>
          <w:sz w:val="22"/>
          <w:szCs w:val="22"/>
        </w:rPr>
        <w:t>.</w:t>
      </w:r>
      <w:r w:rsidRPr="00961331">
        <w:rPr>
          <w:rFonts w:ascii="Arial" w:hAnsi="Arial" w:cs="Arial"/>
          <w:sz w:val="22"/>
          <w:szCs w:val="22"/>
        </w:rPr>
        <w:tab/>
      </w:r>
      <w:r w:rsidRPr="00961331">
        <w:rPr>
          <w:rFonts w:ascii="Arial" w:hAnsi="Arial" w:cs="Arial"/>
          <w:i w:val="0"/>
          <w:sz w:val="22"/>
          <w:szCs w:val="22"/>
        </w:rPr>
        <w:t>(Eq. 2)</w:t>
      </w:r>
    </w:p>
    <w:p w14:paraId="246BC679" w14:textId="6C8E3BB5" w:rsidR="00803656" w:rsidRDefault="00803656" w:rsidP="00803656">
      <w:pPr>
        <w:rPr>
          <w:rFonts w:cs="Arial"/>
          <w:szCs w:val="22"/>
        </w:rPr>
      </w:pPr>
      <w:r w:rsidRPr="00961331">
        <w:rPr>
          <w:rFonts w:cs="Arial"/>
          <w:szCs w:val="22"/>
        </w:rPr>
        <w:t xml:space="preserve">In Equation 2, </w:t>
      </w:r>
      <w:r w:rsidR="009D0BF3">
        <w:rPr>
          <w:rFonts w:cs="Arial"/>
          <w:szCs w:val="22"/>
        </w:rPr>
        <w:t>‘</w:t>
      </w:r>
      <w:r w:rsidRPr="00961331">
        <w:rPr>
          <w:rFonts w:cs="Arial"/>
          <w:szCs w:val="22"/>
        </w:rPr>
        <w:t>1' changes the lowest value of the ocean colour plume at the river mouth from 0 to 1 (i.e.</w:t>
      </w:r>
      <w:r w:rsidR="00B26C14">
        <w:rPr>
          <w:rFonts w:cs="Arial"/>
          <w:szCs w:val="22"/>
        </w:rPr>
        <w:t>,</w:t>
      </w:r>
      <w:r w:rsidRPr="00961331">
        <w:rPr>
          <w:rFonts w:cs="Arial"/>
          <w:szCs w:val="22"/>
        </w:rPr>
        <w:t xml:space="preserve"> the first colour class), and '5' adjusts the quotient </w:t>
      </w:r>
      <w:r w:rsidRPr="00961331">
        <w:rPr>
          <w:rFonts w:cs="Arial"/>
          <w:i/>
          <w:szCs w:val="22"/>
        </w:rPr>
        <w:t>MP/Pd</w:t>
      </w:r>
      <w:r w:rsidRPr="00961331">
        <w:rPr>
          <w:rFonts w:cs="Arial"/>
          <w:i/>
          <w:szCs w:val="22"/>
          <w:vertAlign w:val="subscript"/>
        </w:rPr>
        <w:t>max</w:t>
      </w:r>
      <w:r w:rsidRPr="00961331">
        <w:rPr>
          <w:rFonts w:cs="Arial"/>
          <w:szCs w:val="22"/>
        </w:rPr>
        <w:t xml:space="preserve"> to result in </w:t>
      </w:r>
      <w:r w:rsidR="004C6479" w:rsidRPr="00961331">
        <w:rPr>
          <w:rFonts w:cs="Arial"/>
          <w:szCs w:val="22"/>
        </w:rPr>
        <w:t>an</w:t>
      </w:r>
      <w:r w:rsidRPr="00961331">
        <w:rPr>
          <w:rFonts w:cs="Arial"/>
          <w:szCs w:val="22"/>
        </w:rPr>
        <w:t xml:space="preserve"> </w:t>
      </w:r>
      <w:r w:rsidRPr="00961331">
        <w:rPr>
          <w:rFonts w:cs="Arial"/>
          <w:i/>
          <w:szCs w:val="22"/>
        </w:rPr>
        <w:t>OCP</w:t>
      </w:r>
      <w:r w:rsidRPr="00961331">
        <w:rPr>
          <w:rFonts w:cs="Arial"/>
          <w:szCs w:val="22"/>
        </w:rPr>
        <w:t xml:space="preserve"> equal to 6 at the outer edge of the plume (i.e., when </w:t>
      </w:r>
      <w:r w:rsidRPr="00961331">
        <w:rPr>
          <w:rFonts w:cs="Arial"/>
          <w:i/>
          <w:szCs w:val="22"/>
        </w:rPr>
        <w:t xml:space="preserve">OCP </w:t>
      </w:r>
      <w:r w:rsidRPr="00961331">
        <w:rPr>
          <w:rFonts w:cs="Arial"/>
          <w:szCs w:val="22"/>
        </w:rPr>
        <w:t xml:space="preserve">= </w:t>
      </w:r>
      <w:r w:rsidRPr="00961331">
        <w:rPr>
          <w:rFonts w:cs="Arial"/>
          <w:i/>
          <w:szCs w:val="22"/>
        </w:rPr>
        <w:t>Pd</w:t>
      </w:r>
      <w:r w:rsidRPr="00961331">
        <w:rPr>
          <w:rFonts w:cs="Arial"/>
          <w:i/>
          <w:szCs w:val="22"/>
          <w:vertAlign w:val="subscript"/>
        </w:rPr>
        <w:t>max</w:t>
      </w:r>
      <w:r w:rsidRPr="00961331">
        <w:rPr>
          <w:rFonts w:cs="Arial"/>
          <w:szCs w:val="22"/>
        </w:rPr>
        <w:t>). Thus, ocean colour plume (</w:t>
      </w:r>
      <w:r w:rsidRPr="00961331">
        <w:rPr>
          <w:rFonts w:cs="Arial"/>
          <w:i/>
          <w:szCs w:val="22"/>
        </w:rPr>
        <w:t>OCP</w:t>
      </w:r>
      <w:r w:rsidRPr="00961331">
        <w:rPr>
          <w:rFonts w:cs="Arial"/>
          <w:szCs w:val="22"/>
        </w:rPr>
        <w:t>) has values varying from 1 at the river mouth to 6 at the edge of the plume, similar to the river plume maps.</w:t>
      </w:r>
    </w:p>
    <w:p w14:paraId="246BC67B" w14:textId="7825E601" w:rsidR="00803656" w:rsidRPr="00961331" w:rsidRDefault="00803656" w:rsidP="00803656">
      <w:pPr>
        <w:rPr>
          <w:rFonts w:cs="Arial"/>
          <w:szCs w:val="22"/>
        </w:rPr>
      </w:pPr>
      <w:r w:rsidRPr="00961331">
        <w:rPr>
          <w:rFonts w:cs="Arial"/>
          <w:szCs w:val="22"/>
        </w:rPr>
        <w:t>Although the path distance captures the general shape of the river plumes when compared to those plumes produced by the hydrodynamic model (data not shown), it fails to distinguish each individual colour class. To correct that, the proportion between the median of the plume areas in the six-colour class maps is used to rescale the size of each six-colour class in the ocean colour plume (</w:t>
      </w:r>
      <w:r>
        <w:rPr>
          <w:rFonts w:cs="Arial"/>
          <w:szCs w:val="22"/>
        </w:rPr>
        <w:t xml:space="preserve">Table </w:t>
      </w:r>
      <w:r w:rsidR="007A3561">
        <w:rPr>
          <w:rFonts w:cs="Arial"/>
          <w:szCs w:val="22"/>
        </w:rPr>
        <w:t>D-</w:t>
      </w:r>
      <w:r w:rsidR="009D0BF3">
        <w:rPr>
          <w:rFonts w:cs="Arial"/>
          <w:szCs w:val="22"/>
        </w:rPr>
        <w:t>3</w:t>
      </w:r>
      <w:r w:rsidRPr="00961331">
        <w:rPr>
          <w:rFonts w:cs="Arial"/>
          <w:szCs w:val="22"/>
        </w:rPr>
        <w:t>).</w:t>
      </w:r>
    </w:p>
    <w:p w14:paraId="246BC67C" w14:textId="52768CA6" w:rsidR="00803656" w:rsidRPr="00961331" w:rsidRDefault="00974678" w:rsidP="00C83B6E">
      <w:pPr>
        <w:pStyle w:val="Caption"/>
      </w:pPr>
      <w:bookmarkStart w:id="2146" w:name="_Ref450045512"/>
      <w:bookmarkStart w:id="2147" w:name="_Toc5614691"/>
      <w:r>
        <w:t>Table D-</w:t>
      </w:r>
      <w:r w:rsidR="005F019F">
        <w:fldChar w:fldCharType="begin"/>
      </w:r>
      <w:r w:rsidR="005F019F">
        <w:instrText xml:space="preserve"> SEQ Table_D- \* ARABIC </w:instrText>
      </w:r>
      <w:r w:rsidR="005F019F">
        <w:fldChar w:fldCharType="separate"/>
      </w:r>
      <w:r w:rsidR="00335316">
        <w:rPr>
          <w:noProof/>
        </w:rPr>
        <w:t>3</w:t>
      </w:r>
      <w:r w:rsidR="005F019F">
        <w:rPr>
          <w:noProof/>
        </w:rPr>
        <w:fldChar w:fldCharType="end"/>
      </w:r>
      <w:r w:rsidR="0044148A">
        <w:t>:</w:t>
      </w:r>
      <w:bookmarkEnd w:id="2146"/>
      <w:r w:rsidR="00803656" w:rsidRPr="00961331">
        <w:t xml:space="preserve"> Recalculation of the plume class interval for rescaling the size of each </w:t>
      </w:r>
      <w:r w:rsidR="00803656">
        <w:t xml:space="preserve">of the </w:t>
      </w:r>
      <w:r w:rsidR="00803656" w:rsidRPr="00961331">
        <w:t>six</w:t>
      </w:r>
      <w:r w:rsidR="00803656">
        <w:t xml:space="preserve"> </w:t>
      </w:r>
      <w:r w:rsidR="00803656" w:rsidRPr="00961331">
        <w:t>colour class</w:t>
      </w:r>
      <w:r w:rsidR="00803656">
        <w:t>es</w:t>
      </w:r>
      <w:r w:rsidR="00803656" w:rsidRPr="00961331">
        <w:t>.</w:t>
      </w:r>
      <w:bookmarkEnd w:id="2147"/>
    </w:p>
    <w:tbl>
      <w:tblPr>
        <w:tblW w:w="0" w:type="auto"/>
        <w:tblLook w:val="04A0" w:firstRow="1" w:lastRow="0" w:firstColumn="1" w:lastColumn="0" w:noHBand="0" w:noVBand="1"/>
        <w:tblCaption w:val="Recalculation of the plume class interval for rescaling the size of each of the six colour classes."/>
        <w:tblDescription w:val="Recalculation of the plume class interval for rescaling the size of each of the six colour classes."/>
      </w:tblPr>
      <w:tblGrid>
        <w:gridCol w:w="1200"/>
        <w:gridCol w:w="2102"/>
        <w:gridCol w:w="1411"/>
        <w:gridCol w:w="903"/>
        <w:gridCol w:w="1158"/>
        <w:gridCol w:w="955"/>
        <w:gridCol w:w="343"/>
        <w:gridCol w:w="955"/>
      </w:tblGrid>
      <w:tr w:rsidR="00803656" w:rsidRPr="00C65A97" w14:paraId="246BC683" w14:textId="77777777" w:rsidTr="00803656">
        <w:trPr>
          <w:trHeight w:val="720"/>
          <w:tblHeader/>
        </w:trPr>
        <w:tc>
          <w:tcPr>
            <w:tcW w:w="0" w:type="auto"/>
            <w:tcBorders>
              <w:top w:val="single" w:sz="4" w:space="0" w:color="auto"/>
              <w:left w:val="nil"/>
              <w:bottom w:val="single" w:sz="4" w:space="0" w:color="auto"/>
              <w:right w:val="nil"/>
            </w:tcBorders>
            <w:shd w:val="clear" w:color="auto" w:fill="auto"/>
            <w:vAlign w:val="center"/>
            <w:hideMark/>
          </w:tcPr>
          <w:p w14:paraId="246BC67D" w14:textId="77777777" w:rsidR="00803656" w:rsidRPr="004A5BF7" w:rsidRDefault="00803656" w:rsidP="00803656">
            <w:pPr>
              <w:spacing w:before="0" w:after="0"/>
              <w:jc w:val="center"/>
              <w:rPr>
                <w:rFonts w:cs="Arial"/>
                <w:color w:val="000000"/>
                <w:sz w:val="18"/>
                <w:szCs w:val="18"/>
              </w:rPr>
            </w:pPr>
            <w:r>
              <w:rPr>
                <w:rFonts w:cs="Arial"/>
                <w:color w:val="000000"/>
                <w:sz w:val="18"/>
                <w:szCs w:val="18"/>
              </w:rPr>
              <w:t>P</w:t>
            </w:r>
            <w:r w:rsidRPr="004A5BF7">
              <w:rPr>
                <w:rFonts w:cs="Arial"/>
                <w:color w:val="000000"/>
                <w:sz w:val="18"/>
                <w:szCs w:val="18"/>
              </w:rPr>
              <w:t>lume interval</w:t>
            </w:r>
          </w:p>
        </w:tc>
        <w:tc>
          <w:tcPr>
            <w:tcW w:w="0" w:type="auto"/>
            <w:tcBorders>
              <w:top w:val="single" w:sz="4" w:space="0" w:color="auto"/>
              <w:left w:val="nil"/>
              <w:bottom w:val="single" w:sz="4" w:space="0" w:color="auto"/>
              <w:right w:val="nil"/>
            </w:tcBorders>
            <w:shd w:val="clear" w:color="auto" w:fill="auto"/>
            <w:vAlign w:val="center"/>
            <w:hideMark/>
          </w:tcPr>
          <w:p w14:paraId="246BC67E" w14:textId="77777777" w:rsidR="00803656" w:rsidRPr="004A5BF7" w:rsidRDefault="00803656" w:rsidP="00803656">
            <w:pPr>
              <w:spacing w:before="0" w:after="0"/>
              <w:jc w:val="center"/>
              <w:rPr>
                <w:rFonts w:cs="Arial"/>
                <w:color w:val="000000"/>
                <w:sz w:val="18"/>
                <w:szCs w:val="18"/>
              </w:rPr>
            </w:pPr>
            <w:r>
              <w:rPr>
                <w:rFonts w:cs="Arial"/>
                <w:color w:val="000000"/>
                <w:sz w:val="18"/>
                <w:szCs w:val="18"/>
              </w:rPr>
              <w:t>P</w:t>
            </w:r>
            <w:r w:rsidRPr="004A5BF7">
              <w:rPr>
                <w:rFonts w:cs="Arial"/>
                <w:color w:val="000000"/>
                <w:sz w:val="18"/>
                <w:szCs w:val="18"/>
              </w:rPr>
              <w:t>lume area median (2003-15)</w:t>
            </w:r>
          </w:p>
        </w:tc>
        <w:tc>
          <w:tcPr>
            <w:tcW w:w="0" w:type="auto"/>
            <w:tcBorders>
              <w:top w:val="single" w:sz="4" w:space="0" w:color="auto"/>
              <w:left w:val="nil"/>
              <w:bottom w:val="single" w:sz="4" w:space="0" w:color="auto"/>
              <w:right w:val="nil"/>
            </w:tcBorders>
            <w:shd w:val="clear" w:color="auto" w:fill="auto"/>
            <w:vAlign w:val="center"/>
            <w:hideMark/>
          </w:tcPr>
          <w:p w14:paraId="246BC67F"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Cumulative area</w:t>
            </w:r>
          </w:p>
        </w:tc>
        <w:tc>
          <w:tcPr>
            <w:tcW w:w="0" w:type="auto"/>
            <w:tcBorders>
              <w:top w:val="single" w:sz="4" w:space="0" w:color="auto"/>
              <w:left w:val="nil"/>
              <w:bottom w:val="single" w:sz="4" w:space="0" w:color="auto"/>
              <w:right w:val="nil"/>
            </w:tcBorders>
            <w:shd w:val="clear" w:color="auto" w:fill="auto"/>
            <w:vAlign w:val="center"/>
            <w:hideMark/>
          </w:tcPr>
          <w:p w14:paraId="246BC680"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 in total</w:t>
            </w:r>
          </w:p>
        </w:tc>
        <w:tc>
          <w:tcPr>
            <w:tcW w:w="0" w:type="auto"/>
            <w:tcBorders>
              <w:top w:val="single" w:sz="4" w:space="0" w:color="auto"/>
              <w:left w:val="nil"/>
              <w:bottom w:val="single" w:sz="4" w:space="0" w:color="auto"/>
              <w:right w:val="nil"/>
            </w:tcBorders>
            <w:shd w:val="clear" w:color="auto" w:fill="auto"/>
            <w:vAlign w:val="center"/>
            <w:hideMark/>
          </w:tcPr>
          <w:p w14:paraId="246BC681"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 increment</w:t>
            </w:r>
          </w:p>
        </w:tc>
        <w:tc>
          <w:tcPr>
            <w:tcW w:w="0" w:type="auto"/>
            <w:gridSpan w:val="3"/>
            <w:tcBorders>
              <w:top w:val="single" w:sz="4" w:space="0" w:color="auto"/>
              <w:left w:val="nil"/>
              <w:bottom w:val="single" w:sz="4" w:space="0" w:color="auto"/>
              <w:right w:val="nil"/>
            </w:tcBorders>
            <w:shd w:val="clear" w:color="auto" w:fill="auto"/>
            <w:vAlign w:val="center"/>
            <w:hideMark/>
          </w:tcPr>
          <w:p w14:paraId="246BC682" w14:textId="77777777" w:rsidR="00803656" w:rsidRPr="004A5BF7" w:rsidRDefault="00803656" w:rsidP="00803656">
            <w:pPr>
              <w:spacing w:before="0" w:after="0"/>
              <w:jc w:val="center"/>
              <w:rPr>
                <w:rFonts w:cs="Arial"/>
                <w:color w:val="000000"/>
                <w:sz w:val="18"/>
                <w:szCs w:val="18"/>
              </w:rPr>
            </w:pPr>
            <w:r>
              <w:rPr>
                <w:rFonts w:cs="Arial"/>
                <w:color w:val="000000"/>
                <w:sz w:val="18"/>
                <w:szCs w:val="18"/>
              </w:rPr>
              <w:t>Re</w:t>
            </w:r>
            <w:r w:rsidRPr="004A5BF7">
              <w:rPr>
                <w:rFonts w:cs="Arial"/>
                <w:color w:val="000000"/>
                <w:sz w:val="18"/>
                <w:szCs w:val="18"/>
              </w:rPr>
              <w:t>calculate</w:t>
            </w:r>
            <w:r>
              <w:rPr>
                <w:rFonts w:cs="Arial"/>
                <w:color w:val="000000"/>
                <w:sz w:val="18"/>
                <w:szCs w:val="18"/>
              </w:rPr>
              <w:t>d</w:t>
            </w:r>
            <w:r w:rsidRPr="004A5BF7">
              <w:rPr>
                <w:rFonts w:cs="Arial"/>
                <w:color w:val="000000"/>
                <w:sz w:val="18"/>
                <w:szCs w:val="18"/>
              </w:rPr>
              <w:t xml:space="preserve"> plume interval</w:t>
            </w:r>
          </w:p>
        </w:tc>
      </w:tr>
      <w:tr w:rsidR="00803656" w:rsidRPr="00C65A97" w14:paraId="246BC68C" w14:textId="77777777" w:rsidTr="00803656">
        <w:trPr>
          <w:trHeight w:val="300"/>
        </w:trPr>
        <w:tc>
          <w:tcPr>
            <w:tcW w:w="0" w:type="auto"/>
            <w:tcBorders>
              <w:top w:val="nil"/>
              <w:left w:val="nil"/>
              <w:bottom w:val="nil"/>
              <w:right w:val="nil"/>
            </w:tcBorders>
            <w:shd w:val="clear" w:color="auto" w:fill="auto"/>
            <w:noWrap/>
            <w:vAlign w:val="center"/>
            <w:hideMark/>
          </w:tcPr>
          <w:p w14:paraId="246BC684"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 - 2</w:t>
            </w:r>
          </w:p>
        </w:tc>
        <w:tc>
          <w:tcPr>
            <w:tcW w:w="0" w:type="auto"/>
            <w:tcBorders>
              <w:top w:val="nil"/>
              <w:left w:val="nil"/>
              <w:bottom w:val="nil"/>
              <w:right w:val="nil"/>
            </w:tcBorders>
            <w:shd w:val="clear" w:color="auto" w:fill="auto"/>
            <w:noWrap/>
            <w:vAlign w:val="center"/>
            <w:hideMark/>
          </w:tcPr>
          <w:p w14:paraId="246BC685"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2149</w:t>
            </w:r>
          </w:p>
        </w:tc>
        <w:tc>
          <w:tcPr>
            <w:tcW w:w="0" w:type="auto"/>
            <w:tcBorders>
              <w:top w:val="nil"/>
              <w:left w:val="nil"/>
              <w:bottom w:val="nil"/>
              <w:right w:val="nil"/>
            </w:tcBorders>
            <w:shd w:val="clear" w:color="auto" w:fill="auto"/>
            <w:noWrap/>
            <w:vAlign w:val="center"/>
            <w:hideMark/>
          </w:tcPr>
          <w:p w14:paraId="246BC686"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2149</w:t>
            </w:r>
          </w:p>
        </w:tc>
        <w:tc>
          <w:tcPr>
            <w:tcW w:w="0" w:type="auto"/>
            <w:tcBorders>
              <w:top w:val="nil"/>
              <w:left w:val="nil"/>
              <w:bottom w:val="nil"/>
              <w:right w:val="nil"/>
            </w:tcBorders>
            <w:shd w:val="clear" w:color="auto" w:fill="auto"/>
            <w:noWrap/>
            <w:vAlign w:val="center"/>
            <w:hideMark/>
          </w:tcPr>
          <w:p w14:paraId="246BC687"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0.75</w:t>
            </w:r>
          </w:p>
        </w:tc>
        <w:tc>
          <w:tcPr>
            <w:tcW w:w="0" w:type="auto"/>
            <w:tcBorders>
              <w:top w:val="nil"/>
              <w:left w:val="nil"/>
              <w:bottom w:val="nil"/>
              <w:right w:val="nil"/>
            </w:tcBorders>
            <w:shd w:val="clear" w:color="auto" w:fill="auto"/>
            <w:noWrap/>
            <w:vAlign w:val="center"/>
            <w:hideMark/>
          </w:tcPr>
          <w:p w14:paraId="246BC688"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0.75</w:t>
            </w:r>
          </w:p>
        </w:tc>
        <w:tc>
          <w:tcPr>
            <w:tcW w:w="0" w:type="auto"/>
            <w:tcBorders>
              <w:top w:val="nil"/>
              <w:left w:val="nil"/>
              <w:bottom w:val="nil"/>
              <w:right w:val="nil"/>
            </w:tcBorders>
            <w:shd w:val="clear" w:color="auto" w:fill="auto"/>
            <w:noWrap/>
            <w:vAlign w:val="bottom"/>
            <w:hideMark/>
          </w:tcPr>
          <w:p w14:paraId="246BC689" w14:textId="77777777" w:rsidR="00803656" w:rsidRPr="004A5BF7" w:rsidRDefault="00803656" w:rsidP="00803656">
            <w:pPr>
              <w:spacing w:before="0" w:after="0"/>
              <w:jc w:val="right"/>
              <w:rPr>
                <w:rFonts w:cs="Arial"/>
                <w:color w:val="000000"/>
                <w:sz w:val="18"/>
                <w:szCs w:val="18"/>
              </w:rPr>
            </w:pPr>
            <w:r w:rsidRPr="004A5BF7">
              <w:rPr>
                <w:rFonts w:cs="Arial"/>
                <w:color w:val="000000"/>
                <w:sz w:val="18"/>
                <w:szCs w:val="18"/>
              </w:rPr>
              <w:t>1.0000</w:t>
            </w:r>
          </w:p>
        </w:tc>
        <w:tc>
          <w:tcPr>
            <w:tcW w:w="0" w:type="auto"/>
            <w:tcBorders>
              <w:top w:val="nil"/>
              <w:left w:val="nil"/>
              <w:bottom w:val="nil"/>
              <w:right w:val="nil"/>
            </w:tcBorders>
            <w:shd w:val="clear" w:color="auto" w:fill="auto"/>
            <w:noWrap/>
            <w:vAlign w:val="bottom"/>
            <w:hideMark/>
          </w:tcPr>
          <w:p w14:paraId="246BC68A"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w:t>
            </w:r>
          </w:p>
        </w:tc>
        <w:tc>
          <w:tcPr>
            <w:tcW w:w="0" w:type="auto"/>
            <w:tcBorders>
              <w:top w:val="nil"/>
              <w:left w:val="nil"/>
              <w:bottom w:val="nil"/>
              <w:right w:val="nil"/>
            </w:tcBorders>
            <w:shd w:val="clear" w:color="auto" w:fill="auto"/>
            <w:noWrap/>
            <w:vAlign w:val="center"/>
            <w:hideMark/>
          </w:tcPr>
          <w:p w14:paraId="246BC68B"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0448</w:t>
            </w:r>
          </w:p>
        </w:tc>
      </w:tr>
      <w:tr w:rsidR="00803656" w:rsidRPr="00C65A97" w14:paraId="246BC695" w14:textId="77777777" w:rsidTr="00803656">
        <w:trPr>
          <w:trHeight w:val="300"/>
        </w:trPr>
        <w:tc>
          <w:tcPr>
            <w:tcW w:w="0" w:type="auto"/>
            <w:tcBorders>
              <w:top w:val="nil"/>
              <w:left w:val="nil"/>
              <w:bottom w:val="nil"/>
              <w:right w:val="nil"/>
            </w:tcBorders>
            <w:shd w:val="clear" w:color="auto" w:fill="auto"/>
            <w:noWrap/>
            <w:vAlign w:val="center"/>
            <w:hideMark/>
          </w:tcPr>
          <w:p w14:paraId="246BC68D"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2 - 3</w:t>
            </w:r>
          </w:p>
        </w:tc>
        <w:tc>
          <w:tcPr>
            <w:tcW w:w="0" w:type="auto"/>
            <w:tcBorders>
              <w:top w:val="nil"/>
              <w:left w:val="nil"/>
              <w:bottom w:val="nil"/>
              <w:right w:val="nil"/>
            </w:tcBorders>
            <w:shd w:val="clear" w:color="auto" w:fill="auto"/>
            <w:noWrap/>
            <w:vAlign w:val="center"/>
            <w:hideMark/>
          </w:tcPr>
          <w:p w14:paraId="246BC68E"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4253</w:t>
            </w:r>
          </w:p>
        </w:tc>
        <w:tc>
          <w:tcPr>
            <w:tcW w:w="0" w:type="auto"/>
            <w:tcBorders>
              <w:top w:val="nil"/>
              <w:left w:val="nil"/>
              <w:bottom w:val="nil"/>
              <w:right w:val="nil"/>
            </w:tcBorders>
            <w:shd w:val="clear" w:color="auto" w:fill="auto"/>
            <w:noWrap/>
            <w:vAlign w:val="center"/>
            <w:hideMark/>
          </w:tcPr>
          <w:p w14:paraId="246BC68F"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6402</w:t>
            </w:r>
          </w:p>
        </w:tc>
        <w:tc>
          <w:tcPr>
            <w:tcW w:w="0" w:type="auto"/>
            <w:tcBorders>
              <w:top w:val="nil"/>
              <w:left w:val="nil"/>
              <w:bottom w:val="nil"/>
              <w:right w:val="nil"/>
            </w:tcBorders>
            <w:shd w:val="clear" w:color="auto" w:fill="auto"/>
            <w:noWrap/>
            <w:vAlign w:val="center"/>
            <w:hideMark/>
          </w:tcPr>
          <w:p w14:paraId="246BC690"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2.22</w:t>
            </w:r>
          </w:p>
        </w:tc>
        <w:tc>
          <w:tcPr>
            <w:tcW w:w="0" w:type="auto"/>
            <w:tcBorders>
              <w:top w:val="nil"/>
              <w:left w:val="nil"/>
              <w:bottom w:val="nil"/>
              <w:right w:val="nil"/>
            </w:tcBorders>
            <w:shd w:val="clear" w:color="auto" w:fill="auto"/>
            <w:noWrap/>
            <w:vAlign w:val="center"/>
            <w:hideMark/>
          </w:tcPr>
          <w:p w14:paraId="246BC691"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48</w:t>
            </w:r>
          </w:p>
        </w:tc>
        <w:tc>
          <w:tcPr>
            <w:tcW w:w="0" w:type="auto"/>
            <w:tcBorders>
              <w:top w:val="nil"/>
              <w:left w:val="nil"/>
              <w:bottom w:val="nil"/>
              <w:right w:val="nil"/>
            </w:tcBorders>
            <w:shd w:val="clear" w:color="auto" w:fill="auto"/>
            <w:noWrap/>
            <w:vAlign w:val="bottom"/>
            <w:hideMark/>
          </w:tcPr>
          <w:p w14:paraId="246BC692" w14:textId="77777777" w:rsidR="00803656" w:rsidRPr="004A5BF7" w:rsidRDefault="00803656" w:rsidP="00803656">
            <w:pPr>
              <w:spacing w:before="0" w:after="0"/>
              <w:jc w:val="right"/>
              <w:rPr>
                <w:rFonts w:cs="Arial"/>
                <w:color w:val="000000"/>
                <w:sz w:val="18"/>
                <w:szCs w:val="18"/>
              </w:rPr>
            </w:pPr>
            <w:r w:rsidRPr="004A5BF7">
              <w:rPr>
                <w:rFonts w:cs="Arial"/>
                <w:color w:val="000000"/>
                <w:sz w:val="18"/>
                <w:szCs w:val="18"/>
              </w:rPr>
              <w:t>1.0449</w:t>
            </w:r>
          </w:p>
        </w:tc>
        <w:tc>
          <w:tcPr>
            <w:tcW w:w="0" w:type="auto"/>
            <w:tcBorders>
              <w:top w:val="nil"/>
              <w:left w:val="nil"/>
              <w:bottom w:val="nil"/>
              <w:right w:val="nil"/>
            </w:tcBorders>
            <w:shd w:val="clear" w:color="auto" w:fill="auto"/>
            <w:noWrap/>
            <w:vAlign w:val="bottom"/>
            <w:hideMark/>
          </w:tcPr>
          <w:p w14:paraId="246BC693"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w:t>
            </w:r>
          </w:p>
        </w:tc>
        <w:tc>
          <w:tcPr>
            <w:tcW w:w="0" w:type="auto"/>
            <w:tcBorders>
              <w:top w:val="nil"/>
              <w:left w:val="nil"/>
              <w:bottom w:val="nil"/>
              <w:right w:val="nil"/>
            </w:tcBorders>
            <w:shd w:val="clear" w:color="auto" w:fill="auto"/>
            <w:noWrap/>
            <w:vAlign w:val="center"/>
            <w:hideMark/>
          </w:tcPr>
          <w:p w14:paraId="246BC694"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1335</w:t>
            </w:r>
          </w:p>
        </w:tc>
      </w:tr>
      <w:tr w:rsidR="00803656" w:rsidRPr="00C65A97" w14:paraId="246BC69E" w14:textId="77777777" w:rsidTr="00803656">
        <w:trPr>
          <w:trHeight w:val="300"/>
        </w:trPr>
        <w:tc>
          <w:tcPr>
            <w:tcW w:w="0" w:type="auto"/>
            <w:tcBorders>
              <w:top w:val="nil"/>
              <w:left w:val="nil"/>
              <w:bottom w:val="nil"/>
              <w:right w:val="nil"/>
            </w:tcBorders>
            <w:shd w:val="clear" w:color="auto" w:fill="auto"/>
            <w:noWrap/>
            <w:vAlign w:val="center"/>
            <w:hideMark/>
          </w:tcPr>
          <w:p w14:paraId="246BC696"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3 - 4</w:t>
            </w:r>
          </w:p>
        </w:tc>
        <w:tc>
          <w:tcPr>
            <w:tcW w:w="0" w:type="auto"/>
            <w:tcBorders>
              <w:top w:val="nil"/>
              <w:left w:val="nil"/>
              <w:bottom w:val="nil"/>
              <w:right w:val="nil"/>
            </w:tcBorders>
            <w:shd w:val="clear" w:color="auto" w:fill="auto"/>
            <w:noWrap/>
            <w:vAlign w:val="center"/>
            <w:hideMark/>
          </w:tcPr>
          <w:p w14:paraId="246BC697"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2218</w:t>
            </w:r>
          </w:p>
        </w:tc>
        <w:tc>
          <w:tcPr>
            <w:tcW w:w="0" w:type="auto"/>
            <w:tcBorders>
              <w:top w:val="nil"/>
              <w:left w:val="nil"/>
              <w:bottom w:val="nil"/>
              <w:right w:val="nil"/>
            </w:tcBorders>
            <w:shd w:val="clear" w:color="auto" w:fill="auto"/>
            <w:noWrap/>
            <w:vAlign w:val="center"/>
            <w:hideMark/>
          </w:tcPr>
          <w:p w14:paraId="246BC698"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8620</w:t>
            </w:r>
          </w:p>
        </w:tc>
        <w:tc>
          <w:tcPr>
            <w:tcW w:w="0" w:type="auto"/>
            <w:tcBorders>
              <w:top w:val="nil"/>
              <w:left w:val="nil"/>
              <w:bottom w:val="nil"/>
              <w:right w:val="nil"/>
            </w:tcBorders>
            <w:shd w:val="clear" w:color="auto" w:fill="auto"/>
            <w:noWrap/>
            <w:vAlign w:val="center"/>
            <w:hideMark/>
          </w:tcPr>
          <w:p w14:paraId="246BC699"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3.00</w:t>
            </w:r>
          </w:p>
        </w:tc>
        <w:tc>
          <w:tcPr>
            <w:tcW w:w="0" w:type="auto"/>
            <w:tcBorders>
              <w:top w:val="nil"/>
              <w:left w:val="nil"/>
              <w:bottom w:val="nil"/>
              <w:right w:val="nil"/>
            </w:tcBorders>
            <w:shd w:val="clear" w:color="auto" w:fill="auto"/>
            <w:noWrap/>
            <w:vAlign w:val="center"/>
            <w:hideMark/>
          </w:tcPr>
          <w:p w14:paraId="246BC69A"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0.77</w:t>
            </w:r>
          </w:p>
        </w:tc>
        <w:tc>
          <w:tcPr>
            <w:tcW w:w="0" w:type="auto"/>
            <w:tcBorders>
              <w:top w:val="nil"/>
              <w:left w:val="nil"/>
              <w:bottom w:val="nil"/>
              <w:right w:val="nil"/>
            </w:tcBorders>
            <w:shd w:val="clear" w:color="auto" w:fill="auto"/>
            <w:noWrap/>
            <w:vAlign w:val="bottom"/>
            <w:hideMark/>
          </w:tcPr>
          <w:p w14:paraId="246BC69B" w14:textId="77777777" w:rsidR="00803656" w:rsidRPr="004A5BF7" w:rsidRDefault="00803656" w:rsidP="00803656">
            <w:pPr>
              <w:spacing w:before="0" w:after="0"/>
              <w:jc w:val="right"/>
              <w:rPr>
                <w:rFonts w:cs="Arial"/>
                <w:color w:val="000000"/>
                <w:sz w:val="18"/>
                <w:szCs w:val="18"/>
              </w:rPr>
            </w:pPr>
            <w:r w:rsidRPr="004A5BF7">
              <w:rPr>
                <w:rFonts w:cs="Arial"/>
                <w:color w:val="000000"/>
                <w:sz w:val="18"/>
                <w:szCs w:val="18"/>
              </w:rPr>
              <w:t>1.1336</w:t>
            </w:r>
          </w:p>
        </w:tc>
        <w:tc>
          <w:tcPr>
            <w:tcW w:w="0" w:type="auto"/>
            <w:tcBorders>
              <w:top w:val="nil"/>
              <w:left w:val="nil"/>
              <w:bottom w:val="nil"/>
              <w:right w:val="nil"/>
            </w:tcBorders>
            <w:shd w:val="clear" w:color="auto" w:fill="auto"/>
            <w:noWrap/>
            <w:vAlign w:val="bottom"/>
            <w:hideMark/>
          </w:tcPr>
          <w:p w14:paraId="246BC69C"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w:t>
            </w:r>
          </w:p>
        </w:tc>
        <w:tc>
          <w:tcPr>
            <w:tcW w:w="0" w:type="auto"/>
            <w:tcBorders>
              <w:top w:val="nil"/>
              <w:left w:val="nil"/>
              <w:bottom w:val="nil"/>
              <w:right w:val="nil"/>
            </w:tcBorders>
            <w:shd w:val="clear" w:color="auto" w:fill="auto"/>
            <w:noWrap/>
            <w:vAlign w:val="center"/>
            <w:hideMark/>
          </w:tcPr>
          <w:p w14:paraId="246BC69D"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1797</w:t>
            </w:r>
          </w:p>
        </w:tc>
      </w:tr>
      <w:tr w:rsidR="00803656" w:rsidRPr="00C65A97" w14:paraId="246BC6A7" w14:textId="77777777" w:rsidTr="00803656">
        <w:trPr>
          <w:trHeight w:val="300"/>
        </w:trPr>
        <w:tc>
          <w:tcPr>
            <w:tcW w:w="0" w:type="auto"/>
            <w:tcBorders>
              <w:top w:val="nil"/>
              <w:left w:val="nil"/>
              <w:bottom w:val="nil"/>
              <w:right w:val="nil"/>
            </w:tcBorders>
            <w:shd w:val="clear" w:color="auto" w:fill="auto"/>
            <w:noWrap/>
            <w:vAlign w:val="center"/>
            <w:hideMark/>
          </w:tcPr>
          <w:p w14:paraId="246BC69F"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4 - 5</w:t>
            </w:r>
          </w:p>
        </w:tc>
        <w:tc>
          <w:tcPr>
            <w:tcW w:w="0" w:type="auto"/>
            <w:tcBorders>
              <w:top w:val="nil"/>
              <w:left w:val="nil"/>
              <w:bottom w:val="nil"/>
              <w:right w:val="nil"/>
            </w:tcBorders>
            <w:shd w:val="clear" w:color="auto" w:fill="auto"/>
            <w:noWrap/>
            <w:vAlign w:val="center"/>
            <w:hideMark/>
          </w:tcPr>
          <w:p w14:paraId="246BC6A0"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5526</w:t>
            </w:r>
          </w:p>
        </w:tc>
        <w:tc>
          <w:tcPr>
            <w:tcW w:w="0" w:type="auto"/>
            <w:tcBorders>
              <w:top w:val="nil"/>
              <w:left w:val="nil"/>
              <w:bottom w:val="nil"/>
              <w:right w:val="nil"/>
            </w:tcBorders>
            <w:shd w:val="clear" w:color="auto" w:fill="auto"/>
            <w:noWrap/>
            <w:vAlign w:val="center"/>
            <w:hideMark/>
          </w:tcPr>
          <w:p w14:paraId="246BC6A1"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24146</w:t>
            </w:r>
          </w:p>
        </w:tc>
        <w:tc>
          <w:tcPr>
            <w:tcW w:w="0" w:type="auto"/>
            <w:tcBorders>
              <w:top w:val="nil"/>
              <w:left w:val="nil"/>
              <w:bottom w:val="nil"/>
              <w:right w:val="nil"/>
            </w:tcBorders>
            <w:shd w:val="clear" w:color="auto" w:fill="auto"/>
            <w:noWrap/>
            <w:vAlign w:val="center"/>
            <w:hideMark/>
          </w:tcPr>
          <w:p w14:paraId="246BC6A2"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8.39</w:t>
            </w:r>
          </w:p>
        </w:tc>
        <w:tc>
          <w:tcPr>
            <w:tcW w:w="0" w:type="auto"/>
            <w:tcBorders>
              <w:top w:val="nil"/>
              <w:left w:val="nil"/>
              <w:bottom w:val="nil"/>
              <w:right w:val="nil"/>
            </w:tcBorders>
            <w:shd w:val="clear" w:color="auto" w:fill="auto"/>
            <w:noWrap/>
            <w:vAlign w:val="center"/>
            <w:hideMark/>
          </w:tcPr>
          <w:p w14:paraId="246BC6A3"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5.39</w:t>
            </w:r>
          </w:p>
        </w:tc>
        <w:tc>
          <w:tcPr>
            <w:tcW w:w="0" w:type="auto"/>
            <w:tcBorders>
              <w:top w:val="nil"/>
              <w:left w:val="nil"/>
              <w:bottom w:val="nil"/>
              <w:right w:val="nil"/>
            </w:tcBorders>
            <w:shd w:val="clear" w:color="auto" w:fill="auto"/>
            <w:noWrap/>
            <w:vAlign w:val="bottom"/>
            <w:hideMark/>
          </w:tcPr>
          <w:p w14:paraId="246BC6A4" w14:textId="77777777" w:rsidR="00803656" w:rsidRPr="004A5BF7" w:rsidRDefault="00803656" w:rsidP="00803656">
            <w:pPr>
              <w:spacing w:before="0" w:after="0"/>
              <w:jc w:val="right"/>
              <w:rPr>
                <w:rFonts w:cs="Arial"/>
                <w:color w:val="000000"/>
                <w:sz w:val="18"/>
                <w:szCs w:val="18"/>
              </w:rPr>
            </w:pPr>
            <w:r w:rsidRPr="004A5BF7">
              <w:rPr>
                <w:rFonts w:cs="Arial"/>
                <w:color w:val="000000"/>
                <w:sz w:val="18"/>
                <w:szCs w:val="18"/>
              </w:rPr>
              <w:t>1.1798</w:t>
            </w:r>
          </w:p>
        </w:tc>
        <w:tc>
          <w:tcPr>
            <w:tcW w:w="0" w:type="auto"/>
            <w:tcBorders>
              <w:top w:val="nil"/>
              <w:left w:val="nil"/>
              <w:bottom w:val="nil"/>
              <w:right w:val="nil"/>
            </w:tcBorders>
            <w:shd w:val="clear" w:color="auto" w:fill="auto"/>
            <w:noWrap/>
            <w:vAlign w:val="bottom"/>
            <w:hideMark/>
          </w:tcPr>
          <w:p w14:paraId="246BC6A5"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w:t>
            </w:r>
          </w:p>
        </w:tc>
        <w:tc>
          <w:tcPr>
            <w:tcW w:w="0" w:type="auto"/>
            <w:tcBorders>
              <w:top w:val="nil"/>
              <w:left w:val="nil"/>
              <w:bottom w:val="nil"/>
              <w:right w:val="nil"/>
            </w:tcBorders>
            <w:shd w:val="clear" w:color="auto" w:fill="auto"/>
            <w:noWrap/>
            <w:vAlign w:val="center"/>
            <w:hideMark/>
          </w:tcPr>
          <w:p w14:paraId="246BC6A6"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5034</w:t>
            </w:r>
          </w:p>
        </w:tc>
      </w:tr>
      <w:tr w:rsidR="00803656" w:rsidRPr="00C65A97" w14:paraId="246BC6B0" w14:textId="77777777" w:rsidTr="00803656">
        <w:trPr>
          <w:trHeight w:val="300"/>
        </w:trPr>
        <w:tc>
          <w:tcPr>
            <w:tcW w:w="0" w:type="auto"/>
            <w:tcBorders>
              <w:top w:val="nil"/>
              <w:left w:val="nil"/>
              <w:bottom w:val="nil"/>
              <w:right w:val="nil"/>
            </w:tcBorders>
            <w:shd w:val="clear" w:color="auto" w:fill="auto"/>
            <w:noWrap/>
            <w:vAlign w:val="center"/>
            <w:hideMark/>
          </w:tcPr>
          <w:p w14:paraId="246BC6A8"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5 - 6</w:t>
            </w:r>
          </w:p>
        </w:tc>
        <w:tc>
          <w:tcPr>
            <w:tcW w:w="0" w:type="auto"/>
            <w:tcBorders>
              <w:top w:val="nil"/>
              <w:left w:val="nil"/>
              <w:bottom w:val="nil"/>
              <w:right w:val="nil"/>
            </w:tcBorders>
            <w:shd w:val="clear" w:color="auto" w:fill="auto"/>
            <w:noWrap/>
            <w:vAlign w:val="center"/>
            <w:hideMark/>
          </w:tcPr>
          <w:p w14:paraId="246BC6A9"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06585</w:t>
            </w:r>
          </w:p>
        </w:tc>
        <w:tc>
          <w:tcPr>
            <w:tcW w:w="0" w:type="auto"/>
            <w:tcBorders>
              <w:top w:val="nil"/>
              <w:left w:val="nil"/>
              <w:bottom w:val="nil"/>
              <w:right w:val="nil"/>
            </w:tcBorders>
            <w:shd w:val="clear" w:color="auto" w:fill="auto"/>
            <w:noWrap/>
            <w:vAlign w:val="center"/>
            <w:hideMark/>
          </w:tcPr>
          <w:p w14:paraId="246BC6AA"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30731</w:t>
            </w:r>
          </w:p>
        </w:tc>
        <w:tc>
          <w:tcPr>
            <w:tcW w:w="0" w:type="auto"/>
            <w:tcBorders>
              <w:top w:val="nil"/>
              <w:left w:val="nil"/>
              <w:bottom w:val="nil"/>
              <w:right w:val="nil"/>
            </w:tcBorders>
            <w:shd w:val="clear" w:color="auto" w:fill="auto"/>
            <w:noWrap/>
            <w:vAlign w:val="center"/>
            <w:hideMark/>
          </w:tcPr>
          <w:p w14:paraId="246BC6AB"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45.42</w:t>
            </w:r>
          </w:p>
        </w:tc>
        <w:tc>
          <w:tcPr>
            <w:tcW w:w="0" w:type="auto"/>
            <w:tcBorders>
              <w:top w:val="nil"/>
              <w:left w:val="nil"/>
              <w:bottom w:val="nil"/>
              <w:right w:val="nil"/>
            </w:tcBorders>
            <w:shd w:val="clear" w:color="auto" w:fill="auto"/>
            <w:noWrap/>
            <w:vAlign w:val="center"/>
            <w:hideMark/>
          </w:tcPr>
          <w:p w14:paraId="246BC6AC"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37.03</w:t>
            </w:r>
          </w:p>
        </w:tc>
        <w:tc>
          <w:tcPr>
            <w:tcW w:w="0" w:type="auto"/>
            <w:tcBorders>
              <w:top w:val="nil"/>
              <w:left w:val="nil"/>
              <w:bottom w:val="nil"/>
              <w:right w:val="nil"/>
            </w:tcBorders>
            <w:shd w:val="clear" w:color="auto" w:fill="auto"/>
            <w:noWrap/>
            <w:vAlign w:val="bottom"/>
            <w:hideMark/>
          </w:tcPr>
          <w:p w14:paraId="246BC6AD" w14:textId="77777777" w:rsidR="00803656" w:rsidRPr="004A5BF7" w:rsidRDefault="00803656" w:rsidP="00803656">
            <w:pPr>
              <w:spacing w:before="0" w:after="0"/>
              <w:jc w:val="right"/>
              <w:rPr>
                <w:rFonts w:cs="Arial"/>
                <w:color w:val="000000"/>
                <w:sz w:val="18"/>
                <w:szCs w:val="18"/>
              </w:rPr>
            </w:pPr>
            <w:r w:rsidRPr="004A5BF7">
              <w:rPr>
                <w:rFonts w:cs="Arial"/>
                <w:color w:val="000000"/>
                <w:sz w:val="18"/>
                <w:szCs w:val="18"/>
              </w:rPr>
              <w:t>1.5035</w:t>
            </w:r>
          </w:p>
        </w:tc>
        <w:tc>
          <w:tcPr>
            <w:tcW w:w="0" w:type="auto"/>
            <w:tcBorders>
              <w:top w:val="nil"/>
              <w:left w:val="nil"/>
              <w:bottom w:val="nil"/>
              <w:right w:val="nil"/>
            </w:tcBorders>
            <w:shd w:val="clear" w:color="auto" w:fill="auto"/>
            <w:noWrap/>
            <w:vAlign w:val="bottom"/>
            <w:hideMark/>
          </w:tcPr>
          <w:p w14:paraId="246BC6AE"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w:t>
            </w:r>
          </w:p>
        </w:tc>
        <w:tc>
          <w:tcPr>
            <w:tcW w:w="0" w:type="auto"/>
            <w:tcBorders>
              <w:top w:val="nil"/>
              <w:left w:val="nil"/>
              <w:bottom w:val="nil"/>
              <w:right w:val="nil"/>
            </w:tcBorders>
            <w:shd w:val="clear" w:color="auto" w:fill="auto"/>
            <w:noWrap/>
            <w:vAlign w:val="center"/>
            <w:hideMark/>
          </w:tcPr>
          <w:p w14:paraId="246BC6AF"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3.7255</w:t>
            </w:r>
          </w:p>
        </w:tc>
      </w:tr>
      <w:tr w:rsidR="00803656" w:rsidRPr="00C65A97" w14:paraId="246BC6B9" w14:textId="77777777" w:rsidTr="00803656">
        <w:trPr>
          <w:trHeight w:val="300"/>
        </w:trPr>
        <w:tc>
          <w:tcPr>
            <w:tcW w:w="0" w:type="auto"/>
            <w:tcBorders>
              <w:top w:val="nil"/>
              <w:left w:val="nil"/>
              <w:bottom w:val="single" w:sz="4" w:space="0" w:color="auto"/>
              <w:right w:val="nil"/>
            </w:tcBorders>
            <w:shd w:val="clear" w:color="auto" w:fill="auto"/>
            <w:noWrap/>
            <w:vAlign w:val="center"/>
            <w:hideMark/>
          </w:tcPr>
          <w:p w14:paraId="246BC6B1"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6 - 7</w:t>
            </w:r>
          </w:p>
        </w:tc>
        <w:tc>
          <w:tcPr>
            <w:tcW w:w="0" w:type="auto"/>
            <w:tcBorders>
              <w:top w:val="nil"/>
              <w:left w:val="nil"/>
              <w:bottom w:val="single" w:sz="4" w:space="0" w:color="auto"/>
              <w:right w:val="nil"/>
            </w:tcBorders>
            <w:shd w:val="clear" w:color="auto" w:fill="auto"/>
            <w:noWrap/>
            <w:vAlign w:val="center"/>
            <w:hideMark/>
          </w:tcPr>
          <w:p w14:paraId="246BC6B2"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57065</w:t>
            </w:r>
          </w:p>
        </w:tc>
        <w:tc>
          <w:tcPr>
            <w:tcW w:w="0" w:type="auto"/>
            <w:tcBorders>
              <w:top w:val="nil"/>
              <w:left w:val="nil"/>
              <w:bottom w:val="single" w:sz="4" w:space="0" w:color="auto"/>
              <w:right w:val="nil"/>
            </w:tcBorders>
            <w:shd w:val="clear" w:color="auto" w:fill="auto"/>
            <w:noWrap/>
            <w:vAlign w:val="center"/>
            <w:hideMark/>
          </w:tcPr>
          <w:p w14:paraId="246BC6B3"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287796</w:t>
            </w:r>
          </w:p>
        </w:tc>
        <w:tc>
          <w:tcPr>
            <w:tcW w:w="0" w:type="auto"/>
            <w:tcBorders>
              <w:top w:val="nil"/>
              <w:left w:val="nil"/>
              <w:bottom w:val="single" w:sz="4" w:space="0" w:color="auto"/>
              <w:right w:val="nil"/>
            </w:tcBorders>
            <w:shd w:val="clear" w:color="auto" w:fill="auto"/>
            <w:noWrap/>
            <w:vAlign w:val="center"/>
            <w:hideMark/>
          </w:tcPr>
          <w:p w14:paraId="246BC6B4"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00.00</w:t>
            </w:r>
          </w:p>
        </w:tc>
        <w:tc>
          <w:tcPr>
            <w:tcW w:w="0" w:type="auto"/>
            <w:tcBorders>
              <w:top w:val="nil"/>
              <w:left w:val="nil"/>
              <w:bottom w:val="single" w:sz="4" w:space="0" w:color="auto"/>
              <w:right w:val="nil"/>
            </w:tcBorders>
            <w:shd w:val="clear" w:color="auto" w:fill="auto"/>
            <w:noWrap/>
            <w:vAlign w:val="center"/>
            <w:hideMark/>
          </w:tcPr>
          <w:p w14:paraId="246BC6B5"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54.58</w:t>
            </w:r>
          </w:p>
        </w:tc>
        <w:tc>
          <w:tcPr>
            <w:tcW w:w="0" w:type="auto"/>
            <w:tcBorders>
              <w:top w:val="nil"/>
              <w:left w:val="nil"/>
              <w:bottom w:val="single" w:sz="4" w:space="0" w:color="auto"/>
              <w:right w:val="nil"/>
            </w:tcBorders>
            <w:shd w:val="clear" w:color="auto" w:fill="auto"/>
            <w:noWrap/>
            <w:vAlign w:val="bottom"/>
            <w:hideMark/>
          </w:tcPr>
          <w:p w14:paraId="246BC6B6" w14:textId="77777777" w:rsidR="00803656" w:rsidRPr="004A5BF7" w:rsidRDefault="00803656" w:rsidP="00803656">
            <w:pPr>
              <w:spacing w:before="0" w:after="0"/>
              <w:jc w:val="right"/>
              <w:rPr>
                <w:rFonts w:cs="Arial"/>
                <w:color w:val="000000"/>
                <w:sz w:val="18"/>
                <w:szCs w:val="18"/>
              </w:rPr>
            </w:pPr>
            <w:r w:rsidRPr="004A5BF7">
              <w:rPr>
                <w:rFonts w:cs="Arial"/>
                <w:color w:val="000000"/>
                <w:sz w:val="18"/>
                <w:szCs w:val="18"/>
              </w:rPr>
              <w:t>3.7256</w:t>
            </w:r>
          </w:p>
        </w:tc>
        <w:tc>
          <w:tcPr>
            <w:tcW w:w="0" w:type="auto"/>
            <w:tcBorders>
              <w:top w:val="nil"/>
              <w:left w:val="nil"/>
              <w:bottom w:val="single" w:sz="4" w:space="0" w:color="auto"/>
              <w:right w:val="nil"/>
            </w:tcBorders>
            <w:shd w:val="clear" w:color="auto" w:fill="auto"/>
            <w:noWrap/>
            <w:vAlign w:val="bottom"/>
            <w:hideMark/>
          </w:tcPr>
          <w:p w14:paraId="246BC6B7"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w:t>
            </w:r>
          </w:p>
        </w:tc>
        <w:tc>
          <w:tcPr>
            <w:tcW w:w="0" w:type="auto"/>
            <w:tcBorders>
              <w:top w:val="nil"/>
              <w:left w:val="nil"/>
              <w:bottom w:val="single" w:sz="4" w:space="0" w:color="auto"/>
              <w:right w:val="nil"/>
            </w:tcBorders>
            <w:shd w:val="clear" w:color="auto" w:fill="auto"/>
            <w:noWrap/>
            <w:vAlign w:val="center"/>
            <w:hideMark/>
          </w:tcPr>
          <w:p w14:paraId="246BC6B8"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7.0000</w:t>
            </w:r>
          </w:p>
        </w:tc>
      </w:tr>
    </w:tbl>
    <w:p w14:paraId="246BC6BA" w14:textId="77777777" w:rsidR="00803656" w:rsidRPr="00961331" w:rsidRDefault="00803656" w:rsidP="00803656">
      <w:pPr>
        <w:rPr>
          <w:rFonts w:cs="Arial"/>
          <w:szCs w:val="22"/>
        </w:rPr>
      </w:pPr>
    </w:p>
    <w:p w14:paraId="246BC6BB" w14:textId="77777777" w:rsidR="00803656" w:rsidRPr="00961331" w:rsidRDefault="00803656" w:rsidP="00803656">
      <w:pPr>
        <w:rPr>
          <w:rFonts w:cs="Arial"/>
          <w:b/>
          <w:szCs w:val="22"/>
        </w:rPr>
      </w:pPr>
      <w:r w:rsidRPr="00961331">
        <w:rPr>
          <w:rFonts w:cs="Arial"/>
          <w:b/>
          <w:szCs w:val="22"/>
        </w:rPr>
        <w:t>(b) DIN dispersion function</w:t>
      </w:r>
    </w:p>
    <w:p w14:paraId="246BC6BC" w14:textId="7A26C86A" w:rsidR="00803656" w:rsidRDefault="00A06807" w:rsidP="00803656">
      <w:pPr>
        <w:rPr>
          <w:rFonts w:cs="Arial"/>
          <w:szCs w:val="22"/>
        </w:rPr>
      </w:pPr>
      <w:r w:rsidRPr="00B05E41">
        <w:rPr>
          <w:rFonts w:cs="Arial"/>
          <w:noProof/>
          <w:szCs w:val="22"/>
          <w:lang w:val="en-AU" w:eastAsia="en-AU"/>
        </w:rPr>
        <w:drawing>
          <wp:anchor distT="0" distB="0" distL="114300" distR="114300" simplePos="0" relativeHeight="251655168" behindDoc="0" locked="0" layoutInCell="1" allowOverlap="1" wp14:anchorId="246C1F2E" wp14:editId="413CDAC9">
            <wp:simplePos x="0" y="0"/>
            <wp:positionH relativeFrom="column">
              <wp:posOffset>1309023</wp:posOffset>
            </wp:positionH>
            <wp:positionV relativeFrom="paragraph">
              <wp:posOffset>1180696</wp:posOffset>
            </wp:positionV>
            <wp:extent cx="2573020" cy="3521075"/>
            <wp:effectExtent l="0" t="0" r="0" b="3175"/>
            <wp:wrapTopAndBottom/>
            <wp:docPr id="79" name="Picture 79" descr="Map showing the Great Barrier Reef Marine Park (Queensland, Australia), major rivers included in the model, the delimitation of the Natural Resource Management (NRM) regions, and the sampling sites (colour density indicates recurrent sampling)." title="The Great Barrier Reef Marine Park (Queensland, Australia), boundaries of the Natural Resource Management (NRM) regions, and the sampling sites (colour density indicates recurrent sampling) included for valid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cuments\10. RS Ocean Colour\PAPERS-REPORTS\TropWATER report 2011-12\GBR_TropWATER_report2011-12.jpg"/>
                    <pic:cNvPicPr>
                      <a:picLocks noChangeAspect="1" noChangeArrowheads="1"/>
                    </pic:cNvPicPr>
                  </pic:nvPicPr>
                  <pic:blipFill>
                    <a:blip r:embed="rId228" cstate="print">
                      <a:extLst>
                        <a:ext uri="{28A0092B-C50C-407E-A947-70E740481C1C}">
                          <a14:useLocalDpi xmlns:a14="http://schemas.microsoft.com/office/drawing/2010/main" val="0"/>
                        </a:ext>
                      </a:extLst>
                    </a:blip>
                    <a:stretch>
                      <a:fillRect/>
                    </a:stretch>
                  </pic:blipFill>
                  <pic:spPr bwMode="auto">
                    <a:xfrm>
                      <a:off x="0" y="0"/>
                      <a:ext cx="2573020" cy="3521075"/>
                    </a:xfrm>
                    <a:prstGeom prst="rect">
                      <a:avLst/>
                    </a:prstGeom>
                    <a:noFill/>
                    <a:ln>
                      <a:noFill/>
                    </a:ln>
                  </pic:spPr>
                </pic:pic>
              </a:graphicData>
            </a:graphic>
          </wp:anchor>
        </w:drawing>
      </w:r>
      <w:r w:rsidR="00803656" w:rsidRPr="00961331">
        <w:rPr>
          <w:rFonts w:cs="Arial"/>
          <w:szCs w:val="22"/>
        </w:rPr>
        <w:t>The DIN dispersion function is a raster surface that represents how much of the land-sourced DIN ends up in each colour class over the ocean colour plumes. The DIN dispersion function is based on the proportion of DIN mass among each colour class and uses three sources of data: (i) the river plume maps with six-colour class</w:t>
      </w:r>
      <w:r w:rsidR="009D0BF3">
        <w:rPr>
          <w:rFonts w:cs="Arial"/>
          <w:szCs w:val="22"/>
        </w:rPr>
        <w:t>,</w:t>
      </w:r>
      <w:r w:rsidR="009D0BF3" w:rsidRPr="00961331">
        <w:rPr>
          <w:rFonts w:cs="Arial"/>
          <w:szCs w:val="22"/>
        </w:rPr>
        <w:t xml:space="preserve"> </w:t>
      </w:r>
      <w:r w:rsidR="00803656" w:rsidRPr="00961331">
        <w:rPr>
          <w:rFonts w:cs="Arial"/>
          <w:szCs w:val="22"/>
        </w:rPr>
        <w:t xml:space="preserve">(ii) </w:t>
      </w:r>
      <w:r w:rsidR="00803656" w:rsidRPr="00CB72FB">
        <w:rPr>
          <w:rFonts w:cs="Arial"/>
          <w:i/>
          <w:szCs w:val="22"/>
        </w:rPr>
        <w:t>in-situ</w:t>
      </w:r>
      <w:r w:rsidR="00803656" w:rsidRPr="00961331">
        <w:rPr>
          <w:rFonts w:cs="Arial"/>
          <w:szCs w:val="22"/>
        </w:rPr>
        <w:t xml:space="preserve"> DIN concentration and (ii</w:t>
      </w:r>
      <w:r w:rsidR="00F40269">
        <w:rPr>
          <w:rFonts w:cs="Arial"/>
          <w:szCs w:val="22"/>
        </w:rPr>
        <w:t>i</w:t>
      </w:r>
      <w:r w:rsidR="00803656" w:rsidRPr="00961331">
        <w:rPr>
          <w:rFonts w:cs="Arial"/>
          <w:szCs w:val="22"/>
        </w:rPr>
        <w:t>) CT</w:t>
      </w:r>
      <w:r w:rsidR="00F40269">
        <w:rPr>
          <w:rFonts w:cs="Arial"/>
          <w:szCs w:val="22"/>
        </w:rPr>
        <w:t>D vertical profiles. The latter</w:t>
      </w:r>
      <w:r w:rsidR="00803656" w:rsidRPr="00961331">
        <w:rPr>
          <w:rFonts w:cs="Arial"/>
          <w:szCs w:val="22"/>
        </w:rPr>
        <w:t xml:space="preserve"> two datasets have been opportunistically collected in river plume waters over the </w:t>
      </w:r>
      <w:r w:rsidR="00565A07">
        <w:rPr>
          <w:rFonts w:cs="Arial"/>
          <w:szCs w:val="22"/>
        </w:rPr>
        <w:t>Reef</w:t>
      </w:r>
      <w:r w:rsidR="00565A07" w:rsidRPr="00961331">
        <w:rPr>
          <w:rFonts w:cs="Arial"/>
          <w:szCs w:val="22"/>
        </w:rPr>
        <w:t xml:space="preserve"> </w:t>
      </w:r>
      <w:r w:rsidR="00803656" w:rsidRPr="00961331">
        <w:rPr>
          <w:rFonts w:cs="Arial"/>
          <w:szCs w:val="22"/>
        </w:rPr>
        <w:t>lagoon as part of the water quality</w:t>
      </w:r>
      <w:r w:rsidR="00F40269">
        <w:rPr>
          <w:rFonts w:cs="Arial"/>
          <w:szCs w:val="22"/>
        </w:rPr>
        <w:t xml:space="preserve"> flood plume</w:t>
      </w:r>
      <w:r w:rsidR="00803656" w:rsidRPr="00961331">
        <w:rPr>
          <w:rFonts w:cs="Arial"/>
          <w:szCs w:val="22"/>
        </w:rPr>
        <w:t xml:space="preserve"> program under the Reef Rescue </w:t>
      </w:r>
      <w:r w:rsidR="00803656">
        <w:rPr>
          <w:rFonts w:cs="Arial"/>
          <w:szCs w:val="22"/>
        </w:rPr>
        <w:t>MMP</w:t>
      </w:r>
      <w:r w:rsidR="00803656" w:rsidRPr="00961331">
        <w:rPr>
          <w:rFonts w:cs="Arial"/>
          <w:szCs w:val="22"/>
        </w:rPr>
        <w:t xml:space="preserve"> (</w:t>
      </w:r>
      <w:r w:rsidR="009D0BF3">
        <w:fldChar w:fldCharType="begin"/>
      </w:r>
      <w:r w:rsidR="009D0BF3">
        <w:instrText xml:space="preserve"> REF _Ref449130092 \h  \* MERGEFORMAT </w:instrText>
      </w:r>
      <w:r w:rsidR="009D0BF3">
        <w:fldChar w:fldCharType="separate"/>
      </w:r>
      <w:r w:rsidR="00335316" w:rsidRPr="00335316">
        <w:rPr>
          <w:rFonts w:cs="Arial"/>
          <w:szCs w:val="22"/>
        </w:rPr>
        <w:t xml:space="preserve">Figure </w:t>
      </w:r>
      <w:r w:rsidR="00335316" w:rsidRPr="00335316">
        <w:rPr>
          <w:rFonts w:cs="Arial"/>
          <w:noProof/>
          <w:szCs w:val="22"/>
        </w:rPr>
        <w:t>D-7</w:t>
      </w:r>
      <w:r w:rsidR="009D0BF3">
        <w:fldChar w:fldCharType="end"/>
      </w:r>
      <w:r w:rsidR="00803656" w:rsidRPr="00961331">
        <w:rPr>
          <w:rFonts w:cs="Arial"/>
          <w:szCs w:val="22"/>
        </w:rPr>
        <w:t>).</w:t>
      </w:r>
    </w:p>
    <w:p w14:paraId="246BC6BD" w14:textId="66F2ED5C" w:rsidR="00803656" w:rsidRDefault="00803656" w:rsidP="00803656">
      <w:pPr>
        <w:rPr>
          <w:rFonts w:cs="Arial"/>
          <w:szCs w:val="22"/>
        </w:rPr>
      </w:pPr>
    </w:p>
    <w:p w14:paraId="246BC6BE" w14:textId="0B5C5266" w:rsidR="00803656" w:rsidRDefault="00974678" w:rsidP="00C83B6E">
      <w:pPr>
        <w:pStyle w:val="Caption"/>
      </w:pPr>
      <w:bookmarkStart w:id="2148" w:name="_Ref449130092"/>
      <w:bookmarkStart w:id="2149" w:name="_Toc492040767"/>
      <w:bookmarkStart w:id="2150" w:name="_Toc5614681"/>
      <w:r>
        <w:t>Figure D-</w:t>
      </w:r>
      <w:r w:rsidR="005F019F">
        <w:fldChar w:fldCharType="begin"/>
      </w:r>
      <w:r w:rsidR="005F019F">
        <w:instrText xml:space="preserve"> SEQ Figure_D- \* ARABIC </w:instrText>
      </w:r>
      <w:r w:rsidR="005F019F">
        <w:fldChar w:fldCharType="separate"/>
      </w:r>
      <w:r w:rsidR="00335316">
        <w:rPr>
          <w:noProof/>
        </w:rPr>
        <w:t>7</w:t>
      </w:r>
      <w:r w:rsidR="005F019F">
        <w:rPr>
          <w:noProof/>
        </w:rPr>
        <w:fldChar w:fldCharType="end"/>
      </w:r>
      <w:bookmarkEnd w:id="2148"/>
      <w:r w:rsidR="0044148A">
        <w:rPr>
          <w:noProof/>
        </w:rPr>
        <w:t>:</w:t>
      </w:r>
      <w:r w:rsidR="00803656" w:rsidRPr="00C65A97">
        <w:t xml:space="preserve"> The </w:t>
      </w:r>
      <w:r w:rsidR="00565A07">
        <w:t>Marine Park</w:t>
      </w:r>
      <w:r w:rsidR="00565A07" w:rsidRPr="00C65A97">
        <w:t xml:space="preserve"> </w:t>
      </w:r>
      <w:r w:rsidR="00803656" w:rsidRPr="00C65A97">
        <w:t xml:space="preserve">(Queensland, Australia), </w:t>
      </w:r>
      <w:r w:rsidR="00F54D4D">
        <w:t xml:space="preserve">boundaries </w:t>
      </w:r>
      <w:r w:rsidR="00803656" w:rsidRPr="00C65A97">
        <w:t>of the NRM regions, and the sampling sites (colour density indicates recurrent sampling)</w:t>
      </w:r>
      <w:r w:rsidR="00F54D4D">
        <w:t xml:space="preserve"> included for validation</w:t>
      </w:r>
      <w:r w:rsidR="00D57F94">
        <w:t>.</w:t>
      </w:r>
      <w:bookmarkEnd w:id="2149"/>
      <w:bookmarkEnd w:id="2150"/>
    </w:p>
    <w:p w14:paraId="246BC6BF" w14:textId="1D70275A" w:rsidR="00803656" w:rsidRPr="00961331" w:rsidRDefault="00803656" w:rsidP="00803656">
      <w:pPr>
        <w:rPr>
          <w:rFonts w:cs="Arial"/>
          <w:szCs w:val="22"/>
        </w:rPr>
      </w:pPr>
      <w:r w:rsidRPr="00961331">
        <w:rPr>
          <w:rFonts w:cs="Arial"/>
          <w:szCs w:val="22"/>
        </w:rPr>
        <w:t>The CTD profiles are used to determine the depth of the mixing layer for each colour class and also the surface salinity. The depth of the mixing layer is determined based on the mixing between the marine water and the freshwater, which creates a gradient in concentration. It is assumed that freshwater is diluted with the marine water at the same rate as DIN</w:t>
      </w:r>
      <w:r w:rsidR="009D0BF3">
        <w:rPr>
          <w:rFonts w:cs="Arial"/>
          <w:szCs w:val="22"/>
        </w:rPr>
        <w:t>; therefore,</w:t>
      </w:r>
      <w:r w:rsidRPr="00961331">
        <w:rPr>
          <w:rFonts w:cs="Arial"/>
          <w:szCs w:val="22"/>
        </w:rPr>
        <w:t xml:space="preserve"> mixing depth can be used to estimate total DIN mass throughout the water column under plume water influence. Using salinity variation from CTD vertical profiles to estimate the conservative mixing between freshwater and marine water, the appropriate mixing depth (</w:t>
      </w:r>
      <w:r w:rsidRPr="00961331">
        <w:rPr>
          <w:rFonts w:cs="Arial"/>
          <w:i/>
          <w:szCs w:val="22"/>
        </w:rPr>
        <w:t>D</w:t>
      </w:r>
      <w:r w:rsidRPr="00961331">
        <w:rPr>
          <w:rFonts w:cs="Arial"/>
          <w:szCs w:val="22"/>
        </w:rPr>
        <w:t>, in met</w:t>
      </w:r>
      <w:r w:rsidR="005C3C12">
        <w:rPr>
          <w:rFonts w:cs="Arial"/>
          <w:szCs w:val="22"/>
        </w:rPr>
        <w:t>re</w:t>
      </w:r>
      <w:r w:rsidRPr="00961331">
        <w:rPr>
          <w:rFonts w:cs="Arial"/>
          <w:szCs w:val="22"/>
        </w:rPr>
        <w:t>s) becomes:</w:t>
      </w:r>
    </w:p>
    <w:p w14:paraId="246BC6C0" w14:textId="77777777" w:rsidR="00803656" w:rsidRPr="00961331" w:rsidRDefault="00803656" w:rsidP="00803656">
      <w:pPr>
        <w:pStyle w:val="equation"/>
        <w:rPr>
          <w:rFonts w:ascii="Arial" w:hAnsi="Arial" w:cs="Arial"/>
          <w:i w:val="0"/>
          <w:sz w:val="22"/>
          <w:szCs w:val="22"/>
        </w:rPr>
      </w:pPr>
      <m:oMath>
        <m:r>
          <w:rPr>
            <w:rFonts w:cs="Arial"/>
            <w:sz w:val="22"/>
            <w:szCs w:val="22"/>
          </w:rPr>
          <m:t>D=</m:t>
        </m:r>
        <m:f>
          <m:fPr>
            <m:ctrlPr>
              <w:rPr>
                <w:rFonts w:cs="Arial"/>
                <w:sz w:val="22"/>
                <w:szCs w:val="22"/>
              </w:rPr>
            </m:ctrlPr>
          </m:fPr>
          <m:num>
            <m:r>
              <w:rPr>
                <w:rFonts w:cs="Arial"/>
                <w:sz w:val="22"/>
                <w:szCs w:val="22"/>
              </w:rPr>
              <m:t>1</m:t>
            </m:r>
          </m:num>
          <m:den>
            <m:d>
              <m:dPr>
                <m:ctrlPr>
                  <w:rPr>
                    <w:rFonts w:cs="Arial"/>
                    <w:sz w:val="22"/>
                    <w:szCs w:val="22"/>
                  </w:rPr>
                </m:ctrlPr>
              </m:dPr>
              <m:e>
                <m:sSub>
                  <m:sSubPr>
                    <m:ctrlPr>
                      <w:rPr>
                        <w:rFonts w:cs="Arial"/>
                        <w:sz w:val="22"/>
                        <w:szCs w:val="22"/>
                      </w:rPr>
                    </m:ctrlPr>
                  </m:sSubPr>
                  <m:e>
                    <m:r>
                      <w:rPr>
                        <w:rFonts w:cs="Arial"/>
                        <w:sz w:val="22"/>
                        <w:szCs w:val="22"/>
                      </w:rPr>
                      <m:t>SAL</m:t>
                    </m:r>
                  </m:e>
                  <m:sub>
                    <m:r>
                      <w:rPr>
                        <w:rFonts w:cs="Arial"/>
                        <w:sz w:val="22"/>
                        <w:szCs w:val="22"/>
                      </w:rPr>
                      <m:t>max</m:t>
                    </m:r>
                  </m:sub>
                </m:sSub>
                <m:r>
                  <w:rPr>
                    <w:rFonts w:cs="Arial"/>
                    <w:sz w:val="22"/>
                    <w:szCs w:val="22"/>
                  </w:rPr>
                  <m:t>-</m:t>
                </m:r>
                <m:sSub>
                  <m:sSubPr>
                    <m:ctrlPr>
                      <w:rPr>
                        <w:rFonts w:cs="Arial"/>
                        <w:sz w:val="22"/>
                        <w:szCs w:val="22"/>
                      </w:rPr>
                    </m:ctrlPr>
                  </m:sSubPr>
                  <m:e>
                    <m:r>
                      <w:rPr>
                        <w:rFonts w:cs="Arial"/>
                        <w:sz w:val="22"/>
                        <w:szCs w:val="22"/>
                      </w:rPr>
                      <m:t>SAL</m:t>
                    </m:r>
                  </m:e>
                  <m:sub>
                    <m:r>
                      <w:rPr>
                        <w:rFonts w:cs="Arial"/>
                        <w:sz w:val="22"/>
                        <w:szCs w:val="22"/>
                      </w:rPr>
                      <m:t>min</m:t>
                    </m:r>
                  </m:sub>
                </m:sSub>
              </m:e>
            </m:d>
          </m:den>
        </m:f>
        <m:nary>
          <m:naryPr>
            <m:limLoc m:val="undOvr"/>
            <m:ctrlPr>
              <w:rPr>
                <w:rFonts w:cs="Arial"/>
                <w:sz w:val="22"/>
                <w:szCs w:val="22"/>
              </w:rPr>
            </m:ctrlPr>
          </m:naryPr>
          <m:sub>
            <m:r>
              <w:rPr>
                <w:rFonts w:cs="Arial"/>
                <w:sz w:val="22"/>
                <w:szCs w:val="22"/>
              </w:rPr>
              <m:t>0</m:t>
            </m:r>
          </m:sub>
          <m:sup>
            <m:sSub>
              <m:sSubPr>
                <m:ctrlPr>
                  <w:rPr>
                    <w:rFonts w:cs="Arial"/>
                    <w:sz w:val="22"/>
                    <w:szCs w:val="22"/>
                  </w:rPr>
                </m:ctrlPr>
              </m:sSubPr>
              <m:e>
                <m:r>
                  <w:rPr>
                    <w:rFonts w:cs="Arial"/>
                    <w:sz w:val="22"/>
                    <w:szCs w:val="22"/>
                  </w:rPr>
                  <m:t>Z</m:t>
                </m:r>
              </m:e>
              <m:sub>
                <m:r>
                  <w:rPr>
                    <w:rFonts w:cs="Arial"/>
                    <w:sz w:val="22"/>
                    <w:szCs w:val="22"/>
                  </w:rPr>
                  <m:t>max</m:t>
                </m:r>
              </m:sub>
            </m:sSub>
          </m:sup>
          <m:e>
            <m:d>
              <m:dPr>
                <m:ctrlPr>
                  <w:rPr>
                    <w:rFonts w:cs="Arial"/>
                    <w:sz w:val="22"/>
                    <w:szCs w:val="22"/>
                  </w:rPr>
                </m:ctrlPr>
              </m:dPr>
              <m:e>
                <m:sSub>
                  <m:sSubPr>
                    <m:ctrlPr>
                      <w:rPr>
                        <w:rFonts w:cs="Arial"/>
                        <w:sz w:val="22"/>
                        <w:szCs w:val="22"/>
                      </w:rPr>
                    </m:ctrlPr>
                  </m:sSubPr>
                  <m:e>
                    <m:r>
                      <w:rPr>
                        <w:rFonts w:cs="Arial"/>
                        <w:sz w:val="22"/>
                        <w:szCs w:val="22"/>
                      </w:rPr>
                      <m:t>SAL</m:t>
                    </m:r>
                  </m:e>
                  <m:sub>
                    <m:r>
                      <w:rPr>
                        <w:rFonts w:cs="Arial"/>
                        <w:sz w:val="22"/>
                        <w:szCs w:val="22"/>
                      </w:rPr>
                      <m:t>max</m:t>
                    </m:r>
                  </m:sub>
                </m:sSub>
                <m:r>
                  <w:rPr>
                    <w:rFonts w:cs="Arial"/>
                    <w:sz w:val="22"/>
                    <w:szCs w:val="22"/>
                  </w:rPr>
                  <m:t>-</m:t>
                </m:r>
                <m:sSub>
                  <m:sSubPr>
                    <m:ctrlPr>
                      <w:rPr>
                        <w:rFonts w:cs="Arial"/>
                        <w:sz w:val="22"/>
                        <w:szCs w:val="22"/>
                      </w:rPr>
                    </m:ctrlPr>
                  </m:sSubPr>
                  <m:e>
                    <m:r>
                      <w:rPr>
                        <w:rFonts w:cs="Arial"/>
                        <w:sz w:val="22"/>
                        <w:szCs w:val="22"/>
                      </w:rPr>
                      <m:t>SAL</m:t>
                    </m:r>
                  </m:e>
                  <m:sub>
                    <m:r>
                      <w:rPr>
                        <w:rFonts w:cs="Arial"/>
                        <w:sz w:val="22"/>
                        <w:szCs w:val="22"/>
                      </w:rPr>
                      <m:t>z</m:t>
                    </m:r>
                  </m:sub>
                </m:sSub>
              </m:e>
            </m:d>
            <m:sSub>
              <m:sSubPr>
                <m:ctrlPr>
                  <w:rPr>
                    <w:rFonts w:cs="Arial"/>
                    <w:sz w:val="22"/>
                    <w:szCs w:val="22"/>
                  </w:rPr>
                </m:ctrlPr>
              </m:sSubPr>
              <m:e>
                <m:r>
                  <w:rPr>
                    <w:rFonts w:cs="Arial"/>
                    <w:sz w:val="22"/>
                    <w:szCs w:val="22"/>
                  </w:rPr>
                  <m:t>d</m:t>
                </m:r>
              </m:e>
              <m:sub>
                <m:r>
                  <w:rPr>
                    <w:rFonts w:cs="Arial"/>
                    <w:sz w:val="22"/>
                    <w:szCs w:val="22"/>
                  </w:rPr>
                  <m:t>Z</m:t>
                </m:r>
              </m:sub>
            </m:sSub>
          </m:e>
        </m:nary>
      </m:oMath>
      <w:r w:rsidRPr="00961331">
        <w:rPr>
          <w:rFonts w:ascii="Arial" w:eastAsiaTheme="minorEastAsia" w:hAnsi="Arial" w:cs="Arial"/>
          <w:i w:val="0"/>
          <w:sz w:val="22"/>
          <w:szCs w:val="22"/>
        </w:rPr>
        <w:t>,</w:t>
      </w:r>
      <w:r w:rsidRPr="00961331">
        <w:rPr>
          <w:rFonts w:ascii="Arial" w:eastAsiaTheme="minorEastAsia" w:hAnsi="Arial" w:cs="Arial"/>
          <w:sz w:val="22"/>
          <w:szCs w:val="22"/>
        </w:rPr>
        <w:tab/>
      </w:r>
      <w:r w:rsidRPr="00961331">
        <w:rPr>
          <w:rFonts w:ascii="Arial" w:hAnsi="Arial" w:cs="Arial"/>
          <w:i w:val="0"/>
          <w:sz w:val="22"/>
          <w:szCs w:val="22"/>
        </w:rPr>
        <w:t>(Eq. 3)</w:t>
      </w:r>
    </w:p>
    <w:p w14:paraId="246BC6C1" w14:textId="615CE2E2" w:rsidR="00F40269" w:rsidRPr="00961331" w:rsidRDefault="00803656" w:rsidP="00803656">
      <w:pPr>
        <w:rPr>
          <w:rFonts w:cs="Arial"/>
          <w:szCs w:val="22"/>
        </w:rPr>
      </w:pPr>
      <w:r w:rsidRPr="00961331">
        <w:rPr>
          <w:rFonts w:cs="Arial"/>
          <w:szCs w:val="22"/>
        </w:rPr>
        <w:t>where</w:t>
      </w:r>
      <w:r w:rsidR="009D0BF3">
        <w:rPr>
          <w:rFonts w:cs="Arial"/>
          <w:szCs w:val="22"/>
        </w:rPr>
        <w:t>,</w:t>
      </w:r>
      <w:r w:rsidRPr="00961331">
        <w:rPr>
          <w:rFonts w:cs="Arial"/>
          <w:szCs w:val="22"/>
        </w:rPr>
        <w:t xml:space="preserve"> </w:t>
      </w:r>
      <w:r w:rsidRPr="00961331">
        <w:rPr>
          <w:rFonts w:cs="Arial"/>
          <w:i/>
          <w:szCs w:val="22"/>
        </w:rPr>
        <w:t>SAL</w:t>
      </w:r>
      <w:r w:rsidRPr="00961331">
        <w:rPr>
          <w:rFonts w:cs="Arial"/>
          <w:i/>
          <w:szCs w:val="22"/>
          <w:vertAlign w:val="subscript"/>
        </w:rPr>
        <w:t>max</w:t>
      </w:r>
      <w:r w:rsidRPr="00961331">
        <w:rPr>
          <w:rFonts w:cs="Arial"/>
          <w:szCs w:val="22"/>
        </w:rPr>
        <w:t xml:space="preserve"> and </w:t>
      </w:r>
      <w:r w:rsidRPr="00961331">
        <w:rPr>
          <w:rFonts w:cs="Arial"/>
          <w:i/>
          <w:szCs w:val="22"/>
        </w:rPr>
        <w:t>SAL</w:t>
      </w:r>
      <w:r w:rsidRPr="00961331">
        <w:rPr>
          <w:rFonts w:cs="Arial"/>
          <w:i/>
          <w:szCs w:val="22"/>
          <w:vertAlign w:val="subscript"/>
        </w:rPr>
        <w:t>min</w:t>
      </w:r>
      <w:r w:rsidRPr="00961331">
        <w:rPr>
          <w:rFonts w:cs="Arial"/>
          <w:szCs w:val="22"/>
        </w:rPr>
        <w:t xml:space="preserve"> stand for the maximum and minimum salinity, respectively, in the mixing gradient from surface to the bottom. The integral is the sum of the salinity difference from the salinity at depth </w:t>
      </w:r>
      <w:r w:rsidRPr="00961331">
        <w:rPr>
          <w:rFonts w:cs="Arial"/>
          <w:i/>
          <w:szCs w:val="22"/>
        </w:rPr>
        <w:t>Z</w:t>
      </w:r>
      <w:r w:rsidRPr="00961331">
        <w:rPr>
          <w:rFonts w:cs="Arial"/>
          <w:szCs w:val="22"/>
        </w:rPr>
        <w:t xml:space="preserve"> to the maximum depth. This represents the sum of the total mass of freshwater throughout the water column. Dividing this sum by the maximum salinity difference, it is as though the total mass of the freshwater in the entire water column was compressed into a layer D thick of freshwater.</w:t>
      </w:r>
    </w:p>
    <w:p w14:paraId="246BC6C2" w14:textId="30EA92F5" w:rsidR="00A955D6" w:rsidRPr="00961331" w:rsidRDefault="00803656" w:rsidP="00803656">
      <w:pPr>
        <w:rPr>
          <w:rFonts w:cs="Arial"/>
          <w:szCs w:val="22"/>
        </w:rPr>
      </w:pPr>
      <w:r w:rsidRPr="00961331">
        <w:rPr>
          <w:rFonts w:cs="Arial"/>
          <w:szCs w:val="22"/>
        </w:rPr>
        <w:t>The river plume maps are used to calculate the area of each colour class and also for the match-ups between</w:t>
      </w:r>
      <w:r w:rsidR="008E16B2">
        <w:rPr>
          <w:rFonts w:cs="Arial"/>
          <w:i/>
          <w:szCs w:val="22"/>
        </w:rPr>
        <w:t xml:space="preserve"> in-situ</w:t>
      </w:r>
      <w:r w:rsidRPr="00961331">
        <w:rPr>
          <w:rFonts w:cs="Arial"/>
          <w:szCs w:val="22"/>
        </w:rPr>
        <w:t xml:space="preserve"> data (DIN concentration and CTD profiles) and the colour classes. The match-ups are done on a weekly basis, which is the smallest temporal resolution of the river plume maps</w:t>
      </w:r>
      <w:r w:rsidR="00343518">
        <w:rPr>
          <w:rFonts w:cs="Arial"/>
          <w:szCs w:val="22"/>
        </w:rPr>
        <w:t xml:space="preserve"> </w:t>
      </w:r>
      <w:r w:rsidR="00343518" w:rsidRPr="00343518">
        <w:rPr>
          <w:rFonts w:cs="Arial"/>
          <w:szCs w:val="22"/>
        </w:rPr>
        <w:t>(Álvarez-Romero et al., 2013)</w:t>
      </w:r>
      <w:r w:rsidRPr="00961331">
        <w:rPr>
          <w:rFonts w:cs="Arial"/>
          <w:szCs w:val="22"/>
        </w:rPr>
        <w:t xml:space="preserve">. Match-ups are performed using </w:t>
      </w:r>
      <w:r w:rsidRPr="00961331">
        <w:rPr>
          <w:rFonts w:cs="Arial"/>
          <w:i/>
          <w:szCs w:val="22"/>
        </w:rPr>
        <w:t>extract</w:t>
      </w:r>
      <w:r w:rsidRPr="00961331">
        <w:rPr>
          <w:rFonts w:cs="Arial"/>
          <w:szCs w:val="22"/>
        </w:rPr>
        <w:t xml:space="preserve"> in the raster package</w:t>
      </w:r>
      <w:r w:rsidR="00343518">
        <w:rPr>
          <w:rFonts w:cs="Arial"/>
          <w:szCs w:val="22"/>
        </w:rPr>
        <w:t xml:space="preserve"> </w:t>
      </w:r>
      <w:r w:rsidR="00343518" w:rsidRPr="00343518">
        <w:rPr>
          <w:rFonts w:cs="Arial"/>
          <w:szCs w:val="22"/>
        </w:rPr>
        <w:t>(Hijmans et al., 2015)</w:t>
      </w:r>
      <w:r w:rsidRPr="00961331">
        <w:rPr>
          <w:rFonts w:cs="Arial"/>
          <w:szCs w:val="22"/>
        </w:rPr>
        <w:t xml:space="preserve"> with </w:t>
      </w:r>
      <w:r w:rsidR="00FB585B">
        <w:rPr>
          <w:rFonts w:cs="Arial"/>
          <w:szCs w:val="22"/>
        </w:rPr>
        <w:t xml:space="preserve">the </w:t>
      </w:r>
      <w:r w:rsidRPr="00961331">
        <w:rPr>
          <w:rFonts w:cs="Arial"/>
          <w:szCs w:val="22"/>
        </w:rPr>
        <w:t>bilinear interpolation method in R 3.2.4, which interpolates from the values of the four nearest raster cells</w:t>
      </w:r>
      <w:r w:rsidR="00343518">
        <w:rPr>
          <w:rFonts w:cs="Arial"/>
          <w:szCs w:val="22"/>
        </w:rPr>
        <w:t xml:space="preserve"> </w:t>
      </w:r>
      <w:r w:rsidR="00343518" w:rsidRPr="00343518">
        <w:rPr>
          <w:rFonts w:cs="Arial"/>
          <w:szCs w:val="22"/>
        </w:rPr>
        <w:t>(R Development Core Team, 2015)</w:t>
      </w:r>
      <w:r w:rsidRPr="00961331">
        <w:rPr>
          <w:rFonts w:cs="Arial"/>
          <w:szCs w:val="22"/>
        </w:rPr>
        <w:t>. Only data sampled during flood regimes (c.a., flow exceeding the 75</w:t>
      </w:r>
      <w:r w:rsidRPr="00961331">
        <w:rPr>
          <w:rFonts w:cs="Arial"/>
          <w:szCs w:val="22"/>
          <w:vertAlign w:val="superscript"/>
        </w:rPr>
        <w:t>th</w:t>
      </w:r>
      <w:r w:rsidRPr="00961331">
        <w:rPr>
          <w:rFonts w:cs="Arial"/>
          <w:szCs w:val="22"/>
        </w:rPr>
        <w:t xml:space="preserve"> percentile of daily long-term wet season flow, from 1970 to 2000) are used in the match-ups, as these data better represent the biogeochemical and transport processes for </w:t>
      </w:r>
      <w:r w:rsidRPr="00C65A97">
        <w:rPr>
          <w:rFonts w:cs="Arial"/>
          <w:szCs w:val="22"/>
        </w:rPr>
        <w:t xml:space="preserve">DIN. </w:t>
      </w:r>
      <w:r w:rsidR="00184D9C">
        <w:fldChar w:fldCharType="begin"/>
      </w:r>
      <w:r w:rsidR="00184D9C">
        <w:instrText xml:space="preserve"> REF _Ref449130369 \h  \* MERGEFORMAT </w:instrText>
      </w:r>
      <w:r w:rsidR="00184D9C">
        <w:fldChar w:fldCharType="separate"/>
      </w:r>
      <w:r w:rsidR="00335316" w:rsidRPr="00335316">
        <w:rPr>
          <w:rFonts w:cs="Arial"/>
          <w:szCs w:val="22"/>
        </w:rPr>
        <w:t xml:space="preserve">Figure </w:t>
      </w:r>
      <w:r w:rsidR="00335316" w:rsidRPr="00335316">
        <w:rPr>
          <w:rFonts w:cs="Arial"/>
          <w:noProof/>
          <w:szCs w:val="22"/>
        </w:rPr>
        <w:t>D-8</w:t>
      </w:r>
      <w:r w:rsidR="00184D9C">
        <w:fldChar w:fldCharType="end"/>
      </w:r>
      <w:r w:rsidRPr="00C65A97">
        <w:rPr>
          <w:rFonts w:cs="Arial"/>
          <w:szCs w:val="22"/>
        </w:rPr>
        <w:t>presents the variation of DIN concentration, superficial salinity, mixing depth layer and plume area grouped by the six-colour classes. Due to the skewed nature of these</w:t>
      </w:r>
      <w:r w:rsidRPr="00961331">
        <w:rPr>
          <w:rFonts w:cs="Arial"/>
          <w:szCs w:val="22"/>
        </w:rPr>
        <w:t xml:space="preserve"> four variables, the median value is used as a measurement of the central tendency rather than the mean.</w:t>
      </w:r>
    </w:p>
    <w:p w14:paraId="246BC6C3" w14:textId="3CFA19B2" w:rsidR="00803656" w:rsidRPr="00961331" w:rsidRDefault="00803656" w:rsidP="00803656">
      <w:pPr>
        <w:rPr>
          <w:rFonts w:cs="Arial"/>
          <w:szCs w:val="22"/>
        </w:rPr>
      </w:pPr>
      <w:r w:rsidRPr="00961331">
        <w:rPr>
          <w:rFonts w:cs="Arial"/>
          <w:szCs w:val="22"/>
        </w:rPr>
        <w:t xml:space="preserve">Because </w:t>
      </w:r>
      <w:r w:rsidR="005C3C12">
        <w:rPr>
          <w:rFonts w:cs="Arial"/>
          <w:szCs w:val="22"/>
        </w:rPr>
        <w:t>there is in</w:t>
      </w:r>
      <w:r w:rsidRPr="00961331">
        <w:rPr>
          <w:rFonts w:cs="Arial"/>
          <w:szCs w:val="22"/>
        </w:rPr>
        <w:t>sufficient</w:t>
      </w:r>
      <w:r w:rsidR="008E16B2">
        <w:rPr>
          <w:rFonts w:cs="Arial"/>
          <w:i/>
          <w:szCs w:val="22"/>
        </w:rPr>
        <w:t xml:space="preserve"> in-situ</w:t>
      </w:r>
      <w:r w:rsidRPr="00961331">
        <w:rPr>
          <w:rFonts w:cs="Arial"/>
          <w:szCs w:val="22"/>
        </w:rPr>
        <w:t xml:space="preserve"> DIN data to calibrate each river individually, the assumption </w:t>
      </w:r>
      <w:r w:rsidR="005C3C12">
        <w:rPr>
          <w:rFonts w:cs="Arial"/>
          <w:szCs w:val="22"/>
        </w:rPr>
        <w:t xml:space="preserve">was made </w:t>
      </w:r>
      <w:r w:rsidRPr="00961331">
        <w:rPr>
          <w:rFonts w:cs="Arial"/>
          <w:szCs w:val="22"/>
        </w:rPr>
        <w:t xml:space="preserve">that DIN behaviour (exponential decay) is consistent across plumes. Although DIN data sampled in the river </w:t>
      </w:r>
      <w:r w:rsidR="00FB585B" w:rsidRPr="00961331">
        <w:rPr>
          <w:rFonts w:cs="Arial"/>
          <w:szCs w:val="22"/>
        </w:rPr>
        <w:t xml:space="preserve">flood </w:t>
      </w:r>
      <w:r w:rsidRPr="00961331">
        <w:rPr>
          <w:rFonts w:cs="Arial"/>
          <w:szCs w:val="22"/>
        </w:rPr>
        <w:t>plumes were not evenly distr</w:t>
      </w:r>
      <w:r w:rsidR="00FB585B">
        <w:rPr>
          <w:rFonts w:cs="Arial"/>
          <w:szCs w:val="22"/>
        </w:rPr>
        <w:t xml:space="preserve">ibuted over the </w:t>
      </w:r>
      <w:r w:rsidR="00565A07">
        <w:rPr>
          <w:rFonts w:cs="Arial"/>
          <w:szCs w:val="22"/>
        </w:rPr>
        <w:t xml:space="preserve">Reef </w:t>
      </w:r>
      <w:r w:rsidR="00FB585B">
        <w:rPr>
          <w:rFonts w:cs="Arial"/>
          <w:szCs w:val="22"/>
        </w:rPr>
        <w:t>lagoon, the data a</w:t>
      </w:r>
      <w:r w:rsidRPr="00961331">
        <w:rPr>
          <w:rFonts w:cs="Arial"/>
          <w:szCs w:val="22"/>
        </w:rPr>
        <w:t>re representative of those areas that experience large rainfall and higher nitrogen loads (</w:t>
      </w:r>
      <w:r w:rsidR="00184D9C">
        <w:fldChar w:fldCharType="begin"/>
      </w:r>
      <w:r w:rsidR="00184D9C">
        <w:instrText xml:space="preserve"> REF _Ref449130092 \h  \* MERGEFORMAT </w:instrText>
      </w:r>
      <w:r w:rsidR="00184D9C">
        <w:fldChar w:fldCharType="separate"/>
      </w:r>
      <w:r w:rsidR="00335316" w:rsidRPr="00335316">
        <w:rPr>
          <w:rFonts w:cs="Arial"/>
          <w:szCs w:val="22"/>
        </w:rPr>
        <w:t>Figure D-7</w:t>
      </w:r>
      <w:r w:rsidR="00184D9C">
        <w:fldChar w:fldCharType="end"/>
      </w:r>
      <w:r w:rsidRPr="00961331">
        <w:rPr>
          <w:rFonts w:cs="Arial"/>
          <w:szCs w:val="22"/>
        </w:rPr>
        <w:t>). Further work (and monitoring data) is needed to develop regionally speci</w:t>
      </w:r>
      <w:r w:rsidR="00FB585B">
        <w:rPr>
          <w:rFonts w:cs="Arial"/>
          <w:szCs w:val="22"/>
        </w:rPr>
        <w:t>fic pollutant dispersion models.</w:t>
      </w:r>
    </w:p>
    <w:p w14:paraId="246BC6C4" w14:textId="77777777" w:rsidR="00803656" w:rsidRPr="00961331" w:rsidRDefault="00803656" w:rsidP="00803656">
      <w:pPr>
        <w:jc w:val="center"/>
        <w:rPr>
          <w:rFonts w:cs="Arial"/>
          <w:szCs w:val="22"/>
        </w:rPr>
      </w:pPr>
      <w:r w:rsidRPr="00B05E41">
        <w:rPr>
          <w:rFonts w:cs="Arial"/>
          <w:noProof/>
          <w:szCs w:val="22"/>
          <w:lang w:val="en-AU" w:eastAsia="en-AU"/>
        </w:rPr>
        <w:drawing>
          <wp:inline distT="0" distB="0" distL="0" distR="0" wp14:anchorId="246C1F30" wp14:editId="082744E0">
            <wp:extent cx="5760000" cy="4932302"/>
            <wp:effectExtent l="0" t="0" r="0" b="1905"/>
            <wp:docPr id="80" name="Picture 80" descr="Panel of plots showing In-situ dissolved inorganic nitrogen concentration (a), depth of the mixing layer (b), superficial salinity (c) and plume area (d) per colour class, measured over 13 wet seasons (c.a., December to April inclusive) from 2002/03 to 2014/15 wet season. Boxplot presents the median (dark black line), 25th and 75th percentile values (rectangle) and 5th and 95th percentile values (vertical lines). Nudge was applied to data on x-axis for better data visualization." title="In-situ dissolved inorganic nitrogen concentration (a), depth of the mixing layer (b), superficial salinity (c) and plume area (d) per colour class, measured over 13 wet seasons (c.a., December to April inclusive) from 2002/03 to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5760000" cy="4932302"/>
                    </a:xfrm>
                    <a:prstGeom prst="rect">
                      <a:avLst/>
                    </a:prstGeom>
                    <a:noFill/>
                  </pic:spPr>
                </pic:pic>
              </a:graphicData>
            </a:graphic>
          </wp:inline>
        </w:drawing>
      </w:r>
    </w:p>
    <w:p w14:paraId="6434B65A" w14:textId="05837D75" w:rsidR="0064778A" w:rsidRPr="0064778A" w:rsidRDefault="00426CA8" w:rsidP="00C83B6E">
      <w:pPr>
        <w:pStyle w:val="Caption"/>
        <w:rPr>
          <w:vanish/>
          <w:specVanish/>
        </w:rPr>
      </w:pPr>
      <w:bookmarkStart w:id="2151" w:name="_Ref449130369"/>
      <w:bookmarkStart w:id="2152" w:name="_Toc5614682"/>
      <w:bookmarkStart w:id="2153" w:name="_Toc492040768"/>
      <w:r>
        <w:t>Figure D-</w:t>
      </w:r>
      <w:r w:rsidR="005F019F">
        <w:fldChar w:fldCharType="begin"/>
      </w:r>
      <w:r w:rsidR="005F019F">
        <w:instrText xml:space="preserve"> SEQ Figure_D- \* ARABIC </w:instrText>
      </w:r>
      <w:r w:rsidR="005F019F">
        <w:fldChar w:fldCharType="separate"/>
      </w:r>
      <w:r w:rsidR="00335316">
        <w:rPr>
          <w:noProof/>
        </w:rPr>
        <w:t>8</w:t>
      </w:r>
      <w:r w:rsidR="005F019F">
        <w:rPr>
          <w:noProof/>
        </w:rPr>
        <w:fldChar w:fldCharType="end"/>
      </w:r>
      <w:bookmarkEnd w:id="2151"/>
      <w:r w:rsidR="002314D0">
        <w:rPr>
          <w:noProof/>
        </w:rPr>
        <w:t xml:space="preserve">: </w:t>
      </w:r>
      <w:r w:rsidR="00803656" w:rsidRPr="001853EB">
        <w:rPr>
          <w:i/>
        </w:rPr>
        <w:t>In-situ</w:t>
      </w:r>
      <w:r w:rsidR="00803656" w:rsidRPr="00961331">
        <w:t xml:space="preserve"> </w:t>
      </w:r>
      <w:r w:rsidR="006A376B">
        <w:t>DIN</w:t>
      </w:r>
      <w:r w:rsidR="00803656" w:rsidRPr="00961331">
        <w:t xml:space="preserve"> concentration (a), depth of the mixing layer (b), superficial salinity (c) and plume area (d) per colour class</w:t>
      </w:r>
      <w:r w:rsidR="00796DF9">
        <w:t>, measured over 13 wet seasons (</w:t>
      </w:r>
      <w:r w:rsidR="00803656" w:rsidRPr="00961331">
        <w:t>December to April incl</w:t>
      </w:r>
      <w:r w:rsidR="0064778A">
        <w:t>usive) from 2002</w:t>
      </w:r>
      <w:r w:rsidR="0045793A">
        <w:t>-</w:t>
      </w:r>
      <w:r w:rsidR="0064778A">
        <w:t>03 to 2014</w:t>
      </w:r>
      <w:r w:rsidR="0045793A">
        <w:t>-</w:t>
      </w:r>
      <w:r w:rsidR="0064778A">
        <w:t>15.</w:t>
      </w:r>
      <w:bookmarkEnd w:id="2152"/>
    </w:p>
    <w:p w14:paraId="246BC6C5" w14:textId="4EF4BD5C" w:rsidR="00803656" w:rsidRPr="00961331" w:rsidRDefault="0064778A" w:rsidP="00C83B6E">
      <w:pPr>
        <w:pStyle w:val="Caption"/>
      </w:pPr>
      <w:r>
        <w:t xml:space="preserve"> </w:t>
      </w:r>
      <w:r w:rsidR="00803656" w:rsidRPr="00961331">
        <w:t>Boxplot presents the median (dark black line), 25</w:t>
      </w:r>
      <w:r w:rsidR="00803656" w:rsidRPr="00961331">
        <w:rPr>
          <w:vertAlign w:val="superscript"/>
        </w:rPr>
        <w:t>th</w:t>
      </w:r>
      <w:r w:rsidR="00803656" w:rsidRPr="00961331">
        <w:t xml:space="preserve"> and 75</w:t>
      </w:r>
      <w:r w:rsidR="00803656" w:rsidRPr="00961331">
        <w:rPr>
          <w:vertAlign w:val="superscript"/>
        </w:rPr>
        <w:t>th</w:t>
      </w:r>
      <w:r w:rsidR="00803656" w:rsidRPr="00961331">
        <w:t xml:space="preserve"> percentile values (rectangle) and 5</w:t>
      </w:r>
      <w:r w:rsidR="00803656" w:rsidRPr="00961331">
        <w:rPr>
          <w:vertAlign w:val="superscript"/>
        </w:rPr>
        <w:t>th</w:t>
      </w:r>
      <w:r w:rsidR="00803656" w:rsidRPr="00961331">
        <w:t xml:space="preserve"> and 95</w:t>
      </w:r>
      <w:r w:rsidR="00803656" w:rsidRPr="00961331">
        <w:rPr>
          <w:vertAlign w:val="superscript"/>
        </w:rPr>
        <w:t>th</w:t>
      </w:r>
      <w:r w:rsidR="00803656" w:rsidRPr="00961331">
        <w:t xml:space="preserve"> percentile values (vertical lines). Nudge was applied to data on x-axis for better data visuali</w:t>
      </w:r>
      <w:r w:rsidR="00927620">
        <w:t>s</w:t>
      </w:r>
      <w:r w:rsidR="00803656" w:rsidRPr="00961331">
        <w:t>ation.</w:t>
      </w:r>
      <w:bookmarkEnd w:id="2153"/>
    </w:p>
    <w:p w14:paraId="115FD684" w14:textId="77777777" w:rsidR="006F4C41" w:rsidRPr="00961331" w:rsidRDefault="006F4C41" w:rsidP="00803656">
      <w:pPr>
        <w:rPr>
          <w:rFonts w:cs="Arial"/>
          <w:szCs w:val="22"/>
        </w:rPr>
      </w:pPr>
    </w:p>
    <w:p w14:paraId="246BC6C7" w14:textId="35ACD762" w:rsidR="00803656" w:rsidRPr="00961331" w:rsidRDefault="00803656" w:rsidP="00803656">
      <w:pPr>
        <w:rPr>
          <w:rFonts w:cs="Arial"/>
          <w:szCs w:val="22"/>
        </w:rPr>
      </w:pPr>
      <w:r w:rsidRPr="00961331">
        <w:rPr>
          <w:rFonts w:cs="Arial"/>
          <w:szCs w:val="22"/>
        </w:rPr>
        <w:t>The depth of the mixing layer, the</w:t>
      </w:r>
      <w:r w:rsidR="008E16B2">
        <w:rPr>
          <w:rFonts w:cs="Arial"/>
          <w:i/>
          <w:szCs w:val="22"/>
        </w:rPr>
        <w:t xml:space="preserve"> in-situ</w:t>
      </w:r>
      <w:r w:rsidRPr="00961331">
        <w:rPr>
          <w:rFonts w:cs="Arial"/>
          <w:szCs w:val="22"/>
        </w:rPr>
        <w:t xml:space="preserve"> DIN concentration and the area of each plume colour</w:t>
      </w:r>
      <w:r w:rsidR="006F4C41">
        <w:rPr>
          <w:rFonts w:cs="Arial"/>
          <w:szCs w:val="22"/>
        </w:rPr>
        <w:t xml:space="preserve"> </w:t>
      </w:r>
      <w:r w:rsidRPr="00961331">
        <w:rPr>
          <w:rFonts w:cs="Arial"/>
          <w:szCs w:val="22"/>
        </w:rPr>
        <w:t xml:space="preserve">class are then used to estimate the DIN mass in each colour class by simple multiplication. The measured </w:t>
      </w:r>
      <w:r w:rsidR="008E16B2">
        <w:rPr>
          <w:rFonts w:cs="Arial"/>
          <w:i/>
          <w:szCs w:val="22"/>
        </w:rPr>
        <w:t>in-situ</w:t>
      </w:r>
      <w:r w:rsidRPr="00961331">
        <w:rPr>
          <w:rFonts w:cs="Arial"/>
          <w:szCs w:val="22"/>
        </w:rPr>
        <w:t xml:space="preserve"> DIN concentration in plume waters is resultant of a mixing gradient between freshwater and marine water. To account for this mixing, a simple dilution model based on salinity is used. For example, under salinity half way between marine and freshwater, the total measured </w:t>
      </w:r>
      <w:r w:rsidR="008E16B2">
        <w:rPr>
          <w:rFonts w:cs="Arial"/>
          <w:i/>
          <w:szCs w:val="22"/>
        </w:rPr>
        <w:t>in-situ</w:t>
      </w:r>
      <w:r w:rsidRPr="00961331">
        <w:rPr>
          <w:rFonts w:cs="Arial"/>
          <w:szCs w:val="22"/>
        </w:rPr>
        <w:t xml:space="preserve"> DIN concentration </w:t>
      </w:r>
      <w:r w:rsidR="00905718">
        <w:rPr>
          <w:rFonts w:cs="Arial"/>
          <w:szCs w:val="22"/>
        </w:rPr>
        <w:t>at the river mouth is also reduced by 50%</w:t>
      </w:r>
      <w:r w:rsidRPr="00961331">
        <w:rPr>
          <w:rFonts w:cs="Arial"/>
          <w:szCs w:val="22"/>
        </w:rPr>
        <w:t xml:space="preserve">. </w:t>
      </w:r>
      <w:r w:rsidR="00184D9C">
        <w:fldChar w:fldCharType="begin"/>
      </w:r>
      <w:r w:rsidR="00184D9C">
        <w:instrText xml:space="preserve"> REF _Ref449130587 \h  \* MERGEFORMAT </w:instrText>
      </w:r>
      <w:r w:rsidR="00184D9C">
        <w:fldChar w:fldCharType="separate"/>
      </w:r>
      <w:r w:rsidR="00335316" w:rsidRPr="00335316">
        <w:rPr>
          <w:rFonts w:cs="Arial"/>
          <w:szCs w:val="22"/>
        </w:rPr>
        <w:t xml:space="preserve">Figure </w:t>
      </w:r>
      <w:r w:rsidR="00335316" w:rsidRPr="00335316">
        <w:rPr>
          <w:rFonts w:cs="Arial"/>
          <w:noProof/>
          <w:szCs w:val="22"/>
        </w:rPr>
        <w:t>D-9</w:t>
      </w:r>
      <w:r w:rsidR="00184D9C">
        <w:fldChar w:fldCharType="end"/>
      </w:r>
      <w:r w:rsidR="00C74443">
        <w:t xml:space="preserve"> </w:t>
      </w:r>
      <w:r w:rsidRPr="00961331">
        <w:rPr>
          <w:rFonts w:cs="Arial"/>
          <w:szCs w:val="22"/>
        </w:rPr>
        <w:t>shows the DIN mass variation over the six-colour class. To account for the error associated with each variable included in the DIN mass calculation, the 95%</w:t>
      </w:r>
      <w:r w:rsidR="00006739">
        <w:rPr>
          <w:rFonts w:cs="Arial"/>
          <w:szCs w:val="22"/>
        </w:rPr>
        <w:t xml:space="preserve"> </w:t>
      </w:r>
      <w:r w:rsidRPr="00961331">
        <w:rPr>
          <w:rFonts w:cs="Arial"/>
          <w:szCs w:val="22"/>
        </w:rPr>
        <w:t>CI is calculated as two times the median absolute deviation</w:t>
      </w:r>
      <w:r w:rsidR="00343518">
        <w:rPr>
          <w:rFonts w:cs="Arial"/>
          <w:szCs w:val="22"/>
        </w:rPr>
        <w:t xml:space="preserve"> </w:t>
      </w:r>
      <w:r w:rsidR="00343518" w:rsidRPr="00343518">
        <w:rPr>
          <w:rFonts w:cs="Arial"/>
          <w:szCs w:val="22"/>
        </w:rPr>
        <w:t>(Harding et al., 2014)</w:t>
      </w:r>
      <w:r w:rsidRPr="00961331">
        <w:rPr>
          <w:rFonts w:cs="Arial"/>
          <w:szCs w:val="22"/>
        </w:rPr>
        <w:t xml:space="preserve"> for each set of data and then transferred to the DIN mass per colour class by using basic rules for error propagation.</w:t>
      </w:r>
    </w:p>
    <w:p w14:paraId="246BC6C8" w14:textId="77777777" w:rsidR="00803656" w:rsidRPr="00961331" w:rsidRDefault="00803656" w:rsidP="00803656">
      <w:pPr>
        <w:jc w:val="center"/>
        <w:rPr>
          <w:rFonts w:cs="Arial"/>
          <w:szCs w:val="22"/>
        </w:rPr>
      </w:pPr>
      <w:r w:rsidRPr="00B05E41">
        <w:rPr>
          <w:rFonts w:cs="Arial"/>
          <w:noProof/>
          <w:szCs w:val="22"/>
          <w:lang w:val="en-AU" w:eastAsia="en-AU"/>
        </w:rPr>
        <w:drawing>
          <wp:inline distT="0" distB="0" distL="0" distR="0" wp14:anchorId="246C1F32" wp14:editId="6589F434">
            <wp:extent cx="4320000" cy="3555284"/>
            <wp:effectExtent l="0" t="0" r="4445" b="7620"/>
            <wp:docPr id="81" name="Picture 81" descr="Graph showing median DIN mass and percent contribution across the six-colour class. Error bars represent 95%CI " title="Median DIN mass and percent contribution across the six-colour cla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4320000" cy="3555284"/>
                    </a:xfrm>
                    <a:prstGeom prst="rect">
                      <a:avLst/>
                    </a:prstGeom>
                    <a:noFill/>
                  </pic:spPr>
                </pic:pic>
              </a:graphicData>
            </a:graphic>
          </wp:inline>
        </w:drawing>
      </w:r>
    </w:p>
    <w:p w14:paraId="3D971606" w14:textId="25EFC989" w:rsidR="00C977A1" w:rsidRPr="00C977A1" w:rsidRDefault="00426CA8" w:rsidP="00C83B6E">
      <w:pPr>
        <w:pStyle w:val="Caption"/>
        <w:rPr>
          <w:vanish/>
          <w:specVanish/>
        </w:rPr>
      </w:pPr>
      <w:bookmarkStart w:id="2154" w:name="_Ref449130587"/>
      <w:bookmarkStart w:id="2155" w:name="_Toc5614683"/>
      <w:bookmarkStart w:id="2156" w:name="_Toc492040769"/>
      <w:r>
        <w:t>Figure D-</w:t>
      </w:r>
      <w:r w:rsidR="005F019F">
        <w:fldChar w:fldCharType="begin"/>
      </w:r>
      <w:r w:rsidR="005F019F">
        <w:instrText xml:space="preserve"> SEQ Figure_D- \* ARABIC </w:instrText>
      </w:r>
      <w:r w:rsidR="005F019F">
        <w:fldChar w:fldCharType="separate"/>
      </w:r>
      <w:r w:rsidR="00335316">
        <w:rPr>
          <w:noProof/>
        </w:rPr>
        <w:t>9</w:t>
      </w:r>
      <w:r w:rsidR="005F019F">
        <w:rPr>
          <w:noProof/>
        </w:rPr>
        <w:fldChar w:fldCharType="end"/>
      </w:r>
      <w:bookmarkEnd w:id="2154"/>
      <w:r w:rsidR="00C74443">
        <w:rPr>
          <w:noProof/>
        </w:rPr>
        <w:t xml:space="preserve">. </w:t>
      </w:r>
      <w:r w:rsidR="00803656" w:rsidRPr="00961331">
        <w:t>Median DIN mass and percent contribution across the six-colour class.</w:t>
      </w:r>
      <w:bookmarkEnd w:id="2155"/>
    </w:p>
    <w:p w14:paraId="246BC6C9" w14:textId="29A1C1DD" w:rsidR="00803656" w:rsidRPr="00961331" w:rsidRDefault="00803656" w:rsidP="00C83B6E">
      <w:pPr>
        <w:pStyle w:val="Caption"/>
      </w:pPr>
      <w:r w:rsidRPr="00961331">
        <w:t xml:space="preserve"> Error bars represent 95%CI (see text for explanation).</w:t>
      </w:r>
      <w:bookmarkEnd w:id="2156"/>
    </w:p>
    <w:p w14:paraId="246BC6CA" w14:textId="77777777" w:rsidR="00803656" w:rsidRPr="00961331" w:rsidRDefault="00803656" w:rsidP="00803656">
      <w:pPr>
        <w:pStyle w:val="Figure"/>
        <w:rPr>
          <w:rFonts w:cs="Arial"/>
          <w:szCs w:val="22"/>
        </w:rPr>
      </w:pPr>
    </w:p>
    <w:p w14:paraId="246BC6CB" w14:textId="7FB42F5F" w:rsidR="00803656" w:rsidRPr="00961331" w:rsidRDefault="00803656" w:rsidP="00803656">
      <w:pPr>
        <w:rPr>
          <w:rFonts w:cs="Arial"/>
          <w:szCs w:val="22"/>
        </w:rPr>
      </w:pPr>
      <w:r w:rsidRPr="00961331">
        <w:rPr>
          <w:rFonts w:cs="Arial"/>
          <w:szCs w:val="22"/>
        </w:rPr>
        <w:t xml:space="preserve">Therefore, the values of 1 to 6 in the ocean colour plumes (raster file) are converted into DIN mass, as per </w:t>
      </w:r>
      <w:r w:rsidR="00184D9C">
        <w:fldChar w:fldCharType="begin"/>
      </w:r>
      <w:r w:rsidR="00184D9C">
        <w:instrText xml:space="preserve"> REF _Ref449130587 \h  \* MERGEFORMAT </w:instrText>
      </w:r>
      <w:r w:rsidR="00184D9C">
        <w:fldChar w:fldCharType="separate"/>
      </w:r>
      <w:r w:rsidR="00335316" w:rsidRPr="00335316">
        <w:rPr>
          <w:rFonts w:cs="Arial"/>
          <w:szCs w:val="22"/>
        </w:rPr>
        <w:t xml:space="preserve">Figure </w:t>
      </w:r>
      <w:r w:rsidR="00335316" w:rsidRPr="00335316">
        <w:rPr>
          <w:rFonts w:cs="Arial"/>
          <w:noProof/>
          <w:szCs w:val="22"/>
        </w:rPr>
        <w:t>D-9</w:t>
      </w:r>
      <w:r w:rsidR="00184D9C">
        <w:fldChar w:fldCharType="end"/>
      </w:r>
      <w:r w:rsidR="00006739">
        <w:t xml:space="preserve">The </w:t>
      </w:r>
      <w:r w:rsidR="00006739">
        <w:rPr>
          <w:rFonts w:cs="Arial"/>
          <w:szCs w:val="22"/>
        </w:rPr>
        <w:t>v</w:t>
      </w:r>
      <w:r w:rsidRPr="00961331">
        <w:rPr>
          <w:rFonts w:cs="Arial"/>
          <w:szCs w:val="22"/>
        </w:rPr>
        <w:t xml:space="preserve">alues of </w:t>
      </w:r>
      <w:r w:rsidR="00006739">
        <w:rPr>
          <w:rFonts w:cs="Arial"/>
          <w:szCs w:val="22"/>
        </w:rPr>
        <w:t xml:space="preserve">the </w:t>
      </w:r>
      <w:r w:rsidRPr="00961331">
        <w:rPr>
          <w:rFonts w:cs="Arial"/>
          <w:szCs w:val="22"/>
        </w:rPr>
        <w:t>DIN mass are then normali</w:t>
      </w:r>
      <w:r w:rsidR="00F54D4D">
        <w:rPr>
          <w:rFonts w:cs="Arial"/>
          <w:szCs w:val="22"/>
        </w:rPr>
        <w:t>s</w:t>
      </w:r>
      <w:r w:rsidRPr="00961331">
        <w:rPr>
          <w:rFonts w:cs="Arial"/>
          <w:szCs w:val="22"/>
        </w:rPr>
        <w:t>ed by dividing each cell-raster value by the sum of all the values in the raster. This resulted in an annual normali</w:t>
      </w:r>
      <w:r w:rsidR="005C3C12">
        <w:rPr>
          <w:rFonts w:cs="Arial"/>
          <w:szCs w:val="22"/>
        </w:rPr>
        <w:t>s</w:t>
      </w:r>
      <w:r w:rsidRPr="00961331">
        <w:rPr>
          <w:rFonts w:cs="Arial"/>
          <w:szCs w:val="22"/>
        </w:rPr>
        <w:t>ed DIN dispersion map (or DIN dispersion function, no unity) for each river, in which the sum of the cell-raster values is equal to one. Multiplying the load of each river by its respective DIN dispersion function, a map of mass dispersion is produced.</w:t>
      </w:r>
    </w:p>
    <w:p w14:paraId="246BC6CC" w14:textId="77777777" w:rsidR="00803656" w:rsidRPr="00961331" w:rsidRDefault="00803656" w:rsidP="00803656">
      <w:pPr>
        <w:rPr>
          <w:rFonts w:cs="Arial"/>
          <w:szCs w:val="22"/>
        </w:rPr>
      </w:pPr>
    </w:p>
    <w:p w14:paraId="246BC6CD" w14:textId="77777777" w:rsidR="00803656" w:rsidRPr="00961331" w:rsidRDefault="00803656" w:rsidP="00803656">
      <w:pPr>
        <w:rPr>
          <w:rFonts w:cs="Arial"/>
          <w:b/>
          <w:szCs w:val="22"/>
        </w:rPr>
      </w:pPr>
      <w:r w:rsidRPr="00961331">
        <w:rPr>
          <w:rFonts w:cs="Arial"/>
          <w:b/>
          <w:szCs w:val="22"/>
        </w:rPr>
        <w:t>(c) DIN decay function</w:t>
      </w:r>
    </w:p>
    <w:p w14:paraId="246BC6CE" w14:textId="197EEE22" w:rsidR="00803656" w:rsidRPr="00961331" w:rsidRDefault="00803656" w:rsidP="00803656">
      <w:pPr>
        <w:rPr>
          <w:rFonts w:cs="Arial"/>
          <w:szCs w:val="22"/>
        </w:rPr>
      </w:pPr>
      <w:r w:rsidRPr="00961331">
        <w:rPr>
          <w:rFonts w:cs="Arial"/>
          <w:szCs w:val="22"/>
        </w:rPr>
        <w:t xml:space="preserve">To account for potential biological uptake of the DIN load discharged by rivers to the </w:t>
      </w:r>
      <w:r w:rsidR="00565A07">
        <w:rPr>
          <w:rFonts w:cs="Arial"/>
          <w:szCs w:val="22"/>
        </w:rPr>
        <w:t>Reef</w:t>
      </w:r>
      <w:r w:rsidR="00565A07" w:rsidRPr="00961331">
        <w:rPr>
          <w:rFonts w:cs="Arial"/>
          <w:szCs w:val="22"/>
        </w:rPr>
        <w:t xml:space="preserve"> </w:t>
      </w:r>
      <w:r w:rsidRPr="00961331">
        <w:rPr>
          <w:rFonts w:cs="Arial"/>
          <w:szCs w:val="22"/>
        </w:rPr>
        <w:t>lagoon, the variation of</w:t>
      </w:r>
      <w:r w:rsidR="008E16B2">
        <w:rPr>
          <w:rFonts w:cs="Arial"/>
          <w:i/>
          <w:szCs w:val="22"/>
        </w:rPr>
        <w:t xml:space="preserve"> in-situ</w:t>
      </w:r>
      <w:r w:rsidRPr="00961331">
        <w:rPr>
          <w:rFonts w:cs="Arial"/>
          <w:szCs w:val="22"/>
        </w:rPr>
        <w:t xml:space="preserve"> DIN concentration against salinity was compared to the theoretical variation of DIN due to the mixing process between freshwater and marine water. The best relationship between DIN concentration and salinity is presented </w:t>
      </w:r>
      <w:r w:rsidRPr="00C65A97">
        <w:rPr>
          <w:rFonts w:cs="Arial"/>
          <w:szCs w:val="22"/>
        </w:rPr>
        <w:t xml:space="preserve">in </w:t>
      </w:r>
      <w:r w:rsidR="00006739">
        <w:fldChar w:fldCharType="begin"/>
      </w:r>
      <w:r w:rsidR="00006739">
        <w:instrText xml:space="preserve"> REF _Ref449130853 \h  \* MERGEFORMAT </w:instrText>
      </w:r>
      <w:r w:rsidR="00006739">
        <w:fldChar w:fldCharType="separate"/>
      </w:r>
      <w:r w:rsidR="00335316" w:rsidRPr="00335316">
        <w:rPr>
          <w:rFonts w:cs="Arial"/>
          <w:szCs w:val="22"/>
        </w:rPr>
        <w:t xml:space="preserve">Figure </w:t>
      </w:r>
      <w:r w:rsidR="00335316" w:rsidRPr="00335316">
        <w:rPr>
          <w:rFonts w:cs="Arial"/>
          <w:noProof/>
          <w:szCs w:val="22"/>
        </w:rPr>
        <w:t>D-10</w:t>
      </w:r>
      <w:r w:rsidR="00006739">
        <w:fldChar w:fldCharType="end"/>
      </w:r>
      <w:r w:rsidRPr="00C65A97">
        <w:rPr>
          <w:rFonts w:cs="Arial"/>
          <w:szCs w:val="22"/>
        </w:rPr>
        <w:t>,</w:t>
      </w:r>
      <w:r w:rsidRPr="00961331">
        <w:rPr>
          <w:rFonts w:cs="Arial"/>
          <w:szCs w:val="22"/>
        </w:rPr>
        <w:t xml:space="preserve"> which shows an exponential DIN decay. </w:t>
      </w:r>
    </w:p>
    <w:p w14:paraId="246BC6CF" w14:textId="77777777" w:rsidR="00803656" w:rsidRPr="00961331" w:rsidRDefault="00803656" w:rsidP="00803656">
      <w:pPr>
        <w:jc w:val="center"/>
        <w:rPr>
          <w:rFonts w:cs="Arial"/>
          <w:szCs w:val="22"/>
        </w:rPr>
      </w:pPr>
      <w:r w:rsidRPr="00B05E41">
        <w:rPr>
          <w:rFonts w:cs="Arial"/>
          <w:noProof/>
          <w:szCs w:val="22"/>
          <w:lang w:val="en-AU" w:eastAsia="en-AU"/>
        </w:rPr>
        <w:drawing>
          <wp:inline distT="0" distB="0" distL="0" distR="0" wp14:anchorId="246C1F34" wp14:editId="786A5CE2">
            <wp:extent cx="4320000" cy="3365917"/>
            <wp:effectExtent l="0" t="0" r="4445" b="6350"/>
            <wp:docPr id="82" name="Picture 82" descr="Graph showing relationship between in-situ DIN concentration (µg/L) and salinity opportunistically measured at the surface in river plume waters over the GBR lagoon (2002-2003 to 2014-2015 wet season) under river discharge &gt; 75th percentile (see text for explanation)." title="Relationship between in-situ DIN concentration (µg/L) and salinity opportunistically measured at the surface in river plume waters over the GBR lagoon (2002-2003 to 2014-2015 wet season) under river discharge &gt; 75th percentile (see text for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320000" cy="3365917"/>
                    </a:xfrm>
                    <a:prstGeom prst="rect">
                      <a:avLst/>
                    </a:prstGeom>
                    <a:noFill/>
                  </pic:spPr>
                </pic:pic>
              </a:graphicData>
            </a:graphic>
          </wp:inline>
        </w:drawing>
      </w:r>
    </w:p>
    <w:p w14:paraId="246BC6D0" w14:textId="31087A47" w:rsidR="00803656" w:rsidRPr="00961331" w:rsidRDefault="00426CA8" w:rsidP="00C83B6E">
      <w:pPr>
        <w:pStyle w:val="Caption"/>
      </w:pPr>
      <w:bookmarkStart w:id="2157" w:name="_Ref449130853"/>
      <w:bookmarkStart w:id="2158" w:name="_Toc492040770"/>
      <w:bookmarkStart w:id="2159" w:name="_Toc5614684"/>
      <w:r>
        <w:t>Figure D-</w:t>
      </w:r>
      <w:r w:rsidR="005F019F">
        <w:fldChar w:fldCharType="begin"/>
      </w:r>
      <w:r w:rsidR="005F019F">
        <w:instrText xml:space="preserve"> SEQ Figure_D- \* ARABIC </w:instrText>
      </w:r>
      <w:r w:rsidR="005F019F">
        <w:fldChar w:fldCharType="separate"/>
      </w:r>
      <w:r w:rsidR="00335316">
        <w:rPr>
          <w:noProof/>
        </w:rPr>
        <w:t>10</w:t>
      </w:r>
      <w:r w:rsidR="005F019F">
        <w:rPr>
          <w:noProof/>
        </w:rPr>
        <w:fldChar w:fldCharType="end"/>
      </w:r>
      <w:bookmarkEnd w:id="2157"/>
      <w:r w:rsidR="0044148A">
        <w:rPr>
          <w:noProof/>
        </w:rPr>
        <w:t>:</w:t>
      </w:r>
      <w:r w:rsidR="00803656" w:rsidRPr="00961331">
        <w:t xml:space="preserve"> Relationship between </w:t>
      </w:r>
      <w:r w:rsidR="00803656" w:rsidRPr="001853EB">
        <w:rPr>
          <w:i/>
        </w:rPr>
        <w:t>in-situ</w:t>
      </w:r>
      <w:r w:rsidR="00803656" w:rsidRPr="00961331">
        <w:t xml:space="preserve"> DIN concentration (µ</w:t>
      </w:r>
      <w:r w:rsidR="00FD697F">
        <w:t>g L</w:t>
      </w:r>
      <w:r w:rsidR="00FD697F" w:rsidRPr="0044689A">
        <w:rPr>
          <w:vertAlign w:val="superscript"/>
        </w:rPr>
        <w:t>-1</w:t>
      </w:r>
      <w:r w:rsidR="00803656" w:rsidRPr="00961331">
        <w:t xml:space="preserve">) and salinity opportunistically measured at the surface in river plume waters over the </w:t>
      </w:r>
      <w:r w:rsidR="00565A07">
        <w:t>Reef</w:t>
      </w:r>
      <w:r w:rsidR="00565A07" w:rsidRPr="00961331">
        <w:t xml:space="preserve"> </w:t>
      </w:r>
      <w:r w:rsidR="00803656" w:rsidRPr="00961331">
        <w:t>lagoon (2002</w:t>
      </w:r>
      <w:r w:rsidR="00C977A1">
        <w:t>–</w:t>
      </w:r>
      <w:r w:rsidR="00803656" w:rsidRPr="00961331">
        <w:t>03 to 2014</w:t>
      </w:r>
      <w:r w:rsidR="00C977A1">
        <w:t>–</w:t>
      </w:r>
      <w:r w:rsidR="00803656" w:rsidRPr="00961331">
        <w:t>15 wet season) under river discharge &gt;75</w:t>
      </w:r>
      <w:r w:rsidR="00803656" w:rsidRPr="00961331">
        <w:rPr>
          <w:vertAlign w:val="superscript"/>
        </w:rPr>
        <w:t>th</w:t>
      </w:r>
      <w:r w:rsidR="00803656" w:rsidRPr="00961331">
        <w:t xml:space="preserve"> percentile (see text for explanation).</w:t>
      </w:r>
      <w:bookmarkEnd w:id="2158"/>
      <w:bookmarkEnd w:id="2159"/>
    </w:p>
    <w:p w14:paraId="246BC6D1" w14:textId="77777777" w:rsidR="00803656" w:rsidRPr="00961331" w:rsidRDefault="00803656" w:rsidP="00803656">
      <w:pPr>
        <w:rPr>
          <w:rFonts w:cs="Arial"/>
          <w:szCs w:val="22"/>
        </w:rPr>
      </w:pPr>
    </w:p>
    <w:p w14:paraId="246BC6D2" w14:textId="60A06830" w:rsidR="00803656" w:rsidRPr="00961331" w:rsidRDefault="00803656" w:rsidP="00803656">
      <w:pPr>
        <w:rPr>
          <w:rFonts w:cs="Arial"/>
          <w:szCs w:val="22"/>
        </w:rPr>
      </w:pPr>
      <w:r w:rsidRPr="00961331">
        <w:rPr>
          <w:rFonts w:cs="Arial"/>
          <w:szCs w:val="22"/>
        </w:rPr>
        <w:t xml:space="preserve">The theoretical dilution model </w:t>
      </w:r>
      <w:r w:rsidR="00343518" w:rsidRPr="00343518">
        <w:rPr>
          <w:rFonts w:cs="Arial"/>
          <w:szCs w:val="22"/>
        </w:rPr>
        <w:t>(Middelburg and Nieuwenhuize, 2001; Eq. 4)</w:t>
      </w:r>
      <w:r w:rsidRPr="00961331">
        <w:rPr>
          <w:rFonts w:cs="Arial"/>
          <w:szCs w:val="22"/>
        </w:rPr>
        <w:t xml:space="preserve"> is used to determine the potential DIN concentration at any salinity given the end-member DIN concentrations</w:t>
      </w:r>
      <w:r w:rsidR="00006739">
        <w:rPr>
          <w:rFonts w:cs="Arial"/>
          <w:szCs w:val="22"/>
        </w:rPr>
        <w:t>:</w:t>
      </w:r>
    </w:p>
    <w:p w14:paraId="246BC6D3" w14:textId="77777777" w:rsidR="00803656" w:rsidRPr="00961331" w:rsidRDefault="00803656" w:rsidP="00803656">
      <w:pPr>
        <w:pStyle w:val="equation"/>
        <w:rPr>
          <w:rFonts w:ascii="Arial" w:hAnsi="Arial" w:cs="Arial"/>
          <w:sz w:val="22"/>
          <w:szCs w:val="22"/>
        </w:rPr>
      </w:pPr>
      <m:oMath>
        <m:r>
          <w:rPr>
            <w:rFonts w:cs="Arial"/>
            <w:sz w:val="22"/>
            <w:szCs w:val="22"/>
          </w:rPr>
          <m:t>DIN=f×</m:t>
        </m:r>
        <m:sSub>
          <m:sSubPr>
            <m:ctrlPr>
              <w:rPr>
                <w:rFonts w:cs="Arial"/>
                <w:sz w:val="22"/>
                <w:szCs w:val="22"/>
              </w:rPr>
            </m:ctrlPr>
          </m:sSubPr>
          <m:e>
            <m:r>
              <w:rPr>
                <w:rFonts w:cs="Arial"/>
                <w:sz w:val="22"/>
                <w:szCs w:val="22"/>
              </w:rPr>
              <m:t>DIN</m:t>
            </m:r>
          </m:e>
          <m:sub>
            <m:r>
              <w:rPr>
                <w:rFonts w:cs="Arial"/>
                <w:sz w:val="22"/>
                <w:szCs w:val="22"/>
              </w:rPr>
              <m:t>m</m:t>
            </m:r>
          </m:sub>
        </m:sSub>
        <m:r>
          <w:rPr>
            <w:rFonts w:cs="Arial"/>
            <w:sz w:val="22"/>
            <w:szCs w:val="22"/>
          </w:rPr>
          <m:t>+</m:t>
        </m:r>
        <m:d>
          <m:dPr>
            <m:ctrlPr>
              <w:rPr>
                <w:rFonts w:cs="Arial"/>
                <w:sz w:val="22"/>
                <w:szCs w:val="22"/>
              </w:rPr>
            </m:ctrlPr>
          </m:dPr>
          <m:e>
            <m:r>
              <w:rPr>
                <w:rFonts w:cs="Arial"/>
                <w:sz w:val="22"/>
                <w:szCs w:val="22"/>
              </w:rPr>
              <m:t>1-f</m:t>
            </m:r>
          </m:e>
        </m:d>
        <m:r>
          <w:rPr>
            <w:rFonts w:cs="Arial"/>
            <w:sz w:val="22"/>
            <w:szCs w:val="22"/>
          </w:rPr>
          <m:t>×</m:t>
        </m:r>
        <m:sSub>
          <m:sSubPr>
            <m:ctrlPr>
              <w:rPr>
                <w:rFonts w:cs="Arial"/>
                <w:sz w:val="22"/>
                <w:szCs w:val="22"/>
              </w:rPr>
            </m:ctrlPr>
          </m:sSubPr>
          <m:e>
            <m:r>
              <w:rPr>
                <w:rFonts w:cs="Arial"/>
                <w:sz w:val="22"/>
                <w:szCs w:val="22"/>
              </w:rPr>
              <m:t>DIN</m:t>
            </m:r>
          </m:e>
          <m:sub>
            <m:r>
              <w:rPr>
                <w:rFonts w:cs="Arial"/>
                <w:sz w:val="22"/>
                <w:szCs w:val="22"/>
              </w:rPr>
              <m:t>r</m:t>
            </m:r>
          </m:sub>
        </m:sSub>
      </m:oMath>
      <w:r w:rsidRPr="00961331">
        <w:rPr>
          <w:rFonts w:ascii="Arial" w:hAnsi="Arial" w:cs="Arial"/>
          <w:sz w:val="22"/>
          <w:szCs w:val="22"/>
        </w:rPr>
        <w:t xml:space="preserve"> </w:t>
      </w:r>
      <w:r w:rsidRPr="00961331">
        <w:rPr>
          <w:rFonts w:ascii="Arial" w:hAnsi="Arial" w:cs="Arial"/>
          <w:i w:val="0"/>
          <w:sz w:val="22"/>
          <w:szCs w:val="22"/>
        </w:rPr>
        <w:t>,</w:t>
      </w:r>
      <w:r w:rsidRPr="00961331">
        <w:rPr>
          <w:rFonts w:ascii="Arial" w:hAnsi="Arial" w:cs="Arial"/>
          <w:i w:val="0"/>
          <w:sz w:val="22"/>
          <w:szCs w:val="22"/>
        </w:rPr>
        <w:tab/>
        <w:t>(Eq. 4)</w:t>
      </w:r>
    </w:p>
    <w:p w14:paraId="246BC6D4" w14:textId="1338299B" w:rsidR="00803656" w:rsidRPr="00961331" w:rsidRDefault="00803656" w:rsidP="00803656">
      <w:pPr>
        <w:rPr>
          <w:rFonts w:cs="Arial"/>
          <w:szCs w:val="22"/>
        </w:rPr>
      </w:pPr>
      <w:r w:rsidRPr="00961331">
        <w:rPr>
          <w:rFonts w:cs="Arial"/>
          <w:szCs w:val="22"/>
        </w:rPr>
        <w:t>where</w:t>
      </w:r>
      <w:r w:rsidR="00006739">
        <w:rPr>
          <w:rFonts w:cs="Arial"/>
          <w:szCs w:val="22"/>
        </w:rPr>
        <w:t>,</w:t>
      </w:r>
      <w:r w:rsidRPr="00961331">
        <w:rPr>
          <w:rFonts w:cs="Arial"/>
          <w:szCs w:val="22"/>
        </w:rPr>
        <w:t xml:space="preserve"> </w:t>
      </w:r>
      <w:r w:rsidRPr="00961331">
        <w:rPr>
          <w:rFonts w:cs="Arial"/>
          <w:i/>
          <w:szCs w:val="22"/>
        </w:rPr>
        <w:t>DIN</w:t>
      </w:r>
      <w:r w:rsidRPr="00961331">
        <w:rPr>
          <w:rFonts w:cs="Arial"/>
          <w:i/>
          <w:szCs w:val="22"/>
          <w:vertAlign w:val="subscript"/>
        </w:rPr>
        <w:t>m</w:t>
      </w:r>
      <w:r w:rsidRPr="00961331">
        <w:rPr>
          <w:rFonts w:cs="Arial"/>
          <w:szCs w:val="22"/>
        </w:rPr>
        <w:t xml:space="preserve"> and </w:t>
      </w:r>
      <w:r w:rsidRPr="00961331">
        <w:rPr>
          <w:rFonts w:cs="Arial"/>
          <w:i/>
          <w:szCs w:val="22"/>
        </w:rPr>
        <w:t>DIN</w:t>
      </w:r>
      <w:r w:rsidRPr="00961331">
        <w:rPr>
          <w:rFonts w:cs="Arial"/>
          <w:i/>
          <w:szCs w:val="22"/>
          <w:vertAlign w:val="subscript"/>
        </w:rPr>
        <w:t>r</w:t>
      </w:r>
      <w:r w:rsidRPr="00961331">
        <w:rPr>
          <w:rFonts w:cs="Arial"/>
          <w:szCs w:val="22"/>
        </w:rPr>
        <w:t xml:space="preserve"> are the </w:t>
      </w:r>
      <w:r w:rsidRPr="001853EB">
        <w:rPr>
          <w:rFonts w:cs="Arial"/>
          <w:i/>
          <w:szCs w:val="22"/>
        </w:rPr>
        <w:t xml:space="preserve">in-situ </w:t>
      </w:r>
      <w:r w:rsidRPr="00961331">
        <w:rPr>
          <w:rFonts w:cs="Arial"/>
          <w:szCs w:val="22"/>
        </w:rPr>
        <w:t>DIN concentrations in the marine water (at salinity 36, to be consistent with plume area definition</w:t>
      </w:r>
      <w:r w:rsidR="004C2D09">
        <w:rPr>
          <w:rFonts w:cs="Arial"/>
          <w:szCs w:val="22"/>
        </w:rPr>
        <w:t>: DIN</w:t>
      </w:r>
      <w:r w:rsidR="004C2D09" w:rsidRPr="004C2D09">
        <w:rPr>
          <w:rFonts w:cs="Arial"/>
          <w:szCs w:val="22"/>
          <w:vertAlign w:val="subscript"/>
        </w:rPr>
        <w:t>m</w:t>
      </w:r>
      <w:r w:rsidRPr="00961331">
        <w:rPr>
          <w:rFonts w:cs="Arial"/>
          <w:szCs w:val="22"/>
        </w:rPr>
        <w:t>) and at the river mouth (salinity 0</w:t>
      </w:r>
      <w:r w:rsidR="004C2D09">
        <w:rPr>
          <w:rFonts w:cs="Arial"/>
          <w:szCs w:val="22"/>
        </w:rPr>
        <w:t>: DIN</w:t>
      </w:r>
      <w:r w:rsidR="004C2D09" w:rsidRPr="004C2D09">
        <w:rPr>
          <w:rFonts w:cs="Arial"/>
          <w:szCs w:val="22"/>
          <w:vertAlign w:val="subscript"/>
        </w:rPr>
        <w:t>r</w:t>
      </w:r>
      <w:r w:rsidRPr="00961331">
        <w:rPr>
          <w:rFonts w:cs="Arial"/>
          <w:szCs w:val="22"/>
        </w:rPr>
        <w:t xml:space="preserve">), respectively. And </w:t>
      </w:r>
      <w:r w:rsidRPr="00961331">
        <w:rPr>
          <w:rFonts w:cs="Arial"/>
          <w:i/>
          <w:szCs w:val="22"/>
        </w:rPr>
        <w:t>f</w:t>
      </w:r>
      <w:r w:rsidRPr="00961331">
        <w:rPr>
          <w:rFonts w:cs="Arial"/>
          <w:szCs w:val="22"/>
        </w:rPr>
        <w:t xml:space="preserve"> is the marine water fraction, which is calculated as:</w:t>
      </w:r>
    </w:p>
    <w:p w14:paraId="246BC6D5" w14:textId="77777777" w:rsidR="00803656" w:rsidRPr="00961331" w:rsidRDefault="00803656" w:rsidP="00803656">
      <w:pPr>
        <w:pStyle w:val="equation"/>
        <w:rPr>
          <w:rFonts w:ascii="Arial" w:hAnsi="Arial" w:cs="Arial"/>
          <w:sz w:val="22"/>
          <w:szCs w:val="22"/>
        </w:rPr>
      </w:pPr>
      <m:oMath>
        <m:r>
          <w:rPr>
            <w:rFonts w:cs="Arial"/>
            <w:sz w:val="22"/>
            <w:szCs w:val="22"/>
          </w:rPr>
          <m:t>f=</m:t>
        </m:r>
        <m:f>
          <m:fPr>
            <m:ctrlPr>
              <w:rPr>
                <w:rFonts w:cs="Arial"/>
                <w:sz w:val="22"/>
                <w:szCs w:val="22"/>
              </w:rPr>
            </m:ctrlPr>
          </m:fPr>
          <m:num>
            <m:r>
              <w:rPr>
                <w:rFonts w:cs="Arial"/>
                <w:sz w:val="22"/>
                <w:szCs w:val="22"/>
              </w:rPr>
              <m:t>S-</m:t>
            </m:r>
            <m:sSub>
              <m:sSubPr>
                <m:ctrlPr>
                  <w:rPr>
                    <w:rFonts w:cs="Arial"/>
                    <w:sz w:val="22"/>
                    <w:szCs w:val="22"/>
                  </w:rPr>
                </m:ctrlPr>
              </m:sSubPr>
              <m:e>
                <m:r>
                  <w:rPr>
                    <w:rFonts w:cs="Arial"/>
                    <w:sz w:val="22"/>
                    <w:szCs w:val="22"/>
                  </w:rPr>
                  <m:t>S</m:t>
                </m:r>
              </m:e>
              <m:sub>
                <m:r>
                  <w:rPr>
                    <w:rFonts w:cs="Arial"/>
                    <w:sz w:val="22"/>
                    <w:szCs w:val="22"/>
                  </w:rPr>
                  <m:t>r</m:t>
                </m:r>
              </m:sub>
            </m:sSub>
          </m:num>
          <m:den>
            <m:sSub>
              <m:sSubPr>
                <m:ctrlPr>
                  <w:rPr>
                    <w:rFonts w:cs="Arial"/>
                    <w:sz w:val="22"/>
                    <w:szCs w:val="22"/>
                  </w:rPr>
                </m:ctrlPr>
              </m:sSubPr>
              <m:e>
                <m:r>
                  <w:rPr>
                    <w:rFonts w:cs="Arial"/>
                    <w:sz w:val="22"/>
                    <w:szCs w:val="22"/>
                  </w:rPr>
                  <m:t>S</m:t>
                </m:r>
              </m:e>
              <m:sub>
                <m:r>
                  <w:rPr>
                    <w:rFonts w:cs="Arial"/>
                    <w:sz w:val="22"/>
                    <w:szCs w:val="22"/>
                  </w:rPr>
                  <m:t>m</m:t>
                </m:r>
              </m:sub>
            </m:sSub>
            <m:r>
              <w:rPr>
                <w:rFonts w:cs="Arial"/>
                <w:sz w:val="22"/>
                <w:szCs w:val="22"/>
              </w:rPr>
              <m:t>-</m:t>
            </m:r>
            <m:sSub>
              <m:sSubPr>
                <m:ctrlPr>
                  <w:rPr>
                    <w:rFonts w:cs="Arial"/>
                    <w:sz w:val="22"/>
                    <w:szCs w:val="22"/>
                  </w:rPr>
                </m:ctrlPr>
              </m:sSubPr>
              <m:e>
                <m:r>
                  <w:rPr>
                    <w:rFonts w:cs="Arial"/>
                    <w:sz w:val="22"/>
                    <w:szCs w:val="22"/>
                  </w:rPr>
                  <m:t>S</m:t>
                </m:r>
              </m:e>
              <m:sub>
                <m:r>
                  <w:rPr>
                    <w:rFonts w:cs="Arial"/>
                    <w:sz w:val="22"/>
                    <w:szCs w:val="22"/>
                  </w:rPr>
                  <m:t>r</m:t>
                </m:r>
              </m:sub>
            </m:sSub>
          </m:den>
        </m:f>
      </m:oMath>
      <w:r w:rsidRPr="00961331">
        <w:rPr>
          <w:rFonts w:ascii="Arial" w:hAnsi="Arial" w:cs="Arial"/>
          <w:sz w:val="22"/>
          <w:szCs w:val="22"/>
        </w:rPr>
        <w:t xml:space="preserve"> </w:t>
      </w:r>
      <w:r w:rsidRPr="00961331">
        <w:rPr>
          <w:rFonts w:ascii="Arial" w:hAnsi="Arial" w:cs="Arial"/>
          <w:i w:val="0"/>
          <w:sz w:val="22"/>
          <w:szCs w:val="22"/>
        </w:rPr>
        <w:t>,</w:t>
      </w:r>
      <w:r w:rsidRPr="00961331">
        <w:rPr>
          <w:rFonts w:ascii="Arial" w:hAnsi="Arial" w:cs="Arial"/>
          <w:i w:val="0"/>
          <w:sz w:val="22"/>
          <w:szCs w:val="22"/>
        </w:rPr>
        <w:tab/>
        <w:t>(Eq. 5)</w:t>
      </w:r>
    </w:p>
    <w:p w14:paraId="246BC6D6" w14:textId="6CA0D687" w:rsidR="00803656" w:rsidRDefault="00803656" w:rsidP="00803656">
      <w:pPr>
        <w:rPr>
          <w:rFonts w:cs="Arial"/>
          <w:szCs w:val="22"/>
        </w:rPr>
      </w:pPr>
      <w:r w:rsidRPr="00961331">
        <w:rPr>
          <w:rFonts w:cs="Arial"/>
          <w:szCs w:val="22"/>
        </w:rPr>
        <w:t>where</w:t>
      </w:r>
      <w:r w:rsidR="00006739">
        <w:rPr>
          <w:rFonts w:cs="Arial"/>
          <w:szCs w:val="22"/>
        </w:rPr>
        <w:t>,</w:t>
      </w:r>
      <w:r w:rsidRPr="00961331">
        <w:rPr>
          <w:rFonts w:cs="Arial"/>
          <w:szCs w:val="22"/>
        </w:rPr>
        <w:t xml:space="preserve"> </w:t>
      </w:r>
      <w:r w:rsidRPr="00961331">
        <w:rPr>
          <w:rFonts w:cs="Arial"/>
          <w:i/>
          <w:szCs w:val="22"/>
        </w:rPr>
        <w:t>S</w:t>
      </w:r>
      <w:r w:rsidRPr="00961331">
        <w:rPr>
          <w:rFonts w:cs="Arial"/>
          <w:szCs w:val="22"/>
        </w:rPr>
        <w:t xml:space="preserve"> is the sample salinity, </w:t>
      </w:r>
      <w:r w:rsidRPr="00961331">
        <w:rPr>
          <w:rFonts w:cs="Arial"/>
          <w:i/>
          <w:szCs w:val="22"/>
        </w:rPr>
        <w:t>S</w:t>
      </w:r>
      <w:r w:rsidRPr="00961331">
        <w:rPr>
          <w:rFonts w:cs="Arial"/>
          <w:i/>
          <w:szCs w:val="22"/>
          <w:vertAlign w:val="subscript"/>
        </w:rPr>
        <w:t>m</w:t>
      </w:r>
      <w:r w:rsidRPr="00961331">
        <w:rPr>
          <w:rFonts w:cs="Arial"/>
          <w:szCs w:val="22"/>
        </w:rPr>
        <w:t xml:space="preserve"> stands for the marine salinity (i.e.</w:t>
      </w:r>
      <w:r w:rsidR="00B26C14">
        <w:rPr>
          <w:rFonts w:cs="Arial"/>
          <w:szCs w:val="22"/>
        </w:rPr>
        <w:t>,</w:t>
      </w:r>
      <w:r w:rsidRPr="00961331">
        <w:rPr>
          <w:rFonts w:cs="Arial"/>
          <w:szCs w:val="22"/>
        </w:rPr>
        <w:t xml:space="preserve"> 36) and </w:t>
      </w:r>
      <w:r w:rsidRPr="00961331">
        <w:rPr>
          <w:rFonts w:cs="Arial"/>
          <w:i/>
          <w:szCs w:val="22"/>
        </w:rPr>
        <w:t>S</w:t>
      </w:r>
      <w:r w:rsidRPr="00961331">
        <w:rPr>
          <w:rFonts w:cs="Arial"/>
          <w:i/>
          <w:szCs w:val="22"/>
          <w:vertAlign w:val="subscript"/>
        </w:rPr>
        <w:t>r</w:t>
      </w:r>
      <w:r w:rsidRPr="00961331">
        <w:rPr>
          <w:rFonts w:cs="Arial"/>
          <w:szCs w:val="22"/>
        </w:rPr>
        <w:t xml:space="preserve"> </w:t>
      </w:r>
      <w:r w:rsidR="00006739">
        <w:rPr>
          <w:rFonts w:cs="Arial"/>
          <w:szCs w:val="22"/>
        </w:rPr>
        <w:t xml:space="preserve">is </w:t>
      </w:r>
      <w:r w:rsidRPr="00961331">
        <w:rPr>
          <w:rFonts w:cs="Arial"/>
          <w:szCs w:val="22"/>
        </w:rPr>
        <w:t>the river mouth salinity (i.e.</w:t>
      </w:r>
      <w:r w:rsidR="00B26C14">
        <w:rPr>
          <w:rFonts w:cs="Arial"/>
          <w:szCs w:val="22"/>
        </w:rPr>
        <w:t>,</w:t>
      </w:r>
      <w:r w:rsidRPr="00961331">
        <w:rPr>
          <w:rFonts w:cs="Arial"/>
          <w:szCs w:val="22"/>
        </w:rPr>
        <w:t xml:space="preserve"> 0). </w:t>
      </w:r>
    </w:p>
    <w:p w14:paraId="246BC6D7" w14:textId="77777777" w:rsidR="004C2D09" w:rsidRPr="00961331" w:rsidRDefault="004C2D09" w:rsidP="00803656">
      <w:pPr>
        <w:rPr>
          <w:rFonts w:cs="Arial"/>
          <w:szCs w:val="22"/>
        </w:rPr>
      </w:pPr>
    </w:p>
    <w:p w14:paraId="246BC6D8" w14:textId="6C85E9F9" w:rsidR="00803656" w:rsidRPr="00961331" w:rsidRDefault="00803656" w:rsidP="00803656">
      <w:pPr>
        <w:rPr>
          <w:rFonts w:cs="Arial"/>
          <w:szCs w:val="22"/>
        </w:rPr>
      </w:pPr>
      <w:r w:rsidRPr="00961331">
        <w:rPr>
          <w:rFonts w:cs="Arial"/>
          <w:szCs w:val="22"/>
        </w:rPr>
        <w:t xml:space="preserve">For this theoretical model, a steady-state was assumed, which might not be the case for river plumes, but represents a first approach to include DIN uptake in this model. In </w:t>
      </w:r>
      <w:r w:rsidR="00F057D5">
        <w:fldChar w:fldCharType="begin"/>
      </w:r>
      <w:r w:rsidR="00F057D5">
        <w:instrText xml:space="preserve"> REF _Ref449131185 \h  \* MERGEFORMAT </w:instrText>
      </w:r>
      <w:r w:rsidR="00F057D5">
        <w:fldChar w:fldCharType="separate"/>
      </w:r>
      <w:r w:rsidR="00335316" w:rsidRPr="00335316">
        <w:rPr>
          <w:rFonts w:cs="Arial"/>
          <w:szCs w:val="22"/>
        </w:rPr>
        <w:t xml:space="preserve">Figure </w:t>
      </w:r>
      <w:r w:rsidR="00335316" w:rsidRPr="00335316">
        <w:rPr>
          <w:rFonts w:cs="Arial"/>
          <w:noProof/>
          <w:szCs w:val="22"/>
        </w:rPr>
        <w:t>D-11</w:t>
      </w:r>
      <w:r w:rsidR="00335316">
        <w:rPr>
          <w:noProof/>
        </w:rPr>
        <w:t xml:space="preserve">: </w:t>
      </w:r>
      <w:r w:rsidR="00F057D5">
        <w:fldChar w:fldCharType="end"/>
      </w:r>
      <w:r w:rsidRPr="00961331">
        <w:rPr>
          <w:rFonts w:cs="Arial"/>
          <w:szCs w:val="22"/>
        </w:rPr>
        <w:t xml:space="preserve">both models are plotted together and the ratio between them is associated </w:t>
      </w:r>
      <w:r w:rsidR="004C2D09">
        <w:rPr>
          <w:rFonts w:cs="Arial"/>
          <w:szCs w:val="22"/>
        </w:rPr>
        <w:t>with</w:t>
      </w:r>
      <w:r w:rsidRPr="00961331">
        <w:rPr>
          <w:rFonts w:cs="Arial"/>
          <w:szCs w:val="22"/>
        </w:rPr>
        <w:t xml:space="preserve"> a potential DIN uptake (red line). The DIN uptake function reduces the DIN load dispersed as a multiplicative coefficient, ca </w:t>
      </w:r>
      <w:r w:rsidRPr="00961331">
        <w:rPr>
          <w:rFonts w:cs="Arial"/>
          <w:i/>
          <w:szCs w:val="22"/>
        </w:rPr>
        <w:t>1 - Potential DIN uptake</w:t>
      </w:r>
      <w:r w:rsidRPr="00961331">
        <w:rPr>
          <w:rFonts w:cs="Arial"/>
          <w:szCs w:val="22"/>
        </w:rPr>
        <w:t>.</w:t>
      </w:r>
    </w:p>
    <w:p w14:paraId="246BC6D9" w14:textId="77777777" w:rsidR="00803656" w:rsidRPr="00961331" w:rsidRDefault="00803656" w:rsidP="00803656">
      <w:pPr>
        <w:jc w:val="center"/>
        <w:rPr>
          <w:rFonts w:cs="Arial"/>
          <w:szCs w:val="22"/>
        </w:rPr>
      </w:pPr>
      <w:r w:rsidRPr="00B05E41">
        <w:rPr>
          <w:rFonts w:cs="Arial"/>
          <w:noProof/>
          <w:szCs w:val="22"/>
          <w:lang w:val="en-AU" w:eastAsia="en-AU"/>
        </w:rPr>
        <w:drawing>
          <wp:inline distT="0" distB="0" distL="0" distR="0" wp14:anchorId="246C1F36" wp14:editId="237A3CD2">
            <wp:extent cx="4320000" cy="3026694"/>
            <wp:effectExtent l="0" t="0" r="4445" b="2540"/>
            <wp:docPr id="83" name="Picture 83" descr="Graph showing potential DIN uptake (red line) derived from the ratio between in-situ DIN concentration x salinity (black solid line, as in Figure A1 11:) and the theoretical dilution model (black dashed line, derived from Eq. 4)." title="Potential DIN uptake (red line) derived from the ratio between in-situ DIN concentration x salinity (black solid line, as in Figure D-11) and the theoretical dilution model (black dashed line, derived from Eq.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4320000" cy="3026694"/>
                    </a:xfrm>
                    <a:prstGeom prst="rect">
                      <a:avLst/>
                    </a:prstGeom>
                    <a:noFill/>
                  </pic:spPr>
                </pic:pic>
              </a:graphicData>
            </a:graphic>
          </wp:inline>
        </w:drawing>
      </w:r>
    </w:p>
    <w:p w14:paraId="246BC6DA" w14:textId="4E2BFFC7" w:rsidR="00803656" w:rsidRPr="00961331" w:rsidRDefault="00426CA8" w:rsidP="00C83B6E">
      <w:pPr>
        <w:pStyle w:val="Caption"/>
      </w:pPr>
      <w:bookmarkStart w:id="2160" w:name="_Ref449131185"/>
      <w:bookmarkStart w:id="2161" w:name="_Toc492040771"/>
      <w:bookmarkStart w:id="2162" w:name="_Toc5614685"/>
      <w:r>
        <w:t>Figure D-</w:t>
      </w:r>
      <w:r w:rsidR="005F019F">
        <w:fldChar w:fldCharType="begin"/>
      </w:r>
      <w:r w:rsidR="005F019F">
        <w:instrText xml:space="preserve"> SEQ Figure_D- \* ARABIC </w:instrText>
      </w:r>
      <w:r w:rsidR="005F019F">
        <w:fldChar w:fldCharType="separate"/>
      </w:r>
      <w:r w:rsidR="00335316">
        <w:rPr>
          <w:noProof/>
        </w:rPr>
        <w:t>11</w:t>
      </w:r>
      <w:r w:rsidR="005F019F">
        <w:rPr>
          <w:noProof/>
        </w:rPr>
        <w:fldChar w:fldCharType="end"/>
      </w:r>
      <w:r w:rsidR="0044148A">
        <w:rPr>
          <w:noProof/>
        </w:rPr>
        <w:t>:</w:t>
      </w:r>
      <w:r w:rsidR="00803656">
        <w:rPr>
          <w:noProof/>
        </w:rPr>
        <w:t xml:space="preserve"> </w:t>
      </w:r>
      <w:bookmarkEnd w:id="2160"/>
      <w:r w:rsidR="00803656" w:rsidRPr="00961331">
        <w:t xml:space="preserve">Potential DIN uptake (red line) derived from the ratio between </w:t>
      </w:r>
      <w:r w:rsidR="00803656" w:rsidRPr="001853EB">
        <w:rPr>
          <w:i/>
        </w:rPr>
        <w:t>in-situ</w:t>
      </w:r>
      <w:r w:rsidR="00803656" w:rsidRPr="00961331">
        <w:t xml:space="preserve"> DIN concentration x salinity (black solid line, as in</w:t>
      </w:r>
      <w:r w:rsidR="00101A48">
        <w:t xml:space="preserve"> Figure D-11</w:t>
      </w:r>
      <w:r w:rsidR="00803656" w:rsidRPr="00961331">
        <w:t>) and the theoretical dilution model (black dashed line, derived from Eq. 4).</w:t>
      </w:r>
      <w:bookmarkEnd w:id="2161"/>
      <w:bookmarkEnd w:id="2162"/>
    </w:p>
    <w:p w14:paraId="246BC6DB" w14:textId="77777777" w:rsidR="00803656" w:rsidRPr="00961331" w:rsidRDefault="00803656" w:rsidP="00803656">
      <w:pPr>
        <w:rPr>
          <w:rFonts w:cs="Arial"/>
          <w:szCs w:val="22"/>
        </w:rPr>
      </w:pPr>
    </w:p>
    <w:p w14:paraId="246BC6DC" w14:textId="2BE6D0D2" w:rsidR="00803656" w:rsidRPr="00961331" w:rsidRDefault="00803656" w:rsidP="00803656">
      <w:pPr>
        <w:rPr>
          <w:rFonts w:cs="Arial"/>
          <w:b/>
          <w:szCs w:val="22"/>
        </w:rPr>
      </w:pPr>
      <w:r w:rsidRPr="00961331">
        <w:rPr>
          <w:rFonts w:cs="Arial"/>
          <w:b/>
          <w:szCs w:val="22"/>
        </w:rPr>
        <w:t xml:space="preserve">(d) Mapping of DIN concentration over the </w:t>
      </w:r>
      <w:r w:rsidR="00565A07">
        <w:rPr>
          <w:rFonts w:cs="Arial"/>
          <w:b/>
          <w:szCs w:val="22"/>
        </w:rPr>
        <w:t>Reef</w:t>
      </w:r>
      <w:r w:rsidR="00565A07" w:rsidRPr="00961331">
        <w:rPr>
          <w:rFonts w:cs="Arial"/>
          <w:b/>
          <w:szCs w:val="22"/>
        </w:rPr>
        <w:t xml:space="preserve"> </w:t>
      </w:r>
      <w:r w:rsidRPr="00961331">
        <w:rPr>
          <w:rFonts w:cs="Arial"/>
          <w:b/>
          <w:szCs w:val="22"/>
        </w:rPr>
        <w:t>lagoon</w:t>
      </w:r>
    </w:p>
    <w:p w14:paraId="246BC6DD" w14:textId="0A6A6DF5" w:rsidR="00902DBF" w:rsidRPr="00961331" w:rsidRDefault="00FF544F" w:rsidP="00FF544F">
      <w:pPr>
        <w:rPr>
          <w:rFonts w:cs="Arial"/>
          <w:szCs w:val="22"/>
        </w:rPr>
      </w:pPr>
      <w:r w:rsidRPr="00961331">
        <w:rPr>
          <w:rFonts w:cs="Arial"/>
          <w:szCs w:val="22"/>
        </w:rPr>
        <w:t>Using the maps of mass dispersion and accounting for the cell-raster size and the depth of the mixing layer for each colour class, a map for the spatial DIN concentration is constructed. DIN concentration maps are calculated for each river per year and annual composite maps are produced by the sum of all river DIN concentration maps within each year.</w:t>
      </w:r>
    </w:p>
    <w:p w14:paraId="246BC6E0" w14:textId="08A2448C" w:rsidR="00902DBF" w:rsidRPr="00961331" w:rsidRDefault="00FF544F" w:rsidP="00FF544F">
      <w:pPr>
        <w:rPr>
          <w:rFonts w:cs="Arial"/>
          <w:szCs w:val="22"/>
        </w:rPr>
      </w:pPr>
      <w:r w:rsidRPr="00961331">
        <w:rPr>
          <w:rFonts w:cs="Arial"/>
          <w:szCs w:val="22"/>
        </w:rPr>
        <w:t>In this report, we use</w:t>
      </w:r>
      <w:r w:rsidR="00902DBF">
        <w:rPr>
          <w:rFonts w:cs="Arial"/>
          <w:szCs w:val="22"/>
        </w:rPr>
        <w:t>d</w:t>
      </w:r>
      <w:r w:rsidRPr="00961331">
        <w:rPr>
          <w:rFonts w:cs="Arial"/>
          <w:szCs w:val="22"/>
        </w:rPr>
        <w:t xml:space="preserve"> </w:t>
      </w:r>
      <w:r>
        <w:rPr>
          <w:rFonts w:cs="Arial"/>
          <w:szCs w:val="22"/>
        </w:rPr>
        <w:t xml:space="preserve">a combination of </w:t>
      </w:r>
      <w:r w:rsidRPr="00961331">
        <w:rPr>
          <w:rFonts w:cs="Arial"/>
          <w:szCs w:val="22"/>
        </w:rPr>
        <w:t xml:space="preserve">modelled </w:t>
      </w:r>
      <w:r>
        <w:rPr>
          <w:rFonts w:cs="Arial"/>
          <w:szCs w:val="22"/>
        </w:rPr>
        <w:t xml:space="preserve">and monitored </w:t>
      </w:r>
      <w:r w:rsidRPr="00961331">
        <w:rPr>
          <w:rFonts w:cs="Arial"/>
          <w:szCs w:val="22"/>
        </w:rPr>
        <w:t xml:space="preserve">annual DIN loads for rivers. </w:t>
      </w:r>
      <w:r>
        <w:rPr>
          <w:rFonts w:cs="Arial"/>
          <w:szCs w:val="22"/>
        </w:rPr>
        <w:t xml:space="preserve">We used the </w:t>
      </w:r>
      <w:r w:rsidRPr="00961331">
        <w:rPr>
          <w:rFonts w:cs="Arial"/>
          <w:szCs w:val="22"/>
        </w:rPr>
        <w:t xml:space="preserve">modelled loads </w:t>
      </w:r>
      <w:r>
        <w:rPr>
          <w:rFonts w:cs="Arial"/>
          <w:szCs w:val="22"/>
        </w:rPr>
        <w:t xml:space="preserve">from the </w:t>
      </w:r>
      <w:r w:rsidRPr="00961331">
        <w:rPr>
          <w:rFonts w:cs="Arial"/>
          <w:szCs w:val="22"/>
        </w:rPr>
        <w:t xml:space="preserve">Lewis et al. </w:t>
      </w:r>
      <w:r w:rsidR="00343518" w:rsidRPr="00343518">
        <w:rPr>
          <w:rFonts w:cs="Arial"/>
          <w:szCs w:val="22"/>
        </w:rPr>
        <w:t>(2014)</w:t>
      </w:r>
      <w:r w:rsidR="00343518">
        <w:rPr>
          <w:rFonts w:cs="Arial"/>
          <w:szCs w:val="22"/>
        </w:rPr>
        <w:t xml:space="preserve"> </w:t>
      </w:r>
      <w:r>
        <w:rPr>
          <w:rFonts w:cs="Arial"/>
          <w:szCs w:val="22"/>
        </w:rPr>
        <w:t xml:space="preserve">model </w:t>
      </w:r>
      <w:r w:rsidRPr="00961331">
        <w:rPr>
          <w:rFonts w:cs="Arial"/>
          <w:szCs w:val="22"/>
        </w:rPr>
        <w:t>fo</w:t>
      </w:r>
      <w:r>
        <w:rPr>
          <w:rFonts w:cs="Arial"/>
          <w:szCs w:val="22"/>
        </w:rPr>
        <w:t>r basins of the Wet Tropics</w:t>
      </w:r>
      <w:r w:rsidRPr="00961331">
        <w:rPr>
          <w:rFonts w:cs="Arial"/>
          <w:szCs w:val="22"/>
        </w:rPr>
        <w:t xml:space="preserve">. Briefly, modelled DIN loads </w:t>
      </w:r>
      <w:r>
        <w:rPr>
          <w:rFonts w:cs="Arial"/>
          <w:szCs w:val="22"/>
        </w:rPr>
        <w:t xml:space="preserve">in this method </w:t>
      </w:r>
      <w:r w:rsidRPr="00961331">
        <w:rPr>
          <w:rFonts w:cs="Arial"/>
          <w:szCs w:val="22"/>
        </w:rPr>
        <w:t xml:space="preserve">are calculated using existing load monitoring data to develop a relationship between the measured loads with flow volumes (at river monitoring sites) and </w:t>
      </w:r>
      <w:r w:rsidR="00006739">
        <w:rPr>
          <w:rFonts w:cs="Arial"/>
          <w:szCs w:val="22"/>
        </w:rPr>
        <w:t xml:space="preserve">the </w:t>
      </w:r>
      <w:r w:rsidRPr="00961331">
        <w:rPr>
          <w:rFonts w:cs="Arial"/>
          <w:szCs w:val="22"/>
        </w:rPr>
        <w:t>amount of fertili</w:t>
      </w:r>
      <w:r w:rsidR="005C3C12">
        <w:rPr>
          <w:rFonts w:cs="Arial"/>
          <w:szCs w:val="22"/>
        </w:rPr>
        <w:t>s</w:t>
      </w:r>
      <w:r w:rsidRPr="00961331">
        <w:rPr>
          <w:rFonts w:cs="Arial"/>
          <w:szCs w:val="22"/>
        </w:rPr>
        <w:t xml:space="preserve">er applied to calculate the percentage of applied nitrogen fertiliser lost as DIN. This relationship is then applied to upscale loads for the entire </w:t>
      </w:r>
      <w:r w:rsidR="00902DBF">
        <w:rPr>
          <w:rFonts w:cs="Arial"/>
          <w:szCs w:val="22"/>
        </w:rPr>
        <w:t>basin</w:t>
      </w:r>
      <w:r w:rsidRPr="00961331">
        <w:rPr>
          <w:rFonts w:cs="Arial"/>
          <w:szCs w:val="22"/>
        </w:rPr>
        <w:t xml:space="preserve"> area. </w:t>
      </w:r>
      <w:r w:rsidR="007625A8">
        <w:rPr>
          <w:rFonts w:cs="Arial"/>
          <w:szCs w:val="22"/>
        </w:rPr>
        <w:t>T</w:t>
      </w:r>
      <w:r>
        <w:rPr>
          <w:rFonts w:cs="Arial"/>
          <w:szCs w:val="22"/>
        </w:rPr>
        <w:t xml:space="preserve">his approach provides the most reliable DIN loads for this region. </w:t>
      </w:r>
      <w:r w:rsidR="00902DBF">
        <w:rPr>
          <w:rFonts w:cs="Arial"/>
          <w:szCs w:val="22"/>
        </w:rPr>
        <w:t>For other regions, t</w:t>
      </w:r>
      <w:r>
        <w:rPr>
          <w:rFonts w:cs="Arial"/>
          <w:szCs w:val="22"/>
        </w:rPr>
        <w:t xml:space="preserve">he measured </w:t>
      </w:r>
      <w:r w:rsidR="00902DBF">
        <w:rPr>
          <w:rFonts w:cs="Arial"/>
          <w:szCs w:val="22"/>
        </w:rPr>
        <w:t xml:space="preserve">DIN </w:t>
      </w:r>
      <w:r>
        <w:rPr>
          <w:rFonts w:cs="Arial"/>
          <w:szCs w:val="22"/>
        </w:rPr>
        <w:t xml:space="preserve">loads were used where monitoring data exist at the end-of-catchment sites </w:t>
      </w:r>
      <w:r w:rsidR="00006739">
        <w:rPr>
          <w:rFonts w:cs="Arial"/>
          <w:szCs w:val="22"/>
        </w:rPr>
        <w:t xml:space="preserve">that </w:t>
      </w:r>
      <w:r>
        <w:rPr>
          <w:rFonts w:cs="Arial"/>
          <w:szCs w:val="22"/>
        </w:rPr>
        <w:t>cover the vast majority (&gt;95%) of the basin such as the Burdekin, Pioneer and Fitzroy Basins. These measured loads came from a range of different sources including Packett et al. (2009), AIMS</w:t>
      </w:r>
      <w:r w:rsidRPr="00961331">
        <w:rPr>
          <w:rFonts w:cs="Arial"/>
          <w:szCs w:val="22"/>
        </w:rPr>
        <w:t xml:space="preserve"> (unpublished data) </w:t>
      </w:r>
      <w:r>
        <w:rPr>
          <w:rFonts w:cs="Arial"/>
          <w:szCs w:val="22"/>
        </w:rPr>
        <w:t xml:space="preserve">and </w:t>
      </w:r>
      <w:r w:rsidRPr="00961331">
        <w:rPr>
          <w:rFonts w:cs="Arial"/>
          <w:szCs w:val="22"/>
        </w:rPr>
        <w:t>report</w:t>
      </w:r>
      <w:r w:rsidR="007625A8">
        <w:rPr>
          <w:rFonts w:cs="Arial"/>
          <w:szCs w:val="22"/>
        </w:rPr>
        <w:t>s</w:t>
      </w:r>
      <w:r w:rsidRPr="00961331">
        <w:rPr>
          <w:rFonts w:cs="Arial"/>
          <w:szCs w:val="22"/>
        </w:rPr>
        <w:t xml:space="preserve"> by the Catchment Loads Monitoring Program</w:t>
      </w:r>
      <w:r w:rsidR="00343518">
        <w:rPr>
          <w:rFonts w:cs="Arial"/>
          <w:szCs w:val="22"/>
        </w:rPr>
        <w:t xml:space="preserve"> </w:t>
      </w:r>
      <w:r w:rsidR="00343518" w:rsidRPr="00343518">
        <w:rPr>
          <w:rFonts w:cs="Arial"/>
          <w:szCs w:val="22"/>
        </w:rPr>
        <w:t>(Joo et al., 2012; Turner et al., 2013; Wallace et al., 2015)</w:t>
      </w:r>
      <w:r w:rsidRPr="00961331">
        <w:rPr>
          <w:rFonts w:cs="Arial"/>
          <w:szCs w:val="22"/>
        </w:rPr>
        <w:t xml:space="preserve">. </w:t>
      </w:r>
      <w:r>
        <w:rPr>
          <w:rFonts w:cs="Arial"/>
          <w:szCs w:val="22"/>
        </w:rPr>
        <w:t>For the other basins, the annual mean concentration (AMC) data (i.e.</w:t>
      </w:r>
      <w:r w:rsidR="00B26C14">
        <w:rPr>
          <w:rFonts w:cs="Arial"/>
          <w:szCs w:val="22"/>
        </w:rPr>
        <w:t>,</w:t>
      </w:r>
      <w:r>
        <w:rPr>
          <w:rFonts w:cs="Arial"/>
          <w:szCs w:val="22"/>
        </w:rPr>
        <w:t xml:space="preserve"> load divided by flow) from any available load monitoring data within the basin</w:t>
      </w:r>
      <w:r w:rsidR="007625A8">
        <w:rPr>
          <w:rFonts w:cs="Arial"/>
          <w:szCs w:val="22"/>
        </w:rPr>
        <w:t xml:space="preserve"> were compared with </w:t>
      </w:r>
      <w:r>
        <w:rPr>
          <w:rFonts w:cs="Arial"/>
          <w:szCs w:val="22"/>
        </w:rPr>
        <w:t xml:space="preserve">the Source Catchments model outputs. </w:t>
      </w:r>
      <w:r w:rsidR="007625A8">
        <w:rPr>
          <w:rFonts w:cs="Arial"/>
          <w:szCs w:val="22"/>
        </w:rPr>
        <w:t>T</w:t>
      </w:r>
      <w:r>
        <w:rPr>
          <w:rFonts w:cs="Arial"/>
          <w:szCs w:val="22"/>
        </w:rPr>
        <w:t xml:space="preserve">he most appropriate AMC (or a mean of the monitoring and modelled data) </w:t>
      </w:r>
      <w:r w:rsidR="007625A8">
        <w:rPr>
          <w:rFonts w:cs="Arial"/>
          <w:szCs w:val="22"/>
        </w:rPr>
        <w:t xml:space="preserve">data were chosen </w:t>
      </w:r>
      <w:r>
        <w:rPr>
          <w:rFonts w:cs="Arial"/>
          <w:szCs w:val="22"/>
        </w:rPr>
        <w:t xml:space="preserve">and multiplied by the annual discharge to formulate an annual load. </w:t>
      </w:r>
      <w:r w:rsidRPr="00961331">
        <w:rPr>
          <w:rFonts w:cs="Arial"/>
          <w:szCs w:val="22"/>
        </w:rPr>
        <w:t>The rivers/</w:t>
      </w:r>
      <w:r w:rsidRPr="00C65A97">
        <w:rPr>
          <w:rFonts w:cs="Arial"/>
          <w:szCs w:val="22"/>
        </w:rPr>
        <w:t>catchments (</w:t>
      </w:r>
      <w:r w:rsidR="00184D9C">
        <w:fldChar w:fldCharType="begin"/>
      </w:r>
      <w:r w:rsidR="00184D9C">
        <w:instrText xml:space="preserve"> REF _Ref449130092 \h  \* MERGEFORMAT </w:instrText>
      </w:r>
      <w:r w:rsidR="00184D9C">
        <w:fldChar w:fldCharType="separate"/>
      </w:r>
      <w:r w:rsidR="00335316" w:rsidRPr="00335316">
        <w:rPr>
          <w:rFonts w:cs="Arial"/>
          <w:szCs w:val="22"/>
        </w:rPr>
        <w:t xml:space="preserve">Figure </w:t>
      </w:r>
      <w:r w:rsidR="00335316" w:rsidRPr="00335316">
        <w:rPr>
          <w:rFonts w:cs="Arial"/>
          <w:noProof/>
          <w:szCs w:val="22"/>
        </w:rPr>
        <w:t>D-7</w:t>
      </w:r>
      <w:r w:rsidR="00184D9C">
        <w:fldChar w:fldCharType="end"/>
      </w:r>
      <w:r w:rsidRPr="00961331">
        <w:rPr>
          <w:rFonts w:cs="Arial"/>
          <w:szCs w:val="22"/>
        </w:rPr>
        <w:t xml:space="preserve">) where </w:t>
      </w:r>
      <w:r w:rsidRPr="00981224">
        <w:rPr>
          <w:rFonts w:cs="Arial"/>
          <w:szCs w:val="22"/>
        </w:rPr>
        <w:t>modelled DIN load and basin discharg</w:t>
      </w:r>
      <w:r w:rsidR="00902DBF">
        <w:rPr>
          <w:rFonts w:cs="Arial"/>
          <w:szCs w:val="22"/>
        </w:rPr>
        <w:t>e data were available for the 14</w:t>
      </w:r>
      <w:r w:rsidRPr="00981224">
        <w:rPr>
          <w:rFonts w:cs="Arial"/>
          <w:szCs w:val="22"/>
        </w:rPr>
        <w:t xml:space="preserve"> years are presented in </w:t>
      </w:r>
      <w:r w:rsidR="001B1623">
        <w:rPr>
          <w:rFonts w:cs="Arial"/>
          <w:szCs w:val="22"/>
        </w:rPr>
        <w:t>Table</w:t>
      </w:r>
      <w:r w:rsidR="00006739">
        <w:rPr>
          <w:rFonts w:cs="Arial"/>
          <w:szCs w:val="22"/>
        </w:rPr>
        <w:t>s</w:t>
      </w:r>
      <w:r w:rsidR="001B1623">
        <w:rPr>
          <w:rFonts w:cs="Arial"/>
          <w:szCs w:val="22"/>
        </w:rPr>
        <w:t xml:space="preserve"> D-</w:t>
      </w:r>
      <w:r w:rsidR="00006739">
        <w:rPr>
          <w:rFonts w:cs="Arial"/>
          <w:szCs w:val="22"/>
        </w:rPr>
        <w:t xml:space="preserve">4 </w:t>
      </w:r>
      <w:r w:rsidR="001B1623">
        <w:rPr>
          <w:rFonts w:cs="Arial"/>
          <w:szCs w:val="22"/>
        </w:rPr>
        <w:t>and D-</w:t>
      </w:r>
      <w:r w:rsidR="00006739">
        <w:rPr>
          <w:rFonts w:cs="Arial"/>
          <w:szCs w:val="22"/>
        </w:rPr>
        <w:t>5</w:t>
      </w:r>
      <w:r w:rsidRPr="00981224">
        <w:rPr>
          <w:rFonts w:cs="Arial"/>
          <w:szCs w:val="22"/>
        </w:rPr>
        <w:t>, respectively</w:t>
      </w:r>
      <w:r w:rsidRPr="00961331">
        <w:rPr>
          <w:rFonts w:cs="Arial"/>
          <w:szCs w:val="22"/>
        </w:rPr>
        <w:t>.</w:t>
      </w:r>
      <w:r w:rsidR="001C3D04">
        <w:rPr>
          <w:rFonts w:cs="Arial"/>
          <w:szCs w:val="22"/>
        </w:rPr>
        <w:t xml:space="preserve"> </w:t>
      </w:r>
      <w:r w:rsidR="00902DBF">
        <w:rPr>
          <w:rFonts w:cs="Arial"/>
          <w:szCs w:val="22"/>
        </w:rPr>
        <w:t>The pre-</w:t>
      </w:r>
      <w:r w:rsidR="007F7F07" w:rsidRPr="007F7F07">
        <w:t xml:space="preserve"> </w:t>
      </w:r>
      <w:r w:rsidR="007F7F07">
        <w:t>development</w:t>
      </w:r>
      <w:r w:rsidR="00902DBF">
        <w:rPr>
          <w:rFonts w:cs="Arial"/>
          <w:szCs w:val="22"/>
        </w:rPr>
        <w:t xml:space="preserve"> DIN loads were calculated using an AMC of 50 µgL</w:t>
      </w:r>
      <w:r w:rsidR="00902DBF" w:rsidRPr="00902DBF">
        <w:rPr>
          <w:rFonts w:cs="Arial"/>
          <w:szCs w:val="22"/>
          <w:vertAlign w:val="superscript"/>
        </w:rPr>
        <w:t>-1</w:t>
      </w:r>
      <w:r w:rsidR="00902DBF">
        <w:rPr>
          <w:rFonts w:cs="Arial"/>
          <w:szCs w:val="22"/>
        </w:rPr>
        <w:t xml:space="preserve"> for most regions</w:t>
      </w:r>
      <w:r w:rsidR="00006739">
        <w:rPr>
          <w:rFonts w:cs="Arial"/>
          <w:szCs w:val="22"/>
        </w:rPr>
        <w:t>,</w:t>
      </w:r>
      <w:r w:rsidR="00902DBF">
        <w:rPr>
          <w:rFonts w:cs="Arial"/>
          <w:szCs w:val="22"/>
        </w:rPr>
        <w:t xml:space="preserve"> which is based on monitoring data from pristine locations within the </w:t>
      </w:r>
      <w:r w:rsidR="00565A07">
        <w:rPr>
          <w:rFonts w:cs="Arial"/>
          <w:szCs w:val="22"/>
        </w:rPr>
        <w:t xml:space="preserve">Reef </w:t>
      </w:r>
      <w:r w:rsidR="00902DBF">
        <w:rPr>
          <w:rFonts w:cs="Arial"/>
          <w:szCs w:val="22"/>
        </w:rPr>
        <w:t>catchment area.</w:t>
      </w:r>
      <w:r w:rsidR="001C3D04">
        <w:rPr>
          <w:rFonts w:cs="Arial"/>
          <w:szCs w:val="22"/>
        </w:rPr>
        <w:t xml:space="preserve"> </w:t>
      </w:r>
      <w:r w:rsidR="00C61CBA">
        <w:rPr>
          <w:rFonts w:cs="Arial"/>
          <w:szCs w:val="22"/>
        </w:rPr>
        <w:t>A higher DIN AMC (up to 100 µgL</w:t>
      </w:r>
      <w:r w:rsidR="00C61CBA" w:rsidRPr="00C61CBA">
        <w:rPr>
          <w:rFonts w:cs="Arial"/>
          <w:szCs w:val="22"/>
          <w:vertAlign w:val="superscript"/>
        </w:rPr>
        <w:t>-1</w:t>
      </w:r>
      <w:r w:rsidR="00C61CBA">
        <w:rPr>
          <w:rFonts w:cs="Arial"/>
          <w:szCs w:val="22"/>
        </w:rPr>
        <w:t xml:space="preserve">) was applied for the drier southern catchments </w:t>
      </w:r>
      <w:r w:rsidR="00006739">
        <w:rPr>
          <w:rFonts w:cs="Arial"/>
          <w:szCs w:val="22"/>
        </w:rPr>
        <w:t xml:space="preserve">that </w:t>
      </w:r>
      <w:r w:rsidR="00C61CBA">
        <w:rPr>
          <w:rFonts w:cs="Arial"/>
          <w:szCs w:val="22"/>
        </w:rPr>
        <w:t>contain legumes such as Brigalow lands</w:t>
      </w:r>
      <w:r w:rsidR="00006739">
        <w:rPr>
          <w:rFonts w:cs="Arial"/>
          <w:szCs w:val="22"/>
        </w:rPr>
        <w:t>,</w:t>
      </w:r>
      <w:r w:rsidR="00C61CBA">
        <w:rPr>
          <w:rFonts w:cs="Arial"/>
          <w:szCs w:val="22"/>
        </w:rPr>
        <w:t xml:space="preserve"> which provide a naturally higher DIN source.</w:t>
      </w:r>
      <w:r w:rsidR="001C3D04">
        <w:rPr>
          <w:rFonts w:cs="Arial"/>
          <w:szCs w:val="22"/>
        </w:rPr>
        <w:t xml:space="preserve"> </w:t>
      </w:r>
    </w:p>
    <w:p w14:paraId="246BC6E1" w14:textId="05285ABE" w:rsidR="007A5E7B" w:rsidRDefault="00FF544F" w:rsidP="007A5E7B">
      <w:pPr>
        <w:rPr>
          <w:rFonts w:cs="Arial"/>
          <w:szCs w:val="22"/>
        </w:rPr>
      </w:pPr>
      <w:r w:rsidRPr="00961331">
        <w:rPr>
          <w:rFonts w:cs="Arial"/>
          <w:szCs w:val="22"/>
        </w:rPr>
        <w:t xml:space="preserve">The temporal incompatibility between the annual end-of-catchment DIN loads and the seasonal </w:t>
      </w:r>
      <w:r w:rsidRPr="00C61CBA">
        <w:rPr>
          <w:rFonts w:cs="Arial"/>
          <w:i/>
          <w:szCs w:val="22"/>
        </w:rPr>
        <w:t>in-situ</w:t>
      </w:r>
      <w:r w:rsidRPr="00961331">
        <w:rPr>
          <w:rFonts w:cs="Arial"/>
          <w:szCs w:val="22"/>
        </w:rPr>
        <w:t xml:space="preserve"> DIN, depth of the mixing layers and the river plume maps could not be explicitly resolved in the model. Whereas DIN river load represents the total annual DIN delivered by rivers into the </w:t>
      </w:r>
      <w:r w:rsidR="00565A07">
        <w:rPr>
          <w:rFonts w:cs="Arial"/>
          <w:szCs w:val="22"/>
        </w:rPr>
        <w:t>Reef lagoon</w:t>
      </w:r>
      <w:r w:rsidR="00565A07" w:rsidRPr="00961331">
        <w:rPr>
          <w:rFonts w:cs="Arial"/>
          <w:szCs w:val="22"/>
        </w:rPr>
        <w:t xml:space="preserve"> </w:t>
      </w:r>
      <w:r w:rsidRPr="00961331">
        <w:rPr>
          <w:rFonts w:cs="Arial"/>
          <w:szCs w:val="22"/>
        </w:rPr>
        <w:t xml:space="preserve">(from October to September, inclusive), the plume maps from satellite imagery, mixing depth and </w:t>
      </w:r>
      <w:r w:rsidR="008E16B2">
        <w:rPr>
          <w:rFonts w:cs="Arial"/>
          <w:i/>
          <w:szCs w:val="22"/>
        </w:rPr>
        <w:t>in-situ</w:t>
      </w:r>
      <w:r w:rsidRPr="00961331">
        <w:rPr>
          <w:rFonts w:cs="Arial"/>
          <w:szCs w:val="22"/>
        </w:rPr>
        <w:t xml:space="preserve"> DIN concentration in flood plume waters are constra</w:t>
      </w:r>
      <w:r w:rsidR="00644EDB">
        <w:rPr>
          <w:rFonts w:cs="Arial"/>
          <w:szCs w:val="22"/>
        </w:rPr>
        <w:t>ined to the wet season period (</w:t>
      </w:r>
      <w:r w:rsidRPr="00961331">
        <w:rPr>
          <w:rFonts w:cs="Arial"/>
          <w:szCs w:val="22"/>
        </w:rPr>
        <w:t xml:space="preserve">December to April, inclusive). Considering that 78% of the annual river discharge occurs over the wet season period (DNRM, </w:t>
      </w:r>
      <w:hyperlink r:id="rId233" w:history="1">
        <w:r w:rsidRPr="00961331">
          <w:rPr>
            <w:rStyle w:val="Hyperlink"/>
            <w:rFonts w:cs="Arial"/>
            <w:szCs w:val="22"/>
          </w:rPr>
          <w:t>http://watermonitoring.dnrm.qld.gov.au/host.htm</w:t>
        </w:r>
      </w:hyperlink>
      <w:r w:rsidRPr="00961331">
        <w:rPr>
          <w:rFonts w:cs="Arial"/>
          <w:szCs w:val="22"/>
        </w:rPr>
        <w:t xml:space="preserve">), the plume maps, mixing depth and </w:t>
      </w:r>
      <w:r w:rsidR="00F057D5">
        <w:rPr>
          <w:rFonts w:cs="Arial"/>
          <w:i/>
          <w:szCs w:val="22"/>
        </w:rPr>
        <w:t>i</w:t>
      </w:r>
      <w:r w:rsidR="008E16B2">
        <w:rPr>
          <w:rFonts w:cs="Arial"/>
          <w:i/>
          <w:szCs w:val="22"/>
        </w:rPr>
        <w:t>n-situ</w:t>
      </w:r>
      <w:r w:rsidRPr="00961331">
        <w:rPr>
          <w:rFonts w:cs="Arial"/>
          <w:szCs w:val="22"/>
        </w:rPr>
        <w:t xml:space="preserve"> DIN in plume waters potentially represent the majority of the environmental condition when most of the end-of-catchment DIN load</w:t>
      </w:r>
      <w:r w:rsidR="007A5E7B">
        <w:rPr>
          <w:rFonts w:cs="Arial"/>
          <w:szCs w:val="22"/>
        </w:rPr>
        <w:t xml:space="preserve"> is delivered to the </w:t>
      </w:r>
      <w:r w:rsidR="00565A07">
        <w:rPr>
          <w:rFonts w:cs="Arial"/>
          <w:szCs w:val="22"/>
        </w:rPr>
        <w:t xml:space="preserve">Reef </w:t>
      </w:r>
      <w:r w:rsidR="007A5E7B">
        <w:rPr>
          <w:rFonts w:cs="Arial"/>
          <w:szCs w:val="22"/>
        </w:rPr>
        <w:t>waters.</w:t>
      </w:r>
      <w:bookmarkStart w:id="2163" w:name="_Ref449132194"/>
    </w:p>
    <w:p w14:paraId="246BC6E2" w14:textId="77777777" w:rsidR="00F54D4D" w:rsidRDefault="00F54D4D" w:rsidP="007A5E7B">
      <w:pPr>
        <w:rPr>
          <w:rFonts w:cs="Arial"/>
          <w:szCs w:val="22"/>
        </w:rPr>
      </w:pPr>
    </w:p>
    <w:p w14:paraId="6D3AA6D1" w14:textId="77777777" w:rsidR="001C6896" w:rsidRDefault="001C6896" w:rsidP="007A5E7B">
      <w:pPr>
        <w:rPr>
          <w:rFonts w:cs="Arial"/>
          <w:szCs w:val="22"/>
        </w:rPr>
        <w:sectPr w:rsidR="001C6896" w:rsidSect="00B52C78">
          <w:pgSz w:w="11907" w:h="16839" w:code="9"/>
          <w:pgMar w:top="1440" w:right="1440" w:bottom="1440" w:left="1440" w:header="708" w:footer="708" w:gutter="0"/>
          <w:cols w:space="708"/>
          <w:docGrid w:linePitch="299"/>
        </w:sectPr>
      </w:pPr>
    </w:p>
    <w:p w14:paraId="1524A8BE" w14:textId="72F729A4" w:rsidR="001E1C70" w:rsidRDefault="00426CA8" w:rsidP="00C83B6E">
      <w:pPr>
        <w:pStyle w:val="Caption"/>
      </w:pPr>
      <w:bookmarkStart w:id="2164" w:name="_Toc5614692"/>
      <w:bookmarkEnd w:id="2163"/>
      <w:r>
        <w:t>Table D-</w:t>
      </w:r>
      <w:r w:rsidR="005F019F">
        <w:fldChar w:fldCharType="begin"/>
      </w:r>
      <w:r w:rsidR="005F019F">
        <w:instrText xml:space="preserve"> SEQ Table_D- \* ARABIC </w:instrText>
      </w:r>
      <w:r w:rsidR="005F019F">
        <w:fldChar w:fldCharType="separate"/>
      </w:r>
      <w:r w:rsidR="00335316">
        <w:rPr>
          <w:noProof/>
        </w:rPr>
        <w:t>4</w:t>
      </w:r>
      <w:r w:rsidR="005F019F">
        <w:rPr>
          <w:noProof/>
        </w:rPr>
        <w:fldChar w:fldCharType="end"/>
      </w:r>
      <w:r w:rsidR="0044148A">
        <w:t>:</w:t>
      </w:r>
      <w:r>
        <w:t xml:space="preserve"> </w:t>
      </w:r>
      <w:r w:rsidR="001E1C70">
        <w:t xml:space="preserve">End-of-catchment DIN loads (t/year) from 2003 to </w:t>
      </w:r>
      <w:r w:rsidR="00994260">
        <w:t xml:space="preserve">2017 </w:t>
      </w:r>
      <w:r w:rsidR="001E1C70">
        <w:t>water years (from October 2002 to September 2017).</w:t>
      </w:r>
      <w:bookmarkEnd w:id="2164"/>
      <w:r w:rsidR="001E1C70">
        <w:t xml:space="preserve"> </w:t>
      </w:r>
    </w:p>
    <w:tbl>
      <w:tblPr>
        <w:tblW w:w="516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End-of-catchment dissolved inorganic nitrogen loads (DIN, t/year) from 2003 to 2016 water years (from October, 2002 to September, 2016). "/>
        <w:tblDescription w:val="End-of-catchment dissolved inorganic nitrogen loads (DIN, t/year) from 2003 to 2016 water years (from October, 2002 to September, 2016). "/>
      </w:tblPr>
      <w:tblGrid>
        <w:gridCol w:w="1577"/>
        <w:gridCol w:w="806"/>
        <w:gridCol w:w="806"/>
        <w:gridCol w:w="806"/>
        <w:gridCol w:w="803"/>
        <w:gridCol w:w="803"/>
        <w:gridCol w:w="803"/>
        <w:gridCol w:w="803"/>
        <w:gridCol w:w="803"/>
        <w:gridCol w:w="803"/>
        <w:gridCol w:w="803"/>
        <w:gridCol w:w="803"/>
        <w:gridCol w:w="803"/>
        <w:gridCol w:w="803"/>
        <w:gridCol w:w="803"/>
        <w:gridCol w:w="910"/>
        <w:gridCol w:w="705"/>
      </w:tblGrid>
      <w:tr w:rsidR="00994260" w14:paraId="4A3A812A" w14:textId="65D81502" w:rsidTr="00D837EF">
        <w:trPr>
          <w:trHeight w:val="150"/>
        </w:trPr>
        <w:tc>
          <w:tcPr>
            <w:tcW w:w="546" w:type="pct"/>
            <w:noWrap/>
            <w:hideMark/>
          </w:tcPr>
          <w:p w14:paraId="3A6A37A6" w14:textId="77777777" w:rsidR="00994260" w:rsidRDefault="00994260" w:rsidP="00BB0BE5">
            <w:pPr>
              <w:spacing w:before="0" w:after="0" w:line="160" w:lineRule="exact"/>
              <w:contextualSpacing/>
              <w:jc w:val="left"/>
              <w:rPr>
                <w:rFonts w:cs="Arial"/>
                <w:b/>
                <w:bCs/>
                <w:sz w:val="16"/>
                <w:szCs w:val="16"/>
                <w:lang w:val="en-AU" w:eastAsia="en-AU"/>
              </w:rPr>
            </w:pPr>
            <w:r>
              <w:rPr>
                <w:rFonts w:cs="Arial"/>
                <w:b/>
                <w:bCs/>
                <w:sz w:val="16"/>
                <w:szCs w:val="16"/>
                <w:lang w:val="en-AU" w:eastAsia="en-AU"/>
              </w:rPr>
              <w:t>DIN loads (t)</w:t>
            </w:r>
          </w:p>
        </w:tc>
        <w:tc>
          <w:tcPr>
            <w:tcW w:w="279" w:type="pct"/>
            <w:noWrap/>
            <w:hideMark/>
          </w:tcPr>
          <w:p w14:paraId="17E59EBE" w14:textId="77777777" w:rsidR="00994260" w:rsidRDefault="00994260" w:rsidP="00BB4BE6">
            <w:pPr>
              <w:spacing w:before="0" w:after="0" w:line="160" w:lineRule="exact"/>
              <w:contextualSpacing/>
              <w:jc w:val="center"/>
              <w:rPr>
                <w:rFonts w:cs="Arial"/>
                <w:b/>
                <w:bCs/>
                <w:sz w:val="16"/>
                <w:szCs w:val="16"/>
                <w:lang w:val="en-AU" w:eastAsia="en-AU"/>
              </w:rPr>
            </w:pPr>
            <w:r>
              <w:rPr>
                <w:rFonts w:cs="Arial"/>
                <w:b/>
                <w:bCs/>
                <w:sz w:val="16"/>
                <w:szCs w:val="16"/>
                <w:lang w:val="en-AU" w:eastAsia="en-AU"/>
              </w:rPr>
              <w:t>2002-03</w:t>
            </w:r>
          </w:p>
        </w:tc>
        <w:tc>
          <w:tcPr>
            <w:tcW w:w="279" w:type="pct"/>
            <w:noWrap/>
            <w:hideMark/>
          </w:tcPr>
          <w:p w14:paraId="5F07A4C8" w14:textId="77777777" w:rsidR="00994260" w:rsidRDefault="00994260">
            <w:pPr>
              <w:spacing w:before="0" w:after="0" w:line="160" w:lineRule="exact"/>
              <w:contextualSpacing/>
              <w:jc w:val="center"/>
              <w:rPr>
                <w:rFonts w:cs="Arial"/>
                <w:b/>
                <w:bCs/>
                <w:sz w:val="16"/>
                <w:szCs w:val="16"/>
                <w:lang w:val="en-AU" w:eastAsia="en-AU"/>
              </w:rPr>
            </w:pPr>
            <w:r>
              <w:rPr>
                <w:rFonts w:cs="Arial"/>
                <w:b/>
                <w:bCs/>
                <w:sz w:val="16"/>
                <w:szCs w:val="16"/>
                <w:lang w:val="en-AU" w:eastAsia="en-AU"/>
              </w:rPr>
              <w:t>2003-04</w:t>
            </w:r>
          </w:p>
        </w:tc>
        <w:tc>
          <w:tcPr>
            <w:tcW w:w="279" w:type="pct"/>
            <w:noWrap/>
            <w:hideMark/>
          </w:tcPr>
          <w:p w14:paraId="43496A9E" w14:textId="77777777" w:rsidR="00994260" w:rsidRDefault="00994260">
            <w:pPr>
              <w:spacing w:before="0" w:after="0" w:line="160" w:lineRule="exact"/>
              <w:contextualSpacing/>
              <w:jc w:val="center"/>
              <w:rPr>
                <w:rFonts w:cs="Arial"/>
                <w:b/>
                <w:bCs/>
                <w:sz w:val="16"/>
                <w:szCs w:val="16"/>
                <w:lang w:val="en-AU" w:eastAsia="en-AU"/>
              </w:rPr>
            </w:pPr>
            <w:r>
              <w:rPr>
                <w:rFonts w:cs="Arial"/>
                <w:b/>
                <w:bCs/>
                <w:sz w:val="16"/>
                <w:szCs w:val="16"/>
                <w:lang w:val="en-AU" w:eastAsia="en-AU"/>
              </w:rPr>
              <w:t>2004-05</w:t>
            </w:r>
          </w:p>
        </w:tc>
        <w:tc>
          <w:tcPr>
            <w:tcW w:w="278" w:type="pct"/>
            <w:noWrap/>
            <w:hideMark/>
          </w:tcPr>
          <w:p w14:paraId="728C00B1" w14:textId="77777777" w:rsidR="00994260" w:rsidRDefault="00994260">
            <w:pPr>
              <w:spacing w:before="0" w:after="0" w:line="160" w:lineRule="exact"/>
              <w:contextualSpacing/>
              <w:jc w:val="center"/>
              <w:rPr>
                <w:rFonts w:cs="Arial"/>
                <w:b/>
                <w:bCs/>
                <w:sz w:val="16"/>
                <w:szCs w:val="16"/>
                <w:lang w:val="en-AU" w:eastAsia="en-AU"/>
              </w:rPr>
            </w:pPr>
            <w:r>
              <w:rPr>
                <w:rFonts w:cs="Arial"/>
                <w:b/>
                <w:bCs/>
                <w:sz w:val="16"/>
                <w:szCs w:val="16"/>
                <w:lang w:val="en-AU" w:eastAsia="en-AU"/>
              </w:rPr>
              <w:t>2005-06</w:t>
            </w:r>
          </w:p>
        </w:tc>
        <w:tc>
          <w:tcPr>
            <w:tcW w:w="278" w:type="pct"/>
            <w:noWrap/>
            <w:hideMark/>
          </w:tcPr>
          <w:p w14:paraId="00038994" w14:textId="77777777" w:rsidR="00994260" w:rsidRDefault="00994260">
            <w:pPr>
              <w:spacing w:before="0" w:after="0" w:line="160" w:lineRule="exact"/>
              <w:contextualSpacing/>
              <w:jc w:val="center"/>
              <w:rPr>
                <w:rFonts w:cs="Arial"/>
                <w:b/>
                <w:bCs/>
                <w:sz w:val="16"/>
                <w:szCs w:val="16"/>
                <w:lang w:val="en-AU" w:eastAsia="en-AU"/>
              </w:rPr>
            </w:pPr>
            <w:r>
              <w:rPr>
                <w:rFonts w:cs="Arial"/>
                <w:b/>
                <w:bCs/>
                <w:sz w:val="16"/>
                <w:szCs w:val="16"/>
                <w:lang w:val="en-AU" w:eastAsia="en-AU"/>
              </w:rPr>
              <w:t>2006-07</w:t>
            </w:r>
          </w:p>
        </w:tc>
        <w:tc>
          <w:tcPr>
            <w:tcW w:w="278" w:type="pct"/>
            <w:noWrap/>
            <w:hideMark/>
          </w:tcPr>
          <w:p w14:paraId="22C1AF3C" w14:textId="77777777" w:rsidR="00994260" w:rsidRDefault="00994260">
            <w:pPr>
              <w:spacing w:before="0" w:after="0" w:line="160" w:lineRule="exact"/>
              <w:contextualSpacing/>
              <w:jc w:val="center"/>
              <w:rPr>
                <w:rFonts w:cs="Arial"/>
                <w:b/>
                <w:bCs/>
                <w:sz w:val="16"/>
                <w:szCs w:val="16"/>
                <w:lang w:val="en-AU" w:eastAsia="en-AU"/>
              </w:rPr>
            </w:pPr>
            <w:r>
              <w:rPr>
                <w:rFonts w:cs="Arial"/>
                <w:b/>
                <w:bCs/>
                <w:sz w:val="16"/>
                <w:szCs w:val="16"/>
                <w:lang w:val="en-AU" w:eastAsia="en-AU"/>
              </w:rPr>
              <w:t>2007-08</w:t>
            </w:r>
          </w:p>
        </w:tc>
        <w:tc>
          <w:tcPr>
            <w:tcW w:w="278" w:type="pct"/>
            <w:noWrap/>
            <w:hideMark/>
          </w:tcPr>
          <w:p w14:paraId="7B6C5AAD" w14:textId="77777777" w:rsidR="00994260" w:rsidRDefault="00994260">
            <w:pPr>
              <w:spacing w:before="0" w:after="0" w:line="160" w:lineRule="exact"/>
              <w:contextualSpacing/>
              <w:jc w:val="center"/>
              <w:rPr>
                <w:rFonts w:cs="Arial"/>
                <w:b/>
                <w:bCs/>
                <w:sz w:val="16"/>
                <w:szCs w:val="16"/>
                <w:lang w:val="en-AU" w:eastAsia="en-AU"/>
              </w:rPr>
            </w:pPr>
            <w:r>
              <w:rPr>
                <w:rFonts w:cs="Arial"/>
                <w:b/>
                <w:bCs/>
                <w:sz w:val="16"/>
                <w:szCs w:val="16"/>
                <w:lang w:val="en-AU" w:eastAsia="en-AU"/>
              </w:rPr>
              <w:t>2008-09</w:t>
            </w:r>
          </w:p>
        </w:tc>
        <w:tc>
          <w:tcPr>
            <w:tcW w:w="278" w:type="pct"/>
            <w:noWrap/>
            <w:hideMark/>
          </w:tcPr>
          <w:p w14:paraId="06DF8A43" w14:textId="77777777" w:rsidR="00994260" w:rsidRDefault="00994260">
            <w:pPr>
              <w:spacing w:before="0" w:after="0" w:line="160" w:lineRule="exact"/>
              <w:contextualSpacing/>
              <w:jc w:val="center"/>
              <w:rPr>
                <w:rFonts w:cs="Arial"/>
                <w:b/>
                <w:bCs/>
                <w:sz w:val="16"/>
                <w:szCs w:val="16"/>
                <w:lang w:val="en-AU" w:eastAsia="en-AU"/>
              </w:rPr>
            </w:pPr>
            <w:r>
              <w:rPr>
                <w:rFonts w:cs="Arial"/>
                <w:b/>
                <w:bCs/>
                <w:sz w:val="16"/>
                <w:szCs w:val="16"/>
                <w:lang w:val="en-AU" w:eastAsia="en-AU"/>
              </w:rPr>
              <w:t>2009-10</w:t>
            </w:r>
          </w:p>
        </w:tc>
        <w:tc>
          <w:tcPr>
            <w:tcW w:w="278" w:type="pct"/>
            <w:noWrap/>
            <w:hideMark/>
          </w:tcPr>
          <w:p w14:paraId="48C7DB52" w14:textId="77777777" w:rsidR="00994260" w:rsidRDefault="00994260">
            <w:pPr>
              <w:spacing w:before="0" w:after="0" w:line="160" w:lineRule="exact"/>
              <w:contextualSpacing/>
              <w:jc w:val="center"/>
              <w:rPr>
                <w:rFonts w:cs="Arial"/>
                <w:b/>
                <w:bCs/>
                <w:sz w:val="16"/>
                <w:szCs w:val="16"/>
                <w:lang w:val="en-AU" w:eastAsia="en-AU"/>
              </w:rPr>
            </w:pPr>
            <w:r>
              <w:rPr>
                <w:rFonts w:cs="Arial"/>
                <w:b/>
                <w:bCs/>
                <w:sz w:val="16"/>
                <w:szCs w:val="16"/>
                <w:lang w:val="en-AU" w:eastAsia="en-AU"/>
              </w:rPr>
              <w:t>2010-11</w:t>
            </w:r>
          </w:p>
        </w:tc>
        <w:tc>
          <w:tcPr>
            <w:tcW w:w="278" w:type="pct"/>
            <w:noWrap/>
            <w:hideMark/>
          </w:tcPr>
          <w:p w14:paraId="3635AE5C" w14:textId="77777777" w:rsidR="00994260" w:rsidRDefault="00994260">
            <w:pPr>
              <w:spacing w:before="0" w:after="0" w:line="160" w:lineRule="exact"/>
              <w:contextualSpacing/>
              <w:jc w:val="center"/>
              <w:rPr>
                <w:rFonts w:cs="Arial"/>
                <w:b/>
                <w:bCs/>
                <w:sz w:val="16"/>
                <w:szCs w:val="16"/>
                <w:lang w:val="en-AU" w:eastAsia="en-AU"/>
              </w:rPr>
            </w:pPr>
            <w:r>
              <w:rPr>
                <w:rFonts w:cs="Arial"/>
                <w:b/>
                <w:bCs/>
                <w:sz w:val="16"/>
                <w:szCs w:val="16"/>
                <w:lang w:val="en-AU" w:eastAsia="en-AU"/>
              </w:rPr>
              <w:t>2011-12</w:t>
            </w:r>
          </w:p>
        </w:tc>
        <w:tc>
          <w:tcPr>
            <w:tcW w:w="278" w:type="pct"/>
            <w:noWrap/>
            <w:hideMark/>
          </w:tcPr>
          <w:p w14:paraId="446EC388" w14:textId="77777777" w:rsidR="00994260" w:rsidRDefault="00994260">
            <w:pPr>
              <w:spacing w:before="0" w:after="0" w:line="160" w:lineRule="exact"/>
              <w:contextualSpacing/>
              <w:jc w:val="center"/>
              <w:rPr>
                <w:rFonts w:cs="Arial"/>
                <w:b/>
                <w:bCs/>
                <w:sz w:val="16"/>
                <w:szCs w:val="16"/>
                <w:lang w:val="en-AU" w:eastAsia="en-AU"/>
              </w:rPr>
            </w:pPr>
            <w:r>
              <w:rPr>
                <w:rFonts w:cs="Arial"/>
                <w:b/>
                <w:bCs/>
                <w:sz w:val="16"/>
                <w:szCs w:val="16"/>
                <w:lang w:val="en-AU" w:eastAsia="en-AU"/>
              </w:rPr>
              <w:t>2012-13</w:t>
            </w:r>
          </w:p>
        </w:tc>
        <w:tc>
          <w:tcPr>
            <w:tcW w:w="278" w:type="pct"/>
            <w:noWrap/>
            <w:hideMark/>
          </w:tcPr>
          <w:p w14:paraId="68501684" w14:textId="77777777" w:rsidR="00994260" w:rsidRDefault="00994260">
            <w:pPr>
              <w:spacing w:before="0" w:after="0" w:line="160" w:lineRule="exact"/>
              <w:contextualSpacing/>
              <w:jc w:val="center"/>
              <w:rPr>
                <w:rFonts w:cs="Arial"/>
                <w:b/>
                <w:bCs/>
                <w:sz w:val="16"/>
                <w:szCs w:val="16"/>
                <w:lang w:val="en-AU" w:eastAsia="en-AU"/>
              </w:rPr>
            </w:pPr>
            <w:r>
              <w:rPr>
                <w:rFonts w:cs="Arial"/>
                <w:b/>
                <w:bCs/>
                <w:sz w:val="16"/>
                <w:szCs w:val="16"/>
                <w:lang w:val="en-AU" w:eastAsia="en-AU"/>
              </w:rPr>
              <w:t>2013-14</w:t>
            </w:r>
          </w:p>
        </w:tc>
        <w:tc>
          <w:tcPr>
            <w:tcW w:w="278" w:type="pct"/>
            <w:noWrap/>
            <w:hideMark/>
          </w:tcPr>
          <w:p w14:paraId="637CA52F" w14:textId="77777777" w:rsidR="00994260" w:rsidRDefault="00994260">
            <w:pPr>
              <w:spacing w:before="0" w:after="0" w:line="160" w:lineRule="exact"/>
              <w:contextualSpacing/>
              <w:jc w:val="center"/>
              <w:rPr>
                <w:rFonts w:cs="Arial"/>
                <w:b/>
                <w:bCs/>
                <w:sz w:val="16"/>
                <w:szCs w:val="16"/>
                <w:lang w:val="en-AU" w:eastAsia="en-AU"/>
              </w:rPr>
            </w:pPr>
            <w:r>
              <w:rPr>
                <w:rFonts w:cs="Arial"/>
                <w:b/>
                <w:bCs/>
                <w:sz w:val="16"/>
                <w:szCs w:val="16"/>
                <w:lang w:val="en-AU" w:eastAsia="en-AU"/>
              </w:rPr>
              <w:t>2014-15</w:t>
            </w:r>
          </w:p>
        </w:tc>
        <w:tc>
          <w:tcPr>
            <w:tcW w:w="278" w:type="pct"/>
            <w:noWrap/>
            <w:hideMark/>
          </w:tcPr>
          <w:p w14:paraId="3FD9F71B" w14:textId="77777777" w:rsidR="00994260" w:rsidRDefault="00994260">
            <w:pPr>
              <w:spacing w:before="0" w:after="0" w:line="160" w:lineRule="exact"/>
              <w:contextualSpacing/>
              <w:jc w:val="center"/>
              <w:rPr>
                <w:rFonts w:cs="Arial"/>
                <w:b/>
                <w:bCs/>
                <w:sz w:val="16"/>
                <w:szCs w:val="16"/>
                <w:lang w:val="en-AU" w:eastAsia="en-AU"/>
              </w:rPr>
            </w:pPr>
            <w:r>
              <w:rPr>
                <w:rFonts w:cs="Arial"/>
                <w:b/>
                <w:bCs/>
                <w:sz w:val="16"/>
                <w:szCs w:val="16"/>
                <w:lang w:val="en-AU" w:eastAsia="en-AU"/>
              </w:rPr>
              <w:t>2015-16</w:t>
            </w:r>
          </w:p>
        </w:tc>
        <w:tc>
          <w:tcPr>
            <w:tcW w:w="315" w:type="pct"/>
            <w:hideMark/>
          </w:tcPr>
          <w:p w14:paraId="27E9AA64" w14:textId="77777777" w:rsidR="00994260" w:rsidRDefault="00994260">
            <w:pPr>
              <w:spacing w:before="0" w:after="0" w:line="160" w:lineRule="exact"/>
              <w:contextualSpacing/>
              <w:jc w:val="center"/>
              <w:rPr>
                <w:rFonts w:cs="Arial"/>
                <w:b/>
                <w:bCs/>
                <w:sz w:val="16"/>
                <w:szCs w:val="16"/>
                <w:lang w:val="en-AU" w:eastAsia="en-AU"/>
              </w:rPr>
            </w:pPr>
            <w:r>
              <w:rPr>
                <w:rFonts w:cs="Arial"/>
                <w:b/>
                <w:bCs/>
                <w:sz w:val="16"/>
                <w:szCs w:val="16"/>
                <w:lang w:val="en-AU" w:eastAsia="en-AU"/>
              </w:rPr>
              <w:t>2016-17</w:t>
            </w:r>
          </w:p>
        </w:tc>
        <w:tc>
          <w:tcPr>
            <w:tcW w:w="244" w:type="pct"/>
          </w:tcPr>
          <w:p w14:paraId="2DAAC88B" w14:textId="2DCF4C0D" w:rsidR="00994260" w:rsidRDefault="00994260">
            <w:pPr>
              <w:spacing w:before="0" w:after="0" w:line="160" w:lineRule="exact"/>
              <w:contextualSpacing/>
              <w:jc w:val="center"/>
              <w:rPr>
                <w:rFonts w:cs="Arial"/>
                <w:b/>
                <w:bCs/>
                <w:sz w:val="16"/>
                <w:szCs w:val="16"/>
                <w:lang w:val="en-AU" w:eastAsia="en-AU"/>
              </w:rPr>
            </w:pPr>
            <w:r>
              <w:rPr>
                <w:rFonts w:cs="Arial"/>
                <w:b/>
                <w:bCs/>
                <w:sz w:val="16"/>
                <w:szCs w:val="16"/>
                <w:lang w:val="en-AU" w:eastAsia="en-AU"/>
              </w:rPr>
              <w:t>2017-18</w:t>
            </w:r>
          </w:p>
        </w:tc>
      </w:tr>
      <w:tr w:rsidR="00994260" w14:paraId="59F0CE1F" w14:textId="0BDC35AB" w:rsidTr="00D837EF">
        <w:trPr>
          <w:trHeight w:val="270"/>
        </w:trPr>
        <w:tc>
          <w:tcPr>
            <w:tcW w:w="546" w:type="pct"/>
            <w:noWrap/>
            <w:hideMark/>
          </w:tcPr>
          <w:p w14:paraId="417A02FF"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Jacky Jacky Creek</w:t>
            </w:r>
          </w:p>
        </w:tc>
        <w:tc>
          <w:tcPr>
            <w:tcW w:w="279" w:type="pct"/>
            <w:noWrap/>
            <w:hideMark/>
          </w:tcPr>
          <w:p w14:paraId="00D1C935"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69</w:t>
            </w:r>
          </w:p>
        </w:tc>
        <w:tc>
          <w:tcPr>
            <w:tcW w:w="279" w:type="pct"/>
            <w:noWrap/>
            <w:hideMark/>
          </w:tcPr>
          <w:p w14:paraId="0B209E3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27</w:t>
            </w:r>
          </w:p>
        </w:tc>
        <w:tc>
          <w:tcPr>
            <w:tcW w:w="279" w:type="pct"/>
            <w:noWrap/>
            <w:hideMark/>
          </w:tcPr>
          <w:p w14:paraId="7D619085"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16</w:t>
            </w:r>
          </w:p>
        </w:tc>
        <w:tc>
          <w:tcPr>
            <w:tcW w:w="278" w:type="pct"/>
            <w:noWrap/>
            <w:hideMark/>
          </w:tcPr>
          <w:p w14:paraId="22F2380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54</w:t>
            </w:r>
          </w:p>
        </w:tc>
        <w:tc>
          <w:tcPr>
            <w:tcW w:w="278" w:type="pct"/>
            <w:noWrap/>
            <w:hideMark/>
          </w:tcPr>
          <w:p w14:paraId="415CA14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6</w:t>
            </w:r>
          </w:p>
        </w:tc>
        <w:tc>
          <w:tcPr>
            <w:tcW w:w="278" w:type="pct"/>
            <w:noWrap/>
            <w:hideMark/>
          </w:tcPr>
          <w:p w14:paraId="19A45C9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9</w:t>
            </w:r>
          </w:p>
        </w:tc>
        <w:tc>
          <w:tcPr>
            <w:tcW w:w="278" w:type="pct"/>
            <w:noWrap/>
            <w:hideMark/>
          </w:tcPr>
          <w:p w14:paraId="517FE17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6</w:t>
            </w:r>
          </w:p>
        </w:tc>
        <w:tc>
          <w:tcPr>
            <w:tcW w:w="278" w:type="pct"/>
            <w:noWrap/>
            <w:hideMark/>
          </w:tcPr>
          <w:p w14:paraId="31FA8F2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84</w:t>
            </w:r>
          </w:p>
        </w:tc>
        <w:tc>
          <w:tcPr>
            <w:tcW w:w="278" w:type="pct"/>
            <w:noWrap/>
            <w:hideMark/>
          </w:tcPr>
          <w:p w14:paraId="745329C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37</w:t>
            </w:r>
          </w:p>
        </w:tc>
        <w:tc>
          <w:tcPr>
            <w:tcW w:w="278" w:type="pct"/>
            <w:noWrap/>
            <w:hideMark/>
          </w:tcPr>
          <w:p w14:paraId="3576AA3C"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91</w:t>
            </w:r>
          </w:p>
        </w:tc>
        <w:tc>
          <w:tcPr>
            <w:tcW w:w="278" w:type="pct"/>
            <w:noWrap/>
            <w:hideMark/>
          </w:tcPr>
          <w:p w14:paraId="246D8BD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99</w:t>
            </w:r>
          </w:p>
        </w:tc>
        <w:tc>
          <w:tcPr>
            <w:tcW w:w="278" w:type="pct"/>
            <w:noWrap/>
            <w:hideMark/>
          </w:tcPr>
          <w:p w14:paraId="199AEBA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90</w:t>
            </w:r>
          </w:p>
        </w:tc>
        <w:tc>
          <w:tcPr>
            <w:tcW w:w="278" w:type="pct"/>
            <w:noWrap/>
            <w:hideMark/>
          </w:tcPr>
          <w:p w14:paraId="675068F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5</w:t>
            </w:r>
          </w:p>
        </w:tc>
        <w:tc>
          <w:tcPr>
            <w:tcW w:w="278" w:type="pct"/>
            <w:noWrap/>
            <w:hideMark/>
          </w:tcPr>
          <w:p w14:paraId="12D7EE7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2</w:t>
            </w:r>
          </w:p>
        </w:tc>
        <w:tc>
          <w:tcPr>
            <w:tcW w:w="315" w:type="pct"/>
            <w:hideMark/>
          </w:tcPr>
          <w:p w14:paraId="00E485E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19</w:t>
            </w:r>
          </w:p>
        </w:tc>
        <w:tc>
          <w:tcPr>
            <w:tcW w:w="244" w:type="pct"/>
          </w:tcPr>
          <w:p w14:paraId="1A03AB4E" w14:textId="6B4932B4"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137</w:t>
            </w:r>
          </w:p>
        </w:tc>
      </w:tr>
      <w:tr w:rsidR="00994260" w14:paraId="2669BB38" w14:textId="19CF7C12" w:rsidTr="00D837EF">
        <w:trPr>
          <w:trHeight w:val="255"/>
        </w:trPr>
        <w:tc>
          <w:tcPr>
            <w:tcW w:w="546" w:type="pct"/>
            <w:noWrap/>
            <w:hideMark/>
          </w:tcPr>
          <w:p w14:paraId="06205CC0"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Olive Pascoe River</w:t>
            </w:r>
          </w:p>
        </w:tc>
        <w:tc>
          <w:tcPr>
            <w:tcW w:w="279" w:type="pct"/>
            <w:noWrap/>
            <w:hideMark/>
          </w:tcPr>
          <w:p w14:paraId="2292D664"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87</w:t>
            </w:r>
          </w:p>
        </w:tc>
        <w:tc>
          <w:tcPr>
            <w:tcW w:w="279" w:type="pct"/>
            <w:noWrap/>
            <w:hideMark/>
          </w:tcPr>
          <w:p w14:paraId="76378D5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59</w:t>
            </w:r>
          </w:p>
        </w:tc>
        <w:tc>
          <w:tcPr>
            <w:tcW w:w="279" w:type="pct"/>
            <w:noWrap/>
            <w:hideMark/>
          </w:tcPr>
          <w:p w14:paraId="4C36731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44</w:t>
            </w:r>
          </w:p>
        </w:tc>
        <w:tc>
          <w:tcPr>
            <w:tcW w:w="278" w:type="pct"/>
            <w:noWrap/>
            <w:hideMark/>
          </w:tcPr>
          <w:p w14:paraId="5FE8FDA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43</w:t>
            </w:r>
          </w:p>
        </w:tc>
        <w:tc>
          <w:tcPr>
            <w:tcW w:w="278" w:type="pct"/>
            <w:noWrap/>
            <w:hideMark/>
          </w:tcPr>
          <w:p w14:paraId="085815DD"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95</w:t>
            </w:r>
          </w:p>
        </w:tc>
        <w:tc>
          <w:tcPr>
            <w:tcW w:w="278" w:type="pct"/>
            <w:noWrap/>
            <w:hideMark/>
          </w:tcPr>
          <w:p w14:paraId="364B6E1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99</w:t>
            </w:r>
          </w:p>
        </w:tc>
        <w:tc>
          <w:tcPr>
            <w:tcW w:w="278" w:type="pct"/>
            <w:noWrap/>
            <w:hideMark/>
          </w:tcPr>
          <w:p w14:paraId="06CC3C8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95</w:t>
            </w:r>
          </w:p>
        </w:tc>
        <w:tc>
          <w:tcPr>
            <w:tcW w:w="278" w:type="pct"/>
            <w:noWrap/>
            <w:hideMark/>
          </w:tcPr>
          <w:p w14:paraId="643AF9C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30</w:t>
            </w:r>
          </w:p>
        </w:tc>
        <w:tc>
          <w:tcPr>
            <w:tcW w:w="278" w:type="pct"/>
            <w:noWrap/>
            <w:hideMark/>
          </w:tcPr>
          <w:p w14:paraId="458C64D6"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96</w:t>
            </w:r>
          </w:p>
        </w:tc>
        <w:tc>
          <w:tcPr>
            <w:tcW w:w="278" w:type="pct"/>
            <w:noWrap/>
            <w:hideMark/>
          </w:tcPr>
          <w:p w14:paraId="36054C05"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14</w:t>
            </w:r>
          </w:p>
        </w:tc>
        <w:tc>
          <w:tcPr>
            <w:tcW w:w="278" w:type="pct"/>
            <w:noWrap/>
            <w:hideMark/>
          </w:tcPr>
          <w:p w14:paraId="04423356"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24</w:t>
            </w:r>
          </w:p>
        </w:tc>
        <w:tc>
          <w:tcPr>
            <w:tcW w:w="278" w:type="pct"/>
            <w:noWrap/>
            <w:hideMark/>
          </w:tcPr>
          <w:p w14:paraId="7AB823B5"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37</w:t>
            </w:r>
          </w:p>
        </w:tc>
        <w:tc>
          <w:tcPr>
            <w:tcW w:w="278" w:type="pct"/>
            <w:noWrap/>
            <w:hideMark/>
          </w:tcPr>
          <w:p w14:paraId="053EE32C"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94</w:t>
            </w:r>
          </w:p>
        </w:tc>
        <w:tc>
          <w:tcPr>
            <w:tcW w:w="278" w:type="pct"/>
            <w:noWrap/>
            <w:hideMark/>
          </w:tcPr>
          <w:p w14:paraId="589DD1B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9</w:t>
            </w:r>
          </w:p>
        </w:tc>
        <w:tc>
          <w:tcPr>
            <w:tcW w:w="315" w:type="pct"/>
            <w:hideMark/>
          </w:tcPr>
          <w:p w14:paraId="3984602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49</w:t>
            </w:r>
          </w:p>
        </w:tc>
        <w:tc>
          <w:tcPr>
            <w:tcW w:w="244" w:type="pct"/>
          </w:tcPr>
          <w:p w14:paraId="47D782E0" w14:textId="722B064B"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171</w:t>
            </w:r>
          </w:p>
        </w:tc>
      </w:tr>
      <w:tr w:rsidR="00994260" w14:paraId="3C65BE36" w14:textId="31C49807" w:rsidTr="00D837EF">
        <w:trPr>
          <w:trHeight w:val="255"/>
        </w:trPr>
        <w:tc>
          <w:tcPr>
            <w:tcW w:w="546" w:type="pct"/>
            <w:noWrap/>
            <w:hideMark/>
          </w:tcPr>
          <w:p w14:paraId="41402145"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Lockhart River</w:t>
            </w:r>
          </w:p>
        </w:tc>
        <w:tc>
          <w:tcPr>
            <w:tcW w:w="279" w:type="pct"/>
            <w:noWrap/>
            <w:hideMark/>
          </w:tcPr>
          <w:p w14:paraId="54492A4F"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55</w:t>
            </w:r>
          </w:p>
        </w:tc>
        <w:tc>
          <w:tcPr>
            <w:tcW w:w="279" w:type="pct"/>
            <w:noWrap/>
            <w:hideMark/>
          </w:tcPr>
          <w:p w14:paraId="15E8F52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01</w:t>
            </w:r>
          </w:p>
        </w:tc>
        <w:tc>
          <w:tcPr>
            <w:tcW w:w="279" w:type="pct"/>
            <w:noWrap/>
            <w:hideMark/>
          </w:tcPr>
          <w:p w14:paraId="2512054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91</w:t>
            </w:r>
          </w:p>
        </w:tc>
        <w:tc>
          <w:tcPr>
            <w:tcW w:w="278" w:type="pct"/>
            <w:noWrap/>
            <w:hideMark/>
          </w:tcPr>
          <w:p w14:paraId="3F615766"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80</w:t>
            </w:r>
          </w:p>
        </w:tc>
        <w:tc>
          <w:tcPr>
            <w:tcW w:w="278" w:type="pct"/>
            <w:noWrap/>
            <w:hideMark/>
          </w:tcPr>
          <w:p w14:paraId="1462BF65"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0</w:t>
            </w:r>
          </w:p>
        </w:tc>
        <w:tc>
          <w:tcPr>
            <w:tcW w:w="278" w:type="pct"/>
            <w:noWrap/>
            <w:hideMark/>
          </w:tcPr>
          <w:p w14:paraId="2B55494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3</w:t>
            </w:r>
          </w:p>
        </w:tc>
        <w:tc>
          <w:tcPr>
            <w:tcW w:w="278" w:type="pct"/>
            <w:noWrap/>
            <w:hideMark/>
          </w:tcPr>
          <w:p w14:paraId="01E8FC7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0</w:t>
            </w:r>
          </w:p>
        </w:tc>
        <w:tc>
          <w:tcPr>
            <w:tcW w:w="278" w:type="pct"/>
            <w:noWrap/>
            <w:hideMark/>
          </w:tcPr>
          <w:p w14:paraId="622B1D2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46</w:t>
            </w:r>
          </w:p>
        </w:tc>
        <w:tc>
          <w:tcPr>
            <w:tcW w:w="278" w:type="pct"/>
            <w:noWrap/>
            <w:hideMark/>
          </w:tcPr>
          <w:p w14:paraId="2B094D0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87</w:t>
            </w:r>
          </w:p>
        </w:tc>
        <w:tc>
          <w:tcPr>
            <w:tcW w:w="278" w:type="pct"/>
            <w:noWrap/>
            <w:hideMark/>
          </w:tcPr>
          <w:p w14:paraId="1EDD3F25"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2</w:t>
            </w:r>
          </w:p>
        </w:tc>
        <w:tc>
          <w:tcPr>
            <w:tcW w:w="278" w:type="pct"/>
            <w:noWrap/>
            <w:hideMark/>
          </w:tcPr>
          <w:p w14:paraId="28CC1EF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9</w:t>
            </w:r>
          </w:p>
        </w:tc>
        <w:tc>
          <w:tcPr>
            <w:tcW w:w="278" w:type="pct"/>
            <w:noWrap/>
            <w:hideMark/>
          </w:tcPr>
          <w:p w14:paraId="39CDEB16"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50</w:t>
            </w:r>
          </w:p>
        </w:tc>
        <w:tc>
          <w:tcPr>
            <w:tcW w:w="278" w:type="pct"/>
            <w:noWrap/>
            <w:hideMark/>
          </w:tcPr>
          <w:p w14:paraId="2BC08BA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9</w:t>
            </w:r>
          </w:p>
        </w:tc>
        <w:tc>
          <w:tcPr>
            <w:tcW w:w="278" w:type="pct"/>
            <w:noWrap/>
            <w:hideMark/>
          </w:tcPr>
          <w:p w14:paraId="14BA454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5</w:t>
            </w:r>
          </w:p>
        </w:tc>
        <w:tc>
          <w:tcPr>
            <w:tcW w:w="315" w:type="pct"/>
            <w:hideMark/>
          </w:tcPr>
          <w:p w14:paraId="4900BD2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94</w:t>
            </w:r>
          </w:p>
        </w:tc>
        <w:tc>
          <w:tcPr>
            <w:tcW w:w="244" w:type="pct"/>
          </w:tcPr>
          <w:p w14:paraId="5E09176A" w14:textId="779D6274"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108</w:t>
            </w:r>
          </w:p>
        </w:tc>
      </w:tr>
      <w:tr w:rsidR="00994260" w14:paraId="15FD8F88" w14:textId="1DD4134E" w:rsidTr="00D837EF">
        <w:trPr>
          <w:trHeight w:val="255"/>
        </w:trPr>
        <w:tc>
          <w:tcPr>
            <w:tcW w:w="546" w:type="pct"/>
            <w:noWrap/>
            <w:hideMark/>
          </w:tcPr>
          <w:p w14:paraId="263F022C"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Stewart River</w:t>
            </w:r>
          </w:p>
        </w:tc>
        <w:tc>
          <w:tcPr>
            <w:tcW w:w="279" w:type="pct"/>
            <w:noWrap/>
            <w:hideMark/>
          </w:tcPr>
          <w:p w14:paraId="5A4322AE"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22</w:t>
            </w:r>
          </w:p>
        </w:tc>
        <w:tc>
          <w:tcPr>
            <w:tcW w:w="279" w:type="pct"/>
            <w:noWrap/>
            <w:hideMark/>
          </w:tcPr>
          <w:p w14:paraId="5C965F1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8</w:t>
            </w:r>
          </w:p>
        </w:tc>
        <w:tc>
          <w:tcPr>
            <w:tcW w:w="279" w:type="pct"/>
            <w:noWrap/>
            <w:hideMark/>
          </w:tcPr>
          <w:p w14:paraId="0FCB45E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9</w:t>
            </w:r>
          </w:p>
        </w:tc>
        <w:tc>
          <w:tcPr>
            <w:tcW w:w="278" w:type="pct"/>
            <w:noWrap/>
            <w:hideMark/>
          </w:tcPr>
          <w:p w14:paraId="0444B5FD"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41</w:t>
            </w:r>
          </w:p>
        </w:tc>
        <w:tc>
          <w:tcPr>
            <w:tcW w:w="278" w:type="pct"/>
            <w:noWrap/>
            <w:hideMark/>
          </w:tcPr>
          <w:p w14:paraId="5B0657F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0</w:t>
            </w:r>
          </w:p>
        </w:tc>
        <w:tc>
          <w:tcPr>
            <w:tcW w:w="278" w:type="pct"/>
            <w:noWrap/>
            <w:hideMark/>
          </w:tcPr>
          <w:p w14:paraId="1D6898C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9</w:t>
            </w:r>
          </w:p>
        </w:tc>
        <w:tc>
          <w:tcPr>
            <w:tcW w:w="278" w:type="pct"/>
            <w:noWrap/>
            <w:hideMark/>
          </w:tcPr>
          <w:p w14:paraId="50B92D0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3</w:t>
            </w:r>
          </w:p>
        </w:tc>
        <w:tc>
          <w:tcPr>
            <w:tcW w:w="278" w:type="pct"/>
            <w:noWrap/>
            <w:hideMark/>
          </w:tcPr>
          <w:p w14:paraId="6B007A1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5</w:t>
            </w:r>
          </w:p>
        </w:tc>
        <w:tc>
          <w:tcPr>
            <w:tcW w:w="278" w:type="pct"/>
            <w:noWrap/>
            <w:hideMark/>
          </w:tcPr>
          <w:p w14:paraId="0C58D8C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09</w:t>
            </w:r>
          </w:p>
        </w:tc>
        <w:tc>
          <w:tcPr>
            <w:tcW w:w="278" w:type="pct"/>
            <w:noWrap/>
            <w:hideMark/>
          </w:tcPr>
          <w:p w14:paraId="478190C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1</w:t>
            </w:r>
          </w:p>
        </w:tc>
        <w:tc>
          <w:tcPr>
            <w:tcW w:w="278" w:type="pct"/>
            <w:noWrap/>
            <w:hideMark/>
          </w:tcPr>
          <w:p w14:paraId="509C028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6</w:t>
            </w:r>
          </w:p>
        </w:tc>
        <w:tc>
          <w:tcPr>
            <w:tcW w:w="278" w:type="pct"/>
            <w:noWrap/>
            <w:hideMark/>
          </w:tcPr>
          <w:p w14:paraId="0C18CB0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6</w:t>
            </w:r>
          </w:p>
        </w:tc>
        <w:tc>
          <w:tcPr>
            <w:tcW w:w="278" w:type="pct"/>
            <w:noWrap/>
            <w:hideMark/>
          </w:tcPr>
          <w:p w14:paraId="2E31C64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5</w:t>
            </w:r>
          </w:p>
        </w:tc>
        <w:tc>
          <w:tcPr>
            <w:tcW w:w="278" w:type="pct"/>
            <w:noWrap/>
            <w:hideMark/>
          </w:tcPr>
          <w:p w14:paraId="4690598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6</w:t>
            </w:r>
          </w:p>
        </w:tc>
        <w:tc>
          <w:tcPr>
            <w:tcW w:w="315" w:type="pct"/>
            <w:hideMark/>
          </w:tcPr>
          <w:p w14:paraId="2AC656D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4</w:t>
            </w:r>
          </w:p>
        </w:tc>
        <w:tc>
          <w:tcPr>
            <w:tcW w:w="244" w:type="pct"/>
          </w:tcPr>
          <w:p w14:paraId="6BF549FC" w14:textId="6BD6FC0A"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41</w:t>
            </w:r>
          </w:p>
        </w:tc>
      </w:tr>
      <w:tr w:rsidR="00994260" w14:paraId="36848FB9" w14:textId="3C2440A8" w:rsidTr="00D837EF">
        <w:trPr>
          <w:trHeight w:val="255"/>
        </w:trPr>
        <w:tc>
          <w:tcPr>
            <w:tcW w:w="546" w:type="pct"/>
            <w:noWrap/>
            <w:hideMark/>
          </w:tcPr>
          <w:p w14:paraId="3B7814B2"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Normanby River</w:t>
            </w:r>
          </w:p>
        </w:tc>
        <w:tc>
          <w:tcPr>
            <w:tcW w:w="279" w:type="pct"/>
            <w:noWrap/>
            <w:hideMark/>
          </w:tcPr>
          <w:p w14:paraId="08BEC4AA"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18</w:t>
            </w:r>
          </w:p>
        </w:tc>
        <w:tc>
          <w:tcPr>
            <w:tcW w:w="279" w:type="pct"/>
            <w:noWrap/>
            <w:hideMark/>
          </w:tcPr>
          <w:p w14:paraId="198B52A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92</w:t>
            </w:r>
          </w:p>
        </w:tc>
        <w:tc>
          <w:tcPr>
            <w:tcW w:w="279" w:type="pct"/>
            <w:noWrap/>
            <w:hideMark/>
          </w:tcPr>
          <w:p w14:paraId="10ED85B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7</w:t>
            </w:r>
          </w:p>
        </w:tc>
        <w:tc>
          <w:tcPr>
            <w:tcW w:w="278" w:type="pct"/>
            <w:noWrap/>
            <w:hideMark/>
          </w:tcPr>
          <w:p w14:paraId="032E884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89</w:t>
            </w:r>
          </w:p>
        </w:tc>
        <w:tc>
          <w:tcPr>
            <w:tcW w:w="278" w:type="pct"/>
            <w:noWrap/>
            <w:hideMark/>
          </w:tcPr>
          <w:p w14:paraId="2B2FEA3C"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16</w:t>
            </w:r>
          </w:p>
        </w:tc>
        <w:tc>
          <w:tcPr>
            <w:tcW w:w="278" w:type="pct"/>
            <w:noWrap/>
            <w:hideMark/>
          </w:tcPr>
          <w:p w14:paraId="6839C7B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11</w:t>
            </w:r>
          </w:p>
        </w:tc>
        <w:tc>
          <w:tcPr>
            <w:tcW w:w="278" w:type="pct"/>
            <w:noWrap/>
            <w:hideMark/>
          </w:tcPr>
          <w:p w14:paraId="0BB029CD"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66</w:t>
            </w:r>
          </w:p>
        </w:tc>
        <w:tc>
          <w:tcPr>
            <w:tcW w:w="278" w:type="pct"/>
            <w:noWrap/>
            <w:hideMark/>
          </w:tcPr>
          <w:p w14:paraId="0040614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86</w:t>
            </w:r>
          </w:p>
        </w:tc>
        <w:tc>
          <w:tcPr>
            <w:tcW w:w="278" w:type="pct"/>
            <w:noWrap/>
            <w:hideMark/>
          </w:tcPr>
          <w:p w14:paraId="40E0EFC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48</w:t>
            </w:r>
          </w:p>
        </w:tc>
        <w:tc>
          <w:tcPr>
            <w:tcW w:w="278" w:type="pct"/>
            <w:noWrap/>
            <w:hideMark/>
          </w:tcPr>
          <w:p w14:paraId="105AAED6"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12</w:t>
            </w:r>
          </w:p>
        </w:tc>
        <w:tc>
          <w:tcPr>
            <w:tcW w:w="278" w:type="pct"/>
            <w:noWrap/>
            <w:hideMark/>
          </w:tcPr>
          <w:p w14:paraId="01F202F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27</w:t>
            </w:r>
          </w:p>
        </w:tc>
        <w:tc>
          <w:tcPr>
            <w:tcW w:w="278" w:type="pct"/>
            <w:noWrap/>
            <w:hideMark/>
          </w:tcPr>
          <w:p w14:paraId="3C6777B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99</w:t>
            </w:r>
          </w:p>
        </w:tc>
        <w:tc>
          <w:tcPr>
            <w:tcW w:w="278" w:type="pct"/>
            <w:noWrap/>
            <w:hideMark/>
          </w:tcPr>
          <w:p w14:paraId="6867BE95"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70</w:t>
            </w:r>
          </w:p>
        </w:tc>
        <w:tc>
          <w:tcPr>
            <w:tcW w:w="278" w:type="pct"/>
            <w:noWrap/>
            <w:hideMark/>
          </w:tcPr>
          <w:p w14:paraId="6F073F9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80</w:t>
            </w:r>
          </w:p>
        </w:tc>
        <w:tc>
          <w:tcPr>
            <w:tcW w:w="315" w:type="pct"/>
            <w:hideMark/>
          </w:tcPr>
          <w:p w14:paraId="041F0EB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99</w:t>
            </w:r>
          </w:p>
        </w:tc>
        <w:tc>
          <w:tcPr>
            <w:tcW w:w="244" w:type="pct"/>
          </w:tcPr>
          <w:p w14:paraId="55D14D77" w14:textId="31900E3C"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141</w:t>
            </w:r>
          </w:p>
        </w:tc>
      </w:tr>
      <w:tr w:rsidR="00994260" w14:paraId="715077F8" w14:textId="59959F4D" w:rsidTr="00D837EF">
        <w:trPr>
          <w:trHeight w:val="255"/>
        </w:trPr>
        <w:tc>
          <w:tcPr>
            <w:tcW w:w="546" w:type="pct"/>
            <w:noWrap/>
            <w:hideMark/>
          </w:tcPr>
          <w:p w14:paraId="168A6EBF"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Jeannie River</w:t>
            </w:r>
          </w:p>
        </w:tc>
        <w:tc>
          <w:tcPr>
            <w:tcW w:w="279" w:type="pct"/>
            <w:noWrap/>
            <w:hideMark/>
          </w:tcPr>
          <w:p w14:paraId="57C75440"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1</w:t>
            </w:r>
          </w:p>
        </w:tc>
        <w:tc>
          <w:tcPr>
            <w:tcW w:w="279" w:type="pct"/>
            <w:noWrap/>
            <w:hideMark/>
          </w:tcPr>
          <w:p w14:paraId="14F8044D"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1</w:t>
            </w:r>
          </w:p>
        </w:tc>
        <w:tc>
          <w:tcPr>
            <w:tcW w:w="279" w:type="pct"/>
            <w:noWrap/>
            <w:hideMark/>
          </w:tcPr>
          <w:p w14:paraId="09C9CAC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2</w:t>
            </w:r>
          </w:p>
        </w:tc>
        <w:tc>
          <w:tcPr>
            <w:tcW w:w="278" w:type="pct"/>
            <w:noWrap/>
            <w:hideMark/>
          </w:tcPr>
          <w:p w14:paraId="1D74EEBD"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89</w:t>
            </w:r>
          </w:p>
        </w:tc>
        <w:tc>
          <w:tcPr>
            <w:tcW w:w="278" w:type="pct"/>
            <w:noWrap/>
            <w:hideMark/>
          </w:tcPr>
          <w:p w14:paraId="29F79636"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2</w:t>
            </w:r>
          </w:p>
        </w:tc>
        <w:tc>
          <w:tcPr>
            <w:tcW w:w="278" w:type="pct"/>
            <w:noWrap/>
            <w:hideMark/>
          </w:tcPr>
          <w:p w14:paraId="1A4A6F6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7</w:t>
            </w:r>
          </w:p>
        </w:tc>
        <w:tc>
          <w:tcPr>
            <w:tcW w:w="278" w:type="pct"/>
            <w:noWrap/>
            <w:hideMark/>
          </w:tcPr>
          <w:p w14:paraId="349FCD4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9</w:t>
            </w:r>
          </w:p>
        </w:tc>
        <w:tc>
          <w:tcPr>
            <w:tcW w:w="278" w:type="pct"/>
            <w:noWrap/>
            <w:hideMark/>
          </w:tcPr>
          <w:p w14:paraId="719406D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4</w:t>
            </w:r>
          </w:p>
        </w:tc>
        <w:tc>
          <w:tcPr>
            <w:tcW w:w="278" w:type="pct"/>
            <w:noWrap/>
            <w:hideMark/>
          </w:tcPr>
          <w:p w14:paraId="56D780A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5</w:t>
            </w:r>
          </w:p>
        </w:tc>
        <w:tc>
          <w:tcPr>
            <w:tcW w:w="278" w:type="pct"/>
            <w:noWrap/>
            <w:hideMark/>
          </w:tcPr>
          <w:p w14:paraId="247088ED"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8</w:t>
            </w:r>
          </w:p>
        </w:tc>
        <w:tc>
          <w:tcPr>
            <w:tcW w:w="278" w:type="pct"/>
            <w:noWrap/>
            <w:hideMark/>
          </w:tcPr>
          <w:p w14:paraId="0C41AD4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9</w:t>
            </w:r>
          </w:p>
        </w:tc>
        <w:tc>
          <w:tcPr>
            <w:tcW w:w="278" w:type="pct"/>
            <w:noWrap/>
            <w:hideMark/>
          </w:tcPr>
          <w:p w14:paraId="4EA1A46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0</w:t>
            </w:r>
          </w:p>
        </w:tc>
        <w:tc>
          <w:tcPr>
            <w:tcW w:w="278" w:type="pct"/>
            <w:noWrap/>
            <w:hideMark/>
          </w:tcPr>
          <w:p w14:paraId="2A2D104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8</w:t>
            </w:r>
          </w:p>
        </w:tc>
        <w:tc>
          <w:tcPr>
            <w:tcW w:w="278" w:type="pct"/>
            <w:noWrap/>
            <w:hideMark/>
          </w:tcPr>
          <w:p w14:paraId="1DD6869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2</w:t>
            </w:r>
          </w:p>
        </w:tc>
        <w:tc>
          <w:tcPr>
            <w:tcW w:w="315" w:type="pct"/>
            <w:hideMark/>
          </w:tcPr>
          <w:p w14:paraId="49F5AF3C"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87</w:t>
            </w:r>
          </w:p>
        </w:tc>
        <w:tc>
          <w:tcPr>
            <w:tcW w:w="244" w:type="pct"/>
          </w:tcPr>
          <w:p w14:paraId="5C0D3B57" w14:textId="7E7EDE59"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86</w:t>
            </w:r>
          </w:p>
        </w:tc>
      </w:tr>
      <w:tr w:rsidR="00994260" w14:paraId="31A204B9" w14:textId="02AA67CE" w:rsidTr="00D837EF">
        <w:trPr>
          <w:trHeight w:val="255"/>
        </w:trPr>
        <w:tc>
          <w:tcPr>
            <w:tcW w:w="546" w:type="pct"/>
            <w:noWrap/>
            <w:hideMark/>
          </w:tcPr>
          <w:p w14:paraId="371769DE"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Endeavour River</w:t>
            </w:r>
          </w:p>
        </w:tc>
        <w:tc>
          <w:tcPr>
            <w:tcW w:w="279" w:type="pct"/>
            <w:noWrap/>
            <w:hideMark/>
          </w:tcPr>
          <w:p w14:paraId="18453E65"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1</w:t>
            </w:r>
          </w:p>
        </w:tc>
        <w:tc>
          <w:tcPr>
            <w:tcW w:w="279" w:type="pct"/>
            <w:noWrap/>
            <w:hideMark/>
          </w:tcPr>
          <w:p w14:paraId="33776CE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5</w:t>
            </w:r>
          </w:p>
        </w:tc>
        <w:tc>
          <w:tcPr>
            <w:tcW w:w="279" w:type="pct"/>
            <w:noWrap/>
            <w:hideMark/>
          </w:tcPr>
          <w:p w14:paraId="0798B275"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5</w:t>
            </w:r>
          </w:p>
        </w:tc>
        <w:tc>
          <w:tcPr>
            <w:tcW w:w="278" w:type="pct"/>
            <w:noWrap/>
            <w:hideMark/>
          </w:tcPr>
          <w:p w14:paraId="0802E74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09</w:t>
            </w:r>
          </w:p>
        </w:tc>
        <w:tc>
          <w:tcPr>
            <w:tcW w:w="278" w:type="pct"/>
            <w:noWrap/>
            <w:hideMark/>
          </w:tcPr>
          <w:p w14:paraId="726E7DA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6</w:t>
            </w:r>
          </w:p>
        </w:tc>
        <w:tc>
          <w:tcPr>
            <w:tcW w:w="278" w:type="pct"/>
            <w:noWrap/>
            <w:hideMark/>
          </w:tcPr>
          <w:p w14:paraId="13D7761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8</w:t>
            </w:r>
          </w:p>
        </w:tc>
        <w:tc>
          <w:tcPr>
            <w:tcW w:w="278" w:type="pct"/>
            <w:noWrap/>
            <w:hideMark/>
          </w:tcPr>
          <w:p w14:paraId="4BDA251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5</w:t>
            </w:r>
          </w:p>
        </w:tc>
        <w:tc>
          <w:tcPr>
            <w:tcW w:w="278" w:type="pct"/>
            <w:noWrap/>
            <w:hideMark/>
          </w:tcPr>
          <w:p w14:paraId="0ACE1AA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9</w:t>
            </w:r>
          </w:p>
        </w:tc>
        <w:tc>
          <w:tcPr>
            <w:tcW w:w="278" w:type="pct"/>
            <w:noWrap/>
            <w:hideMark/>
          </w:tcPr>
          <w:p w14:paraId="1FE0779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92</w:t>
            </w:r>
          </w:p>
        </w:tc>
        <w:tc>
          <w:tcPr>
            <w:tcW w:w="278" w:type="pct"/>
            <w:noWrap/>
            <w:hideMark/>
          </w:tcPr>
          <w:p w14:paraId="0157D0C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4</w:t>
            </w:r>
          </w:p>
        </w:tc>
        <w:tc>
          <w:tcPr>
            <w:tcW w:w="278" w:type="pct"/>
            <w:noWrap/>
            <w:hideMark/>
          </w:tcPr>
          <w:p w14:paraId="20F1AA6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3</w:t>
            </w:r>
          </w:p>
        </w:tc>
        <w:tc>
          <w:tcPr>
            <w:tcW w:w="278" w:type="pct"/>
            <w:noWrap/>
            <w:hideMark/>
          </w:tcPr>
          <w:p w14:paraId="7223F7A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1</w:t>
            </w:r>
          </w:p>
        </w:tc>
        <w:tc>
          <w:tcPr>
            <w:tcW w:w="278" w:type="pct"/>
            <w:noWrap/>
            <w:hideMark/>
          </w:tcPr>
          <w:p w14:paraId="68E0C82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7</w:t>
            </w:r>
          </w:p>
        </w:tc>
        <w:tc>
          <w:tcPr>
            <w:tcW w:w="278" w:type="pct"/>
            <w:noWrap/>
            <w:hideMark/>
          </w:tcPr>
          <w:p w14:paraId="126A5F0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1</w:t>
            </w:r>
          </w:p>
        </w:tc>
        <w:tc>
          <w:tcPr>
            <w:tcW w:w="315" w:type="pct"/>
            <w:hideMark/>
          </w:tcPr>
          <w:p w14:paraId="15CB41A5"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7</w:t>
            </w:r>
          </w:p>
        </w:tc>
        <w:tc>
          <w:tcPr>
            <w:tcW w:w="244" w:type="pct"/>
          </w:tcPr>
          <w:p w14:paraId="5E5CEC3A" w14:textId="6424F244"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56</w:t>
            </w:r>
          </w:p>
        </w:tc>
      </w:tr>
      <w:tr w:rsidR="00994260" w14:paraId="606AE80E" w14:textId="2DDF5539" w:rsidTr="00D837EF">
        <w:trPr>
          <w:trHeight w:val="255"/>
        </w:trPr>
        <w:tc>
          <w:tcPr>
            <w:tcW w:w="546" w:type="pct"/>
            <w:noWrap/>
            <w:hideMark/>
          </w:tcPr>
          <w:p w14:paraId="2F9C065F"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Daintree River</w:t>
            </w:r>
          </w:p>
        </w:tc>
        <w:tc>
          <w:tcPr>
            <w:tcW w:w="279" w:type="pct"/>
            <w:noWrap/>
            <w:hideMark/>
          </w:tcPr>
          <w:p w14:paraId="0FAD4A33"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20</w:t>
            </w:r>
          </w:p>
        </w:tc>
        <w:tc>
          <w:tcPr>
            <w:tcW w:w="279" w:type="pct"/>
            <w:noWrap/>
            <w:hideMark/>
          </w:tcPr>
          <w:p w14:paraId="0604384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21</w:t>
            </w:r>
          </w:p>
        </w:tc>
        <w:tc>
          <w:tcPr>
            <w:tcW w:w="279" w:type="pct"/>
            <w:noWrap/>
            <w:hideMark/>
          </w:tcPr>
          <w:p w14:paraId="6AEFED0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5</w:t>
            </w:r>
          </w:p>
        </w:tc>
        <w:tc>
          <w:tcPr>
            <w:tcW w:w="278" w:type="pct"/>
            <w:noWrap/>
            <w:hideMark/>
          </w:tcPr>
          <w:p w14:paraId="1164512D"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93</w:t>
            </w:r>
          </w:p>
        </w:tc>
        <w:tc>
          <w:tcPr>
            <w:tcW w:w="278" w:type="pct"/>
            <w:noWrap/>
            <w:hideMark/>
          </w:tcPr>
          <w:p w14:paraId="508AF11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20</w:t>
            </w:r>
          </w:p>
        </w:tc>
        <w:tc>
          <w:tcPr>
            <w:tcW w:w="278" w:type="pct"/>
            <w:noWrap/>
            <w:hideMark/>
          </w:tcPr>
          <w:p w14:paraId="7D5076C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50</w:t>
            </w:r>
          </w:p>
        </w:tc>
        <w:tc>
          <w:tcPr>
            <w:tcW w:w="278" w:type="pct"/>
            <w:noWrap/>
            <w:hideMark/>
          </w:tcPr>
          <w:p w14:paraId="12E934D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20</w:t>
            </w:r>
          </w:p>
        </w:tc>
        <w:tc>
          <w:tcPr>
            <w:tcW w:w="278" w:type="pct"/>
            <w:noWrap/>
            <w:hideMark/>
          </w:tcPr>
          <w:p w14:paraId="179DDF46"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32</w:t>
            </w:r>
          </w:p>
        </w:tc>
        <w:tc>
          <w:tcPr>
            <w:tcW w:w="278" w:type="pct"/>
            <w:noWrap/>
            <w:hideMark/>
          </w:tcPr>
          <w:p w14:paraId="1E8B43D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61</w:t>
            </w:r>
          </w:p>
        </w:tc>
        <w:tc>
          <w:tcPr>
            <w:tcW w:w="278" w:type="pct"/>
            <w:noWrap/>
            <w:hideMark/>
          </w:tcPr>
          <w:p w14:paraId="5FB7616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20</w:t>
            </w:r>
          </w:p>
        </w:tc>
        <w:tc>
          <w:tcPr>
            <w:tcW w:w="278" w:type="pct"/>
            <w:noWrap/>
            <w:hideMark/>
          </w:tcPr>
          <w:p w14:paraId="1920B0B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53</w:t>
            </w:r>
          </w:p>
        </w:tc>
        <w:tc>
          <w:tcPr>
            <w:tcW w:w="278" w:type="pct"/>
            <w:noWrap/>
            <w:hideMark/>
          </w:tcPr>
          <w:p w14:paraId="16293A5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70</w:t>
            </w:r>
          </w:p>
        </w:tc>
        <w:tc>
          <w:tcPr>
            <w:tcW w:w="278" w:type="pct"/>
            <w:noWrap/>
            <w:hideMark/>
          </w:tcPr>
          <w:p w14:paraId="46AF38B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70</w:t>
            </w:r>
          </w:p>
        </w:tc>
        <w:tc>
          <w:tcPr>
            <w:tcW w:w="278" w:type="pct"/>
            <w:noWrap/>
            <w:hideMark/>
          </w:tcPr>
          <w:p w14:paraId="4B1F0DD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49</w:t>
            </w:r>
          </w:p>
        </w:tc>
        <w:tc>
          <w:tcPr>
            <w:tcW w:w="315" w:type="pct"/>
            <w:hideMark/>
          </w:tcPr>
          <w:p w14:paraId="01637AC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77</w:t>
            </w:r>
          </w:p>
        </w:tc>
        <w:tc>
          <w:tcPr>
            <w:tcW w:w="244" w:type="pct"/>
          </w:tcPr>
          <w:p w14:paraId="6BD5489E" w14:textId="786F174E"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114</w:t>
            </w:r>
          </w:p>
        </w:tc>
      </w:tr>
      <w:tr w:rsidR="00994260" w14:paraId="7BE51733" w14:textId="704FB83A" w:rsidTr="00D837EF">
        <w:trPr>
          <w:trHeight w:val="255"/>
        </w:trPr>
        <w:tc>
          <w:tcPr>
            <w:tcW w:w="546" w:type="pct"/>
            <w:noWrap/>
            <w:hideMark/>
          </w:tcPr>
          <w:p w14:paraId="00555C46"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Mossman River</w:t>
            </w:r>
          </w:p>
        </w:tc>
        <w:tc>
          <w:tcPr>
            <w:tcW w:w="279" w:type="pct"/>
            <w:noWrap/>
            <w:hideMark/>
          </w:tcPr>
          <w:p w14:paraId="65C199AE"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82</w:t>
            </w:r>
          </w:p>
        </w:tc>
        <w:tc>
          <w:tcPr>
            <w:tcW w:w="279" w:type="pct"/>
            <w:noWrap/>
            <w:hideMark/>
          </w:tcPr>
          <w:p w14:paraId="4F31A78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82</w:t>
            </w:r>
          </w:p>
        </w:tc>
        <w:tc>
          <w:tcPr>
            <w:tcW w:w="279" w:type="pct"/>
            <w:noWrap/>
            <w:hideMark/>
          </w:tcPr>
          <w:p w14:paraId="3EF44C1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19</w:t>
            </w:r>
          </w:p>
        </w:tc>
        <w:tc>
          <w:tcPr>
            <w:tcW w:w="278" w:type="pct"/>
            <w:noWrap/>
            <w:hideMark/>
          </w:tcPr>
          <w:p w14:paraId="3D18FA95"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04</w:t>
            </w:r>
          </w:p>
        </w:tc>
        <w:tc>
          <w:tcPr>
            <w:tcW w:w="278" w:type="pct"/>
            <w:noWrap/>
            <w:hideMark/>
          </w:tcPr>
          <w:p w14:paraId="0251FE4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18</w:t>
            </w:r>
          </w:p>
        </w:tc>
        <w:tc>
          <w:tcPr>
            <w:tcW w:w="278" w:type="pct"/>
            <w:noWrap/>
            <w:hideMark/>
          </w:tcPr>
          <w:p w14:paraId="1E9381B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08</w:t>
            </w:r>
          </w:p>
        </w:tc>
        <w:tc>
          <w:tcPr>
            <w:tcW w:w="278" w:type="pct"/>
            <w:noWrap/>
            <w:hideMark/>
          </w:tcPr>
          <w:p w14:paraId="1BE51B1D"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7</w:t>
            </w:r>
          </w:p>
        </w:tc>
        <w:tc>
          <w:tcPr>
            <w:tcW w:w="278" w:type="pct"/>
            <w:noWrap/>
            <w:hideMark/>
          </w:tcPr>
          <w:p w14:paraId="3F4DDDC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99</w:t>
            </w:r>
          </w:p>
        </w:tc>
        <w:tc>
          <w:tcPr>
            <w:tcW w:w="278" w:type="pct"/>
            <w:noWrap/>
            <w:hideMark/>
          </w:tcPr>
          <w:p w14:paraId="29422EF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11</w:t>
            </w:r>
          </w:p>
        </w:tc>
        <w:tc>
          <w:tcPr>
            <w:tcW w:w="278" w:type="pct"/>
            <w:noWrap/>
            <w:hideMark/>
          </w:tcPr>
          <w:p w14:paraId="6B11072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85</w:t>
            </w:r>
          </w:p>
        </w:tc>
        <w:tc>
          <w:tcPr>
            <w:tcW w:w="278" w:type="pct"/>
            <w:noWrap/>
            <w:hideMark/>
          </w:tcPr>
          <w:p w14:paraId="074D722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6</w:t>
            </w:r>
          </w:p>
        </w:tc>
        <w:tc>
          <w:tcPr>
            <w:tcW w:w="278" w:type="pct"/>
            <w:noWrap/>
            <w:hideMark/>
          </w:tcPr>
          <w:p w14:paraId="412171E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06</w:t>
            </w:r>
          </w:p>
        </w:tc>
        <w:tc>
          <w:tcPr>
            <w:tcW w:w="278" w:type="pct"/>
            <w:noWrap/>
            <w:hideMark/>
          </w:tcPr>
          <w:p w14:paraId="3B1A763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2</w:t>
            </w:r>
          </w:p>
        </w:tc>
        <w:tc>
          <w:tcPr>
            <w:tcW w:w="278" w:type="pct"/>
            <w:noWrap/>
            <w:hideMark/>
          </w:tcPr>
          <w:p w14:paraId="01350B26"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9</w:t>
            </w:r>
          </w:p>
        </w:tc>
        <w:tc>
          <w:tcPr>
            <w:tcW w:w="315" w:type="pct"/>
            <w:hideMark/>
          </w:tcPr>
          <w:p w14:paraId="6AF9600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4</w:t>
            </w:r>
          </w:p>
        </w:tc>
        <w:tc>
          <w:tcPr>
            <w:tcW w:w="244" w:type="pct"/>
          </w:tcPr>
          <w:p w14:paraId="3D5B7963" w14:textId="58DE0E29"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79</w:t>
            </w:r>
          </w:p>
        </w:tc>
      </w:tr>
      <w:tr w:rsidR="00994260" w14:paraId="036B6C89" w14:textId="794CAF97" w:rsidTr="00D837EF">
        <w:trPr>
          <w:trHeight w:val="255"/>
        </w:trPr>
        <w:tc>
          <w:tcPr>
            <w:tcW w:w="546" w:type="pct"/>
            <w:noWrap/>
            <w:hideMark/>
          </w:tcPr>
          <w:p w14:paraId="1EB7E941"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Barron River</w:t>
            </w:r>
          </w:p>
        </w:tc>
        <w:tc>
          <w:tcPr>
            <w:tcW w:w="279" w:type="pct"/>
            <w:noWrap/>
            <w:hideMark/>
          </w:tcPr>
          <w:p w14:paraId="107C217B"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6</w:t>
            </w:r>
          </w:p>
        </w:tc>
        <w:tc>
          <w:tcPr>
            <w:tcW w:w="279" w:type="pct"/>
            <w:noWrap/>
            <w:hideMark/>
          </w:tcPr>
          <w:p w14:paraId="051D2E6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8</w:t>
            </w:r>
          </w:p>
        </w:tc>
        <w:tc>
          <w:tcPr>
            <w:tcW w:w="279" w:type="pct"/>
            <w:noWrap/>
            <w:hideMark/>
          </w:tcPr>
          <w:p w14:paraId="4B88BF5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9</w:t>
            </w:r>
          </w:p>
        </w:tc>
        <w:tc>
          <w:tcPr>
            <w:tcW w:w="278" w:type="pct"/>
            <w:noWrap/>
            <w:hideMark/>
          </w:tcPr>
          <w:p w14:paraId="582040D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8</w:t>
            </w:r>
          </w:p>
        </w:tc>
        <w:tc>
          <w:tcPr>
            <w:tcW w:w="278" w:type="pct"/>
            <w:noWrap/>
            <w:hideMark/>
          </w:tcPr>
          <w:p w14:paraId="6865788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1</w:t>
            </w:r>
          </w:p>
        </w:tc>
        <w:tc>
          <w:tcPr>
            <w:tcW w:w="278" w:type="pct"/>
            <w:noWrap/>
            <w:hideMark/>
          </w:tcPr>
          <w:p w14:paraId="17CF061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9</w:t>
            </w:r>
          </w:p>
        </w:tc>
        <w:tc>
          <w:tcPr>
            <w:tcW w:w="278" w:type="pct"/>
            <w:noWrap/>
            <w:hideMark/>
          </w:tcPr>
          <w:p w14:paraId="7C28F7F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8</w:t>
            </w:r>
          </w:p>
        </w:tc>
        <w:tc>
          <w:tcPr>
            <w:tcW w:w="278" w:type="pct"/>
            <w:noWrap/>
            <w:hideMark/>
          </w:tcPr>
          <w:p w14:paraId="4ABDC29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4</w:t>
            </w:r>
          </w:p>
        </w:tc>
        <w:tc>
          <w:tcPr>
            <w:tcW w:w="278" w:type="pct"/>
            <w:noWrap/>
            <w:hideMark/>
          </w:tcPr>
          <w:p w14:paraId="6CDF822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92</w:t>
            </w:r>
          </w:p>
        </w:tc>
        <w:tc>
          <w:tcPr>
            <w:tcW w:w="278" w:type="pct"/>
            <w:noWrap/>
            <w:hideMark/>
          </w:tcPr>
          <w:p w14:paraId="55912E2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7</w:t>
            </w:r>
          </w:p>
        </w:tc>
        <w:tc>
          <w:tcPr>
            <w:tcW w:w="278" w:type="pct"/>
            <w:noWrap/>
            <w:hideMark/>
          </w:tcPr>
          <w:p w14:paraId="3DA5085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4</w:t>
            </w:r>
          </w:p>
        </w:tc>
        <w:tc>
          <w:tcPr>
            <w:tcW w:w="278" w:type="pct"/>
            <w:noWrap/>
            <w:hideMark/>
          </w:tcPr>
          <w:p w14:paraId="7F3E51A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9</w:t>
            </w:r>
          </w:p>
        </w:tc>
        <w:tc>
          <w:tcPr>
            <w:tcW w:w="278" w:type="pct"/>
            <w:noWrap/>
            <w:hideMark/>
          </w:tcPr>
          <w:p w14:paraId="14CEDE7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7</w:t>
            </w:r>
          </w:p>
        </w:tc>
        <w:tc>
          <w:tcPr>
            <w:tcW w:w="278" w:type="pct"/>
            <w:noWrap/>
            <w:hideMark/>
          </w:tcPr>
          <w:p w14:paraId="5F3945A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2</w:t>
            </w:r>
          </w:p>
        </w:tc>
        <w:tc>
          <w:tcPr>
            <w:tcW w:w="315" w:type="pct"/>
            <w:hideMark/>
          </w:tcPr>
          <w:p w14:paraId="33313FD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9</w:t>
            </w:r>
          </w:p>
        </w:tc>
        <w:tc>
          <w:tcPr>
            <w:tcW w:w="244" w:type="pct"/>
          </w:tcPr>
          <w:p w14:paraId="0DF931E3" w14:textId="59D21A6D"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56</w:t>
            </w:r>
          </w:p>
        </w:tc>
      </w:tr>
      <w:tr w:rsidR="00994260" w14:paraId="52511ADB" w14:textId="2BFB9906" w:rsidTr="00D837EF">
        <w:trPr>
          <w:trHeight w:val="255"/>
        </w:trPr>
        <w:tc>
          <w:tcPr>
            <w:tcW w:w="546" w:type="pct"/>
            <w:noWrap/>
            <w:hideMark/>
          </w:tcPr>
          <w:p w14:paraId="4B2F6B2E"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Russell-Mulgrave</w:t>
            </w:r>
          </w:p>
        </w:tc>
        <w:tc>
          <w:tcPr>
            <w:tcW w:w="279" w:type="pct"/>
            <w:noWrap/>
            <w:hideMark/>
          </w:tcPr>
          <w:p w14:paraId="752FB261"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280</w:t>
            </w:r>
          </w:p>
        </w:tc>
        <w:tc>
          <w:tcPr>
            <w:tcW w:w="279" w:type="pct"/>
            <w:noWrap/>
            <w:hideMark/>
          </w:tcPr>
          <w:p w14:paraId="41DB17F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970</w:t>
            </w:r>
          </w:p>
        </w:tc>
        <w:tc>
          <w:tcPr>
            <w:tcW w:w="279" w:type="pct"/>
            <w:noWrap/>
            <w:hideMark/>
          </w:tcPr>
          <w:p w14:paraId="0D32573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34</w:t>
            </w:r>
          </w:p>
        </w:tc>
        <w:tc>
          <w:tcPr>
            <w:tcW w:w="278" w:type="pct"/>
            <w:noWrap/>
            <w:hideMark/>
          </w:tcPr>
          <w:p w14:paraId="5F478FB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60</w:t>
            </w:r>
          </w:p>
        </w:tc>
        <w:tc>
          <w:tcPr>
            <w:tcW w:w="278" w:type="pct"/>
            <w:noWrap/>
            <w:hideMark/>
          </w:tcPr>
          <w:p w14:paraId="57618A6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97</w:t>
            </w:r>
          </w:p>
        </w:tc>
        <w:tc>
          <w:tcPr>
            <w:tcW w:w="278" w:type="pct"/>
            <w:noWrap/>
            <w:hideMark/>
          </w:tcPr>
          <w:p w14:paraId="5407048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07</w:t>
            </w:r>
          </w:p>
        </w:tc>
        <w:tc>
          <w:tcPr>
            <w:tcW w:w="278" w:type="pct"/>
            <w:noWrap/>
            <w:hideMark/>
          </w:tcPr>
          <w:p w14:paraId="2C45A5F5"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49</w:t>
            </w:r>
          </w:p>
        </w:tc>
        <w:tc>
          <w:tcPr>
            <w:tcW w:w="278" w:type="pct"/>
            <w:noWrap/>
            <w:hideMark/>
          </w:tcPr>
          <w:p w14:paraId="06FC659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34</w:t>
            </w:r>
          </w:p>
        </w:tc>
        <w:tc>
          <w:tcPr>
            <w:tcW w:w="278" w:type="pct"/>
            <w:noWrap/>
            <w:hideMark/>
          </w:tcPr>
          <w:p w14:paraId="1BD25DE6"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199</w:t>
            </w:r>
          </w:p>
        </w:tc>
        <w:tc>
          <w:tcPr>
            <w:tcW w:w="278" w:type="pct"/>
            <w:noWrap/>
            <w:hideMark/>
          </w:tcPr>
          <w:p w14:paraId="706906A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822</w:t>
            </w:r>
          </w:p>
        </w:tc>
        <w:tc>
          <w:tcPr>
            <w:tcW w:w="278" w:type="pct"/>
            <w:noWrap/>
            <w:hideMark/>
          </w:tcPr>
          <w:p w14:paraId="0832686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37</w:t>
            </w:r>
          </w:p>
        </w:tc>
        <w:tc>
          <w:tcPr>
            <w:tcW w:w="278" w:type="pct"/>
            <w:noWrap/>
            <w:hideMark/>
          </w:tcPr>
          <w:p w14:paraId="10DB0E0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11</w:t>
            </w:r>
          </w:p>
        </w:tc>
        <w:tc>
          <w:tcPr>
            <w:tcW w:w="278" w:type="pct"/>
            <w:noWrap/>
            <w:hideMark/>
          </w:tcPr>
          <w:p w14:paraId="3EB5221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43</w:t>
            </w:r>
          </w:p>
        </w:tc>
        <w:tc>
          <w:tcPr>
            <w:tcW w:w="278" w:type="pct"/>
            <w:noWrap/>
            <w:hideMark/>
          </w:tcPr>
          <w:p w14:paraId="45EAA60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42</w:t>
            </w:r>
          </w:p>
        </w:tc>
        <w:tc>
          <w:tcPr>
            <w:tcW w:w="315" w:type="pct"/>
            <w:hideMark/>
          </w:tcPr>
          <w:p w14:paraId="55EF245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91</w:t>
            </w:r>
          </w:p>
        </w:tc>
        <w:tc>
          <w:tcPr>
            <w:tcW w:w="244" w:type="pct"/>
          </w:tcPr>
          <w:p w14:paraId="6E2A4090" w14:textId="6C4CB823"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623</w:t>
            </w:r>
          </w:p>
        </w:tc>
      </w:tr>
      <w:tr w:rsidR="00994260" w14:paraId="50942BA8" w14:textId="65FBB5CB" w:rsidTr="00D837EF">
        <w:trPr>
          <w:trHeight w:val="255"/>
        </w:trPr>
        <w:tc>
          <w:tcPr>
            <w:tcW w:w="546" w:type="pct"/>
            <w:noWrap/>
            <w:hideMark/>
          </w:tcPr>
          <w:p w14:paraId="0C801ED3"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Johnstone River</w:t>
            </w:r>
          </w:p>
        </w:tc>
        <w:tc>
          <w:tcPr>
            <w:tcW w:w="279" w:type="pct"/>
            <w:noWrap/>
            <w:hideMark/>
          </w:tcPr>
          <w:p w14:paraId="2A2B4145"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488</w:t>
            </w:r>
          </w:p>
        </w:tc>
        <w:tc>
          <w:tcPr>
            <w:tcW w:w="279" w:type="pct"/>
            <w:noWrap/>
            <w:hideMark/>
          </w:tcPr>
          <w:p w14:paraId="5873CBE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89</w:t>
            </w:r>
          </w:p>
        </w:tc>
        <w:tc>
          <w:tcPr>
            <w:tcW w:w="279" w:type="pct"/>
            <w:noWrap/>
            <w:hideMark/>
          </w:tcPr>
          <w:p w14:paraId="6D61727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846</w:t>
            </w:r>
          </w:p>
        </w:tc>
        <w:tc>
          <w:tcPr>
            <w:tcW w:w="278" w:type="pct"/>
            <w:noWrap/>
            <w:hideMark/>
          </w:tcPr>
          <w:p w14:paraId="4E7054F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536</w:t>
            </w:r>
          </w:p>
        </w:tc>
        <w:tc>
          <w:tcPr>
            <w:tcW w:w="278" w:type="pct"/>
            <w:noWrap/>
            <w:hideMark/>
          </w:tcPr>
          <w:p w14:paraId="46790BC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326</w:t>
            </w:r>
          </w:p>
        </w:tc>
        <w:tc>
          <w:tcPr>
            <w:tcW w:w="278" w:type="pct"/>
            <w:noWrap/>
            <w:hideMark/>
          </w:tcPr>
          <w:p w14:paraId="2CC6C9E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292</w:t>
            </w:r>
          </w:p>
        </w:tc>
        <w:tc>
          <w:tcPr>
            <w:tcW w:w="278" w:type="pct"/>
            <w:noWrap/>
            <w:hideMark/>
          </w:tcPr>
          <w:p w14:paraId="613BBA1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935</w:t>
            </w:r>
          </w:p>
        </w:tc>
        <w:tc>
          <w:tcPr>
            <w:tcW w:w="278" w:type="pct"/>
            <w:noWrap/>
            <w:hideMark/>
          </w:tcPr>
          <w:p w14:paraId="4B5F002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484</w:t>
            </w:r>
          </w:p>
        </w:tc>
        <w:tc>
          <w:tcPr>
            <w:tcW w:w="278" w:type="pct"/>
            <w:noWrap/>
            <w:hideMark/>
          </w:tcPr>
          <w:p w14:paraId="16951B4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798</w:t>
            </w:r>
          </w:p>
        </w:tc>
        <w:tc>
          <w:tcPr>
            <w:tcW w:w="278" w:type="pct"/>
            <w:noWrap/>
            <w:hideMark/>
          </w:tcPr>
          <w:p w14:paraId="71434C9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219</w:t>
            </w:r>
          </w:p>
        </w:tc>
        <w:tc>
          <w:tcPr>
            <w:tcW w:w="278" w:type="pct"/>
            <w:noWrap/>
            <w:hideMark/>
          </w:tcPr>
          <w:p w14:paraId="3DDE8E6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386</w:t>
            </w:r>
          </w:p>
        </w:tc>
        <w:tc>
          <w:tcPr>
            <w:tcW w:w="278" w:type="pct"/>
            <w:noWrap/>
            <w:hideMark/>
          </w:tcPr>
          <w:p w14:paraId="1E0AEDC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043</w:t>
            </w:r>
          </w:p>
        </w:tc>
        <w:tc>
          <w:tcPr>
            <w:tcW w:w="278" w:type="pct"/>
            <w:noWrap/>
            <w:hideMark/>
          </w:tcPr>
          <w:p w14:paraId="244FA5C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975</w:t>
            </w:r>
          </w:p>
        </w:tc>
        <w:tc>
          <w:tcPr>
            <w:tcW w:w="278" w:type="pct"/>
            <w:noWrap/>
            <w:hideMark/>
          </w:tcPr>
          <w:p w14:paraId="1E97CAF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431</w:t>
            </w:r>
          </w:p>
        </w:tc>
        <w:tc>
          <w:tcPr>
            <w:tcW w:w="315" w:type="pct"/>
            <w:hideMark/>
          </w:tcPr>
          <w:p w14:paraId="405323E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90</w:t>
            </w:r>
          </w:p>
        </w:tc>
        <w:tc>
          <w:tcPr>
            <w:tcW w:w="244" w:type="pct"/>
          </w:tcPr>
          <w:p w14:paraId="047A12BA" w14:textId="5641102C"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899</w:t>
            </w:r>
          </w:p>
        </w:tc>
      </w:tr>
      <w:tr w:rsidR="00994260" w14:paraId="12BF9E01" w14:textId="5A2D2536" w:rsidTr="00D837EF">
        <w:trPr>
          <w:trHeight w:val="255"/>
        </w:trPr>
        <w:tc>
          <w:tcPr>
            <w:tcW w:w="546" w:type="pct"/>
            <w:noWrap/>
            <w:hideMark/>
          </w:tcPr>
          <w:p w14:paraId="5F5B995B" w14:textId="10B60516"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Tully River</w:t>
            </w:r>
          </w:p>
        </w:tc>
        <w:tc>
          <w:tcPr>
            <w:tcW w:w="279" w:type="pct"/>
            <w:noWrap/>
            <w:hideMark/>
          </w:tcPr>
          <w:p w14:paraId="58172348"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165</w:t>
            </w:r>
          </w:p>
        </w:tc>
        <w:tc>
          <w:tcPr>
            <w:tcW w:w="279" w:type="pct"/>
            <w:noWrap/>
            <w:hideMark/>
          </w:tcPr>
          <w:p w14:paraId="0AB1583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93</w:t>
            </w:r>
          </w:p>
        </w:tc>
        <w:tc>
          <w:tcPr>
            <w:tcW w:w="279" w:type="pct"/>
            <w:noWrap/>
            <w:hideMark/>
          </w:tcPr>
          <w:p w14:paraId="50925F1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64</w:t>
            </w:r>
          </w:p>
        </w:tc>
        <w:tc>
          <w:tcPr>
            <w:tcW w:w="278" w:type="pct"/>
            <w:noWrap/>
            <w:hideMark/>
          </w:tcPr>
          <w:p w14:paraId="1A56F42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41</w:t>
            </w:r>
          </w:p>
        </w:tc>
        <w:tc>
          <w:tcPr>
            <w:tcW w:w="278" w:type="pct"/>
            <w:noWrap/>
            <w:hideMark/>
          </w:tcPr>
          <w:p w14:paraId="14E0A315"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71</w:t>
            </w:r>
          </w:p>
        </w:tc>
        <w:tc>
          <w:tcPr>
            <w:tcW w:w="278" w:type="pct"/>
            <w:noWrap/>
            <w:hideMark/>
          </w:tcPr>
          <w:p w14:paraId="08DD113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61</w:t>
            </w:r>
          </w:p>
        </w:tc>
        <w:tc>
          <w:tcPr>
            <w:tcW w:w="278" w:type="pct"/>
            <w:noWrap/>
            <w:hideMark/>
          </w:tcPr>
          <w:p w14:paraId="23EACB8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13</w:t>
            </w:r>
          </w:p>
        </w:tc>
        <w:tc>
          <w:tcPr>
            <w:tcW w:w="278" w:type="pct"/>
            <w:noWrap/>
            <w:hideMark/>
          </w:tcPr>
          <w:p w14:paraId="018F557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28</w:t>
            </w:r>
          </w:p>
        </w:tc>
        <w:tc>
          <w:tcPr>
            <w:tcW w:w="278" w:type="pct"/>
            <w:noWrap/>
            <w:hideMark/>
          </w:tcPr>
          <w:p w14:paraId="72CD572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10</w:t>
            </w:r>
          </w:p>
        </w:tc>
        <w:tc>
          <w:tcPr>
            <w:tcW w:w="278" w:type="pct"/>
            <w:noWrap/>
            <w:hideMark/>
          </w:tcPr>
          <w:p w14:paraId="4A95F04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34</w:t>
            </w:r>
          </w:p>
        </w:tc>
        <w:tc>
          <w:tcPr>
            <w:tcW w:w="278" w:type="pct"/>
            <w:noWrap/>
            <w:hideMark/>
          </w:tcPr>
          <w:p w14:paraId="752FA92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41</w:t>
            </w:r>
          </w:p>
        </w:tc>
        <w:tc>
          <w:tcPr>
            <w:tcW w:w="278" w:type="pct"/>
            <w:noWrap/>
            <w:hideMark/>
          </w:tcPr>
          <w:p w14:paraId="4078794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32</w:t>
            </w:r>
          </w:p>
        </w:tc>
        <w:tc>
          <w:tcPr>
            <w:tcW w:w="278" w:type="pct"/>
            <w:noWrap/>
            <w:hideMark/>
          </w:tcPr>
          <w:p w14:paraId="68D1A9C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11</w:t>
            </w:r>
          </w:p>
        </w:tc>
        <w:tc>
          <w:tcPr>
            <w:tcW w:w="278" w:type="pct"/>
            <w:noWrap/>
            <w:hideMark/>
          </w:tcPr>
          <w:p w14:paraId="4E6B235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33</w:t>
            </w:r>
          </w:p>
        </w:tc>
        <w:tc>
          <w:tcPr>
            <w:tcW w:w="315" w:type="pct"/>
            <w:hideMark/>
          </w:tcPr>
          <w:p w14:paraId="7F37979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98</w:t>
            </w:r>
          </w:p>
        </w:tc>
        <w:tc>
          <w:tcPr>
            <w:tcW w:w="244" w:type="pct"/>
          </w:tcPr>
          <w:p w14:paraId="10F978F0" w14:textId="191652C3"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757</w:t>
            </w:r>
          </w:p>
        </w:tc>
      </w:tr>
      <w:tr w:rsidR="00994260" w14:paraId="323894FC" w14:textId="4DA14D61" w:rsidTr="00D837EF">
        <w:trPr>
          <w:trHeight w:val="255"/>
        </w:trPr>
        <w:tc>
          <w:tcPr>
            <w:tcW w:w="546" w:type="pct"/>
            <w:noWrap/>
            <w:hideMark/>
          </w:tcPr>
          <w:p w14:paraId="5C1D4289"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Murray River</w:t>
            </w:r>
          </w:p>
        </w:tc>
        <w:tc>
          <w:tcPr>
            <w:tcW w:w="279" w:type="pct"/>
            <w:noWrap/>
            <w:hideMark/>
          </w:tcPr>
          <w:p w14:paraId="698E681F"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124</w:t>
            </w:r>
          </w:p>
        </w:tc>
        <w:tc>
          <w:tcPr>
            <w:tcW w:w="279" w:type="pct"/>
            <w:noWrap/>
            <w:hideMark/>
          </w:tcPr>
          <w:p w14:paraId="173D4BC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93</w:t>
            </w:r>
          </w:p>
        </w:tc>
        <w:tc>
          <w:tcPr>
            <w:tcW w:w="279" w:type="pct"/>
            <w:noWrap/>
            <w:hideMark/>
          </w:tcPr>
          <w:p w14:paraId="258FBA1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97</w:t>
            </w:r>
          </w:p>
        </w:tc>
        <w:tc>
          <w:tcPr>
            <w:tcW w:w="278" w:type="pct"/>
            <w:noWrap/>
            <w:hideMark/>
          </w:tcPr>
          <w:p w14:paraId="15E3378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29</w:t>
            </w:r>
          </w:p>
        </w:tc>
        <w:tc>
          <w:tcPr>
            <w:tcW w:w="278" w:type="pct"/>
            <w:noWrap/>
            <w:hideMark/>
          </w:tcPr>
          <w:p w14:paraId="48D55BA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52</w:t>
            </w:r>
          </w:p>
        </w:tc>
        <w:tc>
          <w:tcPr>
            <w:tcW w:w="278" w:type="pct"/>
            <w:noWrap/>
            <w:hideMark/>
          </w:tcPr>
          <w:p w14:paraId="3C2AF9CD"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70</w:t>
            </w:r>
          </w:p>
        </w:tc>
        <w:tc>
          <w:tcPr>
            <w:tcW w:w="278" w:type="pct"/>
            <w:noWrap/>
            <w:hideMark/>
          </w:tcPr>
          <w:p w14:paraId="57BE1446"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08</w:t>
            </w:r>
          </w:p>
        </w:tc>
        <w:tc>
          <w:tcPr>
            <w:tcW w:w="278" w:type="pct"/>
            <w:noWrap/>
            <w:hideMark/>
          </w:tcPr>
          <w:p w14:paraId="321CA35D"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45</w:t>
            </w:r>
          </w:p>
        </w:tc>
        <w:tc>
          <w:tcPr>
            <w:tcW w:w="278" w:type="pct"/>
            <w:noWrap/>
            <w:hideMark/>
          </w:tcPr>
          <w:p w14:paraId="0FB3E9C6"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30</w:t>
            </w:r>
          </w:p>
        </w:tc>
        <w:tc>
          <w:tcPr>
            <w:tcW w:w="278" w:type="pct"/>
            <w:noWrap/>
            <w:hideMark/>
          </w:tcPr>
          <w:p w14:paraId="041C133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24</w:t>
            </w:r>
          </w:p>
        </w:tc>
        <w:tc>
          <w:tcPr>
            <w:tcW w:w="278" w:type="pct"/>
            <w:noWrap/>
            <w:hideMark/>
          </w:tcPr>
          <w:p w14:paraId="441B01D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55</w:t>
            </w:r>
          </w:p>
        </w:tc>
        <w:tc>
          <w:tcPr>
            <w:tcW w:w="278" w:type="pct"/>
            <w:noWrap/>
            <w:hideMark/>
          </w:tcPr>
          <w:p w14:paraId="5B22B0E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23</w:t>
            </w:r>
          </w:p>
        </w:tc>
        <w:tc>
          <w:tcPr>
            <w:tcW w:w="278" w:type="pct"/>
            <w:noWrap/>
            <w:hideMark/>
          </w:tcPr>
          <w:p w14:paraId="5CE899C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58</w:t>
            </w:r>
          </w:p>
        </w:tc>
        <w:tc>
          <w:tcPr>
            <w:tcW w:w="278" w:type="pct"/>
            <w:noWrap/>
            <w:hideMark/>
          </w:tcPr>
          <w:p w14:paraId="626052A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73</w:t>
            </w:r>
          </w:p>
        </w:tc>
        <w:tc>
          <w:tcPr>
            <w:tcW w:w="315" w:type="pct"/>
            <w:hideMark/>
          </w:tcPr>
          <w:p w14:paraId="245028C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99</w:t>
            </w:r>
          </w:p>
        </w:tc>
        <w:tc>
          <w:tcPr>
            <w:tcW w:w="244" w:type="pct"/>
          </w:tcPr>
          <w:p w14:paraId="402252F0" w14:textId="0871B01A"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253</w:t>
            </w:r>
          </w:p>
        </w:tc>
      </w:tr>
      <w:tr w:rsidR="00994260" w14:paraId="60181559" w14:textId="7FD48CB6" w:rsidTr="00D837EF">
        <w:trPr>
          <w:trHeight w:val="255"/>
        </w:trPr>
        <w:tc>
          <w:tcPr>
            <w:tcW w:w="546" w:type="pct"/>
            <w:noWrap/>
            <w:hideMark/>
          </w:tcPr>
          <w:p w14:paraId="3FB860B6"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Herbert River</w:t>
            </w:r>
          </w:p>
        </w:tc>
        <w:tc>
          <w:tcPr>
            <w:tcW w:w="279" w:type="pct"/>
            <w:noWrap/>
            <w:hideMark/>
          </w:tcPr>
          <w:p w14:paraId="1F6305CE"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351</w:t>
            </w:r>
          </w:p>
        </w:tc>
        <w:tc>
          <w:tcPr>
            <w:tcW w:w="279" w:type="pct"/>
            <w:noWrap/>
            <w:hideMark/>
          </w:tcPr>
          <w:p w14:paraId="34E2619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407</w:t>
            </w:r>
          </w:p>
        </w:tc>
        <w:tc>
          <w:tcPr>
            <w:tcW w:w="279" w:type="pct"/>
            <w:noWrap/>
            <w:hideMark/>
          </w:tcPr>
          <w:p w14:paraId="6BC6A8B5"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63</w:t>
            </w:r>
          </w:p>
        </w:tc>
        <w:tc>
          <w:tcPr>
            <w:tcW w:w="278" w:type="pct"/>
            <w:noWrap/>
            <w:hideMark/>
          </w:tcPr>
          <w:p w14:paraId="3F43133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632</w:t>
            </w:r>
          </w:p>
        </w:tc>
        <w:tc>
          <w:tcPr>
            <w:tcW w:w="278" w:type="pct"/>
            <w:noWrap/>
            <w:hideMark/>
          </w:tcPr>
          <w:p w14:paraId="0B4477A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633</w:t>
            </w:r>
          </w:p>
        </w:tc>
        <w:tc>
          <w:tcPr>
            <w:tcW w:w="278" w:type="pct"/>
            <w:noWrap/>
            <w:hideMark/>
          </w:tcPr>
          <w:p w14:paraId="5CAEF94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260</w:t>
            </w:r>
          </w:p>
        </w:tc>
        <w:tc>
          <w:tcPr>
            <w:tcW w:w="278" w:type="pct"/>
            <w:noWrap/>
            <w:hideMark/>
          </w:tcPr>
          <w:p w14:paraId="3F9D770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821</w:t>
            </w:r>
          </w:p>
        </w:tc>
        <w:tc>
          <w:tcPr>
            <w:tcW w:w="278" w:type="pct"/>
            <w:noWrap/>
            <w:hideMark/>
          </w:tcPr>
          <w:p w14:paraId="16EB17E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132</w:t>
            </w:r>
          </w:p>
        </w:tc>
        <w:tc>
          <w:tcPr>
            <w:tcW w:w="278" w:type="pct"/>
            <w:noWrap/>
            <w:hideMark/>
          </w:tcPr>
          <w:p w14:paraId="5401287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525</w:t>
            </w:r>
          </w:p>
        </w:tc>
        <w:tc>
          <w:tcPr>
            <w:tcW w:w="278" w:type="pct"/>
            <w:noWrap/>
            <w:hideMark/>
          </w:tcPr>
          <w:p w14:paraId="4B7A9A3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648</w:t>
            </w:r>
          </w:p>
        </w:tc>
        <w:tc>
          <w:tcPr>
            <w:tcW w:w="278" w:type="pct"/>
            <w:noWrap/>
            <w:hideMark/>
          </w:tcPr>
          <w:p w14:paraId="397A741D"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149</w:t>
            </w:r>
          </w:p>
        </w:tc>
        <w:tc>
          <w:tcPr>
            <w:tcW w:w="278" w:type="pct"/>
            <w:noWrap/>
            <w:hideMark/>
          </w:tcPr>
          <w:p w14:paraId="29C5515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544</w:t>
            </w:r>
          </w:p>
        </w:tc>
        <w:tc>
          <w:tcPr>
            <w:tcW w:w="278" w:type="pct"/>
            <w:noWrap/>
            <w:hideMark/>
          </w:tcPr>
          <w:p w14:paraId="11CEDB3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85</w:t>
            </w:r>
          </w:p>
        </w:tc>
        <w:tc>
          <w:tcPr>
            <w:tcW w:w="278" w:type="pct"/>
            <w:noWrap/>
            <w:hideMark/>
          </w:tcPr>
          <w:p w14:paraId="47BC879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81</w:t>
            </w:r>
          </w:p>
        </w:tc>
        <w:tc>
          <w:tcPr>
            <w:tcW w:w="315" w:type="pct"/>
            <w:hideMark/>
          </w:tcPr>
          <w:p w14:paraId="26A9EDE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808</w:t>
            </w:r>
          </w:p>
        </w:tc>
        <w:tc>
          <w:tcPr>
            <w:tcW w:w="244" w:type="pct"/>
          </w:tcPr>
          <w:p w14:paraId="182725EB" w14:textId="0C7D7DD6"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2,258</w:t>
            </w:r>
          </w:p>
        </w:tc>
      </w:tr>
      <w:tr w:rsidR="00994260" w14:paraId="573E5178" w14:textId="30E66F54" w:rsidTr="00D837EF">
        <w:trPr>
          <w:trHeight w:val="255"/>
        </w:trPr>
        <w:tc>
          <w:tcPr>
            <w:tcW w:w="546" w:type="pct"/>
            <w:noWrap/>
            <w:hideMark/>
          </w:tcPr>
          <w:p w14:paraId="16F7E927"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Black River</w:t>
            </w:r>
          </w:p>
        </w:tc>
        <w:tc>
          <w:tcPr>
            <w:tcW w:w="279" w:type="pct"/>
            <w:noWrap/>
            <w:hideMark/>
          </w:tcPr>
          <w:p w14:paraId="3FB82D46"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8</w:t>
            </w:r>
          </w:p>
        </w:tc>
        <w:tc>
          <w:tcPr>
            <w:tcW w:w="279" w:type="pct"/>
            <w:noWrap/>
            <w:hideMark/>
          </w:tcPr>
          <w:p w14:paraId="17ADA17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5</w:t>
            </w:r>
          </w:p>
        </w:tc>
        <w:tc>
          <w:tcPr>
            <w:tcW w:w="279" w:type="pct"/>
            <w:noWrap/>
            <w:hideMark/>
          </w:tcPr>
          <w:p w14:paraId="7B16F25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1</w:t>
            </w:r>
          </w:p>
        </w:tc>
        <w:tc>
          <w:tcPr>
            <w:tcW w:w="278" w:type="pct"/>
            <w:noWrap/>
            <w:hideMark/>
          </w:tcPr>
          <w:p w14:paraId="3A5BFDB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1</w:t>
            </w:r>
          </w:p>
        </w:tc>
        <w:tc>
          <w:tcPr>
            <w:tcW w:w="278" w:type="pct"/>
            <w:noWrap/>
            <w:hideMark/>
          </w:tcPr>
          <w:p w14:paraId="76208CD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07</w:t>
            </w:r>
          </w:p>
        </w:tc>
        <w:tc>
          <w:tcPr>
            <w:tcW w:w="278" w:type="pct"/>
            <w:noWrap/>
            <w:hideMark/>
          </w:tcPr>
          <w:p w14:paraId="59C946D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39</w:t>
            </w:r>
          </w:p>
        </w:tc>
        <w:tc>
          <w:tcPr>
            <w:tcW w:w="278" w:type="pct"/>
            <w:noWrap/>
            <w:hideMark/>
          </w:tcPr>
          <w:p w14:paraId="19AF7B7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30</w:t>
            </w:r>
          </w:p>
        </w:tc>
        <w:tc>
          <w:tcPr>
            <w:tcW w:w="278" w:type="pct"/>
            <w:noWrap/>
            <w:hideMark/>
          </w:tcPr>
          <w:p w14:paraId="7C1FC05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15</w:t>
            </w:r>
          </w:p>
        </w:tc>
        <w:tc>
          <w:tcPr>
            <w:tcW w:w="278" w:type="pct"/>
            <w:noWrap/>
            <w:hideMark/>
          </w:tcPr>
          <w:p w14:paraId="6922DA7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67</w:t>
            </w:r>
          </w:p>
        </w:tc>
        <w:tc>
          <w:tcPr>
            <w:tcW w:w="278" w:type="pct"/>
            <w:noWrap/>
            <w:hideMark/>
          </w:tcPr>
          <w:p w14:paraId="7922FF3C"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40</w:t>
            </w:r>
          </w:p>
        </w:tc>
        <w:tc>
          <w:tcPr>
            <w:tcW w:w="278" w:type="pct"/>
            <w:noWrap/>
            <w:hideMark/>
          </w:tcPr>
          <w:p w14:paraId="4EA6870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5</w:t>
            </w:r>
          </w:p>
        </w:tc>
        <w:tc>
          <w:tcPr>
            <w:tcW w:w="278" w:type="pct"/>
            <w:noWrap/>
            <w:hideMark/>
          </w:tcPr>
          <w:p w14:paraId="6595DB8C"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9</w:t>
            </w:r>
          </w:p>
        </w:tc>
        <w:tc>
          <w:tcPr>
            <w:tcW w:w="278" w:type="pct"/>
            <w:noWrap/>
            <w:hideMark/>
          </w:tcPr>
          <w:p w14:paraId="41146DD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w:t>
            </w:r>
          </w:p>
        </w:tc>
        <w:tc>
          <w:tcPr>
            <w:tcW w:w="278" w:type="pct"/>
            <w:noWrap/>
            <w:hideMark/>
          </w:tcPr>
          <w:p w14:paraId="47C5AA3D"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4</w:t>
            </w:r>
          </w:p>
        </w:tc>
        <w:tc>
          <w:tcPr>
            <w:tcW w:w="315" w:type="pct"/>
            <w:hideMark/>
          </w:tcPr>
          <w:p w14:paraId="0520D2A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w:t>
            </w:r>
          </w:p>
        </w:tc>
        <w:tc>
          <w:tcPr>
            <w:tcW w:w="244" w:type="pct"/>
          </w:tcPr>
          <w:p w14:paraId="1349C3E2" w14:textId="45512A8C"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50</w:t>
            </w:r>
          </w:p>
        </w:tc>
      </w:tr>
      <w:tr w:rsidR="00994260" w14:paraId="402D49B3" w14:textId="0FEC6AD4" w:rsidTr="00D837EF">
        <w:trPr>
          <w:trHeight w:val="255"/>
        </w:trPr>
        <w:tc>
          <w:tcPr>
            <w:tcW w:w="546" w:type="pct"/>
            <w:noWrap/>
            <w:hideMark/>
          </w:tcPr>
          <w:p w14:paraId="0CC84BA7"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Ross River</w:t>
            </w:r>
          </w:p>
        </w:tc>
        <w:tc>
          <w:tcPr>
            <w:tcW w:w="279" w:type="pct"/>
            <w:noWrap/>
            <w:hideMark/>
          </w:tcPr>
          <w:p w14:paraId="7B0AFE16"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5</w:t>
            </w:r>
          </w:p>
        </w:tc>
        <w:tc>
          <w:tcPr>
            <w:tcW w:w="279" w:type="pct"/>
            <w:noWrap/>
            <w:hideMark/>
          </w:tcPr>
          <w:p w14:paraId="6FC2899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9</w:t>
            </w:r>
          </w:p>
        </w:tc>
        <w:tc>
          <w:tcPr>
            <w:tcW w:w="279" w:type="pct"/>
            <w:noWrap/>
            <w:hideMark/>
          </w:tcPr>
          <w:p w14:paraId="1524C8B6"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5</w:t>
            </w:r>
          </w:p>
        </w:tc>
        <w:tc>
          <w:tcPr>
            <w:tcW w:w="278" w:type="pct"/>
            <w:noWrap/>
            <w:hideMark/>
          </w:tcPr>
          <w:p w14:paraId="3F34AEC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9</w:t>
            </w:r>
          </w:p>
        </w:tc>
        <w:tc>
          <w:tcPr>
            <w:tcW w:w="278" w:type="pct"/>
            <w:noWrap/>
            <w:hideMark/>
          </w:tcPr>
          <w:p w14:paraId="6321FF2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93</w:t>
            </w:r>
          </w:p>
        </w:tc>
        <w:tc>
          <w:tcPr>
            <w:tcW w:w="278" w:type="pct"/>
            <w:noWrap/>
            <w:hideMark/>
          </w:tcPr>
          <w:p w14:paraId="2A4571F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10</w:t>
            </w:r>
          </w:p>
        </w:tc>
        <w:tc>
          <w:tcPr>
            <w:tcW w:w="278" w:type="pct"/>
            <w:noWrap/>
            <w:hideMark/>
          </w:tcPr>
          <w:p w14:paraId="4532474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59</w:t>
            </w:r>
          </w:p>
        </w:tc>
        <w:tc>
          <w:tcPr>
            <w:tcW w:w="278" w:type="pct"/>
            <w:noWrap/>
            <w:hideMark/>
          </w:tcPr>
          <w:p w14:paraId="34E474BC"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00</w:t>
            </w:r>
          </w:p>
        </w:tc>
        <w:tc>
          <w:tcPr>
            <w:tcW w:w="278" w:type="pct"/>
            <w:noWrap/>
            <w:hideMark/>
          </w:tcPr>
          <w:p w14:paraId="3B5F2E4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67</w:t>
            </w:r>
          </w:p>
        </w:tc>
        <w:tc>
          <w:tcPr>
            <w:tcW w:w="278" w:type="pct"/>
            <w:noWrap/>
            <w:hideMark/>
          </w:tcPr>
          <w:p w14:paraId="4D7E6B46"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06</w:t>
            </w:r>
          </w:p>
        </w:tc>
        <w:tc>
          <w:tcPr>
            <w:tcW w:w="278" w:type="pct"/>
            <w:noWrap/>
            <w:hideMark/>
          </w:tcPr>
          <w:p w14:paraId="05E6395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2</w:t>
            </w:r>
          </w:p>
        </w:tc>
        <w:tc>
          <w:tcPr>
            <w:tcW w:w="278" w:type="pct"/>
            <w:noWrap/>
            <w:hideMark/>
          </w:tcPr>
          <w:p w14:paraId="6C32A16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94</w:t>
            </w:r>
          </w:p>
        </w:tc>
        <w:tc>
          <w:tcPr>
            <w:tcW w:w="278" w:type="pct"/>
            <w:noWrap/>
            <w:hideMark/>
          </w:tcPr>
          <w:p w14:paraId="6D680F9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0</w:t>
            </w:r>
          </w:p>
        </w:tc>
        <w:tc>
          <w:tcPr>
            <w:tcW w:w="278" w:type="pct"/>
            <w:noWrap/>
            <w:hideMark/>
          </w:tcPr>
          <w:p w14:paraId="4C2A0B6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w:t>
            </w:r>
          </w:p>
        </w:tc>
        <w:tc>
          <w:tcPr>
            <w:tcW w:w="315" w:type="pct"/>
            <w:hideMark/>
          </w:tcPr>
          <w:p w14:paraId="04049DF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w:t>
            </w:r>
          </w:p>
        </w:tc>
        <w:tc>
          <w:tcPr>
            <w:tcW w:w="244" w:type="pct"/>
          </w:tcPr>
          <w:p w14:paraId="7BCB038E" w14:textId="55DA125A"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27</w:t>
            </w:r>
          </w:p>
        </w:tc>
      </w:tr>
      <w:tr w:rsidR="00994260" w14:paraId="2D00D42A" w14:textId="365455CC" w:rsidTr="00D837EF">
        <w:trPr>
          <w:trHeight w:val="255"/>
        </w:trPr>
        <w:tc>
          <w:tcPr>
            <w:tcW w:w="546" w:type="pct"/>
            <w:noWrap/>
            <w:hideMark/>
          </w:tcPr>
          <w:p w14:paraId="2471359D"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Haughton River</w:t>
            </w:r>
          </w:p>
        </w:tc>
        <w:tc>
          <w:tcPr>
            <w:tcW w:w="279" w:type="pct"/>
            <w:noWrap/>
            <w:hideMark/>
          </w:tcPr>
          <w:p w14:paraId="26229CDB"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87</w:t>
            </w:r>
          </w:p>
        </w:tc>
        <w:tc>
          <w:tcPr>
            <w:tcW w:w="279" w:type="pct"/>
            <w:noWrap/>
            <w:hideMark/>
          </w:tcPr>
          <w:p w14:paraId="18E848B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90</w:t>
            </w:r>
          </w:p>
        </w:tc>
        <w:tc>
          <w:tcPr>
            <w:tcW w:w="279" w:type="pct"/>
            <w:noWrap/>
            <w:hideMark/>
          </w:tcPr>
          <w:p w14:paraId="223A4F1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64</w:t>
            </w:r>
          </w:p>
        </w:tc>
        <w:tc>
          <w:tcPr>
            <w:tcW w:w="278" w:type="pct"/>
            <w:noWrap/>
            <w:hideMark/>
          </w:tcPr>
          <w:p w14:paraId="31F8676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12</w:t>
            </w:r>
          </w:p>
        </w:tc>
        <w:tc>
          <w:tcPr>
            <w:tcW w:w="278" w:type="pct"/>
            <w:noWrap/>
            <w:hideMark/>
          </w:tcPr>
          <w:p w14:paraId="21A338D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10</w:t>
            </w:r>
          </w:p>
        </w:tc>
        <w:tc>
          <w:tcPr>
            <w:tcW w:w="278" w:type="pct"/>
            <w:noWrap/>
            <w:hideMark/>
          </w:tcPr>
          <w:p w14:paraId="0DC8CEA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76</w:t>
            </w:r>
          </w:p>
        </w:tc>
        <w:tc>
          <w:tcPr>
            <w:tcW w:w="278" w:type="pct"/>
            <w:noWrap/>
            <w:hideMark/>
          </w:tcPr>
          <w:p w14:paraId="6BAC8CC5"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210</w:t>
            </w:r>
          </w:p>
        </w:tc>
        <w:tc>
          <w:tcPr>
            <w:tcW w:w="278" w:type="pct"/>
            <w:noWrap/>
            <w:hideMark/>
          </w:tcPr>
          <w:p w14:paraId="55A152E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24</w:t>
            </w:r>
          </w:p>
        </w:tc>
        <w:tc>
          <w:tcPr>
            <w:tcW w:w="278" w:type="pct"/>
            <w:noWrap/>
            <w:hideMark/>
          </w:tcPr>
          <w:p w14:paraId="28F76DEC"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030</w:t>
            </w:r>
          </w:p>
        </w:tc>
        <w:tc>
          <w:tcPr>
            <w:tcW w:w="278" w:type="pct"/>
            <w:noWrap/>
            <w:hideMark/>
          </w:tcPr>
          <w:p w14:paraId="3740BB1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49</w:t>
            </w:r>
          </w:p>
        </w:tc>
        <w:tc>
          <w:tcPr>
            <w:tcW w:w="278" w:type="pct"/>
            <w:noWrap/>
            <w:hideMark/>
          </w:tcPr>
          <w:p w14:paraId="49556E3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09</w:t>
            </w:r>
          </w:p>
        </w:tc>
        <w:tc>
          <w:tcPr>
            <w:tcW w:w="278" w:type="pct"/>
            <w:noWrap/>
            <w:hideMark/>
          </w:tcPr>
          <w:p w14:paraId="6D7120A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35</w:t>
            </w:r>
          </w:p>
        </w:tc>
        <w:tc>
          <w:tcPr>
            <w:tcW w:w="278" w:type="pct"/>
            <w:noWrap/>
            <w:hideMark/>
          </w:tcPr>
          <w:p w14:paraId="27FF3C4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2</w:t>
            </w:r>
          </w:p>
        </w:tc>
        <w:tc>
          <w:tcPr>
            <w:tcW w:w="278" w:type="pct"/>
            <w:noWrap/>
            <w:hideMark/>
          </w:tcPr>
          <w:p w14:paraId="05B848E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14</w:t>
            </w:r>
          </w:p>
        </w:tc>
        <w:tc>
          <w:tcPr>
            <w:tcW w:w="315" w:type="pct"/>
            <w:hideMark/>
          </w:tcPr>
          <w:p w14:paraId="09D0DED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44</w:t>
            </w:r>
          </w:p>
        </w:tc>
        <w:tc>
          <w:tcPr>
            <w:tcW w:w="244" w:type="pct"/>
          </w:tcPr>
          <w:p w14:paraId="5C6C4CA6" w14:textId="29FEEA34"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386</w:t>
            </w:r>
          </w:p>
        </w:tc>
      </w:tr>
      <w:tr w:rsidR="00994260" w14:paraId="7C84FE48" w14:textId="41C55877" w:rsidTr="00D837EF">
        <w:trPr>
          <w:trHeight w:val="255"/>
        </w:trPr>
        <w:tc>
          <w:tcPr>
            <w:tcW w:w="546" w:type="pct"/>
            <w:noWrap/>
            <w:hideMark/>
          </w:tcPr>
          <w:p w14:paraId="13D819BD"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Burdekin River</w:t>
            </w:r>
          </w:p>
        </w:tc>
        <w:tc>
          <w:tcPr>
            <w:tcW w:w="279" w:type="pct"/>
            <w:noWrap/>
            <w:hideMark/>
          </w:tcPr>
          <w:p w14:paraId="64603044"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477</w:t>
            </w:r>
          </w:p>
        </w:tc>
        <w:tc>
          <w:tcPr>
            <w:tcW w:w="279" w:type="pct"/>
            <w:noWrap/>
            <w:hideMark/>
          </w:tcPr>
          <w:p w14:paraId="59287AE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53</w:t>
            </w:r>
          </w:p>
        </w:tc>
        <w:tc>
          <w:tcPr>
            <w:tcW w:w="279" w:type="pct"/>
            <w:noWrap/>
            <w:hideMark/>
          </w:tcPr>
          <w:p w14:paraId="0100578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312</w:t>
            </w:r>
          </w:p>
        </w:tc>
        <w:tc>
          <w:tcPr>
            <w:tcW w:w="278" w:type="pct"/>
            <w:noWrap/>
            <w:hideMark/>
          </w:tcPr>
          <w:p w14:paraId="052A747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50</w:t>
            </w:r>
          </w:p>
        </w:tc>
        <w:tc>
          <w:tcPr>
            <w:tcW w:w="278" w:type="pct"/>
            <w:noWrap/>
            <w:hideMark/>
          </w:tcPr>
          <w:p w14:paraId="48C2C95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296</w:t>
            </w:r>
          </w:p>
        </w:tc>
        <w:tc>
          <w:tcPr>
            <w:tcW w:w="278" w:type="pct"/>
            <w:noWrap/>
            <w:hideMark/>
          </w:tcPr>
          <w:p w14:paraId="73B2878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006</w:t>
            </w:r>
          </w:p>
        </w:tc>
        <w:tc>
          <w:tcPr>
            <w:tcW w:w="278" w:type="pct"/>
            <w:noWrap/>
            <w:hideMark/>
          </w:tcPr>
          <w:p w14:paraId="2305D86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798</w:t>
            </w:r>
          </w:p>
        </w:tc>
        <w:tc>
          <w:tcPr>
            <w:tcW w:w="278" w:type="pct"/>
            <w:noWrap/>
            <w:hideMark/>
          </w:tcPr>
          <w:p w14:paraId="324BAE3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303</w:t>
            </w:r>
          </w:p>
        </w:tc>
        <w:tc>
          <w:tcPr>
            <w:tcW w:w="278" w:type="pct"/>
            <w:noWrap/>
            <w:hideMark/>
          </w:tcPr>
          <w:p w14:paraId="1C67B38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600</w:t>
            </w:r>
          </w:p>
        </w:tc>
        <w:tc>
          <w:tcPr>
            <w:tcW w:w="278" w:type="pct"/>
            <w:noWrap/>
            <w:hideMark/>
          </w:tcPr>
          <w:p w14:paraId="515DF37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200</w:t>
            </w:r>
          </w:p>
        </w:tc>
        <w:tc>
          <w:tcPr>
            <w:tcW w:w="278" w:type="pct"/>
            <w:noWrap/>
            <w:hideMark/>
          </w:tcPr>
          <w:p w14:paraId="1C51FE6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800</w:t>
            </w:r>
          </w:p>
        </w:tc>
        <w:tc>
          <w:tcPr>
            <w:tcW w:w="278" w:type="pct"/>
            <w:noWrap/>
            <w:hideMark/>
          </w:tcPr>
          <w:p w14:paraId="1098F3DC"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30</w:t>
            </w:r>
          </w:p>
        </w:tc>
        <w:tc>
          <w:tcPr>
            <w:tcW w:w="278" w:type="pct"/>
            <w:noWrap/>
            <w:hideMark/>
          </w:tcPr>
          <w:p w14:paraId="56CFF4D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50</w:t>
            </w:r>
          </w:p>
        </w:tc>
        <w:tc>
          <w:tcPr>
            <w:tcW w:w="278" w:type="pct"/>
            <w:noWrap/>
            <w:hideMark/>
          </w:tcPr>
          <w:p w14:paraId="02F1E076"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80</w:t>
            </w:r>
          </w:p>
        </w:tc>
        <w:tc>
          <w:tcPr>
            <w:tcW w:w="315" w:type="pct"/>
            <w:hideMark/>
          </w:tcPr>
          <w:p w14:paraId="143CD35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80</w:t>
            </w:r>
          </w:p>
        </w:tc>
        <w:tc>
          <w:tcPr>
            <w:tcW w:w="244" w:type="pct"/>
          </w:tcPr>
          <w:p w14:paraId="4ADFB71B" w14:textId="336B88C2"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916</w:t>
            </w:r>
          </w:p>
        </w:tc>
      </w:tr>
      <w:tr w:rsidR="00994260" w14:paraId="6DB156AE" w14:textId="0380538A" w:rsidTr="00D837EF">
        <w:trPr>
          <w:trHeight w:val="255"/>
        </w:trPr>
        <w:tc>
          <w:tcPr>
            <w:tcW w:w="546" w:type="pct"/>
            <w:noWrap/>
            <w:hideMark/>
          </w:tcPr>
          <w:p w14:paraId="151C1827"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Don River</w:t>
            </w:r>
          </w:p>
        </w:tc>
        <w:tc>
          <w:tcPr>
            <w:tcW w:w="279" w:type="pct"/>
            <w:noWrap/>
            <w:hideMark/>
          </w:tcPr>
          <w:p w14:paraId="71D75DB7"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22</w:t>
            </w:r>
          </w:p>
        </w:tc>
        <w:tc>
          <w:tcPr>
            <w:tcW w:w="279" w:type="pct"/>
            <w:noWrap/>
            <w:hideMark/>
          </w:tcPr>
          <w:p w14:paraId="6E33359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1</w:t>
            </w:r>
          </w:p>
        </w:tc>
        <w:tc>
          <w:tcPr>
            <w:tcW w:w="279" w:type="pct"/>
            <w:noWrap/>
            <w:hideMark/>
          </w:tcPr>
          <w:p w14:paraId="3D9C6C8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8</w:t>
            </w:r>
          </w:p>
        </w:tc>
        <w:tc>
          <w:tcPr>
            <w:tcW w:w="278" w:type="pct"/>
            <w:noWrap/>
            <w:hideMark/>
          </w:tcPr>
          <w:p w14:paraId="34FC3C3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7</w:t>
            </w:r>
          </w:p>
        </w:tc>
        <w:tc>
          <w:tcPr>
            <w:tcW w:w="278" w:type="pct"/>
            <w:noWrap/>
            <w:hideMark/>
          </w:tcPr>
          <w:p w14:paraId="4B9E637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08</w:t>
            </w:r>
          </w:p>
        </w:tc>
        <w:tc>
          <w:tcPr>
            <w:tcW w:w="278" w:type="pct"/>
            <w:noWrap/>
            <w:hideMark/>
          </w:tcPr>
          <w:p w14:paraId="165ABE8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87</w:t>
            </w:r>
          </w:p>
        </w:tc>
        <w:tc>
          <w:tcPr>
            <w:tcW w:w="278" w:type="pct"/>
            <w:noWrap/>
            <w:hideMark/>
          </w:tcPr>
          <w:p w14:paraId="324AE80D"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71</w:t>
            </w:r>
          </w:p>
        </w:tc>
        <w:tc>
          <w:tcPr>
            <w:tcW w:w="278" w:type="pct"/>
            <w:noWrap/>
            <w:hideMark/>
          </w:tcPr>
          <w:p w14:paraId="7EB5135C"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99</w:t>
            </w:r>
          </w:p>
        </w:tc>
        <w:tc>
          <w:tcPr>
            <w:tcW w:w="278" w:type="pct"/>
            <w:noWrap/>
            <w:hideMark/>
          </w:tcPr>
          <w:p w14:paraId="03B4AC0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60</w:t>
            </w:r>
          </w:p>
        </w:tc>
        <w:tc>
          <w:tcPr>
            <w:tcW w:w="278" w:type="pct"/>
            <w:noWrap/>
            <w:hideMark/>
          </w:tcPr>
          <w:p w14:paraId="453963D6"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43</w:t>
            </w:r>
          </w:p>
        </w:tc>
        <w:tc>
          <w:tcPr>
            <w:tcW w:w="278" w:type="pct"/>
            <w:noWrap/>
            <w:hideMark/>
          </w:tcPr>
          <w:p w14:paraId="45B7DEE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03</w:t>
            </w:r>
          </w:p>
        </w:tc>
        <w:tc>
          <w:tcPr>
            <w:tcW w:w="278" w:type="pct"/>
            <w:noWrap/>
            <w:hideMark/>
          </w:tcPr>
          <w:p w14:paraId="39EF662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8</w:t>
            </w:r>
          </w:p>
        </w:tc>
        <w:tc>
          <w:tcPr>
            <w:tcW w:w="278" w:type="pct"/>
            <w:noWrap/>
            <w:hideMark/>
          </w:tcPr>
          <w:p w14:paraId="302E303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1</w:t>
            </w:r>
          </w:p>
        </w:tc>
        <w:tc>
          <w:tcPr>
            <w:tcW w:w="278" w:type="pct"/>
            <w:noWrap/>
            <w:hideMark/>
          </w:tcPr>
          <w:p w14:paraId="76FCB69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8</w:t>
            </w:r>
          </w:p>
        </w:tc>
        <w:tc>
          <w:tcPr>
            <w:tcW w:w="315" w:type="pct"/>
            <w:hideMark/>
          </w:tcPr>
          <w:p w14:paraId="57F5044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64</w:t>
            </w:r>
          </w:p>
        </w:tc>
        <w:tc>
          <w:tcPr>
            <w:tcW w:w="244" w:type="pct"/>
          </w:tcPr>
          <w:p w14:paraId="6D11889B" w14:textId="3F6A5956"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24</w:t>
            </w:r>
          </w:p>
        </w:tc>
      </w:tr>
      <w:tr w:rsidR="00994260" w14:paraId="35B0E531" w14:textId="54B29A58" w:rsidTr="00D837EF">
        <w:trPr>
          <w:trHeight w:val="255"/>
        </w:trPr>
        <w:tc>
          <w:tcPr>
            <w:tcW w:w="546" w:type="pct"/>
            <w:noWrap/>
            <w:hideMark/>
          </w:tcPr>
          <w:p w14:paraId="475730F8"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Proserpine River</w:t>
            </w:r>
          </w:p>
        </w:tc>
        <w:tc>
          <w:tcPr>
            <w:tcW w:w="279" w:type="pct"/>
            <w:noWrap/>
            <w:hideMark/>
          </w:tcPr>
          <w:p w14:paraId="76FE7953"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49</w:t>
            </w:r>
          </w:p>
        </w:tc>
        <w:tc>
          <w:tcPr>
            <w:tcW w:w="279" w:type="pct"/>
            <w:noWrap/>
            <w:hideMark/>
          </w:tcPr>
          <w:p w14:paraId="1B81603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4</w:t>
            </w:r>
          </w:p>
        </w:tc>
        <w:tc>
          <w:tcPr>
            <w:tcW w:w="279" w:type="pct"/>
            <w:noWrap/>
            <w:hideMark/>
          </w:tcPr>
          <w:p w14:paraId="4D53CEC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52</w:t>
            </w:r>
          </w:p>
        </w:tc>
        <w:tc>
          <w:tcPr>
            <w:tcW w:w="278" w:type="pct"/>
            <w:noWrap/>
            <w:hideMark/>
          </w:tcPr>
          <w:p w14:paraId="2331859C"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68</w:t>
            </w:r>
          </w:p>
        </w:tc>
        <w:tc>
          <w:tcPr>
            <w:tcW w:w="278" w:type="pct"/>
            <w:noWrap/>
            <w:hideMark/>
          </w:tcPr>
          <w:p w14:paraId="3DDF842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94</w:t>
            </w:r>
          </w:p>
        </w:tc>
        <w:tc>
          <w:tcPr>
            <w:tcW w:w="278" w:type="pct"/>
            <w:noWrap/>
            <w:hideMark/>
          </w:tcPr>
          <w:p w14:paraId="42DE3EF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930</w:t>
            </w:r>
          </w:p>
        </w:tc>
        <w:tc>
          <w:tcPr>
            <w:tcW w:w="278" w:type="pct"/>
            <w:noWrap/>
            <w:hideMark/>
          </w:tcPr>
          <w:p w14:paraId="6321447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03</w:t>
            </w:r>
          </w:p>
        </w:tc>
        <w:tc>
          <w:tcPr>
            <w:tcW w:w="278" w:type="pct"/>
            <w:noWrap/>
            <w:hideMark/>
          </w:tcPr>
          <w:p w14:paraId="0E4B994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83</w:t>
            </w:r>
          </w:p>
        </w:tc>
        <w:tc>
          <w:tcPr>
            <w:tcW w:w="278" w:type="pct"/>
            <w:noWrap/>
            <w:hideMark/>
          </w:tcPr>
          <w:p w14:paraId="0544777D"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880</w:t>
            </w:r>
          </w:p>
        </w:tc>
        <w:tc>
          <w:tcPr>
            <w:tcW w:w="278" w:type="pct"/>
            <w:noWrap/>
            <w:hideMark/>
          </w:tcPr>
          <w:p w14:paraId="2EA8B47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17</w:t>
            </w:r>
          </w:p>
        </w:tc>
        <w:tc>
          <w:tcPr>
            <w:tcW w:w="278" w:type="pct"/>
            <w:noWrap/>
            <w:hideMark/>
          </w:tcPr>
          <w:p w14:paraId="191F88E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10</w:t>
            </w:r>
          </w:p>
        </w:tc>
        <w:tc>
          <w:tcPr>
            <w:tcW w:w="278" w:type="pct"/>
            <w:noWrap/>
            <w:hideMark/>
          </w:tcPr>
          <w:p w14:paraId="69D3D9B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04</w:t>
            </w:r>
          </w:p>
        </w:tc>
        <w:tc>
          <w:tcPr>
            <w:tcW w:w="278" w:type="pct"/>
            <w:noWrap/>
            <w:hideMark/>
          </w:tcPr>
          <w:p w14:paraId="7F53119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6</w:t>
            </w:r>
          </w:p>
        </w:tc>
        <w:tc>
          <w:tcPr>
            <w:tcW w:w="278" w:type="pct"/>
            <w:noWrap/>
            <w:hideMark/>
          </w:tcPr>
          <w:p w14:paraId="30D7F50D"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6</w:t>
            </w:r>
          </w:p>
        </w:tc>
        <w:tc>
          <w:tcPr>
            <w:tcW w:w="315" w:type="pct"/>
            <w:hideMark/>
          </w:tcPr>
          <w:p w14:paraId="67E0C9F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04</w:t>
            </w:r>
          </w:p>
        </w:tc>
        <w:tc>
          <w:tcPr>
            <w:tcW w:w="244" w:type="pct"/>
          </w:tcPr>
          <w:p w14:paraId="62D7FB82" w14:textId="6DF2106E"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130</w:t>
            </w:r>
          </w:p>
        </w:tc>
      </w:tr>
      <w:tr w:rsidR="00994260" w14:paraId="750C2E00" w14:textId="12D88664" w:rsidTr="00D837EF">
        <w:trPr>
          <w:trHeight w:val="255"/>
        </w:trPr>
        <w:tc>
          <w:tcPr>
            <w:tcW w:w="546" w:type="pct"/>
            <w:noWrap/>
            <w:hideMark/>
          </w:tcPr>
          <w:p w14:paraId="5E55682F"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O'Connell River</w:t>
            </w:r>
          </w:p>
        </w:tc>
        <w:tc>
          <w:tcPr>
            <w:tcW w:w="279" w:type="pct"/>
            <w:noWrap/>
            <w:hideMark/>
          </w:tcPr>
          <w:p w14:paraId="0D8AB5AF"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52</w:t>
            </w:r>
          </w:p>
        </w:tc>
        <w:tc>
          <w:tcPr>
            <w:tcW w:w="279" w:type="pct"/>
            <w:noWrap/>
            <w:hideMark/>
          </w:tcPr>
          <w:p w14:paraId="1D68AF8D"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4</w:t>
            </w:r>
          </w:p>
        </w:tc>
        <w:tc>
          <w:tcPr>
            <w:tcW w:w="279" w:type="pct"/>
            <w:noWrap/>
            <w:hideMark/>
          </w:tcPr>
          <w:p w14:paraId="542377C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70</w:t>
            </w:r>
          </w:p>
        </w:tc>
        <w:tc>
          <w:tcPr>
            <w:tcW w:w="278" w:type="pct"/>
            <w:noWrap/>
            <w:hideMark/>
          </w:tcPr>
          <w:p w14:paraId="6FB813E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01</w:t>
            </w:r>
          </w:p>
        </w:tc>
        <w:tc>
          <w:tcPr>
            <w:tcW w:w="278" w:type="pct"/>
            <w:noWrap/>
            <w:hideMark/>
          </w:tcPr>
          <w:p w14:paraId="03E00DE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11</w:t>
            </w:r>
          </w:p>
        </w:tc>
        <w:tc>
          <w:tcPr>
            <w:tcW w:w="278" w:type="pct"/>
            <w:noWrap/>
            <w:hideMark/>
          </w:tcPr>
          <w:p w14:paraId="458275B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73</w:t>
            </w:r>
          </w:p>
        </w:tc>
        <w:tc>
          <w:tcPr>
            <w:tcW w:w="278" w:type="pct"/>
            <w:noWrap/>
            <w:hideMark/>
          </w:tcPr>
          <w:p w14:paraId="38E9DD2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27</w:t>
            </w:r>
          </w:p>
        </w:tc>
        <w:tc>
          <w:tcPr>
            <w:tcW w:w="278" w:type="pct"/>
            <w:noWrap/>
            <w:hideMark/>
          </w:tcPr>
          <w:p w14:paraId="7ED69A9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32</w:t>
            </w:r>
          </w:p>
        </w:tc>
        <w:tc>
          <w:tcPr>
            <w:tcW w:w="278" w:type="pct"/>
            <w:noWrap/>
            <w:hideMark/>
          </w:tcPr>
          <w:p w14:paraId="09F5F9F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312</w:t>
            </w:r>
          </w:p>
        </w:tc>
        <w:tc>
          <w:tcPr>
            <w:tcW w:w="278" w:type="pct"/>
            <w:noWrap/>
            <w:hideMark/>
          </w:tcPr>
          <w:p w14:paraId="3C82268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22</w:t>
            </w:r>
          </w:p>
        </w:tc>
        <w:tc>
          <w:tcPr>
            <w:tcW w:w="278" w:type="pct"/>
            <w:noWrap/>
            <w:hideMark/>
          </w:tcPr>
          <w:p w14:paraId="680E028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36</w:t>
            </w:r>
          </w:p>
        </w:tc>
        <w:tc>
          <w:tcPr>
            <w:tcW w:w="278" w:type="pct"/>
            <w:noWrap/>
            <w:hideMark/>
          </w:tcPr>
          <w:p w14:paraId="7C83F94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99</w:t>
            </w:r>
          </w:p>
        </w:tc>
        <w:tc>
          <w:tcPr>
            <w:tcW w:w="278" w:type="pct"/>
            <w:noWrap/>
            <w:hideMark/>
          </w:tcPr>
          <w:p w14:paraId="6DFF7C9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2</w:t>
            </w:r>
          </w:p>
        </w:tc>
        <w:tc>
          <w:tcPr>
            <w:tcW w:w="278" w:type="pct"/>
            <w:noWrap/>
            <w:hideMark/>
          </w:tcPr>
          <w:p w14:paraId="7D5AF46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8</w:t>
            </w:r>
          </w:p>
        </w:tc>
        <w:tc>
          <w:tcPr>
            <w:tcW w:w="315" w:type="pct"/>
            <w:hideMark/>
          </w:tcPr>
          <w:p w14:paraId="256028D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63</w:t>
            </w:r>
          </w:p>
        </w:tc>
        <w:tc>
          <w:tcPr>
            <w:tcW w:w="244" w:type="pct"/>
          </w:tcPr>
          <w:p w14:paraId="17A86DD7" w14:textId="7A6D4425"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117</w:t>
            </w:r>
          </w:p>
        </w:tc>
      </w:tr>
      <w:tr w:rsidR="00994260" w14:paraId="7766958A" w14:textId="338A9DD5" w:rsidTr="00D837EF">
        <w:trPr>
          <w:trHeight w:val="255"/>
        </w:trPr>
        <w:tc>
          <w:tcPr>
            <w:tcW w:w="546" w:type="pct"/>
            <w:noWrap/>
            <w:hideMark/>
          </w:tcPr>
          <w:p w14:paraId="6F4DAB09"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Pioneer River</w:t>
            </w:r>
          </w:p>
        </w:tc>
        <w:tc>
          <w:tcPr>
            <w:tcW w:w="279" w:type="pct"/>
            <w:noWrap/>
            <w:hideMark/>
          </w:tcPr>
          <w:p w14:paraId="11A76DFC"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22</w:t>
            </w:r>
          </w:p>
        </w:tc>
        <w:tc>
          <w:tcPr>
            <w:tcW w:w="279" w:type="pct"/>
            <w:noWrap/>
            <w:hideMark/>
          </w:tcPr>
          <w:p w14:paraId="5F331DC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w:t>
            </w:r>
          </w:p>
        </w:tc>
        <w:tc>
          <w:tcPr>
            <w:tcW w:w="279" w:type="pct"/>
            <w:noWrap/>
            <w:hideMark/>
          </w:tcPr>
          <w:p w14:paraId="470B700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3</w:t>
            </w:r>
          </w:p>
        </w:tc>
        <w:tc>
          <w:tcPr>
            <w:tcW w:w="278" w:type="pct"/>
            <w:noWrap/>
            <w:hideMark/>
          </w:tcPr>
          <w:p w14:paraId="1CD6AB7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6</w:t>
            </w:r>
          </w:p>
        </w:tc>
        <w:tc>
          <w:tcPr>
            <w:tcW w:w="278" w:type="pct"/>
            <w:noWrap/>
            <w:hideMark/>
          </w:tcPr>
          <w:p w14:paraId="727CE106"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26</w:t>
            </w:r>
          </w:p>
        </w:tc>
        <w:tc>
          <w:tcPr>
            <w:tcW w:w="278" w:type="pct"/>
            <w:noWrap/>
            <w:hideMark/>
          </w:tcPr>
          <w:p w14:paraId="3BD1997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47</w:t>
            </w:r>
          </w:p>
        </w:tc>
        <w:tc>
          <w:tcPr>
            <w:tcW w:w="278" w:type="pct"/>
            <w:noWrap/>
            <w:hideMark/>
          </w:tcPr>
          <w:p w14:paraId="72FA496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30</w:t>
            </w:r>
          </w:p>
        </w:tc>
        <w:tc>
          <w:tcPr>
            <w:tcW w:w="278" w:type="pct"/>
            <w:noWrap/>
            <w:hideMark/>
          </w:tcPr>
          <w:p w14:paraId="06DF752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63</w:t>
            </w:r>
          </w:p>
        </w:tc>
        <w:tc>
          <w:tcPr>
            <w:tcW w:w="278" w:type="pct"/>
            <w:noWrap/>
            <w:hideMark/>
          </w:tcPr>
          <w:p w14:paraId="459D0BC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836</w:t>
            </w:r>
          </w:p>
        </w:tc>
        <w:tc>
          <w:tcPr>
            <w:tcW w:w="278" w:type="pct"/>
            <w:noWrap/>
            <w:hideMark/>
          </w:tcPr>
          <w:p w14:paraId="34DA22F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61</w:t>
            </w:r>
          </w:p>
        </w:tc>
        <w:tc>
          <w:tcPr>
            <w:tcW w:w="278" w:type="pct"/>
            <w:noWrap/>
            <w:hideMark/>
          </w:tcPr>
          <w:p w14:paraId="2F7B5A3C"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68</w:t>
            </w:r>
          </w:p>
        </w:tc>
        <w:tc>
          <w:tcPr>
            <w:tcW w:w="278" w:type="pct"/>
            <w:noWrap/>
            <w:hideMark/>
          </w:tcPr>
          <w:p w14:paraId="2A416BB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46</w:t>
            </w:r>
          </w:p>
        </w:tc>
        <w:tc>
          <w:tcPr>
            <w:tcW w:w="278" w:type="pct"/>
            <w:noWrap/>
            <w:hideMark/>
          </w:tcPr>
          <w:p w14:paraId="2ACF177D"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0</w:t>
            </w:r>
          </w:p>
        </w:tc>
        <w:tc>
          <w:tcPr>
            <w:tcW w:w="278" w:type="pct"/>
            <w:noWrap/>
            <w:hideMark/>
          </w:tcPr>
          <w:p w14:paraId="65C4EA7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40</w:t>
            </w:r>
          </w:p>
        </w:tc>
        <w:tc>
          <w:tcPr>
            <w:tcW w:w="315" w:type="pct"/>
            <w:hideMark/>
          </w:tcPr>
          <w:p w14:paraId="4E6442E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50</w:t>
            </w:r>
          </w:p>
        </w:tc>
        <w:tc>
          <w:tcPr>
            <w:tcW w:w="244" w:type="pct"/>
          </w:tcPr>
          <w:p w14:paraId="67D5CE37" w14:textId="4CDC26C4"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62</w:t>
            </w:r>
          </w:p>
        </w:tc>
      </w:tr>
      <w:tr w:rsidR="00994260" w14:paraId="5C5F093E" w14:textId="10550C05" w:rsidTr="00D837EF">
        <w:trPr>
          <w:trHeight w:val="255"/>
        </w:trPr>
        <w:tc>
          <w:tcPr>
            <w:tcW w:w="546" w:type="pct"/>
            <w:noWrap/>
            <w:hideMark/>
          </w:tcPr>
          <w:p w14:paraId="3583CD3D"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Plane Creek</w:t>
            </w:r>
          </w:p>
        </w:tc>
        <w:tc>
          <w:tcPr>
            <w:tcW w:w="279" w:type="pct"/>
            <w:noWrap/>
            <w:hideMark/>
          </w:tcPr>
          <w:p w14:paraId="1C656B9D"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112</w:t>
            </w:r>
          </w:p>
        </w:tc>
        <w:tc>
          <w:tcPr>
            <w:tcW w:w="279" w:type="pct"/>
            <w:noWrap/>
            <w:hideMark/>
          </w:tcPr>
          <w:p w14:paraId="79DE205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4</w:t>
            </w:r>
          </w:p>
        </w:tc>
        <w:tc>
          <w:tcPr>
            <w:tcW w:w="279" w:type="pct"/>
            <w:noWrap/>
            <w:hideMark/>
          </w:tcPr>
          <w:p w14:paraId="598B1C7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67</w:t>
            </w:r>
          </w:p>
        </w:tc>
        <w:tc>
          <w:tcPr>
            <w:tcW w:w="278" w:type="pct"/>
            <w:noWrap/>
            <w:hideMark/>
          </w:tcPr>
          <w:p w14:paraId="48D0EFD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5</w:t>
            </w:r>
          </w:p>
        </w:tc>
        <w:tc>
          <w:tcPr>
            <w:tcW w:w="278" w:type="pct"/>
            <w:noWrap/>
            <w:hideMark/>
          </w:tcPr>
          <w:p w14:paraId="128E757C"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91</w:t>
            </w:r>
          </w:p>
        </w:tc>
        <w:tc>
          <w:tcPr>
            <w:tcW w:w="278" w:type="pct"/>
            <w:noWrap/>
            <w:hideMark/>
          </w:tcPr>
          <w:p w14:paraId="7E3DD01D"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854</w:t>
            </w:r>
          </w:p>
        </w:tc>
        <w:tc>
          <w:tcPr>
            <w:tcW w:w="278" w:type="pct"/>
            <w:noWrap/>
            <w:hideMark/>
          </w:tcPr>
          <w:p w14:paraId="2465DFF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43</w:t>
            </w:r>
          </w:p>
        </w:tc>
        <w:tc>
          <w:tcPr>
            <w:tcW w:w="278" w:type="pct"/>
            <w:noWrap/>
            <w:hideMark/>
          </w:tcPr>
          <w:p w14:paraId="734E1B9C"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878</w:t>
            </w:r>
          </w:p>
        </w:tc>
        <w:tc>
          <w:tcPr>
            <w:tcW w:w="278" w:type="pct"/>
            <w:noWrap/>
            <w:hideMark/>
          </w:tcPr>
          <w:p w14:paraId="16862CC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441</w:t>
            </w:r>
          </w:p>
        </w:tc>
        <w:tc>
          <w:tcPr>
            <w:tcW w:w="278" w:type="pct"/>
            <w:noWrap/>
            <w:hideMark/>
          </w:tcPr>
          <w:p w14:paraId="34719B8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855</w:t>
            </w:r>
          </w:p>
        </w:tc>
        <w:tc>
          <w:tcPr>
            <w:tcW w:w="278" w:type="pct"/>
            <w:noWrap/>
            <w:hideMark/>
          </w:tcPr>
          <w:p w14:paraId="05674DF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84</w:t>
            </w:r>
          </w:p>
        </w:tc>
        <w:tc>
          <w:tcPr>
            <w:tcW w:w="278" w:type="pct"/>
            <w:noWrap/>
            <w:hideMark/>
          </w:tcPr>
          <w:p w14:paraId="6727267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21</w:t>
            </w:r>
          </w:p>
        </w:tc>
        <w:tc>
          <w:tcPr>
            <w:tcW w:w="278" w:type="pct"/>
            <w:noWrap/>
            <w:hideMark/>
          </w:tcPr>
          <w:p w14:paraId="63FAA6D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1</w:t>
            </w:r>
          </w:p>
        </w:tc>
        <w:tc>
          <w:tcPr>
            <w:tcW w:w="278" w:type="pct"/>
            <w:noWrap/>
            <w:hideMark/>
          </w:tcPr>
          <w:p w14:paraId="21DFBEF5"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50</w:t>
            </w:r>
          </w:p>
        </w:tc>
        <w:tc>
          <w:tcPr>
            <w:tcW w:w="315" w:type="pct"/>
            <w:hideMark/>
          </w:tcPr>
          <w:p w14:paraId="1FAD749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84</w:t>
            </w:r>
          </w:p>
        </w:tc>
        <w:tc>
          <w:tcPr>
            <w:tcW w:w="244" w:type="pct"/>
          </w:tcPr>
          <w:p w14:paraId="29BACED8" w14:textId="34C819A0"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82</w:t>
            </w:r>
          </w:p>
        </w:tc>
      </w:tr>
      <w:tr w:rsidR="00994260" w14:paraId="02990820" w14:textId="7E9E02B1" w:rsidTr="00D837EF">
        <w:trPr>
          <w:trHeight w:val="255"/>
        </w:trPr>
        <w:tc>
          <w:tcPr>
            <w:tcW w:w="546" w:type="pct"/>
            <w:noWrap/>
            <w:hideMark/>
          </w:tcPr>
          <w:p w14:paraId="44F26C6F"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Styx River</w:t>
            </w:r>
          </w:p>
        </w:tc>
        <w:tc>
          <w:tcPr>
            <w:tcW w:w="279" w:type="pct"/>
            <w:noWrap/>
            <w:hideMark/>
          </w:tcPr>
          <w:p w14:paraId="2336C128"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83</w:t>
            </w:r>
          </w:p>
        </w:tc>
        <w:tc>
          <w:tcPr>
            <w:tcW w:w="279" w:type="pct"/>
            <w:noWrap/>
            <w:hideMark/>
          </w:tcPr>
          <w:p w14:paraId="069CE56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0</w:t>
            </w:r>
          </w:p>
        </w:tc>
        <w:tc>
          <w:tcPr>
            <w:tcW w:w="279" w:type="pct"/>
            <w:noWrap/>
            <w:hideMark/>
          </w:tcPr>
          <w:p w14:paraId="4C19CAB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w:t>
            </w:r>
          </w:p>
        </w:tc>
        <w:tc>
          <w:tcPr>
            <w:tcW w:w="278" w:type="pct"/>
            <w:noWrap/>
            <w:hideMark/>
          </w:tcPr>
          <w:p w14:paraId="14833CC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w:t>
            </w:r>
          </w:p>
        </w:tc>
        <w:tc>
          <w:tcPr>
            <w:tcW w:w="278" w:type="pct"/>
            <w:noWrap/>
            <w:hideMark/>
          </w:tcPr>
          <w:p w14:paraId="09BE8345"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w:t>
            </w:r>
          </w:p>
        </w:tc>
        <w:tc>
          <w:tcPr>
            <w:tcW w:w="278" w:type="pct"/>
            <w:noWrap/>
            <w:hideMark/>
          </w:tcPr>
          <w:p w14:paraId="6CBEA8A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4</w:t>
            </w:r>
          </w:p>
        </w:tc>
        <w:tc>
          <w:tcPr>
            <w:tcW w:w="278" w:type="pct"/>
            <w:noWrap/>
            <w:hideMark/>
          </w:tcPr>
          <w:p w14:paraId="695936E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4</w:t>
            </w:r>
          </w:p>
        </w:tc>
        <w:tc>
          <w:tcPr>
            <w:tcW w:w="278" w:type="pct"/>
            <w:noWrap/>
            <w:hideMark/>
          </w:tcPr>
          <w:p w14:paraId="1E9B4DB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89</w:t>
            </w:r>
          </w:p>
        </w:tc>
        <w:tc>
          <w:tcPr>
            <w:tcW w:w="278" w:type="pct"/>
            <w:noWrap/>
            <w:hideMark/>
          </w:tcPr>
          <w:p w14:paraId="47009E7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71</w:t>
            </w:r>
          </w:p>
        </w:tc>
        <w:tc>
          <w:tcPr>
            <w:tcW w:w="278" w:type="pct"/>
            <w:noWrap/>
            <w:hideMark/>
          </w:tcPr>
          <w:p w14:paraId="7DCB741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9</w:t>
            </w:r>
          </w:p>
        </w:tc>
        <w:tc>
          <w:tcPr>
            <w:tcW w:w="278" w:type="pct"/>
            <w:noWrap/>
            <w:hideMark/>
          </w:tcPr>
          <w:p w14:paraId="0132BB0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66</w:t>
            </w:r>
          </w:p>
        </w:tc>
        <w:tc>
          <w:tcPr>
            <w:tcW w:w="278" w:type="pct"/>
            <w:noWrap/>
            <w:hideMark/>
          </w:tcPr>
          <w:p w14:paraId="123CE50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8</w:t>
            </w:r>
          </w:p>
        </w:tc>
        <w:tc>
          <w:tcPr>
            <w:tcW w:w="278" w:type="pct"/>
            <w:noWrap/>
            <w:hideMark/>
          </w:tcPr>
          <w:p w14:paraId="452A812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82</w:t>
            </w:r>
          </w:p>
        </w:tc>
        <w:tc>
          <w:tcPr>
            <w:tcW w:w="278" w:type="pct"/>
            <w:noWrap/>
            <w:hideMark/>
          </w:tcPr>
          <w:p w14:paraId="0AA98B1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5</w:t>
            </w:r>
          </w:p>
        </w:tc>
        <w:tc>
          <w:tcPr>
            <w:tcW w:w="315" w:type="pct"/>
            <w:hideMark/>
          </w:tcPr>
          <w:p w14:paraId="2549283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1</w:t>
            </w:r>
          </w:p>
        </w:tc>
        <w:tc>
          <w:tcPr>
            <w:tcW w:w="244" w:type="pct"/>
          </w:tcPr>
          <w:p w14:paraId="0EDA326B" w14:textId="7B8BE298"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26</w:t>
            </w:r>
          </w:p>
        </w:tc>
      </w:tr>
      <w:tr w:rsidR="00994260" w14:paraId="72EB3A80" w14:textId="63CCFEEC" w:rsidTr="00D837EF">
        <w:trPr>
          <w:trHeight w:val="255"/>
        </w:trPr>
        <w:tc>
          <w:tcPr>
            <w:tcW w:w="546" w:type="pct"/>
            <w:noWrap/>
            <w:hideMark/>
          </w:tcPr>
          <w:p w14:paraId="43D958F0"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Shoalwater Creek</w:t>
            </w:r>
          </w:p>
        </w:tc>
        <w:tc>
          <w:tcPr>
            <w:tcW w:w="279" w:type="pct"/>
            <w:noWrap/>
            <w:hideMark/>
          </w:tcPr>
          <w:p w14:paraId="0435DA91"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95</w:t>
            </w:r>
          </w:p>
        </w:tc>
        <w:tc>
          <w:tcPr>
            <w:tcW w:w="279" w:type="pct"/>
            <w:noWrap/>
            <w:hideMark/>
          </w:tcPr>
          <w:p w14:paraId="210E9BF5"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5</w:t>
            </w:r>
          </w:p>
        </w:tc>
        <w:tc>
          <w:tcPr>
            <w:tcW w:w="279" w:type="pct"/>
            <w:noWrap/>
            <w:hideMark/>
          </w:tcPr>
          <w:p w14:paraId="4881D115"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w:t>
            </w:r>
          </w:p>
        </w:tc>
        <w:tc>
          <w:tcPr>
            <w:tcW w:w="278" w:type="pct"/>
            <w:noWrap/>
            <w:hideMark/>
          </w:tcPr>
          <w:p w14:paraId="373EEC9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w:t>
            </w:r>
          </w:p>
        </w:tc>
        <w:tc>
          <w:tcPr>
            <w:tcW w:w="278" w:type="pct"/>
            <w:noWrap/>
            <w:hideMark/>
          </w:tcPr>
          <w:p w14:paraId="0408490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w:t>
            </w:r>
          </w:p>
        </w:tc>
        <w:tc>
          <w:tcPr>
            <w:tcW w:w="278" w:type="pct"/>
            <w:noWrap/>
            <w:hideMark/>
          </w:tcPr>
          <w:p w14:paraId="4CE5A2E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1</w:t>
            </w:r>
          </w:p>
        </w:tc>
        <w:tc>
          <w:tcPr>
            <w:tcW w:w="278" w:type="pct"/>
            <w:noWrap/>
            <w:hideMark/>
          </w:tcPr>
          <w:p w14:paraId="20A63A5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7</w:t>
            </w:r>
          </w:p>
        </w:tc>
        <w:tc>
          <w:tcPr>
            <w:tcW w:w="278" w:type="pct"/>
            <w:noWrap/>
            <w:hideMark/>
          </w:tcPr>
          <w:p w14:paraId="2419536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01</w:t>
            </w:r>
          </w:p>
        </w:tc>
        <w:tc>
          <w:tcPr>
            <w:tcW w:w="278" w:type="pct"/>
            <w:noWrap/>
            <w:hideMark/>
          </w:tcPr>
          <w:p w14:paraId="7AA185E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94</w:t>
            </w:r>
          </w:p>
        </w:tc>
        <w:tc>
          <w:tcPr>
            <w:tcW w:w="278" w:type="pct"/>
            <w:noWrap/>
            <w:hideMark/>
          </w:tcPr>
          <w:p w14:paraId="219B204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7</w:t>
            </w:r>
          </w:p>
        </w:tc>
        <w:tc>
          <w:tcPr>
            <w:tcW w:w="278" w:type="pct"/>
            <w:noWrap/>
            <w:hideMark/>
          </w:tcPr>
          <w:p w14:paraId="5731F52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03</w:t>
            </w:r>
          </w:p>
        </w:tc>
        <w:tc>
          <w:tcPr>
            <w:tcW w:w="278" w:type="pct"/>
            <w:noWrap/>
            <w:hideMark/>
          </w:tcPr>
          <w:p w14:paraId="3297675C"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5</w:t>
            </w:r>
          </w:p>
        </w:tc>
        <w:tc>
          <w:tcPr>
            <w:tcW w:w="278" w:type="pct"/>
            <w:noWrap/>
            <w:hideMark/>
          </w:tcPr>
          <w:p w14:paraId="75650E1C"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93</w:t>
            </w:r>
          </w:p>
        </w:tc>
        <w:tc>
          <w:tcPr>
            <w:tcW w:w="278" w:type="pct"/>
            <w:noWrap/>
            <w:hideMark/>
          </w:tcPr>
          <w:p w14:paraId="40DB3245"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9</w:t>
            </w:r>
          </w:p>
        </w:tc>
        <w:tc>
          <w:tcPr>
            <w:tcW w:w="315" w:type="pct"/>
            <w:hideMark/>
          </w:tcPr>
          <w:p w14:paraId="342462B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8</w:t>
            </w:r>
          </w:p>
        </w:tc>
        <w:tc>
          <w:tcPr>
            <w:tcW w:w="244" w:type="pct"/>
          </w:tcPr>
          <w:p w14:paraId="4A5C8B96" w14:textId="4080C865"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30</w:t>
            </w:r>
          </w:p>
        </w:tc>
      </w:tr>
      <w:tr w:rsidR="00994260" w14:paraId="51FF3399" w14:textId="5B63C9E4" w:rsidTr="00D837EF">
        <w:trPr>
          <w:trHeight w:val="255"/>
        </w:trPr>
        <w:tc>
          <w:tcPr>
            <w:tcW w:w="546" w:type="pct"/>
            <w:noWrap/>
            <w:hideMark/>
          </w:tcPr>
          <w:p w14:paraId="453039A9"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Water Park Creek</w:t>
            </w:r>
          </w:p>
        </w:tc>
        <w:tc>
          <w:tcPr>
            <w:tcW w:w="279" w:type="pct"/>
            <w:noWrap/>
            <w:hideMark/>
          </w:tcPr>
          <w:p w14:paraId="6620D74B"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55</w:t>
            </w:r>
          </w:p>
        </w:tc>
        <w:tc>
          <w:tcPr>
            <w:tcW w:w="279" w:type="pct"/>
            <w:noWrap/>
            <w:hideMark/>
          </w:tcPr>
          <w:p w14:paraId="14F03C5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w:t>
            </w:r>
          </w:p>
        </w:tc>
        <w:tc>
          <w:tcPr>
            <w:tcW w:w="279" w:type="pct"/>
            <w:noWrap/>
            <w:hideMark/>
          </w:tcPr>
          <w:p w14:paraId="5F4815F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4</w:t>
            </w:r>
          </w:p>
        </w:tc>
        <w:tc>
          <w:tcPr>
            <w:tcW w:w="278" w:type="pct"/>
            <w:noWrap/>
            <w:hideMark/>
          </w:tcPr>
          <w:p w14:paraId="6B7EC92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3</w:t>
            </w:r>
          </w:p>
        </w:tc>
        <w:tc>
          <w:tcPr>
            <w:tcW w:w="278" w:type="pct"/>
            <w:noWrap/>
            <w:hideMark/>
          </w:tcPr>
          <w:p w14:paraId="79F851C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9</w:t>
            </w:r>
          </w:p>
        </w:tc>
        <w:tc>
          <w:tcPr>
            <w:tcW w:w="278" w:type="pct"/>
            <w:noWrap/>
            <w:hideMark/>
          </w:tcPr>
          <w:p w14:paraId="46674E4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40</w:t>
            </w:r>
          </w:p>
        </w:tc>
        <w:tc>
          <w:tcPr>
            <w:tcW w:w="278" w:type="pct"/>
            <w:noWrap/>
            <w:hideMark/>
          </w:tcPr>
          <w:p w14:paraId="0433298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5</w:t>
            </w:r>
          </w:p>
        </w:tc>
        <w:tc>
          <w:tcPr>
            <w:tcW w:w="278" w:type="pct"/>
            <w:noWrap/>
            <w:hideMark/>
          </w:tcPr>
          <w:p w14:paraId="39CBEB5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60</w:t>
            </w:r>
          </w:p>
        </w:tc>
        <w:tc>
          <w:tcPr>
            <w:tcW w:w="278" w:type="pct"/>
            <w:noWrap/>
            <w:hideMark/>
          </w:tcPr>
          <w:p w14:paraId="5F0F57C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72</w:t>
            </w:r>
          </w:p>
        </w:tc>
        <w:tc>
          <w:tcPr>
            <w:tcW w:w="278" w:type="pct"/>
            <w:noWrap/>
            <w:hideMark/>
          </w:tcPr>
          <w:p w14:paraId="6AA6F62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83</w:t>
            </w:r>
          </w:p>
        </w:tc>
        <w:tc>
          <w:tcPr>
            <w:tcW w:w="278" w:type="pct"/>
            <w:noWrap/>
            <w:hideMark/>
          </w:tcPr>
          <w:p w14:paraId="223D60D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90</w:t>
            </w:r>
          </w:p>
        </w:tc>
        <w:tc>
          <w:tcPr>
            <w:tcW w:w="278" w:type="pct"/>
            <w:noWrap/>
            <w:hideMark/>
          </w:tcPr>
          <w:p w14:paraId="27B85CC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63</w:t>
            </w:r>
          </w:p>
        </w:tc>
        <w:tc>
          <w:tcPr>
            <w:tcW w:w="278" w:type="pct"/>
            <w:noWrap/>
            <w:hideMark/>
          </w:tcPr>
          <w:p w14:paraId="66CB841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13</w:t>
            </w:r>
          </w:p>
        </w:tc>
        <w:tc>
          <w:tcPr>
            <w:tcW w:w="278" w:type="pct"/>
            <w:noWrap/>
            <w:hideMark/>
          </w:tcPr>
          <w:p w14:paraId="2896A19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03</w:t>
            </w:r>
          </w:p>
        </w:tc>
        <w:tc>
          <w:tcPr>
            <w:tcW w:w="315" w:type="pct"/>
            <w:hideMark/>
          </w:tcPr>
          <w:p w14:paraId="35C1419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52</w:t>
            </w:r>
          </w:p>
        </w:tc>
        <w:tc>
          <w:tcPr>
            <w:tcW w:w="244" w:type="pct"/>
          </w:tcPr>
          <w:p w14:paraId="1E4505D9" w14:textId="2794A92E"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79</w:t>
            </w:r>
          </w:p>
        </w:tc>
      </w:tr>
      <w:tr w:rsidR="00994260" w14:paraId="31205DDC" w14:textId="58FE1D63" w:rsidTr="00D837EF">
        <w:trPr>
          <w:trHeight w:val="255"/>
        </w:trPr>
        <w:tc>
          <w:tcPr>
            <w:tcW w:w="546" w:type="pct"/>
            <w:noWrap/>
            <w:hideMark/>
          </w:tcPr>
          <w:p w14:paraId="466B4F52"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Fitzroy River</w:t>
            </w:r>
          </w:p>
        </w:tc>
        <w:tc>
          <w:tcPr>
            <w:tcW w:w="279" w:type="pct"/>
            <w:noWrap/>
            <w:hideMark/>
          </w:tcPr>
          <w:p w14:paraId="1DCED55B"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674</w:t>
            </w:r>
          </w:p>
        </w:tc>
        <w:tc>
          <w:tcPr>
            <w:tcW w:w="279" w:type="pct"/>
            <w:noWrap/>
            <w:hideMark/>
          </w:tcPr>
          <w:p w14:paraId="22DBD25C"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82</w:t>
            </w:r>
          </w:p>
        </w:tc>
        <w:tc>
          <w:tcPr>
            <w:tcW w:w="279" w:type="pct"/>
            <w:noWrap/>
            <w:hideMark/>
          </w:tcPr>
          <w:p w14:paraId="6621E62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63</w:t>
            </w:r>
          </w:p>
        </w:tc>
        <w:tc>
          <w:tcPr>
            <w:tcW w:w="278" w:type="pct"/>
            <w:noWrap/>
            <w:hideMark/>
          </w:tcPr>
          <w:p w14:paraId="3D86E14C"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35</w:t>
            </w:r>
          </w:p>
        </w:tc>
        <w:tc>
          <w:tcPr>
            <w:tcW w:w="278" w:type="pct"/>
            <w:noWrap/>
            <w:hideMark/>
          </w:tcPr>
          <w:p w14:paraId="7A7E01DD"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76</w:t>
            </w:r>
          </w:p>
        </w:tc>
        <w:tc>
          <w:tcPr>
            <w:tcW w:w="278" w:type="pct"/>
            <w:noWrap/>
            <w:hideMark/>
          </w:tcPr>
          <w:p w14:paraId="4F1A72A5"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580</w:t>
            </w:r>
          </w:p>
        </w:tc>
        <w:tc>
          <w:tcPr>
            <w:tcW w:w="278" w:type="pct"/>
            <w:noWrap/>
            <w:hideMark/>
          </w:tcPr>
          <w:p w14:paraId="44AD0B6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67</w:t>
            </w:r>
          </w:p>
        </w:tc>
        <w:tc>
          <w:tcPr>
            <w:tcW w:w="278" w:type="pct"/>
            <w:noWrap/>
            <w:hideMark/>
          </w:tcPr>
          <w:p w14:paraId="3D9BDBC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060</w:t>
            </w:r>
          </w:p>
        </w:tc>
        <w:tc>
          <w:tcPr>
            <w:tcW w:w="278" w:type="pct"/>
            <w:noWrap/>
            <w:hideMark/>
          </w:tcPr>
          <w:p w14:paraId="1F4BBF0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900</w:t>
            </w:r>
          </w:p>
        </w:tc>
        <w:tc>
          <w:tcPr>
            <w:tcW w:w="278" w:type="pct"/>
            <w:noWrap/>
            <w:hideMark/>
          </w:tcPr>
          <w:p w14:paraId="37EB756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950</w:t>
            </w:r>
          </w:p>
        </w:tc>
        <w:tc>
          <w:tcPr>
            <w:tcW w:w="278" w:type="pct"/>
            <w:noWrap/>
            <w:hideMark/>
          </w:tcPr>
          <w:p w14:paraId="5F04142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920</w:t>
            </w:r>
          </w:p>
        </w:tc>
        <w:tc>
          <w:tcPr>
            <w:tcW w:w="278" w:type="pct"/>
            <w:noWrap/>
            <w:hideMark/>
          </w:tcPr>
          <w:p w14:paraId="3A85582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50</w:t>
            </w:r>
          </w:p>
        </w:tc>
        <w:tc>
          <w:tcPr>
            <w:tcW w:w="278" w:type="pct"/>
            <w:noWrap/>
            <w:hideMark/>
          </w:tcPr>
          <w:p w14:paraId="2892ECE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70</w:t>
            </w:r>
          </w:p>
        </w:tc>
        <w:tc>
          <w:tcPr>
            <w:tcW w:w="278" w:type="pct"/>
            <w:noWrap/>
            <w:hideMark/>
          </w:tcPr>
          <w:p w14:paraId="2796A6D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80</w:t>
            </w:r>
          </w:p>
        </w:tc>
        <w:tc>
          <w:tcPr>
            <w:tcW w:w="315" w:type="pct"/>
            <w:hideMark/>
          </w:tcPr>
          <w:p w14:paraId="598A7E6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910</w:t>
            </w:r>
          </w:p>
        </w:tc>
        <w:tc>
          <w:tcPr>
            <w:tcW w:w="244" w:type="pct"/>
          </w:tcPr>
          <w:p w14:paraId="27BA4AB7" w14:textId="0D2AFF10"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190</w:t>
            </w:r>
          </w:p>
        </w:tc>
      </w:tr>
      <w:tr w:rsidR="00994260" w14:paraId="742CCA57" w14:textId="30D1099A" w:rsidTr="00D837EF">
        <w:trPr>
          <w:trHeight w:val="255"/>
        </w:trPr>
        <w:tc>
          <w:tcPr>
            <w:tcW w:w="546" w:type="pct"/>
            <w:noWrap/>
            <w:hideMark/>
          </w:tcPr>
          <w:p w14:paraId="41BD80FC" w14:textId="31EDDAF6"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Calliope River</w:t>
            </w:r>
          </w:p>
        </w:tc>
        <w:tc>
          <w:tcPr>
            <w:tcW w:w="279" w:type="pct"/>
            <w:noWrap/>
            <w:hideMark/>
          </w:tcPr>
          <w:p w14:paraId="1E0A2901"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98</w:t>
            </w:r>
          </w:p>
        </w:tc>
        <w:tc>
          <w:tcPr>
            <w:tcW w:w="279" w:type="pct"/>
            <w:noWrap/>
            <w:hideMark/>
          </w:tcPr>
          <w:p w14:paraId="06D3BC9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6</w:t>
            </w:r>
          </w:p>
        </w:tc>
        <w:tc>
          <w:tcPr>
            <w:tcW w:w="279" w:type="pct"/>
            <w:noWrap/>
            <w:hideMark/>
          </w:tcPr>
          <w:p w14:paraId="03F6D3A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w:t>
            </w:r>
          </w:p>
        </w:tc>
        <w:tc>
          <w:tcPr>
            <w:tcW w:w="278" w:type="pct"/>
            <w:noWrap/>
            <w:hideMark/>
          </w:tcPr>
          <w:p w14:paraId="2F22B5F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w:t>
            </w:r>
          </w:p>
        </w:tc>
        <w:tc>
          <w:tcPr>
            <w:tcW w:w="278" w:type="pct"/>
            <w:noWrap/>
            <w:hideMark/>
          </w:tcPr>
          <w:p w14:paraId="61AB87B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w:t>
            </w:r>
          </w:p>
        </w:tc>
        <w:tc>
          <w:tcPr>
            <w:tcW w:w="278" w:type="pct"/>
            <w:noWrap/>
            <w:hideMark/>
          </w:tcPr>
          <w:p w14:paraId="0C82602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3</w:t>
            </w:r>
          </w:p>
        </w:tc>
        <w:tc>
          <w:tcPr>
            <w:tcW w:w="278" w:type="pct"/>
            <w:noWrap/>
            <w:hideMark/>
          </w:tcPr>
          <w:p w14:paraId="00AFAEDC"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8</w:t>
            </w:r>
          </w:p>
        </w:tc>
        <w:tc>
          <w:tcPr>
            <w:tcW w:w="278" w:type="pct"/>
            <w:noWrap/>
            <w:hideMark/>
          </w:tcPr>
          <w:p w14:paraId="6ED3D69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04</w:t>
            </w:r>
          </w:p>
        </w:tc>
        <w:tc>
          <w:tcPr>
            <w:tcW w:w="278" w:type="pct"/>
            <w:noWrap/>
            <w:hideMark/>
          </w:tcPr>
          <w:p w14:paraId="4FDCEA5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00</w:t>
            </w:r>
          </w:p>
        </w:tc>
        <w:tc>
          <w:tcPr>
            <w:tcW w:w="278" w:type="pct"/>
            <w:noWrap/>
            <w:hideMark/>
          </w:tcPr>
          <w:p w14:paraId="69174F3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9</w:t>
            </w:r>
          </w:p>
        </w:tc>
        <w:tc>
          <w:tcPr>
            <w:tcW w:w="278" w:type="pct"/>
            <w:noWrap/>
            <w:hideMark/>
          </w:tcPr>
          <w:p w14:paraId="3E47E17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12</w:t>
            </w:r>
          </w:p>
        </w:tc>
        <w:tc>
          <w:tcPr>
            <w:tcW w:w="278" w:type="pct"/>
            <w:noWrap/>
            <w:hideMark/>
          </w:tcPr>
          <w:p w14:paraId="66A1EAF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7</w:t>
            </w:r>
          </w:p>
        </w:tc>
        <w:tc>
          <w:tcPr>
            <w:tcW w:w="278" w:type="pct"/>
            <w:noWrap/>
            <w:hideMark/>
          </w:tcPr>
          <w:p w14:paraId="6CC1252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96</w:t>
            </w:r>
          </w:p>
        </w:tc>
        <w:tc>
          <w:tcPr>
            <w:tcW w:w="278" w:type="pct"/>
            <w:noWrap/>
            <w:hideMark/>
          </w:tcPr>
          <w:p w14:paraId="48BA63C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0</w:t>
            </w:r>
          </w:p>
        </w:tc>
        <w:tc>
          <w:tcPr>
            <w:tcW w:w="315" w:type="pct"/>
            <w:hideMark/>
          </w:tcPr>
          <w:p w14:paraId="31931F8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81</w:t>
            </w:r>
          </w:p>
        </w:tc>
        <w:tc>
          <w:tcPr>
            <w:tcW w:w="244" w:type="pct"/>
          </w:tcPr>
          <w:p w14:paraId="5E6A187C" w14:textId="4587C8E0"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28</w:t>
            </w:r>
          </w:p>
        </w:tc>
      </w:tr>
      <w:tr w:rsidR="00994260" w14:paraId="299AA16E" w14:textId="273A2816" w:rsidTr="00D837EF">
        <w:trPr>
          <w:trHeight w:val="255"/>
        </w:trPr>
        <w:tc>
          <w:tcPr>
            <w:tcW w:w="546" w:type="pct"/>
            <w:noWrap/>
            <w:hideMark/>
          </w:tcPr>
          <w:p w14:paraId="755B5F11"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Boyne River</w:t>
            </w:r>
          </w:p>
        </w:tc>
        <w:tc>
          <w:tcPr>
            <w:tcW w:w="279" w:type="pct"/>
            <w:noWrap/>
            <w:hideMark/>
          </w:tcPr>
          <w:p w14:paraId="4D5B0BEE"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24</w:t>
            </w:r>
          </w:p>
        </w:tc>
        <w:tc>
          <w:tcPr>
            <w:tcW w:w="279" w:type="pct"/>
            <w:noWrap/>
            <w:hideMark/>
          </w:tcPr>
          <w:p w14:paraId="38E593E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9</w:t>
            </w:r>
          </w:p>
        </w:tc>
        <w:tc>
          <w:tcPr>
            <w:tcW w:w="279" w:type="pct"/>
            <w:noWrap/>
            <w:hideMark/>
          </w:tcPr>
          <w:p w14:paraId="5A6915E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w:t>
            </w:r>
          </w:p>
        </w:tc>
        <w:tc>
          <w:tcPr>
            <w:tcW w:w="278" w:type="pct"/>
            <w:noWrap/>
            <w:hideMark/>
          </w:tcPr>
          <w:p w14:paraId="0C7B511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w:t>
            </w:r>
          </w:p>
        </w:tc>
        <w:tc>
          <w:tcPr>
            <w:tcW w:w="278" w:type="pct"/>
            <w:noWrap/>
            <w:hideMark/>
          </w:tcPr>
          <w:p w14:paraId="71E1811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0</w:t>
            </w:r>
          </w:p>
        </w:tc>
        <w:tc>
          <w:tcPr>
            <w:tcW w:w="278" w:type="pct"/>
            <w:noWrap/>
            <w:hideMark/>
          </w:tcPr>
          <w:p w14:paraId="73233F7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9</w:t>
            </w:r>
          </w:p>
        </w:tc>
        <w:tc>
          <w:tcPr>
            <w:tcW w:w="278" w:type="pct"/>
            <w:noWrap/>
            <w:hideMark/>
          </w:tcPr>
          <w:p w14:paraId="2A47149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w:t>
            </w:r>
          </w:p>
        </w:tc>
        <w:tc>
          <w:tcPr>
            <w:tcW w:w="278" w:type="pct"/>
            <w:noWrap/>
            <w:hideMark/>
          </w:tcPr>
          <w:p w14:paraId="03EDED0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1</w:t>
            </w:r>
          </w:p>
        </w:tc>
        <w:tc>
          <w:tcPr>
            <w:tcW w:w="278" w:type="pct"/>
            <w:noWrap/>
            <w:hideMark/>
          </w:tcPr>
          <w:p w14:paraId="59A9F46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3</w:t>
            </w:r>
          </w:p>
        </w:tc>
        <w:tc>
          <w:tcPr>
            <w:tcW w:w="278" w:type="pct"/>
            <w:noWrap/>
            <w:hideMark/>
          </w:tcPr>
          <w:p w14:paraId="6812510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6</w:t>
            </w:r>
          </w:p>
        </w:tc>
        <w:tc>
          <w:tcPr>
            <w:tcW w:w="278" w:type="pct"/>
            <w:noWrap/>
            <w:hideMark/>
          </w:tcPr>
          <w:p w14:paraId="21BCA26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9</w:t>
            </w:r>
          </w:p>
        </w:tc>
        <w:tc>
          <w:tcPr>
            <w:tcW w:w="278" w:type="pct"/>
            <w:noWrap/>
            <w:hideMark/>
          </w:tcPr>
          <w:p w14:paraId="5CAE860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w:t>
            </w:r>
          </w:p>
        </w:tc>
        <w:tc>
          <w:tcPr>
            <w:tcW w:w="278" w:type="pct"/>
            <w:noWrap/>
            <w:hideMark/>
          </w:tcPr>
          <w:p w14:paraId="2E59BBFA"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0</w:t>
            </w:r>
          </w:p>
        </w:tc>
        <w:tc>
          <w:tcPr>
            <w:tcW w:w="278" w:type="pct"/>
            <w:noWrap/>
            <w:hideMark/>
          </w:tcPr>
          <w:p w14:paraId="438D2715"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w:t>
            </w:r>
          </w:p>
        </w:tc>
        <w:tc>
          <w:tcPr>
            <w:tcW w:w="315" w:type="pct"/>
            <w:hideMark/>
          </w:tcPr>
          <w:p w14:paraId="1921327D"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1</w:t>
            </w:r>
          </w:p>
        </w:tc>
        <w:tc>
          <w:tcPr>
            <w:tcW w:w="244" w:type="pct"/>
          </w:tcPr>
          <w:p w14:paraId="7D20A210" w14:textId="05321ED5"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7</w:t>
            </w:r>
          </w:p>
        </w:tc>
      </w:tr>
      <w:tr w:rsidR="00994260" w14:paraId="07F18DA0" w14:textId="67F64A5A" w:rsidTr="00D837EF">
        <w:trPr>
          <w:trHeight w:val="255"/>
        </w:trPr>
        <w:tc>
          <w:tcPr>
            <w:tcW w:w="546" w:type="pct"/>
            <w:noWrap/>
            <w:hideMark/>
          </w:tcPr>
          <w:p w14:paraId="2C2FBF65"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Baffle Creek</w:t>
            </w:r>
          </w:p>
        </w:tc>
        <w:tc>
          <w:tcPr>
            <w:tcW w:w="279" w:type="pct"/>
            <w:noWrap/>
            <w:hideMark/>
          </w:tcPr>
          <w:p w14:paraId="3ECE55A4"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112</w:t>
            </w:r>
          </w:p>
        </w:tc>
        <w:tc>
          <w:tcPr>
            <w:tcW w:w="279" w:type="pct"/>
            <w:noWrap/>
            <w:hideMark/>
          </w:tcPr>
          <w:p w14:paraId="0CB8472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1</w:t>
            </w:r>
          </w:p>
        </w:tc>
        <w:tc>
          <w:tcPr>
            <w:tcW w:w="279" w:type="pct"/>
            <w:noWrap/>
            <w:hideMark/>
          </w:tcPr>
          <w:p w14:paraId="148E5D1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w:t>
            </w:r>
          </w:p>
        </w:tc>
        <w:tc>
          <w:tcPr>
            <w:tcW w:w="278" w:type="pct"/>
            <w:noWrap/>
            <w:hideMark/>
          </w:tcPr>
          <w:p w14:paraId="3495FE7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w:t>
            </w:r>
          </w:p>
        </w:tc>
        <w:tc>
          <w:tcPr>
            <w:tcW w:w="278" w:type="pct"/>
            <w:noWrap/>
            <w:hideMark/>
          </w:tcPr>
          <w:p w14:paraId="7950F805"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w:t>
            </w:r>
          </w:p>
        </w:tc>
        <w:tc>
          <w:tcPr>
            <w:tcW w:w="278" w:type="pct"/>
            <w:noWrap/>
            <w:hideMark/>
          </w:tcPr>
          <w:p w14:paraId="3247C64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91</w:t>
            </w:r>
          </w:p>
        </w:tc>
        <w:tc>
          <w:tcPr>
            <w:tcW w:w="278" w:type="pct"/>
            <w:noWrap/>
            <w:hideMark/>
          </w:tcPr>
          <w:p w14:paraId="068DC84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3</w:t>
            </w:r>
          </w:p>
        </w:tc>
        <w:tc>
          <w:tcPr>
            <w:tcW w:w="278" w:type="pct"/>
            <w:noWrap/>
            <w:hideMark/>
          </w:tcPr>
          <w:p w14:paraId="08499175"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49</w:t>
            </w:r>
          </w:p>
        </w:tc>
        <w:tc>
          <w:tcPr>
            <w:tcW w:w="278" w:type="pct"/>
            <w:noWrap/>
            <w:hideMark/>
          </w:tcPr>
          <w:p w14:paraId="095DEF6D"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56</w:t>
            </w:r>
          </w:p>
        </w:tc>
        <w:tc>
          <w:tcPr>
            <w:tcW w:w="278" w:type="pct"/>
            <w:noWrap/>
            <w:hideMark/>
          </w:tcPr>
          <w:p w14:paraId="73B6EBB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24</w:t>
            </w:r>
          </w:p>
        </w:tc>
        <w:tc>
          <w:tcPr>
            <w:tcW w:w="278" w:type="pct"/>
            <w:noWrap/>
            <w:hideMark/>
          </w:tcPr>
          <w:p w14:paraId="4B7E5B8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42</w:t>
            </w:r>
          </w:p>
        </w:tc>
        <w:tc>
          <w:tcPr>
            <w:tcW w:w="278" w:type="pct"/>
            <w:noWrap/>
            <w:hideMark/>
          </w:tcPr>
          <w:p w14:paraId="498AD20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9</w:t>
            </w:r>
          </w:p>
        </w:tc>
        <w:tc>
          <w:tcPr>
            <w:tcW w:w="278" w:type="pct"/>
            <w:noWrap/>
            <w:hideMark/>
          </w:tcPr>
          <w:p w14:paraId="6DA7BA3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0</w:t>
            </w:r>
          </w:p>
        </w:tc>
        <w:tc>
          <w:tcPr>
            <w:tcW w:w="278" w:type="pct"/>
            <w:noWrap/>
            <w:hideMark/>
          </w:tcPr>
          <w:p w14:paraId="569FDD3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8</w:t>
            </w:r>
          </w:p>
        </w:tc>
        <w:tc>
          <w:tcPr>
            <w:tcW w:w="315" w:type="pct"/>
            <w:hideMark/>
          </w:tcPr>
          <w:p w14:paraId="4DF6965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8</w:t>
            </w:r>
          </w:p>
        </w:tc>
        <w:tc>
          <w:tcPr>
            <w:tcW w:w="244" w:type="pct"/>
          </w:tcPr>
          <w:p w14:paraId="6E8F595A" w14:textId="6ED5829B"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129</w:t>
            </w:r>
          </w:p>
        </w:tc>
      </w:tr>
      <w:tr w:rsidR="00994260" w14:paraId="20A1CBFA" w14:textId="0C63B8CD" w:rsidTr="00D837EF">
        <w:trPr>
          <w:trHeight w:val="255"/>
        </w:trPr>
        <w:tc>
          <w:tcPr>
            <w:tcW w:w="546" w:type="pct"/>
            <w:noWrap/>
            <w:hideMark/>
          </w:tcPr>
          <w:p w14:paraId="58D2F1B0"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Kolan River</w:t>
            </w:r>
          </w:p>
        </w:tc>
        <w:tc>
          <w:tcPr>
            <w:tcW w:w="279" w:type="pct"/>
            <w:noWrap/>
            <w:hideMark/>
          </w:tcPr>
          <w:p w14:paraId="2F8EE07A"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100</w:t>
            </w:r>
          </w:p>
        </w:tc>
        <w:tc>
          <w:tcPr>
            <w:tcW w:w="279" w:type="pct"/>
            <w:noWrap/>
            <w:hideMark/>
          </w:tcPr>
          <w:p w14:paraId="1746859C"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5</w:t>
            </w:r>
          </w:p>
        </w:tc>
        <w:tc>
          <w:tcPr>
            <w:tcW w:w="279" w:type="pct"/>
            <w:noWrap/>
            <w:hideMark/>
          </w:tcPr>
          <w:p w14:paraId="07806A9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0</w:t>
            </w:r>
          </w:p>
        </w:tc>
        <w:tc>
          <w:tcPr>
            <w:tcW w:w="278" w:type="pct"/>
            <w:noWrap/>
            <w:hideMark/>
          </w:tcPr>
          <w:p w14:paraId="64870B0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0</w:t>
            </w:r>
          </w:p>
        </w:tc>
        <w:tc>
          <w:tcPr>
            <w:tcW w:w="278" w:type="pct"/>
            <w:noWrap/>
            <w:hideMark/>
          </w:tcPr>
          <w:p w14:paraId="2BBF37B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0</w:t>
            </w:r>
          </w:p>
        </w:tc>
        <w:tc>
          <w:tcPr>
            <w:tcW w:w="278" w:type="pct"/>
            <w:noWrap/>
            <w:hideMark/>
          </w:tcPr>
          <w:p w14:paraId="61C9C42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1</w:t>
            </w:r>
          </w:p>
        </w:tc>
        <w:tc>
          <w:tcPr>
            <w:tcW w:w="278" w:type="pct"/>
            <w:noWrap/>
            <w:hideMark/>
          </w:tcPr>
          <w:p w14:paraId="147696A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w:t>
            </w:r>
          </w:p>
        </w:tc>
        <w:tc>
          <w:tcPr>
            <w:tcW w:w="278" w:type="pct"/>
            <w:noWrap/>
            <w:hideMark/>
          </w:tcPr>
          <w:p w14:paraId="247E955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87</w:t>
            </w:r>
          </w:p>
        </w:tc>
        <w:tc>
          <w:tcPr>
            <w:tcW w:w="278" w:type="pct"/>
            <w:noWrap/>
            <w:hideMark/>
          </w:tcPr>
          <w:p w14:paraId="2734943C"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34</w:t>
            </w:r>
          </w:p>
        </w:tc>
        <w:tc>
          <w:tcPr>
            <w:tcW w:w="278" w:type="pct"/>
            <w:noWrap/>
            <w:hideMark/>
          </w:tcPr>
          <w:p w14:paraId="272782E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92</w:t>
            </w:r>
          </w:p>
        </w:tc>
        <w:tc>
          <w:tcPr>
            <w:tcW w:w="278" w:type="pct"/>
            <w:noWrap/>
            <w:hideMark/>
          </w:tcPr>
          <w:p w14:paraId="31D5F89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43</w:t>
            </w:r>
          </w:p>
        </w:tc>
        <w:tc>
          <w:tcPr>
            <w:tcW w:w="278" w:type="pct"/>
            <w:noWrap/>
            <w:hideMark/>
          </w:tcPr>
          <w:p w14:paraId="78AD96E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4</w:t>
            </w:r>
          </w:p>
        </w:tc>
        <w:tc>
          <w:tcPr>
            <w:tcW w:w="278" w:type="pct"/>
            <w:noWrap/>
            <w:hideMark/>
          </w:tcPr>
          <w:p w14:paraId="36843AD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4</w:t>
            </w:r>
          </w:p>
        </w:tc>
        <w:tc>
          <w:tcPr>
            <w:tcW w:w="278" w:type="pct"/>
            <w:noWrap/>
            <w:hideMark/>
          </w:tcPr>
          <w:p w14:paraId="09D35428"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3</w:t>
            </w:r>
          </w:p>
        </w:tc>
        <w:tc>
          <w:tcPr>
            <w:tcW w:w="315" w:type="pct"/>
            <w:hideMark/>
          </w:tcPr>
          <w:p w14:paraId="0B503F8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4</w:t>
            </w:r>
          </w:p>
        </w:tc>
        <w:tc>
          <w:tcPr>
            <w:tcW w:w="244" w:type="pct"/>
          </w:tcPr>
          <w:p w14:paraId="68B5418C" w14:textId="10005B1D"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82</w:t>
            </w:r>
          </w:p>
        </w:tc>
      </w:tr>
      <w:tr w:rsidR="00994260" w14:paraId="17F72C89" w14:textId="0CA09717" w:rsidTr="00D837EF">
        <w:trPr>
          <w:trHeight w:val="286"/>
        </w:trPr>
        <w:tc>
          <w:tcPr>
            <w:tcW w:w="546" w:type="pct"/>
            <w:noWrap/>
            <w:hideMark/>
          </w:tcPr>
          <w:p w14:paraId="7A1AF68E"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Burrum River</w:t>
            </w:r>
          </w:p>
        </w:tc>
        <w:tc>
          <w:tcPr>
            <w:tcW w:w="279" w:type="pct"/>
            <w:noWrap/>
            <w:hideMark/>
          </w:tcPr>
          <w:p w14:paraId="7771A363"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37</w:t>
            </w:r>
          </w:p>
        </w:tc>
        <w:tc>
          <w:tcPr>
            <w:tcW w:w="279" w:type="pct"/>
            <w:noWrap/>
            <w:hideMark/>
          </w:tcPr>
          <w:p w14:paraId="5D960C4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0</w:t>
            </w:r>
          </w:p>
        </w:tc>
        <w:tc>
          <w:tcPr>
            <w:tcW w:w="279" w:type="pct"/>
            <w:noWrap/>
            <w:hideMark/>
          </w:tcPr>
          <w:p w14:paraId="60617DE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w:t>
            </w:r>
          </w:p>
        </w:tc>
        <w:tc>
          <w:tcPr>
            <w:tcW w:w="278" w:type="pct"/>
            <w:noWrap/>
            <w:hideMark/>
          </w:tcPr>
          <w:p w14:paraId="17288BD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2</w:t>
            </w:r>
          </w:p>
        </w:tc>
        <w:tc>
          <w:tcPr>
            <w:tcW w:w="278" w:type="pct"/>
            <w:noWrap/>
            <w:hideMark/>
          </w:tcPr>
          <w:p w14:paraId="0988BCE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w:t>
            </w:r>
          </w:p>
        </w:tc>
        <w:tc>
          <w:tcPr>
            <w:tcW w:w="278" w:type="pct"/>
            <w:noWrap/>
            <w:hideMark/>
          </w:tcPr>
          <w:p w14:paraId="5DC3939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7</w:t>
            </w:r>
          </w:p>
        </w:tc>
        <w:tc>
          <w:tcPr>
            <w:tcW w:w="278" w:type="pct"/>
            <w:noWrap/>
            <w:hideMark/>
          </w:tcPr>
          <w:p w14:paraId="33016E4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0</w:t>
            </w:r>
          </w:p>
        </w:tc>
        <w:tc>
          <w:tcPr>
            <w:tcW w:w="278" w:type="pct"/>
            <w:noWrap/>
            <w:hideMark/>
          </w:tcPr>
          <w:p w14:paraId="58F1827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9</w:t>
            </w:r>
          </w:p>
        </w:tc>
        <w:tc>
          <w:tcPr>
            <w:tcW w:w="278" w:type="pct"/>
            <w:noWrap/>
            <w:hideMark/>
          </w:tcPr>
          <w:p w14:paraId="44282C0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4</w:t>
            </w:r>
          </w:p>
        </w:tc>
        <w:tc>
          <w:tcPr>
            <w:tcW w:w="278" w:type="pct"/>
            <w:noWrap/>
            <w:hideMark/>
          </w:tcPr>
          <w:p w14:paraId="542D3BD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5</w:t>
            </w:r>
          </w:p>
        </w:tc>
        <w:tc>
          <w:tcPr>
            <w:tcW w:w="278" w:type="pct"/>
            <w:noWrap/>
            <w:hideMark/>
          </w:tcPr>
          <w:p w14:paraId="665C9AC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7</w:t>
            </w:r>
          </w:p>
        </w:tc>
        <w:tc>
          <w:tcPr>
            <w:tcW w:w="278" w:type="pct"/>
            <w:noWrap/>
            <w:hideMark/>
          </w:tcPr>
          <w:p w14:paraId="09AA22E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9</w:t>
            </w:r>
          </w:p>
        </w:tc>
        <w:tc>
          <w:tcPr>
            <w:tcW w:w="278" w:type="pct"/>
            <w:noWrap/>
            <w:hideMark/>
          </w:tcPr>
          <w:p w14:paraId="5F08C4C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5</w:t>
            </w:r>
          </w:p>
        </w:tc>
        <w:tc>
          <w:tcPr>
            <w:tcW w:w="278" w:type="pct"/>
            <w:noWrap/>
            <w:hideMark/>
          </w:tcPr>
          <w:p w14:paraId="6E71616D"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00</w:t>
            </w:r>
          </w:p>
        </w:tc>
        <w:tc>
          <w:tcPr>
            <w:tcW w:w="315" w:type="pct"/>
            <w:hideMark/>
          </w:tcPr>
          <w:p w14:paraId="0EB384B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07</w:t>
            </w:r>
          </w:p>
        </w:tc>
        <w:tc>
          <w:tcPr>
            <w:tcW w:w="244" w:type="pct"/>
          </w:tcPr>
          <w:p w14:paraId="07D1112B" w14:textId="78B4231A"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170</w:t>
            </w:r>
          </w:p>
        </w:tc>
      </w:tr>
      <w:tr w:rsidR="00994260" w14:paraId="4CAB1F27" w14:textId="7A8C60DB" w:rsidTr="00D837EF">
        <w:trPr>
          <w:trHeight w:val="255"/>
        </w:trPr>
        <w:tc>
          <w:tcPr>
            <w:tcW w:w="546" w:type="pct"/>
            <w:noWrap/>
            <w:hideMark/>
          </w:tcPr>
          <w:p w14:paraId="00744543"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Burnett River</w:t>
            </w:r>
          </w:p>
        </w:tc>
        <w:tc>
          <w:tcPr>
            <w:tcW w:w="279" w:type="pct"/>
            <w:noWrap/>
            <w:hideMark/>
          </w:tcPr>
          <w:p w14:paraId="0791C561"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114</w:t>
            </w:r>
          </w:p>
        </w:tc>
        <w:tc>
          <w:tcPr>
            <w:tcW w:w="279" w:type="pct"/>
            <w:noWrap/>
            <w:hideMark/>
          </w:tcPr>
          <w:p w14:paraId="7E4DC9E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9</w:t>
            </w:r>
          </w:p>
        </w:tc>
        <w:tc>
          <w:tcPr>
            <w:tcW w:w="279" w:type="pct"/>
            <w:noWrap/>
            <w:hideMark/>
          </w:tcPr>
          <w:p w14:paraId="0947294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0</w:t>
            </w:r>
          </w:p>
        </w:tc>
        <w:tc>
          <w:tcPr>
            <w:tcW w:w="278" w:type="pct"/>
            <w:noWrap/>
            <w:hideMark/>
          </w:tcPr>
          <w:p w14:paraId="0A065066"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5</w:t>
            </w:r>
          </w:p>
        </w:tc>
        <w:tc>
          <w:tcPr>
            <w:tcW w:w="278" w:type="pct"/>
            <w:noWrap/>
            <w:hideMark/>
          </w:tcPr>
          <w:p w14:paraId="2F470BD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w:t>
            </w:r>
          </w:p>
        </w:tc>
        <w:tc>
          <w:tcPr>
            <w:tcW w:w="278" w:type="pct"/>
            <w:noWrap/>
            <w:hideMark/>
          </w:tcPr>
          <w:p w14:paraId="539EB03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w:t>
            </w:r>
          </w:p>
        </w:tc>
        <w:tc>
          <w:tcPr>
            <w:tcW w:w="278" w:type="pct"/>
            <w:noWrap/>
            <w:hideMark/>
          </w:tcPr>
          <w:p w14:paraId="09DC12A5"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w:t>
            </w:r>
          </w:p>
        </w:tc>
        <w:tc>
          <w:tcPr>
            <w:tcW w:w="278" w:type="pct"/>
            <w:noWrap/>
            <w:hideMark/>
          </w:tcPr>
          <w:p w14:paraId="5AC3E86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25</w:t>
            </w:r>
          </w:p>
        </w:tc>
        <w:tc>
          <w:tcPr>
            <w:tcW w:w="278" w:type="pct"/>
            <w:noWrap/>
            <w:hideMark/>
          </w:tcPr>
          <w:p w14:paraId="28B8AF69"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884</w:t>
            </w:r>
          </w:p>
        </w:tc>
        <w:tc>
          <w:tcPr>
            <w:tcW w:w="278" w:type="pct"/>
            <w:noWrap/>
            <w:hideMark/>
          </w:tcPr>
          <w:p w14:paraId="502E14C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29</w:t>
            </w:r>
          </w:p>
        </w:tc>
        <w:tc>
          <w:tcPr>
            <w:tcW w:w="278" w:type="pct"/>
            <w:noWrap/>
            <w:hideMark/>
          </w:tcPr>
          <w:p w14:paraId="12DF0024"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516</w:t>
            </w:r>
          </w:p>
        </w:tc>
        <w:tc>
          <w:tcPr>
            <w:tcW w:w="278" w:type="pct"/>
            <w:noWrap/>
            <w:hideMark/>
          </w:tcPr>
          <w:p w14:paraId="10151842"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44</w:t>
            </w:r>
          </w:p>
        </w:tc>
        <w:tc>
          <w:tcPr>
            <w:tcW w:w="278" w:type="pct"/>
            <w:noWrap/>
            <w:hideMark/>
          </w:tcPr>
          <w:p w14:paraId="145051C7"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71</w:t>
            </w:r>
          </w:p>
        </w:tc>
        <w:tc>
          <w:tcPr>
            <w:tcW w:w="278" w:type="pct"/>
            <w:noWrap/>
            <w:hideMark/>
          </w:tcPr>
          <w:p w14:paraId="685E02CD"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76</w:t>
            </w:r>
          </w:p>
        </w:tc>
        <w:tc>
          <w:tcPr>
            <w:tcW w:w="315" w:type="pct"/>
            <w:hideMark/>
          </w:tcPr>
          <w:p w14:paraId="799E658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37</w:t>
            </w:r>
          </w:p>
        </w:tc>
        <w:tc>
          <w:tcPr>
            <w:tcW w:w="244" w:type="pct"/>
          </w:tcPr>
          <w:p w14:paraId="766CA146" w14:textId="31B385CC"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201</w:t>
            </w:r>
          </w:p>
        </w:tc>
      </w:tr>
      <w:tr w:rsidR="00994260" w14:paraId="3806794B" w14:textId="4073F40A" w:rsidTr="00D837EF">
        <w:trPr>
          <w:trHeight w:val="204"/>
        </w:trPr>
        <w:tc>
          <w:tcPr>
            <w:tcW w:w="546" w:type="pct"/>
            <w:noWrap/>
            <w:hideMark/>
          </w:tcPr>
          <w:p w14:paraId="5BD6ECEA" w14:textId="77777777" w:rsidR="00994260" w:rsidRDefault="00994260" w:rsidP="00BB0BE5">
            <w:pPr>
              <w:spacing w:before="0" w:after="0" w:line="160" w:lineRule="exact"/>
              <w:contextualSpacing/>
              <w:jc w:val="left"/>
              <w:rPr>
                <w:rFonts w:cs="Arial"/>
                <w:sz w:val="16"/>
                <w:szCs w:val="16"/>
                <w:lang w:val="en-AU" w:eastAsia="en-AU"/>
              </w:rPr>
            </w:pPr>
            <w:r>
              <w:rPr>
                <w:rFonts w:cs="Arial"/>
                <w:sz w:val="16"/>
                <w:szCs w:val="16"/>
                <w:lang w:val="en-AU" w:eastAsia="en-AU"/>
              </w:rPr>
              <w:t>Mary River</w:t>
            </w:r>
          </w:p>
        </w:tc>
        <w:tc>
          <w:tcPr>
            <w:tcW w:w="279" w:type="pct"/>
            <w:noWrap/>
            <w:hideMark/>
          </w:tcPr>
          <w:p w14:paraId="5F4BAD5D" w14:textId="77777777" w:rsidR="00994260" w:rsidRDefault="00994260" w:rsidP="00BB4BE6">
            <w:pPr>
              <w:spacing w:before="0" w:after="0" w:line="160" w:lineRule="exact"/>
              <w:contextualSpacing/>
              <w:jc w:val="center"/>
              <w:rPr>
                <w:rFonts w:cs="Arial"/>
                <w:sz w:val="16"/>
                <w:szCs w:val="16"/>
                <w:lang w:val="en-AU" w:eastAsia="en-AU"/>
              </w:rPr>
            </w:pPr>
            <w:r>
              <w:rPr>
                <w:rFonts w:cs="Arial"/>
                <w:sz w:val="16"/>
                <w:szCs w:val="16"/>
                <w:lang w:val="en-AU" w:eastAsia="en-AU"/>
              </w:rPr>
              <w:t>167</w:t>
            </w:r>
          </w:p>
        </w:tc>
        <w:tc>
          <w:tcPr>
            <w:tcW w:w="279" w:type="pct"/>
            <w:noWrap/>
            <w:hideMark/>
          </w:tcPr>
          <w:p w14:paraId="7546B94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53</w:t>
            </w:r>
          </w:p>
        </w:tc>
        <w:tc>
          <w:tcPr>
            <w:tcW w:w="279" w:type="pct"/>
            <w:noWrap/>
            <w:hideMark/>
          </w:tcPr>
          <w:p w14:paraId="353DBEB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1</w:t>
            </w:r>
          </w:p>
        </w:tc>
        <w:tc>
          <w:tcPr>
            <w:tcW w:w="278" w:type="pct"/>
            <w:noWrap/>
            <w:hideMark/>
          </w:tcPr>
          <w:p w14:paraId="1CCB477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56</w:t>
            </w:r>
          </w:p>
        </w:tc>
        <w:tc>
          <w:tcPr>
            <w:tcW w:w="278" w:type="pct"/>
            <w:noWrap/>
            <w:hideMark/>
          </w:tcPr>
          <w:p w14:paraId="3D8205F6"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87</w:t>
            </w:r>
          </w:p>
        </w:tc>
        <w:tc>
          <w:tcPr>
            <w:tcW w:w="278" w:type="pct"/>
            <w:noWrap/>
            <w:hideMark/>
          </w:tcPr>
          <w:p w14:paraId="402B84C3"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00</w:t>
            </w:r>
          </w:p>
        </w:tc>
        <w:tc>
          <w:tcPr>
            <w:tcW w:w="278" w:type="pct"/>
            <w:noWrap/>
            <w:hideMark/>
          </w:tcPr>
          <w:p w14:paraId="6090F0E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09</w:t>
            </w:r>
          </w:p>
        </w:tc>
        <w:tc>
          <w:tcPr>
            <w:tcW w:w="278" w:type="pct"/>
            <w:noWrap/>
            <w:hideMark/>
          </w:tcPr>
          <w:p w14:paraId="33759885"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378</w:t>
            </w:r>
          </w:p>
        </w:tc>
        <w:tc>
          <w:tcPr>
            <w:tcW w:w="278" w:type="pct"/>
            <w:noWrap/>
            <w:hideMark/>
          </w:tcPr>
          <w:p w14:paraId="4168E34F"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221</w:t>
            </w:r>
          </w:p>
        </w:tc>
        <w:tc>
          <w:tcPr>
            <w:tcW w:w="278" w:type="pct"/>
            <w:noWrap/>
            <w:hideMark/>
          </w:tcPr>
          <w:p w14:paraId="6FE521F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08</w:t>
            </w:r>
          </w:p>
        </w:tc>
        <w:tc>
          <w:tcPr>
            <w:tcW w:w="278" w:type="pct"/>
            <w:noWrap/>
            <w:hideMark/>
          </w:tcPr>
          <w:p w14:paraId="4455F46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1,072</w:t>
            </w:r>
          </w:p>
        </w:tc>
        <w:tc>
          <w:tcPr>
            <w:tcW w:w="278" w:type="pct"/>
            <w:noWrap/>
            <w:hideMark/>
          </w:tcPr>
          <w:p w14:paraId="308CDE51"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83</w:t>
            </w:r>
          </w:p>
        </w:tc>
        <w:tc>
          <w:tcPr>
            <w:tcW w:w="278" w:type="pct"/>
            <w:noWrap/>
            <w:hideMark/>
          </w:tcPr>
          <w:p w14:paraId="2739A24B"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231</w:t>
            </w:r>
          </w:p>
        </w:tc>
        <w:tc>
          <w:tcPr>
            <w:tcW w:w="278" w:type="pct"/>
            <w:noWrap/>
            <w:hideMark/>
          </w:tcPr>
          <w:p w14:paraId="6913DB0E"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67</w:t>
            </w:r>
          </w:p>
        </w:tc>
        <w:tc>
          <w:tcPr>
            <w:tcW w:w="315" w:type="pct"/>
            <w:hideMark/>
          </w:tcPr>
          <w:p w14:paraId="39C790B0" w14:textId="77777777" w:rsidR="00994260" w:rsidRDefault="00994260">
            <w:pPr>
              <w:spacing w:before="0" w:after="0" w:line="160" w:lineRule="exact"/>
              <w:contextualSpacing/>
              <w:jc w:val="center"/>
              <w:rPr>
                <w:rFonts w:cs="Arial"/>
                <w:sz w:val="16"/>
                <w:szCs w:val="16"/>
                <w:lang w:val="en-AU" w:eastAsia="en-AU"/>
              </w:rPr>
            </w:pPr>
            <w:r>
              <w:rPr>
                <w:rFonts w:cs="Arial"/>
                <w:sz w:val="16"/>
                <w:szCs w:val="16"/>
                <w:lang w:val="en-AU" w:eastAsia="en-AU"/>
              </w:rPr>
              <w:t>82</w:t>
            </w:r>
          </w:p>
        </w:tc>
        <w:tc>
          <w:tcPr>
            <w:tcW w:w="244" w:type="pct"/>
          </w:tcPr>
          <w:p w14:paraId="3B65F5FB" w14:textId="4F20A592" w:rsidR="00994260" w:rsidRDefault="00994260">
            <w:pPr>
              <w:spacing w:before="0" w:after="0" w:line="160" w:lineRule="exact"/>
              <w:contextualSpacing/>
              <w:jc w:val="center"/>
              <w:rPr>
                <w:rFonts w:cs="Arial"/>
                <w:sz w:val="16"/>
                <w:szCs w:val="16"/>
                <w:lang w:val="en-AU" w:eastAsia="en-AU"/>
              </w:rPr>
            </w:pPr>
            <w:r w:rsidRPr="00C61CEB">
              <w:rPr>
                <w:rFonts w:cs="Arial"/>
                <w:sz w:val="16"/>
                <w:szCs w:val="16"/>
                <w:lang w:val="en-AU" w:eastAsia="en-AU"/>
              </w:rPr>
              <w:t>266</w:t>
            </w:r>
          </w:p>
        </w:tc>
      </w:tr>
    </w:tbl>
    <w:p w14:paraId="213CE86E" w14:textId="77777777" w:rsidR="00994260" w:rsidRDefault="00994260" w:rsidP="00C83B6E">
      <w:pPr>
        <w:pStyle w:val="Caption"/>
      </w:pPr>
      <w:bookmarkStart w:id="2165" w:name="_Ref449132200"/>
    </w:p>
    <w:p w14:paraId="6B68056A" w14:textId="79C8F59D" w:rsidR="001E1C70" w:rsidRDefault="001E47CB" w:rsidP="00C83B6E">
      <w:pPr>
        <w:pStyle w:val="Caption"/>
      </w:pPr>
      <w:bookmarkStart w:id="2166" w:name="_Toc5614693"/>
      <w:r>
        <w:t>Table D-</w:t>
      </w:r>
      <w:r w:rsidR="005F019F">
        <w:fldChar w:fldCharType="begin"/>
      </w:r>
      <w:r w:rsidR="005F019F">
        <w:instrText xml:space="preserve"> SEQ Table_D- \* ARABIC </w:instrText>
      </w:r>
      <w:r w:rsidR="005F019F">
        <w:fldChar w:fldCharType="separate"/>
      </w:r>
      <w:r w:rsidR="00335316">
        <w:rPr>
          <w:noProof/>
        </w:rPr>
        <w:t>5</w:t>
      </w:r>
      <w:r w:rsidR="005F019F">
        <w:rPr>
          <w:noProof/>
        </w:rPr>
        <w:fldChar w:fldCharType="end"/>
      </w:r>
      <w:r w:rsidR="001E1C70">
        <w:t xml:space="preserve">: </w:t>
      </w:r>
      <w:bookmarkEnd w:id="2165"/>
      <w:r w:rsidR="001E1C70">
        <w:t>Tot</w:t>
      </w:r>
      <w:r w:rsidR="00074090">
        <w:t>al wet season river discharge (G</w:t>
      </w:r>
      <w:r w:rsidR="001E1C70">
        <w:t xml:space="preserve">L) from 2003 to </w:t>
      </w:r>
      <w:r w:rsidR="00994260">
        <w:t xml:space="preserve">2018 </w:t>
      </w:r>
      <w:r w:rsidR="001E1C70">
        <w:t xml:space="preserve">water years (from October 2002 to September </w:t>
      </w:r>
      <w:r w:rsidR="00994260">
        <w:t>2018</w:t>
      </w:r>
      <w:r w:rsidR="001E1C70">
        <w:t>).</w:t>
      </w:r>
      <w:bookmarkEnd w:id="2166"/>
    </w:p>
    <w:tbl>
      <w:tblPr>
        <w:tblW w:w="120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otal wet season river discharge (ML) from 2003 to 2016 water years (from October, 2002 to September, 2016)."/>
        <w:tblDescription w:val="Total wet season river discharge (ML) from 2003 to 2016 water years (from October, 2002 to September, 2016)."/>
      </w:tblPr>
      <w:tblGrid>
        <w:gridCol w:w="988"/>
        <w:gridCol w:w="708"/>
        <w:gridCol w:w="709"/>
        <w:gridCol w:w="709"/>
        <w:gridCol w:w="567"/>
        <w:gridCol w:w="709"/>
        <w:gridCol w:w="708"/>
        <w:gridCol w:w="709"/>
        <w:gridCol w:w="709"/>
        <w:gridCol w:w="709"/>
        <w:gridCol w:w="708"/>
        <w:gridCol w:w="567"/>
        <w:gridCol w:w="709"/>
        <w:gridCol w:w="709"/>
        <w:gridCol w:w="709"/>
        <w:gridCol w:w="708"/>
        <w:gridCol w:w="709"/>
      </w:tblGrid>
      <w:tr w:rsidR="00074090" w14:paraId="757E5169" w14:textId="7C6EF316" w:rsidTr="00074090">
        <w:trPr>
          <w:trHeight w:val="128"/>
          <w:tblHeader/>
        </w:trPr>
        <w:tc>
          <w:tcPr>
            <w:tcW w:w="988" w:type="dxa"/>
            <w:noWrap/>
            <w:hideMark/>
          </w:tcPr>
          <w:p w14:paraId="10A4A52D" w14:textId="77777777" w:rsidR="00994260" w:rsidRDefault="00994260" w:rsidP="00BB0BE5">
            <w:pPr>
              <w:spacing w:before="0" w:after="0" w:line="256" w:lineRule="auto"/>
              <w:jc w:val="left"/>
              <w:rPr>
                <w:rFonts w:cs="Arial"/>
                <w:b/>
                <w:bCs/>
                <w:sz w:val="14"/>
                <w:szCs w:val="14"/>
                <w:lang w:val="en-AU" w:eastAsia="en-AU"/>
              </w:rPr>
            </w:pPr>
            <w:r>
              <w:rPr>
                <w:rFonts w:cs="Arial"/>
                <w:b/>
                <w:bCs/>
                <w:sz w:val="14"/>
                <w:szCs w:val="14"/>
                <w:lang w:val="en-AU" w:eastAsia="en-AU"/>
              </w:rPr>
              <w:t>Discharge (ML)</w:t>
            </w:r>
          </w:p>
        </w:tc>
        <w:tc>
          <w:tcPr>
            <w:tcW w:w="708" w:type="dxa"/>
            <w:noWrap/>
            <w:hideMark/>
          </w:tcPr>
          <w:p w14:paraId="176177F5" w14:textId="77777777" w:rsidR="00994260" w:rsidRDefault="00994260" w:rsidP="00BB4BE6">
            <w:pPr>
              <w:spacing w:before="0" w:after="0" w:line="256" w:lineRule="auto"/>
              <w:jc w:val="center"/>
              <w:rPr>
                <w:rFonts w:cs="Arial"/>
                <w:b/>
                <w:bCs/>
                <w:sz w:val="14"/>
                <w:szCs w:val="14"/>
                <w:lang w:val="en-AU" w:eastAsia="en-AU"/>
              </w:rPr>
            </w:pPr>
            <w:r>
              <w:rPr>
                <w:rFonts w:cs="Arial"/>
                <w:b/>
                <w:bCs/>
                <w:sz w:val="14"/>
                <w:szCs w:val="14"/>
                <w:lang w:val="en-AU" w:eastAsia="en-AU"/>
              </w:rPr>
              <w:t>2002-03</w:t>
            </w:r>
          </w:p>
        </w:tc>
        <w:tc>
          <w:tcPr>
            <w:tcW w:w="709" w:type="dxa"/>
            <w:noWrap/>
            <w:hideMark/>
          </w:tcPr>
          <w:p w14:paraId="1143A5DC" w14:textId="77777777" w:rsidR="00994260" w:rsidRDefault="00994260">
            <w:pPr>
              <w:spacing w:before="0" w:after="0" w:line="256" w:lineRule="auto"/>
              <w:jc w:val="center"/>
              <w:rPr>
                <w:rFonts w:cs="Arial"/>
                <w:b/>
                <w:bCs/>
                <w:sz w:val="14"/>
                <w:szCs w:val="14"/>
                <w:lang w:val="en-AU" w:eastAsia="en-AU"/>
              </w:rPr>
            </w:pPr>
            <w:r>
              <w:rPr>
                <w:rFonts w:cs="Arial"/>
                <w:b/>
                <w:bCs/>
                <w:sz w:val="14"/>
                <w:szCs w:val="14"/>
                <w:lang w:val="en-AU" w:eastAsia="en-AU"/>
              </w:rPr>
              <w:t>2003-04</w:t>
            </w:r>
          </w:p>
        </w:tc>
        <w:tc>
          <w:tcPr>
            <w:tcW w:w="709" w:type="dxa"/>
            <w:noWrap/>
            <w:hideMark/>
          </w:tcPr>
          <w:p w14:paraId="6B3E90B5" w14:textId="77777777" w:rsidR="00994260" w:rsidRDefault="00994260">
            <w:pPr>
              <w:spacing w:before="0" w:after="0" w:line="256" w:lineRule="auto"/>
              <w:jc w:val="center"/>
              <w:rPr>
                <w:rFonts w:cs="Arial"/>
                <w:b/>
                <w:bCs/>
                <w:sz w:val="14"/>
                <w:szCs w:val="14"/>
                <w:lang w:val="en-AU" w:eastAsia="en-AU"/>
              </w:rPr>
            </w:pPr>
            <w:r>
              <w:rPr>
                <w:rFonts w:cs="Arial"/>
                <w:b/>
                <w:bCs/>
                <w:sz w:val="14"/>
                <w:szCs w:val="14"/>
                <w:lang w:val="en-AU" w:eastAsia="en-AU"/>
              </w:rPr>
              <w:t>2004-05</w:t>
            </w:r>
          </w:p>
        </w:tc>
        <w:tc>
          <w:tcPr>
            <w:tcW w:w="567" w:type="dxa"/>
            <w:noWrap/>
            <w:hideMark/>
          </w:tcPr>
          <w:p w14:paraId="5A425AE6" w14:textId="77777777" w:rsidR="00994260" w:rsidRDefault="00994260">
            <w:pPr>
              <w:spacing w:before="0" w:after="0" w:line="256" w:lineRule="auto"/>
              <w:jc w:val="center"/>
              <w:rPr>
                <w:rFonts w:cs="Arial"/>
                <w:b/>
                <w:bCs/>
                <w:sz w:val="14"/>
                <w:szCs w:val="14"/>
                <w:lang w:val="en-AU" w:eastAsia="en-AU"/>
              </w:rPr>
            </w:pPr>
            <w:r>
              <w:rPr>
                <w:rFonts w:cs="Arial"/>
                <w:b/>
                <w:bCs/>
                <w:sz w:val="14"/>
                <w:szCs w:val="14"/>
                <w:lang w:val="en-AU" w:eastAsia="en-AU"/>
              </w:rPr>
              <w:t>2005-06</w:t>
            </w:r>
          </w:p>
        </w:tc>
        <w:tc>
          <w:tcPr>
            <w:tcW w:w="709" w:type="dxa"/>
            <w:noWrap/>
            <w:hideMark/>
          </w:tcPr>
          <w:p w14:paraId="3EA6202B" w14:textId="77777777" w:rsidR="00994260" w:rsidRDefault="00994260">
            <w:pPr>
              <w:spacing w:before="0" w:after="0" w:line="256" w:lineRule="auto"/>
              <w:jc w:val="center"/>
              <w:rPr>
                <w:rFonts w:cs="Arial"/>
                <w:b/>
                <w:bCs/>
                <w:sz w:val="14"/>
                <w:szCs w:val="14"/>
                <w:lang w:val="en-AU" w:eastAsia="en-AU"/>
              </w:rPr>
            </w:pPr>
            <w:r>
              <w:rPr>
                <w:rFonts w:cs="Arial"/>
                <w:b/>
                <w:bCs/>
                <w:sz w:val="14"/>
                <w:szCs w:val="14"/>
                <w:lang w:val="en-AU" w:eastAsia="en-AU"/>
              </w:rPr>
              <w:t>2006-07</w:t>
            </w:r>
          </w:p>
        </w:tc>
        <w:tc>
          <w:tcPr>
            <w:tcW w:w="708" w:type="dxa"/>
            <w:noWrap/>
            <w:hideMark/>
          </w:tcPr>
          <w:p w14:paraId="062CD9B5" w14:textId="77777777" w:rsidR="00994260" w:rsidRDefault="00994260">
            <w:pPr>
              <w:spacing w:before="0" w:after="0" w:line="256" w:lineRule="auto"/>
              <w:jc w:val="center"/>
              <w:rPr>
                <w:rFonts w:cs="Arial"/>
                <w:b/>
                <w:bCs/>
                <w:sz w:val="14"/>
                <w:szCs w:val="14"/>
                <w:lang w:val="en-AU" w:eastAsia="en-AU"/>
              </w:rPr>
            </w:pPr>
            <w:r>
              <w:rPr>
                <w:rFonts w:cs="Arial"/>
                <w:b/>
                <w:bCs/>
                <w:sz w:val="14"/>
                <w:szCs w:val="14"/>
                <w:lang w:val="en-AU" w:eastAsia="en-AU"/>
              </w:rPr>
              <w:t>2007-08</w:t>
            </w:r>
          </w:p>
        </w:tc>
        <w:tc>
          <w:tcPr>
            <w:tcW w:w="709" w:type="dxa"/>
            <w:noWrap/>
            <w:hideMark/>
          </w:tcPr>
          <w:p w14:paraId="01A89E32" w14:textId="77777777" w:rsidR="00994260" w:rsidRDefault="00994260">
            <w:pPr>
              <w:spacing w:before="0" w:after="0" w:line="256" w:lineRule="auto"/>
              <w:jc w:val="center"/>
              <w:rPr>
                <w:rFonts w:cs="Arial"/>
                <w:b/>
                <w:bCs/>
                <w:sz w:val="14"/>
                <w:szCs w:val="14"/>
                <w:lang w:val="en-AU" w:eastAsia="en-AU"/>
              </w:rPr>
            </w:pPr>
            <w:r>
              <w:rPr>
                <w:rFonts w:cs="Arial"/>
                <w:b/>
                <w:bCs/>
                <w:sz w:val="14"/>
                <w:szCs w:val="14"/>
                <w:lang w:val="en-AU" w:eastAsia="en-AU"/>
              </w:rPr>
              <w:t>2008-09</w:t>
            </w:r>
          </w:p>
        </w:tc>
        <w:tc>
          <w:tcPr>
            <w:tcW w:w="709" w:type="dxa"/>
            <w:noWrap/>
            <w:hideMark/>
          </w:tcPr>
          <w:p w14:paraId="3CC98270" w14:textId="77777777" w:rsidR="00994260" w:rsidRDefault="00994260">
            <w:pPr>
              <w:spacing w:before="0" w:after="0" w:line="256" w:lineRule="auto"/>
              <w:jc w:val="center"/>
              <w:rPr>
                <w:rFonts w:cs="Arial"/>
                <w:b/>
                <w:bCs/>
                <w:sz w:val="14"/>
                <w:szCs w:val="14"/>
                <w:lang w:val="en-AU" w:eastAsia="en-AU"/>
              </w:rPr>
            </w:pPr>
            <w:r>
              <w:rPr>
                <w:rFonts w:cs="Arial"/>
                <w:b/>
                <w:bCs/>
                <w:sz w:val="14"/>
                <w:szCs w:val="14"/>
                <w:lang w:val="en-AU" w:eastAsia="en-AU"/>
              </w:rPr>
              <w:t>2009-10</w:t>
            </w:r>
          </w:p>
        </w:tc>
        <w:tc>
          <w:tcPr>
            <w:tcW w:w="709" w:type="dxa"/>
            <w:noWrap/>
            <w:hideMark/>
          </w:tcPr>
          <w:p w14:paraId="199DC4DA" w14:textId="77777777" w:rsidR="00994260" w:rsidRDefault="00994260">
            <w:pPr>
              <w:spacing w:before="0" w:after="0" w:line="256" w:lineRule="auto"/>
              <w:jc w:val="center"/>
              <w:rPr>
                <w:rFonts w:cs="Arial"/>
                <w:b/>
                <w:bCs/>
                <w:sz w:val="14"/>
                <w:szCs w:val="14"/>
                <w:lang w:val="en-AU" w:eastAsia="en-AU"/>
              </w:rPr>
            </w:pPr>
            <w:r>
              <w:rPr>
                <w:rFonts w:cs="Arial"/>
                <w:b/>
                <w:bCs/>
                <w:sz w:val="14"/>
                <w:szCs w:val="14"/>
                <w:lang w:val="en-AU" w:eastAsia="en-AU"/>
              </w:rPr>
              <w:t>2010-11</w:t>
            </w:r>
          </w:p>
        </w:tc>
        <w:tc>
          <w:tcPr>
            <w:tcW w:w="708" w:type="dxa"/>
            <w:noWrap/>
            <w:hideMark/>
          </w:tcPr>
          <w:p w14:paraId="5495AD0B" w14:textId="77777777" w:rsidR="00994260" w:rsidRDefault="00994260">
            <w:pPr>
              <w:spacing w:before="0" w:after="0" w:line="256" w:lineRule="auto"/>
              <w:jc w:val="center"/>
              <w:rPr>
                <w:rFonts w:cs="Arial"/>
                <w:b/>
                <w:bCs/>
                <w:sz w:val="14"/>
                <w:szCs w:val="14"/>
                <w:lang w:val="en-AU" w:eastAsia="en-AU"/>
              </w:rPr>
            </w:pPr>
            <w:r>
              <w:rPr>
                <w:rFonts w:cs="Arial"/>
                <w:b/>
                <w:bCs/>
                <w:sz w:val="14"/>
                <w:szCs w:val="14"/>
                <w:lang w:val="en-AU" w:eastAsia="en-AU"/>
              </w:rPr>
              <w:t>2011-12</w:t>
            </w:r>
          </w:p>
        </w:tc>
        <w:tc>
          <w:tcPr>
            <w:tcW w:w="567" w:type="dxa"/>
            <w:noWrap/>
            <w:hideMark/>
          </w:tcPr>
          <w:p w14:paraId="0D1C74A3" w14:textId="77777777" w:rsidR="00994260" w:rsidRDefault="00994260">
            <w:pPr>
              <w:spacing w:before="0" w:after="0" w:line="256" w:lineRule="auto"/>
              <w:jc w:val="center"/>
              <w:rPr>
                <w:rFonts w:cs="Arial"/>
                <w:b/>
                <w:bCs/>
                <w:sz w:val="14"/>
                <w:szCs w:val="14"/>
                <w:lang w:val="en-AU" w:eastAsia="en-AU"/>
              </w:rPr>
            </w:pPr>
            <w:r>
              <w:rPr>
                <w:rFonts w:cs="Arial"/>
                <w:b/>
                <w:bCs/>
                <w:sz w:val="14"/>
                <w:szCs w:val="14"/>
                <w:lang w:val="en-AU" w:eastAsia="en-AU"/>
              </w:rPr>
              <w:t>2012-13</w:t>
            </w:r>
          </w:p>
        </w:tc>
        <w:tc>
          <w:tcPr>
            <w:tcW w:w="709" w:type="dxa"/>
            <w:noWrap/>
            <w:hideMark/>
          </w:tcPr>
          <w:p w14:paraId="17B34B70" w14:textId="77777777" w:rsidR="00994260" w:rsidRDefault="00994260">
            <w:pPr>
              <w:spacing w:before="0" w:after="0" w:line="256" w:lineRule="auto"/>
              <w:jc w:val="center"/>
              <w:rPr>
                <w:rFonts w:cs="Arial"/>
                <w:b/>
                <w:bCs/>
                <w:sz w:val="14"/>
                <w:szCs w:val="14"/>
                <w:lang w:val="en-AU" w:eastAsia="en-AU"/>
              </w:rPr>
            </w:pPr>
            <w:r>
              <w:rPr>
                <w:rFonts w:cs="Arial"/>
                <w:b/>
                <w:bCs/>
                <w:sz w:val="14"/>
                <w:szCs w:val="14"/>
                <w:lang w:val="en-AU" w:eastAsia="en-AU"/>
              </w:rPr>
              <w:t>2013-14</w:t>
            </w:r>
          </w:p>
        </w:tc>
        <w:tc>
          <w:tcPr>
            <w:tcW w:w="709" w:type="dxa"/>
            <w:noWrap/>
            <w:hideMark/>
          </w:tcPr>
          <w:p w14:paraId="5461C055" w14:textId="77777777" w:rsidR="00994260" w:rsidRDefault="00994260">
            <w:pPr>
              <w:spacing w:before="0" w:after="0" w:line="256" w:lineRule="auto"/>
              <w:jc w:val="center"/>
              <w:rPr>
                <w:rFonts w:cs="Arial"/>
                <w:b/>
                <w:bCs/>
                <w:sz w:val="14"/>
                <w:szCs w:val="14"/>
                <w:lang w:val="en-AU" w:eastAsia="en-AU"/>
              </w:rPr>
            </w:pPr>
            <w:r>
              <w:rPr>
                <w:rFonts w:cs="Arial"/>
                <w:b/>
                <w:bCs/>
                <w:sz w:val="14"/>
                <w:szCs w:val="14"/>
                <w:lang w:val="en-AU" w:eastAsia="en-AU"/>
              </w:rPr>
              <w:t>2014-15</w:t>
            </w:r>
          </w:p>
        </w:tc>
        <w:tc>
          <w:tcPr>
            <w:tcW w:w="709" w:type="dxa"/>
            <w:noWrap/>
            <w:hideMark/>
          </w:tcPr>
          <w:p w14:paraId="451C6302" w14:textId="77777777" w:rsidR="00994260" w:rsidRDefault="00994260">
            <w:pPr>
              <w:spacing w:before="0" w:after="0" w:line="256" w:lineRule="auto"/>
              <w:jc w:val="center"/>
              <w:rPr>
                <w:rFonts w:cs="Arial"/>
                <w:b/>
                <w:bCs/>
                <w:sz w:val="14"/>
                <w:szCs w:val="14"/>
                <w:lang w:val="en-AU" w:eastAsia="en-AU"/>
              </w:rPr>
            </w:pPr>
            <w:r>
              <w:rPr>
                <w:rFonts w:cs="Arial"/>
                <w:b/>
                <w:bCs/>
                <w:sz w:val="14"/>
                <w:szCs w:val="14"/>
                <w:lang w:val="en-AU" w:eastAsia="en-AU"/>
              </w:rPr>
              <w:t>2015-16</w:t>
            </w:r>
          </w:p>
        </w:tc>
        <w:tc>
          <w:tcPr>
            <w:tcW w:w="708" w:type="dxa"/>
            <w:hideMark/>
          </w:tcPr>
          <w:p w14:paraId="6D0F0D4E" w14:textId="77777777" w:rsidR="00994260" w:rsidRDefault="00994260">
            <w:pPr>
              <w:spacing w:before="0" w:after="0" w:line="256" w:lineRule="auto"/>
              <w:jc w:val="center"/>
              <w:rPr>
                <w:rFonts w:cs="Arial"/>
                <w:b/>
                <w:bCs/>
                <w:sz w:val="14"/>
                <w:szCs w:val="14"/>
                <w:lang w:val="en-AU" w:eastAsia="en-AU"/>
              </w:rPr>
            </w:pPr>
            <w:r>
              <w:rPr>
                <w:rFonts w:cs="Arial"/>
                <w:b/>
                <w:bCs/>
                <w:sz w:val="14"/>
                <w:szCs w:val="14"/>
                <w:lang w:val="en-AU" w:eastAsia="en-AU"/>
              </w:rPr>
              <w:t>2016-17</w:t>
            </w:r>
          </w:p>
        </w:tc>
        <w:tc>
          <w:tcPr>
            <w:tcW w:w="709" w:type="dxa"/>
          </w:tcPr>
          <w:p w14:paraId="47708DA6" w14:textId="7076D8A6" w:rsidR="00994260" w:rsidRPr="00BB0BE5" w:rsidRDefault="00994260">
            <w:pPr>
              <w:spacing w:before="0" w:after="0" w:line="256" w:lineRule="auto"/>
              <w:jc w:val="center"/>
              <w:rPr>
                <w:rFonts w:cs="Arial"/>
                <w:b/>
                <w:sz w:val="14"/>
                <w:szCs w:val="14"/>
                <w:lang w:val="en-AU" w:eastAsia="en-AU"/>
              </w:rPr>
            </w:pPr>
            <w:r w:rsidRPr="00BB0BE5">
              <w:rPr>
                <w:rFonts w:cs="Arial"/>
                <w:b/>
                <w:sz w:val="14"/>
                <w:szCs w:val="14"/>
                <w:lang w:val="en-AU" w:eastAsia="en-AU"/>
              </w:rPr>
              <w:t>2017-18</w:t>
            </w:r>
          </w:p>
        </w:tc>
      </w:tr>
      <w:tr w:rsidR="00074090" w14:paraId="5765004F" w14:textId="43F7007B" w:rsidTr="00074090">
        <w:trPr>
          <w:trHeight w:val="270"/>
        </w:trPr>
        <w:tc>
          <w:tcPr>
            <w:tcW w:w="988" w:type="dxa"/>
            <w:noWrap/>
            <w:hideMark/>
          </w:tcPr>
          <w:p w14:paraId="0A060E87"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Jacky Jacky Creek</w:t>
            </w:r>
          </w:p>
        </w:tc>
        <w:tc>
          <w:tcPr>
            <w:tcW w:w="708" w:type="dxa"/>
            <w:noWrap/>
            <w:vAlign w:val="center"/>
            <w:hideMark/>
          </w:tcPr>
          <w:p w14:paraId="2567FB61" w14:textId="5D886FDA" w:rsidR="00074090" w:rsidRDefault="00074090" w:rsidP="00BB4BE6">
            <w:pPr>
              <w:spacing w:before="0" w:after="0" w:line="256" w:lineRule="auto"/>
              <w:jc w:val="center"/>
              <w:rPr>
                <w:rFonts w:cs="Arial"/>
                <w:sz w:val="14"/>
                <w:szCs w:val="14"/>
                <w:lang w:val="en-AU" w:eastAsia="en-AU"/>
              </w:rPr>
            </w:pPr>
            <w:r>
              <w:rPr>
                <w:rFonts w:cs="Arial"/>
                <w:sz w:val="14"/>
                <w:szCs w:val="14"/>
              </w:rPr>
              <w:t>1,387</w:t>
            </w:r>
          </w:p>
        </w:tc>
        <w:tc>
          <w:tcPr>
            <w:tcW w:w="709" w:type="dxa"/>
            <w:noWrap/>
            <w:vAlign w:val="center"/>
            <w:hideMark/>
          </w:tcPr>
          <w:p w14:paraId="212383C5" w14:textId="39FFA511" w:rsidR="00074090" w:rsidRDefault="00074090">
            <w:pPr>
              <w:spacing w:before="0" w:after="0" w:line="256" w:lineRule="auto"/>
              <w:jc w:val="center"/>
              <w:rPr>
                <w:rFonts w:cs="Arial"/>
                <w:sz w:val="14"/>
                <w:szCs w:val="14"/>
                <w:lang w:val="en-AU" w:eastAsia="en-AU"/>
              </w:rPr>
            </w:pPr>
            <w:r>
              <w:rPr>
                <w:rFonts w:cs="Arial"/>
                <w:sz w:val="14"/>
                <w:szCs w:val="14"/>
              </w:rPr>
              <w:t>2,541</w:t>
            </w:r>
          </w:p>
        </w:tc>
        <w:tc>
          <w:tcPr>
            <w:tcW w:w="709" w:type="dxa"/>
            <w:noWrap/>
            <w:vAlign w:val="center"/>
            <w:hideMark/>
          </w:tcPr>
          <w:p w14:paraId="6A82D3A3" w14:textId="1B52DA9E" w:rsidR="00074090" w:rsidRDefault="00074090">
            <w:pPr>
              <w:spacing w:before="0" w:after="0" w:line="256" w:lineRule="auto"/>
              <w:jc w:val="center"/>
              <w:rPr>
                <w:rFonts w:cs="Arial"/>
                <w:sz w:val="14"/>
                <w:szCs w:val="14"/>
                <w:lang w:val="en-AU" w:eastAsia="en-AU"/>
              </w:rPr>
            </w:pPr>
            <w:r>
              <w:rPr>
                <w:rFonts w:cs="Arial"/>
                <w:sz w:val="14"/>
                <w:szCs w:val="14"/>
              </w:rPr>
              <w:t>2,311</w:t>
            </w:r>
          </w:p>
        </w:tc>
        <w:tc>
          <w:tcPr>
            <w:tcW w:w="567" w:type="dxa"/>
            <w:noWrap/>
            <w:vAlign w:val="center"/>
            <w:hideMark/>
          </w:tcPr>
          <w:p w14:paraId="37FE0176" w14:textId="2519F0BA" w:rsidR="00074090" w:rsidRDefault="00074090">
            <w:pPr>
              <w:spacing w:before="0" w:after="0" w:line="256" w:lineRule="auto"/>
              <w:jc w:val="center"/>
              <w:rPr>
                <w:rFonts w:cs="Arial"/>
                <w:sz w:val="14"/>
                <w:szCs w:val="14"/>
                <w:lang w:val="en-AU" w:eastAsia="en-AU"/>
              </w:rPr>
            </w:pPr>
            <w:r>
              <w:rPr>
                <w:rFonts w:cs="Arial"/>
                <w:sz w:val="14"/>
                <w:szCs w:val="14"/>
              </w:rPr>
              <w:t>7,082</w:t>
            </w:r>
          </w:p>
        </w:tc>
        <w:tc>
          <w:tcPr>
            <w:tcW w:w="709" w:type="dxa"/>
            <w:noWrap/>
            <w:vAlign w:val="center"/>
            <w:hideMark/>
          </w:tcPr>
          <w:p w14:paraId="268ADF44" w14:textId="58D4B661" w:rsidR="00074090" w:rsidRDefault="00074090">
            <w:pPr>
              <w:spacing w:before="0" w:after="0" w:line="256" w:lineRule="auto"/>
              <w:jc w:val="center"/>
              <w:rPr>
                <w:rFonts w:cs="Arial"/>
                <w:sz w:val="14"/>
                <w:szCs w:val="14"/>
                <w:lang w:val="en-AU" w:eastAsia="en-AU"/>
              </w:rPr>
            </w:pPr>
            <w:r>
              <w:rPr>
                <w:rFonts w:cs="Arial"/>
                <w:sz w:val="14"/>
                <w:szCs w:val="14"/>
              </w:rPr>
              <w:t>1,523</w:t>
            </w:r>
          </w:p>
        </w:tc>
        <w:tc>
          <w:tcPr>
            <w:tcW w:w="708" w:type="dxa"/>
            <w:noWrap/>
            <w:vAlign w:val="center"/>
            <w:hideMark/>
          </w:tcPr>
          <w:p w14:paraId="38A3ED8C" w14:textId="1B238AC3" w:rsidR="00074090" w:rsidRDefault="00074090">
            <w:pPr>
              <w:spacing w:before="0" w:after="0" w:line="256" w:lineRule="auto"/>
              <w:jc w:val="center"/>
              <w:rPr>
                <w:rFonts w:cs="Arial"/>
                <w:sz w:val="14"/>
                <w:szCs w:val="14"/>
                <w:lang w:val="en-AU" w:eastAsia="en-AU"/>
              </w:rPr>
            </w:pPr>
            <w:r>
              <w:rPr>
                <w:rFonts w:cs="Arial"/>
                <w:sz w:val="14"/>
                <w:szCs w:val="14"/>
              </w:rPr>
              <w:t>1,588</w:t>
            </w:r>
          </w:p>
        </w:tc>
        <w:tc>
          <w:tcPr>
            <w:tcW w:w="709" w:type="dxa"/>
            <w:noWrap/>
            <w:vAlign w:val="center"/>
            <w:hideMark/>
          </w:tcPr>
          <w:p w14:paraId="03DCF665" w14:textId="389757E3" w:rsidR="00074090" w:rsidRDefault="00074090">
            <w:pPr>
              <w:spacing w:before="0" w:after="0" w:line="256" w:lineRule="auto"/>
              <w:jc w:val="center"/>
              <w:rPr>
                <w:rFonts w:cs="Arial"/>
                <w:sz w:val="14"/>
                <w:szCs w:val="14"/>
                <w:lang w:val="en-AU" w:eastAsia="en-AU"/>
              </w:rPr>
            </w:pPr>
            <w:r>
              <w:rPr>
                <w:rFonts w:cs="Arial"/>
                <w:sz w:val="14"/>
                <w:szCs w:val="14"/>
              </w:rPr>
              <w:t>1,527</w:t>
            </w:r>
          </w:p>
        </w:tc>
        <w:tc>
          <w:tcPr>
            <w:tcW w:w="709" w:type="dxa"/>
            <w:noWrap/>
            <w:vAlign w:val="center"/>
            <w:hideMark/>
          </w:tcPr>
          <w:p w14:paraId="4EE52EB2" w14:textId="7FF6DB79" w:rsidR="00074090" w:rsidRDefault="00074090">
            <w:pPr>
              <w:spacing w:before="0" w:after="0" w:line="256" w:lineRule="auto"/>
              <w:jc w:val="center"/>
              <w:rPr>
                <w:rFonts w:cs="Arial"/>
                <w:sz w:val="14"/>
                <w:szCs w:val="14"/>
                <w:lang w:val="en-AU" w:eastAsia="en-AU"/>
              </w:rPr>
            </w:pPr>
            <w:r>
              <w:rPr>
                <w:rFonts w:cs="Arial"/>
                <w:sz w:val="14"/>
                <w:szCs w:val="14"/>
              </w:rPr>
              <w:t>3,683</w:t>
            </w:r>
          </w:p>
        </w:tc>
        <w:tc>
          <w:tcPr>
            <w:tcW w:w="709" w:type="dxa"/>
            <w:noWrap/>
            <w:vAlign w:val="center"/>
            <w:hideMark/>
          </w:tcPr>
          <w:p w14:paraId="493D50BC" w14:textId="338D3105" w:rsidR="00074090" w:rsidRDefault="00074090">
            <w:pPr>
              <w:spacing w:before="0" w:after="0" w:line="256" w:lineRule="auto"/>
              <w:jc w:val="center"/>
              <w:rPr>
                <w:rFonts w:cs="Arial"/>
                <w:sz w:val="14"/>
                <w:szCs w:val="14"/>
                <w:lang w:val="en-AU" w:eastAsia="en-AU"/>
              </w:rPr>
            </w:pPr>
            <w:r>
              <w:rPr>
                <w:rFonts w:cs="Arial"/>
                <w:sz w:val="14"/>
                <w:szCs w:val="14"/>
              </w:rPr>
              <w:t>4,735</w:t>
            </w:r>
          </w:p>
        </w:tc>
        <w:tc>
          <w:tcPr>
            <w:tcW w:w="708" w:type="dxa"/>
            <w:noWrap/>
            <w:vAlign w:val="center"/>
            <w:hideMark/>
          </w:tcPr>
          <w:p w14:paraId="504F0F9E" w14:textId="381D407E" w:rsidR="00074090" w:rsidRDefault="00074090">
            <w:pPr>
              <w:spacing w:before="0" w:after="0" w:line="256" w:lineRule="auto"/>
              <w:jc w:val="center"/>
              <w:rPr>
                <w:rFonts w:cs="Arial"/>
                <w:sz w:val="14"/>
                <w:szCs w:val="14"/>
                <w:lang w:val="en-AU" w:eastAsia="en-AU"/>
              </w:rPr>
            </w:pPr>
            <w:r>
              <w:rPr>
                <w:rFonts w:cs="Arial"/>
                <w:sz w:val="14"/>
                <w:szCs w:val="14"/>
              </w:rPr>
              <w:t>1,820</w:t>
            </w:r>
          </w:p>
        </w:tc>
        <w:tc>
          <w:tcPr>
            <w:tcW w:w="567" w:type="dxa"/>
            <w:noWrap/>
            <w:vAlign w:val="center"/>
            <w:hideMark/>
          </w:tcPr>
          <w:p w14:paraId="0416F9A4" w14:textId="0F548DDD" w:rsidR="00074090" w:rsidRDefault="00074090">
            <w:pPr>
              <w:spacing w:before="0" w:after="0" w:line="256" w:lineRule="auto"/>
              <w:jc w:val="center"/>
              <w:rPr>
                <w:rFonts w:cs="Arial"/>
                <w:sz w:val="14"/>
                <w:szCs w:val="14"/>
                <w:lang w:val="en-AU" w:eastAsia="en-AU"/>
              </w:rPr>
            </w:pPr>
            <w:r>
              <w:rPr>
                <w:rFonts w:cs="Arial"/>
                <w:sz w:val="14"/>
                <w:szCs w:val="14"/>
              </w:rPr>
              <w:t>1,987</w:t>
            </w:r>
          </w:p>
        </w:tc>
        <w:tc>
          <w:tcPr>
            <w:tcW w:w="709" w:type="dxa"/>
            <w:noWrap/>
            <w:vAlign w:val="center"/>
            <w:hideMark/>
          </w:tcPr>
          <w:p w14:paraId="0073C8DF" w14:textId="6E7661D9" w:rsidR="00074090" w:rsidRDefault="00074090">
            <w:pPr>
              <w:spacing w:before="0" w:after="0" w:line="256" w:lineRule="auto"/>
              <w:jc w:val="center"/>
              <w:rPr>
                <w:rFonts w:cs="Arial"/>
                <w:sz w:val="14"/>
                <w:szCs w:val="14"/>
                <w:lang w:val="en-AU" w:eastAsia="en-AU"/>
              </w:rPr>
            </w:pPr>
            <w:r>
              <w:rPr>
                <w:rFonts w:cs="Arial"/>
                <w:sz w:val="14"/>
                <w:szCs w:val="14"/>
              </w:rPr>
              <w:t>3,791</w:t>
            </w:r>
          </w:p>
        </w:tc>
        <w:tc>
          <w:tcPr>
            <w:tcW w:w="709" w:type="dxa"/>
            <w:noWrap/>
            <w:vAlign w:val="center"/>
            <w:hideMark/>
          </w:tcPr>
          <w:p w14:paraId="74EDC0A4" w14:textId="3A3E17F4" w:rsidR="00074090" w:rsidRDefault="00074090">
            <w:pPr>
              <w:spacing w:before="0" w:after="0" w:line="256" w:lineRule="auto"/>
              <w:jc w:val="center"/>
              <w:rPr>
                <w:rFonts w:cs="Arial"/>
                <w:sz w:val="14"/>
                <w:szCs w:val="14"/>
                <w:lang w:val="en-AU" w:eastAsia="en-AU"/>
              </w:rPr>
            </w:pPr>
            <w:r>
              <w:rPr>
                <w:rFonts w:cs="Arial"/>
                <w:sz w:val="14"/>
                <w:szCs w:val="14"/>
              </w:rPr>
              <w:t>1,498</w:t>
            </w:r>
          </w:p>
        </w:tc>
        <w:tc>
          <w:tcPr>
            <w:tcW w:w="709" w:type="dxa"/>
            <w:noWrap/>
            <w:vAlign w:val="center"/>
            <w:hideMark/>
          </w:tcPr>
          <w:p w14:paraId="6004452B" w14:textId="0B44FFF9" w:rsidR="00074090" w:rsidRDefault="00074090">
            <w:pPr>
              <w:spacing w:before="0" w:after="0" w:line="256" w:lineRule="auto"/>
              <w:jc w:val="center"/>
              <w:rPr>
                <w:rFonts w:cs="Arial"/>
                <w:sz w:val="14"/>
                <w:szCs w:val="14"/>
                <w:lang w:val="en-AU" w:eastAsia="en-AU"/>
              </w:rPr>
            </w:pPr>
            <w:r>
              <w:rPr>
                <w:rFonts w:cs="Arial"/>
                <w:sz w:val="14"/>
                <w:szCs w:val="14"/>
              </w:rPr>
              <w:t>631</w:t>
            </w:r>
          </w:p>
        </w:tc>
        <w:tc>
          <w:tcPr>
            <w:tcW w:w="708" w:type="dxa"/>
            <w:vAlign w:val="center"/>
            <w:hideMark/>
          </w:tcPr>
          <w:p w14:paraId="1EDE7617" w14:textId="73FAA7F5" w:rsidR="00074090" w:rsidRDefault="00074090">
            <w:pPr>
              <w:spacing w:before="0" w:after="0" w:line="256" w:lineRule="auto"/>
              <w:jc w:val="center"/>
              <w:rPr>
                <w:rFonts w:cs="Arial"/>
                <w:sz w:val="14"/>
                <w:szCs w:val="14"/>
                <w:lang w:val="en-AU" w:eastAsia="en-AU"/>
              </w:rPr>
            </w:pPr>
            <w:r>
              <w:rPr>
                <w:rFonts w:cs="Arial"/>
                <w:sz w:val="14"/>
                <w:szCs w:val="14"/>
              </w:rPr>
              <w:t>2,383</w:t>
            </w:r>
          </w:p>
        </w:tc>
        <w:tc>
          <w:tcPr>
            <w:tcW w:w="709" w:type="dxa"/>
            <w:vAlign w:val="center"/>
          </w:tcPr>
          <w:p w14:paraId="75DA4D17" w14:textId="12D0E3BB" w:rsidR="00074090" w:rsidRDefault="00074090">
            <w:pPr>
              <w:spacing w:before="0" w:after="0" w:line="256" w:lineRule="auto"/>
              <w:jc w:val="center"/>
              <w:rPr>
                <w:rFonts w:cs="Arial"/>
                <w:sz w:val="14"/>
                <w:szCs w:val="14"/>
                <w:lang w:val="en-AU" w:eastAsia="en-AU"/>
              </w:rPr>
            </w:pPr>
            <w:r>
              <w:rPr>
                <w:rFonts w:cs="Arial"/>
                <w:sz w:val="14"/>
                <w:szCs w:val="14"/>
              </w:rPr>
              <w:t>2,740</w:t>
            </w:r>
          </w:p>
        </w:tc>
      </w:tr>
      <w:tr w:rsidR="00074090" w14:paraId="0EC39358" w14:textId="52CC6676" w:rsidTr="00074090">
        <w:trPr>
          <w:trHeight w:val="255"/>
        </w:trPr>
        <w:tc>
          <w:tcPr>
            <w:tcW w:w="988" w:type="dxa"/>
            <w:noWrap/>
            <w:hideMark/>
          </w:tcPr>
          <w:p w14:paraId="58C9BA21"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Olive Pascoe River</w:t>
            </w:r>
          </w:p>
        </w:tc>
        <w:tc>
          <w:tcPr>
            <w:tcW w:w="708" w:type="dxa"/>
            <w:noWrap/>
            <w:vAlign w:val="center"/>
            <w:hideMark/>
          </w:tcPr>
          <w:p w14:paraId="4DF65F40" w14:textId="5D928DDA" w:rsidR="00074090" w:rsidRDefault="00074090" w:rsidP="00BB4BE6">
            <w:pPr>
              <w:spacing w:before="0" w:after="0" w:line="256" w:lineRule="auto"/>
              <w:jc w:val="center"/>
              <w:rPr>
                <w:rFonts w:cs="Arial"/>
                <w:sz w:val="14"/>
                <w:szCs w:val="14"/>
                <w:lang w:val="en-AU" w:eastAsia="en-AU"/>
              </w:rPr>
            </w:pPr>
            <w:r>
              <w:rPr>
                <w:rFonts w:cs="Arial"/>
                <w:sz w:val="14"/>
                <w:szCs w:val="14"/>
              </w:rPr>
              <w:t>1,734</w:t>
            </w:r>
          </w:p>
        </w:tc>
        <w:tc>
          <w:tcPr>
            <w:tcW w:w="709" w:type="dxa"/>
            <w:noWrap/>
            <w:vAlign w:val="center"/>
            <w:hideMark/>
          </w:tcPr>
          <w:p w14:paraId="7FB0FD3A" w14:textId="1B4B1C40" w:rsidR="00074090" w:rsidRDefault="00074090">
            <w:pPr>
              <w:spacing w:before="0" w:after="0" w:line="256" w:lineRule="auto"/>
              <w:jc w:val="center"/>
              <w:rPr>
                <w:rFonts w:cs="Arial"/>
                <w:sz w:val="14"/>
                <w:szCs w:val="14"/>
                <w:lang w:val="en-AU" w:eastAsia="en-AU"/>
              </w:rPr>
            </w:pPr>
            <w:r>
              <w:rPr>
                <w:rFonts w:cs="Arial"/>
                <w:sz w:val="14"/>
                <w:szCs w:val="14"/>
              </w:rPr>
              <w:t>3,177</w:t>
            </w:r>
          </w:p>
        </w:tc>
        <w:tc>
          <w:tcPr>
            <w:tcW w:w="709" w:type="dxa"/>
            <w:noWrap/>
            <w:vAlign w:val="center"/>
            <w:hideMark/>
          </w:tcPr>
          <w:p w14:paraId="43EF9840" w14:textId="0B7D1A39" w:rsidR="00074090" w:rsidRDefault="00074090">
            <w:pPr>
              <w:spacing w:before="0" w:after="0" w:line="256" w:lineRule="auto"/>
              <w:jc w:val="center"/>
              <w:rPr>
                <w:rFonts w:cs="Arial"/>
                <w:sz w:val="14"/>
                <w:szCs w:val="14"/>
                <w:lang w:val="en-AU" w:eastAsia="en-AU"/>
              </w:rPr>
            </w:pPr>
            <w:r>
              <w:rPr>
                <w:rFonts w:cs="Arial"/>
                <w:sz w:val="14"/>
                <w:szCs w:val="14"/>
              </w:rPr>
              <w:t>2,889</w:t>
            </w:r>
          </w:p>
        </w:tc>
        <w:tc>
          <w:tcPr>
            <w:tcW w:w="567" w:type="dxa"/>
            <w:noWrap/>
            <w:vAlign w:val="center"/>
            <w:hideMark/>
          </w:tcPr>
          <w:p w14:paraId="59B0A498" w14:textId="601A505E" w:rsidR="00074090" w:rsidRDefault="00074090">
            <w:pPr>
              <w:spacing w:before="0" w:after="0" w:line="256" w:lineRule="auto"/>
              <w:jc w:val="center"/>
              <w:rPr>
                <w:rFonts w:cs="Arial"/>
                <w:sz w:val="14"/>
                <w:szCs w:val="14"/>
                <w:lang w:val="en-AU" w:eastAsia="en-AU"/>
              </w:rPr>
            </w:pPr>
            <w:r>
              <w:rPr>
                <w:rFonts w:cs="Arial"/>
                <w:sz w:val="14"/>
                <w:szCs w:val="14"/>
              </w:rPr>
              <w:t>8,852</w:t>
            </w:r>
          </w:p>
        </w:tc>
        <w:tc>
          <w:tcPr>
            <w:tcW w:w="709" w:type="dxa"/>
            <w:noWrap/>
            <w:vAlign w:val="center"/>
            <w:hideMark/>
          </w:tcPr>
          <w:p w14:paraId="68A730C9" w14:textId="05289ED8" w:rsidR="00074090" w:rsidRDefault="00074090">
            <w:pPr>
              <w:spacing w:before="0" w:after="0" w:line="256" w:lineRule="auto"/>
              <w:jc w:val="center"/>
              <w:rPr>
                <w:rFonts w:cs="Arial"/>
                <w:sz w:val="14"/>
                <w:szCs w:val="14"/>
                <w:lang w:val="en-AU" w:eastAsia="en-AU"/>
              </w:rPr>
            </w:pPr>
            <w:r>
              <w:rPr>
                <w:rFonts w:cs="Arial"/>
                <w:sz w:val="14"/>
                <w:szCs w:val="14"/>
              </w:rPr>
              <w:t>1,904</w:t>
            </w:r>
          </w:p>
        </w:tc>
        <w:tc>
          <w:tcPr>
            <w:tcW w:w="708" w:type="dxa"/>
            <w:noWrap/>
            <w:vAlign w:val="center"/>
            <w:hideMark/>
          </w:tcPr>
          <w:p w14:paraId="7107797D" w14:textId="17CB4324" w:rsidR="00074090" w:rsidRDefault="00074090">
            <w:pPr>
              <w:spacing w:before="0" w:after="0" w:line="256" w:lineRule="auto"/>
              <w:jc w:val="center"/>
              <w:rPr>
                <w:rFonts w:cs="Arial"/>
                <w:sz w:val="14"/>
                <w:szCs w:val="14"/>
                <w:lang w:val="en-AU" w:eastAsia="en-AU"/>
              </w:rPr>
            </w:pPr>
            <w:r>
              <w:rPr>
                <w:rFonts w:cs="Arial"/>
                <w:sz w:val="14"/>
                <w:szCs w:val="14"/>
              </w:rPr>
              <w:t>1,985</w:t>
            </w:r>
          </w:p>
        </w:tc>
        <w:tc>
          <w:tcPr>
            <w:tcW w:w="709" w:type="dxa"/>
            <w:noWrap/>
            <w:vAlign w:val="center"/>
            <w:hideMark/>
          </w:tcPr>
          <w:p w14:paraId="46CCB4E2" w14:textId="5B454F6B" w:rsidR="00074090" w:rsidRDefault="00074090">
            <w:pPr>
              <w:spacing w:before="0" w:after="0" w:line="256" w:lineRule="auto"/>
              <w:jc w:val="center"/>
              <w:rPr>
                <w:rFonts w:cs="Arial"/>
                <w:sz w:val="14"/>
                <w:szCs w:val="14"/>
                <w:lang w:val="en-AU" w:eastAsia="en-AU"/>
              </w:rPr>
            </w:pPr>
            <w:r>
              <w:rPr>
                <w:rFonts w:cs="Arial"/>
                <w:sz w:val="14"/>
                <w:szCs w:val="14"/>
              </w:rPr>
              <w:t>1,909</w:t>
            </w:r>
          </w:p>
        </w:tc>
        <w:tc>
          <w:tcPr>
            <w:tcW w:w="709" w:type="dxa"/>
            <w:noWrap/>
            <w:vAlign w:val="center"/>
            <w:hideMark/>
          </w:tcPr>
          <w:p w14:paraId="36442156" w14:textId="0315C29F" w:rsidR="00074090" w:rsidRDefault="00074090">
            <w:pPr>
              <w:spacing w:before="0" w:after="0" w:line="256" w:lineRule="auto"/>
              <w:jc w:val="center"/>
              <w:rPr>
                <w:rFonts w:cs="Arial"/>
                <w:sz w:val="14"/>
                <w:szCs w:val="14"/>
                <w:lang w:val="en-AU" w:eastAsia="en-AU"/>
              </w:rPr>
            </w:pPr>
            <w:r>
              <w:rPr>
                <w:rFonts w:cs="Arial"/>
                <w:sz w:val="14"/>
                <w:szCs w:val="14"/>
              </w:rPr>
              <w:t>4,604</w:t>
            </w:r>
          </w:p>
        </w:tc>
        <w:tc>
          <w:tcPr>
            <w:tcW w:w="709" w:type="dxa"/>
            <w:noWrap/>
            <w:vAlign w:val="center"/>
            <w:hideMark/>
          </w:tcPr>
          <w:p w14:paraId="6EBFB4E9" w14:textId="1E9488C0" w:rsidR="00074090" w:rsidRDefault="00074090">
            <w:pPr>
              <w:spacing w:before="0" w:after="0" w:line="256" w:lineRule="auto"/>
              <w:jc w:val="center"/>
              <w:rPr>
                <w:rFonts w:cs="Arial"/>
                <w:sz w:val="14"/>
                <w:szCs w:val="14"/>
                <w:lang w:val="en-AU" w:eastAsia="en-AU"/>
              </w:rPr>
            </w:pPr>
            <w:r>
              <w:rPr>
                <w:rFonts w:cs="Arial"/>
                <w:sz w:val="14"/>
                <w:szCs w:val="14"/>
              </w:rPr>
              <w:t>5,919</w:t>
            </w:r>
          </w:p>
        </w:tc>
        <w:tc>
          <w:tcPr>
            <w:tcW w:w="708" w:type="dxa"/>
            <w:noWrap/>
            <w:vAlign w:val="center"/>
            <w:hideMark/>
          </w:tcPr>
          <w:p w14:paraId="4B8C3239" w14:textId="4559B1C6" w:rsidR="00074090" w:rsidRDefault="00074090">
            <w:pPr>
              <w:spacing w:before="0" w:after="0" w:line="256" w:lineRule="auto"/>
              <w:jc w:val="center"/>
              <w:rPr>
                <w:rFonts w:cs="Arial"/>
                <w:sz w:val="14"/>
                <w:szCs w:val="14"/>
                <w:lang w:val="en-AU" w:eastAsia="en-AU"/>
              </w:rPr>
            </w:pPr>
            <w:r>
              <w:rPr>
                <w:rFonts w:cs="Arial"/>
                <w:sz w:val="14"/>
                <w:szCs w:val="14"/>
              </w:rPr>
              <w:t>2,276</w:t>
            </w:r>
          </w:p>
        </w:tc>
        <w:tc>
          <w:tcPr>
            <w:tcW w:w="567" w:type="dxa"/>
            <w:noWrap/>
            <w:vAlign w:val="center"/>
            <w:hideMark/>
          </w:tcPr>
          <w:p w14:paraId="5C6F9DFB" w14:textId="05ACC7A3" w:rsidR="00074090" w:rsidRDefault="00074090">
            <w:pPr>
              <w:spacing w:before="0" w:after="0" w:line="256" w:lineRule="auto"/>
              <w:jc w:val="center"/>
              <w:rPr>
                <w:rFonts w:cs="Arial"/>
                <w:sz w:val="14"/>
                <w:szCs w:val="14"/>
                <w:lang w:val="en-AU" w:eastAsia="en-AU"/>
              </w:rPr>
            </w:pPr>
            <w:r>
              <w:rPr>
                <w:rFonts w:cs="Arial"/>
                <w:sz w:val="14"/>
                <w:szCs w:val="14"/>
              </w:rPr>
              <w:t>2,484</w:t>
            </w:r>
          </w:p>
        </w:tc>
        <w:tc>
          <w:tcPr>
            <w:tcW w:w="709" w:type="dxa"/>
            <w:noWrap/>
            <w:vAlign w:val="center"/>
            <w:hideMark/>
          </w:tcPr>
          <w:p w14:paraId="410C87E4" w14:textId="75594998" w:rsidR="00074090" w:rsidRDefault="00074090">
            <w:pPr>
              <w:spacing w:before="0" w:after="0" w:line="256" w:lineRule="auto"/>
              <w:jc w:val="center"/>
              <w:rPr>
                <w:rFonts w:cs="Arial"/>
                <w:sz w:val="14"/>
                <w:szCs w:val="14"/>
                <w:lang w:val="en-AU" w:eastAsia="en-AU"/>
              </w:rPr>
            </w:pPr>
            <w:r>
              <w:rPr>
                <w:rFonts w:cs="Arial"/>
                <w:sz w:val="14"/>
                <w:szCs w:val="14"/>
              </w:rPr>
              <w:t>4,739</w:t>
            </w:r>
          </w:p>
        </w:tc>
        <w:tc>
          <w:tcPr>
            <w:tcW w:w="709" w:type="dxa"/>
            <w:noWrap/>
            <w:vAlign w:val="center"/>
            <w:hideMark/>
          </w:tcPr>
          <w:p w14:paraId="18C60A46" w14:textId="488680EF" w:rsidR="00074090" w:rsidRDefault="00074090">
            <w:pPr>
              <w:spacing w:before="0" w:after="0" w:line="256" w:lineRule="auto"/>
              <w:jc w:val="center"/>
              <w:rPr>
                <w:rFonts w:cs="Arial"/>
                <w:sz w:val="14"/>
                <w:szCs w:val="14"/>
                <w:lang w:val="en-AU" w:eastAsia="en-AU"/>
              </w:rPr>
            </w:pPr>
            <w:r>
              <w:rPr>
                <w:rFonts w:cs="Arial"/>
                <w:sz w:val="14"/>
                <w:szCs w:val="14"/>
              </w:rPr>
              <w:t>1,873</w:t>
            </w:r>
          </w:p>
        </w:tc>
        <w:tc>
          <w:tcPr>
            <w:tcW w:w="709" w:type="dxa"/>
            <w:noWrap/>
            <w:vAlign w:val="center"/>
            <w:hideMark/>
          </w:tcPr>
          <w:p w14:paraId="0084EE1C" w14:textId="735E4B19" w:rsidR="00074090" w:rsidRDefault="00074090">
            <w:pPr>
              <w:spacing w:before="0" w:after="0" w:line="256" w:lineRule="auto"/>
              <w:jc w:val="center"/>
              <w:rPr>
                <w:rFonts w:cs="Arial"/>
                <w:sz w:val="14"/>
                <w:szCs w:val="14"/>
                <w:lang w:val="en-AU" w:eastAsia="en-AU"/>
              </w:rPr>
            </w:pPr>
            <w:r>
              <w:rPr>
                <w:rFonts w:cs="Arial"/>
                <w:sz w:val="14"/>
                <w:szCs w:val="14"/>
              </w:rPr>
              <w:t>788</w:t>
            </w:r>
          </w:p>
        </w:tc>
        <w:tc>
          <w:tcPr>
            <w:tcW w:w="708" w:type="dxa"/>
            <w:vAlign w:val="center"/>
            <w:hideMark/>
          </w:tcPr>
          <w:p w14:paraId="06AF5103" w14:textId="143F84A6" w:rsidR="00074090" w:rsidRDefault="00074090">
            <w:pPr>
              <w:spacing w:before="0" w:after="0" w:line="256" w:lineRule="auto"/>
              <w:jc w:val="center"/>
              <w:rPr>
                <w:rFonts w:cs="Arial"/>
                <w:sz w:val="14"/>
                <w:szCs w:val="14"/>
                <w:lang w:val="en-AU" w:eastAsia="en-AU"/>
              </w:rPr>
            </w:pPr>
            <w:r>
              <w:rPr>
                <w:rFonts w:cs="Arial"/>
                <w:sz w:val="14"/>
                <w:szCs w:val="14"/>
              </w:rPr>
              <w:t>2,979</w:t>
            </w:r>
          </w:p>
        </w:tc>
        <w:tc>
          <w:tcPr>
            <w:tcW w:w="709" w:type="dxa"/>
            <w:vAlign w:val="center"/>
          </w:tcPr>
          <w:p w14:paraId="0683A77E" w14:textId="52E46A98" w:rsidR="00074090" w:rsidRDefault="00074090">
            <w:pPr>
              <w:spacing w:before="0" w:after="0" w:line="256" w:lineRule="auto"/>
              <w:jc w:val="center"/>
              <w:rPr>
                <w:rFonts w:cs="Arial"/>
                <w:sz w:val="14"/>
                <w:szCs w:val="14"/>
                <w:lang w:val="en-AU" w:eastAsia="en-AU"/>
              </w:rPr>
            </w:pPr>
            <w:r>
              <w:rPr>
                <w:rFonts w:cs="Arial"/>
                <w:sz w:val="14"/>
                <w:szCs w:val="14"/>
              </w:rPr>
              <w:t>3,425</w:t>
            </w:r>
          </w:p>
        </w:tc>
      </w:tr>
      <w:tr w:rsidR="00074090" w14:paraId="6AC1326E" w14:textId="03BD5276" w:rsidTr="00074090">
        <w:trPr>
          <w:trHeight w:val="255"/>
        </w:trPr>
        <w:tc>
          <w:tcPr>
            <w:tcW w:w="988" w:type="dxa"/>
            <w:noWrap/>
            <w:hideMark/>
          </w:tcPr>
          <w:p w14:paraId="7FF85F3C"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Lockhart River</w:t>
            </w:r>
          </w:p>
        </w:tc>
        <w:tc>
          <w:tcPr>
            <w:tcW w:w="708" w:type="dxa"/>
            <w:noWrap/>
            <w:vAlign w:val="center"/>
            <w:hideMark/>
          </w:tcPr>
          <w:p w14:paraId="766A7532" w14:textId="0EEA2357" w:rsidR="00074090" w:rsidRDefault="00074090" w:rsidP="00BB4BE6">
            <w:pPr>
              <w:spacing w:before="0" w:after="0" w:line="256" w:lineRule="auto"/>
              <w:jc w:val="center"/>
              <w:rPr>
                <w:rFonts w:cs="Arial"/>
                <w:sz w:val="14"/>
                <w:szCs w:val="14"/>
                <w:lang w:val="en-AU" w:eastAsia="en-AU"/>
              </w:rPr>
            </w:pPr>
            <w:r>
              <w:rPr>
                <w:rFonts w:cs="Arial"/>
                <w:sz w:val="14"/>
                <w:szCs w:val="14"/>
              </w:rPr>
              <w:t>1,098</w:t>
            </w:r>
          </w:p>
        </w:tc>
        <w:tc>
          <w:tcPr>
            <w:tcW w:w="709" w:type="dxa"/>
            <w:noWrap/>
            <w:vAlign w:val="center"/>
            <w:hideMark/>
          </w:tcPr>
          <w:p w14:paraId="6D1EF313" w14:textId="74383A65" w:rsidR="00074090" w:rsidRDefault="00074090">
            <w:pPr>
              <w:spacing w:before="0" w:after="0" w:line="256" w:lineRule="auto"/>
              <w:jc w:val="center"/>
              <w:rPr>
                <w:rFonts w:cs="Arial"/>
                <w:sz w:val="14"/>
                <w:szCs w:val="14"/>
                <w:lang w:val="en-AU" w:eastAsia="en-AU"/>
              </w:rPr>
            </w:pPr>
            <w:r>
              <w:rPr>
                <w:rFonts w:cs="Arial"/>
                <w:sz w:val="14"/>
                <w:szCs w:val="14"/>
              </w:rPr>
              <w:t>2,012</w:t>
            </w:r>
          </w:p>
        </w:tc>
        <w:tc>
          <w:tcPr>
            <w:tcW w:w="709" w:type="dxa"/>
            <w:noWrap/>
            <w:vAlign w:val="center"/>
            <w:hideMark/>
          </w:tcPr>
          <w:p w14:paraId="5760201B" w14:textId="2607196E" w:rsidR="00074090" w:rsidRDefault="00074090">
            <w:pPr>
              <w:spacing w:before="0" w:after="0" w:line="256" w:lineRule="auto"/>
              <w:jc w:val="center"/>
              <w:rPr>
                <w:rFonts w:cs="Arial"/>
                <w:sz w:val="14"/>
                <w:szCs w:val="14"/>
                <w:lang w:val="en-AU" w:eastAsia="en-AU"/>
              </w:rPr>
            </w:pPr>
            <w:r>
              <w:rPr>
                <w:rFonts w:cs="Arial"/>
                <w:sz w:val="14"/>
                <w:szCs w:val="14"/>
              </w:rPr>
              <w:t>1,830</w:t>
            </w:r>
          </w:p>
        </w:tc>
        <w:tc>
          <w:tcPr>
            <w:tcW w:w="567" w:type="dxa"/>
            <w:noWrap/>
            <w:vAlign w:val="center"/>
            <w:hideMark/>
          </w:tcPr>
          <w:p w14:paraId="1DBC7D8F" w14:textId="0F6AACCB" w:rsidR="00074090" w:rsidRDefault="00074090">
            <w:pPr>
              <w:spacing w:before="0" w:after="0" w:line="256" w:lineRule="auto"/>
              <w:jc w:val="center"/>
              <w:rPr>
                <w:rFonts w:cs="Arial"/>
                <w:sz w:val="14"/>
                <w:szCs w:val="14"/>
                <w:lang w:val="en-AU" w:eastAsia="en-AU"/>
              </w:rPr>
            </w:pPr>
            <w:r>
              <w:rPr>
                <w:rFonts w:cs="Arial"/>
                <w:sz w:val="14"/>
                <w:szCs w:val="14"/>
              </w:rPr>
              <w:t>5,606</w:t>
            </w:r>
          </w:p>
        </w:tc>
        <w:tc>
          <w:tcPr>
            <w:tcW w:w="709" w:type="dxa"/>
            <w:noWrap/>
            <w:vAlign w:val="center"/>
            <w:hideMark/>
          </w:tcPr>
          <w:p w14:paraId="632990F1" w14:textId="131EC877" w:rsidR="00074090" w:rsidRDefault="00074090">
            <w:pPr>
              <w:spacing w:before="0" w:after="0" w:line="256" w:lineRule="auto"/>
              <w:jc w:val="center"/>
              <w:rPr>
                <w:rFonts w:cs="Arial"/>
                <w:sz w:val="14"/>
                <w:szCs w:val="14"/>
                <w:lang w:val="en-AU" w:eastAsia="en-AU"/>
              </w:rPr>
            </w:pPr>
            <w:r>
              <w:rPr>
                <w:rFonts w:cs="Arial"/>
                <w:sz w:val="14"/>
                <w:szCs w:val="14"/>
              </w:rPr>
              <w:t>1,206</w:t>
            </w:r>
          </w:p>
        </w:tc>
        <w:tc>
          <w:tcPr>
            <w:tcW w:w="708" w:type="dxa"/>
            <w:noWrap/>
            <w:vAlign w:val="center"/>
            <w:hideMark/>
          </w:tcPr>
          <w:p w14:paraId="4CAA5E05" w14:textId="722B6275" w:rsidR="00074090" w:rsidRDefault="00074090">
            <w:pPr>
              <w:spacing w:before="0" w:after="0" w:line="256" w:lineRule="auto"/>
              <w:jc w:val="center"/>
              <w:rPr>
                <w:rFonts w:cs="Arial"/>
                <w:sz w:val="14"/>
                <w:szCs w:val="14"/>
                <w:lang w:val="en-AU" w:eastAsia="en-AU"/>
              </w:rPr>
            </w:pPr>
            <w:r>
              <w:rPr>
                <w:rFonts w:cs="Arial"/>
                <w:sz w:val="14"/>
                <w:szCs w:val="14"/>
              </w:rPr>
              <w:t>1,257</w:t>
            </w:r>
          </w:p>
        </w:tc>
        <w:tc>
          <w:tcPr>
            <w:tcW w:w="709" w:type="dxa"/>
            <w:noWrap/>
            <w:vAlign w:val="center"/>
            <w:hideMark/>
          </w:tcPr>
          <w:p w14:paraId="3EE5B1F2" w14:textId="45F91597" w:rsidR="00074090" w:rsidRDefault="00074090">
            <w:pPr>
              <w:spacing w:before="0" w:after="0" w:line="256" w:lineRule="auto"/>
              <w:jc w:val="center"/>
              <w:rPr>
                <w:rFonts w:cs="Arial"/>
                <w:sz w:val="14"/>
                <w:szCs w:val="14"/>
                <w:lang w:val="en-AU" w:eastAsia="en-AU"/>
              </w:rPr>
            </w:pPr>
            <w:r>
              <w:rPr>
                <w:rFonts w:cs="Arial"/>
                <w:sz w:val="14"/>
                <w:szCs w:val="14"/>
              </w:rPr>
              <w:t>1,209</w:t>
            </w:r>
          </w:p>
        </w:tc>
        <w:tc>
          <w:tcPr>
            <w:tcW w:w="709" w:type="dxa"/>
            <w:noWrap/>
            <w:vAlign w:val="center"/>
            <w:hideMark/>
          </w:tcPr>
          <w:p w14:paraId="0CE85960" w14:textId="38A14B36" w:rsidR="00074090" w:rsidRDefault="00074090">
            <w:pPr>
              <w:spacing w:before="0" w:after="0" w:line="256" w:lineRule="auto"/>
              <w:jc w:val="center"/>
              <w:rPr>
                <w:rFonts w:cs="Arial"/>
                <w:sz w:val="14"/>
                <w:szCs w:val="14"/>
                <w:lang w:val="en-AU" w:eastAsia="en-AU"/>
              </w:rPr>
            </w:pPr>
            <w:r>
              <w:rPr>
                <w:rFonts w:cs="Arial"/>
                <w:sz w:val="14"/>
                <w:szCs w:val="14"/>
              </w:rPr>
              <w:t>2,916</w:t>
            </w:r>
          </w:p>
        </w:tc>
        <w:tc>
          <w:tcPr>
            <w:tcW w:w="709" w:type="dxa"/>
            <w:noWrap/>
            <w:vAlign w:val="center"/>
            <w:hideMark/>
          </w:tcPr>
          <w:p w14:paraId="48B95DCA" w14:textId="0C63571D" w:rsidR="00074090" w:rsidRDefault="00074090">
            <w:pPr>
              <w:spacing w:before="0" w:after="0" w:line="256" w:lineRule="auto"/>
              <w:jc w:val="center"/>
              <w:rPr>
                <w:rFonts w:cs="Arial"/>
                <w:sz w:val="14"/>
                <w:szCs w:val="14"/>
                <w:lang w:val="en-AU" w:eastAsia="en-AU"/>
              </w:rPr>
            </w:pPr>
            <w:r>
              <w:rPr>
                <w:rFonts w:cs="Arial"/>
                <w:sz w:val="14"/>
                <w:szCs w:val="14"/>
              </w:rPr>
              <w:t>3,749</w:t>
            </w:r>
          </w:p>
        </w:tc>
        <w:tc>
          <w:tcPr>
            <w:tcW w:w="708" w:type="dxa"/>
            <w:noWrap/>
            <w:vAlign w:val="center"/>
            <w:hideMark/>
          </w:tcPr>
          <w:p w14:paraId="0A4FE4C7" w14:textId="70B4419B" w:rsidR="00074090" w:rsidRDefault="00074090">
            <w:pPr>
              <w:spacing w:before="0" w:after="0" w:line="256" w:lineRule="auto"/>
              <w:jc w:val="center"/>
              <w:rPr>
                <w:rFonts w:cs="Arial"/>
                <w:sz w:val="14"/>
                <w:szCs w:val="14"/>
                <w:lang w:val="en-AU" w:eastAsia="en-AU"/>
              </w:rPr>
            </w:pPr>
            <w:r>
              <w:rPr>
                <w:rFonts w:cs="Arial"/>
                <w:sz w:val="14"/>
                <w:szCs w:val="14"/>
              </w:rPr>
              <w:t>1,441</w:t>
            </w:r>
          </w:p>
        </w:tc>
        <w:tc>
          <w:tcPr>
            <w:tcW w:w="567" w:type="dxa"/>
            <w:noWrap/>
            <w:vAlign w:val="center"/>
            <w:hideMark/>
          </w:tcPr>
          <w:p w14:paraId="36086A54" w14:textId="67559AC0" w:rsidR="00074090" w:rsidRDefault="00074090">
            <w:pPr>
              <w:spacing w:before="0" w:after="0" w:line="256" w:lineRule="auto"/>
              <w:jc w:val="center"/>
              <w:rPr>
                <w:rFonts w:cs="Arial"/>
                <w:sz w:val="14"/>
                <w:szCs w:val="14"/>
                <w:lang w:val="en-AU" w:eastAsia="en-AU"/>
              </w:rPr>
            </w:pPr>
            <w:r>
              <w:rPr>
                <w:rFonts w:cs="Arial"/>
                <w:sz w:val="14"/>
                <w:szCs w:val="14"/>
              </w:rPr>
              <w:t>1,573</w:t>
            </w:r>
          </w:p>
        </w:tc>
        <w:tc>
          <w:tcPr>
            <w:tcW w:w="709" w:type="dxa"/>
            <w:noWrap/>
            <w:vAlign w:val="center"/>
            <w:hideMark/>
          </w:tcPr>
          <w:p w14:paraId="7BE3EFA7" w14:textId="648A1F95" w:rsidR="00074090" w:rsidRDefault="00074090">
            <w:pPr>
              <w:spacing w:before="0" w:after="0" w:line="256" w:lineRule="auto"/>
              <w:jc w:val="center"/>
              <w:rPr>
                <w:rFonts w:cs="Arial"/>
                <w:sz w:val="14"/>
                <w:szCs w:val="14"/>
                <w:lang w:val="en-AU" w:eastAsia="en-AU"/>
              </w:rPr>
            </w:pPr>
            <w:r>
              <w:rPr>
                <w:rFonts w:cs="Arial"/>
                <w:sz w:val="14"/>
                <w:szCs w:val="14"/>
              </w:rPr>
              <w:t>3,001</w:t>
            </w:r>
          </w:p>
        </w:tc>
        <w:tc>
          <w:tcPr>
            <w:tcW w:w="709" w:type="dxa"/>
            <w:noWrap/>
            <w:vAlign w:val="center"/>
            <w:hideMark/>
          </w:tcPr>
          <w:p w14:paraId="726DE362" w14:textId="3C9A6DA2" w:rsidR="00074090" w:rsidRDefault="00074090">
            <w:pPr>
              <w:spacing w:before="0" w:after="0" w:line="256" w:lineRule="auto"/>
              <w:jc w:val="center"/>
              <w:rPr>
                <w:rFonts w:cs="Arial"/>
                <w:sz w:val="14"/>
                <w:szCs w:val="14"/>
                <w:lang w:val="en-AU" w:eastAsia="en-AU"/>
              </w:rPr>
            </w:pPr>
            <w:r>
              <w:rPr>
                <w:rFonts w:cs="Arial"/>
                <w:sz w:val="14"/>
                <w:szCs w:val="14"/>
              </w:rPr>
              <w:t>1,186</w:t>
            </w:r>
          </w:p>
        </w:tc>
        <w:tc>
          <w:tcPr>
            <w:tcW w:w="709" w:type="dxa"/>
            <w:noWrap/>
            <w:vAlign w:val="center"/>
            <w:hideMark/>
          </w:tcPr>
          <w:p w14:paraId="7CB92168" w14:textId="64E02FB0" w:rsidR="00074090" w:rsidRDefault="00074090">
            <w:pPr>
              <w:spacing w:before="0" w:after="0" w:line="256" w:lineRule="auto"/>
              <w:jc w:val="center"/>
              <w:rPr>
                <w:rFonts w:cs="Arial"/>
                <w:sz w:val="14"/>
                <w:szCs w:val="14"/>
                <w:lang w:val="en-AU" w:eastAsia="en-AU"/>
              </w:rPr>
            </w:pPr>
            <w:r>
              <w:rPr>
                <w:rFonts w:cs="Arial"/>
                <w:sz w:val="14"/>
                <w:szCs w:val="14"/>
              </w:rPr>
              <w:t>499</w:t>
            </w:r>
          </w:p>
        </w:tc>
        <w:tc>
          <w:tcPr>
            <w:tcW w:w="708" w:type="dxa"/>
            <w:vAlign w:val="center"/>
            <w:hideMark/>
          </w:tcPr>
          <w:p w14:paraId="654387E4" w14:textId="13FF8FCD" w:rsidR="00074090" w:rsidRDefault="00074090">
            <w:pPr>
              <w:spacing w:before="0" w:after="0" w:line="256" w:lineRule="auto"/>
              <w:jc w:val="center"/>
              <w:rPr>
                <w:rFonts w:cs="Arial"/>
                <w:sz w:val="14"/>
                <w:szCs w:val="14"/>
                <w:lang w:val="en-AU" w:eastAsia="en-AU"/>
              </w:rPr>
            </w:pPr>
            <w:r>
              <w:rPr>
                <w:rFonts w:cs="Arial"/>
                <w:sz w:val="14"/>
                <w:szCs w:val="14"/>
              </w:rPr>
              <w:t>1,887</w:t>
            </w:r>
          </w:p>
        </w:tc>
        <w:tc>
          <w:tcPr>
            <w:tcW w:w="709" w:type="dxa"/>
            <w:vAlign w:val="center"/>
          </w:tcPr>
          <w:p w14:paraId="11112980" w14:textId="004C5CD6" w:rsidR="00074090" w:rsidRDefault="00074090">
            <w:pPr>
              <w:spacing w:before="0" w:after="0" w:line="256" w:lineRule="auto"/>
              <w:jc w:val="center"/>
              <w:rPr>
                <w:rFonts w:cs="Arial"/>
                <w:sz w:val="14"/>
                <w:szCs w:val="14"/>
                <w:lang w:val="en-AU" w:eastAsia="en-AU"/>
              </w:rPr>
            </w:pPr>
            <w:r>
              <w:rPr>
                <w:rFonts w:cs="Arial"/>
                <w:sz w:val="14"/>
                <w:szCs w:val="14"/>
              </w:rPr>
              <w:t>2,169</w:t>
            </w:r>
          </w:p>
        </w:tc>
      </w:tr>
      <w:tr w:rsidR="00074090" w14:paraId="2821CAC2" w14:textId="5A71C28E" w:rsidTr="00074090">
        <w:trPr>
          <w:trHeight w:val="255"/>
        </w:trPr>
        <w:tc>
          <w:tcPr>
            <w:tcW w:w="988" w:type="dxa"/>
            <w:noWrap/>
            <w:hideMark/>
          </w:tcPr>
          <w:p w14:paraId="10B8A8CA"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Stewart River</w:t>
            </w:r>
          </w:p>
        </w:tc>
        <w:tc>
          <w:tcPr>
            <w:tcW w:w="708" w:type="dxa"/>
            <w:noWrap/>
            <w:vAlign w:val="center"/>
            <w:hideMark/>
          </w:tcPr>
          <w:p w14:paraId="17300668" w14:textId="605FD88A" w:rsidR="00074090" w:rsidRDefault="00074090" w:rsidP="00BB4BE6">
            <w:pPr>
              <w:spacing w:before="0" w:after="0" w:line="256" w:lineRule="auto"/>
              <w:jc w:val="center"/>
              <w:rPr>
                <w:rFonts w:cs="Arial"/>
                <w:sz w:val="14"/>
                <w:szCs w:val="14"/>
                <w:lang w:val="en-AU" w:eastAsia="en-AU"/>
              </w:rPr>
            </w:pPr>
            <w:r>
              <w:rPr>
                <w:rFonts w:cs="Arial"/>
                <w:sz w:val="14"/>
                <w:szCs w:val="14"/>
              </w:rPr>
              <w:t>450</w:t>
            </w:r>
          </w:p>
        </w:tc>
        <w:tc>
          <w:tcPr>
            <w:tcW w:w="709" w:type="dxa"/>
            <w:noWrap/>
            <w:vAlign w:val="center"/>
            <w:hideMark/>
          </w:tcPr>
          <w:p w14:paraId="28728006" w14:textId="09F0DD47" w:rsidR="00074090" w:rsidRDefault="00074090">
            <w:pPr>
              <w:spacing w:before="0" w:after="0" w:line="256" w:lineRule="auto"/>
              <w:jc w:val="center"/>
              <w:rPr>
                <w:rFonts w:cs="Arial"/>
                <w:sz w:val="14"/>
                <w:szCs w:val="14"/>
                <w:lang w:val="en-AU" w:eastAsia="en-AU"/>
              </w:rPr>
            </w:pPr>
            <w:r>
              <w:rPr>
                <w:rFonts w:cs="Arial"/>
                <w:sz w:val="14"/>
                <w:szCs w:val="14"/>
              </w:rPr>
              <w:t>1,359</w:t>
            </w:r>
          </w:p>
        </w:tc>
        <w:tc>
          <w:tcPr>
            <w:tcW w:w="709" w:type="dxa"/>
            <w:noWrap/>
            <w:vAlign w:val="center"/>
            <w:hideMark/>
          </w:tcPr>
          <w:p w14:paraId="4BA64184" w14:textId="70BC0677" w:rsidR="00074090" w:rsidRDefault="00074090">
            <w:pPr>
              <w:spacing w:before="0" w:after="0" w:line="256" w:lineRule="auto"/>
              <w:jc w:val="center"/>
              <w:rPr>
                <w:rFonts w:cs="Arial"/>
                <w:sz w:val="14"/>
                <w:szCs w:val="14"/>
                <w:lang w:val="en-AU" w:eastAsia="en-AU"/>
              </w:rPr>
            </w:pPr>
            <w:r>
              <w:rPr>
                <w:rFonts w:cs="Arial"/>
                <w:sz w:val="14"/>
                <w:szCs w:val="14"/>
              </w:rPr>
              <w:t>589</w:t>
            </w:r>
          </w:p>
        </w:tc>
        <w:tc>
          <w:tcPr>
            <w:tcW w:w="567" w:type="dxa"/>
            <w:noWrap/>
            <w:vAlign w:val="center"/>
            <w:hideMark/>
          </w:tcPr>
          <w:p w14:paraId="442C4EE7" w14:textId="54402AA0" w:rsidR="00074090" w:rsidRDefault="00074090">
            <w:pPr>
              <w:spacing w:before="0" w:after="0" w:line="256" w:lineRule="auto"/>
              <w:jc w:val="center"/>
              <w:rPr>
                <w:rFonts w:cs="Arial"/>
                <w:sz w:val="14"/>
                <w:szCs w:val="14"/>
                <w:lang w:val="en-AU" w:eastAsia="en-AU"/>
              </w:rPr>
            </w:pPr>
            <w:r>
              <w:rPr>
                <w:rFonts w:cs="Arial"/>
                <w:sz w:val="14"/>
                <w:szCs w:val="14"/>
              </w:rPr>
              <w:t>2,821</w:t>
            </w:r>
          </w:p>
        </w:tc>
        <w:tc>
          <w:tcPr>
            <w:tcW w:w="709" w:type="dxa"/>
            <w:noWrap/>
            <w:vAlign w:val="center"/>
            <w:hideMark/>
          </w:tcPr>
          <w:p w14:paraId="72DBC79C" w14:textId="4C7ADD0E" w:rsidR="00074090" w:rsidRDefault="00074090">
            <w:pPr>
              <w:spacing w:before="0" w:after="0" w:line="256" w:lineRule="auto"/>
              <w:jc w:val="center"/>
              <w:rPr>
                <w:rFonts w:cs="Arial"/>
                <w:sz w:val="14"/>
                <w:szCs w:val="14"/>
                <w:lang w:val="en-AU" w:eastAsia="en-AU"/>
              </w:rPr>
            </w:pPr>
            <w:r>
              <w:rPr>
                <w:rFonts w:cs="Arial"/>
                <w:sz w:val="14"/>
                <w:szCs w:val="14"/>
              </w:rPr>
              <w:t>1,003</w:t>
            </w:r>
          </w:p>
        </w:tc>
        <w:tc>
          <w:tcPr>
            <w:tcW w:w="708" w:type="dxa"/>
            <w:noWrap/>
            <w:vAlign w:val="center"/>
            <w:hideMark/>
          </w:tcPr>
          <w:p w14:paraId="7485A7C0" w14:textId="4BC9092B" w:rsidR="00074090" w:rsidRDefault="00074090">
            <w:pPr>
              <w:spacing w:before="0" w:after="0" w:line="256" w:lineRule="auto"/>
              <w:jc w:val="center"/>
              <w:rPr>
                <w:rFonts w:cs="Arial"/>
                <w:sz w:val="14"/>
                <w:szCs w:val="14"/>
                <w:lang w:val="en-AU" w:eastAsia="en-AU"/>
              </w:rPr>
            </w:pPr>
            <w:r>
              <w:rPr>
                <w:rFonts w:cs="Arial"/>
                <w:sz w:val="14"/>
                <w:szCs w:val="14"/>
              </w:rPr>
              <w:t>576</w:t>
            </w:r>
          </w:p>
        </w:tc>
        <w:tc>
          <w:tcPr>
            <w:tcW w:w="709" w:type="dxa"/>
            <w:noWrap/>
            <w:vAlign w:val="center"/>
            <w:hideMark/>
          </w:tcPr>
          <w:p w14:paraId="46816929" w14:textId="6FAEE855" w:rsidR="00074090" w:rsidRDefault="00074090">
            <w:pPr>
              <w:spacing w:before="0" w:after="0" w:line="256" w:lineRule="auto"/>
              <w:jc w:val="center"/>
              <w:rPr>
                <w:rFonts w:cs="Arial"/>
                <w:sz w:val="14"/>
                <w:szCs w:val="14"/>
                <w:lang w:val="en-AU" w:eastAsia="en-AU"/>
              </w:rPr>
            </w:pPr>
            <w:r>
              <w:rPr>
                <w:rFonts w:cs="Arial"/>
                <w:sz w:val="14"/>
                <w:szCs w:val="14"/>
              </w:rPr>
              <w:t>656</w:t>
            </w:r>
          </w:p>
        </w:tc>
        <w:tc>
          <w:tcPr>
            <w:tcW w:w="709" w:type="dxa"/>
            <w:noWrap/>
            <w:vAlign w:val="center"/>
            <w:hideMark/>
          </w:tcPr>
          <w:p w14:paraId="6DAC1FD6" w14:textId="2DAF586A" w:rsidR="00074090" w:rsidRDefault="00074090">
            <w:pPr>
              <w:spacing w:before="0" w:after="0" w:line="256" w:lineRule="auto"/>
              <w:jc w:val="center"/>
              <w:rPr>
                <w:rFonts w:cs="Arial"/>
                <w:sz w:val="14"/>
                <w:szCs w:val="14"/>
                <w:lang w:val="en-AU" w:eastAsia="en-AU"/>
              </w:rPr>
            </w:pPr>
            <w:r>
              <w:rPr>
                <w:rFonts w:cs="Arial"/>
                <w:sz w:val="14"/>
                <w:szCs w:val="14"/>
              </w:rPr>
              <w:t>1,093</w:t>
            </w:r>
          </w:p>
        </w:tc>
        <w:tc>
          <w:tcPr>
            <w:tcW w:w="709" w:type="dxa"/>
            <w:noWrap/>
            <w:vAlign w:val="center"/>
            <w:hideMark/>
          </w:tcPr>
          <w:p w14:paraId="7F4E3BB1" w14:textId="30284DC2" w:rsidR="00074090" w:rsidRDefault="00074090">
            <w:pPr>
              <w:spacing w:before="0" w:after="0" w:line="256" w:lineRule="auto"/>
              <w:jc w:val="center"/>
              <w:rPr>
                <w:rFonts w:cs="Arial"/>
                <w:sz w:val="14"/>
                <w:szCs w:val="14"/>
                <w:lang w:val="en-AU" w:eastAsia="en-AU"/>
              </w:rPr>
            </w:pPr>
            <w:r>
              <w:rPr>
                <w:rFonts w:cs="Arial"/>
                <w:sz w:val="14"/>
                <w:szCs w:val="14"/>
              </w:rPr>
              <w:t>2,181</w:t>
            </w:r>
          </w:p>
        </w:tc>
        <w:tc>
          <w:tcPr>
            <w:tcW w:w="708" w:type="dxa"/>
            <w:noWrap/>
            <w:vAlign w:val="center"/>
            <w:hideMark/>
          </w:tcPr>
          <w:p w14:paraId="7754E551" w14:textId="35FE846B" w:rsidR="00074090" w:rsidRDefault="00074090">
            <w:pPr>
              <w:spacing w:before="0" w:after="0" w:line="256" w:lineRule="auto"/>
              <w:jc w:val="center"/>
              <w:rPr>
                <w:rFonts w:cs="Arial"/>
                <w:sz w:val="14"/>
                <w:szCs w:val="14"/>
                <w:lang w:val="en-AU" w:eastAsia="en-AU"/>
              </w:rPr>
            </w:pPr>
            <w:r>
              <w:rPr>
                <w:rFonts w:cs="Arial"/>
                <w:sz w:val="14"/>
                <w:szCs w:val="14"/>
              </w:rPr>
              <w:t>616</w:t>
            </w:r>
          </w:p>
        </w:tc>
        <w:tc>
          <w:tcPr>
            <w:tcW w:w="567" w:type="dxa"/>
            <w:noWrap/>
            <w:vAlign w:val="center"/>
            <w:hideMark/>
          </w:tcPr>
          <w:p w14:paraId="0EEE438C" w14:textId="042310D2" w:rsidR="00074090" w:rsidRDefault="00074090">
            <w:pPr>
              <w:spacing w:before="0" w:after="0" w:line="256" w:lineRule="auto"/>
              <w:jc w:val="center"/>
              <w:rPr>
                <w:rFonts w:cs="Arial"/>
                <w:sz w:val="14"/>
                <w:szCs w:val="14"/>
                <w:lang w:val="en-AU" w:eastAsia="en-AU"/>
              </w:rPr>
            </w:pPr>
            <w:r>
              <w:rPr>
                <w:rFonts w:cs="Arial"/>
                <w:sz w:val="14"/>
                <w:szCs w:val="14"/>
              </w:rPr>
              <w:t>523</w:t>
            </w:r>
          </w:p>
        </w:tc>
        <w:tc>
          <w:tcPr>
            <w:tcW w:w="709" w:type="dxa"/>
            <w:noWrap/>
            <w:vAlign w:val="center"/>
            <w:hideMark/>
          </w:tcPr>
          <w:p w14:paraId="65A213B8" w14:textId="1D763127" w:rsidR="00074090" w:rsidRDefault="00074090">
            <w:pPr>
              <w:spacing w:before="0" w:after="0" w:line="256" w:lineRule="auto"/>
              <w:jc w:val="center"/>
              <w:rPr>
                <w:rFonts w:cs="Arial"/>
                <w:sz w:val="14"/>
                <w:szCs w:val="14"/>
                <w:lang w:val="en-AU" w:eastAsia="en-AU"/>
              </w:rPr>
            </w:pPr>
            <w:r>
              <w:rPr>
                <w:rFonts w:cs="Arial"/>
                <w:sz w:val="14"/>
                <w:szCs w:val="14"/>
              </w:rPr>
              <w:t>1,312</w:t>
            </w:r>
          </w:p>
        </w:tc>
        <w:tc>
          <w:tcPr>
            <w:tcW w:w="709" w:type="dxa"/>
            <w:noWrap/>
            <w:vAlign w:val="center"/>
            <w:hideMark/>
          </w:tcPr>
          <w:p w14:paraId="15DB6D16" w14:textId="250D3D26" w:rsidR="00074090" w:rsidRDefault="00074090">
            <w:pPr>
              <w:spacing w:before="0" w:after="0" w:line="256" w:lineRule="auto"/>
              <w:jc w:val="center"/>
              <w:rPr>
                <w:rFonts w:cs="Arial"/>
                <w:sz w:val="14"/>
                <w:szCs w:val="14"/>
                <w:lang w:val="en-AU" w:eastAsia="en-AU"/>
              </w:rPr>
            </w:pPr>
            <w:r>
              <w:rPr>
                <w:rFonts w:cs="Arial"/>
                <w:sz w:val="14"/>
                <w:szCs w:val="14"/>
              </w:rPr>
              <w:t>299</w:t>
            </w:r>
          </w:p>
        </w:tc>
        <w:tc>
          <w:tcPr>
            <w:tcW w:w="709" w:type="dxa"/>
            <w:noWrap/>
            <w:vAlign w:val="center"/>
            <w:hideMark/>
          </w:tcPr>
          <w:p w14:paraId="1DF4A668" w14:textId="0FBE88F7" w:rsidR="00074090" w:rsidRDefault="00074090">
            <w:pPr>
              <w:spacing w:before="0" w:after="0" w:line="256" w:lineRule="auto"/>
              <w:jc w:val="center"/>
              <w:rPr>
                <w:rFonts w:cs="Arial"/>
                <w:sz w:val="14"/>
                <w:szCs w:val="14"/>
                <w:lang w:val="en-AU" w:eastAsia="en-AU"/>
              </w:rPr>
            </w:pPr>
            <w:r>
              <w:rPr>
                <w:rFonts w:cs="Arial"/>
                <w:sz w:val="14"/>
                <w:szCs w:val="14"/>
              </w:rPr>
              <w:t>312</w:t>
            </w:r>
          </w:p>
        </w:tc>
        <w:tc>
          <w:tcPr>
            <w:tcW w:w="708" w:type="dxa"/>
            <w:vAlign w:val="center"/>
            <w:hideMark/>
          </w:tcPr>
          <w:p w14:paraId="4DA0AD36" w14:textId="5C8E4314" w:rsidR="00074090" w:rsidRDefault="00074090">
            <w:pPr>
              <w:spacing w:before="0" w:after="0" w:line="256" w:lineRule="auto"/>
              <w:jc w:val="center"/>
              <w:rPr>
                <w:rFonts w:cs="Arial"/>
                <w:sz w:val="14"/>
                <w:szCs w:val="14"/>
                <w:lang w:val="en-AU" w:eastAsia="en-AU"/>
              </w:rPr>
            </w:pPr>
            <w:r>
              <w:rPr>
                <w:rFonts w:cs="Arial"/>
                <w:sz w:val="14"/>
                <w:szCs w:val="14"/>
              </w:rPr>
              <w:t>685</w:t>
            </w:r>
          </w:p>
        </w:tc>
        <w:tc>
          <w:tcPr>
            <w:tcW w:w="709" w:type="dxa"/>
            <w:vAlign w:val="center"/>
          </w:tcPr>
          <w:p w14:paraId="59419E1F" w14:textId="7DCA2418" w:rsidR="00074090" w:rsidRDefault="00074090">
            <w:pPr>
              <w:spacing w:before="0" w:after="0" w:line="256" w:lineRule="auto"/>
              <w:jc w:val="center"/>
              <w:rPr>
                <w:rFonts w:cs="Arial"/>
                <w:sz w:val="14"/>
                <w:szCs w:val="14"/>
                <w:lang w:val="en-AU" w:eastAsia="en-AU"/>
              </w:rPr>
            </w:pPr>
            <w:r>
              <w:rPr>
                <w:rFonts w:cs="Arial"/>
                <w:sz w:val="14"/>
                <w:szCs w:val="14"/>
              </w:rPr>
              <w:t>826</w:t>
            </w:r>
          </w:p>
        </w:tc>
      </w:tr>
      <w:tr w:rsidR="00074090" w14:paraId="4F1415B0" w14:textId="455BF19D" w:rsidTr="00074090">
        <w:trPr>
          <w:trHeight w:val="255"/>
        </w:trPr>
        <w:tc>
          <w:tcPr>
            <w:tcW w:w="988" w:type="dxa"/>
            <w:noWrap/>
            <w:hideMark/>
          </w:tcPr>
          <w:p w14:paraId="336C3BA9"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Normanby River</w:t>
            </w:r>
          </w:p>
        </w:tc>
        <w:tc>
          <w:tcPr>
            <w:tcW w:w="708" w:type="dxa"/>
            <w:noWrap/>
            <w:vAlign w:val="center"/>
            <w:hideMark/>
          </w:tcPr>
          <w:p w14:paraId="5A398B4C" w14:textId="40D88517" w:rsidR="00074090" w:rsidRDefault="00074090" w:rsidP="00BB4BE6">
            <w:pPr>
              <w:spacing w:before="0" w:after="0" w:line="256" w:lineRule="auto"/>
              <w:jc w:val="center"/>
              <w:rPr>
                <w:rFonts w:cs="Arial"/>
                <w:sz w:val="14"/>
                <w:szCs w:val="14"/>
                <w:lang w:val="en-AU" w:eastAsia="en-AU"/>
              </w:rPr>
            </w:pPr>
            <w:r>
              <w:rPr>
                <w:rFonts w:cs="Arial"/>
                <w:sz w:val="14"/>
                <w:szCs w:val="14"/>
              </w:rPr>
              <w:t>153</w:t>
            </w:r>
          </w:p>
        </w:tc>
        <w:tc>
          <w:tcPr>
            <w:tcW w:w="709" w:type="dxa"/>
            <w:noWrap/>
            <w:vAlign w:val="center"/>
            <w:hideMark/>
          </w:tcPr>
          <w:p w14:paraId="6CA1D8B2" w14:textId="57405DF4" w:rsidR="00074090" w:rsidRDefault="00074090">
            <w:pPr>
              <w:spacing w:before="0" w:after="0" w:line="256" w:lineRule="auto"/>
              <w:jc w:val="center"/>
              <w:rPr>
                <w:rFonts w:cs="Arial"/>
                <w:sz w:val="14"/>
                <w:szCs w:val="14"/>
                <w:lang w:val="en-AU" w:eastAsia="en-AU"/>
              </w:rPr>
            </w:pPr>
            <w:r>
              <w:rPr>
                <w:rFonts w:cs="Arial"/>
                <w:sz w:val="14"/>
                <w:szCs w:val="14"/>
              </w:rPr>
              <w:t>9,650</w:t>
            </w:r>
          </w:p>
        </w:tc>
        <w:tc>
          <w:tcPr>
            <w:tcW w:w="709" w:type="dxa"/>
            <w:noWrap/>
            <w:vAlign w:val="center"/>
            <w:hideMark/>
          </w:tcPr>
          <w:p w14:paraId="180308B2" w14:textId="39F57362" w:rsidR="00074090" w:rsidRDefault="00074090">
            <w:pPr>
              <w:spacing w:before="0" w:after="0" w:line="256" w:lineRule="auto"/>
              <w:jc w:val="center"/>
              <w:rPr>
                <w:rFonts w:cs="Arial"/>
                <w:sz w:val="14"/>
                <w:szCs w:val="14"/>
                <w:lang w:val="en-AU" w:eastAsia="en-AU"/>
              </w:rPr>
            </w:pPr>
            <w:r>
              <w:rPr>
                <w:rFonts w:cs="Arial"/>
                <w:sz w:val="14"/>
                <w:szCs w:val="14"/>
              </w:rPr>
              <w:t>1,131</w:t>
            </w:r>
          </w:p>
        </w:tc>
        <w:tc>
          <w:tcPr>
            <w:tcW w:w="567" w:type="dxa"/>
            <w:noWrap/>
            <w:vAlign w:val="center"/>
            <w:hideMark/>
          </w:tcPr>
          <w:p w14:paraId="47715B06" w14:textId="0EF33226" w:rsidR="00074090" w:rsidRDefault="00074090">
            <w:pPr>
              <w:spacing w:before="0" w:after="0" w:line="256" w:lineRule="auto"/>
              <w:jc w:val="center"/>
              <w:rPr>
                <w:rFonts w:cs="Arial"/>
                <w:sz w:val="14"/>
                <w:szCs w:val="14"/>
                <w:lang w:val="en-AU" w:eastAsia="en-AU"/>
              </w:rPr>
            </w:pPr>
            <w:r>
              <w:rPr>
                <w:rFonts w:cs="Arial"/>
                <w:sz w:val="14"/>
                <w:szCs w:val="14"/>
              </w:rPr>
              <w:t>9,572</w:t>
            </w:r>
          </w:p>
        </w:tc>
        <w:tc>
          <w:tcPr>
            <w:tcW w:w="709" w:type="dxa"/>
            <w:noWrap/>
            <w:vAlign w:val="center"/>
            <w:hideMark/>
          </w:tcPr>
          <w:p w14:paraId="62BDBE28" w14:textId="439AA394" w:rsidR="00074090" w:rsidRDefault="00074090">
            <w:pPr>
              <w:spacing w:before="0" w:after="0" w:line="256" w:lineRule="auto"/>
              <w:jc w:val="center"/>
              <w:rPr>
                <w:rFonts w:cs="Arial"/>
                <w:sz w:val="14"/>
                <w:szCs w:val="14"/>
                <w:lang w:val="en-AU" w:eastAsia="en-AU"/>
              </w:rPr>
            </w:pPr>
            <w:r>
              <w:rPr>
                <w:rFonts w:cs="Arial"/>
                <w:sz w:val="14"/>
                <w:szCs w:val="14"/>
              </w:rPr>
              <w:t>4,117</w:t>
            </w:r>
          </w:p>
        </w:tc>
        <w:tc>
          <w:tcPr>
            <w:tcW w:w="708" w:type="dxa"/>
            <w:noWrap/>
            <w:vAlign w:val="center"/>
            <w:hideMark/>
          </w:tcPr>
          <w:p w14:paraId="24350197" w14:textId="039A89A7" w:rsidR="00074090" w:rsidRDefault="00074090">
            <w:pPr>
              <w:spacing w:before="0" w:after="0" w:line="256" w:lineRule="auto"/>
              <w:jc w:val="center"/>
              <w:rPr>
                <w:rFonts w:cs="Arial"/>
                <w:sz w:val="14"/>
                <w:szCs w:val="14"/>
                <w:lang w:val="en-AU" w:eastAsia="en-AU"/>
              </w:rPr>
            </w:pPr>
            <w:r>
              <w:rPr>
                <w:rFonts w:cs="Arial"/>
                <w:sz w:val="14"/>
                <w:szCs w:val="14"/>
              </w:rPr>
              <w:t>8,029</w:t>
            </w:r>
          </w:p>
        </w:tc>
        <w:tc>
          <w:tcPr>
            <w:tcW w:w="709" w:type="dxa"/>
            <w:noWrap/>
            <w:vAlign w:val="center"/>
            <w:hideMark/>
          </w:tcPr>
          <w:p w14:paraId="208AB767" w14:textId="31D53786" w:rsidR="00074090" w:rsidRDefault="00074090">
            <w:pPr>
              <w:spacing w:before="0" w:after="0" w:line="256" w:lineRule="auto"/>
              <w:jc w:val="center"/>
              <w:rPr>
                <w:rFonts w:cs="Arial"/>
                <w:sz w:val="14"/>
                <w:szCs w:val="14"/>
                <w:lang w:val="en-AU" w:eastAsia="en-AU"/>
              </w:rPr>
            </w:pPr>
            <w:r>
              <w:rPr>
                <w:rFonts w:cs="Arial"/>
                <w:sz w:val="14"/>
                <w:szCs w:val="14"/>
              </w:rPr>
              <w:t>5,129</w:t>
            </w:r>
          </w:p>
        </w:tc>
        <w:tc>
          <w:tcPr>
            <w:tcW w:w="709" w:type="dxa"/>
            <w:noWrap/>
            <w:vAlign w:val="center"/>
            <w:hideMark/>
          </w:tcPr>
          <w:p w14:paraId="04AAB114" w14:textId="6929EA9F" w:rsidR="00074090" w:rsidRDefault="00074090">
            <w:pPr>
              <w:spacing w:before="0" w:after="0" w:line="256" w:lineRule="auto"/>
              <w:jc w:val="center"/>
              <w:rPr>
                <w:rFonts w:cs="Arial"/>
                <w:sz w:val="14"/>
                <w:szCs w:val="14"/>
                <w:lang w:val="en-AU" w:eastAsia="en-AU"/>
              </w:rPr>
            </w:pPr>
            <w:r>
              <w:rPr>
                <w:rFonts w:cs="Arial"/>
                <w:sz w:val="14"/>
                <w:szCs w:val="14"/>
              </w:rPr>
              <w:t>7,527</w:t>
            </w:r>
          </w:p>
        </w:tc>
        <w:tc>
          <w:tcPr>
            <w:tcW w:w="709" w:type="dxa"/>
            <w:noWrap/>
            <w:vAlign w:val="center"/>
            <w:hideMark/>
          </w:tcPr>
          <w:p w14:paraId="23580AC2" w14:textId="043C8832" w:rsidR="00074090" w:rsidRDefault="00074090">
            <w:pPr>
              <w:spacing w:before="0" w:after="0" w:line="256" w:lineRule="auto"/>
              <w:jc w:val="center"/>
              <w:rPr>
                <w:rFonts w:cs="Arial"/>
                <w:sz w:val="14"/>
                <w:szCs w:val="14"/>
                <w:lang w:val="en-AU" w:eastAsia="en-AU"/>
              </w:rPr>
            </w:pPr>
            <w:r>
              <w:rPr>
                <w:rFonts w:cs="Arial"/>
                <w:sz w:val="14"/>
                <w:szCs w:val="14"/>
              </w:rPr>
              <w:t>12,759</w:t>
            </w:r>
          </w:p>
        </w:tc>
        <w:tc>
          <w:tcPr>
            <w:tcW w:w="708" w:type="dxa"/>
            <w:noWrap/>
            <w:vAlign w:val="center"/>
            <w:hideMark/>
          </w:tcPr>
          <w:p w14:paraId="03A17AB0" w14:textId="6EACC35B" w:rsidR="00074090" w:rsidRDefault="00074090">
            <w:pPr>
              <w:spacing w:before="0" w:after="0" w:line="256" w:lineRule="auto"/>
              <w:jc w:val="center"/>
              <w:rPr>
                <w:rFonts w:cs="Arial"/>
                <w:sz w:val="14"/>
                <w:szCs w:val="14"/>
                <w:lang w:val="en-AU" w:eastAsia="en-AU"/>
              </w:rPr>
            </w:pPr>
            <w:r>
              <w:rPr>
                <w:rFonts w:cs="Arial"/>
                <w:sz w:val="14"/>
                <w:szCs w:val="14"/>
              </w:rPr>
              <w:t>2,050</w:t>
            </w:r>
          </w:p>
        </w:tc>
        <w:tc>
          <w:tcPr>
            <w:tcW w:w="567" w:type="dxa"/>
            <w:noWrap/>
            <w:vAlign w:val="center"/>
            <w:hideMark/>
          </w:tcPr>
          <w:p w14:paraId="64EC6CFB" w14:textId="566CCFD7" w:rsidR="00074090" w:rsidRDefault="00074090">
            <w:pPr>
              <w:spacing w:before="0" w:after="0" w:line="256" w:lineRule="auto"/>
              <w:jc w:val="center"/>
              <w:rPr>
                <w:rFonts w:cs="Arial"/>
                <w:sz w:val="14"/>
                <w:szCs w:val="14"/>
                <w:lang w:val="en-AU" w:eastAsia="en-AU"/>
              </w:rPr>
            </w:pPr>
            <w:r>
              <w:rPr>
                <w:rFonts w:cs="Arial"/>
                <w:sz w:val="14"/>
                <w:szCs w:val="14"/>
              </w:rPr>
              <w:t>4,338</w:t>
            </w:r>
          </w:p>
        </w:tc>
        <w:tc>
          <w:tcPr>
            <w:tcW w:w="709" w:type="dxa"/>
            <w:noWrap/>
            <w:vAlign w:val="center"/>
            <w:hideMark/>
          </w:tcPr>
          <w:p w14:paraId="5D1DB81E" w14:textId="50A797ED" w:rsidR="00074090" w:rsidRDefault="00074090">
            <w:pPr>
              <w:spacing w:before="0" w:after="0" w:line="256" w:lineRule="auto"/>
              <w:jc w:val="center"/>
              <w:rPr>
                <w:rFonts w:cs="Arial"/>
                <w:sz w:val="14"/>
                <w:szCs w:val="14"/>
                <w:lang w:val="en-AU" w:eastAsia="en-AU"/>
              </w:rPr>
            </w:pPr>
            <w:r>
              <w:rPr>
                <w:rFonts w:cs="Arial"/>
                <w:sz w:val="14"/>
                <w:szCs w:val="14"/>
              </w:rPr>
              <w:t>7,786</w:t>
            </w:r>
          </w:p>
        </w:tc>
        <w:tc>
          <w:tcPr>
            <w:tcW w:w="709" w:type="dxa"/>
            <w:noWrap/>
            <w:vAlign w:val="center"/>
            <w:hideMark/>
          </w:tcPr>
          <w:p w14:paraId="582D360E" w14:textId="5F1FF230" w:rsidR="00074090" w:rsidRDefault="00074090">
            <w:pPr>
              <w:spacing w:before="0" w:after="0" w:line="256" w:lineRule="auto"/>
              <w:jc w:val="center"/>
              <w:rPr>
                <w:rFonts w:cs="Arial"/>
                <w:sz w:val="14"/>
                <w:szCs w:val="14"/>
                <w:lang w:val="en-AU" w:eastAsia="en-AU"/>
              </w:rPr>
            </w:pPr>
            <w:r>
              <w:rPr>
                <w:rFonts w:cs="Arial"/>
                <w:sz w:val="14"/>
                <w:szCs w:val="14"/>
              </w:rPr>
              <w:t>3,201</w:t>
            </w:r>
          </w:p>
        </w:tc>
        <w:tc>
          <w:tcPr>
            <w:tcW w:w="709" w:type="dxa"/>
            <w:noWrap/>
            <w:vAlign w:val="center"/>
            <w:hideMark/>
          </w:tcPr>
          <w:p w14:paraId="597FAB26" w14:textId="40F3DD1E" w:rsidR="00074090" w:rsidRDefault="00074090">
            <w:pPr>
              <w:spacing w:before="0" w:after="0" w:line="256" w:lineRule="auto"/>
              <w:jc w:val="center"/>
              <w:rPr>
                <w:rFonts w:cs="Arial"/>
                <w:sz w:val="14"/>
                <w:szCs w:val="14"/>
                <w:lang w:val="en-AU" w:eastAsia="en-AU"/>
              </w:rPr>
            </w:pPr>
            <w:r>
              <w:rPr>
                <w:rFonts w:cs="Arial"/>
                <w:sz w:val="14"/>
                <w:szCs w:val="14"/>
              </w:rPr>
              <w:t>3,407</w:t>
            </w:r>
          </w:p>
        </w:tc>
        <w:tc>
          <w:tcPr>
            <w:tcW w:w="708" w:type="dxa"/>
            <w:vAlign w:val="center"/>
            <w:hideMark/>
          </w:tcPr>
          <w:p w14:paraId="11D5B882" w14:textId="6FC5E5BA" w:rsidR="00074090" w:rsidRDefault="00074090">
            <w:pPr>
              <w:spacing w:before="0" w:after="0" w:line="256" w:lineRule="auto"/>
              <w:jc w:val="center"/>
              <w:rPr>
                <w:rFonts w:cs="Arial"/>
                <w:sz w:val="14"/>
                <w:szCs w:val="14"/>
                <w:lang w:val="en-AU" w:eastAsia="en-AU"/>
              </w:rPr>
            </w:pPr>
            <w:r>
              <w:rPr>
                <w:rFonts w:cs="Arial"/>
                <w:sz w:val="14"/>
                <w:szCs w:val="14"/>
              </w:rPr>
              <w:t>3,781</w:t>
            </w:r>
          </w:p>
        </w:tc>
        <w:tc>
          <w:tcPr>
            <w:tcW w:w="709" w:type="dxa"/>
            <w:vAlign w:val="center"/>
          </w:tcPr>
          <w:p w14:paraId="7350F284" w14:textId="3F7E6579" w:rsidR="00074090" w:rsidRDefault="00074090">
            <w:pPr>
              <w:spacing w:before="0" w:after="0" w:line="256" w:lineRule="auto"/>
              <w:jc w:val="center"/>
              <w:rPr>
                <w:rFonts w:cs="Arial"/>
                <w:sz w:val="14"/>
                <w:szCs w:val="14"/>
                <w:lang w:val="en-AU" w:eastAsia="en-AU"/>
              </w:rPr>
            </w:pPr>
            <w:r>
              <w:rPr>
                <w:rFonts w:cs="Arial"/>
                <w:sz w:val="14"/>
                <w:szCs w:val="14"/>
              </w:rPr>
              <w:t>4,333</w:t>
            </w:r>
          </w:p>
        </w:tc>
      </w:tr>
      <w:tr w:rsidR="00074090" w14:paraId="6D675A0C" w14:textId="0374B408" w:rsidTr="00074090">
        <w:trPr>
          <w:trHeight w:val="255"/>
        </w:trPr>
        <w:tc>
          <w:tcPr>
            <w:tcW w:w="988" w:type="dxa"/>
            <w:noWrap/>
            <w:hideMark/>
          </w:tcPr>
          <w:p w14:paraId="5090DF32"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Jeannie River</w:t>
            </w:r>
          </w:p>
        </w:tc>
        <w:tc>
          <w:tcPr>
            <w:tcW w:w="708" w:type="dxa"/>
            <w:noWrap/>
            <w:vAlign w:val="center"/>
            <w:hideMark/>
          </w:tcPr>
          <w:p w14:paraId="60CF6E55" w14:textId="141E040D" w:rsidR="00074090" w:rsidRDefault="00074090" w:rsidP="00BB4BE6">
            <w:pPr>
              <w:spacing w:before="0" w:after="0" w:line="256" w:lineRule="auto"/>
              <w:jc w:val="center"/>
              <w:rPr>
                <w:rFonts w:cs="Arial"/>
                <w:sz w:val="14"/>
                <w:szCs w:val="14"/>
                <w:lang w:val="en-AU" w:eastAsia="en-AU"/>
              </w:rPr>
            </w:pPr>
            <w:r>
              <w:rPr>
                <w:rFonts w:cs="Arial"/>
                <w:sz w:val="14"/>
                <w:szCs w:val="14"/>
              </w:rPr>
              <w:t>11</w:t>
            </w:r>
          </w:p>
        </w:tc>
        <w:tc>
          <w:tcPr>
            <w:tcW w:w="709" w:type="dxa"/>
            <w:noWrap/>
            <w:vAlign w:val="center"/>
            <w:hideMark/>
          </w:tcPr>
          <w:p w14:paraId="10C8A5AC" w14:textId="0FA384C4" w:rsidR="00074090" w:rsidRDefault="00074090">
            <w:pPr>
              <w:spacing w:before="0" w:after="0" w:line="256" w:lineRule="auto"/>
              <w:jc w:val="center"/>
              <w:rPr>
                <w:rFonts w:cs="Arial"/>
                <w:sz w:val="14"/>
                <w:szCs w:val="14"/>
                <w:lang w:val="en-AU" w:eastAsia="en-AU"/>
              </w:rPr>
            </w:pPr>
            <w:r>
              <w:rPr>
                <w:rFonts w:cs="Arial"/>
                <w:sz w:val="14"/>
                <w:szCs w:val="14"/>
              </w:rPr>
              <w:t>1,224</w:t>
            </w:r>
          </w:p>
        </w:tc>
        <w:tc>
          <w:tcPr>
            <w:tcW w:w="709" w:type="dxa"/>
            <w:noWrap/>
            <w:vAlign w:val="center"/>
            <w:hideMark/>
          </w:tcPr>
          <w:p w14:paraId="7C887572" w14:textId="37226E28" w:rsidR="00074090" w:rsidRDefault="00074090">
            <w:pPr>
              <w:spacing w:before="0" w:after="0" w:line="256" w:lineRule="auto"/>
              <w:jc w:val="center"/>
              <w:rPr>
                <w:rFonts w:cs="Arial"/>
                <w:sz w:val="14"/>
                <w:szCs w:val="14"/>
                <w:lang w:val="en-AU" w:eastAsia="en-AU"/>
              </w:rPr>
            </w:pPr>
            <w:r>
              <w:rPr>
                <w:rFonts w:cs="Arial"/>
                <w:sz w:val="14"/>
                <w:szCs w:val="14"/>
              </w:rPr>
              <w:t>250</w:t>
            </w:r>
          </w:p>
        </w:tc>
        <w:tc>
          <w:tcPr>
            <w:tcW w:w="567" w:type="dxa"/>
            <w:noWrap/>
            <w:vAlign w:val="center"/>
            <w:hideMark/>
          </w:tcPr>
          <w:p w14:paraId="1A0E9EF0" w14:textId="01454697" w:rsidR="00074090" w:rsidRDefault="00074090">
            <w:pPr>
              <w:spacing w:before="0" w:after="0" w:line="256" w:lineRule="auto"/>
              <w:jc w:val="center"/>
              <w:rPr>
                <w:rFonts w:cs="Arial"/>
                <w:sz w:val="14"/>
                <w:szCs w:val="14"/>
                <w:lang w:val="en-AU" w:eastAsia="en-AU"/>
              </w:rPr>
            </w:pPr>
            <w:r>
              <w:rPr>
                <w:rFonts w:cs="Arial"/>
                <w:sz w:val="14"/>
                <w:szCs w:val="14"/>
              </w:rPr>
              <w:t>1,786</w:t>
            </w:r>
          </w:p>
        </w:tc>
        <w:tc>
          <w:tcPr>
            <w:tcW w:w="709" w:type="dxa"/>
            <w:noWrap/>
            <w:vAlign w:val="center"/>
            <w:hideMark/>
          </w:tcPr>
          <w:p w14:paraId="3DF40EDE" w14:textId="10F52586" w:rsidR="00074090" w:rsidRDefault="00074090">
            <w:pPr>
              <w:spacing w:before="0" w:after="0" w:line="256" w:lineRule="auto"/>
              <w:jc w:val="center"/>
              <w:rPr>
                <w:rFonts w:cs="Arial"/>
                <w:sz w:val="14"/>
                <w:szCs w:val="14"/>
                <w:lang w:val="en-AU" w:eastAsia="en-AU"/>
              </w:rPr>
            </w:pPr>
            <w:r>
              <w:rPr>
                <w:rFonts w:cs="Arial"/>
                <w:sz w:val="14"/>
                <w:szCs w:val="14"/>
              </w:rPr>
              <w:t>431</w:t>
            </w:r>
          </w:p>
        </w:tc>
        <w:tc>
          <w:tcPr>
            <w:tcW w:w="708" w:type="dxa"/>
            <w:noWrap/>
            <w:vAlign w:val="center"/>
            <w:hideMark/>
          </w:tcPr>
          <w:p w14:paraId="56EB1E88" w14:textId="3D790E0E" w:rsidR="00074090" w:rsidRDefault="00074090">
            <w:pPr>
              <w:spacing w:before="0" w:after="0" w:line="256" w:lineRule="auto"/>
              <w:jc w:val="center"/>
              <w:rPr>
                <w:rFonts w:cs="Arial"/>
                <w:sz w:val="14"/>
                <w:szCs w:val="14"/>
                <w:lang w:val="en-AU" w:eastAsia="en-AU"/>
              </w:rPr>
            </w:pPr>
            <w:r>
              <w:rPr>
                <w:rFonts w:cs="Arial"/>
                <w:sz w:val="14"/>
                <w:szCs w:val="14"/>
              </w:rPr>
              <w:t>946</w:t>
            </w:r>
          </w:p>
        </w:tc>
        <w:tc>
          <w:tcPr>
            <w:tcW w:w="709" w:type="dxa"/>
            <w:noWrap/>
            <w:vAlign w:val="center"/>
            <w:hideMark/>
          </w:tcPr>
          <w:p w14:paraId="14FF36FA" w14:textId="3B8AADAD" w:rsidR="00074090" w:rsidRDefault="00074090">
            <w:pPr>
              <w:spacing w:before="0" w:after="0" w:line="256" w:lineRule="auto"/>
              <w:jc w:val="center"/>
              <w:rPr>
                <w:rFonts w:cs="Arial"/>
                <w:sz w:val="14"/>
                <w:szCs w:val="14"/>
                <w:lang w:val="en-AU" w:eastAsia="en-AU"/>
              </w:rPr>
            </w:pPr>
            <w:r>
              <w:rPr>
                <w:rFonts w:cs="Arial"/>
                <w:sz w:val="14"/>
                <w:szCs w:val="14"/>
              </w:rPr>
              <w:t>582</w:t>
            </w:r>
          </w:p>
        </w:tc>
        <w:tc>
          <w:tcPr>
            <w:tcW w:w="709" w:type="dxa"/>
            <w:noWrap/>
            <w:vAlign w:val="center"/>
            <w:hideMark/>
          </w:tcPr>
          <w:p w14:paraId="1DECDA0E" w14:textId="6F640749" w:rsidR="00074090" w:rsidRDefault="00074090">
            <w:pPr>
              <w:spacing w:before="0" w:after="0" w:line="256" w:lineRule="auto"/>
              <w:jc w:val="center"/>
              <w:rPr>
                <w:rFonts w:cs="Arial"/>
                <w:sz w:val="14"/>
                <w:szCs w:val="14"/>
                <w:lang w:val="en-AU" w:eastAsia="en-AU"/>
              </w:rPr>
            </w:pPr>
            <w:r>
              <w:rPr>
                <w:rFonts w:cs="Arial"/>
                <w:sz w:val="14"/>
                <w:szCs w:val="14"/>
              </w:rPr>
              <w:t>1,289</w:t>
            </w:r>
          </w:p>
        </w:tc>
        <w:tc>
          <w:tcPr>
            <w:tcW w:w="709" w:type="dxa"/>
            <w:noWrap/>
            <w:vAlign w:val="center"/>
            <w:hideMark/>
          </w:tcPr>
          <w:p w14:paraId="22761EA2" w14:textId="07BF1EED" w:rsidR="00074090" w:rsidRDefault="00074090">
            <w:pPr>
              <w:spacing w:before="0" w:after="0" w:line="256" w:lineRule="auto"/>
              <w:jc w:val="center"/>
              <w:rPr>
                <w:rFonts w:cs="Arial"/>
                <w:sz w:val="14"/>
                <w:szCs w:val="14"/>
                <w:lang w:val="en-AU" w:eastAsia="en-AU"/>
              </w:rPr>
            </w:pPr>
            <w:r>
              <w:rPr>
                <w:rFonts w:cs="Arial"/>
                <w:sz w:val="14"/>
                <w:szCs w:val="14"/>
              </w:rPr>
              <w:t>1,506</w:t>
            </w:r>
          </w:p>
        </w:tc>
        <w:tc>
          <w:tcPr>
            <w:tcW w:w="708" w:type="dxa"/>
            <w:noWrap/>
            <w:vAlign w:val="center"/>
            <w:hideMark/>
          </w:tcPr>
          <w:p w14:paraId="2881F4A2" w14:textId="350DD62D" w:rsidR="00074090" w:rsidRDefault="00074090">
            <w:pPr>
              <w:spacing w:before="0" w:after="0" w:line="256" w:lineRule="auto"/>
              <w:jc w:val="center"/>
              <w:rPr>
                <w:rFonts w:cs="Arial"/>
                <w:sz w:val="14"/>
                <w:szCs w:val="14"/>
                <w:lang w:val="en-AU" w:eastAsia="en-AU"/>
              </w:rPr>
            </w:pPr>
            <w:r>
              <w:rPr>
                <w:rFonts w:cs="Arial"/>
                <w:sz w:val="14"/>
                <w:szCs w:val="14"/>
              </w:rPr>
              <w:t>559</w:t>
            </w:r>
          </w:p>
        </w:tc>
        <w:tc>
          <w:tcPr>
            <w:tcW w:w="567" w:type="dxa"/>
            <w:noWrap/>
            <w:vAlign w:val="center"/>
            <w:hideMark/>
          </w:tcPr>
          <w:p w14:paraId="1C92C525" w14:textId="63387A20" w:rsidR="00074090" w:rsidRDefault="00074090">
            <w:pPr>
              <w:spacing w:before="0" w:after="0" w:line="256" w:lineRule="auto"/>
              <w:jc w:val="center"/>
              <w:rPr>
                <w:rFonts w:cs="Arial"/>
                <w:sz w:val="14"/>
                <w:szCs w:val="14"/>
                <w:lang w:val="en-AU" w:eastAsia="en-AU"/>
              </w:rPr>
            </w:pPr>
            <w:r>
              <w:rPr>
                <w:rFonts w:cs="Arial"/>
                <w:sz w:val="14"/>
                <w:szCs w:val="14"/>
              </w:rPr>
              <w:t>371</w:t>
            </w:r>
          </w:p>
        </w:tc>
        <w:tc>
          <w:tcPr>
            <w:tcW w:w="709" w:type="dxa"/>
            <w:noWrap/>
            <w:vAlign w:val="center"/>
            <w:hideMark/>
          </w:tcPr>
          <w:p w14:paraId="45A1CB32" w14:textId="2F83557D" w:rsidR="00074090" w:rsidRDefault="00074090">
            <w:pPr>
              <w:spacing w:before="0" w:after="0" w:line="256" w:lineRule="auto"/>
              <w:jc w:val="center"/>
              <w:rPr>
                <w:rFonts w:cs="Arial"/>
                <w:sz w:val="14"/>
                <w:szCs w:val="14"/>
                <w:lang w:val="en-AU" w:eastAsia="en-AU"/>
              </w:rPr>
            </w:pPr>
            <w:r>
              <w:rPr>
                <w:rFonts w:cs="Arial"/>
                <w:sz w:val="14"/>
                <w:szCs w:val="14"/>
              </w:rPr>
              <w:t>997</w:t>
            </w:r>
          </w:p>
        </w:tc>
        <w:tc>
          <w:tcPr>
            <w:tcW w:w="709" w:type="dxa"/>
            <w:noWrap/>
            <w:vAlign w:val="center"/>
            <w:hideMark/>
          </w:tcPr>
          <w:p w14:paraId="6AFD2430" w14:textId="52AF1C64" w:rsidR="00074090" w:rsidRDefault="00074090">
            <w:pPr>
              <w:spacing w:before="0" w:after="0" w:line="256" w:lineRule="auto"/>
              <w:jc w:val="center"/>
              <w:rPr>
                <w:rFonts w:cs="Arial"/>
                <w:sz w:val="14"/>
                <w:szCs w:val="14"/>
                <w:lang w:val="en-AU" w:eastAsia="en-AU"/>
              </w:rPr>
            </w:pPr>
            <w:r>
              <w:rPr>
                <w:rFonts w:cs="Arial"/>
                <w:sz w:val="14"/>
                <w:szCs w:val="14"/>
              </w:rPr>
              <w:t>765</w:t>
            </w:r>
          </w:p>
        </w:tc>
        <w:tc>
          <w:tcPr>
            <w:tcW w:w="709" w:type="dxa"/>
            <w:noWrap/>
            <w:vAlign w:val="center"/>
            <w:hideMark/>
          </w:tcPr>
          <w:p w14:paraId="0C623C47" w14:textId="2C148931" w:rsidR="00074090" w:rsidRDefault="00074090">
            <w:pPr>
              <w:spacing w:before="0" w:after="0" w:line="256" w:lineRule="auto"/>
              <w:jc w:val="center"/>
              <w:rPr>
                <w:rFonts w:cs="Arial"/>
                <w:sz w:val="14"/>
                <w:szCs w:val="14"/>
                <w:lang w:val="en-AU" w:eastAsia="en-AU"/>
              </w:rPr>
            </w:pPr>
            <w:r>
              <w:rPr>
                <w:rFonts w:cs="Arial"/>
                <w:sz w:val="14"/>
                <w:szCs w:val="14"/>
              </w:rPr>
              <w:t>843</w:t>
            </w:r>
          </w:p>
        </w:tc>
        <w:tc>
          <w:tcPr>
            <w:tcW w:w="708" w:type="dxa"/>
            <w:vAlign w:val="center"/>
            <w:hideMark/>
          </w:tcPr>
          <w:p w14:paraId="2FAF2691" w14:textId="6C480BC8" w:rsidR="00074090" w:rsidRDefault="00074090">
            <w:pPr>
              <w:spacing w:before="0" w:after="0" w:line="256" w:lineRule="auto"/>
              <w:jc w:val="center"/>
              <w:rPr>
                <w:rFonts w:cs="Arial"/>
                <w:sz w:val="14"/>
                <w:szCs w:val="14"/>
                <w:lang w:val="en-AU" w:eastAsia="en-AU"/>
              </w:rPr>
            </w:pPr>
            <w:r>
              <w:rPr>
                <w:rFonts w:cs="Arial"/>
                <w:sz w:val="14"/>
                <w:szCs w:val="14"/>
              </w:rPr>
              <w:t>1,747</w:t>
            </w:r>
          </w:p>
        </w:tc>
        <w:tc>
          <w:tcPr>
            <w:tcW w:w="709" w:type="dxa"/>
            <w:vAlign w:val="center"/>
          </w:tcPr>
          <w:p w14:paraId="2F2B56F9" w14:textId="44BC7F7F" w:rsidR="00074090" w:rsidRDefault="00074090">
            <w:pPr>
              <w:spacing w:before="0" w:after="0" w:line="256" w:lineRule="auto"/>
              <w:jc w:val="center"/>
              <w:rPr>
                <w:rFonts w:cs="Arial"/>
                <w:sz w:val="14"/>
                <w:szCs w:val="14"/>
                <w:lang w:val="en-AU" w:eastAsia="en-AU"/>
              </w:rPr>
            </w:pPr>
            <w:r>
              <w:rPr>
                <w:rFonts w:cs="Arial"/>
                <w:sz w:val="14"/>
                <w:szCs w:val="14"/>
              </w:rPr>
              <w:t>1,721</w:t>
            </w:r>
          </w:p>
        </w:tc>
      </w:tr>
      <w:tr w:rsidR="00074090" w14:paraId="75F79B23" w14:textId="2CB44D8C" w:rsidTr="00074090">
        <w:trPr>
          <w:trHeight w:val="255"/>
        </w:trPr>
        <w:tc>
          <w:tcPr>
            <w:tcW w:w="988" w:type="dxa"/>
            <w:noWrap/>
            <w:hideMark/>
          </w:tcPr>
          <w:p w14:paraId="30F6623D"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Endeavour River</w:t>
            </w:r>
          </w:p>
        </w:tc>
        <w:tc>
          <w:tcPr>
            <w:tcW w:w="708" w:type="dxa"/>
            <w:noWrap/>
            <w:vAlign w:val="center"/>
            <w:hideMark/>
          </w:tcPr>
          <w:p w14:paraId="77239CF1" w14:textId="1334E4E7" w:rsidR="00074090" w:rsidRDefault="00074090" w:rsidP="00BB4BE6">
            <w:pPr>
              <w:spacing w:before="0" w:after="0" w:line="256" w:lineRule="auto"/>
              <w:jc w:val="center"/>
              <w:rPr>
                <w:rFonts w:cs="Arial"/>
                <w:sz w:val="14"/>
                <w:szCs w:val="14"/>
                <w:lang w:val="en-AU" w:eastAsia="en-AU"/>
              </w:rPr>
            </w:pPr>
            <w:r>
              <w:rPr>
                <w:rFonts w:cs="Arial"/>
                <w:sz w:val="14"/>
                <w:szCs w:val="14"/>
              </w:rPr>
              <w:t>14</w:t>
            </w:r>
          </w:p>
        </w:tc>
        <w:tc>
          <w:tcPr>
            <w:tcW w:w="709" w:type="dxa"/>
            <w:noWrap/>
            <w:vAlign w:val="center"/>
            <w:hideMark/>
          </w:tcPr>
          <w:p w14:paraId="2C48C123" w14:textId="3E02474E" w:rsidR="00074090" w:rsidRDefault="00074090">
            <w:pPr>
              <w:spacing w:before="0" w:after="0" w:line="256" w:lineRule="auto"/>
              <w:jc w:val="center"/>
              <w:rPr>
                <w:rFonts w:cs="Arial"/>
                <w:sz w:val="14"/>
                <w:szCs w:val="14"/>
                <w:lang w:val="en-AU" w:eastAsia="en-AU"/>
              </w:rPr>
            </w:pPr>
            <w:r>
              <w:rPr>
                <w:rFonts w:cs="Arial"/>
                <w:sz w:val="14"/>
                <w:szCs w:val="14"/>
              </w:rPr>
              <w:t>1,492</w:t>
            </w:r>
          </w:p>
        </w:tc>
        <w:tc>
          <w:tcPr>
            <w:tcW w:w="709" w:type="dxa"/>
            <w:noWrap/>
            <w:vAlign w:val="center"/>
            <w:hideMark/>
          </w:tcPr>
          <w:p w14:paraId="7E2631A7" w14:textId="6C640B66" w:rsidR="00074090" w:rsidRDefault="00074090">
            <w:pPr>
              <w:spacing w:before="0" w:after="0" w:line="256" w:lineRule="auto"/>
              <w:jc w:val="center"/>
              <w:rPr>
                <w:rFonts w:cs="Arial"/>
                <w:sz w:val="14"/>
                <w:szCs w:val="14"/>
                <w:lang w:val="en-AU" w:eastAsia="en-AU"/>
              </w:rPr>
            </w:pPr>
            <w:r>
              <w:rPr>
                <w:rFonts w:cs="Arial"/>
                <w:sz w:val="14"/>
                <w:szCs w:val="14"/>
              </w:rPr>
              <w:t>305</w:t>
            </w:r>
          </w:p>
        </w:tc>
        <w:tc>
          <w:tcPr>
            <w:tcW w:w="567" w:type="dxa"/>
            <w:noWrap/>
            <w:vAlign w:val="center"/>
            <w:hideMark/>
          </w:tcPr>
          <w:p w14:paraId="1A4BE0FC" w14:textId="5254E3EE" w:rsidR="00074090" w:rsidRDefault="00074090">
            <w:pPr>
              <w:spacing w:before="0" w:after="0" w:line="256" w:lineRule="auto"/>
              <w:jc w:val="center"/>
              <w:rPr>
                <w:rFonts w:cs="Arial"/>
                <w:sz w:val="14"/>
                <w:szCs w:val="14"/>
                <w:lang w:val="en-AU" w:eastAsia="en-AU"/>
              </w:rPr>
            </w:pPr>
            <w:r>
              <w:rPr>
                <w:rFonts w:cs="Arial"/>
                <w:sz w:val="14"/>
                <w:szCs w:val="14"/>
              </w:rPr>
              <w:t>2,178</w:t>
            </w:r>
          </w:p>
        </w:tc>
        <w:tc>
          <w:tcPr>
            <w:tcW w:w="709" w:type="dxa"/>
            <w:noWrap/>
            <w:vAlign w:val="center"/>
            <w:hideMark/>
          </w:tcPr>
          <w:p w14:paraId="6C02ED33" w14:textId="5E6D950C" w:rsidR="00074090" w:rsidRDefault="00074090">
            <w:pPr>
              <w:spacing w:before="0" w:after="0" w:line="256" w:lineRule="auto"/>
              <w:jc w:val="center"/>
              <w:rPr>
                <w:rFonts w:cs="Arial"/>
                <w:sz w:val="14"/>
                <w:szCs w:val="14"/>
                <w:lang w:val="en-AU" w:eastAsia="en-AU"/>
              </w:rPr>
            </w:pPr>
            <w:r>
              <w:rPr>
                <w:rFonts w:cs="Arial"/>
                <w:sz w:val="14"/>
                <w:szCs w:val="14"/>
              </w:rPr>
              <w:t>526</w:t>
            </w:r>
          </w:p>
        </w:tc>
        <w:tc>
          <w:tcPr>
            <w:tcW w:w="708" w:type="dxa"/>
            <w:noWrap/>
            <w:vAlign w:val="center"/>
            <w:hideMark/>
          </w:tcPr>
          <w:p w14:paraId="4752AC92" w14:textId="525D9DF7" w:rsidR="00074090" w:rsidRDefault="00074090">
            <w:pPr>
              <w:spacing w:before="0" w:after="0" w:line="256" w:lineRule="auto"/>
              <w:jc w:val="center"/>
              <w:rPr>
                <w:rFonts w:cs="Arial"/>
                <w:sz w:val="14"/>
                <w:szCs w:val="14"/>
                <w:lang w:val="en-AU" w:eastAsia="en-AU"/>
              </w:rPr>
            </w:pPr>
            <w:r>
              <w:rPr>
                <w:rFonts w:cs="Arial"/>
                <w:sz w:val="14"/>
                <w:szCs w:val="14"/>
              </w:rPr>
              <w:t>1,154</w:t>
            </w:r>
          </w:p>
        </w:tc>
        <w:tc>
          <w:tcPr>
            <w:tcW w:w="709" w:type="dxa"/>
            <w:noWrap/>
            <w:vAlign w:val="center"/>
            <w:hideMark/>
          </w:tcPr>
          <w:p w14:paraId="49B33E5F" w14:textId="5034CCAA" w:rsidR="00074090" w:rsidRDefault="00074090">
            <w:pPr>
              <w:spacing w:before="0" w:after="0" w:line="256" w:lineRule="auto"/>
              <w:jc w:val="center"/>
              <w:rPr>
                <w:rFonts w:cs="Arial"/>
                <w:sz w:val="14"/>
                <w:szCs w:val="14"/>
                <w:lang w:val="en-AU" w:eastAsia="en-AU"/>
              </w:rPr>
            </w:pPr>
            <w:r>
              <w:rPr>
                <w:rFonts w:cs="Arial"/>
                <w:sz w:val="14"/>
                <w:szCs w:val="14"/>
              </w:rPr>
              <w:t>710</w:t>
            </w:r>
          </w:p>
        </w:tc>
        <w:tc>
          <w:tcPr>
            <w:tcW w:w="709" w:type="dxa"/>
            <w:noWrap/>
            <w:vAlign w:val="center"/>
            <w:hideMark/>
          </w:tcPr>
          <w:p w14:paraId="7C6C9A79" w14:textId="52663BC0" w:rsidR="00074090" w:rsidRDefault="00074090">
            <w:pPr>
              <w:spacing w:before="0" w:after="0" w:line="256" w:lineRule="auto"/>
              <w:jc w:val="center"/>
              <w:rPr>
                <w:rFonts w:cs="Arial"/>
                <w:sz w:val="14"/>
                <w:szCs w:val="14"/>
                <w:lang w:val="en-AU" w:eastAsia="en-AU"/>
              </w:rPr>
            </w:pPr>
            <w:r>
              <w:rPr>
                <w:rFonts w:cs="Arial"/>
                <w:sz w:val="14"/>
                <w:szCs w:val="14"/>
              </w:rPr>
              <w:t>1,572</w:t>
            </w:r>
          </w:p>
        </w:tc>
        <w:tc>
          <w:tcPr>
            <w:tcW w:w="709" w:type="dxa"/>
            <w:noWrap/>
            <w:vAlign w:val="center"/>
            <w:hideMark/>
          </w:tcPr>
          <w:p w14:paraId="6D6F1D99" w14:textId="596474DE" w:rsidR="00074090" w:rsidRDefault="00074090">
            <w:pPr>
              <w:spacing w:before="0" w:after="0" w:line="256" w:lineRule="auto"/>
              <w:jc w:val="center"/>
              <w:rPr>
                <w:rFonts w:cs="Arial"/>
                <w:sz w:val="14"/>
                <w:szCs w:val="14"/>
                <w:lang w:val="en-AU" w:eastAsia="en-AU"/>
              </w:rPr>
            </w:pPr>
            <w:r>
              <w:rPr>
                <w:rFonts w:cs="Arial"/>
                <w:sz w:val="14"/>
                <w:szCs w:val="14"/>
              </w:rPr>
              <w:t>1,836</w:t>
            </w:r>
          </w:p>
        </w:tc>
        <w:tc>
          <w:tcPr>
            <w:tcW w:w="708" w:type="dxa"/>
            <w:noWrap/>
            <w:vAlign w:val="center"/>
            <w:hideMark/>
          </w:tcPr>
          <w:p w14:paraId="5ACF6A58" w14:textId="3CA31B5F" w:rsidR="00074090" w:rsidRDefault="00074090">
            <w:pPr>
              <w:spacing w:before="0" w:after="0" w:line="256" w:lineRule="auto"/>
              <w:jc w:val="center"/>
              <w:rPr>
                <w:rFonts w:cs="Arial"/>
                <w:sz w:val="14"/>
                <w:szCs w:val="14"/>
                <w:lang w:val="en-AU" w:eastAsia="en-AU"/>
              </w:rPr>
            </w:pPr>
            <w:r>
              <w:rPr>
                <w:rFonts w:cs="Arial"/>
                <w:sz w:val="14"/>
                <w:szCs w:val="14"/>
              </w:rPr>
              <w:t>681</w:t>
            </w:r>
          </w:p>
        </w:tc>
        <w:tc>
          <w:tcPr>
            <w:tcW w:w="567" w:type="dxa"/>
            <w:noWrap/>
            <w:vAlign w:val="center"/>
            <w:hideMark/>
          </w:tcPr>
          <w:p w14:paraId="622FA43C" w14:textId="235D1494" w:rsidR="00074090" w:rsidRDefault="00074090">
            <w:pPr>
              <w:spacing w:before="0" w:after="0" w:line="256" w:lineRule="auto"/>
              <w:jc w:val="center"/>
              <w:rPr>
                <w:rFonts w:cs="Arial"/>
                <w:sz w:val="14"/>
                <w:szCs w:val="14"/>
                <w:lang w:val="en-AU" w:eastAsia="en-AU"/>
              </w:rPr>
            </w:pPr>
            <w:r>
              <w:rPr>
                <w:rFonts w:cs="Arial"/>
                <w:sz w:val="14"/>
                <w:szCs w:val="14"/>
              </w:rPr>
              <w:t>452</w:t>
            </w:r>
          </w:p>
        </w:tc>
        <w:tc>
          <w:tcPr>
            <w:tcW w:w="709" w:type="dxa"/>
            <w:noWrap/>
            <w:vAlign w:val="center"/>
            <w:hideMark/>
          </w:tcPr>
          <w:p w14:paraId="58BC6BB6" w14:textId="0F7BA51C" w:rsidR="00074090" w:rsidRDefault="00074090">
            <w:pPr>
              <w:spacing w:before="0" w:after="0" w:line="256" w:lineRule="auto"/>
              <w:jc w:val="center"/>
              <w:rPr>
                <w:rFonts w:cs="Arial"/>
                <w:sz w:val="14"/>
                <w:szCs w:val="14"/>
                <w:lang w:val="en-AU" w:eastAsia="en-AU"/>
              </w:rPr>
            </w:pPr>
            <w:r>
              <w:rPr>
                <w:rFonts w:cs="Arial"/>
                <w:sz w:val="14"/>
                <w:szCs w:val="14"/>
              </w:rPr>
              <w:t>1,215</w:t>
            </w:r>
          </w:p>
        </w:tc>
        <w:tc>
          <w:tcPr>
            <w:tcW w:w="709" w:type="dxa"/>
            <w:noWrap/>
            <w:vAlign w:val="center"/>
            <w:hideMark/>
          </w:tcPr>
          <w:p w14:paraId="4F7CFDC2" w14:textId="7C6084AA" w:rsidR="00074090" w:rsidRDefault="00074090">
            <w:pPr>
              <w:spacing w:before="0" w:after="0" w:line="256" w:lineRule="auto"/>
              <w:jc w:val="center"/>
              <w:rPr>
                <w:rFonts w:cs="Arial"/>
                <w:sz w:val="14"/>
                <w:szCs w:val="14"/>
                <w:lang w:val="en-AU" w:eastAsia="en-AU"/>
              </w:rPr>
            </w:pPr>
            <w:r>
              <w:rPr>
                <w:rFonts w:cs="Arial"/>
                <w:sz w:val="14"/>
                <w:szCs w:val="14"/>
              </w:rPr>
              <w:t>932</w:t>
            </w:r>
          </w:p>
        </w:tc>
        <w:tc>
          <w:tcPr>
            <w:tcW w:w="709" w:type="dxa"/>
            <w:noWrap/>
            <w:vAlign w:val="center"/>
            <w:hideMark/>
          </w:tcPr>
          <w:p w14:paraId="091FD0C0" w14:textId="145FFC7A" w:rsidR="00074090" w:rsidRDefault="00074090">
            <w:pPr>
              <w:spacing w:before="0" w:after="0" w:line="256" w:lineRule="auto"/>
              <w:jc w:val="center"/>
              <w:rPr>
                <w:rFonts w:cs="Arial"/>
                <w:sz w:val="14"/>
                <w:szCs w:val="14"/>
                <w:lang w:val="en-AU" w:eastAsia="en-AU"/>
              </w:rPr>
            </w:pPr>
            <w:r>
              <w:rPr>
                <w:rFonts w:cs="Arial"/>
                <w:sz w:val="14"/>
                <w:szCs w:val="14"/>
              </w:rPr>
              <w:t>1,028</w:t>
            </w:r>
          </w:p>
        </w:tc>
        <w:tc>
          <w:tcPr>
            <w:tcW w:w="708" w:type="dxa"/>
            <w:vAlign w:val="center"/>
            <w:hideMark/>
          </w:tcPr>
          <w:p w14:paraId="2497FDFD" w14:textId="71FA2D8B" w:rsidR="00074090" w:rsidRDefault="00074090">
            <w:pPr>
              <w:spacing w:before="0" w:after="0" w:line="256" w:lineRule="auto"/>
              <w:jc w:val="center"/>
              <w:rPr>
                <w:rFonts w:cs="Arial"/>
                <w:sz w:val="14"/>
                <w:szCs w:val="14"/>
                <w:lang w:val="en-AU" w:eastAsia="en-AU"/>
              </w:rPr>
            </w:pPr>
            <w:r>
              <w:rPr>
                <w:rFonts w:cs="Arial"/>
                <w:sz w:val="14"/>
                <w:szCs w:val="14"/>
              </w:rPr>
              <w:t>1,136</w:t>
            </w:r>
          </w:p>
        </w:tc>
        <w:tc>
          <w:tcPr>
            <w:tcW w:w="709" w:type="dxa"/>
            <w:vAlign w:val="center"/>
          </w:tcPr>
          <w:p w14:paraId="1C0FCB74" w14:textId="3C00C6D9" w:rsidR="00074090" w:rsidRDefault="00074090">
            <w:pPr>
              <w:spacing w:before="0" w:after="0" w:line="256" w:lineRule="auto"/>
              <w:jc w:val="center"/>
              <w:rPr>
                <w:rFonts w:cs="Arial"/>
                <w:sz w:val="14"/>
                <w:szCs w:val="14"/>
                <w:lang w:val="en-AU" w:eastAsia="en-AU"/>
              </w:rPr>
            </w:pPr>
            <w:r>
              <w:rPr>
                <w:rFonts w:cs="Arial"/>
                <w:sz w:val="14"/>
                <w:szCs w:val="14"/>
              </w:rPr>
              <w:t>1,119</w:t>
            </w:r>
          </w:p>
        </w:tc>
      </w:tr>
      <w:tr w:rsidR="00074090" w14:paraId="76837FB1" w14:textId="24FCE195" w:rsidTr="00074090">
        <w:trPr>
          <w:trHeight w:val="255"/>
        </w:trPr>
        <w:tc>
          <w:tcPr>
            <w:tcW w:w="988" w:type="dxa"/>
            <w:noWrap/>
            <w:hideMark/>
          </w:tcPr>
          <w:p w14:paraId="370791D0"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Daintree River</w:t>
            </w:r>
          </w:p>
        </w:tc>
        <w:tc>
          <w:tcPr>
            <w:tcW w:w="708" w:type="dxa"/>
            <w:noWrap/>
            <w:vAlign w:val="center"/>
            <w:hideMark/>
          </w:tcPr>
          <w:p w14:paraId="3871BB65" w14:textId="1BF27B9A" w:rsidR="00074090" w:rsidRDefault="00074090" w:rsidP="00BB4BE6">
            <w:pPr>
              <w:spacing w:before="0" w:after="0" w:line="256" w:lineRule="auto"/>
              <w:jc w:val="center"/>
              <w:rPr>
                <w:rFonts w:cs="Arial"/>
                <w:sz w:val="14"/>
                <w:szCs w:val="14"/>
                <w:lang w:val="en-AU" w:eastAsia="en-AU"/>
              </w:rPr>
            </w:pPr>
            <w:r>
              <w:rPr>
                <w:rFonts w:cs="Arial"/>
                <w:sz w:val="14"/>
                <w:szCs w:val="14"/>
              </w:rPr>
              <w:t>318</w:t>
            </w:r>
          </w:p>
        </w:tc>
        <w:tc>
          <w:tcPr>
            <w:tcW w:w="709" w:type="dxa"/>
            <w:noWrap/>
            <w:vAlign w:val="center"/>
            <w:hideMark/>
          </w:tcPr>
          <w:p w14:paraId="7E2EDB91" w14:textId="062A8D1F" w:rsidR="00074090" w:rsidRDefault="00074090">
            <w:pPr>
              <w:spacing w:before="0" w:after="0" w:line="256" w:lineRule="auto"/>
              <w:jc w:val="center"/>
              <w:rPr>
                <w:rFonts w:cs="Arial"/>
                <w:sz w:val="14"/>
                <w:szCs w:val="14"/>
                <w:lang w:val="en-AU" w:eastAsia="en-AU"/>
              </w:rPr>
            </w:pPr>
            <w:r>
              <w:rPr>
                <w:rFonts w:cs="Arial"/>
                <w:sz w:val="14"/>
                <w:szCs w:val="14"/>
              </w:rPr>
              <w:t>3,439</w:t>
            </w:r>
          </w:p>
        </w:tc>
        <w:tc>
          <w:tcPr>
            <w:tcW w:w="709" w:type="dxa"/>
            <w:noWrap/>
            <w:vAlign w:val="center"/>
            <w:hideMark/>
          </w:tcPr>
          <w:p w14:paraId="66AA4D9F" w14:textId="75E889C6" w:rsidR="00074090" w:rsidRDefault="00074090">
            <w:pPr>
              <w:spacing w:before="0" w:after="0" w:line="256" w:lineRule="auto"/>
              <w:jc w:val="center"/>
              <w:rPr>
                <w:rFonts w:cs="Arial"/>
                <w:sz w:val="14"/>
                <w:szCs w:val="14"/>
                <w:lang w:val="en-AU" w:eastAsia="en-AU"/>
              </w:rPr>
            </w:pPr>
            <w:r>
              <w:rPr>
                <w:rFonts w:cs="Arial"/>
                <w:sz w:val="14"/>
                <w:szCs w:val="14"/>
              </w:rPr>
              <w:t>1,179</w:t>
            </w:r>
          </w:p>
        </w:tc>
        <w:tc>
          <w:tcPr>
            <w:tcW w:w="567" w:type="dxa"/>
            <w:noWrap/>
            <w:vAlign w:val="center"/>
            <w:hideMark/>
          </w:tcPr>
          <w:p w14:paraId="2E70C805" w14:textId="42BF85F8" w:rsidR="00074090" w:rsidRDefault="00074090">
            <w:pPr>
              <w:spacing w:before="0" w:after="0" w:line="256" w:lineRule="auto"/>
              <w:jc w:val="center"/>
              <w:rPr>
                <w:rFonts w:cs="Arial"/>
                <w:sz w:val="14"/>
                <w:szCs w:val="14"/>
                <w:lang w:val="en-AU" w:eastAsia="en-AU"/>
              </w:rPr>
            </w:pPr>
            <w:r>
              <w:rPr>
                <w:rFonts w:cs="Arial"/>
                <w:sz w:val="14"/>
                <w:szCs w:val="14"/>
              </w:rPr>
              <w:t>3,015</w:t>
            </w:r>
          </w:p>
        </w:tc>
        <w:tc>
          <w:tcPr>
            <w:tcW w:w="709" w:type="dxa"/>
            <w:noWrap/>
            <w:vAlign w:val="center"/>
            <w:hideMark/>
          </w:tcPr>
          <w:p w14:paraId="37B639F0" w14:textId="71472787" w:rsidR="00074090" w:rsidRDefault="00074090">
            <w:pPr>
              <w:spacing w:before="0" w:after="0" w:line="256" w:lineRule="auto"/>
              <w:jc w:val="center"/>
              <w:rPr>
                <w:rFonts w:cs="Arial"/>
                <w:sz w:val="14"/>
                <w:szCs w:val="14"/>
                <w:lang w:val="en-AU" w:eastAsia="en-AU"/>
              </w:rPr>
            </w:pPr>
            <w:r>
              <w:rPr>
                <w:rFonts w:cs="Arial"/>
                <w:sz w:val="14"/>
                <w:szCs w:val="14"/>
              </w:rPr>
              <w:t>1,721</w:t>
            </w:r>
          </w:p>
        </w:tc>
        <w:tc>
          <w:tcPr>
            <w:tcW w:w="708" w:type="dxa"/>
            <w:noWrap/>
            <w:vAlign w:val="center"/>
            <w:hideMark/>
          </w:tcPr>
          <w:p w14:paraId="64D98906" w14:textId="75B31AB8" w:rsidR="00074090" w:rsidRDefault="00074090">
            <w:pPr>
              <w:spacing w:before="0" w:after="0" w:line="256" w:lineRule="auto"/>
              <w:jc w:val="center"/>
              <w:rPr>
                <w:rFonts w:cs="Arial"/>
                <w:sz w:val="14"/>
                <w:szCs w:val="14"/>
                <w:lang w:val="en-AU" w:eastAsia="en-AU"/>
              </w:rPr>
            </w:pPr>
            <w:r>
              <w:rPr>
                <w:rFonts w:cs="Arial"/>
                <w:sz w:val="14"/>
                <w:szCs w:val="14"/>
              </w:rPr>
              <w:t>2,102</w:t>
            </w:r>
          </w:p>
        </w:tc>
        <w:tc>
          <w:tcPr>
            <w:tcW w:w="709" w:type="dxa"/>
            <w:noWrap/>
            <w:vAlign w:val="center"/>
            <w:hideMark/>
          </w:tcPr>
          <w:p w14:paraId="086A870C" w14:textId="05D76CE9" w:rsidR="00074090" w:rsidRDefault="00074090">
            <w:pPr>
              <w:spacing w:before="0" w:after="0" w:line="256" w:lineRule="auto"/>
              <w:jc w:val="center"/>
              <w:rPr>
                <w:rFonts w:cs="Arial"/>
                <w:sz w:val="14"/>
                <w:szCs w:val="14"/>
                <w:lang w:val="en-AU" w:eastAsia="en-AU"/>
              </w:rPr>
            </w:pPr>
            <w:r>
              <w:rPr>
                <w:rFonts w:cs="Arial"/>
                <w:sz w:val="14"/>
                <w:szCs w:val="14"/>
              </w:rPr>
              <w:t>1,542</w:t>
            </w:r>
          </w:p>
        </w:tc>
        <w:tc>
          <w:tcPr>
            <w:tcW w:w="709" w:type="dxa"/>
            <w:noWrap/>
            <w:vAlign w:val="center"/>
            <w:hideMark/>
          </w:tcPr>
          <w:p w14:paraId="79CB7EFE" w14:textId="409235DE" w:rsidR="00074090" w:rsidRDefault="00074090">
            <w:pPr>
              <w:spacing w:before="0" w:after="0" w:line="256" w:lineRule="auto"/>
              <w:jc w:val="center"/>
              <w:rPr>
                <w:rFonts w:cs="Arial"/>
                <w:sz w:val="14"/>
                <w:szCs w:val="14"/>
                <w:lang w:val="en-AU" w:eastAsia="en-AU"/>
              </w:rPr>
            </w:pPr>
            <w:r>
              <w:rPr>
                <w:rFonts w:cs="Arial"/>
                <w:sz w:val="14"/>
                <w:szCs w:val="14"/>
              </w:rPr>
              <w:t>2,927</w:t>
            </w:r>
          </w:p>
        </w:tc>
        <w:tc>
          <w:tcPr>
            <w:tcW w:w="709" w:type="dxa"/>
            <w:noWrap/>
            <w:vAlign w:val="center"/>
            <w:hideMark/>
          </w:tcPr>
          <w:p w14:paraId="0ED3D9DA" w14:textId="00B461EF" w:rsidR="00074090" w:rsidRDefault="00074090">
            <w:pPr>
              <w:spacing w:before="0" w:after="0" w:line="256" w:lineRule="auto"/>
              <w:jc w:val="center"/>
              <w:rPr>
                <w:rFonts w:cs="Arial"/>
                <w:sz w:val="14"/>
                <w:szCs w:val="14"/>
                <w:lang w:val="en-AU" w:eastAsia="en-AU"/>
              </w:rPr>
            </w:pPr>
            <w:r>
              <w:rPr>
                <w:rFonts w:cs="Arial"/>
                <w:sz w:val="14"/>
                <w:szCs w:val="14"/>
              </w:rPr>
              <w:t>3,947</w:t>
            </w:r>
          </w:p>
        </w:tc>
        <w:tc>
          <w:tcPr>
            <w:tcW w:w="708" w:type="dxa"/>
            <w:noWrap/>
            <w:vAlign w:val="center"/>
            <w:hideMark/>
          </w:tcPr>
          <w:p w14:paraId="7059322B" w14:textId="46798510" w:rsidR="00074090" w:rsidRDefault="00074090">
            <w:pPr>
              <w:spacing w:before="0" w:after="0" w:line="256" w:lineRule="auto"/>
              <w:jc w:val="center"/>
              <w:rPr>
                <w:rFonts w:cs="Arial"/>
                <w:sz w:val="14"/>
                <w:szCs w:val="14"/>
                <w:lang w:val="en-AU" w:eastAsia="en-AU"/>
              </w:rPr>
            </w:pPr>
            <w:r>
              <w:rPr>
                <w:rFonts w:cs="Arial"/>
                <w:sz w:val="14"/>
                <w:szCs w:val="14"/>
              </w:rPr>
              <w:t>2,403</w:t>
            </w:r>
          </w:p>
        </w:tc>
        <w:tc>
          <w:tcPr>
            <w:tcW w:w="567" w:type="dxa"/>
            <w:noWrap/>
            <w:vAlign w:val="center"/>
            <w:hideMark/>
          </w:tcPr>
          <w:p w14:paraId="28E6A1BF" w14:textId="785852D2" w:rsidR="00074090" w:rsidRDefault="00074090">
            <w:pPr>
              <w:spacing w:before="0" w:after="0" w:line="256" w:lineRule="auto"/>
              <w:jc w:val="center"/>
              <w:rPr>
                <w:rFonts w:cs="Arial"/>
                <w:sz w:val="14"/>
                <w:szCs w:val="14"/>
                <w:lang w:val="en-AU" w:eastAsia="en-AU"/>
              </w:rPr>
            </w:pPr>
            <w:r>
              <w:rPr>
                <w:rFonts w:cs="Arial"/>
                <w:sz w:val="14"/>
                <w:szCs w:val="14"/>
              </w:rPr>
              <w:t>1,673</w:t>
            </w:r>
          </w:p>
        </w:tc>
        <w:tc>
          <w:tcPr>
            <w:tcW w:w="709" w:type="dxa"/>
            <w:noWrap/>
            <w:vAlign w:val="center"/>
            <w:hideMark/>
          </w:tcPr>
          <w:p w14:paraId="32D7D542" w14:textId="743EAA6A" w:rsidR="00074090" w:rsidRDefault="00074090">
            <w:pPr>
              <w:spacing w:before="0" w:after="0" w:line="256" w:lineRule="auto"/>
              <w:jc w:val="center"/>
              <w:rPr>
                <w:rFonts w:cs="Arial"/>
                <w:sz w:val="14"/>
                <w:szCs w:val="14"/>
                <w:lang w:val="en-AU" w:eastAsia="en-AU"/>
              </w:rPr>
            </w:pPr>
            <w:r>
              <w:rPr>
                <w:rFonts w:cs="Arial"/>
                <w:sz w:val="14"/>
                <w:szCs w:val="14"/>
              </w:rPr>
              <w:t>5,138</w:t>
            </w:r>
          </w:p>
        </w:tc>
        <w:tc>
          <w:tcPr>
            <w:tcW w:w="709" w:type="dxa"/>
            <w:noWrap/>
            <w:vAlign w:val="center"/>
            <w:hideMark/>
          </w:tcPr>
          <w:p w14:paraId="1D1D19A6" w14:textId="1A91C6C4" w:rsidR="00074090" w:rsidRDefault="00074090">
            <w:pPr>
              <w:spacing w:before="0" w:after="0" w:line="256" w:lineRule="auto"/>
              <w:jc w:val="center"/>
              <w:rPr>
                <w:rFonts w:cs="Arial"/>
                <w:sz w:val="14"/>
                <w:szCs w:val="14"/>
                <w:lang w:val="en-AU" w:eastAsia="en-AU"/>
              </w:rPr>
            </w:pPr>
            <w:r>
              <w:rPr>
                <w:rFonts w:cs="Arial"/>
                <w:sz w:val="14"/>
                <w:szCs w:val="14"/>
              </w:rPr>
              <w:t>1,855</w:t>
            </w:r>
          </w:p>
        </w:tc>
        <w:tc>
          <w:tcPr>
            <w:tcW w:w="709" w:type="dxa"/>
            <w:noWrap/>
            <w:vAlign w:val="center"/>
            <w:hideMark/>
          </w:tcPr>
          <w:p w14:paraId="006DB286" w14:textId="70B1E2DE" w:rsidR="00074090" w:rsidRDefault="00074090">
            <w:pPr>
              <w:spacing w:before="0" w:after="0" w:line="256" w:lineRule="auto"/>
              <w:jc w:val="center"/>
              <w:rPr>
                <w:rFonts w:cs="Arial"/>
                <w:sz w:val="14"/>
                <w:szCs w:val="14"/>
                <w:lang w:val="en-AU" w:eastAsia="en-AU"/>
              </w:rPr>
            </w:pPr>
            <w:r>
              <w:rPr>
                <w:rFonts w:cs="Arial"/>
                <w:sz w:val="14"/>
                <w:szCs w:val="14"/>
              </w:rPr>
              <w:t>1,628</w:t>
            </w:r>
          </w:p>
        </w:tc>
        <w:tc>
          <w:tcPr>
            <w:tcW w:w="708" w:type="dxa"/>
            <w:vAlign w:val="center"/>
            <w:hideMark/>
          </w:tcPr>
          <w:p w14:paraId="0B668185" w14:textId="45149453" w:rsidR="00074090" w:rsidRDefault="00074090">
            <w:pPr>
              <w:spacing w:before="0" w:after="0" w:line="256" w:lineRule="auto"/>
              <w:jc w:val="center"/>
              <w:rPr>
                <w:rFonts w:cs="Arial"/>
                <w:sz w:val="14"/>
                <w:szCs w:val="14"/>
                <w:lang w:val="en-AU" w:eastAsia="en-AU"/>
              </w:rPr>
            </w:pPr>
            <w:r>
              <w:rPr>
                <w:rFonts w:cs="Arial"/>
                <w:sz w:val="14"/>
                <w:szCs w:val="14"/>
              </w:rPr>
              <w:t>1,932</w:t>
            </w:r>
          </w:p>
        </w:tc>
        <w:tc>
          <w:tcPr>
            <w:tcW w:w="709" w:type="dxa"/>
            <w:vAlign w:val="center"/>
          </w:tcPr>
          <w:p w14:paraId="1466CCB3" w14:textId="1178FA5C" w:rsidR="00074090" w:rsidRDefault="00074090">
            <w:pPr>
              <w:spacing w:before="0" w:after="0" w:line="256" w:lineRule="auto"/>
              <w:jc w:val="center"/>
              <w:rPr>
                <w:rFonts w:cs="Arial"/>
                <w:sz w:val="14"/>
                <w:szCs w:val="14"/>
                <w:lang w:val="en-AU" w:eastAsia="en-AU"/>
              </w:rPr>
            </w:pPr>
            <w:r>
              <w:rPr>
                <w:rFonts w:cs="Arial"/>
                <w:sz w:val="14"/>
                <w:szCs w:val="14"/>
              </w:rPr>
              <w:t>1,312</w:t>
            </w:r>
          </w:p>
        </w:tc>
      </w:tr>
      <w:tr w:rsidR="00074090" w14:paraId="1E4E4558" w14:textId="46C7B203" w:rsidTr="00074090">
        <w:trPr>
          <w:trHeight w:val="255"/>
        </w:trPr>
        <w:tc>
          <w:tcPr>
            <w:tcW w:w="988" w:type="dxa"/>
            <w:noWrap/>
            <w:hideMark/>
          </w:tcPr>
          <w:p w14:paraId="2DC68D5E"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Mossman River</w:t>
            </w:r>
          </w:p>
        </w:tc>
        <w:tc>
          <w:tcPr>
            <w:tcW w:w="708" w:type="dxa"/>
            <w:noWrap/>
            <w:vAlign w:val="center"/>
            <w:hideMark/>
          </w:tcPr>
          <w:p w14:paraId="352A2C23" w14:textId="704BE4A8" w:rsidR="00074090" w:rsidRDefault="00074090" w:rsidP="00BB4BE6">
            <w:pPr>
              <w:spacing w:before="0" w:after="0" w:line="256" w:lineRule="auto"/>
              <w:jc w:val="center"/>
              <w:rPr>
                <w:rFonts w:cs="Arial"/>
                <w:sz w:val="14"/>
                <w:szCs w:val="14"/>
                <w:lang w:val="en-AU" w:eastAsia="en-AU"/>
              </w:rPr>
            </w:pPr>
            <w:r>
              <w:rPr>
                <w:rFonts w:cs="Arial"/>
                <w:sz w:val="14"/>
                <w:szCs w:val="14"/>
              </w:rPr>
              <w:t>738</w:t>
            </w:r>
          </w:p>
        </w:tc>
        <w:tc>
          <w:tcPr>
            <w:tcW w:w="709" w:type="dxa"/>
            <w:noWrap/>
            <w:vAlign w:val="center"/>
            <w:hideMark/>
          </w:tcPr>
          <w:p w14:paraId="2DEBFE27" w14:textId="6EAC4DA6" w:rsidR="00074090" w:rsidRDefault="00074090">
            <w:pPr>
              <w:spacing w:before="0" w:after="0" w:line="256" w:lineRule="auto"/>
              <w:jc w:val="center"/>
              <w:rPr>
                <w:rFonts w:cs="Arial"/>
                <w:sz w:val="14"/>
                <w:szCs w:val="14"/>
                <w:lang w:val="en-AU" w:eastAsia="en-AU"/>
              </w:rPr>
            </w:pPr>
            <w:r>
              <w:rPr>
                <w:rFonts w:cs="Arial"/>
                <w:sz w:val="14"/>
                <w:szCs w:val="14"/>
              </w:rPr>
              <w:t>1,568</w:t>
            </w:r>
          </w:p>
        </w:tc>
        <w:tc>
          <w:tcPr>
            <w:tcW w:w="709" w:type="dxa"/>
            <w:noWrap/>
            <w:vAlign w:val="center"/>
            <w:hideMark/>
          </w:tcPr>
          <w:p w14:paraId="5181E3ED" w14:textId="225E57E8" w:rsidR="00074090" w:rsidRDefault="00074090">
            <w:pPr>
              <w:spacing w:before="0" w:after="0" w:line="256" w:lineRule="auto"/>
              <w:jc w:val="center"/>
              <w:rPr>
                <w:rFonts w:cs="Arial"/>
                <w:sz w:val="14"/>
                <w:szCs w:val="14"/>
                <w:lang w:val="en-AU" w:eastAsia="en-AU"/>
              </w:rPr>
            </w:pPr>
            <w:r>
              <w:rPr>
                <w:rFonts w:cs="Arial"/>
                <w:sz w:val="14"/>
                <w:szCs w:val="14"/>
              </w:rPr>
              <w:t>1,037</w:t>
            </w:r>
          </w:p>
        </w:tc>
        <w:tc>
          <w:tcPr>
            <w:tcW w:w="567" w:type="dxa"/>
            <w:noWrap/>
            <w:vAlign w:val="center"/>
            <w:hideMark/>
          </w:tcPr>
          <w:p w14:paraId="7F11D90E" w14:textId="1547ECA8" w:rsidR="00074090" w:rsidRDefault="00074090">
            <w:pPr>
              <w:spacing w:before="0" w:after="0" w:line="256" w:lineRule="auto"/>
              <w:jc w:val="center"/>
              <w:rPr>
                <w:rFonts w:cs="Arial"/>
                <w:sz w:val="14"/>
                <w:szCs w:val="14"/>
                <w:lang w:val="en-AU" w:eastAsia="en-AU"/>
              </w:rPr>
            </w:pPr>
            <w:r>
              <w:rPr>
                <w:rFonts w:cs="Arial"/>
                <w:sz w:val="14"/>
                <w:szCs w:val="14"/>
              </w:rPr>
              <w:t>1,770</w:t>
            </w:r>
          </w:p>
        </w:tc>
        <w:tc>
          <w:tcPr>
            <w:tcW w:w="709" w:type="dxa"/>
            <w:noWrap/>
            <w:vAlign w:val="center"/>
            <w:hideMark/>
          </w:tcPr>
          <w:p w14:paraId="6AC0E5BE" w14:textId="7ACB4DE7" w:rsidR="00074090" w:rsidRDefault="00074090">
            <w:pPr>
              <w:spacing w:before="0" w:after="0" w:line="256" w:lineRule="auto"/>
              <w:jc w:val="center"/>
              <w:rPr>
                <w:rFonts w:cs="Arial"/>
                <w:sz w:val="14"/>
                <w:szCs w:val="14"/>
                <w:lang w:val="en-AU" w:eastAsia="en-AU"/>
              </w:rPr>
            </w:pPr>
            <w:r>
              <w:rPr>
                <w:rFonts w:cs="Arial"/>
                <w:sz w:val="14"/>
                <w:szCs w:val="14"/>
              </w:rPr>
              <w:t>1,138</w:t>
            </w:r>
          </w:p>
        </w:tc>
        <w:tc>
          <w:tcPr>
            <w:tcW w:w="708" w:type="dxa"/>
            <w:noWrap/>
            <w:vAlign w:val="center"/>
            <w:hideMark/>
          </w:tcPr>
          <w:p w14:paraId="053AAD60" w14:textId="00789275" w:rsidR="00074090" w:rsidRDefault="00074090">
            <w:pPr>
              <w:spacing w:before="0" w:after="0" w:line="256" w:lineRule="auto"/>
              <w:jc w:val="center"/>
              <w:rPr>
                <w:rFonts w:cs="Arial"/>
                <w:sz w:val="14"/>
                <w:szCs w:val="14"/>
                <w:lang w:val="en-AU" w:eastAsia="en-AU"/>
              </w:rPr>
            </w:pPr>
            <w:r>
              <w:rPr>
                <w:rFonts w:cs="Arial"/>
                <w:sz w:val="14"/>
                <w:szCs w:val="14"/>
              </w:rPr>
              <w:t>1,261</w:t>
            </w:r>
          </w:p>
        </w:tc>
        <w:tc>
          <w:tcPr>
            <w:tcW w:w="709" w:type="dxa"/>
            <w:noWrap/>
            <w:vAlign w:val="center"/>
            <w:hideMark/>
          </w:tcPr>
          <w:p w14:paraId="3719FF50" w14:textId="4119EEBB" w:rsidR="00074090" w:rsidRDefault="00074090">
            <w:pPr>
              <w:spacing w:before="0" w:after="0" w:line="256" w:lineRule="auto"/>
              <w:jc w:val="center"/>
              <w:rPr>
                <w:rFonts w:cs="Arial"/>
                <w:sz w:val="14"/>
                <w:szCs w:val="14"/>
                <w:lang w:val="en-AU" w:eastAsia="en-AU"/>
              </w:rPr>
            </w:pPr>
            <w:r>
              <w:rPr>
                <w:rFonts w:cs="Arial"/>
                <w:sz w:val="14"/>
                <w:szCs w:val="14"/>
              </w:rPr>
              <w:t>998</w:t>
            </w:r>
          </w:p>
        </w:tc>
        <w:tc>
          <w:tcPr>
            <w:tcW w:w="709" w:type="dxa"/>
            <w:noWrap/>
            <w:vAlign w:val="center"/>
            <w:hideMark/>
          </w:tcPr>
          <w:p w14:paraId="7B6465D1" w14:textId="5C1FE64B" w:rsidR="00074090" w:rsidRDefault="00074090">
            <w:pPr>
              <w:spacing w:before="0" w:after="0" w:line="256" w:lineRule="auto"/>
              <w:jc w:val="center"/>
              <w:rPr>
                <w:rFonts w:cs="Arial"/>
                <w:sz w:val="14"/>
                <w:szCs w:val="14"/>
                <w:lang w:val="en-AU" w:eastAsia="en-AU"/>
              </w:rPr>
            </w:pPr>
            <w:r>
              <w:rPr>
                <w:rFonts w:cs="Arial"/>
                <w:sz w:val="14"/>
                <w:szCs w:val="14"/>
              </w:rPr>
              <w:t>1,541</w:t>
            </w:r>
          </w:p>
        </w:tc>
        <w:tc>
          <w:tcPr>
            <w:tcW w:w="709" w:type="dxa"/>
            <w:noWrap/>
            <w:vAlign w:val="center"/>
            <w:hideMark/>
          </w:tcPr>
          <w:p w14:paraId="55A30740" w14:textId="0594E651" w:rsidR="00074090" w:rsidRDefault="00074090">
            <w:pPr>
              <w:spacing w:before="0" w:after="0" w:line="256" w:lineRule="auto"/>
              <w:jc w:val="center"/>
              <w:rPr>
                <w:rFonts w:cs="Arial"/>
                <w:sz w:val="14"/>
                <w:szCs w:val="14"/>
                <w:lang w:val="en-AU" w:eastAsia="en-AU"/>
              </w:rPr>
            </w:pPr>
            <w:r>
              <w:rPr>
                <w:rFonts w:cs="Arial"/>
                <w:sz w:val="14"/>
                <w:szCs w:val="14"/>
              </w:rPr>
              <w:t>1,938</w:t>
            </w:r>
          </w:p>
        </w:tc>
        <w:tc>
          <w:tcPr>
            <w:tcW w:w="708" w:type="dxa"/>
            <w:noWrap/>
            <w:vAlign w:val="center"/>
            <w:hideMark/>
          </w:tcPr>
          <w:p w14:paraId="6A59F3B2" w14:textId="0F67644C" w:rsidR="00074090" w:rsidRDefault="00074090">
            <w:pPr>
              <w:spacing w:before="0" w:after="0" w:line="256" w:lineRule="auto"/>
              <w:jc w:val="center"/>
              <w:rPr>
                <w:rFonts w:cs="Arial"/>
                <w:sz w:val="14"/>
                <w:szCs w:val="14"/>
                <w:lang w:val="en-AU" w:eastAsia="en-AU"/>
              </w:rPr>
            </w:pPr>
            <w:r>
              <w:rPr>
                <w:rFonts w:cs="Arial"/>
                <w:sz w:val="14"/>
                <w:szCs w:val="14"/>
              </w:rPr>
              <w:t>1,486</w:t>
            </w:r>
          </w:p>
        </w:tc>
        <w:tc>
          <w:tcPr>
            <w:tcW w:w="567" w:type="dxa"/>
            <w:noWrap/>
            <w:vAlign w:val="center"/>
            <w:hideMark/>
          </w:tcPr>
          <w:p w14:paraId="17E6DE84" w14:textId="0F307D2F" w:rsidR="00074090" w:rsidRDefault="00074090">
            <w:pPr>
              <w:spacing w:before="0" w:after="0" w:line="256" w:lineRule="auto"/>
              <w:jc w:val="center"/>
              <w:rPr>
                <w:rFonts w:cs="Arial"/>
                <w:sz w:val="14"/>
                <w:szCs w:val="14"/>
                <w:lang w:val="en-AU" w:eastAsia="en-AU"/>
              </w:rPr>
            </w:pPr>
            <w:r>
              <w:rPr>
                <w:rFonts w:cs="Arial"/>
                <w:sz w:val="14"/>
                <w:szCs w:val="14"/>
              </w:rPr>
              <w:t>1,160</w:t>
            </w:r>
          </w:p>
        </w:tc>
        <w:tc>
          <w:tcPr>
            <w:tcW w:w="709" w:type="dxa"/>
            <w:noWrap/>
            <w:vAlign w:val="center"/>
            <w:hideMark/>
          </w:tcPr>
          <w:p w14:paraId="0EF3222E" w14:textId="5E444238" w:rsidR="00074090" w:rsidRDefault="00074090">
            <w:pPr>
              <w:spacing w:before="0" w:after="0" w:line="256" w:lineRule="auto"/>
              <w:jc w:val="center"/>
              <w:rPr>
                <w:rFonts w:cs="Arial"/>
                <w:sz w:val="14"/>
                <w:szCs w:val="14"/>
                <w:lang w:val="en-AU" w:eastAsia="en-AU"/>
              </w:rPr>
            </w:pPr>
            <w:r>
              <w:rPr>
                <w:rFonts w:cs="Arial"/>
                <w:sz w:val="14"/>
                <w:szCs w:val="14"/>
              </w:rPr>
              <w:t>1,861</w:t>
            </w:r>
          </w:p>
        </w:tc>
        <w:tc>
          <w:tcPr>
            <w:tcW w:w="709" w:type="dxa"/>
            <w:noWrap/>
            <w:vAlign w:val="center"/>
            <w:hideMark/>
          </w:tcPr>
          <w:p w14:paraId="20730957" w14:textId="3F5134BF" w:rsidR="00074090" w:rsidRDefault="00074090">
            <w:pPr>
              <w:spacing w:before="0" w:after="0" w:line="256" w:lineRule="auto"/>
              <w:jc w:val="center"/>
              <w:rPr>
                <w:rFonts w:cs="Arial"/>
                <w:sz w:val="14"/>
                <w:szCs w:val="14"/>
                <w:lang w:val="en-AU" w:eastAsia="en-AU"/>
              </w:rPr>
            </w:pPr>
            <w:r>
              <w:rPr>
                <w:rFonts w:cs="Arial"/>
                <w:sz w:val="14"/>
                <w:szCs w:val="14"/>
              </w:rPr>
              <w:t>564</w:t>
            </w:r>
          </w:p>
        </w:tc>
        <w:tc>
          <w:tcPr>
            <w:tcW w:w="709" w:type="dxa"/>
            <w:noWrap/>
            <w:vAlign w:val="center"/>
            <w:hideMark/>
          </w:tcPr>
          <w:p w14:paraId="783A2525" w14:textId="1736CC43" w:rsidR="00074090" w:rsidRDefault="00074090">
            <w:pPr>
              <w:spacing w:before="0" w:after="0" w:line="256" w:lineRule="auto"/>
              <w:jc w:val="center"/>
              <w:rPr>
                <w:rFonts w:cs="Arial"/>
                <w:sz w:val="14"/>
                <w:szCs w:val="14"/>
                <w:lang w:val="en-AU" w:eastAsia="en-AU"/>
              </w:rPr>
            </w:pPr>
            <w:r>
              <w:rPr>
                <w:rFonts w:cs="Arial"/>
                <w:sz w:val="14"/>
                <w:szCs w:val="14"/>
              </w:rPr>
              <w:t>1,217</w:t>
            </w:r>
          </w:p>
        </w:tc>
        <w:tc>
          <w:tcPr>
            <w:tcW w:w="708" w:type="dxa"/>
            <w:vAlign w:val="center"/>
            <w:hideMark/>
          </w:tcPr>
          <w:p w14:paraId="69AFF4C6" w14:textId="37861CEC" w:rsidR="00074090" w:rsidRDefault="00074090">
            <w:pPr>
              <w:spacing w:before="0" w:after="0" w:line="256" w:lineRule="auto"/>
              <w:jc w:val="center"/>
              <w:rPr>
                <w:rFonts w:cs="Arial"/>
                <w:sz w:val="14"/>
                <w:szCs w:val="14"/>
                <w:lang w:val="en-AU" w:eastAsia="en-AU"/>
              </w:rPr>
            </w:pPr>
            <w:r>
              <w:rPr>
                <w:rFonts w:cs="Arial"/>
                <w:sz w:val="14"/>
                <w:szCs w:val="14"/>
              </w:rPr>
              <w:t>1,143</w:t>
            </w:r>
          </w:p>
        </w:tc>
        <w:tc>
          <w:tcPr>
            <w:tcW w:w="709" w:type="dxa"/>
            <w:vAlign w:val="center"/>
          </w:tcPr>
          <w:p w14:paraId="760505C3" w14:textId="22C8D014" w:rsidR="00074090" w:rsidRDefault="00074090">
            <w:pPr>
              <w:spacing w:before="0" w:after="0" w:line="256" w:lineRule="auto"/>
              <w:jc w:val="center"/>
              <w:rPr>
                <w:rFonts w:cs="Arial"/>
                <w:sz w:val="14"/>
                <w:szCs w:val="14"/>
                <w:lang w:val="en-AU" w:eastAsia="en-AU"/>
              </w:rPr>
            </w:pPr>
            <w:r>
              <w:rPr>
                <w:rFonts w:cs="Arial"/>
                <w:sz w:val="14"/>
                <w:szCs w:val="14"/>
              </w:rPr>
              <w:t>1,504</w:t>
            </w:r>
          </w:p>
        </w:tc>
      </w:tr>
      <w:tr w:rsidR="00074090" w14:paraId="74E58AF0" w14:textId="39BB0087" w:rsidTr="00074090">
        <w:trPr>
          <w:trHeight w:val="255"/>
        </w:trPr>
        <w:tc>
          <w:tcPr>
            <w:tcW w:w="988" w:type="dxa"/>
            <w:noWrap/>
            <w:hideMark/>
          </w:tcPr>
          <w:p w14:paraId="3BC70CA6"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Barron River</w:t>
            </w:r>
          </w:p>
        </w:tc>
        <w:tc>
          <w:tcPr>
            <w:tcW w:w="708" w:type="dxa"/>
            <w:noWrap/>
            <w:vAlign w:val="center"/>
            <w:hideMark/>
          </w:tcPr>
          <w:p w14:paraId="5E3D0150" w14:textId="0573057A" w:rsidR="00074090" w:rsidRDefault="00074090" w:rsidP="00BB4BE6">
            <w:pPr>
              <w:spacing w:before="0" w:after="0" w:line="256" w:lineRule="auto"/>
              <w:jc w:val="center"/>
              <w:rPr>
                <w:rFonts w:cs="Arial"/>
                <w:sz w:val="14"/>
                <w:szCs w:val="14"/>
                <w:lang w:val="en-AU" w:eastAsia="en-AU"/>
              </w:rPr>
            </w:pPr>
            <w:r>
              <w:rPr>
                <w:rFonts w:cs="Arial"/>
                <w:sz w:val="14"/>
                <w:szCs w:val="14"/>
              </w:rPr>
              <w:t>125</w:t>
            </w:r>
          </w:p>
        </w:tc>
        <w:tc>
          <w:tcPr>
            <w:tcW w:w="709" w:type="dxa"/>
            <w:noWrap/>
            <w:vAlign w:val="center"/>
            <w:hideMark/>
          </w:tcPr>
          <w:p w14:paraId="65683F10" w14:textId="79921817" w:rsidR="00074090" w:rsidRDefault="00074090">
            <w:pPr>
              <w:spacing w:before="0" w:after="0" w:line="256" w:lineRule="auto"/>
              <w:jc w:val="center"/>
              <w:rPr>
                <w:rFonts w:cs="Arial"/>
                <w:sz w:val="14"/>
                <w:szCs w:val="14"/>
                <w:lang w:val="en-AU" w:eastAsia="en-AU"/>
              </w:rPr>
            </w:pPr>
            <w:r>
              <w:rPr>
                <w:rFonts w:cs="Arial"/>
                <w:sz w:val="14"/>
                <w:szCs w:val="14"/>
              </w:rPr>
              <w:t>1,044</w:t>
            </w:r>
          </w:p>
        </w:tc>
        <w:tc>
          <w:tcPr>
            <w:tcW w:w="709" w:type="dxa"/>
            <w:noWrap/>
            <w:vAlign w:val="center"/>
            <w:hideMark/>
          </w:tcPr>
          <w:p w14:paraId="6B484351" w14:textId="1982B58B" w:rsidR="00074090" w:rsidRDefault="00074090">
            <w:pPr>
              <w:spacing w:before="0" w:after="0" w:line="256" w:lineRule="auto"/>
              <w:jc w:val="center"/>
              <w:rPr>
                <w:rFonts w:cs="Arial"/>
                <w:sz w:val="14"/>
                <w:szCs w:val="14"/>
                <w:lang w:val="en-AU" w:eastAsia="en-AU"/>
              </w:rPr>
            </w:pPr>
            <w:r>
              <w:rPr>
                <w:rFonts w:cs="Arial"/>
                <w:sz w:val="14"/>
                <w:szCs w:val="14"/>
              </w:rPr>
              <w:t>421</w:t>
            </w:r>
          </w:p>
        </w:tc>
        <w:tc>
          <w:tcPr>
            <w:tcW w:w="567" w:type="dxa"/>
            <w:noWrap/>
            <w:vAlign w:val="center"/>
            <w:hideMark/>
          </w:tcPr>
          <w:p w14:paraId="4E4B79F4" w14:textId="03188538" w:rsidR="00074090" w:rsidRDefault="00074090">
            <w:pPr>
              <w:spacing w:before="0" w:after="0" w:line="256" w:lineRule="auto"/>
              <w:jc w:val="center"/>
              <w:rPr>
                <w:rFonts w:cs="Arial"/>
                <w:sz w:val="14"/>
                <w:szCs w:val="14"/>
                <w:lang w:val="en-AU" w:eastAsia="en-AU"/>
              </w:rPr>
            </w:pPr>
            <w:r>
              <w:rPr>
                <w:rFonts w:cs="Arial"/>
                <w:sz w:val="14"/>
                <w:szCs w:val="14"/>
              </w:rPr>
              <w:t>819</w:t>
            </w:r>
          </w:p>
        </w:tc>
        <w:tc>
          <w:tcPr>
            <w:tcW w:w="709" w:type="dxa"/>
            <w:noWrap/>
            <w:vAlign w:val="center"/>
            <w:hideMark/>
          </w:tcPr>
          <w:p w14:paraId="40926579" w14:textId="5627182B" w:rsidR="00074090" w:rsidRDefault="00074090">
            <w:pPr>
              <w:spacing w:before="0" w:after="0" w:line="256" w:lineRule="auto"/>
              <w:jc w:val="center"/>
              <w:rPr>
                <w:rFonts w:cs="Arial"/>
                <w:sz w:val="14"/>
                <w:szCs w:val="14"/>
                <w:lang w:val="en-AU" w:eastAsia="en-AU"/>
              </w:rPr>
            </w:pPr>
            <w:r>
              <w:rPr>
                <w:rFonts w:cs="Arial"/>
                <w:sz w:val="14"/>
                <w:szCs w:val="14"/>
              </w:rPr>
              <w:t>454</w:t>
            </w:r>
          </w:p>
        </w:tc>
        <w:tc>
          <w:tcPr>
            <w:tcW w:w="708" w:type="dxa"/>
            <w:noWrap/>
            <w:vAlign w:val="center"/>
            <w:hideMark/>
          </w:tcPr>
          <w:p w14:paraId="4B4BB902" w14:textId="3BF3C644" w:rsidR="00074090" w:rsidRDefault="00074090">
            <w:pPr>
              <w:spacing w:before="0" w:after="0" w:line="256" w:lineRule="auto"/>
              <w:jc w:val="center"/>
              <w:rPr>
                <w:rFonts w:cs="Arial"/>
                <w:sz w:val="14"/>
                <w:szCs w:val="14"/>
                <w:lang w:val="en-AU" w:eastAsia="en-AU"/>
              </w:rPr>
            </w:pPr>
            <w:r>
              <w:rPr>
                <w:rFonts w:cs="Arial"/>
                <w:sz w:val="14"/>
                <w:szCs w:val="14"/>
              </w:rPr>
              <w:t>1,765</w:t>
            </w:r>
          </w:p>
        </w:tc>
        <w:tc>
          <w:tcPr>
            <w:tcW w:w="709" w:type="dxa"/>
            <w:noWrap/>
            <w:vAlign w:val="center"/>
            <w:hideMark/>
          </w:tcPr>
          <w:p w14:paraId="33056AB4" w14:textId="23E9DA29" w:rsidR="00074090" w:rsidRDefault="00074090">
            <w:pPr>
              <w:spacing w:before="0" w:after="0" w:line="256" w:lineRule="auto"/>
              <w:jc w:val="center"/>
              <w:rPr>
                <w:rFonts w:cs="Arial"/>
                <w:sz w:val="14"/>
                <w:szCs w:val="14"/>
                <w:lang w:val="en-AU" w:eastAsia="en-AU"/>
              </w:rPr>
            </w:pPr>
            <w:r>
              <w:rPr>
                <w:rFonts w:cs="Arial"/>
                <w:sz w:val="14"/>
                <w:szCs w:val="14"/>
              </w:rPr>
              <w:t>849</w:t>
            </w:r>
          </w:p>
        </w:tc>
        <w:tc>
          <w:tcPr>
            <w:tcW w:w="709" w:type="dxa"/>
            <w:noWrap/>
            <w:vAlign w:val="center"/>
            <w:hideMark/>
          </w:tcPr>
          <w:p w14:paraId="71DB4139" w14:textId="3F5A649A" w:rsidR="00074090" w:rsidRDefault="00074090">
            <w:pPr>
              <w:spacing w:before="0" w:after="0" w:line="256" w:lineRule="auto"/>
              <w:jc w:val="center"/>
              <w:rPr>
                <w:rFonts w:cs="Arial"/>
                <w:sz w:val="14"/>
                <w:szCs w:val="14"/>
                <w:lang w:val="en-AU" w:eastAsia="en-AU"/>
              </w:rPr>
            </w:pPr>
            <w:r>
              <w:rPr>
                <w:rFonts w:cs="Arial"/>
                <w:sz w:val="14"/>
                <w:szCs w:val="14"/>
              </w:rPr>
              <w:t>549</w:t>
            </w:r>
          </w:p>
        </w:tc>
        <w:tc>
          <w:tcPr>
            <w:tcW w:w="709" w:type="dxa"/>
            <w:noWrap/>
            <w:vAlign w:val="center"/>
            <w:hideMark/>
          </w:tcPr>
          <w:p w14:paraId="03620CA4" w14:textId="60F93BC9" w:rsidR="00074090" w:rsidRDefault="00074090">
            <w:pPr>
              <w:spacing w:before="0" w:after="0" w:line="256" w:lineRule="auto"/>
              <w:jc w:val="center"/>
              <w:rPr>
                <w:rFonts w:cs="Arial"/>
                <w:sz w:val="14"/>
                <w:szCs w:val="14"/>
                <w:lang w:val="en-AU" w:eastAsia="en-AU"/>
              </w:rPr>
            </w:pPr>
            <w:r>
              <w:rPr>
                <w:rFonts w:cs="Arial"/>
                <w:sz w:val="14"/>
                <w:szCs w:val="14"/>
              </w:rPr>
              <w:t>2,116</w:t>
            </w:r>
          </w:p>
        </w:tc>
        <w:tc>
          <w:tcPr>
            <w:tcW w:w="708" w:type="dxa"/>
            <w:noWrap/>
            <w:vAlign w:val="center"/>
            <w:hideMark/>
          </w:tcPr>
          <w:p w14:paraId="638B9677" w14:textId="07DA666E" w:rsidR="00074090" w:rsidRDefault="00074090">
            <w:pPr>
              <w:spacing w:before="0" w:after="0" w:line="256" w:lineRule="auto"/>
              <w:jc w:val="center"/>
              <w:rPr>
                <w:rFonts w:cs="Arial"/>
                <w:sz w:val="14"/>
                <w:szCs w:val="14"/>
                <w:lang w:val="en-AU" w:eastAsia="en-AU"/>
              </w:rPr>
            </w:pPr>
            <w:r>
              <w:rPr>
                <w:rFonts w:cs="Arial"/>
                <w:sz w:val="14"/>
                <w:szCs w:val="14"/>
              </w:rPr>
              <w:t>851</w:t>
            </w:r>
          </w:p>
        </w:tc>
        <w:tc>
          <w:tcPr>
            <w:tcW w:w="567" w:type="dxa"/>
            <w:noWrap/>
            <w:vAlign w:val="center"/>
            <w:hideMark/>
          </w:tcPr>
          <w:p w14:paraId="7D18377B" w14:textId="4965FB49" w:rsidR="00074090" w:rsidRDefault="00074090">
            <w:pPr>
              <w:spacing w:before="0" w:after="0" w:line="256" w:lineRule="auto"/>
              <w:jc w:val="center"/>
              <w:rPr>
                <w:rFonts w:cs="Arial"/>
                <w:sz w:val="14"/>
                <w:szCs w:val="14"/>
                <w:lang w:val="en-AU" w:eastAsia="en-AU"/>
              </w:rPr>
            </w:pPr>
            <w:r>
              <w:rPr>
                <w:rFonts w:cs="Arial"/>
                <w:sz w:val="14"/>
                <w:szCs w:val="14"/>
              </w:rPr>
              <w:t>328</w:t>
            </w:r>
          </w:p>
        </w:tc>
        <w:tc>
          <w:tcPr>
            <w:tcW w:w="709" w:type="dxa"/>
            <w:noWrap/>
            <w:vAlign w:val="center"/>
            <w:hideMark/>
          </w:tcPr>
          <w:p w14:paraId="25156B3D" w14:textId="2A4FF947" w:rsidR="00074090" w:rsidRDefault="00074090">
            <w:pPr>
              <w:spacing w:before="0" w:after="0" w:line="256" w:lineRule="auto"/>
              <w:jc w:val="center"/>
              <w:rPr>
                <w:rFonts w:cs="Arial"/>
                <w:sz w:val="14"/>
                <w:szCs w:val="14"/>
                <w:lang w:val="en-AU" w:eastAsia="en-AU"/>
              </w:rPr>
            </w:pPr>
            <w:r>
              <w:rPr>
                <w:rFonts w:cs="Arial"/>
                <w:sz w:val="14"/>
                <w:szCs w:val="14"/>
              </w:rPr>
              <w:t>663</w:t>
            </w:r>
          </w:p>
        </w:tc>
        <w:tc>
          <w:tcPr>
            <w:tcW w:w="709" w:type="dxa"/>
            <w:noWrap/>
            <w:vAlign w:val="center"/>
            <w:hideMark/>
          </w:tcPr>
          <w:p w14:paraId="41BFB8E2" w14:textId="77A4BBFF" w:rsidR="00074090" w:rsidRDefault="00074090">
            <w:pPr>
              <w:spacing w:before="0" w:after="0" w:line="256" w:lineRule="auto"/>
              <w:jc w:val="center"/>
              <w:rPr>
                <w:rFonts w:cs="Arial"/>
                <w:sz w:val="14"/>
                <w:szCs w:val="14"/>
                <w:lang w:val="en-AU" w:eastAsia="en-AU"/>
              </w:rPr>
            </w:pPr>
            <w:r>
              <w:rPr>
                <w:rFonts w:cs="Arial"/>
                <w:sz w:val="14"/>
                <w:szCs w:val="14"/>
              </w:rPr>
              <w:t>380</w:t>
            </w:r>
          </w:p>
        </w:tc>
        <w:tc>
          <w:tcPr>
            <w:tcW w:w="709" w:type="dxa"/>
            <w:noWrap/>
            <w:vAlign w:val="center"/>
            <w:hideMark/>
          </w:tcPr>
          <w:p w14:paraId="73249901" w14:textId="2B0ED0D2" w:rsidR="00074090" w:rsidRDefault="00074090">
            <w:pPr>
              <w:spacing w:before="0" w:after="0" w:line="256" w:lineRule="auto"/>
              <w:jc w:val="center"/>
              <w:rPr>
                <w:rFonts w:cs="Arial"/>
                <w:sz w:val="14"/>
                <w:szCs w:val="14"/>
                <w:lang w:val="en-AU" w:eastAsia="en-AU"/>
              </w:rPr>
            </w:pPr>
            <w:r>
              <w:rPr>
                <w:rFonts w:cs="Arial"/>
                <w:sz w:val="14"/>
                <w:szCs w:val="14"/>
              </w:rPr>
              <w:t>183</w:t>
            </w:r>
          </w:p>
        </w:tc>
        <w:tc>
          <w:tcPr>
            <w:tcW w:w="708" w:type="dxa"/>
            <w:vAlign w:val="center"/>
            <w:hideMark/>
          </w:tcPr>
          <w:p w14:paraId="5E0EB293" w14:textId="7AE81069" w:rsidR="00074090" w:rsidRDefault="00074090">
            <w:pPr>
              <w:spacing w:before="0" w:after="0" w:line="256" w:lineRule="auto"/>
              <w:jc w:val="center"/>
              <w:rPr>
                <w:rFonts w:cs="Arial"/>
                <w:sz w:val="14"/>
                <w:szCs w:val="14"/>
                <w:lang w:val="en-AU" w:eastAsia="en-AU"/>
              </w:rPr>
            </w:pPr>
            <w:r>
              <w:rPr>
                <w:rFonts w:cs="Arial"/>
                <w:sz w:val="14"/>
                <w:szCs w:val="14"/>
              </w:rPr>
              <w:t>288</w:t>
            </w:r>
          </w:p>
        </w:tc>
        <w:tc>
          <w:tcPr>
            <w:tcW w:w="709" w:type="dxa"/>
            <w:vAlign w:val="center"/>
          </w:tcPr>
          <w:p w14:paraId="56100A17" w14:textId="79F8E0C9" w:rsidR="00074090" w:rsidRDefault="00074090">
            <w:pPr>
              <w:spacing w:before="0" w:after="0" w:line="256" w:lineRule="auto"/>
              <w:jc w:val="center"/>
              <w:rPr>
                <w:rFonts w:cs="Arial"/>
                <w:sz w:val="14"/>
                <w:szCs w:val="14"/>
                <w:lang w:val="en-AU" w:eastAsia="en-AU"/>
              </w:rPr>
            </w:pPr>
            <w:r>
              <w:rPr>
                <w:rFonts w:cs="Arial"/>
                <w:sz w:val="14"/>
                <w:szCs w:val="14"/>
              </w:rPr>
              <w:t>868</w:t>
            </w:r>
          </w:p>
        </w:tc>
      </w:tr>
      <w:tr w:rsidR="00074090" w14:paraId="7B9CD832" w14:textId="40600666" w:rsidTr="00074090">
        <w:trPr>
          <w:trHeight w:val="255"/>
        </w:trPr>
        <w:tc>
          <w:tcPr>
            <w:tcW w:w="988" w:type="dxa"/>
            <w:noWrap/>
            <w:hideMark/>
          </w:tcPr>
          <w:p w14:paraId="25101BB7"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Russell-Mulgrave</w:t>
            </w:r>
          </w:p>
        </w:tc>
        <w:tc>
          <w:tcPr>
            <w:tcW w:w="708" w:type="dxa"/>
            <w:noWrap/>
            <w:vAlign w:val="center"/>
            <w:hideMark/>
          </w:tcPr>
          <w:p w14:paraId="7603FF23" w14:textId="023B5E38" w:rsidR="00074090" w:rsidRDefault="00074090" w:rsidP="00BB4BE6">
            <w:pPr>
              <w:spacing w:before="0" w:after="0" w:line="256" w:lineRule="auto"/>
              <w:jc w:val="center"/>
              <w:rPr>
                <w:rFonts w:cs="Arial"/>
                <w:sz w:val="14"/>
                <w:szCs w:val="14"/>
                <w:lang w:val="en-AU" w:eastAsia="en-AU"/>
              </w:rPr>
            </w:pPr>
            <w:r>
              <w:rPr>
                <w:rFonts w:cs="Arial"/>
                <w:sz w:val="14"/>
                <w:szCs w:val="14"/>
              </w:rPr>
              <w:t>1,601</w:t>
            </w:r>
          </w:p>
        </w:tc>
        <w:tc>
          <w:tcPr>
            <w:tcW w:w="709" w:type="dxa"/>
            <w:noWrap/>
            <w:vAlign w:val="center"/>
            <w:hideMark/>
          </w:tcPr>
          <w:p w14:paraId="125FE2BF" w14:textId="4A62118A" w:rsidR="00074090" w:rsidRDefault="00074090">
            <w:pPr>
              <w:spacing w:before="0" w:after="0" w:line="256" w:lineRule="auto"/>
              <w:jc w:val="center"/>
              <w:rPr>
                <w:rFonts w:cs="Arial"/>
                <w:sz w:val="14"/>
                <w:szCs w:val="14"/>
                <w:lang w:val="en-AU" w:eastAsia="en-AU"/>
              </w:rPr>
            </w:pPr>
            <w:r>
              <w:rPr>
                <w:rFonts w:cs="Arial"/>
                <w:sz w:val="14"/>
                <w:szCs w:val="14"/>
              </w:rPr>
              <w:t>5,443</w:t>
            </w:r>
          </w:p>
        </w:tc>
        <w:tc>
          <w:tcPr>
            <w:tcW w:w="709" w:type="dxa"/>
            <w:noWrap/>
            <w:vAlign w:val="center"/>
            <w:hideMark/>
          </w:tcPr>
          <w:p w14:paraId="038A64C6" w14:textId="6F4C6B3A" w:rsidR="00074090" w:rsidRDefault="00074090">
            <w:pPr>
              <w:spacing w:before="0" w:after="0" w:line="256" w:lineRule="auto"/>
              <w:jc w:val="center"/>
              <w:rPr>
                <w:rFonts w:cs="Arial"/>
                <w:sz w:val="14"/>
                <w:szCs w:val="14"/>
                <w:lang w:val="en-AU" w:eastAsia="en-AU"/>
              </w:rPr>
            </w:pPr>
            <w:r>
              <w:rPr>
                <w:rFonts w:cs="Arial"/>
                <w:sz w:val="14"/>
                <w:szCs w:val="14"/>
              </w:rPr>
              <w:t>2,530</w:t>
            </w:r>
          </w:p>
        </w:tc>
        <w:tc>
          <w:tcPr>
            <w:tcW w:w="567" w:type="dxa"/>
            <w:noWrap/>
            <w:vAlign w:val="center"/>
            <w:hideMark/>
          </w:tcPr>
          <w:p w14:paraId="6F48B9EC" w14:textId="4B3276B7" w:rsidR="00074090" w:rsidRDefault="00074090">
            <w:pPr>
              <w:spacing w:before="0" w:after="0" w:line="256" w:lineRule="auto"/>
              <w:jc w:val="center"/>
              <w:rPr>
                <w:rFonts w:cs="Arial"/>
                <w:sz w:val="14"/>
                <w:szCs w:val="14"/>
                <w:lang w:val="en-AU" w:eastAsia="en-AU"/>
              </w:rPr>
            </w:pPr>
            <w:r>
              <w:rPr>
                <w:rFonts w:cs="Arial"/>
                <w:sz w:val="14"/>
                <w:szCs w:val="14"/>
              </w:rPr>
              <w:t>4,502</w:t>
            </w:r>
          </w:p>
        </w:tc>
        <w:tc>
          <w:tcPr>
            <w:tcW w:w="709" w:type="dxa"/>
            <w:noWrap/>
            <w:vAlign w:val="center"/>
            <w:hideMark/>
          </w:tcPr>
          <w:p w14:paraId="54118333" w14:textId="474021F4" w:rsidR="00074090" w:rsidRDefault="00074090">
            <w:pPr>
              <w:spacing w:before="0" w:after="0" w:line="256" w:lineRule="auto"/>
              <w:jc w:val="center"/>
              <w:rPr>
                <w:rFonts w:cs="Arial"/>
                <w:sz w:val="14"/>
                <w:szCs w:val="14"/>
                <w:lang w:val="en-AU" w:eastAsia="en-AU"/>
              </w:rPr>
            </w:pPr>
            <w:r>
              <w:rPr>
                <w:rFonts w:cs="Arial"/>
                <w:sz w:val="14"/>
                <w:szCs w:val="14"/>
              </w:rPr>
              <w:t>3,549</w:t>
            </w:r>
          </w:p>
        </w:tc>
        <w:tc>
          <w:tcPr>
            <w:tcW w:w="708" w:type="dxa"/>
            <w:noWrap/>
            <w:vAlign w:val="center"/>
            <w:hideMark/>
          </w:tcPr>
          <w:p w14:paraId="3EE32E18" w14:textId="3C883435" w:rsidR="00074090" w:rsidRDefault="00074090">
            <w:pPr>
              <w:spacing w:before="0" w:after="0" w:line="256" w:lineRule="auto"/>
              <w:jc w:val="center"/>
              <w:rPr>
                <w:rFonts w:cs="Arial"/>
                <w:sz w:val="14"/>
                <w:szCs w:val="14"/>
                <w:lang w:val="en-AU" w:eastAsia="en-AU"/>
              </w:rPr>
            </w:pPr>
            <w:r>
              <w:rPr>
                <w:rFonts w:cs="Arial"/>
                <w:sz w:val="14"/>
                <w:szCs w:val="14"/>
              </w:rPr>
              <w:t>4,655</w:t>
            </w:r>
          </w:p>
        </w:tc>
        <w:tc>
          <w:tcPr>
            <w:tcW w:w="709" w:type="dxa"/>
            <w:noWrap/>
            <w:vAlign w:val="center"/>
            <w:hideMark/>
          </w:tcPr>
          <w:p w14:paraId="2C6C1E25" w14:textId="67B3844C" w:rsidR="00074090" w:rsidRDefault="00074090">
            <w:pPr>
              <w:spacing w:before="0" w:after="0" w:line="256" w:lineRule="auto"/>
              <w:jc w:val="center"/>
              <w:rPr>
                <w:rFonts w:cs="Arial"/>
                <w:sz w:val="14"/>
                <w:szCs w:val="14"/>
                <w:lang w:val="en-AU" w:eastAsia="en-AU"/>
              </w:rPr>
            </w:pPr>
            <w:r>
              <w:rPr>
                <w:rFonts w:cs="Arial"/>
                <w:sz w:val="14"/>
                <w:szCs w:val="14"/>
              </w:rPr>
              <w:t>3,551</w:t>
            </w:r>
          </w:p>
        </w:tc>
        <w:tc>
          <w:tcPr>
            <w:tcW w:w="709" w:type="dxa"/>
            <w:noWrap/>
            <w:vAlign w:val="center"/>
            <w:hideMark/>
          </w:tcPr>
          <w:p w14:paraId="4ACD3999" w14:textId="01ECDA91" w:rsidR="00074090" w:rsidRDefault="00074090">
            <w:pPr>
              <w:spacing w:before="0" w:after="0" w:line="256" w:lineRule="auto"/>
              <w:jc w:val="center"/>
              <w:rPr>
                <w:rFonts w:cs="Arial"/>
                <w:sz w:val="14"/>
                <w:szCs w:val="14"/>
                <w:lang w:val="en-AU" w:eastAsia="en-AU"/>
              </w:rPr>
            </w:pPr>
            <w:r>
              <w:rPr>
                <w:rFonts w:cs="Arial"/>
                <w:sz w:val="14"/>
                <w:szCs w:val="14"/>
              </w:rPr>
              <w:t>3,715</w:t>
            </w:r>
          </w:p>
        </w:tc>
        <w:tc>
          <w:tcPr>
            <w:tcW w:w="709" w:type="dxa"/>
            <w:noWrap/>
            <w:vAlign w:val="center"/>
            <w:hideMark/>
          </w:tcPr>
          <w:p w14:paraId="3E277959" w14:textId="185ECF05" w:rsidR="00074090" w:rsidRDefault="00074090">
            <w:pPr>
              <w:spacing w:before="0" w:after="0" w:line="256" w:lineRule="auto"/>
              <w:jc w:val="center"/>
              <w:rPr>
                <w:rFonts w:cs="Arial"/>
                <w:sz w:val="14"/>
                <w:szCs w:val="14"/>
                <w:lang w:val="en-AU" w:eastAsia="en-AU"/>
              </w:rPr>
            </w:pPr>
            <w:r>
              <w:rPr>
                <w:rFonts w:cs="Arial"/>
                <w:sz w:val="14"/>
                <w:szCs w:val="14"/>
              </w:rPr>
              <w:t>7,499</w:t>
            </w:r>
          </w:p>
        </w:tc>
        <w:tc>
          <w:tcPr>
            <w:tcW w:w="708" w:type="dxa"/>
            <w:noWrap/>
            <w:vAlign w:val="center"/>
            <w:hideMark/>
          </w:tcPr>
          <w:p w14:paraId="0B673236" w14:textId="7FA9A46A" w:rsidR="00074090" w:rsidRDefault="00074090">
            <w:pPr>
              <w:spacing w:before="0" w:after="0" w:line="256" w:lineRule="auto"/>
              <w:jc w:val="center"/>
              <w:rPr>
                <w:rFonts w:cs="Arial"/>
                <w:sz w:val="14"/>
                <w:szCs w:val="14"/>
                <w:lang w:val="en-AU" w:eastAsia="en-AU"/>
              </w:rPr>
            </w:pPr>
            <w:r>
              <w:rPr>
                <w:rFonts w:cs="Arial"/>
                <w:sz w:val="14"/>
                <w:szCs w:val="14"/>
              </w:rPr>
              <w:t>5,138</w:t>
            </w:r>
          </w:p>
        </w:tc>
        <w:tc>
          <w:tcPr>
            <w:tcW w:w="567" w:type="dxa"/>
            <w:noWrap/>
            <w:vAlign w:val="center"/>
            <w:hideMark/>
          </w:tcPr>
          <w:p w14:paraId="10FE0428" w14:textId="15B9E762" w:rsidR="00074090" w:rsidRDefault="00074090">
            <w:pPr>
              <w:spacing w:before="0" w:after="0" w:line="256" w:lineRule="auto"/>
              <w:jc w:val="center"/>
              <w:rPr>
                <w:rFonts w:cs="Arial"/>
                <w:sz w:val="14"/>
                <w:szCs w:val="14"/>
                <w:lang w:val="en-AU" w:eastAsia="en-AU"/>
              </w:rPr>
            </w:pPr>
            <w:r>
              <w:rPr>
                <w:rFonts w:cs="Arial"/>
                <w:sz w:val="14"/>
                <w:szCs w:val="14"/>
              </w:rPr>
              <w:t>2,734</w:t>
            </w:r>
          </w:p>
        </w:tc>
        <w:tc>
          <w:tcPr>
            <w:tcW w:w="709" w:type="dxa"/>
            <w:noWrap/>
            <w:vAlign w:val="center"/>
            <w:hideMark/>
          </w:tcPr>
          <w:p w14:paraId="7BF23165" w14:textId="2D023DC2" w:rsidR="00074090" w:rsidRDefault="00074090">
            <w:pPr>
              <w:spacing w:before="0" w:after="0" w:line="256" w:lineRule="auto"/>
              <w:jc w:val="center"/>
              <w:rPr>
                <w:rFonts w:cs="Arial"/>
                <w:sz w:val="14"/>
                <w:szCs w:val="14"/>
                <w:lang w:val="en-AU" w:eastAsia="en-AU"/>
              </w:rPr>
            </w:pPr>
            <w:r>
              <w:rPr>
                <w:rFonts w:cs="Arial"/>
                <w:sz w:val="14"/>
                <w:szCs w:val="14"/>
              </w:rPr>
              <w:t>4,447</w:t>
            </w:r>
          </w:p>
        </w:tc>
        <w:tc>
          <w:tcPr>
            <w:tcW w:w="709" w:type="dxa"/>
            <w:noWrap/>
            <w:vAlign w:val="center"/>
            <w:hideMark/>
          </w:tcPr>
          <w:p w14:paraId="155DD8BE" w14:textId="2F7AA063" w:rsidR="00074090" w:rsidRDefault="00074090">
            <w:pPr>
              <w:spacing w:before="0" w:after="0" w:line="256" w:lineRule="auto"/>
              <w:jc w:val="center"/>
              <w:rPr>
                <w:rFonts w:cs="Arial"/>
                <w:sz w:val="14"/>
                <w:szCs w:val="14"/>
                <w:lang w:val="en-AU" w:eastAsia="en-AU"/>
              </w:rPr>
            </w:pPr>
            <w:r>
              <w:rPr>
                <w:rFonts w:cs="Arial"/>
                <w:sz w:val="14"/>
                <w:szCs w:val="14"/>
              </w:rPr>
              <w:t>2,768</w:t>
            </w:r>
          </w:p>
        </w:tc>
        <w:tc>
          <w:tcPr>
            <w:tcW w:w="709" w:type="dxa"/>
            <w:noWrap/>
            <w:vAlign w:val="center"/>
            <w:hideMark/>
          </w:tcPr>
          <w:p w14:paraId="4C50BDF9" w14:textId="40457BE1" w:rsidR="00074090" w:rsidRDefault="00074090">
            <w:pPr>
              <w:spacing w:before="0" w:after="0" w:line="256" w:lineRule="auto"/>
              <w:jc w:val="center"/>
              <w:rPr>
                <w:rFonts w:cs="Arial"/>
                <w:sz w:val="14"/>
                <w:szCs w:val="14"/>
                <w:lang w:val="en-AU" w:eastAsia="en-AU"/>
              </w:rPr>
            </w:pPr>
            <w:r>
              <w:rPr>
                <w:rFonts w:cs="Arial"/>
                <w:sz w:val="14"/>
                <w:szCs w:val="14"/>
              </w:rPr>
              <w:t>1,515</w:t>
            </w:r>
          </w:p>
        </w:tc>
        <w:tc>
          <w:tcPr>
            <w:tcW w:w="708" w:type="dxa"/>
            <w:vAlign w:val="center"/>
            <w:hideMark/>
          </w:tcPr>
          <w:p w14:paraId="5094E833" w14:textId="69EDB696" w:rsidR="00074090" w:rsidRDefault="00074090">
            <w:pPr>
              <w:spacing w:before="0" w:after="0" w:line="256" w:lineRule="auto"/>
              <w:jc w:val="center"/>
              <w:rPr>
                <w:rFonts w:cs="Arial"/>
                <w:sz w:val="14"/>
                <w:szCs w:val="14"/>
                <w:lang w:val="en-AU" w:eastAsia="en-AU"/>
              </w:rPr>
            </w:pPr>
            <w:r>
              <w:rPr>
                <w:rFonts w:cs="Arial"/>
                <w:sz w:val="14"/>
                <w:szCs w:val="14"/>
              </w:rPr>
              <w:t>3,016</w:t>
            </w:r>
          </w:p>
        </w:tc>
        <w:tc>
          <w:tcPr>
            <w:tcW w:w="709" w:type="dxa"/>
            <w:vAlign w:val="center"/>
          </w:tcPr>
          <w:p w14:paraId="3EE23C10" w14:textId="2BA80A32" w:rsidR="00074090" w:rsidRDefault="00074090">
            <w:pPr>
              <w:spacing w:before="0" w:after="0" w:line="256" w:lineRule="auto"/>
              <w:jc w:val="center"/>
              <w:rPr>
                <w:rFonts w:cs="Arial"/>
                <w:sz w:val="14"/>
                <w:szCs w:val="14"/>
                <w:lang w:val="en-AU" w:eastAsia="en-AU"/>
              </w:rPr>
            </w:pPr>
            <w:r>
              <w:rPr>
                <w:rFonts w:cs="Arial"/>
                <w:sz w:val="14"/>
                <w:szCs w:val="14"/>
              </w:rPr>
              <w:t>5,760</w:t>
            </w:r>
          </w:p>
        </w:tc>
      </w:tr>
      <w:tr w:rsidR="00074090" w14:paraId="3B8B45AB" w14:textId="082716D2" w:rsidTr="00074090">
        <w:trPr>
          <w:trHeight w:val="255"/>
        </w:trPr>
        <w:tc>
          <w:tcPr>
            <w:tcW w:w="988" w:type="dxa"/>
            <w:noWrap/>
            <w:hideMark/>
          </w:tcPr>
          <w:p w14:paraId="4B1EF70A"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Johnstone River</w:t>
            </w:r>
          </w:p>
        </w:tc>
        <w:tc>
          <w:tcPr>
            <w:tcW w:w="708" w:type="dxa"/>
            <w:noWrap/>
            <w:vAlign w:val="center"/>
            <w:hideMark/>
          </w:tcPr>
          <w:p w14:paraId="7DF824A7" w14:textId="4331A5C4" w:rsidR="00074090" w:rsidRDefault="00074090" w:rsidP="00BB4BE6">
            <w:pPr>
              <w:spacing w:before="0" w:after="0" w:line="256" w:lineRule="auto"/>
              <w:jc w:val="center"/>
              <w:rPr>
                <w:rFonts w:cs="Arial"/>
                <w:sz w:val="14"/>
                <w:szCs w:val="14"/>
                <w:lang w:val="en-AU" w:eastAsia="en-AU"/>
              </w:rPr>
            </w:pPr>
            <w:r>
              <w:rPr>
                <w:rFonts w:cs="Arial"/>
                <w:sz w:val="14"/>
                <w:szCs w:val="14"/>
              </w:rPr>
              <w:t>1,812</w:t>
            </w:r>
          </w:p>
        </w:tc>
        <w:tc>
          <w:tcPr>
            <w:tcW w:w="709" w:type="dxa"/>
            <w:noWrap/>
            <w:vAlign w:val="center"/>
            <w:hideMark/>
          </w:tcPr>
          <w:p w14:paraId="33A31BB2" w14:textId="44333C50" w:rsidR="00074090" w:rsidRDefault="00074090">
            <w:pPr>
              <w:spacing w:before="0" w:after="0" w:line="256" w:lineRule="auto"/>
              <w:jc w:val="center"/>
              <w:rPr>
                <w:rFonts w:cs="Arial"/>
                <w:sz w:val="14"/>
                <w:szCs w:val="14"/>
                <w:lang w:val="en-AU" w:eastAsia="en-AU"/>
              </w:rPr>
            </w:pPr>
            <w:r>
              <w:rPr>
                <w:rFonts w:cs="Arial"/>
                <w:sz w:val="14"/>
                <w:szCs w:val="14"/>
              </w:rPr>
              <w:t>2,508</w:t>
            </w:r>
          </w:p>
        </w:tc>
        <w:tc>
          <w:tcPr>
            <w:tcW w:w="709" w:type="dxa"/>
            <w:noWrap/>
            <w:vAlign w:val="center"/>
            <w:hideMark/>
          </w:tcPr>
          <w:p w14:paraId="136A4D6A" w14:textId="4437C3D8" w:rsidR="00074090" w:rsidRDefault="00074090">
            <w:pPr>
              <w:spacing w:before="0" w:after="0" w:line="256" w:lineRule="auto"/>
              <w:jc w:val="center"/>
              <w:rPr>
                <w:rFonts w:cs="Arial"/>
                <w:sz w:val="14"/>
                <w:szCs w:val="14"/>
                <w:lang w:val="en-AU" w:eastAsia="en-AU"/>
              </w:rPr>
            </w:pPr>
            <w:r>
              <w:rPr>
                <w:rFonts w:cs="Arial"/>
                <w:sz w:val="14"/>
                <w:szCs w:val="14"/>
              </w:rPr>
              <w:t>3,155</w:t>
            </w:r>
          </w:p>
        </w:tc>
        <w:tc>
          <w:tcPr>
            <w:tcW w:w="567" w:type="dxa"/>
            <w:noWrap/>
            <w:vAlign w:val="center"/>
            <w:hideMark/>
          </w:tcPr>
          <w:p w14:paraId="70289580" w14:textId="676A28D2" w:rsidR="00074090" w:rsidRDefault="00074090">
            <w:pPr>
              <w:spacing w:before="0" w:after="0" w:line="256" w:lineRule="auto"/>
              <w:jc w:val="center"/>
              <w:rPr>
                <w:rFonts w:cs="Arial"/>
                <w:sz w:val="14"/>
                <w:szCs w:val="14"/>
                <w:lang w:val="en-AU" w:eastAsia="en-AU"/>
              </w:rPr>
            </w:pPr>
            <w:r>
              <w:rPr>
                <w:rFonts w:cs="Arial"/>
                <w:sz w:val="14"/>
                <w:szCs w:val="14"/>
              </w:rPr>
              <w:t>5,898</w:t>
            </w:r>
          </w:p>
        </w:tc>
        <w:tc>
          <w:tcPr>
            <w:tcW w:w="709" w:type="dxa"/>
            <w:noWrap/>
            <w:vAlign w:val="center"/>
            <w:hideMark/>
          </w:tcPr>
          <w:p w14:paraId="5FFC3FF7" w14:textId="7924AB0D" w:rsidR="00074090" w:rsidRDefault="00074090">
            <w:pPr>
              <w:spacing w:before="0" w:after="0" w:line="256" w:lineRule="auto"/>
              <w:jc w:val="center"/>
              <w:rPr>
                <w:rFonts w:cs="Arial"/>
                <w:sz w:val="14"/>
                <w:szCs w:val="14"/>
                <w:lang w:val="en-AU" w:eastAsia="en-AU"/>
              </w:rPr>
            </w:pPr>
            <w:r>
              <w:rPr>
                <w:rFonts w:cs="Arial"/>
                <w:sz w:val="14"/>
                <w:szCs w:val="14"/>
              </w:rPr>
              <w:t>5,154</w:t>
            </w:r>
          </w:p>
        </w:tc>
        <w:tc>
          <w:tcPr>
            <w:tcW w:w="708" w:type="dxa"/>
            <w:noWrap/>
            <w:vAlign w:val="center"/>
            <w:hideMark/>
          </w:tcPr>
          <w:p w14:paraId="6B2ED94B" w14:textId="6D9BF6F2" w:rsidR="00074090" w:rsidRDefault="00074090">
            <w:pPr>
              <w:spacing w:before="0" w:after="0" w:line="256" w:lineRule="auto"/>
              <w:jc w:val="center"/>
              <w:rPr>
                <w:rFonts w:cs="Arial"/>
                <w:sz w:val="14"/>
                <w:szCs w:val="14"/>
                <w:lang w:val="en-AU" w:eastAsia="en-AU"/>
              </w:rPr>
            </w:pPr>
            <w:r>
              <w:rPr>
                <w:rFonts w:cs="Arial"/>
                <w:sz w:val="14"/>
                <w:szCs w:val="14"/>
              </w:rPr>
              <w:t>4,619</w:t>
            </w:r>
          </w:p>
        </w:tc>
        <w:tc>
          <w:tcPr>
            <w:tcW w:w="709" w:type="dxa"/>
            <w:noWrap/>
            <w:vAlign w:val="center"/>
            <w:hideMark/>
          </w:tcPr>
          <w:p w14:paraId="7F530808" w14:textId="0607F9EE" w:rsidR="00074090" w:rsidRDefault="00074090">
            <w:pPr>
              <w:spacing w:before="0" w:after="0" w:line="256" w:lineRule="auto"/>
              <w:jc w:val="center"/>
              <w:rPr>
                <w:rFonts w:cs="Arial"/>
                <w:sz w:val="14"/>
                <w:szCs w:val="14"/>
                <w:lang w:val="en-AU" w:eastAsia="en-AU"/>
              </w:rPr>
            </w:pPr>
            <w:r>
              <w:rPr>
                <w:rFonts w:cs="Arial"/>
                <w:sz w:val="14"/>
                <w:szCs w:val="14"/>
              </w:rPr>
              <w:t>6,026</w:t>
            </w:r>
          </w:p>
        </w:tc>
        <w:tc>
          <w:tcPr>
            <w:tcW w:w="709" w:type="dxa"/>
            <w:noWrap/>
            <w:vAlign w:val="center"/>
            <w:hideMark/>
          </w:tcPr>
          <w:p w14:paraId="2F68096D" w14:textId="0D214FF6" w:rsidR="00074090" w:rsidRDefault="00074090">
            <w:pPr>
              <w:spacing w:before="0" w:after="0" w:line="256" w:lineRule="auto"/>
              <w:jc w:val="center"/>
              <w:rPr>
                <w:rFonts w:cs="Arial"/>
                <w:sz w:val="14"/>
                <w:szCs w:val="14"/>
                <w:lang w:val="en-AU" w:eastAsia="en-AU"/>
              </w:rPr>
            </w:pPr>
            <w:r>
              <w:rPr>
                <w:rFonts w:cs="Arial"/>
                <w:sz w:val="14"/>
                <w:szCs w:val="14"/>
              </w:rPr>
              <w:t>4,235</w:t>
            </w:r>
          </w:p>
        </w:tc>
        <w:tc>
          <w:tcPr>
            <w:tcW w:w="709" w:type="dxa"/>
            <w:noWrap/>
            <w:vAlign w:val="center"/>
            <w:hideMark/>
          </w:tcPr>
          <w:p w14:paraId="453E7171" w14:textId="2FF43C8A" w:rsidR="00074090" w:rsidRDefault="00074090">
            <w:pPr>
              <w:spacing w:before="0" w:after="0" w:line="256" w:lineRule="auto"/>
              <w:jc w:val="center"/>
              <w:rPr>
                <w:rFonts w:cs="Arial"/>
                <w:sz w:val="14"/>
                <w:szCs w:val="14"/>
                <w:lang w:val="en-AU" w:eastAsia="en-AU"/>
              </w:rPr>
            </w:pPr>
            <w:r>
              <w:rPr>
                <w:rFonts w:cs="Arial"/>
                <w:sz w:val="14"/>
                <w:szCs w:val="14"/>
              </w:rPr>
              <w:t>9,371</w:t>
            </w:r>
          </w:p>
        </w:tc>
        <w:tc>
          <w:tcPr>
            <w:tcW w:w="708" w:type="dxa"/>
            <w:noWrap/>
            <w:vAlign w:val="center"/>
            <w:hideMark/>
          </w:tcPr>
          <w:p w14:paraId="0792C389" w14:textId="26C1FF73" w:rsidR="00074090" w:rsidRDefault="00074090">
            <w:pPr>
              <w:spacing w:before="0" w:after="0" w:line="256" w:lineRule="auto"/>
              <w:jc w:val="center"/>
              <w:rPr>
                <w:rFonts w:cs="Arial"/>
                <w:sz w:val="14"/>
                <w:szCs w:val="14"/>
                <w:lang w:val="en-AU" w:eastAsia="en-AU"/>
              </w:rPr>
            </w:pPr>
            <w:r>
              <w:rPr>
                <w:rFonts w:cs="Arial"/>
                <w:sz w:val="14"/>
                <w:szCs w:val="14"/>
              </w:rPr>
              <w:t>5,475</w:t>
            </w:r>
          </w:p>
        </w:tc>
        <w:tc>
          <w:tcPr>
            <w:tcW w:w="567" w:type="dxa"/>
            <w:noWrap/>
            <w:vAlign w:val="center"/>
            <w:hideMark/>
          </w:tcPr>
          <w:p w14:paraId="24641D30" w14:textId="4F9FD24D" w:rsidR="00074090" w:rsidRDefault="00074090">
            <w:pPr>
              <w:spacing w:before="0" w:after="0" w:line="256" w:lineRule="auto"/>
              <w:jc w:val="center"/>
              <w:rPr>
                <w:rFonts w:cs="Arial"/>
                <w:sz w:val="14"/>
                <w:szCs w:val="14"/>
                <w:lang w:val="en-AU" w:eastAsia="en-AU"/>
              </w:rPr>
            </w:pPr>
            <w:r>
              <w:rPr>
                <w:rFonts w:cs="Arial"/>
                <w:sz w:val="14"/>
                <w:szCs w:val="14"/>
              </w:rPr>
              <w:t>3,420</w:t>
            </w:r>
          </w:p>
        </w:tc>
        <w:tc>
          <w:tcPr>
            <w:tcW w:w="709" w:type="dxa"/>
            <w:noWrap/>
            <w:vAlign w:val="center"/>
            <w:hideMark/>
          </w:tcPr>
          <w:p w14:paraId="2FC079AE" w14:textId="4353C9D2" w:rsidR="00074090" w:rsidRDefault="00074090">
            <w:pPr>
              <w:spacing w:before="0" w:after="0" w:line="256" w:lineRule="auto"/>
              <w:jc w:val="center"/>
              <w:rPr>
                <w:rFonts w:cs="Arial"/>
                <w:sz w:val="14"/>
                <w:szCs w:val="14"/>
                <w:lang w:val="en-AU" w:eastAsia="en-AU"/>
              </w:rPr>
            </w:pPr>
            <w:r>
              <w:rPr>
                <w:rFonts w:cs="Arial"/>
                <w:sz w:val="14"/>
                <w:szCs w:val="14"/>
              </w:rPr>
              <w:t>5,040</w:t>
            </w:r>
          </w:p>
        </w:tc>
        <w:tc>
          <w:tcPr>
            <w:tcW w:w="709" w:type="dxa"/>
            <w:noWrap/>
            <w:vAlign w:val="center"/>
            <w:hideMark/>
          </w:tcPr>
          <w:p w14:paraId="0608C761" w14:textId="3BA83421" w:rsidR="00074090" w:rsidRDefault="00074090">
            <w:pPr>
              <w:spacing w:before="0" w:after="0" w:line="256" w:lineRule="auto"/>
              <w:jc w:val="center"/>
              <w:rPr>
                <w:rFonts w:cs="Arial"/>
                <w:sz w:val="14"/>
                <w:szCs w:val="14"/>
                <w:lang w:val="en-AU" w:eastAsia="en-AU"/>
              </w:rPr>
            </w:pPr>
            <w:r>
              <w:rPr>
                <w:rFonts w:cs="Arial"/>
                <w:sz w:val="14"/>
                <w:szCs w:val="14"/>
              </w:rPr>
              <w:t>2,406</w:t>
            </w:r>
          </w:p>
        </w:tc>
        <w:tc>
          <w:tcPr>
            <w:tcW w:w="709" w:type="dxa"/>
            <w:noWrap/>
            <w:vAlign w:val="center"/>
            <w:hideMark/>
          </w:tcPr>
          <w:p w14:paraId="19D58C70" w14:textId="6531C10C" w:rsidR="00074090" w:rsidRDefault="00074090">
            <w:pPr>
              <w:spacing w:before="0" w:after="0" w:line="256" w:lineRule="auto"/>
              <w:jc w:val="center"/>
              <w:rPr>
                <w:rFonts w:cs="Arial"/>
                <w:sz w:val="14"/>
                <w:szCs w:val="14"/>
                <w:lang w:val="en-AU" w:eastAsia="en-AU"/>
              </w:rPr>
            </w:pPr>
            <w:r>
              <w:rPr>
                <w:rFonts w:cs="Arial"/>
                <w:sz w:val="14"/>
                <w:szCs w:val="14"/>
              </w:rPr>
              <w:t>3,531</w:t>
            </w:r>
          </w:p>
        </w:tc>
        <w:tc>
          <w:tcPr>
            <w:tcW w:w="708" w:type="dxa"/>
            <w:vAlign w:val="center"/>
            <w:hideMark/>
          </w:tcPr>
          <w:p w14:paraId="30796102" w14:textId="4E66C15B" w:rsidR="00074090" w:rsidRDefault="00074090">
            <w:pPr>
              <w:spacing w:before="0" w:after="0" w:line="256" w:lineRule="auto"/>
              <w:jc w:val="center"/>
              <w:rPr>
                <w:rFonts w:cs="Arial"/>
                <w:sz w:val="14"/>
                <w:szCs w:val="14"/>
                <w:lang w:val="en-AU" w:eastAsia="en-AU"/>
              </w:rPr>
            </w:pPr>
            <w:r>
              <w:rPr>
                <w:rFonts w:cs="Arial"/>
                <w:sz w:val="14"/>
                <w:szCs w:val="14"/>
              </w:rPr>
              <w:t>4,018</w:t>
            </w:r>
          </w:p>
        </w:tc>
        <w:tc>
          <w:tcPr>
            <w:tcW w:w="709" w:type="dxa"/>
            <w:vAlign w:val="center"/>
          </w:tcPr>
          <w:p w14:paraId="5EA32412" w14:textId="4FAB1855" w:rsidR="00074090" w:rsidRDefault="00074090">
            <w:pPr>
              <w:spacing w:before="0" w:after="0" w:line="256" w:lineRule="auto"/>
              <w:jc w:val="center"/>
              <w:rPr>
                <w:rFonts w:cs="Arial"/>
                <w:sz w:val="14"/>
                <w:szCs w:val="14"/>
                <w:lang w:val="en-AU" w:eastAsia="en-AU"/>
              </w:rPr>
            </w:pPr>
            <w:r>
              <w:rPr>
                <w:rFonts w:cs="Arial"/>
                <w:sz w:val="14"/>
                <w:szCs w:val="14"/>
              </w:rPr>
              <w:t>5,940</w:t>
            </w:r>
          </w:p>
        </w:tc>
      </w:tr>
      <w:tr w:rsidR="00074090" w14:paraId="4BA8DFD9" w14:textId="33AB9FB4" w:rsidTr="00074090">
        <w:trPr>
          <w:trHeight w:val="255"/>
        </w:trPr>
        <w:tc>
          <w:tcPr>
            <w:tcW w:w="988" w:type="dxa"/>
            <w:noWrap/>
            <w:hideMark/>
          </w:tcPr>
          <w:p w14:paraId="68FC96F2" w14:textId="587AB3AD"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Tully River</w:t>
            </w:r>
          </w:p>
        </w:tc>
        <w:tc>
          <w:tcPr>
            <w:tcW w:w="708" w:type="dxa"/>
            <w:noWrap/>
            <w:vAlign w:val="center"/>
            <w:hideMark/>
          </w:tcPr>
          <w:p w14:paraId="3D37BC59" w14:textId="08B9B882" w:rsidR="00074090" w:rsidRDefault="00074090" w:rsidP="00BB4BE6">
            <w:pPr>
              <w:spacing w:before="0" w:after="0" w:line="256" w:lineRule="auto"/>
              <w:jc w:val="center"/>
              <w:rPr>
                <w:rFonts w:cs="Arial"/>
                <w:sz w:val="14"/>
                <w:szCs w:val="14"/>
                <w:lang w:val="en-AU" w:eastAsia="en-AU"/>
              </w:rPr>
            </w:pPr>
            <w:r>
              <w:rPr>
                <w:rFonts w:cs="Arial"/>
                <w:sz w:val="14"/>
                <w:szCs w:val="14"/>
              </w:rPr>
              <w:t>1,730</w:t>
            </w:r>
          </w:p>
        </w:tc>
        <w:tc>
          <w:tcPr>
            <w:tcW w:w="709" w:type="dxa"/>
            <w:noWrap/>
            <w:vAlign w:val="center"/>
            <w:hideMark/>
          </w:tcPr>
          <w:p w14:paraId="1E417488" w14:textId="79D4CA64" w:rsidR="00074090" w:rsidRDefault="00074090">
            <w:pPr>
              <w:spacing w:before="0" w:after="0" w:line="256" w:lineRule="auto"/>
              <w:jc w:val="center"/>
              <w:rPr>
                <w:rFonts w:cs="Arial"/>
                <w:sz w:val="14"/>
                <w:szCs w:val="14"/>
                <w:lang w:val="en-AU" w:eastAsia="en-AU"/>
              </w:rPr>
            </w:pPr>
            <w:r>
              <w:rPr>
                <w:rFonts w:cs="Arial"/>
                <w:sz w:val="14"/>
                <w:szCs w:val="14"/>
              </w:rPr>
              <w:t>3,941</w:t>
            </w:r>
          </w:p>
        </w:tc>
        <w:tc>
          <w:tcPr>
            <w:tcW w:w="709" w:type="dxa"/>
            <w:noWrap/>
            <w:vAlign w:val="center"/>
            <w:hideMark/>
          </w:tcPr>
          <w:p w14:paraId="502042D9" w14:textId="0F5C0206" w:rsidR="00074090" w:rsidRDefault="00074090">
            <w:pPr>
              <w:spacing w:before="0" w:after="0" w:line="256" w:lineRule="auto"/>
              <w:jc w:val="center"/>
              <w:rPr>
                <w:rFonts w:cs="Arial"/>
                <w:sz w:val="14"/>
                <w:szCs w:val="14"/>
                <w:lang w:val="en-AU" w:eastAsia="en-AU"/>
              </w:rPr>
            </w:pPr>
            <w:r>
              <w:rPr>
                <w:rFonts w:cs="Arial"/>
                <w:sz w:val="14"/>
                <w:szCs w:val="14"/>
              </w:rPr>
              <w:t>2,641</w:t>
            </w:r>
          </w:p>
        </w:tc>
        <w:tc>
          <w:tcPr>
            <w:tcW w:w="567" w:type="dxa"/>
            <w:noWrap/>
            <w:vAlign w:val="center"/>
            <w:hideMark/>
          </w:tcPr>
          <w:p w14:paraId="00B15694" w14:textId="6F309DF1" w:rsidR="00074090" w:rsidRDefault="00074090">
            <w:pPr>
              <w:spacing w:before="0" w:after="0" w:line="256" w:lineRule="auto"/>
              <w:jc w:val="center"/>
              <w:rPr>
                <w:rFonts w:cs="Arial"/>
                <w:sz w:val="14"/>
                <w:szCs w:val="14"/>
                <w:lang w:val="en-AU" w:eastAsia="en-AU"/>
              </w:rPr>
            </w:pPr>
            <w:r>
              <w:rPr>
                <w:rFonts w:cs="Arial"/>
                <w:sz w:val="14"/>
                <w:szCs w:val="14"/>
              </w:rPr>
              <w:t>4,349</w:t>
            </w:r>
          </w:p>
        </w:tc>
        <w:tc>
          <w:tcPr>
            <w:tcW w:w="709" w:type="dxa"/>
            <w:noWrap/>
            <w:vAlign w:val="center"/>
            <w:hideMark/>
          </w:tcPr>
          <w:p w14:paraId="2E5313C7" w14:textId="17C2EA20" w:rsidR="00074090" w:rsidRDefault="00074090">
            <w:pPr>
              <w:spacing w:before="0" w:after="0" w:line="256" w:lineRule="auto"/>
              <w:jc w:val="center"/>
              <w:rPr>
                <w:rFonts w:cs="Arial"/>
                <w:sz w:val="14"/>
                <w:szCs w:val="14"/>
                <w:lang w:val="en-AU" w:eastAsia="en-AU"/>
              </w:rPr>
            </w:pPr>
            <w:r>
              <w:rPr>
                <w:rFonts w:cs="Arial"/>
                <w:sz w:val="14"/>
                <w:szCs w:val="14"/>
              </w:rPr>
              <w:t>4,739</w:t>
            </w:r>
          </w:p>
        </w:tc>
        <w:tc>
          <w:tcPr>
            <w:tcW w:w="708" w:type="dxa"/>
            <w:noWrap/>
            <w:vAlign w:val="center"/>
            <w:hideMark/>
          </w:tcPr>
          <w:p w14:paraId="442A92FC" w14:textId="2FD4DFD0" w:rsidR="00074090" w:rsidRDefault="00074090">
            <w:pPr>
              <w:spacing w:before="0" w:after="0" w:line="256" w:lineRule="auto"/>
              <w:jc w:val="center"/>
              <w:rPr>
                <w:rFonts w:cs="Arial"/>
                <w:sz w:val="14"/>
                <w:szCs w:val="14"/>
                <w:lang w:val="en-AU" w:eastAsia="en-AU"/>
              </w:rPr>
            </w:pPr>
            <w:r>
              <w:rPr>
                <w:rFonts w:cs="Arial"/>
                <w:sz w:val="14"/>
                <w:szCs w:val="14"/>
              </w:rPr>
              <w:t>3,834</w:t>
            </w:r>
          </w:p>
        </w:tc>
        <w:tc>
          <w:tcPr>
            <w:tcW w:w="709" w:type="dxa"/>
            <w:noWrap/>
            <w:vAlign w:val="center"/>
            <w:hideMark/>
          </w:tcPr>
          <w:p w14:paraId="30559CC9" w14:textId="1B5340F2" w:rsidR="00074090" w:rsidRDefault="00074090">
            <w:pPr>
              <w:spacing w:before="0" w:after="0" w:line="256" w:lineRule="auto"/>
              <w:jc w:val="center"/>
              <w:rPr>
                <w:rFonts w:cs="Arial"/>
                <w:sz w:val="14"/>
                <w:szCs w:val="14"/>
                <w:lang w:val="en-AU" w:eastAsia="en-AU"/>
              </w:rPr>
            </w:pPr>
            <w:r>
              <w:rPr>
                <w:rFonts w:cs="Arial"/>
                <w:sz w:val="14"/>
                <w:szCs w:val="14"/>
              </w:rPr>
              <w:t>4,308</w:t>
            </w:r>
          </w:p>
        </w:tc>
        <w:tc>
          <w:tcPr>
            <w:tcW w:w="709" w:type="dxa"/>
            <w:noWrap/>
            <w:vAlign w:val="center"/>
            <w:hideMark/>
          </w:tcPr>
          <w:p w14:paraId="5F6C94E6" w14:textId="6C719A62" w:rsidR="00074090" w:rsidRDefault="00074090">
            <w:pPr>
              <w:spacing w:before="0" w:after="0" w:line="256" w:lineRule="auto"/>
              <w:jc w:val="center"/>
              <w:rPr>
                <w:rFonts w:cs="Arial"/>
                <w:sz w:val="14"/>
                <w:szCs w:val="14"/>
                <w:lang w:val="en-AU" w:eastAsia="en-AU"/>
              </w:rPr>
            </w:pPr>
            <w:r>
              <w:rPr>
                <w:rFonts w:cs="Arial"/>
                <w:sz w:val="14"/>
                <w:szCs w:val="14"/>
              </w:rPr>
              <w:t>3,581</w:t>
            </w:r>
          </w:p>
        </w:tc>
        <w:tc>
          <w:tcPr>
            <w:tcW w:w="709" w:type="dxa"/>
            <w:noWrap/>
            <w:vAlign w:val="center"/>
            <w:hideMark/>
          </w:tcPr>
          <w:p w14:paraId="63991923" w14:textId="793AD79D" w:rsidR="00074090" w:rsidRDefault="00074090">
            <w:pPr>
              <w:spacing w:before="0" w:after="0" w:line="256" w:lineRule="auto"/>
              <w:jc w:val="center"/>
              <w:rPr>
                <w:rFonts w:cs="Arial"/>
                <w:sz w:val="14"/>
                <w:szCs w:val="14"/>
                <w:lang w:val="en-AU" w:eastAsia="en-AU"/>
              </w:rPr>
            </w:pPr>
            <w:r>
              <w:rPr>
                <w:rFonts w:cs="Arial"/>
                <w:sz w:val="14"/>
                <w:szCs w:val="14"/>
              </w:rPr>
              <w:t>7,443</w:t>
            </w:r>
          </w:p>
        </w:tc>
        <w:tc>
          <w:tcPr>
            <w:tcW w:w="708" w:type="dxa"/>
            <w:noWrap/>
            <w:vAlign w:val="center"/>
            <w:hideMark/>
          </w:tcPr>
          <w:p w14:paraId="03664EE7" w14:textId="6A2808F1" w:rsidR="00074090" w:rsidRDefault="00074090">
            <w:pPr>
              <w:spacing w:before="0" w:after="0" w:line="256" w:lineRule="auto"/>
              <w:jc w:val="center"/>
              <w:rPr>
                <w:rFonts w:cs="Arial"/>
                <w:sz w:val="14"/>
                <w:szCs w:val="14"/>
                <w:lang w:val="en-AU" w:eastAsia="en-AU"/>
              </w:rPr>
            </w:pPr>
            <w:r>
              <w:rPr>
                <w:rFonts w:cs="Arial"/>
                <w:sz w:val="14"/>
                <w:szCs w:val="14"/>
              </w:rPr>
              <w:t>3,425</w:t>
            </w:r>
          </w:p>
        </w:tc>
        <w:tc>
          <w:tcPr>
            <w:tcW w:w="567" w:type="dxa"/>
            <w:noWrap/>
            <w:vAlign w:val="center"/>
            <w:hideMark/>
          </w:tcPr>
          <w:p w14:paraId="06ED98B6" w14:textId="20616B71" w:rsidR="00074090" w:rsidRDefault="00074090">
            <w:pPr>
              <w:spacing w:before="0" w:after="0" w:line="256" w:lineRule="auto"/>
              <w:jc w:val="center"/>
              <w:rPr>
                <w:rFonts w:cs="Arial"/>
                <w:sz w:val="14"/>
                <w:szCs w:val="14"/>
                <w:lang w:val="en-AU" w:eastAsia="en-AU"/>
              </w:rPr>
            </w:pPr>
            <w:r>
              <w:rPr>
                <w:rFonts w:cs="Arial"/>
                <w:sz w:val="14"/>
                <w:szCs w:val="14"/>
              </w:rPr>
              <w:t>3,342</w:t>
            </w:r>
          </w:p>
        </w:tc>
        <w:tc>
          <w:tcPr>
            <w:tcW w:w="709" w:type="dxa"/>
            <w:noWrap/>
            <w:vAlign w:val="center"/>
            <w:hideMark/>
          </w:tcPr>
          <w:p w14:paraId="640838B6" w14:textId="0A8C3147" w:rsidR="00074090" w:rsidRDefault="00074090">
            <w:pPr>
              <w:spacing w:before="0" w:after="0" w:line="256" w:lineRule="auto"/>
              <w:jc w:val="center"/>
              <w:rPr>
                <w:rFonts w:cs="Arial"/>
                <w:sz w:val="14"/>
                <w:szCs w:val="14"/>
                <w:lang w:val="en-AU" w:eastAsia="en-AU"/>
              </w:rPr>
            </w:pPr>
            <w:r>
              <w:rPr>
                <w:rFonts w:cs="Arial"/>
                <w:sz w:val="14"/>
                <w:szCs w:val="14"/>
              </w:rPr>
              <w:t>4,322</w:t>
            </w:r>
          </w:p>
        </w:tc>
        <w:tc>
          <w:tcPr>
            <w:tcW w:w="709" w:type="dxa"/>
            <w:noWrap/>
            <w:vAlign w:val="center"/>
            <w:hideMark/>
          </w:tcPr>
          <w:p w14:paraId="2A74799B" w14:textId="3EEC718F" w:rsidR="00074090" w:rsidRDefault="00074090">
            <w:pPr>
              <w:spacing w:before="0" w:after="0" w:line="256" w:lineRule="auto"/>
              <w:jc w:val="center"/>
              <w:rPr>
                <w:rFonts w:cs="Arial"/>
                <w:sz w:val="14"/>
                <w:szCs w:val="14"/>
                <w:lang w:val="en-AU" w:eastAsia="en-AU"/>
              </w:rPr>
            </w:pPr>
            <w:r>
              <w:rPr>
                <w:rFonts w:cs="Arial"/>
                <w:sz w:val="14"/>
                <w:szCs w:val="14"/>
              </w:rPr>
              <w:t>2,660</w:t>
            </w:r>
          </w:p>
        </w:tc>
        <w:tc>
          <w:tcPr>
            <w:tcW w:w="709" w:type="dxa"/>
            <w:noWrap/>
            <w:vAlign w:val="center"/>
            <w:hideMark/>
          </w:tcPr>
          <w:p w14:paraId="516A00D4" w14:textId="54DB684D" w:rsidR="00074090" w:rsidRDefault="00074090">
            <w:pPr>
              <w:spacing w:before="0" w:after="0" w:line="256" w:lineRule="auto"/>
              <w:jc w:val="center"/>
              <w:rPr>
                <w:rFonts w:cs="Arial"/>
                <w:sz w:val="14"/>
                <w:szCs w:val="14"/>
                <w:lang w:val="en-AU" w:eastAsia="en-AU"/>
              </w:rPr>
            </w:pPr>
            <w:r>
              <w:rPr>
                <w:rFonts w:cs="Arial"/>
                <w:sz w:val="14"/>
                <w:szCs w:val="14"/>
              </w:rPr>
              <w:t>2,943</w:t>
            </w:r>
          </w:p>
        </w:tc>
        <w:tc>
          <w:tcPr>
            <w:tcW w:w="708" w:type="dxa"/>
            <w:vAlign w:val="center"/>
            <w:hideMark/>
          </w:tcPr>
          <w:p w14:paraId="6AAEB6D4" w14:textId="482520F2" w:rsidR="00074090" w:rsidRDefault="00074090">
            <w:pPr>
              <w:spacing w:before="0" w:after="0" w:line="256" w:lineRule="auto"/>
              <w:jc w:val="center"/>
              <w:rPr>
                <w:rFonts w:cs="Arial"/>
                <w:sz w:val="14"/>
                <w:szCs w:val="14"/>
                <w:lang w:val="en-AU" w:eastAsia="en-AU"/>
              </w:rPr>
            </w:pPr>
            <w:r>
              <w:rPr>
                <w:rFonts w:cs="Arial"/>
                <w:sz w:val="14"/>
                <w:szCs w:val="14"/>
              </w:rPr>
              <w:t>3,099</w:t>
            </w:r>
          </w:p>
        </w:tc>
        <w:tc>
          <w:tcPr>
            <w:tcW w:w="709" w:type="dxa"/>
            <w:vAlign w:val="center"/>
          </w:tcPr>
          <w:p w14:paraId="5A1A9C13" w14:textId="35EFBFD5" w:rsidR="00074090" w:rsidRDefault="00074090">
            <w:pPr>
              <w:spacing w:before="0" w:after="0" w:line="256" w:lineRule="auto"/>
              <w:jc w:val="center"/>
              <w:rPr>
                <w:rFonts w:cs="Arial"/>
                <w:sz w:val="14"/>
                <w:szCs w:val="14"/>
                <w:lang w:val="en-AU" w:eastAsia="en-AU"/>
              </w:rPr>
            </w:pPr>
            <w:r>
              <w:rPr>
                <w:rFonts w:cs="Arial"/>
                <w:sz w:val="14"/>
                <w:szCs w:val="14"/>
              </w:rPr>
              <w:t>4,237</w:t>
            </w:r>
          </w:p>
        </w:tc>
      </w:tr>
      <w:tr w:rsidR="00074090" w14:paraId="41B6A7FD" w14:textId="49E25D05" w:rsidTr="00074090">
        <w:trPr>
          <w:trHeight w:val="255"/>
        </w:trPr>
        <w:tc>
          <w:tcPr>
            <w:tcW w:w="988" w:type="dxa"/>
            <w:noWrap/>
            <w:hideMark/>
          </w:tcPr>
          <w:p w14:paraId="28A052D6"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Murray River</w:t>
            </w:r>
          </w:p>
        </w:tc>
        <w:tc>
          <w:tcPr>
            <w:tcW w:w="708" w:type="dxa"/>
            <w:noWrap/>
            <w:vAlign w:val="center"/>
            <w:hideMark/>
          </w:tcPr>
          <w:p w14:paraId="2996AEC4" w14:textId="7AA2D4D5" w:rsidR="00074090" w:rsidRDefault="00074090" w:rsidP="00BB4BE6">
            <w:pPr>
              <w:spacing w:before="0" w:after="0" w:line="256" w:lineRule="auto"/>
              <w:jc w:val="center"/>
              <w:rPr>
                <w:rFonts w:cs="Arial"/>
                <w:sz w:val="14"/>
                <w:szCs w:val="14"/>
                <w:lang w:val="en-AU" w:eastAsia="en-AU"/>
              </w:rPr>
            </w:pPr>
            <w:r>
              <w:rPr>
                <w:rFonts w:cs="Arial"/>
                <w:sz w:val="14"/>
                <w:szCs w:val="14"/>
              </w:rPr>
              <w:t>264</w:t>
            </w:r>
          </w:p>
        </w:tc>
        <w:tc>
          <w:tcPr>
            <w:tcW w:w="709" w:type="dxa"/>
            <w:noWrap/>
            <w:vAlign w:val="center"/>
            <w:hideMark/>
          </w:tcPr>
          <w:p w14:paraId="14BB5293" w14:textId="4E070317" w:rsidR="00074090" w:rsidRDefault="00074090">
            <w:pPr>
              <w:spacing w:before="0" w:after="0" w:line="256" w:lineRule="auto"/>
              <w:jc w:val="center"/>
              <w:rPr>
                <w:rFonts w:cs="Arial"/>
                <w:sz w:val="14"/>
                <w:szCs w:val="14"/>
                <w:lang w:val="en-AU" w:eastAsia="en-AU"/>
              </w:rPr>
            </w:pPr>
            <w:r>
              <w:rPr>
                <w:rFonts w:cs="Arial"/>
                <w:sz w:val="14"/>
                <w:szCs w:val="14"/>
              </w:rPr>
              <w:t>1,239</w:t>
            </w:r>
          </w:p>
        </w:tc>
        <w:tc>
          <w:tcPr>
            <w:tcW w:w="709" w:type="dxa"/>
            <w:noWrap/>
            <w:vAlign w:val="center"/>
            <w:hideMark/>
          </w:tcPr>
          <w:p w14:paraId="715B7BCF" w14:textId="09A9DF36" w:rsidR="00074090" w:rsidRDefault="00074090">
            <w:pPr>
              <w:spacing w:before="0" w:after="0" w:line="256" w:lineRule="auto"/>
              <w:jc w:val="center"/>
              <w:rPr>
                <w:rFonts w:cs="Arial"/>
                <w:sz w:val="14"/>
                <w:szCs w:val="14"/>
                <w:lang w:val="en-AU" w:eastAsia="en-AU"/>
              </w:rPr>
            </w:pPr>
            <w:r>
              <w:rPr>
                <w:rFonts w:cs="Arial"/>
                <w:sz w:val="14"/>
                <w:szCs w:val="14"/>
              </w:rPr>
              <w:t>423</w:t>
            </w:r>
          </w:p>
        </w:tc>
        <w:tc>
          <w:tcPr>
            <w:tcW w:w="567" w:type="dxa"/>
            <w:noWrap/>
            <w:vAlign w:val="center"/>
            <w:hideMark/>
          </w:tcPr>
          <w:p w14:paraId="5DA9AD0F" w14:textId="66C39769" w:rsidR="00074090" w:rsidRDefault="00074090">
            <w:pPr>
              <w:spacing w:before="0" w:after="0" w:line="256" w:lineRule="auto"/>
              <w:jc w:val="center"/>
              <w:rPr>
                <w:rFonts w:cs="Arial"/>
                <w:sz w:val="14"/>
                <w:szCs w:val="14"/>
                <w:lang w:val="en-AU" w:eastAsia="en-AU"/>
              </w:rPr>
            </w:pPr>
            <w:r>
              <w:rPr>
                <w:rFonts w:cs="Arial"/>
                <w:sz w:val="14"/>
                <w:szCs w:val="14"/>
              </w:rPr>
              <w:t>1,771</w:t>
            </w:r>
          </w:p>
        </w:tc>
        <w:tc>
          <w:tcPr>
            <w:tcW w:w="709" w:type="dxa"/>
            <w:noWrap/>
            <w:vAlign w:val="center"/>
            <w:hideMark/>
          </w:tcPr>
          <w:p w14:paraId="5160F1D7" w14:textId="72603DF9" w:rsidR="00074090" w:rsidRDefault="00074090">
            <w:pPr>
              <w:spacing w:before="0" w:after="0" w:line="256" w:lineRule="auto"/>
              <w:jc w:val="center"/>
              <w:rPr>
                <w:rFonts w:cs="Arial"/>
                <w:sz w:val="14"/>
                <w:szCs w:val="14"/>
                <w:lang w:val="en-AU" w:eastAsia="en-AU"/>
              </w:rPr>
            </w:pPr>
            <w:r>
              <w:rPr>
                <w:rFonts w:cs="Arial"/>
                <w:sz w:val="14"/>
                <w:szCs w:val="14"/>
              </w:rPr>
              <w:t>1,353</w:t>
            </w:r>
          </w:p>
        </w:tc>
        <w:tc>
          <w:tcPr>
            <w:tcW w:w="708" w:type="dxa"/>
            <w:noWrap/>
            <w:vAlign w:val="center"/>
            <w:hideMark/>
          </w:tcPr>
          <w:p w14:paraId="0F2A9355" w14:textId="51C39BB1" w:rsidR="00074090" w:rsidRDefault="00074090">
            <w:pPr>
              <w:spacing w:before="0" w:after="0" w:line="256" w:lineRule="auto"/>
              <w:jc w:val="center"/>
              <w:rPr>
                <w:rFonts w:cs="Arial"/>
                <w:sz w:val="14"/>
                <w:szCs w:val="14"/>
                <w:lang w:val="en-AU" w:eastAsia="en-AU"/>
              </w:rPr>
            </w:pPr>
            <w:r>
              <w:rPr>
                <w:rFonts w:cs="Arial"/>
                <w:sz w:val="14"/>
                <w:szCs w:val="14"/>
              </w:rPr>
              <w:t>1,272</w:t>
            </w:r>
          </w:p>
        </w:tc>
        <w:tc>
          <w:tcPr>
            <w:tcW w:w="709" w:type="dxa"/>
            <w:noWrap/>
            <w:vAlign w:val="center"/>
            <w:hideMark/>
          </w:tcPr>
          <w:p w14:paraId="6F62EFA1" w14:textId="144A2B3B" w:rsidR="00074090" w:rsidRDefault="00074090">
            <w:pPr>
              <w:spacing w:before="0" w:after="0" w:line="256" w:lineRule="auto"/>
              <w:jc w:val="center"/>
              <w:rPr>
                <w:rFonts w:cs="Arial"/>
                <w:sz w:val="14"/>
                <w:szCs w:val="14"/>
                <w:lang w:val="en-AU" w:eastAsia="en-AU"/>
              </w:rPr>
            </w:pPr>
            <w:r>
              <w:rPr>
                <w:rFonts w:cs="Arial"/>
                <w:sz w:val="14"/>
                <w:szCs w:val="14"/>
              </w:rPr>
              <w:t>1,893</w:t>
            </w:r>
          </w:p>
        </w:tc>
        <w:tc>
          <w:tcPr>
            <w:tcW w:w="709" w:type="dxa"/>
            <w:noWrap/>
            <w:vAlign w:val="center"/>
            <w:hideMark/>
          </w:tcPr>
          <w:p w14:paraId="418FE5D4" w14:textId="6D22B727" w:rsidR="00074090" w:rsidRDefault="00074090">
            <w:pPr>
              <w:spacing w:before="0" w:after="0" w:line="256" w:lineRule="auto"/>
              <w:jc w:val="center"/>
              <w:rPr>
                <w:rFonts w:cs="Arial"/>
                <w:sz w:val="14"/>
                <w:szCs w:val="14"/>
                <w:lang w:val="en-AU" w:eastAsia="en-AU"/>
              </w:rPr>
            </w:pPr>
            <w:r>
              <w:rPr>
                <w:rFonts w:cs="Arial"/>
                <w:sz w:val="14"/>
                <w:szCs w:val="14"/>
              </w:rPr>
              <w:t>962</w:t>
            </w:r>
          </w:p>
        </w:tc>
        <w:tc>
          <w:tcPr>
            <w:tcW w:w="709" w:type="dxa"/>
            <w:noWrap/>
            <w:vAlign w:val="center"/>
            <w:hideMark/>
          </w:tcPr>
          <w:p w14:paraId="4870D70C" w14:textId="17323755" w:rsidR="00074090" w:rsidRDefault="00074090">
            <w:pPr>
              <w:spacing w:before="0" w:after="0" w:line="256" w:lineRule="auto"/>
              <w:jc w:val="center"/>
              <w:rPr>
                <w:rFonts w:cs="Arial"/>
                <w:sz w:val="14"/>
                <w:szCs w:val="14"/>
                <w:lang w:val="en-AU" w:eastAsia="en-AU"/>
              </w:rPr>
            </w:pPr>
            <w:r>
              <w:rPr>
                <w:rFonts w:cs="Arial"/>
                <w:sz w:val="14"/>
                <w:szCs w:val="14"/>
              </w:rPr>
              <w:t>4,267</w:t>
            </w:r>
          </w:p>
        </w:tc>
        <w:tc>
          <w:tcPr>
            <w:tcW w:w="708" w:type="dxa"/>
            <w:noWrap/>
            <w:vAlign w:val="center"/>
            <w:hideMark/>
          </w:tcPr>
          <w:p w14:paraId="2BF6C9D1" w14:textId="0B5C7B1B" w:rsidR="00074090" w:rsidRDefault="00074090">
            <w:pPr>
              <w:spacing w:before="0" w:after="0" w:line="256" w:lineRule="auto"/>
              <w:jc w:val="center"/>
              <w:rPr>
                <w:rFonts w:cs="Arial"/>
                <w:sz w:val="14"/>
                <w:szCs w:val="14"/>
                <w:lang w:val="en-AU" w:eastAsia="en-AU"/>
              </w:rPr>
            </w:pPr>
            <w:r>
              <w:rPr>
                <w:rFonts w:cs="Arial"/>
                <w:sz w:val="14"/>
                <w:szCs w:val="14"/>
              </w:rPr>
              <w:t>2,062</w:t>
            </w:r>
          </w:p>
        </w:tc>
        <w:tc>
          <w:tcPr>
            <w:tcW w:w="567" w:type="dxa"/>
            <w:noWrap/>
            <w:vAlign w:val="center"/>
            <w:hideMark/>
          </w:tcPr>
          <w:p w14:paraId="35A92454" w14:textId="649970B0" w:rsidR="00074090" w:rsidRDefault="00074090">
            <w:pPr>
              <w:spacing w:before="0" w:after="0" w:line="256" w:lineRule="auto"/>
              <w:jc w:val="center"/>
              <w:rPr>
                <w:rFonts w:cs="Arial"/>
                <w:sz w:val="14"/>
                <w:szCs w:val="14"/>
                <w:lang w:val="en-AU" w:eastAsia="en-AU"/>
              </w:rPr>
            </w:pPr>
            <w:r>
              <w:rPr>
                <w:rFonts w:cs="Arial"/>
                <w:sz w:val="14"/>
                <w:szCs w:val="14"/>
              </w:rPr>
              <w:t>1,006</w:t>
            </w:r>
          </w:p>
        </w:tc>
        <w:tc>
          <w:tcPr>
            <w:tcW w:w="709" w:type="dxa"/>
            <w:noWrap/>
            <w:vAlign w:val="center"/>
            <w:hideMark/>
          </w:tcPr>
          <w:p w14:paraId="34E37658" w14:textId="236496CA" w:rsidR="00074090" w:rsidRDefault="00074090">
            <w:pPr>
              <w:spacing w:before="0" w:after="0" w:line="256" w:lineRule="auto"/>
              <w:jc w:val="center"/>
              <w:rPr>
                <w:rFonts w:cs="Arial"/>
                <w:sz w:val="14"/>
                <w:szCs w:val="14"/>
                <w:lang w:val="en-AU" w:eastAsia="en-AU"/>
              </w:rPr>
            </w:pPr>
            <w:r>
              <w:rPr>
                <w:rFonts w:cs="Arial"/>
                <w:sz w:val="14"/>
                <w:szCs w:val="14"/>
              </w:rPr>
              <w:t>1,531</w:t>
            </w:r>
          </w:p>
        </w:tc>
        <w:tc>
          <w:tcPr>
            <w:tcW w:w="709" w:type="dxa"/>
            <w:noWrap/>
            <w:vAlign w:val="center"/>
            <w:hideMark/>
          </w:tcPr>
          <w:p w14:paraId="153FE0EB" w14:textId="531D92E7" w:rsidR="00074090" w:rsidRDefault="00074090">
            <w:pPr>
              <w:spacing w:before="0" w:after="0" w:line="256" w:lineRule="auto"/>
              <w:jc w:val="center"/>
              <w:rPr>
                <w:rFonts w:cs="Arial"/>
                <w:sz w:val="14"/>
                <w:szCs w:val="14"/>
                <w:lang w:val="en-AU" w:eastAsia="en-AU"/>
              </w:rPr>
            </w:pPr>
            <w:r>
              <w:rPr>
                <w:rFonts w:cs="Arial"/>
                <w:sz w:val="14"/>
                <w:szCs w:val="14"/>
              </w:rPr>
              <w:t>366</w:t>
            </w:r>
          </w:p>
        </w:tc>
        <w:tc>
          <w:tcPr>
            <w:tcW w:w="709" w:type="dxa"/>
            <w:noWrap/>
            <w:vAlign w:val="center"/>
            <w:hideMark/>
          </w:tcPr>
          <w:p w14:paraId="4EA44DC5" w14:textId="0AEE8E58" w:rsidR="00074090" w:rsidRDefault="00074090">
            <w:pPr>
              <w:spacing w:before="0" w:after="0" w:line="256" w:lineRule="auto"/>
              <w:jc w:val="center"/>
              <w:rPr>
                <w:rFonts w:cs="Arial"/>
                <w:sz w:val="14"/>
                <w:szCs w:val="14"/>
                <w:lang w:val="en-AU" w:eastAsia="en-AU"/>
              </w:rPr>
            </w:pPr>
            <w:r>
              <w:rPr>
                <w:rFonts w:cs="Arial"/>
                <w:sz w:val="14"/>
                <w:szCs w:val="14"/>
              </w:rPr>
              <w:t>974</w:t>
            </w:r>
          </w:p>
        </w:tc>
        <w:tc>
          <w:tcPr>
            <w:tcW w:w="708" w:type="dxa"/>
            <w:vAlign w:val="center"/>
            <w:hideMark/>
          </w:tcPr>
          <w:p w14:paraId="10485377" w14:textId="710A5FB4" w:rsidR="00074090" w:rsidRDefault="00074090">
            <w:pPr>
              <w:spacing w:before="0" w:after="0" w:line="256" w:lineRule="auto"/>
              <w:jc w:val="center"/>
              <w:rPr>
                <w:rFonts w:cs="Arial"/>
                <w:sz w:val="14"/>
                <w:szCs w:val="14"/>
                <w:lang w:val="en-AU" w:eastAsia="en-AU"/>
              </w:rPr>
            </w:pPr>
            <w:r>
              <w:rPr>
                <w:rFonts w:cs="Arial"/>
                <w:sz w:val="14"/>
                <w:szCs w:val="14"/>
              </w:rPr>
              <w:t>948</w:t>
            </w:r>
          </w:p>
        </w:tc>
        <w:tc>
          <w:tcPr>
            <w:tcW w:w="709" w:type="dxa"/>
            <w:vAlign w:val="center"/>
          </w:tcPr>
          <w:p w14:paraId="0C1753AC" w14:textId="31E6A4F7" w:rsidR="00074090" w:rsidRDefault="00074090">
            <w:pPr>
              <w:spacing w:before="0" w:after="0" w:line="256" w:lineRule="auto"/>
              <w:jc w:val="center"/>
              <w:rPr>
                <w:rFonts w:cs="Arial"/>
                <w:sz w:val="14"/>
                <w:szCs w:val="14"/>
                <w:lang w:val="en-AU" w:eastAsia="en-AU"/>
              </w:rPr>
            </w:pPr>
            <w:r>
              <w:rPr>
                <w:rFonts w:cs="Arial"/>
                <w:sz w:val="14"/>
                <w:szCs w:val="14"/>
              </w:rPr>
              <w:t>1,683</w:t>
            </w:r>
          </w:p>
        </w:tc>
      </w:tr>
      <w:tr w:rsidR="00074090" w14:paraId="38A36E31" w14:textId="75F1B291" w:rsidTr="00074090">
        <w:trPr>
          <w:trHeight w:val="255"/>
        </w:trPr>
        <w:tc>
          <w:tcPr>
            <w:tcW w:w="988" w:type="dxa"/>
            <w:noWrap/>
            <w:hideMark/>
          </w:tcPr>
          <w:p w14:paraId="175771C0"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Herbert River</w:t>
            </w:r>
          </w:p>
        </w:tc>
        <w:tc>
          <w:tcPr>
            <w:tcW w:w="708" w:type="dxa"/>
            <w:noWrap/>
            <w:vAlign w:val="center"/>
            <w:hideMark/>
          </w:tcPr>
          <w:p w14:paraId="10B38841" w14:textId="3532D476" w:rsidR="00074090" w:rsidRDefault="00074090" w:rsidP="00BB4BE6">
            <w:pPr>
              <w:spacing w:before="0" w:after="0" w:line="256" w:lineRule="auto"/>
              <w:jc w:val="center"/>
              <w:rPr>
                <w:rFonts w:cs="Arial"/>
                <w:sz w:val="14"/>
                <w:szCs w:val="14"/>
                <w:lang w:val="en-AU" w:eastAsia="en-AU"/>
              </w:rPr>
            </w:pPr>
            <w:r>
              <w:rPr>
                <w:rFonts w:cs="Arial"/>
                <w:sz w:val="14"/>
                <w:szCs w:val="14"/>
              </w:rPr>
              <w:t>790</w:t>
            </w:r>
          </w:p>
        </w:tc>
        <w:tc>
          <w:tcPr>
            <w:tcW w:w="709" w:type="dxa"/>
            <w:noWrap/>
            <w:vAlign w:val="center"/>
            <w:hideMark/>
          </w:tcPr>
          <w:p w14:paraId="527ECD40" w14:textId="72D0A4F6" w:rsidR="00074090" w:rsidRDefault="00074090">
            <w:pPr>
              <w:spacing w:before="0" w:after="0" w:line="256" w:lineRule="auto"/>
              <w:jc w:val="center"/>
              <w:rPr>
                <w:rFonts w:cs="Arial"/>
                <w:sz w:val="14"/>
                <w:szCs w:val="14"/>
                <w:lang w:val="en-AU" w:eastAsia="en-AU"/>
              </w:rPr>
            </w:pPr>
            <w:r>
              <w:rPr>
                <w:rFonts w:cs="Arial"/>
                <w:sz w:val="14"/>
                <w:szCs w:val="14"/>
              </w:rPr>
              <w:t>3,787</w:t>
            </w:r>
          </w:p>
        </w:tc>
        <w:tc>
          <w:tcPr>
            <w:tcW w:w="709" w:type="dxa"/>
            <w:noWrap/>
            <w:vAlign w:val="center"/>
            <w:hideMark/>
          </w:tcPr>
          <w:p w14:paraId="6594ED75" w14:textId="6B4C5E4E" w:rsidR="00074090" w:rsidRDefault="00074090">
            <w:pPr>
              <w:spacing w:before="0" w:after="0" w:line="256" w:lineRule="auto"/>
              <w:jc w:val="center"/>
              <w:rPr>
                <w:rFonts w:cs="Arial"/>
                <w:sz w:val="14"/>
                <w:szCs w:val="14"/>
                <w:lang w:val="en-AU" w:eastAsia="en-AU"/>
              </w:rPr>
            </w:pPr>
            <w:r>
              <w:rPr>
                <w:rFonts w:cs="Arial"/>
                <w:sz w:val="14"/>
                <w:szCs w:val="14"/>
              </w:rPr>
              <w:t>1,540</w:t>
            </w:r>
          </w:p>
        </w:tc>
        <w:tc>
          <w:tcPr>
            <w:tcW w:w="567" w:type="dxa"/>
            <w:noWrap/>
            <w:vAlign w:val="center"/>
            <w:hideMark/>
          </w:tcPr>
          <w:p w14:paraId="1D66A036" w14:textId="5CD4FDA3" w:rsidR="00074090" w:rsidRDefault="00074090">
            <w:pPr>
              <w:spacing w:before="0" w:after="0" w:line="256" w:lineRule="auto"/>
              <w:jc w:val="center"/>
              <w:rPr>
                <w:rFonts w:cs="Arial"/>
                <w:sz w:val="14"/>
                <w:szCs w:val="14"/>
                <w:lang w:val="en-AU" w:eastAsia="en-AU"/>
              </w:rPr>
            </w:pPr>
            <w:r>
              <w:rPr>
                <w:rFonts w:cs="Arial"/>
                <w:sz w:val="14"/>
                <w:szCs w:val="14"/>
              </w:rPr>
              <w:t>4,577</w:t>
            </w:r>
          </w:p>
        </w:tc>
        <w:tc>
          <w:tcPr>
            <w:tcW w:w="709" w:type="dxa"/>
            <w:noWrap/>
            <w:vAlign w:val="center"/>
            <w:hideMark/>
          </w:tcPr>
          <w:p w14:paraId="051CF104" w14:textId="69042E44" w:rsidR="00074090" w:rsidRDefault="00074090">
            <w:pPr>
              <w:spacing w:before="0" w:after="0" w:line="256" w:lineRule="auto"/>
              <w:jc w:val="center"/>
              <w:rPr>
                <w:rFonts w:cs="Arial"/>
                <w:sz w:val="14"/>
                <w:szCs w:val="14"/>
                <w:lang w:val="en-AU" w:eastAsia="en-AU"/>
              </w:rPr>
            </w:pPr>
            <w:r>
              <w:rPr>
                <w:rFonts w:cs="Arial"/>
                <w:sz w:val="14"/>
                <w:szCs w:val="14"/>
              </w:rPr>
              <w:t>4,572</w:t>
            </w:r>
          </w:p>
        </w:tc>
        <w:tc>
          <w:tcPr>
            <w:tcW w:w="708" w:type="dxa"/>
            <w:noWrap/>
            <w:vAlign w:val="center"/>
            <w:hideMark/>
          </w:tcPr>
          <w:p w14:paraId="4256DF2D" w14:textId="4033A15E" w:rsidR="00074090" w:rsidRDefault="00074090">
            <w:pPr>
              <w:spacing w:before="0" w:after="0" w:line="256" w:lineRule="auto"/>
              <w:jc w:val="center"/>
              <w:rPr>
                <w:rFonts w:cs="Arial"/>
                <w:sz w:val="14"/>
                <w:szCs w:val="14"/>
                <w:lang w:val="en-AU" w:eastAsia="en-AU"/>
              </w:rPr>
            </w:pPr>
            <w:r>
              <w:rPr>
                <w:rFonts w:cs="Arial"/>
                <w:sz w:val="14"/>
                <w:szCs w:val="14"/>
              </w:rPr>
              <w:t>3,829</w:t>
            </w:r>
          </w:p>
        </w:tc>
        <w:tc>
          <w:tcPr>
            <w:tcW w:w="709" w:type="dxa"/>
            <w:noWrap/>
            <w:vAlign w:val="center"/>
            <w:hideMark/>
          </w:tcPr>
          <w:p w14:paraId="19BC8815" w14:textId="17F04231" w:rsidR="00074090" w:rsidRDefault="00074090">
            <w:pPr>
              <w:spacing w:before="0" w:after="0" w:line="256" w:lineRule="auto"/>
              <w:jc w:val="center"/>
              <w:rPr>
                <w:rFonts w:cs="Arial"/>
                <w:sz w:val="14"/>
                <w:szCs w:val="14"/>
                <w:lang w:val="en-AU" w:eastAsia="en-AU"/>
              </w:rPr>
            </w:pPr>
            <w:r>
              <w:rPr>
                <w:rFonts w:cs="Arial"/>
                <w:sz w:val="14"/>
                <w:szCs w:val="14"/>
              </w:rPr>
              <w:t>10,771</w:t>
            </w:r>
          </w:p>
        </w:tc>
        <w:tc>
          <w:tcPr>
            <w:tcW w:w="709" w:type="dxa"/>
            <w:noWrap/>
            <w:vAlign w:val="center"/>
            <w:hideMark/>
          </w:tcPr>
          <w:p w14:paraId="70BD5316" w14:textId="543453EA" w:rsidR="00074090" w:rsidRDefault="00074090">
            <w:pPr>
              <w:spacing w:before="0" w:after="0" w:line="256" w:lineRule="auto"/>
              <w:jc w:val="center"/>
              <w:rPr>
                <w:rFonts w:cs="Arial"/>
                <w:sz w:val="14"/>
                <w:szCs w:val="14"/>
                <w:lang w:val="en-AU" w:eastAsia="en-AU"/>
              </w:rPr>
            </w:pPr>
            <w:r>
              <w:rPr>
                <w:rFonts w:cs="Arial"/>
                <w:sz w:val="14"/>
                <w:szCs w:val="14"/>
              </w:rPr>
              <w:t>3,627</w:t>
            </w:r>
          </w:p>
        </w:tc>
        <w:tc>
          <w:tcPr>
            <w:tcW w:w="709" w:type="dxa"/>
            <w:noWrap/>
            <w:vAlign w:val="center"/>
            <w:hideMark/>
          </w:tcPr>
          <w:p w14:paraId="2A295B72" w14:textId="449EF8A4" w:rsidR="00074090" w:rsidRDefault="00074090">
            <w:pPr>
              <w:spacing w:before="0" w:after="0" w:line="256" w:lineRule="auto"/>
              <w:jc w:val="center"/>
              <w:rPr>
                <w:rFonts w:cs="Arial"/>
                <w:sz w:val="14"/>
                <w:szCs w:val="14"/>
                <w:lang w:val="en-AU" w:eastAsia="en-AU"/>
              </w:rPr>
            </w:pPr>
            <w:r>
              <w:rPr>
                <w:rFonts w:cs="Arial"/>
                <w:sz w:val="14"/>
                <w:szCs w:val="14"/>
              </w:rPr>
              <w:t>13,133</w:t>
            </w:r>
          </w:p>
        </w:tc>
        <w:tc>
          <w:tcPr>
            <w:tcW w:w="708" w:type="dxa"/>
            <w:noWrap/>
            <w:vAlign w:val="center"/>
            <w:hideMark/>
          </w:tcPr>
          <w:p w14:paraId="0FA5DFFC" w14:textId="4B9E2D9D" w:rsidR="00074090" w:rsidRDefault="00074090">
            <w:pPr>
              <w:spacing w:before="0" w:after="0" w:line="256" w:lineRule="auto"/>
              <w:jc w:val="center"/>
              <w:rPr>
                <w:rFonts w:cs="Arial"/>
                <w:sz w:val="14"/>
                <w:szCs w:val="14"/>
                <w:lang w:val="en-AU" w:eastAsia="en-AU"/>
              </w:rPr>
            </w:pPr>
            <w:r>
              <w:rPr>
                <w:rFonts w:cs="Arial"/>
                <w:sz w:val="14"/>
                <w:szCs w:val="14"/>
              </w:rPr>
              <w:t>4,782</w:t>
            </w:r>
          </w:p>
        </w:tc>
        <w:tc>
          <w:tcPr>
            <w:tcW w:w="567" w:type="dxa"/>
            <w:noWrap/>
            <w:vAlign w:val="center"/>
            <w:hideMark/>
          </w:tcPr>
          <w:p w14:paraId="698E8988" w14:textId="15606B73" w:rsidR="00074090" w:rsidRDefault="00074090">
            <w:pPr>
              <w:spacing w:before="0" w:after="0" w:line="256" w:lineRule="auto"/>
              <w:jc w:val="center"/>
              <w:rPr>
                <w:rFonts w:cs="Arial"/>
                <w:sz w:val="14"/>
                <w:szCs w:val="14"/>
                <w:lang w:val="en-AU" w:eastAsia="en-AU"/>
              </w:rPr>
            </w:pPr>
            <w:r>
              <w:rPr>
                <w:rFonts w:cs="Arial"/>
                <w:sz w:val="14"/>
                <w:szCs w:val="14"/>
              </w:rPr>
              <w:t>3,334</w:t>
            </w:r>
          </w:p>
        </w:tc>
        <w:tc>
          <w:tcPr>
            <w:tcW w:w="709" w:type="dxa"/>
            <w:noWrap/>
            <w:vAlign w:val="center"/>
            <w:hideMark/>
          </w:tcPr>
          <w:p w14:paraId="1C3F0F15" w14:textId="33B8DE90" w:rsidR="00074090" w:rsidRDefault="00074090">
            <w:pPr>
              <w:spacing w:before="0" w:after="0" w:line="256" w:lineRule="auto"/>
              <w:jc w:val="center"/>
              <w:rPr>
                <w:rFonts w:cs="Arial"/>
                <w:sz w:val="14"/>
                <w:szCs w:val="14"/>
                <w:lang w:val="en-AU" w:eastAsia="en-AU"/>
              </w:rPr>
            </w:pPr>
            <w:r>
              <w:rPr>
                <w:rFonts w:cs="Arial"/>
                <w:sz w:val="14"/>
                <w:szCs w:val="14"/>
              </w:rPr>
              <w:t>4,480</w:t>
            </w:r>
          </w:p>
        </w:tc>
        <w:tc>
          <w:tcPr>
            <w:tcW w:w="709" w:type="dxa"/>
            <w:noWrap/>
            <w:vAlign w:val="center"/>
            <w:hideMark/>
          </w:tcPr>
          <w:p w14:paraId="3A3268F4" w14:textId="4985556A" w:rsidR="00074090" w:rsidRDefault="00074090">
            <w:pPr>
              <w:spacing w:before="0" w:after="0" w:line="256" w:lineRule="auto"/>
              <w:jc w:val="center"/>
              <w:rPr>
                <w:rFonts w:cs="Arial"/>
                <w:sz w:val="14"/>
                <w:szCs w:val="14"/>
                <w:lang w:val="en-AU" w:eastAsia="en-AU"/>
              </w:rPr>
            </w:pPr>
            <w:r>
              <w:rPr>
                <w:rFonts w:cs="Arial"/>
                <w:sz w:val="14"/>
                <w:szCs w:val="14"/>
              </w:rPr>
              <w:t>1,117</w:t>
            </w:r>
          </w:p>
        </w:tc>
        <w:tc>
          <w:tcPr>
            <w:tcW w:w="709" w:type="dxa"/>
            <w:noWrap/>
            <w:vAlign w:val="center"/>
            <w:hideMark/>
          </w:tcPr>
          <w:p w14:paraId="3AF127B1" w14:textId="4C143A51" w:rsidR="00074090" w:rsidRDefault="00074090">
            <w:pPr>
              <w:spacing w:before="0" w:after="0" w:line="256" w:lineRule="auto"/>
              <w:jc w:val="center"/>
              <w:rPr>
                <w:rFonts w:cs="Arial"/>
                <w:sz w:val="14"/>
                <w:szCs w:val="14"/>
                <w:lang w:val="en-AU" w:eastAsia="en-AU"/>
              </w:rPr>
            </w:pPr>
            <w:r>
              <w:rPr>
                <w:rFonts w:cs="Arial"/>
                <w:sz w:val="14"/>
                <w:szCs w:val="14"/>
              </w:rPr>
              <w:t>1,977</w:t>
            </w:r>
          </w:p>
        </w:tc>
        <w:tc>
          <w:tcPr>
            <w:tcW w:w="708" w:type="dxa"/>
            <w:vAlign w:val="center"/>
            <w:hideMark/>
          </w:tcPr>
          <w:p w14:paraId="508C7CFA" w14:textId="17D447BE" w:rsidR="00074090" w:rsidRDefault="00074090">
            <w:pPr>
              <w:spacing w:before="0" w:after="0" w:line="256" w:lineRule="auto"/>
              <w:jc w:val="center"/>
              <w:rPr>
                <w:rFonts w:cs="Arial"/>
                <w:sz w:val="14"/>
                <w:szCs w:val="14"/>
                <w:lang w:val="en-AU" w:eastAsia="en-AU"/>
              </w:rPr>
            </w:pPr>
            <w:r>
              <w:rPr>
                <w:rFonts w:cs="Arial"/>
                <w:sz w:val="14"/>
                <w:szCs w:val="14"/>
              </w:rPr>
              <w:t>2,248</w:t>
            </w:r>
          </w:p>
        </w:tc>
        <w:tc>
          <w:tcPr>
            <w:tcW w:w="709" w:type="dxa"/>
            <w:vAlign w:val="center"/>
          </w:tcPr>
          <w:p w14:paraId="545C50A6" w14:textId="7E182B22" w:rsidR="00074090" w:rsidRDefault="00074090">
            <w:pPr>
              <w:spacing w:before="0" w:after="0" w:line="256" w:lineRule="auto"/>
              <w:jc w:val="center"/>
              <w:rPr>
                <w:rFonts w:cs="Arial"/>
                <w:sz w:val="14"/>
                <w:szCs w:val="14"/>
                <w:lang w:val="en-AU" w:eastAsia="en-AU"/>
              </w:rPr>
            </w:pPr>
            <w:r>
              <w:rPr>
                <w:rFonts w:cs="Arial"/>
                <w:sz w:val="14"/>
                <w:szCs w:val="14"/>
              </w:rPr>
              <w:t>6,386</w:t>
            </w:r>
          </w:p>
        </w:tc>
      </w:tr>
      <w:tr w:rsidR="00074090" w14:paraId="45540A3D" w14:textId="748EC066" w:rsidTr="00074090">
        <w:trPr>
          <w:trHeight w:val="255"/>
        </w:trPr>
        <w:tc>
          <w:tcPr>
            <w:tcW w:w="988" w:type="dxa"/>
            <w:noWrap/>
            <w:hideMark/>
          </w:tcPr>
          <w:p w14:paraId="70C732CD"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Black River</w:t>
            </w:r>
          </w:p>
        </w:tc>
        <w:tc>
          <w:tcPr>
            <w:tcW w:w="708" w:type="dxa"/>
            <w:noWrap/>
            <w:vAlign w:val="center"/>
            <w:hideMark/>
          </w:tcPr>
          <w:p w14:paraId="24F4DCFB" w14:textId="0C14EA52" w:rsidR="00074090" w:rsidRDefault="00074090" w:rsidP="00BB4BE6">
            <w:pPr>
              <w:spacing w:before="0" w:after="0" w:line="256" w:lineRule="auto"/>
              <w:jc w:val="center"/>
              <w:rPr>
                <w:rFonts w:cs="Arial"/>
                <w:sz w:val="14"/>
                <w:szCs w:val="14"/>
                <w:lang w:val="en-AU" w:eastAsia="en-AU"/>
              </w:rPr>
            </w:pPr>
            <w:r>
              <w:rPr>
                <w:rFonts w:cs="Arial"/>
                <w:sz w:val="14"/>
                <w:szCs w:val="14"/>
              </w:rPr>
              <w:t>73</w:t>
            </w:r>
          </w:p>
        </w:tc>
        <w:tc>
          <w:tcPr>
            <w:tcW w:w="709" w:type="dxa"/>
            <w:noWrap/>
            <w:vAlign w:val="center"/>
            <w:hideMark/>
          </w:tcPr>
          <w:p w14:paraId="60CE626C" w14:textId="2E61F72C" w:rsidR="00074090" w:rsidRDefault="00074090">
            <w:pPr>
              <w:spacing w:before="0" w:after="0" w:line="256" w:lineRule="auto"/>
              <w:jc w:val="center"/>
              <w:rPr>
                <w:rFonts w:cs="Arial"/>
                <w:sz w:val="14"/>
                <w:szCs w:val="14"/>
                <w:lang w:val="en-AU" w:eastAsia="en-AU"/>
              </w:rPr>
            </w:pPr>
            <w:r>
              <w:rPr>
                <w:rFonts w:cs="Arial"/>
                <w:sz w:val="14"/>
                <w:szCs w:val="14"/>
              </w:rPr>
              <w:t>318</w:t>
            </w:r>
          </w:p>
        </w:tc>
        <w:tc>
          <w:tcPr>
            <w:tcW w:w="709" w:type="dxa"/>
            <w:noWrap/>
            <w:vAlign w:val="center"/>
            <w:hideMark/>
          </w:tcPr>
          <w:p w14:paraId="68A2AFE2" w14:textId="59B48E7E" w:rsidR="00074090" w:rsidRDefault="00074090">
            <w:pPr>
              <w:spacing w:before="0" w:after="0" w:line="256" w:lineRule="auto"/>
              <w:jc w:val="center"/>
              <w:rPr>
                <w:rFonts w:cs="Arial"/>
                <w:sz w:val="14"/>
                <w:szCs w:val="14"/>
                <w:lang w:val="en-AU" w:eastAsia="en-AU"/>
              </w:rPr>
            </w:pPr>
            <w:r>
              <w:rPr>
                <w:rFonts w:cs="Arial"/>
                <w:sz w:val="14"/>
                <w:szCs w:val="14"/>
              </w:rPr>
              <w:t>194</w:t>
            </w:r>
          </w:p>
        </w:tc>
        <w:tc>
          <w:tcPr>
            <w:tcW w:w="567" w:type="dxa"/>
            <w:noWrap/>
            <w:vAlign w:val="center"/>
            <w:hideMark/>
          </w:tcPr>
          <w:p w14:paraId="44426B76" w14:textId="5C5F5F2B" w:rsidR="00074090" w:rsidRDefault="00074090">
            <w:pPr>
              <w:spacing w:before="0" w:after="0" w:line="256" w:lineRule="auto"/>
              <w:jc w:val="center"/>
              <w:rPr>
                <w:rFonts w:cs="Arial"/>
                <w:sz w:val="14"/>
                <w:szCs w:val="14"/>
                <w:lang w:val="en-AU" w:eastAsia="en-AU"/>
              </w:rPr>
            </w:pPr>
            <w:r>
              <w:rPr>
                <w:rFonts w:cs="Arial"/>
                <w:sz w:val="14"/>
                <w:szCs w:val="14"/>
              </w:rPr>
              <w:t>375</w:t>
            </w:r>
          </w:p>
        </w:tc>
        <w:tc>
          <w:tcPr>
            <w:tcW w:w="709" w:type="dxa"/>
            <w:noWrap/>
            <w:vAlign w:val="center"/>
            <w:hideMark/>
          </w:tcPr>
          <w:p w14:paraId="43215918" w14:textId="1F24D818" w:rsidR="00074090" w:rsidRDefault="00074090">
            <w:pPr>
              <w:spacing w:before="0" w:after="0" w:line="256" w:lineRule="auto"/>
              <w:jc w:val="center"/>
              <w:rPr>
                <w:rFonts w:cs="Arial"/>
                <w:sz w:val="14"/>
                <w:szCs w:val="14"/>
                <w:lang w:val="en-AU" w:eastAsia="en-AU"/>
              </w:rPr>
            </w:pPr>
            <w:r>
              <w:rPr>
                <w:rFonts w:cs="Arial"/>
                <w:sz w:val="14"/>
                <w:szCs w:val="14"/>
              </w:rPr>
              <w:t>975</w:t>
            </w:r>
          </w:p>
        </w:tc>
        <w:tc>
          <w:tcPr>
            <w:tcW w:w="708" w:type="dxa"/>
            <w:noWrap/>
            <w:vAlign w:val="center"/>
            <w:hideMark/>
          </w:tcPr>
          <w:p w14:paraId="7163D5A4" w14:textId="2C45B179" w:rsidR="00074090" w:rsidRDefault="00074090">
            <w:pPr>
              <w:spacing w:before="0" w:after="0" w:line="256" w:lineRule="auto"/>
              <w:jc w:val="center"/>
              <w:rPr>
                <w:rFonts w:cs="Arial"/>
                <w:sz w:val="14"/>
                <w:szCs w:val="14"/>
                <w:lang w:val="en-AU" w:eastAsia="en-AU"/>
              </w:rPr>
            </w:pPr>
            <w:r>
              <w:rPr>
                <w:rFonts w:cs="Arial"/>
                <w:sz w:val="14"/>
                <w:szCs w:val="14"/>
              </w:rPr>
              <w:t>1,265</w:t>
            </w:r>
          </w:p>
        </w:tc>
        <w:tc>
          <w:tcPr>
            <w:tcW w:w="709" w:type="dxa"/>
            <w:noWrap/>
            <w:vAlign w:val="center"/>
            <w:hideMark/>
          </w:tcPr>
          <w:p w14:paraId="1E07F24F" w14:textId="528C9D5E" w:rsidR="00074090" w:rsidRDefault="00074090">
            <w:pPr>
              <w:spacing w:before="0" w:after="0" w:line="256" w:lineRule="auto"/>
              <w:jc w:val="center"/>
              <w:rPr>
                <w:rFonts w:cs="Arial"/>
                <w:sz w:val="14"/>
                <w:szCs w:val="14"/>
                <w:lang w:val="en-AU" w:eastAsia="en-AU"/>
              </w:rPr>
            </w:pPr>
            <w:r>
              <w:rPr>
                <w:rFonts w:cs="Arial"/>
                <w:sz w:val="14"/>
                <w:szCs w:val="14"/>
              </w:rPr>
              <w:t>2,094</w:t>
            </w:r>
          </w:p>
        </w:tc>
        <w:tc>
          <w:tcPr>
            <w:tcW w:w="709" w:type="dxa"/>
            <w:noWrap/>
            <w:vAlign w:val="center"/>
            <w:hideMark/>
          </w:tcPr>
          <w:p w14:paraId="31E792BF" w14:textId="3A356C02" w:rsidR="00074090" w:rsidRDefault="00074090">
            <w:pPr>
              <w:spacing w:before="0" w:after="0" w:line="256" w:lineRule="auto"/>
              <w:jc w:val="center"/>
              <w:rPr>
                <w:rFonts w:cs="Arial"/>
                <w:sz w:val="14"/>
                <w:szCs w:val="14"/>
                <w:lang w:val="en-AU" w:eastAsia="en-AU"/>
              </w:rPr>
            </w:pPr>
            <w:r>
              <w:rPr>
                <w:rFonts w:cs="Arial"/>
                <w:sz w:val="14"/>
                <w:szCs w:val="14"/>
              </w:rPr>
              <w:t>1,045</w:t>
            </w:r>
          </w:p>
        </w:tc>
        <w:tc>
          <w:tcPr>
            <w:tcW w:w="709" w:type="dxa"/>
            <w:noWrap/>
            <w:vAlign w:val="center"/>
            <w:hideMark/>
          </w:tcPr>
          <w:p w14:paraId="1BF57F42" w14:textId="1BE79E97" w:rsidR="00074090" w:rsidRDefault="00074090">
            <w:pPr>
              <w:spacing w:before="0" w:after="0" w:line="256" w:lineRule="auto"/>
              <w:jc w:val="center"/>
              <w:rPr>
                <w:rFonts w:cs="Arial"/>
                <w:sz w:val="14"/>
                <w:szCs w:val="14"/>
                <w:lang w:val="en-AU" w:eastAsia="en-AU"/>
              </w:rPr>
            </w:pPr>
            <w:r>
              <w:rPr>
                <w:rFonts w:cs="Arial"/>
                <w:sz w:val="14"/>
                <w:szCs w:val="14"/>
              </w:rPr>
              <w:t>2,432</w:t>
            </w:r>
          </w:p>
        </w:tc>
        <w:tc>
          <w:tcPr>
            <w:tcW w:w="708" w:type="dxa"/>
            <w:noWrap/>
            <w:vAlign w:val="center"/>
            <w:hideMark/>
          </w:tcPr>
          <w:p w14:paraId="341FC099" w14:textId="03073C9A" w:rsidR="00074090" w:rsidRDefault="00074090">
            <w:pPr>
              <w:spacing w:before="0" w:after="0" w:line="256" w:lineRule="auto"/>
              <w:jc w:val="center"/>
              <w:rPr>
                <w:rFonts w:cs="Arial"/>
                <w:sz w:val="14"/>
                <w:szCs w:val="14"/>
                <w:lang w:val="en-AU" w:eastAsia="en-AU"/>
              </w:rPr>
            </w:pPr>
            <w:r>
              <w:rPr>
                <w:rFonts w:cs="Arial"/>
                <w:sz w:val="14"/>
                <w:szCs w:val="14"/>
              </w:rPr>
              <w:t>1,276</w:t>
            </w:r>
          </w:p>
        </w:tc>
        <w:tc>
          <w:tcPr>
            <w:tcW w:w="567" w:type="dxa"/>
            <w:noWrap/>
            <w:vAlign w:val="center"/>
            <w:hideMark/>
          </w:tcPr>
          <w:p w14:paraId="412C7B35" w14:textId="43585FA2" w:rsidR="00074090" w:rsidRDefault="00074090">
            <w:pPr>
              <w:spacing w:before="0" w:after="0" w:line="256" w:lineRule="auto"/>
              <w:jc w:val="center"/>
              <w:rPr>
                <w:rFonts w:cs="Arial"/>
                <w:sz w:val="14"/>
                <w:szCs w:val="14"/>
                <w:lang w:val="en-AU" w:eastAsia="en-AU"/>
              </w:rPr>
            </w:pPr>
            <w:r>
              <w:rPr>
                <w:rFonts w:cs="Arial"/>
                <w:sz w:val="14"/>
                <w:szCs w:val="14"/>
              </w:rPr>
              <w:t>322</w:t>
            </w:r>
          </w:p>
        </w:tc>
        <w:tc>
          <w:tcPr>
            <w:tcW w:w="709" w:type="dxa"/>
            <w:noWrap/>
            <w:vAlign w:val="center"/>
            <w:hideMark/>
          </w:tcPr>
          <w:p w14:paraId="627F80FC" w14:textId="784301FB" w:rsidR="00074090" w:rsidRDefault="00074090">
            <w:pPr>
              <w:spacing w:before="0" w:after="0" w:line="256" w:lineRule="auto"/>
              <w:jc w:val="center"/>
              <w:rPr>
                <w:rFonts w:cs="Arial"/>
                <w:sz w:val="14"/>
                <w:szCs w:val="14"/>
                <w:lang w:val="en-AU" w:eastAsia="en-AU"/>
              </w:rPr>
            </w:pPr>
            <w:r>
              <w:rPr>
                <w:rFonts w:cs="Arial"/>
                <w:sz w:val="14"/>
                <w:szCs w:val="14"/>
              </w:rPr>
              <w:t>716</w:t>
            </w:r>
          </w:p>
        </w:tc>
        <w:tc>
          <w:tcPr>
            <w:tcW w:w="709" w:type="dxa"/>
            <w:noWrap/>
            <w:vAlign w:val="center"/>
            <w:hideMark/>
          </w:tcPr>
          <w:p w14:paraId="5084307E" w14:textId="21E0A867" w:rsidR="00074090" w:rsidRDefault="00074090">
            <w:pPr>
              <w:spacing w:before="0" w:after="0" w:line="256" w:lineRule="auto"/>
              <w:jc w:val="center"/>
              <w:rPr>
                <w:rFonts w:cs="Arial"/>
                <w:sz w:val="14"/>
                <w:szCs w:val="14"/>
                <w:lang w:val="en-AU" w:eastAsia="en-AU"/>
              </w:rPr>
            </w:pPr>
            <w:r>
              <w:rPr>
                <w:rFonts w:cs="Arial"/>
                <w:sz w:val="14"/>
                <w:szCs w:val="14"/>
              </w:rPr>
              <w:t>30</w:t>
            </w:r>
          </w:p>
        </w:tc>
        <w:tc>
          <w:tcPr>
            <w:tcW w:w="709" w:type="dxa"/>
            <w:noWrap/>
            <w:vAlign w:val="center"/>
            <w:hideMark/>
          </w:tcPr>
          <w:p w14:paraId="7A452FA8" w14:textId="71B0E466" w:rsidR="00074090" w:rsidRDefault="00074090">
            <w:pPr>
              <w:spacing w:before="0" w:after="0" w:line="256" w:lineRule="auto"/>
              <w:jc w:val="center"/>
              <w:rPr>
                <w:rFonts w:cs="Arial"/>
                <w:sz w:val="14"/>
                <w:szCs w:val="14"/>
                <w:lang w:val="en-AU" w:eastAsia="en-AU"/>
              </w:rPr>
            </w:pPr>
            <w:r>
              <w:rPr>
                <w:rFonts w:cs="Arial"/>
                <w:sz w:val="14"/>
                <w:szCs w:val="14"/>
              </w:rPr>
              <w:t>222</w:t>
            </w:r>
          </w:p>
        </w:tc>
        <w:tc>
          <w:tcPr>
            <w:tcW w:w="708" w:type="dxa"/>
            <w:vAlign w:val="center"/>
            <w:hideMark/>
          </w:tcPr>
          <w:p w14:paraId="4B4230B9" w14:textId="1F8F9CF8" w:rsidR="00074090" w:rsidRDefault="00074090">
            <w:pPr>
              <w:spacing w:before="0" w:after="0" w:line="256" w:lineRule="auto"/>
              <w:jc w:val="center"/>
              <w:rPr>
                <w:rFonts w:cs="Arial"/>
                <w:sz w:val="14"/>
                <w:szCs w:val="14"/>
                <w:lang w:val="en-AU" w:eastAsia="en-AU"/>
              </w:rPr>
            </w:pPr>
            <w:r>
              <w:rPr>
                <w:rFonts w:cs="Arial"/>
                <w:sz w:val="14"/>
                <w:szCs w:val="14"/>
              </w:rPr>
              <w:t>65</w:t>
            </w:r>
          </w:p>
        </w:tc>
        <w:tc>
          <w:tcPr>
            <w:tcW w:w="709" w:type="dxa"/>
            <w:vAlign w:val="center"/>
          </w:tcPr>
          <w:p w14:paraId="23780FED" w14:textId="18627087" w:rsidR="00074090" w:rsidRDefault="00074090">
            <w:pPr>
              <w:spacing w:before="0" w:after="0" w:line="256" w:lineRule="auto"/>
              <w:jc w:val="center"/>
              <w:rPr>
                <w:rFonts w:cs="Arial"/>
                <w:sz w:val="14"/>
                <w:szCs w:val="14"/>
                <w:lang w:val="en-AU" w:eastAsia="en-AU"/>
              </w:rPr>
            </w:pPr>
            <w:r>
              <w:rPr>
                <w:rFonts w:cs="Arial"/>
                <w:sz w:val="14"/>
                <w:szCs w:val="14"/>
              </w:rPr>
              <w:t>457</w:t>
            </w:r>
          </w:p>
        </w:tc>
      </w:tr>
      <w:tr w:rsidR="00074090" w14:paraId="7F292C66" w14:textId="5007CF23" w:rsidTr="00074090">
        <w:trPr>
          <w:trHeight w:val="255"/>
        </w:trPr>
        <w:tc>
          <w:tcPr>
            <w:tcW w:w="988" w:type="dxa"/>
            <w:noWrap/>
            <w:hideMark/>
          </w:tcPr>
          <w:p w14:paraId="4419A89E"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Ross River</w:t>
            </w:r>
          </w:p>
        </w:tc>
        <w:tc>
          <w:tcPr>
            <w:tcW w:w="708" w:type="dxa"/>
            <w:noWrap/>
            <w:vAlign w:val="center"/>
            <w:hideMark/>
          </w:tcPr>
          <w:p w14:paraId="276682CD" w14:textId="3DEBE8E4" w:rsidR="00074090" w:rsidRDefault="00074090" w:rsidP="00BB4BE6">
            <w:pPr>
              <w:spacing w:before="0" w:after="0" w:line="256" w:lineRule="auto"/>
              <w:jc w:val="center"/>
              <w:rPr>
                <w:rFonts w:cs="Arial"/>
                <w:sz w:val="14"/>
                <w:szCs w:val="14"/>
                <w:lang w:val="en-AU" w:eastAsia="en-AU"/>
              </w:rPr>
            </w:pPr>
            <w:r>
              <w:rPr>
                <w:rFonts w:cs="Arial"/>
                <w:sz w:val="14"/>
                <w:szCs w:val="14"/>
              </w:rPr>
              <w:t>68</w:t>
            </w:r>
          </w:p>
        </w:tc>
        <w:tc>
          <w:tcPr>
            <w:tcW w:w="709" w:type="dxa"/>
            <w:noWrap/>
            <w:vAlign w:val="center"/>
            <w:hideMark/>
          </w:tcPr>
          <w:p w14:paraId="22B4BE4D" w14:textId="5548B9D2" w:rsidR="00074090" w:rsidRDefault="00074090">
            <w:pPr>
              <w:spacing w:before="0" w:after="0" w:line="256" w:lineRule="auto"/>
              <w:jc w:val="center"/>
              <w:rPr>
                <w:rFonts w:cs="Arial"/>
                <w:sz w:val="14"/>
                <w:szCs w:val="14"/>
                <w:lang w:val="en-AU" w:eastAsia="en-AU"/>
              </w:rPr>
            </w:pPr>
            <w:r>
              <w:rPr>
                <w:rFonts w:cs="Arial"/>
                <w:sz w:val="14"/>
                <w:szCs w:val="14"/>
              </w:rPr>
              <w:t>482</w:t>
            </w:r>
          </w:p>
        </w:tc>
        <w:tc>
          <w:tcPr>
            <w:tcW w:w="709" w:type="dxa"/>
            <w:noWrap/>
            <w:vAlign w:val="center"/>
            <w:hideMark/>
          </w:tcPr>
          <w:p w14:paraId="0AF562EC" w14:textId="3BE63015" w:rsidR="00074090" w:rsidRDefault="00074090">
            <w:pPr>
              <w:spacing w:before="0" w:after="0" w:line="256" w:lineRule="auto"/>
              <w:jc w:val="center"/>
              <w:rPr>
                <w:rFonts w:cs="Arial"/>
                <w:sz w:val="14"/>
                <w:szCs w:val="14"/>
                <w:lang w:val="en-AU" w:eastAsia="en-AU"/>
              </w:rPr>
            </w:pPr>
            <w:r>
              <w:rPr>
                <w:rFonts w:cs="Arial"/>
                <w:sz w:val="14"/>
                <w:szCs w:val="14"/>
              </w:rPr>
              <w:t>187</w:t>
            </w:r>
          </w:p>
        </w:tc>
        <w:tc>
          <w:tcPr>
            <w:tcW w:w="567" w:type="dxa"/>
            <w:noWrap/>
            <w:vAlign w:val="center"/>
            <w:hideMark/>
          </w:tcPr>
          <w:p w14:paraId="02E0AE23" w14:textId="19EE3504" w:rsidR="00074090" w:rsidRDefault="00074090">
            <w:pPr>
              <w:spacing w:before="0" w:after="0" w:line="256" w:lineRule="auto"/>
              <w:jc w:val="center"/>
              <w:rPr>
                <w:rFonts w:cs="Arial"/>
                <w:sz w:val="14"/>
                <w:szCs w:val="14"/>
                <w:lang w:val="en-AU" w:eastAsia="en-AU"/>
              </w:rPr>
            </w:pPr>
            <w:r>
              <w:rPr>
                <w:rFonts w:cs="Arial"/>
                <w:sz w:val="14"/>
                <w:szCs w:val="14"/>
              </w:rPr>
              <w:t>368</w:t>
            </w:r>
          </w:p>
        </w:tc>
        <w:tc>
          <w:tcPr>
            <w:tcW w:w="709" w:type="dxa"/>
            <w:noWrap/>
            <w:vAlign w:val="center"/>
            <w:hideMark/>
          </w:tcPr>
          <w:p w14:paraId="00852340" w14:textId="30276A96" w:rsidR="00074090" w:rsidRDefault="00074090">
            <w:pPr>
              <w:spacing w:before="0" w:after="0" w:line="256" w:lineRule="auto"/>
              <w:jc w:val="center"/>
              <w:rPr>
                <w:rFonts w:cs="Arial"/>
                <w:sz w:val="14"/>
                <w:szCs w:val="14"/>
                <w:lang w:val="en-AU" w:eastAsia="en-AU"/>
              </w:rPr>
            </w:pPr>
            <w:r>
              <w:rPr>
                <w:rFonts w:cs="Arial"/>
                <w:sz w:val="14"/>
                <w:szCs w:val="14"/>
              </w:rPr>
              <w:t>1,159</w:t>
            </w:r>
          </w:p>
        </w:tc>
        <w:tc>
          <w:tcPr>
            <w:tcW w:w="708" w:type="dxa"/>
            <w:noWrap/>
            <w:vAlign w:val="center"/>
            <w:hideMark/>
          </w:tcPr>
          <w:p w14:paraId="0EA5FA04" w14:textId="319303F6" w:rsidR="00074090" w:rsidRDefault="00074090">
            <w:pPr>
              <w:spacing w:before="0" w:after="0" w:line="256" w:lineRule="auto"/>
              <w:jc w:val="center"/>
              <w:rPr>
                <w:rFonts w:cs="Arial"/>
                <w:sz w:val="14"/>
                <w:szCs w:val="14"/>
                <w:lang w:val="en-AU" w:eastAsia="en-AU"/>
              </w:rPr>
            </w:pPr>
            <w:r>
              <w:rPr>
                <w:rFonts w:cs="Arial"/>
                <w:sz w:val="14"/>
                <w:szCs w:val="14"/>
              </w:rPr>
              <w:t>1,381</w:t>
            </w:r>
          </w:p>
        </w:tc>
        <w:tc>
          <w:tcPr>
            <w:tcW w:w="709" w:type="dxa"/>
            <w:noWrap/>
            <w:vAlign w:val="center"/>
            <w:hideMark/>
          </w:tcPr>
          <w:p w14:paraId="10751290" w14:textId="0CB0FE6F" w:rsidR="00074090" w:rsidRDefault="00074090">
            <w:pPr>
              <w:spacing w:before="0" w:after="0" w:line="256" w:lineRule="auto"/>
              <w:jc w:val="center"/>
              <w:rPr>
                <w:rFonts w:cs="Arial"/>
                <w:sz w:val="14"/>
                <w:szCs w:val="14"/>
                <w:lang w:val="en-AU" w:eastAsia="en-AU"/>
              </w:rPr>
            </w:pPr>
            <w:r>
              <w:rPr>
                <w:rFonts w:cs="Arial"/>
                <w:sz w:val="14"/>
                <w:szCs w:val="14"/>
              </w:rPr>
              <w:t>1,986</w:t>
            </w:r>
          </w:p>
        </w:tc>
        <w:tc>
          <w:tcPr>
            <w:tcW w:w="709" w:type="dxa"/>
            <w:noWrap/>
            <w:vAlign w:val="center"/>
            <w:hideMark/>
          </w:tcPr>
          <w:p w14:paraId="7655DDFB" w14:textId="74BDCFD5" w:rsidR="00074090" w:rsidRDefault="00074090">
            <w:pPr>
              <w:spacing w:before="0" w:after="0" w:line="256" w:lineRule="auto"/>
              <w:jc w:val="center"/>
              <w:rPr>
                <w:rFonts w:cs="Arial"/>
                <w:sz w:val="14"/>
                <w:szCs w:val="14"/>
                <w:lang w:val="en-AU" w:eastAsia="en-AU"/>
              </w:rPr>
            </w:pPr>
            <w:r>
              <w:rPr>
                <w:rFonts w:cs="Arial"/>
                <w:sz w:val="14"/>
                <w:szCs w:val="14"/>
              </w:rPr>
              <w:t>1,249</w:t>
            </w:r>
          </w:p>
        </w:tc>
        <w:tc>
          <w:tcPr>
            <w:tcW w:w="709" w:type="dxa"/>
            <w:noWrap/>
            <w:vAlign w:val="center"/>
            <w:hideMark/>
          </w:tcPr>
          <w:p w14:paraId="5731D701" w14:textId="5CECBD05" w:rsidR="00074090" w:rsidRDefault="00074090">
            <w:pPr>
              <w:spacing w:before="0" w:after="0" w:line="256" w:lineRule="auto"/>
              <w:jc w:val="center"/>
              <w:rPr>
                <w:rFonts w:cs="Arial"/>
                <w:sz w:val="14"/>
                <w:szCs w:val="14"/>
                <w:lang w:val="en-AU" w:eastAsia="en-AU"/>
              </w:rPr>
            </w:pPr>
            <w:r>
              <w:rPr>
                <w:rFonts w:cs="Arial"/>
                <w:sz w:val="14"/>
                <w:szCs w:val="14"/>
              </w:rPr>
              <w:t>2,093</w:t>
            </w:r>
          </w:p>
        </w:tc>
        <w:tc>
          <w:tcPr>
            <w:tcW w:w="708" w:type="dxa"/>
            <w:noWrap/>
            <w:vAlign w:val="center"/>
            <w:hideMark/>
          </w:tcPr>
          <w:p w14:paraId="2E123847" w14:textId="3427995A" w:rsidR="00074090" w:rsidRDefault="00074090">
            <w:pPr>
              <w:spacing w:before="0" w:after="0" w:line="256" w:lineRule="auto"/>
              <w:jc w:val="center"/>
              <w:rPr>
                <w:rFonts w:cs="Arial"/>
                <w:sz w:val="14"/>
                <w:szCs w:val="14"/>
                <w:lang w:val="en-AU" w:eastAsia="en-AU"/>
              </w:rPr>
            </w:pPr>
            <w:r>
              <w:rPr>
                <w:rFonts w:cs="Arial"/>
                <w:sz w:val="14"/>
                <w:szCs w:val="14"/>
              </w:rPr>
              <w:t>1,325</w:t>
            </w:r>
          </w:p>
        </w:tc>
        <w:tc>
          <w:tcPr>
            <w:tcW w:w="567" w:type="dxa"/>
            <w:noWrap/>
            <w:vAlign w:val="center"/>
            <w:hideMark/>
          </w:tcPr>
          <w:p w14:paraId="0C05B963" w14:textId="2FC8435F" w:rsidR="00074090" w:rsidRDefault="00074090">
            <w:pPr>
              <w:spacing w:before="0" w:after="0" w:line="256" w:lineRule="auto"/>
              <w:jc w:val="center"/>
              <w:rPr>
                <w:rFonts w:cs="Arial"/>
                <w:sz w:val="14"/>
                <w:szCs w:val="14"/>
                <w:lang w:val="en-AU" w:eastAsia="en-AU"/>
              </w:rPr>
            </w:pPr>
            <w:r>
              <w:rPr>
                <w:rFonts w:cs="Arial"/>
                <w:sz w:val="14"/>
                <w:szCs w:val="14"/>
              </w:rPr>
              <w:t>277</w:t>
            </w:r>
          </w:p>
        </w:tc>
        <w:tc>
          <w:tcPr>
            <w:tcW w:w="709" w:type="dxa"/>
            <w:noWrap/>
            <w:vAlign w:val="center"/>
            <w:hideMark/>
          </w:tcPr>
          <w:p w14:paraId="52A5CA47" w14:textId="50E68A07" w:rsidR="00074090" w:rsidRDefault="00074090">
            <w:pPr>
              <w:spacing w:before="0" w:after="0" w:line="256" w:lineRule="auto"/>
              <w:jc w:val="center"/>
              <w:rPr>
                <w:rFonts w:cs="Arial"/>
                <w:sz w:val="14"/>
                <w:szCs w:val="14"/>
                <w:lang w:val="en-AU" w:eastAsia="en-AU"/>
              </w:rPr>
            </w:pPr>
            <w:r>
              <w:rPr>
                <w:rFonts w:cs="Arial"/>
                <w:sz w:val="14"/>
                <w:szCs w:val="14"/>
              </w:rPr>
              <w:t>1,177</w:t>
            </w:r>
          </w:p>
        </w:tc>
        <w:tc>
          <w:tcPr>
            <w:tcW w:w="709" w:type="dxa"/>
            <w:noWrap/>
            <w:vAlign w:val="center"/>
            <w:hideMark/>
          </w:tcPr>
          <w:p w14:paraId="3D4DF24A" w14:textId="2CE8B805" w:rsidR="00074090" w:rsidRDefault="00074090">
            <w:pPr>
              <w:spacing w:before="0" w:after="0" w:line="256" w:lineRule="auto"/>
              <w:jc w:val="center"/>
              <w:rPr>
                <w:rFonts w:cs="Arial"/>
                <w:sz w:val="14"/>
                <w:szCs w:val="14"/>
                <w:lang w:val="en-AU" w:eastAsia="en-AU"/>
              </w:rPr>
            </w:pPr>
            <w:r>
              <w:rPr>
                <w:rFonts w:cs="Arial"/>
                <w:sz w:val="14"/>
                <w:szCs w:val="14"/>
              </w:rPr>
              <w:t>3.2</w:t>
            </w:r>
          </w:p>
        </w:tc>
        <w:tc>
          <w:tcPr>
            <w:tcW w:w="709" w:type="dxa"/>
            <w:noWrap/>
            <w:vAlign w:val="center"/>
            <w:hideMark/>
          </w:tcPr>
          <w:p w14:paraId="7254DB52" w14:textId="49F63E66" w:rsidR="00074090" w:rsidRDefault="00074090">
            <w:pPr>
              <w:spacing w:before="0" w:after="0" w:line="256" w:lineRule="auto"/>
              <w:jc w:val="center"/>
              <w:rPr>
                <w:rFonts w:cs="Arial"/>
                <w:sz w:val="14"/>
                <w:szCs w:val="14"/>
                <w:lang w:val="en-AU" w:eastAsia="en-AU"/>
              </w:rPr>
            </w:pPr>
            <w:r>
              <w:rPr>
                <w:rFonts w:cs="Arial"/>
                <w:sz w:val="14"/>
                <w:szCs w:val="14"/>
              </w:rPr>
              <w:t>24</w:t>
            </w:r>
          </w:p>
        </w:tc>
        <w:tc>
          <w:tcPr>
            <w:tcW w:w="708" w:type="dxa"/>
            <w:vAlign w:val="center"/>
            <w:hideMark/>
          </w:tcPr>
          <w:p w14:paraId="3C6EBBD8" w14:textId="4225A423" w:rsidR="00074090" w:rsidRDefault="00074090">
            <w:pPr>
              <w:spacing w:before="0" w:after="0" w:line="256" w:lineRule="auto"/>
              <w:jc w:val="center"/>
              <w:rPr>
                <w:rFonts w:cs="Arial"/>
                <w:sz w:val="14"/>
                <w:szCs w:val="14"/>
                <w:lang w:val="en-AU" w:eastAsia="en-AU"/>
              </w:rPr>
            </w:pPr>
            <w:r>
              <w:rPr>
                <w:rFonts w:cs="Arial"/>
                <w:sz w:val="14"/>
                <w:szCs w:val="14"/>
              </w:rPr>
              <w:t>12</w:t>
            </w:r>
          </w:p>
        </w:tc>
        <w:tc>
          <w:tcPr>
            <w:tcW w:w="709" w:type="dxa"/>
            <w:vAlign w:val="center"/>
          </w:tcPr>
          <w:p w14:paraId="56A25BF6" w14:textId="3836BA9E" w:rsidR="00074090" w:rsidRDefault="00074090">
            <w:pPr>
              <w:spacing w:before="0" w:after="0" w:line="256" w:lineRule="auto"/>
              <w:jc w:val="center"/>
              <w:rPr>
                <w:rFonts w:cs="Arial"/>
                <w:sz w:val="14"/>
                <w:szCs w:val="14"/>
                <w:lang w:val="en-AU" w:eastAsia="en-AU"/>
              </w:rPr>
            </w:pPr>
            <w:r>
              <w:rPr>
                <w:rFonts w:cs="Arial"/>
                <w:sz w:val="14"/>
                <w:szCs w:val="14"/>
              </w:rPr>
              <w:t>343</w:t>
            </w:r>
          </w:p>
        </w:tc>
      </w:tr>
      <w:tr w:rsidR="00074090" w14:paraId="3851C219" w14:textId="2DAEDBF0" w:rsidTr="00074090">
        <w:trPr>
          <w:trHeight w:val="255"/>
        </w:trPr>
        <w:tc>
          <w:tcPr>
            <w:tcW w:w="988" w:type="dxa"/>
            <w:noWrap/>
            <w:hideMark/>
          </w:tcPr>
          <w:p w14:paraId="69994A93"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Haughton River</w:t>
            </w:r>
          </w:p>
        </w:tc>
        <w:tc>
          <w:tcPr>
            <w:tcW w:w="708" w:type="dxa"/>
            <w:noWrap/>
            <w:vAlign w:val="center"/>
            <w:hideMark/>
          </w:tcPr>
          <w:p w14:paraId="38CEDD9E" w14:textId="32E01425" w:rsidR="00074090" w:rsidRDefault="00074090" w:rsidP="00BB4BE6">
            <w:pPr>
              <w:spacing w:before="0" w:after="0" w:line="256" w:lineRule="auto"/>
              <w:jc w:val="center"/>
              <w:rPr>
                <w:rFonts w:cs="Arial"/>
                <w:sz w:val="14"/>
                <w:szCs w:val="14"/>
                <w:lang w:val="en-AU" w:eastAsia="en-AU"/>
              </w:rPr>
            </w:pPr>
            <w:r>
              <w:rPr>
                <w:rFonts w:cs="Arial"/>
                <w:sz w:val="14"/>
                <w:szCs w:val="14"/>
              </w:rPr>
              <w:t>184</w:t>
            </w:r>
          </w:p>
        </w:tc>
        <w:tc>
          <w:tcPr>
            <w:tcW w:w="709" w:type="dxa"/>
            <w:noWrap/>
            <w:vAlign w:val="center"/>
            <w:hideMark/>
          </w:tcPr>
          <w:p w14:paraId="7318C5AB" w14:textId="76DFD330" w:rsidR="00074090" w:rsidRDefault="00074090">
            <w:pPr>
              <w:spacing w:before="0" w:after="0" w:line="256" w:lineRule="auto"/>
              <w:jc w:val="center"/>
              <w:rPr>
                <w:rFonts w:cs="Arial"/>
                <w:sz w:val="14"/>
                <w:szCs w:val="14"/>
                <w:lang w:val="en-AU" w:eastAsia="en-AU"/>
              </w:rPr>
            </w:pPr>
            <w:r>
              <w:rPr>
                <w:rFonts w:cs="Arial"/>
                <w:sz w:val="14"/>
                <w:szCs w:val="14"/>
              </w:rPr>
              <w:t>393</w:t>
            </w:r>
          </w:p>
        </w:tc>
        <w:tc>
          <w:tcPr>
            <w:tcW w:w="709" w:type="dxa"/>
            <w:noWrap/>
            <w:vAlign w:val="center"/>
            <w:hideMark/>
          </w:tcPr>
          <w:p w14:paraId="18643812" w14:textId="73A94D49" w:rsidR="00074090" w:rsidRDefault="00074090">
            <w:pPr>
              <w:spacing w:before="0" w:after="0" w:line="256" w:lineRule="auto"/>
              <w:jc w:val="center"/>
              <w:rPr>
                <w:rFonts w:cs="Arial"/>
                <w:sz w:val="14"/>
                <w:szCs w:val="14"/>
                <w:lang w:val="en-AU" w:eastAsia="en-AU"/>
              </w:rPr>
            </w:pPr>
            <w:r>
              <w:rPr>
                <w:rFonts w:cs="Arial"/>
                <w:sz w:val="14"/>
                <w:szCs w:val="14"/>
              </w:rPr>
              <w:t>566</w:t>
            </w:r>
          </w:p>
        </w:tc>
        <w:tc>
          <w:tcPr>
            <w:tcW w:w="567" w:type="dxa"/>
            <w:noWrap/>
            <w:vAlign w:val="center"/>
            <w:hideMark/>
          </w:tcPr>
          <w:p w14:paraId="57C7C342" w14:textId="4063D9FD" w:rsidR="00074090" w:rsidRDefault="00074090">
            <w:pPr>
              <w:spacing w:before="0" w:after="0" w:line="256" w:lineRule="auto"/>
              <w:jc w:val="center"/>
              <w:rPr>
                <w:rFonts w:cs="Arial"/>
                <w:sz w:val="14"/>
                <w:szCs w:val="14"/>
                <w:lang w:val="en-AU" w:eastAsia="en-AU"/>
              </w:rPr>
            </w:pPr>
            <w:r>
              <w:rPr>
                <w:rFonts w:cs="Arial"/>
                <w:sz w:val="14"/>
                <w:szCs w:val="14"/>
              </w:rPr>
              <w:t>655</w:t>
            </w:r>
          </w:p>
        </w:tc>
        <w:tc>
          <w:tcPr>
            <w:tcW w:w="709" w:type="dxa"/>
            <w:noWrap/>
            <w:vAlign w:val="center"/>
            <w:hideMark/>
          </w:tcPr>
          <w:p w14:paraId="259AA813" w14:textId="2FFC0862" w:rsidR="00074090" w:rsidRDefault="00074090">
            <w:pPr>
              <w:spacing w:before="0" w:after="0" w:line="256" w:lineRule="auto"/>
              <w:jc w:val="center"/>
              <w:rPr>
                <w:rFonts w:cs="Arial"/>
                <w:sz w:val="14"/>
                <w:szCs w:val="14"/>
                <w:lang w:val="en-AU" w:eastAsia="en-AU"/>
              </w:rPr>
            </w:pPr>
            <w:r>
              <w:rPr>
                <w:rFonts w:cs="Arial"/>
                <w:sz w:val="14"/>
                <w:szCs w:val="14"/>
              </w:rPr>
              <w:t>1,334</w:t>
            </w:r>
          </w:p>
        </w:tc>
        <w:tc>
          <w:tcPr>
            <w:tcW w:w="708" w:type="dxa"/>
            <w:noWrap/>
            <w:vAlign w:val="center"/>
            <w:hideMark/>
          </w:tcPr>
          <w:p w14:paraId="392EA65D" w14:textId="3FA3C037" w:rsidR="00074090" w:rsidRDefault="00074090">
            <w:pPr>
              <w:spacing w:before="0" w:after="0" w:line="256" w:lineRule="auto"/>
              <w:jc w:val="center"/>
              <w:rPr>
                <w:rFonts w:cs="Arial"/>
                <w:sz w:val="14"/>
                <w:szCs w:val="14"/>
                <w:lang w:val="en-AU" w:eastAsia="en-AU"/>
              </w:rPr>
            </w:pPr>
            <w:r>
              <w:rPr>
                <w:rFonts w:cs="Arial"/>
                <w:sz w:val="14"/>
                <w:szCs w:val="14"/>
              </w:rPr>
              <w:t>1,838</w:t>
            </w:r>
          </w:p>
        </w:tc>
        <w:tc>
          <w:tcPr>
            <w:tcW w:w="709" w:type="dxa"/>
            <w:noWrap/>
            <w:vAlign w:val="center"/>
            <w:hideMark/>
          </w:tcPr>
          <w:p w14:paraId="4DB0FFDF" w14:textId="3196CDAF" w:rsidR="00074090" w:rsidRDefault="00074090">
            <w:pPr>
              <w:spacing w:before="0" w:after="0" w:line="256" w:lineRule="auto"/>
              <w:jc w:val="center"/>
              <w:rPr>
                <w:rFonts w:cs="Arial"/>
                <w:sz w:val="14"/>
                <w:szCs w:val="14"/>
                <w:lang w:val="en-AU" w:eastAsia="en-AU"/>
              </w:rPr>
            </w:pPr>
            <w:r>
              <w:rPr>
                <w:rFonts w:cs="Arial"/>
                <w:sz w:val="14"/>
                <w:szCs w:val="14"/>
              </w:rPr>
              <w:t>2,541</w:t>
            </w:r>
          </w:p>
        </w:tc>
        <w:tc>
          <w:tcPr>
            <w:tcW w:w="709" w:type="dxa"/>
            <w:noWrap/>
            <w:vAlign w:val="center"/>
            <w:hideMark/>
          </w:tcPr>
          <w:p w14:paraId="1A54EFCC" w14:textId="7AE0E732" w:rsidR="00074090" w:rsidRDefault="00074090">
            <w:pPr>
              <w:spacing w:before="0" w:after="0" w:line="256" w:lineRule="auto"/>
              <w:jc w:val="center"/>
              <w:rPr>
                <w:rFonts w:cs="Arial"/>
                <w:sz w:val="14"/>
                <w:szCs w:val="14"/>
                <w:lang w:val="en-AU" w:eastAsia="en-AU"/>
              </w:rPr>
            </w:pPr>
            <w:r>
              <w:rPr>
                <w:rFonts w:cs="Arial"/>
                <w:sz w:val="14"/>
                <w:szCs w:val="14"/>
              </w:rPr>
              <w:t>1,139</w:t>
            </w:r>
          </w:p>
        </w:tc>
        <w:tc>
          <w:tcPr>
            <w:tcW w:w="709" w:type="dxa"/>
            <w:noWrap/>
            <w:vAlign w:val="center"/>
            <w:hideMark/>
          </w:tcPr>
          <w:p w14:paraId="47801A29" w14:textId="5B021131" w:rsidR="00074090" w:rsidRDefault="00074090">
            <w:pPr>
              <w:spacing w:before="0" w:after="0" w:line="256" w:lineRule="auto"/>
              <w:jc w:val="center"/>
              <w:rPr>
                <w:rFonts w:cs="Arial"/>
                <w:sz w:val="14"/>
                <w:szCs w:val="14"/>
                <w:lang w:val="en-AU" w:eastAsia="en-AU"/>
              </w:rPr>
            </w:pPr>
            <w:r>
              <w:rPr>
                <w:rFonts w:cs="Arial"/>
                <w:sz w:val="14"/>
                <w:szCs w:val="14"/>
              </w:rPr>
              <w:t>2,396</w:t>
            </w:r>
          </w:p>
        </w:tc>
        <w:tc>
          <w:tcPr>
            <w:tcW w:w="708" w:type="dxa"/>
            <w:noWrap/>
            <w:vAlign w:val="center"/>
            <w:hideMark/>
          </w:tcPr>
          <w:p w14:paraId="18786173" w14:textId="1BA862D9" w:rsidR="00074090" w:rsidRDefault="00074090">
            <w:pPr>
              <w:spacing w:before="0" w:after="0" w:line="256" w:lineRule="auto"/>
              <w:jc w:val="center"/>
              <w:rPr>
                <w:rFonts w:cs="Arial"/>
                <w:sz w:val="14"/>
                <w:szCs w:val="14"/>
                <w:lang w:val="en-AU" w:eastAsia="en-AU"/>
              </w:rPr>
            </w:pPr>
            <w:r>
              <w:rPr>
                <w:rFonts w:cs="Arial"/>
                <w:sz w:val="14"/>
                <w:szCs w:val="14"/>
              </w:rPr>
              <w:t>1,741</w:t>
            </w:r>
          </w:p>
        </w:tc>
        <w:tc>
          <w:tcPr>
            <w:tcW w:w="567" w:type="dxa"/>
            <w:noWrap/>
            <w:vAlign w:val="center"/>
            <w:hideMark/>
          </w:tcPr>
          <w:p w14:paraId="5D3F485A" w14:textId="567071DA" w:rsidR="00074090" w:rsidRDefault="00074090">
            <w:pPr>
              <w:spacing w:before="0" w:after="0" w:line="256" w:lineRule="auto"/>
              <w:jc w:val="center"/>
              <w:rPr>
                <w:rFonts w:cs="Arial"/>
                <w:sz w:val="14"/>
                <w:szCs w:val="14"/>
                <w:lang w:val="en-AU" w:eastAsia="en-AU"/>
              </w:rPr>
            </w:pPr>
            <w:r>
              <w:rPr>
                <w:rFonts w:cs="Arial"/>
                <w:sz w:val="14"/>
                <w:szCs w:val="14"/>
              </w:rPr>
              <w:t>486</w:t>
            </w:r>
          </w:p>
        </w:tc>
        <w:tc>
          <w:tcPr>
            <w:tcW w:w="709" w:type="dxa"/>
            <w:noWrap/>
            <w:vAlign w:val="center"/>
            <w:hideMark/>
          </w:tcPr>
          <w:p w14:paraId="5FC77AC9" w14:textId="70414FF4" w:rsidR="00074090" w:rsidRDefault="00074090">
            <w:pPr>
              <w:spacing w:before="0" w:after="0" w:line="256" w:lineRule="auto"/>
              <w:jc w:val="center"/>
              <w:rPr>
                <w:rFonts w:cs="Arial"/>
                <w:sz w:val="14"/>
                <w:szCs w:val="14"/>
                <w:lang w:val="en-AU" w:eastAsia="en-AU"/>
              </w:rPr>
            </w:pPr>
            <w:r>
              <w:rPr>
                <w:rFonts w:cs="Arial"/>
                <w:sz w:val="14"/>
                <w:szCs w:val="14"/>
              </w:rPr>
              <w:t>546</w:t>
            </w:r>
          </w:p>
        </w:tc>
        <w:tc>
          <w:tcPr>
            <w:tcW w:w="709" w:type="dxa"/>
            <w:noWrap/>
            <w:vAlign w:val="center"/>
            <w:hideMark/>
          </w:tcPr>
          <w:p w14:paraId="02BE65E9" w14:textId="1EEFB7D8" w:rsidR="00074090" w:rsidRDefault="00074090">
            <w:pPr>
              <w:spacing w:before="0" w:after="0" w:line="256" w:lineRule="auto"/>
              <w:jc w:val="center"/>
              <w:rPr>
                <w:rFonts w:cs="Arial"/>
                <w:sz w:val="14"/>
                <w:szCs w:val="14"/>
                <w:lang w:val="en-AU" w:eastAsia="en-AU"/>
              </w:rPr>
            </w:pPr>
            <w:r>
              <w:rPr>
                <w:rFonts w:cs="Arial"/>
                <w:sz w:val="14"/>
                <w:szCs w:val="14"/>
              </w:rPr>
              <w:t>98</w:t>
            </w:r>
          </w:p>
        </w:tc>
        <w:tc>
          <w:tcPr>
            <w:tcW w:w="709" w:type="dxa"/>
            <w:noWrap/>
            <w:vAlign w:val="center"/>
            <w:hideMark/>
          </w:tcPr>
          <w:p w14:paraId="5D585CE8" w14:textId="7BA0EC77" w:rsidR="00074090" w:rsidRDefault="00074090">
            <w:pPr>
              <w:spacing w:before="0" w:after="0" w:line="256" w:lineRule="auto"/>
              <w:jc w:val="center"/>
              <w:rPr>
                <w:rFonts w:cs="Arial"/>
                <w:sz w:val="14"/>
                <w:szCs w:val="14"/>
                <w:lang w:val="en-AU" w:eastAsia="en-AU"/>
              </w:rPr>
            </w:pPr>
            <w:r>
              <w:rPr>
                <w:rFonts w:cs="Arial"/>
                <w:sz w:val="14"/>
                <w:szCs w:val="14"/>
              </w:rPr>
              <w:t>266</w:t>
            </w:r>
          </w:p>
        </w:tc>
        <w:tc>
          <w:tcPr>
            <w:tcW w:w="708" w:type="dxa"/>
            <w:vAlign w:val="center"/>
            <w:hideMark/>
          </w:tcPr>
          <w:p w14:paraId="21F11224" w14:textId="7D6FD676" w:rsidR="00074090" w:rsidRDefault="00074090">
            <w:pPr>
              <w:spacing w:before="0" w:after="0" w:line="256" w:lineRule="auto"/>
              <w:jc w:val="center"/>
              <w:rPr>
                <w:rFonts w:cs="Arial"/>
                <w:sz w:val="14"/>
                <w:szCs w:val="14"/>
                <w:lang w:val="en-AU" w:eastAsia="en-AU"/>
              </w:rPr>
            </w:pPr>
            <w:r>
              <w:rPr>
                <w:rFonts w:cs="Arial"/>
                <w:sz w:val="14"/>
                <w:szCs w:val="14"/>
              </w:rPr>
              <w:t>338</w:t>
            </w:r>
          </w:p>
        </w:tc>
        <w:tc>
          <w:tcPr>
            <w:tcW w:w="709" w:type="dxa"/>
            <w:vAlign w:val="center"/>
          </w:tcPr>
          <w:p w14:paraId="28384B6C" w14:textId="3D0FE549" w:rsidR="00074090" w:rsidRDefault="00074090">
            <w:pPr>
              <w:spacing w:before="0" w:after="0" w:line="256" w:lineRule="auto"/>
              <w:jc w:val="center"/>
              <w:rPr>
                <w:rFonts w:cs="Arial"/>
                <w:sz w:val="14"/>
                <w:szCs w:val="14"/>
                <w:lang w:val="en-AU" w:eastAsia="en-AU"/>
              </w:rPr>
            </w:pPr>
            <w:r>
              <w:rPr>
                <w:rFonts w:cs="Arial"/>
                <w:sz w:val="14"/>
                <w:szCs w:val="14"/>
              </w:rPr>
              <w:t>827</w:t>
            </w:r>
          </w:p>
        </w:tc>
      </w:tr>
      <w:tr w:rsidR="00074090" w14:paraId="0BCE1B7F" w14:textId="12B241C8" w:rsidTr="00074090">
        <w:trPr>
          <w:trHeight w:val="255"/>
        </w:trPr>
        <w:tc>
          <w:tcPr>
            <w:tcW w:w="988" w:type="dxa"/>
            <w:noWrap/>
            <w:hideMark/>
          </w:tcPr>
          <w:p w14:paraId="33901CD0"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Burdekin River</w:t>
            </w:r>
          </w:p>
        </w:tc>
        <w:tc>
          <w:tcPr>
            <w:tcW w:w="708" w:type="dxa"/>
            <w:noWrap/>
            <w:vAlign w:val="center"/>
            <w:hideMark/>
          </w:tcPr>
          <w:p w14:paraId="3AAE2856" w14:textId="03F06278" w:rsidR="00074090" w:rsidRDefault="00074090" w:rsidP="00BB4BE6">
            <w:pPr>
              <w:spacing w:before="0" w:after="0" w:line="256" w:lineRule="auto"/>
              <w:jc w:val="center"/>
              <w:rPr>
                <w:rFonts w:cs="Arial"/>
                <w:sz w:val="14"/>
                <w:szCs w:val="14"/>
                <w:lang w:val="en-AU" w:eastAsia="en-AU"/>
              </w:rPr>
            </w:pPr>
            <w:r>
              <w:rPr>
                <w:rFonts w:cs="Arial"/>
                <w:sz w:val="14"/>
                <w:szCs w:val="14"/>
              </w:rPr>
              <w:t>2,096</w:t>
            </w:r>
          </w:p>
        </w:tc>
        <w:tc>
          <w:tcPr>
            <w:tcW w:w="709" w:type="dxa"/>
            <w:noWrap/>
            <w:vAlign w:val="center"/>
            <w:hideMark/>
          </w:tcPr>
          <w:p w14:paraId="464E3DBD" w14:textId="2F43805D" w:rsidR="00074090" w:rsidRDefault="00074090">
            <w:pPr>
              <w:spacing w:before="0" w:after="0" w:line="256" w:lineRule="auto"/>
              <w:jc w:val="center"/>
              <w:rPr>
                <w:rFonts w:cs="Arial"/>
                <w:sz w:val="14"/>
                <w:szCs w:val="14"/>
                <w:lang w:val="en-AU" w:eastAsia="en-AU"/>
              </w:rPr>
            </w:pPr>
            <w:r>
              <w:rPr>
                <w:rFonts w:cs="Arial"/>
                <w:sz w:val="14"/>
                <w:szCs w:val="14"/>
              </w:rPr>
              <w:t>1,519</w:t>
            </w:r>
          </w:p>
        </w:tc>
        <w:tc>
          <w:tcPr>
            <w:tcW w:w="709" w:type="dxa"/>
            <w:noWrap/>
            <w:vAlign w:val="center"/>
            <w:hideMark/>
          </w:tcPr>
          <w:p w14:paraId="42A354FA" w14:textId="5AB4A4A8" w:rsidR="00074090" w:rsidRDefault="00074090">
            <w:pPr>
              <w:spacing w:before="0" w:after="0" w:line="256" w:lineRule="auto"/>
              <w:jc w:val="center"/>
              <w:rPr>
                <w:rFonts w:cs="Arial"/>
                <w:sz w:val="14"/>
                <w:szCs w:val="14"/>
                <w:lang w:val="en-AU" w:eastAsia="en-AU"/>
              </w:rPr>
            </w:pPr>
            <w:r>
              <w:rPr>
                <w:rFonts w:cs="Arial"/>
                <w:sz w:val="14"/>
                <w:szCs w:val="14"/>
              </w:rPr>
              <w:t>4,275</w:t>
            </w:r>
          </w:p>
        </w:tc>
        <w:tc>
          <w:tcPr>
            <w:tcW w:w="567" w:type="dxa"/>
            <w:noWrap/>
            <w:vAlign w:val="center"/>
            <w:hideMark/>
          </w:tcPr>
          <w:p w14:paraId="0EFFC215" w14:textId="0E2A0A6B" w:rsidR="00074090" w:rsidRDefault="00074090">
            <w:pPr>
              <w:spacing w:before="0" w:after="0" w:line="256" w:lineRule="auto"/>
              <w:jc w:val="center"/>
              <w:rPr>
                <w:rFonts w:cs="Arial"/>
                <w:sz w:val="14"/>
                <w:szCs w:val="14"/>
                <w:lang w:val="en-AU" w:eastAsia="en-AU"/>
              </w:rPr>
            </w:pPr>
            <w:r>
              <w:rPr>
                <w:rFonts w:cs="Arial"/>
                <w:sz w:val="14"/>
                <w:szCs w:val="14"/>
              </w:rPr>
              <w:t>2,204</w:t>
            </w:r>
          </w:p>
        </w:tc>
        <w:tc>
          <w:tcPr>
            <w:tcW w:w="709" w:type="dxa"/>
            <w:noWrap/>
            <w:vAlign w:val="center"/>
            <w:hideMark/>
          </w:tcPr>
          <w:p w14:paraId="04C54925" w14:textId="5962D0A5" w:rsidR="00074090" w:rsidRDefault="00074090">
            <w:pPr>
              <w:spacing w:before="0" w:after="0" w:line="256" w:lineRule="auto"/>
              <w:jc w:val="center"/>
              <w:rPr>
                <w:rFonts w:cs="Arial"/>
                <w:sz w:val="14"/>
                <w:szCs w:val="14"/>
                <w:lang w:val="en-AU" w:eastAsia="en-AU"/>
              </w:rPr>
            </w:pPr>
            <w:r>
              <w:rPr>
                <w:rFonts w:cs="Arial"/>
                <w:sz w:val="14"/>
                <w:szCs w:val="14"/>
              </w:rPr>
              <w:t>9,786</w:t>
            </w:r>
          </w:p>
        </w:tc>
        <w:tc>
          <w:tcPr>
            <w:tcW w:w="708" w:type="dxa"/>
            <w:noWrap/>
            <w:vAlign w:val="center"/>
            <w:hideMark/>
          </w:tcPr>
          <w:p w14:paraId="1F93B5AF" w14:textId="6143993C" w:rsidR="00074090" w:rsidRDefault="00074090">
            <w:pPr>
              <w:spacing w:before="0" w:after="0" w:line="256" w:lineRule="auto"/>
              <w:jc w:val="center"/>
              <w:rPr>
                <w:rFonts w:cs="Arial"/>
                <w:sz w:val="14"/>
                <w:szCs w:val="14"/>
                <w:lang w:val="en-AU" w:eastAsia="en-AU"/>
              </w:rPr>
            </w:pPr>
            <w:r>
              <w:rPr>
                <w:rFonts w:cs="Arial"/>
                <w:sz w:val="14"/>
                <w:szCs w:val="14"/>
              </w:rPr>
              <w:t>27,550</w:t>
            </w:r>
          </w:p>
        </w:tc>
        <w:tc>
          <w:tcPr>
            <w:tcW w:w="709" w:type="dxa"/>
            <w:noWrap/>
            <w:vAlign w:val="center"/>
            <w:hideMark/>
          </w:tcPr>
          <w:p w14:paraId="00ADB89E" w14:textId="20FA4D5E" w:rsidR="00074090" w:rsidRDefault="00074090">
            <w:pPr>
              <w:spacing w:before="0" w:after="0" w:line="256" w:lineRule="auto"/>
              <w:jc w:val="center"/>
              <w:rPr>
                <w:rFonts w:cs="Arial"/>
                <w:sz w:val="14"/>
                <w:szCs w:val="14"/>
                <w:lang w:val="en-AU" w:eastAsia="en-AU"/>
              </w:rPr>
            </w:pPr>
            <w:r>
              <w:rPr>
                <w:rFonts w:cs="Arial"/>
                <w:sz w:val="14"/>
                <w:szCs w:val="14"/>
              </w:rPr>
              <w:t>29,403</w:t>
            </w:r>
          </w:p>
        </w:tc>
        <w:tc>
          <w:tcPr>
            <w:tcW w:w="709" w:type="dxa"/>
            <w:noWrap/>
            <w:vAlign w:val="center"/>
            <w:hideMark/>
          </w:tcPr>
          <w:p w14:paraId="23904829" w14:textId="111DB9E7" w:rsidR="00074090" w:rsidRDefault="00074090">
            <w:pPr>
              <w:spacing w:before="0" w:after="0" w:line="256" w:lineRule="auto"/>
              <w:jc w:val="center"/>
              <w:rPr>
                <w:rFonts w:cs="Arial"/>
                <w:sz w:val="14"/>
                <w:szCs w:val="14"/>
                <w:lang w:val="en-AU" w:eastAsia="en-AU"/>
              </w:rPr>
            </w:pPr>
            <w:r>
              <w:rPr>
                <w:rFonts w:cs="Arial"/>
                <w:sz w:val="14"/>
                <w:szCs w:val="14"/>
              </w:rPr>
              <w:t>7,801</w:t>
            </w:r>
          </w:p>
        </w:tc>
        <w:tc>
          <w:tcPr>
            <w:tcW w:w="709" w:type="dxa"/>
            <w:noWrap/>
            <w:vAlign w:val="center"/>
            <w:hideMark/>
          </w:tcPr>
          <w:p w14:paraId="712D20AA" w14:textId="6AD8DB61" w:rsidR="00074090" w:rsidRDefault="00074090">
            <w:pPr>
              <w:spacing w:before="0" w:after="0" w:line="256" w:lineRule="auto"/>
              <w:jc w:val="center"/>
              <w:rPr>
                <w:rFonts w:cs="Arial"/>
                <w:sz w:val="14"/>
                <w:szCs w:val="14"/>
                <w:lang w:val="en-AU" w:eastAsia="en-AU"/>
              </w:rPr>
            </w:pPr>
            <w:r>
              <w:rPr>
                <w:rFonts w:cs="Arial"/>
                <w:sz w:val="14"/>
                <w:szCs w:val="14"/>
              </w:rPr>
              <w:t>34,894</w:t>
            </w:r>
          </w:p>
        </w:tc>
        <w:tc>
          <w:tcPr>
            <w:tcW w:w="708" w:type="dxa"/>
            <w:noWrap/>
            <w:vAlign w:val="center"/>
            <w:hideMark/>
          </w:tcPr>
          <w:p w14:paraId="6B4B01F1" w14:textId="68BBAE98" w:rsidR="00074090" w:rsidRDefault="00074090">
            <w:pPr>
              <w:spacing w:before="0" w:after="0" w:line="256" w:lineRule="auto"/>
              <w:jc w:val="center"/>
              <w:rPr>
                <w:rFonts w:cs="Arial"/>
                <w:sz w:val="14"/>
                <w:szCs w:val="14"/>
                <w:lang w:val="en-AU" w:eastAsia="en-AU"/>
              </w:rPr>
            </w:pPr>
            <w:r>
              <w:rPr>
                <w:rFonts w:cs="Arial"/>
                <w:sz w:val="14"/>
                <w:szCs w:val="14"/>
              </w:rPr>
              <w:t>15,544</w:t>
            </w:r>
          </w:p>
        </w:tc>
        <w:tc>
          <w:tcPr>
            <w:tcW w:w="567" w:type="dxa"/>
            <w:noWrap/>
            <w:vAlign w:val="center"/>
            <w:hideMark/>
          </w:tcPr>
          <w:p w14:paraId="37967D9A" w14:textId="62A61358" w:rsidR="00074090" w:rsidRDefault="00074090">
            <w:pPr>
              <w:spacing w:before="0" w:after="0" w:line="256" w:lineRule="auto"/>
              <w:jc w:val="center"/>
              <w:rPr>
                <w:rFonts w:cs="Arial"/>
                <w:sz w:val="14"/>
                <w:szCs w:val="14"/>
                <w:lang w:val="en-AU" w:eastAsia="en-AU"/>
              </w:rPr>
            </w:pPr>
            <w:r>
              <w:rPr>
                <w:rFonts w:cs="Arial"/>
                <w:sz w:val="14"/>
                <w:szCs w:val="14"/>
              </w:rPr>
              <w:t>3,400</w:t>
            </w:r>
          </w:p>
        </w:tc>
        <w:tc>
          <w:tcPr>
            <w:tcW w:w="709" w:type="dxa"/>
            <w:noWrap/>
            <w:vAlign w:val="center"/>
            <w:hideMark/>
          </w:tcPr>
          <w:p w14:paraId="235D4AF3" w14:textId="1328C6EA" w:rsidR="00074090" w:rsidRDefault="00074090">
            <w:pPr>
              <w:spacing w:before="0" w:after="0" w:line="256" w:lineRule="auto"/>
              <w:jc w:val="center"/>
              <w:rPr>
                <w:rFonts w:cs="Arial"/>
                <w:sz w:val="14"/>
                <w:szCs w:val="14"/>
                <w:lang w:val="en-AU" w:eastAsia="en-AU"/>
              </w:rPr>
            </w:pPr>
            <w:r>
              <w:rPr>
                <w:rFonts w:cs="Arial"/>
                <w:sz w:val="14"/>
                <w:szCs w:val="14"/>
              </w:rPr>
              <w:t>1,441</w:t>
            </w:r>
          </w:p>
        </w:tc>
        <w:tc>
          <w:tcPr>
            <w:tcW w:w="709" w:type="dxa"/>
            <w:noWrap/>
            <w:vAlign w:val="center"/>
            <w:hideMark/>
          </w:tcPr>
          <w:p w14:paraId="4D110320" w14:textId="7252CA40" w:rsidR="00074090" w:rsidRDefault="00074090">
            <w:pPr>
              <w:spacing w:before="0" w:after="0" w:line="256" w:lineRule="auto"/>
              <w:jc w:val="center"/>
              <w:rPr>
                <w:rFonts w:cs="Arial"/>
                <w:sz w:val="14"/>
                <w:szCs w:val="14"/>
                <w:lang w:val="en-AU" w:eastAsia="en-AU"/>
              </w:rPr>
            </w:pPr>
            <w:r>
              <w:rPr>
                <w:rFonts w:cs="Arial"/>
                <w:sz w:val="14"/>
                <w:szCs w:val="14"/>
              </w:rPr>
              <w:t>827</w:t>
            </w:r>
          </w:p>
        </w:tc>
        <w:tc>
          <w:tcPr>
            <w:tcW w:w="709" w:type="dxa"/>
            <w:noWrap/>
            <w:vAlign w:val="center"/>
            <w:hideMark/>
          </w:tcPr>
          <w:p w14:paraId="20B1BAF8" w14:textId="62AC423C" w:rsidR="00074090" w:rsidRDefault="00074090">
            <w:pPr>
              <w:spacing w:before="0" w:after="0" w:line="256" w:lineRule="auto"/>
              <w:jc w:val="center"/>
              <w:rPr>
                <w:rFonts w:cs="Arial"/>
                <w:sz w:val="14"/>
                <w:szCs w:val="14"/>
                <w:lang w:val="en-AU" w:eastAsia="en-AU"/>
              </w:rPr>
            </w:pPr>
            <w:r>
              <w:rPr>
                <w:rFonts w:cs="Arial"/>
                <w:sz w:val="14"/>
                <w:szCs w:val="14"/>
              </w:rPr>
              <w:t>1,810</w:t>
            </w:r>
          </w:p>
        </w:tc>
        <w:tc>
          <w:tcPr>
            <w:tcW w:w="708" w:type="dxa"/>
            <w:vAlign w:val="center"/>
            <w:hideMark/>
          </w:tcPr>
          <w:p w14:paraId="5D5E757D" w14:textId="15459CE3" w:rsidR="00074090" w:rsidRDefault="00074090">
            <w:pPr>
              <w:spacing w:before="0" w:after="0" w:line="256" w:lineRule="auto"/>
              <w:jc w:val="center"/>
              <w:rPr>
                <w:rFonts w:cs="Arial"/>
                <w:sz w:val="14"/>
                <w:szCs w:val="14"/>
                <w:lang w:val="en-AU" w:eastAsia="en-AU"/>
              </w:rPr>
            </w:pPr>
            <w:r>
              <w:rPr>
                <w:rFonts w:cs="Arial"/>
                <w:sz w:val="14"/>
                <w:szCs w:val="14"/>
              </w:rPr>
              <w:t>4,165</w:t>
            </w:r>
          </w:p>
        </w:tc>
        <w:tc>
          <w:tcPr>
            <w:tcW w:w="709" w:type="dxa"/>
            <w:vAlign w:val="center"/>
          </w:tcPr>
          <w:p w14:paraId="5B925D70" w14:textId="692F034D" w:rsidR="00074090" w:rsidRDefault="00074090">
            <w:pPr>
              <w:spacing w:before="0" w:after="0" w:line="256" w:lineRule="auto"/>
              <w:jc w:val="center"/>
              <w:rPr>
                <w:rFonts w:cs="Arial"/>
                <w:sz w:val="14"/>
                <w:szCs w:val="14"/>
                <w:lang w:val="en-AU" w:eastAsia="en-AU"/>
              </w:rPr>
            </w:pPr>
            <w:r>
              <w:rPr>
                <w:rFonts w:cs="Arial"/>
                <w:sz w:val="14"/>
                <w:szCs w:val="14"/>
              </w:rPr>
              <w:t>5,542</w:t>
            </w:r>
          </w:p>
        </w:tc>
      </w:tr>
      <w:tr w:rsidR="00074090" w14:paraId="1E73E763" w14:textId="19176BFB" w:rsidTr="00074090">
        <w:trPr>
          <w:trHeight w:val="255"/>
        </w:trPr>
        <w:tc>
          <w:tcPr>
            <w:tcW w:w="988" w:type="dxa"/>
            <w:noWrap/>
            <w:hideMark/>
          </w:tcPr>
          <w:p w14:paraId="7D019DDE"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Don River</w:t>
            </w:r>
          </w:p>
        </w:tc>
        <w:tc>
          <w:tcPr>
            <w:tcW w:w="708" w:type="dxa"/>
            <w:noWrap/>
            <w:vAlign w:val="center"/>
            <w:hideMark/>
          </w:tcPr>
          <w:p w14:paraId="42123978" w14:textId="1F830E0E" w:rsidR="00074090" w:rsidRDefault="00074090" w:rsidP="00BB4BE6">
            <w:pPr>
              <w:spacing w:before="0" w:after="0" w:line="256" w:lineRule="auto"/>
              <w:jc w:val="center"/>
              <w:rPr>
                <w:rFonts w:cs="Arial"/>
                <w:sz w:val="14"/>
                <w:szCs w:val="14"/>
                <w:lang w:val="en-AU" w:eastAsia="en-AU"/>
              </w:rPr>
            </w:pPr>
            <w:r>
              <w:rPr>
                <w:rFonts w:cs="Arial"/>
                <w:sz w:val="14"/>
                <w:szCs w:val="14"/>
              </w:rPr>
              <w:t>162</w:t>
            </w:r>
          </w:p>
        </w:tc>
        <w:tc>
          <w:tcPr>
            <w:tcW w:w="709" w:type="dxa"/>
            <w:noWrap/>
            <w:vAlign w:val="center"/>
            <w:hideMark/>
          </w:tcPr>
          <w:p w14:paraId="5033991E" w14:textId="17E607DC" w:rsidR="00074090" w:rsidRDefault="00074090">
            <w:pPr>
              <w:spacing w:before="0" w:after="0" w:line="256" w:lineRule="auto"/>
              <w:jc w:val="center"/>
              <w:rPr>
                <w:rFonts w:cs="Arial"/>
                <w:sz w:val="14"/>
                <w:szCs w:val="14"/>
                <w:lang w:val="en-AU" w:eastAsia="en-AU"/>
              </w:rPr>
            </w:pPr>
            <w:r>
              <w:rPr>
                <w:rFonts w:cs="Arial"/>
                <w:sz w:val="14"/>
                <w:szCs w:val="14"/>
              </w:rPr>
              <w:t>202</w:t>
            </w:r>
          </w:p>
        </w:tc>
        <w:tc>
          <w:tcPr>
            <w:tcW w:w="709" w:type="dxa"/>
            <w:noWrap/>
            <w:vAlign w:val="center"/>
            <w:hideMark/>
          </w:tcPr>
          <w:p w14:paraId="6685FCA5" w14:textId="13F8376B" w:rsidR="00074090" w:rsidRDefault="00074090">
            <w:pPr>
              <w:spacing w:before="0" w:after="0" w:line="256" w:lineRule="auto"/>
              <w:jc w:val="center"/>
              <w:rPr>
                <w:rFonts w:cs="Arial"/>
                <w:sz w:val="14"/>
                <w:szCs w:val="14"/>
                <w:lang w:val="en-AU" w:eastAsia="en-AU"/>
              </w:rPr>
            </w:pPr>
            <w:r>
              <w:rPr>
                <w:rFonts w:cs="Arial"/>
                <w:sz w:val="14"/>
                <w:szCs w:val="14"/>
              </w:rPr>
              <w:t>360</w:t>
            </w:r>
          </w:p>
        </w:tc>
        <w:tc>
          <w:tcPr>
            <w:tcW w:w="567" w:type="dxa"/>
            <w:noWrap/>
            <w:vAlign w:val="center"/>
            <w:hideMark/>
          </w:tcPr>
          <w:p w14:paraId="3D3A4399" w14:textId="3326BE05" w:rsidR="00074090" w:rsidRDefault="00074090">
            <w:pPr>
              <w:spacing w:before="0" w:after="0" w:line="256" w:lineRule="auto"/>
              <w:jc w:val="center"/>
              <w:rPr>
                <w:rFonts w:cs="Arial"/>
                <w:sz w:val="14"/>
                <w:szCs w:val="14"/>
                <w:lang w:val="en-AU" w:eastAsia="en-AU"/>
              </w:rPr>
            </w:pPr>
            <w:r>
              <w:rPr>
                <w:rFonts w:cs="Arial"/>
                <w:sz w:val="14"/>
                <w:szCs w:val="14"/>
              </w:rPr>
              <w:t>152</w:t>
            </w:r>
          </w:p>
        </w:tc>
        <w:tc>
          <w:tcPr>
            <w:tcW w:w="709" w:type="dxa"/>
            <w:noWrap/>
            <w:vAlign w:val="center"/>
            <w:hideMark/>
          </w:tcPr>
          <w:p w14:paraId="7F400F82" w14:textId="7544F254" w:rsidR="00074090" w:rsidRDefault="00074090">
            <w:pPr>
              <w:spacing w:before="0" w:after="0" w:line="256" w:lineRule="auto"/>
              <w:jc w:val="center"/>
              <w:rPr>
                <w:rFonts w:cs="Arial"/>
                <w:sz w:val="14"/>
                <w:szCs w:val="14"/>
                <w:lang w:val="en-AU" w:eastAsia="en-AU"/>
              </w:rPr>
            </w:pPr>
            <w:r>
              <w:rPr>
                <w:rFonts w:cs="Arial"/>
                <w:sz w:val="14"/>
                <w:szCs w:val="14"/>
              </w:rPr>
              <w:t>610</w:t>
            </w:r>
          </w:p>
        </w:tc>
        <w:tc>
          <w:tcPr>
            <w:tcW w:w="708" w:type="dxa"/>
            <w:noWrap/>
            <w:vAlign w:val="center"/>
            <w:hideMark/>
          </w:tcPr>
          <w:p w14:paraId="579FE0A4" w14:textId="43F78D75" w:rsidR="00074090" w:rsidRDefault="00074090">
            <w:pPr>
              <w:spacing w:before="0" w:after="0" w:line="256" w:lineRule="auto"/>
              <w:jc w:val="center"/>
              <w:rPr>
                <w:rFonts w:cs="Arial"/>
                <w:sz w:val="14"/>
                <w:szCs w:val="14"/>
                <w:lang w:val="en-AU" w:eastAsia="en-AU"/>
              </w:rPr>
            </w:pPr>
            <w:r>
              <w:rPr>
                <w:rFonts w:cs="Arial"/>
                <w:sz w:val="14"/>
                <w:szCs w:val="14"/>
              </w:rPr>
              <w:t>1,708</w:t>
            </w:r>
          </w:p>
        </w:tc>
        <w:tc>
          <w:tcPr>
            <w:tcW w:w="709" w:type="dxa"/>
            <w:noWrap/>
            <w:vAlign w:val="center"/>
            <w:hideMark/>
          </w:tcPr>
          <w:p w14:paraId="2B79DB81" w14:textId="4BD2C8E1" w:rsidR="00074090" w:rsidRDefault="00074090">
            <w:pPr>
              <w:spacing w:before="0" w:after="0" w:line="256" w:lineRule="auto"/>
              <w:jc w:val="center"/>
              <w:rPr>
                <w:rFonts w:cs="Arial"/>
                <w:sz w:val="14"/>
                <w:szCs w:val="14"/>
                <w:lang w:val="en-AU" w:eastAsia="en-AU"/>
              </w:rPr>
            </w:pPr>
            <w:r>
              <w:rPr>
                <w:rFonts w:cs="Arial"/>
                <w:sz w:val="14"/>
                <w:szCs w:val="14"/>
              </w:rPr>
              <w:t>908</w:t>
            </w:r>
          </w:p>
        </w:tc>
        <w:tc>
          <w:tcPr>
            <w:tcW w:w="709" w:type="dxa"/>
            <w:noWrap/>
            <w:vAlign w:val="center"/>
            <w:hideMark/>
          </w:tcPr>
          <w:p w14:paraId="7CE6BB3A" w14:textId="45D9D07C" w:rsidR="00074090" w:rsidRDefault="00074090">
            <w:pPr>
              <w:spacing w:before="0" w:after="0" w:line="256" w:lineRule="auto"/>
              <w:jc w:val="center"/>
              <w:rPr>
                <w:rFonts w:cs="Arial"/>
                <w:sz w:val="14"/>
                <w:szCs w:val="14"/>
                <w:lang w:val="en-AU" w:eastAsia="en-AU"/>
              </w:rPr>
            </w:pPr>
            <w:r>
              <w:rPr>
                <w:rFonts w:cs="Arial"/>
                <w:sz w:val="14"/>
                <w:szCs w:val="14"/>
              </w:rPr>
              <w:t>535</w:t>
            </w:r>
          </w:p>
        </w:tc>
        <w:tc>
          <w:tcPr>
            <w:tcW w:w="709" w:type="dxa"/>
            <w:noWrap/>
            <w:vAlign w:val="center"/>
            <w:hideMark/>
          </w:tcPr>
          <w:p w14:paraId="3AA99855" w14:textId="773A13DB" w:rsidR="00074090" w:rsidRDefault="00074090">
            <w:pPr>
              <w:spacing w:before="0" w:after="0" w:line="256" w:lineRule="auto"/>
              <w:jc w:val="center"/>
              <w:rPr>
                <w:rFonts w:cs="Arial"/>
                <w:sz w:val="14"/>
                <w:szCs w:val="14"/>
                <w:lang w:val="en-AU" w:eastAsia="en-AU"/>
              </w:rPr>
            </w:pPr>
            <w:r>
              <w:rPr>
                <w:rFonts w:cs="Arial"/>
                <w:sz w:val="14"/>
                <w:szCs w:val="14"/>
              </w:rPr>
              <w:t>3,136</w:t>
            </w:r>
          </w:p>
        </w:tc>
        <w:tc>
          <w:tcPr>
            <w:tcW w:w="708" w:type="dxa"/>
            <w:noWrap/>
            <w:vAlign w:val="center"/>
            <w:hideMark/>
          </w:tcPr>
          <w:p w14:paraId="1745BCE3" w14:textId="721B9B15" w:rsidR="00074090" w:rsidRDefault="00074090">
            <w:pPr>
              <w:spacing w:before="0" w:after="0" w:line="256" w:lineRule="auto"/>
              <w:jc w:val="center"/>
              <w:rPr>
                <w:rFonts w:cs="Arial"/>
                <w:sz w:val="14"/>
                <w:szCs w:val="14"/>
                <w:lang w:val="en-AU" w:eastAsia="en-AU"/>
              </w:rPr>
            </w:pPr>
            <w:r>
              <w:rPr>
                <w:rFonts w:cs="Arial"/>
                <w:sz w:val="14"/>
                <w:szCs w:val="14"/>
              </w:rPr>
              <w:t>803</w:t>
            </w:r>
          </w:p>
        </w:tc>
        <w:tc>
          <w:tcPr>
            <w:tcW w:w="567" w:type="dxa"/>
            <w:noWrap/>
            <w:vAlign w:val="center"/>
            <w:hideMark/>
          </w:tcPr>
          <w:p w14:paraId="696C194B" w14:textId="734AC50F" w:rsidR="00074090" w:rsidRDefault="00074090">
            <w:pPr>
              <w:spacing w:before="0" w:after="0" w:line="256" w:lineRule="auto"/>
              <w:jc w:val="center"/>
              <w:rPr>
                <w:rFonts w:cs="Arial"/>
                <w:sz w:val="14"/>
                <w:szCs w:val="14"/>
                <w:lang w:val="en-AU" w:eastAsia="en-AU"/>
              </w:rPr>
            </w:pPr>
            <w:r>
              <w:rPr>
                <w:rFonts w:cs="Arial"/>
                <w:sz w:val="14"/>
                <w:szCs w:val="14"/>
              </w:rPr>
              <w:t>578</w:t>
            </w:r>
          </w:p>
        </w:tc>
        <w:tc>
          <w:tcPr>
            <w:tcW w:w="709" w:type="dxa"/>
            <w:noWrap/>
            <w:vAlign w:val="center"/>
            <w:hideMark/>
          </w:tcPr>
          <w:p w14:paraId="7313415D" w14:textId="6344359F" w:rsidR="00074090" w:rsidRDefault="00074090">
            <w:pPr>
              <w:spacing w:before="0" w:after="0" w:line="256" w:lineRule="auto"/>
              <w:jc w:val="center"/>
              <w:rPr>
                <w:rFonts w:cs="Arial"/>
                <w:sz w:val="14"/>
                <w:szCs w:val="14"/>
                <w:lang w:val="en-AU" w:eastAsia="en-AU"/>
              </w:rPr>
            </w:pPr>
            <w:r>
              <w:rPr>
                <w:rFonts w:cs="Arial"/>
                <w:sz w:val="14"/>
                <w:szCs w:val="14"/>
              </w:rPr>
              <w:t>324</w:t>
            </w:r>
          </w:p>
        </w:tc>
        <w:tc>
          <w:tcPr>
            <w:tcW w:w="709" w:type="dxa"/>
            <w:noWrap/>
            <w:vAlign w:val="center"/>
            <w:hideMark/>
          </w:tcPr>
          <w:p w14:paraId="44BF74EF" w14:textId="44AA43E1" w:rsidR="00074090" w:rsidRDefault="00074090">
            <w:pPr>
              <w:spacing w:before="0" w:after="0" w:line="256" w:lineRule="auto"/>
              <w:jc w:val="center"/>
              <w:rPr>
                <w:rFonts w:cs="Arial"/>
                <w:sz w:val="14"/>
                <w:szCs w:val="14"/>
                <w:lang w:val="en-AU" w:eastAsia="en-AU"/>
              </w:rPr>
            </w:pPr>
            <w:r>
              <w:rPr>
                <w:rFonts w:cs="Arial"/>
                <w:sz w:val="14"/>
                <w:szCs w:val="14"/>
              </w:rPr>
              <w:t>171</w:t>
            </w:r>
          </w:p>
        </w:tc>
        <w:tc>
          <w:tcPr>
            <w:tcW w:w="709" w:type="dxa"/>
            <w:noWrap/>
            <w:vAlign w:val="center"/>
            <w:hideMark/>
          </w:tcPr>
          <w:p w14:paraId="7FF5E13E" w14:textId="7CF03BFF" w:rsidR="00074090" w:rsidRDefault="00074090">
            <w:pPr>
              <w:spacing w:before="0" w:after="0" w:line="256" w:lineRule="auto"/>
              <w:jc w:val="center"/>
              <w:rPr>
                <w:rFonts w:cs="Arial"/>
                <w:sz w:val="14"/>
                <w:szCs w:val="14"/>
                <w:lang w:val="en-AU" w:eastAsia="en-AU"/>
              </w:rPr>
            </w:pPr>
            <w:r>
              <w:rPr>
                <w:rFonts w:cs="Arial"/>
                <w:sz w:val="14"/>
                <w:szCs w:val="14"/>
              </w:rPr>
              <w:t>102</w:t>
            </w:r>
          </w:p>
        </w:tc>
        <w:tc>
          <w:tcPr>
            <w:tcW w:w="708" w:type="dxa"/>
            <w:vAlign w:val="center"/>
            <w:hideMark/>
          </w:tcPr>
          <w:p w14:paraId="16CF015C" w14:textId="105D9667" w:rsidR="00074090" w:rsidRDefault="00074090">
            <w:pPr>
              <w:spacing w:before="0" w:after="0" w:line="256" w:lineRule="auto"/>
              <w:jc w:val="center"/>
              <w:rPr>
                <w:rFonts w:cs="Arial"/>
                <w:sz w:val="14"/>
                <w:szCs w:val="14"/>
                <w:lang w:val="en-AU" w:eastAsia="en-AU"/>
              </w:rPr>
            </w:pPr>
            <w:r>
              <w:rPr>
                <w:rFonts w:cs="Arial"/>
                <w:sz w:val="14"/>
                <w:szCs w:val="14"/>
              </w:rPr>
              <w:t>921</w:t>
            </w:r>
          </w:p>
        </w:tc>
        <w:tc>
          <w:tcPr>
            <w:tcW w:w="709" w:type="dxa"/>
            <w:vAlign w:val="center"/>
          </w:tcPr>
          <w:p w14:paraId="32962AF1" w14:textId="00133BAF" w:rsidR="00074090" w:rsidRDefault="00074090">
            <w:pPr>
              <w:spacing w:before="0" w:after="0" w:line="256" w:lineRule="auto"/>
              <w:jc w:val="center"/>
              <w:rPr>
                <w:rFonts w:cs="Arial"/>
                <w:sz w:val="14"/>
                <w:szCs w:val="14"/>
                <w:lang w:val="en-AU" w:eastAsia="en-AU"/>
              </w:rPr>
            </w:pPr>
            <w:r>
              <w:rPr>
                <w:rFonts w:cs="Arial"/>
                <w:sz w:val="14"/>
                <w:szCs w:val="14"/>
              </w:rPr>
              <w:t>135</w:t>
            </w:r>
          </w:p>
        </w:tc>
      </w:tr>
      <w:tr w:rsidR="00074090" w14:paraId="18F1D3DD" w14:textId="45FA2037" w:rsidTr="00074090">
        <w:trPr>
          <w:trHeight w:val="255"/>
        </w:trPr>
        <w:tc>
          <w:tcPr>
            <w:tcW w:w="988" w:type="dxa"/>
            <w:noWrap/>
            <w:hideMark/>
          </w:tcPr>
          <w:p w14:paraId="5F8086F2"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Proserpine River</w:t>
            </w:r>
          </w:p>
        </w:tc>
        <w:tc>
          <w:tcPr>
            <w:tcW w:w="708" w:type="dxa"/>
            <w:noWrap/>
            <w:vAlign w:val="center"/>
            <w:hideMark/>
          </w:tcPr>
          <w:p w14:paraId="60C5E4C7" w14:textId="02D31563" w:rsidR="00074090" w:rsidRDefault="00074090" w:rsidP="00BB4BE6">
            <w:pPr>
              <w:spacing w:before="0" w:after="0" w:line="256" w:lineRule="auto"/>
              <w:jc w:val="center"/>
              <w:rPr>
                <w:rFonts w:cs="Arial"/>
                <w:sz w:val="14"/>
                <w:szCs w:val="14"/>
                <w:lang w:val="en-AU" w:eastAsia="en-AU"/>
              </w:rPr>
            </w:pPr>
            <w:r>
              <w:rPr>
                <w:rFonts w:cs="Arial"/>
                <w:sz w:val="14"/>
                <w:szCs w:val="14"/>
              </w:rPr>
              <w:t>206</w:t>
            </w:r>
          </w:p>
        </w:tc>
        <w:tc>
          <w:tcPr>
            <w:tcW w:w="709" w:type="dxa"/>
            <w:noWrap/>
            <w:vAlign w:val="center"/>
            <w:hideMark/>
          </w:tcPr>
          <w:p w14:paraId="22E69198" w14:textId="44187E12" w:rsidR="00074090" w:rsidRDefault="00074090">
            <w:pPr>
              <w:spacing w:before="0" w:after="0" w:line="256" w:lineRule="auto"/>
              <w:jc w:val="center"/>
              <w:rPr>
                <w:rFonts w:cs="Arial"/>
                <w:sz w:val="14"/>
                <w:szCs w:val="14"/>
                <w:lang w:val="en-AU" w:eastAsia="en-AU"/>
              </w:rPr>
            </w:pPr>
            <w:r>
              <w:rPr>
                <w:rFonts w:cs="Arial"/>
                <w:sz w:val="14"/>
                <w:szCs w:val="14"/>
              </w:rPr>
              <w:t>266</w:t>
            </w:r>
          </w:p>
        </w:tc>
        <w:tc>
          <w:tcPr>
            <w:tcW w:w="709" w:type="dxa"/>
            <w:noWrap/>
            <w:vAlign w:val="center"/>
            <w:hideMark/>
          </w:tcPr>
          <w:p w14:paraId="026C2BE5" w14:textId="4B31F746" w:rsidR="00074090" w:rsidRDefault="00074090">
            <w:pPr>
              <w:spacing w:before="0" w:after="0" w:line="256" w:lineRule="auto"/>
              <w:jc w:val="center"/>
              <w:rPr>
                <w:rFonts w:cs="Arial"/>
                <w:sz w:val="14"/>
                <w:szCs w:val="14"/>
                <w:lang w:val="en-AU" w:eastAsia="en-AU"/>
              </w:rPr>
            </w:pPr>
            <w:r>
              <w:rPr>
                <w:rFonts w:cs="Arial"/>
                <w:sz w:val="14"/>
                <w:szCs w:val="14"/>
              </w:rPr>
              <w:t>633</w:t>
            </w:r>
          </w:p>
        </w:tc>
        <w:tc>
          <w:tcPr>
            <w:tcW w:w="567" w:type="dxa"/>
            <w:noWrap/>
            <w:vAlign w:val="center"/>
            <w:hideMark/>
          </w:tcPr>
          <w:p w14:paraId="0ADCA219" w14:textId="217622B4" w:rsidR="00074090" w:rsidRDefault="00074090">
            <w:pPr>
              <w:spacing w:before="0" w:after="0" w:line="256" w:lineRule="auto"/>
              <w:jc w:val="center"/>
              <w:rPr>
                <w:rFonts w:cs="Arial"/>
                <w:sz w:val="14"/>
                <w:szCs w:val="14"/>
                <w:lang w:val="en-AU" w:eastAsia="en-AU"/>
              </w:rPr>
            </w:pPr>
            <w:r>
              <w:rPr>
                <w:rFonts w:cs="Arial"/>
                <w:sz w:val="14"/>
                <w:szCs w:val="14"/>
              </w:rPr>
              <w:t>702</w:t>
            </w:r>
          </w:p>
        </w:tc>
        <w:tc>
          <w:tcPr>
            <w:tcW w:w="709" w:type="dxa"/>
            <w:noWrap/>
            <w:vAlign w:val="center"/>
            <w:hideMark/>
          </w:tcPr>
          <w:p w14:paraId="4D434B83" w14:textId="3AD15817" w:rsidR="00074090" w:rsidRDefault="00074090">
            <w:pPr>
              <w:spacing w:before="0" w:after="0" w:line="256" w:lineRule="auto"/>
              <w:jc w:val="center"/>
              <w:rPr>
                <w:rFonts w:cs="Arial"/>
                <w:sz w:val="14"/>
                <w:szCs w:val="14"/>
                <w:lang w:val="en-AU" w:eastAsia="en-AU"/>
              </w:rPr>
            </w:pPr>
            <w:r>
              <w:rPr>
                <w:rFonts w:cs="Arial"/>
                <w:sz w:val="14"/>
                <w:szCs w:val="14"/>
              </w:rPr>
              <w:t>1,643</w:t>
            </w:r>
          </w:p>
        </w:tc>
        <w:tc>
          <w:tcPr>
            <w:tcW w:w="708" w:type="dxa"/>
            <w:noWrap/>
            <w:vAlign w:val="center"/>
            <w:hideMark/>
          </w:tcPr>
          <w:p w14:paraId="29B4B46D" w14:textId="410DF348" w:rsidR="00074090" w:rsidRDefault="00074090">
            <w:pPr>
              <w:spacing w:before="0" w:after="0" w:line="256" w:lineRule="auto"/>
              <w:jc w:val="center"/>
              <w:rPr>
                <w:rFonts w:cs="Arial"/>
                <w:sz w:val="14"/>
                <w:szCs w:val="14"/>
                <w:lang w:val="en-AU" w:eastAsia="en-AU"/>
              </w:rPr>
            </w:pPr>
            <w:r>
              <w:rPr>
                <w:rFonts w:cs="Arial"/>
                <w:sz w:val="14"/>
                <w:szCs w:val="14"/>
              </w:rPr>
              <w:t>3,876</w:t>
            </w:r>
          </w:p>
        </w:tc>
        <w:tc>
          <w:tcPr>
            <w:tcW w:w="709" w:type="dxa"/>
            <w:noWrap/>
            <w:vAlign w:val="center"/>
            <w:hideMark/>
          </w:tcPr>
          <w:p w14:paraId="147A8DF8" w14:textId="23B4BA88" w:rsidR="00074090" w:rsidRDefault="00074090">
            <w:pPr>
              <w:spacing w:before="0" w:after="0" w:line="256" w:lineRule="auto"/>
              <w:jc w:val="center"/>
              <w:rPr>
                <w:rFonts w:cs="Arial"/>
                <w:sz w:val="14"/>
                <w:szCs w:val="14"/>
                <w:lang w:val="en-AU" w:eastAsia="en-AU"/>
              </w:rPr>
            </w:pPr>
            <w:r>
              <w:rPr>
                <w:rFonts w:cs="Arial"/>
                <w:sz w:val="14"/>
                <w:szCs w:val="14"/>
              </w:rPr>
              <w:t>2,097</w:t>
            </w:r>
          </w:p>
        </w:tc>
        <w:tc>
          <w:tcPr>
            <w:tcW w:w="709" w:type="dxa"/>
            <w:noWrap/>
            <w:vAlign w:val="center"/>
            <w:hideMark/>
          </w:tcPr>
          <w:p w14:paraId="3CA52ACD" w14:textId="20764352" w:rsidR="00074090" w:rsidRDefault="00074090">
            <w:pPr>
              <w:spacing w:before="0" w:after="0" w:line="256" w:lineRule="auto"/>
              <w:jc w:val="center"/>
              <w:rPr>
                <w:rFonts w:cs="Arial"/>
                <w:sz w:val="14"/>
                <w:szCs w:val="14"/>
                <w:lang w:val="en-AU" w:eastAsia="en-AU"/>
              </w:rPr>
            </w:pPr>
            <w:r>
              <w:rPr>
                <w:rFonts w:cs="Arial"/>
                <w:sz w:val="14"/>
                <w:szCs w:val="14"/>
              </w:rPr>
              <w:t>2,012</w:t>
            </w:r>
          </w:p>
        </w:tc>
        <w:tc>
          <w:tcPr>
            <w:tcW w:w="709" w:type="dxa"/>
            <w:noWrap/>
            <w:vAlign w:val="center"/>
            <w:hideMark/>
          </w:tcPr>
          <w:p w14:paraId="2767CDCB" w14:textId="7488A9A9" w:rsidR="00074090" w:rsidRDefault="00074090">
            <w:pPr>
              <w:spacing w:before="0" w:after="0" w:line="256" w:lineRule="auto"/>
              <w:jc w:val="center"/>
              <w:rPr>
                <w:rFonts w:cs="Arial"/>
                <w:sz w:val="14"/>
                <w:szCs w:val="14"/>
                <w:lang w:val="en-AU" w:eastAsia="en-AU"/>
              </w:rPr>
            </w:pPr>
            <w:r>
              <w:rPr>
                <w:rFonts w:cs="Arial"/>
                <w:sz w:val="14"/>
                <w:szCs w:val="14"/>
              </w:rPr>
              <w:t>3,666</w:t>
            </w:r>
          </w:p>
        </w:tc>
        <w:tc>
          <w:tcPr>
            <w:tcW w:w="708" w:type="dxa"/>
            <w:noWrap/>
            <w:vAlign w:val="center"/>
            <w:hideMark/>
          </w:tcPr>
          <w:p w14:paraId="544EBDFC" w14:textId="24428E05" w:rsidR="00074090" w:rsidRDefault="00074090">
            <w:pPr>
              <w:spacing w:before="0" w:after="0" w:line="256" w:lineRule="auto"/>
              <w:jc w:val="center"/>
              <w:rPr>
                <w:rFonts w:cs="Arial"/>
                <w:sz w:val="14"/>
                <w:szCs w:val="14"/>
                <w:lang w:val="en-AU" w:eastAsia="en-AU"/>
              </w:rPr>
            </w:pPr>
            <w:r>
              <w:rPr>
                <w:rFonts w:cs="Arial"/>
                <w:sz w:val="14"/>
                <w:szCs w:val="14"/>
              </w:rPr>
              <w:t>1,322</w:t>
            </w:r>
          </w:p>
        </w:tc>
        <w:tc>
          <w:tcPr>
            <w:tcW w:w="567" w:type="dxa"/>
            <w:noWrap/>
            <w:vAlign w:val="center"/>
            <w:hideMark/>
          </w:tcPr>
          <w:p w14:paraId="6BDB5332" w14:textId="7DA55713" w:rsidR="00074090" w:rsidRDefault="00074090">
            <w:pPr>
              <w:spacing w:before="0" w:after="0" w:line="256" w:lineRule="auto"/>
              <w:jc w:val="center"/>
              <w:rPr>
                <w:rFonts w:cs="Arial"/>
                <w:sz w:val="14"/>
                <w:szCs w:val="14"/>
                <w:lang w:val="en-AU" w:eastAsia="en-AU"/>
              </w:rPr>
            </w:pPr>
            <w:r>
              <w:rPr>
                <w:rFonts w:cs="Arial"/>
                <w:sz w:val="14"/>
                <w:szCs w:val="14"/>
              </w:rPr>
              <w:t>1,290</w:t>
            </w:r>
          </w:p>
        </w:tc>
        <w:tc>
          <w:tcPr>
            <w:tcW w:w="709" w:type="dxa"/>
            <w:noWrap/>
            <w:vAlign w:val="center"/>
            <w:hideMark/>
          </w:tcPr>
          <w:p w14:paraId="58139F85" w14:textId="6B45DF48" w:rsidR="00074090" w:rsidRDefault="00074090">
            <w:pPr>
              <w:spacing w:before="0" w:after="0" w:line="256" w:lineRule="auto"/>
              <w:jc w:val="center"/>
              <w:rPr>
                <w:rFonts w:cs="Arial"/>
                <w:sz w:val="14"/>
                <w:szCs w:val="14"/>
                <w:lang w:val="en-AU" w:eastAsia="en-AU"/>
              </w:rPr>
            </w:pPr>
            <w:r>
              <w:rPr>
                <w:rFonts w:cs="Arial"/>
                <w:sz w:val="14"/>
                <w:szCs w:val="14"/>
              </w:rPr>
              <w:t>1,268</w:t>
            </w:r>
          </w:p>
        </w:tc>
        <w:tc>
          <w:tcPr>
            <w:tcW w:w="709" w:type="dxa"/>
            <w:noWrap/>
            <w:vAlign w:val="center"/>
            <w:hideMark/>
          </w:tcPr>
          <w:p w14:paraId="03DBA2FD" w14:textId="2668EBBA" w:rsidR="00074090" w:rsidRDefault="00074090">
            <w:pPr>
              <w:spacing w:before="0" w:after="0" w:line="256" w:lineRule="auto"/>
              <w:jc w:val="center"/>
              <w:rPr>
                <w:rFonts w:cs="Arial"/>
                <w:sz w:val="14"/>
                <w:szCs w:val="14"/>
                <w:lang w:val="en-AU" w:eastAsia="en-AU"/>
              </w:rPr>
            </w:pPr>
            <w:r>
              <w:rPr>
                <w:rFonts w:cs="Arial"/>
                <w:sz w:val="14"/>
                <w:szCs w:val="14"/>
              </w:rPr>
              <w:t>192</w:t>
            </w:r>
          </w:p>
        </w:tc>
        <w:tc>
          <w:tcPr>
            <w:tcW w:w="709" w:type="dxa"/>
            <w:noWrap/>
            <w:vAlign w:val="center"/>
            <w:hideMark/>
          </w:tcPr>
          <w:p w14:paraId="1C086614" w14:textId="74016B0F" w:rsidR="00074090" w:rsidRDefault="00074090">
            <w:pPr>
              <w:spacing w:before="0" w:after="0" w:line="256" w:lineRule="auto"/>
              <w:jc w:val="center"/>
              <w:rPr>
                <w:rFonts w:cs="Arial"/>
                <w:sz w:val="14"/>
                <w:szCs w:val="14"/>
                <w:lang w:val="en-AU" w:eastAsia="en-AU"/>
              </w:rPr>
            </w:pPr>
            <w:r>
              <w:rPr>
                <w:rFonts w:cs="Arial"/>
                <w:sz w:val="14"/>
                <w:szCs w:val="14"/>
              </w:rPr>
              <w:t>317</w:t>
            </w:r>
          </w:p>
        </w:tc>
        <w:tc>
          <w:tcPr>
            <w:tcW w:w="708" w:type="dxa"/>
            <w:vAlign w:val="center"/>
            <w:hideMark/>
          </w:tcPr>
          <w:p w14:paraId="0940E084" w14:textId="28B88355" w:rsidR="00074090" w:rsidRDefault="00074090">
            <w:pPr>
              <w:spacing w:before="0" w:after="0" w:line="256" w:lineRule="auto"/>
              <w:jc w:val="center"/>
              <w:rPr>
                <w:rFonts w:cs="Arial"/>
                <w:sz w:val="14"/>
                <w:szCs w:val="14"/>
                <w:lang w:val="en-AU" w:eastAsia="en-AU"/>
              </w:rPr>
            </w:pPr>
            <w:r>
              <w:rPr>
                <w:rFonts w:cs="Arial"/>
                <w:sz w:val="14"/>
                <w:szCs w:val="14"/>
              </w:rPr>
              <w:t>1,684</w:t>
            </w:r>
          </w:p>
        </w:tc>
        <w:tc>
          <w:tcPr>
            <w:tcW w:w="709" w:type="dxa"/>
            <w:vAlign w:val="center"/>
          </w:tcPr>
          <w:p w14:paraId="27B2AE75" w14:textId="2A03AEEB" w:rsidR="00074090" w:rsidRDefault="00074090">
            <w:pPr>
              <w:spacing w:before="0" w:after="0" w:line="256" w:lineRule="auto"/>
              <w:jc w:val="center"/>
              <w:rPr>
                <w:rFonts w:cs="Arial"/>
                <w:sz w:val="14"/>
                <w:szCs w:val="14"/>
                <w:lang w:val="en-AU" w:eastAsia="en-AU"/>
              </w:rPr>
            </w:pPr>
            <w:r>
              <w:rPr>
                <w:rFonts w:cs="Arial"/>
                <w:sz w:val="14"/>
                <w:szCs w:val="14"/>
              </w:rPr>
              <w:t>543</w:t>
            </w:r>
          </w:p>
        </w:tc>
      </w:tr>
      <w:tr w:rsidR="00074090" w14:paraId="50FD2487" w14:textId="0CDB7521" w:rsidTr="00074090">
        <w:trPr>
          <w:trHeight w:val="255"/>
        </w:trPr>
        <w:tc>
          <w:tcPr>
            <w:tcW w:w="988" w:type="dxa"/>
            <w:noWrap/>
            <w:hideMark/>
          </w:tcPr>
          <w:p w14:paraId="105989B3"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O'Connell River</w:t>
            </w:r>
          </w:p>
        </w:tc>
        <w:tc>
          <w:tcPr>
            <w:tcW w:w="708" w:type="dxa"/>
            <w:noWrap/>
            <w:vAlign w:val="center"/>
            <w:hideMark/>
          </w:tcPr>
          <w:p w14:paraId="56044548" w14:textId="248D32BD" w:rsidR="00074090" w:rsidRDefault="00074090" w:rsidP="00BB4BE6">
            <w:pPr>
              <w:spacing w:before="0" w:after="0" w:line="256" w:lineRule="auto"/>
              <w:jc w:val="center"/>
              <w:rPr>
                <w:rFonts w:cs="Arial"/>
                <w:sz w:val="14"/>
                <w:szCs w:val="14"/>
                <w:lang w:val="en-AU" w:eastAsia="en-AU"/>
              </w:rPr>
            </w:pPr>
            <w:r>
              <w:rPr>
                <w:rFonts w:cs="Arial"/>
                <w:sz w:val="14"/>
                <w:szCs w:val="14"/>
              </w:rPr>
              <w:t>216</w:t>
            </w:r>
          </w:p>
        </w:tc>
        <w:tc>
          <w:tcPr>
            <w:tcW w:w="709" w:type="dxa"/>
            <w:noWrap/>
            <w:vAlign w:val="center"/>
            <w:hideMark/>
          </w:tcPr>
          <w:p w14:paraId="7CE2D044" w14:textId="52A89216" w:rsidR="00074090" w:rsidRDefault="00074090">
            <w:pPr>
              <w:spacing w:before="0" w:after="0" w:line="256" w:lineRule="auto"/>
              <w:jc w:val="center"/>
              <w:rPr>
                <w:rFonts w:cs="Arial"/>
                <w:sz w:val="14"/>
                <w:szCs w:val="14"/>
                <w:lang w:val="en-AU" w:eastAsia="en-AU"/>
              </w:rPr>
            </w:pPr>
            <w:r>
              <w:rPr>
                <w:rFonts w:cs="Arial"/>
                <w:sz w:val="14"/>
                <w:szCs w:val="14"/>
              </w:rPr>
              <w:t>223</w:t>
            </w:r>
          </w:p>
        </w:tc>
        <w:tc>
          <w:tcPr>
            <w:tcW w:w="709" w:type="dxa"/>
            <w:noWrap/>
            <w:vAlign w:val="center"/>
            <w:hideMark/>
          </w:tcPr>
          <w:p w14:paraId="245CBD3C" w14:textId="20BAACE0" w:rsidR="00074090" w:rsidRDefault="00074090">
            <w:pPr>
              <w:spacing w:before="0" w:after="0" w:line="256" w:lineRule="auto"/>
              <w:jc w:val="center"/>
              <w:rPr>
                <w:rFonts w:cs="Arial"/>
                <w:sz w:val="14"/>
                <w:szCs w:val="14"/>
                <w:lang w:val="en-AU" w:eastAsia="en-AU"/>
              </w:rPr>
            </w:pPr>
            <w:r>
              <w:rPr>
                <w:rFonts w:cs="Arial"/>
                <w:sz w:val="14"/>
                <w:szCs w:val="14"/>
              </w:rPr>
              <w:t>707</w:t>
            </w:r>
          </w:p>
        </w:tc>
        <w:tc>
          <w:tcPr>
            <w:tcW w:w="567" w:type="dxa"/>
            <w:noWrap/>
            <w:vAlign w:val="center"/>
            <w:hideMark/>
          </w:tcPr>
          <w:p w14:paraId="14D47C71" w14:textId="350DC9EA" w:rsidR="00074090" w:rsidRDefault="00074090">
            <w:pPr>
              <w:spacing w:before="0" w:after="0" w:line="256" w:lineRule="auto"/>
              <w:jc w:val="center"/>
              <w:rPr>
                <w:rFonts w:cs="Arial"/>
                <w:sz w:val="14"/>
                <w:szCs w:val="14"/>
                <w:lang w:val="en-AU" w:eastAsia="en-AU"/>
              </w:rPr>
            </w:pPr>
            <w:r>
              <w:rPr>
                <w:rFonts w:cs="Arial"/>
                <w:sz w:val="14"/>
                <w:szCs w:val="14"/>
              </w:rPr>
              <w:t>835</w:t>
            </w:r>
          </w:p>
        </w:tc>
        <w:tc>
          <w:tcPr>
            <w:tcW w:w="709" w:type="dxa"/>
            <w:noWrap/>
            <w:vAlign w:val="center"/>
            <w:hideMark/>
          </w:tcPr>
          <w:p w14:paraId="36B6C621" w14:textId="629ABFBF" w:rsidR="00074090" w:rsidRDefault="00074090">
            <w:pPr>
              <w:spacing w:before="0" w:after="0" w:line="256" w:lineRule="auto"/>
              <w:jc w:val="center"/>
              <w:rPr>
                <w:rFonts w:cs="Arial"/>
                <w:sz w:val="14"/>
                <w:szCs w:val="14"/>
                <w:lang w:val="en-AU" w:eastAsia="en-AU"/>
              </w:rPr>
            </w:pPr>
            <w:r>
              <w:rPr>
                <w:rFonts w:cs="Arial"/>
                <w:sz w:val="14"/>
                <w:szCs w:val="14"/>
              </w:rPr>
              <w:t>1,713</w:t>
            </w:r>
          </w:p>
        </w:tc>
        <w:tc>
          <w:tcPr>
            <w:tcW w:w="708" w:type="dxa"/>
            <w:noWrap/>
            <w:vAlign w:val="center"/>
            <w:hideMark/>
          </w:tcPr>
          <w:p w14:paraId="1CDBB9FB" w14:textId="4F514FB4" w:rsidR="00074090" w:rsidRDefault="00074090">
            <w:pPr>
              <w:spacing w:before="0" w:after="0" w:line="256" w:lineRule="auto"/>
              <w:jc w:val="center"/>
              <w:rPr>
                <w:rFonts w:cs="Arial"/>
                <w:sz w:val="14"/>
                <w:szCs w:val="14"/>
                <w:lang w:val="en-AU" w:eastAsia="en-AU"/>
              </w:rPr>
            </w:pPr>
            <w:r>
              <w:rPr>
                <w:rFonts w:cs="Arial"/>
                <w:sz w:val="14"/>
                <w:szCs w:val="14"/>
              </w:rPr>
              <w:t>2,388</w:t>
            </w:r>
          </w:p>
        </w:tc>
        <w:tc>
          <w:tcPr>
            <w:tcW w:w="709" w:type="dxa"/>
            <w:noWrap/>
            <w:vAlign w:val="center"/>
            <w:hideMark/>
          </w:tcPr>
          <w:p w14:paraId="347A8B6E" w14:textId="223A0966" w:rsidR="00074090" w:rsidRDefault="00074090">
            <w:pPr>
              <w:spacing w:before="0" w:after="0" w:line="256" w:lineRule="auto"/>
              <w:jc w:val="center"/>
              <w:rPr>
                <w:rFonts w:cs="Arial"/>
                <w:sz w:val="14"/>
                <w:szCs w:val="14"/>
                <w:lang w:val="en-AU" w:eastAsia="en-AU"/>
              </w:rPr>
            </w:pPr>
            <w:r>
              <w:rPr>
                <w:rFonts w:cs="Arial"/>
                <w:sz w:val="14"/>
                <w:szCs w:val="14"/>
              </w:rPr>
              <w:t>1,779</w:t>
            </w:r>
          </w:p>
        </w:tc>
        <w:tc>
          <w:tcPr>
            <w:tcW w:w="709" w:type="dxa"/>
            <w:noWrap/>
            <w:vAlign w:val="center"/>
            <w:hideMark/>
          </w:tcPr>
          <w:p w14:paraId="5C43CC1B" w14:textId="0E5F2840" w:rsidR="00074090" w:rsidRDefault="00074090">
            <w:pPr>
              <w:spacing w:before="0" w:after="0" w:line="256" w:lineRule="auto"/>
              <w:jc w:val="center"/>
              <w:rPr>
                <w:rFonts w:cs="Arial"/>
                <w:sz w:val="14"/>
                <w:szCs w:val="14"/>
                <w:lang w:val="en-AU" w:eastAsia="en-AU"/>
              </w:rPr>
            </w:pPr>
            <w:r>
              <w:rPr>
                <w:rFonts w:cs="Arial"/>
                <w:sz w:val="14"/>
                <w:szCs w:val="14"/>
              </w:rPr>
              <w:t>3,049</w:t>
            </w:r>
          </w:p>
        </w:tc>
        <w:tc>
          <w:tcPr>
            <w:tcW w:w="709" w:type="dxa"/>
            <w:noWrap/>
            <w:vAlign w:val="center"/>
            <w:hideMark/>
          </w:tcPr>
          <w:p w14:paraId="2FFA1D26" w14:textId="21EC41B6" w:rsidR="00074090" w:rsidRDefault="00074090">
            <w:pPr>
              <w:spacing w:before="0" w:after="0" w:line="256" w:lineRule="auto"/>
              <w:jc w:val="center"/>
              <w:rPr>
                <w:rFonts w:cs="Arial"/>
                <w:sz w:val="14"/>
                <w:szCs w:val="14"/>
                <w:lang w:val="en-AU" w:eastAsia="en-AU"/>
              </w:rPr>
            </w:pPr>
            <w:r>
              <w:rPr>
                <w:rFonts w:cs="Arial"/>
                <w:sz w:val="14"/>
                <w:szCs w:val="14"/>
              </w:rPr>
              <w:t>5,468</w:t>
            </w:r>
          </w:p>
        </w:tc>
        <w:tc>
          <w:tcPr>
            <w:tcW w:w="708" w:type="dxa"/>
            <w:noWrap/>
            <w:vAlign w:val="center"/>
            <w:hideMark/>
          </w:tcPr>
          <w:p w14:paraId="293CFF84" w14:textId="772BFF17" w:rsidR="00074090" w:rsidRDefault="00074090">
            <w:pPr>
              <w:spacing w:before="0" w:after="0" w:line="256" w:lineRule="auto"/>
              <w:jc w:val="center"/>
              <w:rPr>
                <w:rFonts w:cs="Arial"/>
                <w:sz w:val="14"/>
                <w:szCs w:val="14"/>
                <w:lang w:val="en-AU" w:eastAsia="en-AU"/>
              </w:rPr>
            </w:pPr>
            <w:r>
              <w:rPr>
                <w:rFonts w:cs="Arial"/>
                <w:sz w:val="14"/>
                <w:szCs w:val="14"/>
              </w:rPr>
              <w:t>2,591</w:t>
            </w:r>
          </w:p>
        </w:tc>
        <w:tc>
          <w:tcPr>
            <w:tcW w:w="567" w:type="dxa"/>
            <w:noWrap/>
            <w:vAlign w:val="center"/>
            <w:hideMark/>
          </w:tcPr>
          <w:p w14:paraId="24233416" w14:textId="302351B2" w:rsidR="00074090" w:rsidRDefault="00074090">
            <w:pPr>
              <w:spacing w:before="0" w:after="0" w:line="256" w:lineRule="auto"/>
              <w:jc w:val="center"/>
              <w:rPr>
                <w:rFonts w:cs="Arial"/>
                <w:sz w:val="14"/>
                <w:szCs w:val="14"/>
                <w:lang w:val="en-AU" w:eastAsia="en-AU"/>
              </w:rPr>
            </w:pPr>
            <w:r>
              <w:rPr>
                <w:rFonts w:cs="Arial"/>
                <w:sz w:val="14"/>
                <w:szCs w:val="14"/>
              </w:rPr>
              <w:t>983</w:t>
            </w:r>
          </w:p>
        </w:tc>
        <w:tc>
          <w:tcPr>
            <w:tcW w:w="709" w:type="dxa"/>
            <w:noWrap/>
            <w:vAlign w:val="center"/>
            <w:hideMark/>
          </w:tcPr>
          <w:p w14:paraId="7591EE41" w14:textId="223E00AD" w:rsidR="00074090" w:rsidRDefault="00074090">
            <w:pPr>
              <w:spacing w:before="0" w:after="0" w:line="256" w:lineRule="auto"/>
              <w:jc w:val="center"/>
              <w:rPr>
                <w:rFonts w:cs="Arial"/>
                <w:sz w:val="14"/>
                <w:szCs w:val="14"/>
                <w:lang w:val="en-AU" w:eastAsia="en-AU"/>
              </w:rPr>
            </w:pPr>
            <w:r>
              <w:rPr>
                <w:rFonts w:cs="Arial"/>
                <w:sz w:val="14"/>
                <w:szCs w:val="14"/>
              </w:rPr>
              <w:t>831</w:t>
            </w:r>
          </w:p>
        </w:tc>
        <w:tc>
          <w:tcPr>
            <w:tcW w:w="709" w:type="dxa"/>
            <w:noWrap/>
            <w:vAlign w:val="center"/>
            <w:hideMark/>
          </w:tcPr>
          <w:p w14:paraId="7A6E31A4" w14:textId="61A8671C" w:rsidR="00074090" w:rsidRDefault="00074090">
            <w:pPr>
              <w:spacing w:before="0" w:after="0" w:line="256" w:lineRule="auto"/>
              <w:jc w:val="center"/>
              <w:rPr>
                <w:rFonts w:cs="Arial"/>
                <w:sz w:val="14"/>
                <w:szCs w:val="14"/>
                <w:lang w:val="en-AU" w:eastAsia="en-AU"/>
              </w:rPr>
            </w:pPr>
            <w:r>
              <w:rPr>
                <w:rFonts w:cs="Arial"/>
                <w:sz w:val="14"/>
                <w:szCs w:val="14"/>
              </w:rPr>
              <w:t>176</w:t>
            </w:r>
          </w:p>
        </w:tc>
        <w:tc>
          <w:tcPr>
            <w:tcW w:w="709" w:type="dxa"/>
            <w:noWrap/>
            <w:vAlign w:val="center"/>
            <w:hideMark/>
          </w:tcPr>
          <w:p w14:paraId="70734E7F" w14:textId="538C7147" w:rsidR="00074090" w:rsidRDefault="00074090">
            <w:pPr>
              <w:spacing w:before="0" w:after="0" w:line="256" w:lineRule="auto"/>
              <w:jc w:val="center"/>
              <w:rPr>
                <w:rFonts w:cs="Arial"/>
                <w:sz w:val="14"/>
                <w:szCs w:val="14"/>
                <w:lang w:val="en-AU" w:eastAsia="en-AU"/>
              </w:rPr>
            </w:pPr>
            <w:r>
              <w:rPr>
                <w:rFonts w:cs="Arial"/>
                <w:sz w:val="14"/>
                <w:szCs w:val="14"/>
              </w:rPr>
              <w:t>284</w:t>
            </w:r>
          </w:p>
        </w:tc>
        <w:tc>
          <w:tcPr>
            <w:tcW w:w="708" w:type="dxa"/>
            <w:vAlign w:val="center"/>
            <w:hideMark/>
          </w:tcPr>
          <w:p w14:paraId="129749F6" w14:textId="06ADFD5F" w:rsidR="00074090" w:rsidRDefault="00074090">
            <w:pPr>
              <w:spacing w:before="0" w:after="0" w:line="256" w:lineRule="auto"/>
              <w:jc w:val="center"/>
              <w:rPr>
                <w:rFonts w:cs="Arial"/>
                <w:sz w:val="14"/>
                <w:szCs w:val="14"/>
                <w:lang w:val="en-AU" w:eastAsia="en-AU"/>
              </w:rPr>
            </w:pPr>
            <w:r>
              <w:rPr>
                <w:rFonts w:cs="Arial"/>
                <w:sz w:val="14"/>
                <w:szCs w:val="14"/>
              </w:rPr>
              <w:t>1,511</w:t>
            </w:r>
          </w:p>
        </w:tc>
        <w:tc>
          <w:tcPr>
            <w:tcW w:w="709" w:type="dxa"/>
            <w:vAlign w:val="center"/>
          </w:tcPr>
          <w:p w14:paraId="5A29366C" w14:textId="6ADF9C4D" w:rsidR="00074090" w:rsidRDefault="00074090">
            <w:pPr>
              <w:spacing w:before="0" w:after="0" w:line="256" w:lineRule="auto"/>
              <w:jc w:val="center"/>
              <w:rPr>
                <w:rFonts w:cs="Arial"/>
                <w:sz w:val="14"/>
                <w:szCs w:val="14"/>
                <w:lang w:val="en-AU" w:eastAsia="en-AU"/>
              </w:rPr>
            </w:pPr>
            <w:r>
              <w:rPr>
                <w:rFonts w:cs="Arial"/>
                <w:sz w:val="14"/>
                <w:szCs w:val="14"/>
              </w:rPr>
              <w:t>488</w:t>
            </w:r>
          </w:p>
        </w:tc>
      </w:tr>
      <w:tr w:rsidR="00074090" w14:paraId="2031D367" w14:textId="7A19B95A" w:rsidTr="00074090">
        <w:trPr>
          <w:trHeight w:val="255"/>
        </w:trPr>
        <w:tc>
          <w:tcPr>
            <w:tcW w:w="988" w:type="dxa"/>
            <w:noWrap/>
            <w:hideMark/>
          </w:tcPr>
          <w:p w14:paraId="1A6F37CC"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Pioneer River</w:t>
            </w:r>
          </w:p>
        </w:tc>
        <w:tc>
          <w:tcPr>
            <w:tcW w:w="708" w:type="dxa"/>
            <w:noWrap/>
            <w:vAlign w:val="center"/>
            <w:hideMark/>
          </w:tcPr>
          <w:p w14:paraId="37BC3E0A" w14:textId="7937851C" w:rsidR="00074090" w:rsidRDefault="00074090" w:rsidP="00BB4BE6">
            <w:pPr>
              <w:spacing w:before="0" w:after="0" w:line="256" w:lineRule="auto"/>
              <w:jc w:val="center"/>
              <w:rPr>
                <w:rFonts w:cs="Arial"/>
                <w:sz w:val="14"/>
                <w:szCs w:val="14"/>
                <w:lang w:val="en-AU" w:eastAsia="en-AU"/>
              </w:rPr>
            </w:pPr>
            <w:r>
              <w:rPr>
                <w:rFonts w:cs="Arial"/>
                <w:sz w:val="14"/>
                <w:szCs w:val="14"/>
              </w:rPr>
              <w:t>91</w:t>
            </w:r>
          </w:p>
        </w:tc>
        <w:tc>
          <w:tcPr>
            <w:tcW w:w="709" w:type="dxa"/>
            <w:noWrap/>
            <w:vAlign w:val="center"/>
            <w:hideMark/>
          </w:tcPr>
          <w:p w14:paraId="4BA4D090" w14:textId="643B1847" w:rsidR="00074090" w:rsidRDefault="00074090">
            <w:pPr>
              <w:spacing w:before="0" w:after="0" w:line="256" w:lineRule="auto"/>
              <w:jc w:val="center"/>
              <w:rPr>
                <w:rFonts w:cs="Arial"/>
                <w:sz w:val="14"/>
                <w:szCs w:val="14"/>
                <w:lang w:val="en-AU" w:eastAsia="en-AU"/>
              </w:rPr>
            </w:pPr>
            <w:r>
              <w:rPr>
                <w:rFonts w:cs="Arial"/>
                <w:sz w:val="14"/>
                <w:szCs w:val="14"/>
              </w:rPr>
              <w:t>20</w:t>
            </w:r>
          </w:p>
        </w:tc>
        <w:tc>
          <w:tcPr>
            <w:tcW w:w="709" w:type="dxa"/>
            <w:noWrap/>
            <w:vAlign w:val="center"/>
            <w:hideMark/>
          </w:tcPr>
          <w:p w14:paraId="0CE1F05E" w14:textId="2A3F7AB0" w:rsidR="00074090" w:rsidRDefault="00074090">
            <w:pPr>
              <w:spacing w:before="0" w:after="0" w:line="256" w:lineRule="auto"/>
              <w:jc w:val="center"/>
              <w:rPr>
                <w:rFonts w:cs="Arial"/>
                <w:sz w:val="14"/>
                <w:szCs w:val="14"/>
                <w:lang w:val="en-AU" w:eastAsia="en-AU"/>
              </w:rPr>
            </w:pPr>
            <w:r>
              <w:rPr>
                <w:rFonts w:cs="Arial"/>
                <w:sz w:val="14"/>
                <w:szCs w:val="14"/>
              </w:rPr>
              <w:t>179</w:t>
            </w:r>
          </w:p>
        </w:tc>
        <w:tc>
          <w:tcPr>
            <w:tcW w:w="567" w:type="dxa"/>
            <w:noWrap/>
            <w:vAlign w:val="center"/>
            <w:hideMark/>
          </w:tcPr>
          <w:p w14:paraId="52CF07A3" w14:textId="598705F0" w:rsidR="00074090" w:rsidRDefault="00074090">
            <w:pPr>
              <w:spacing w:before="0" w:after="0" w:line="256" w:lineRule="auto"/>
              <w:jc w:val="center"/>
              <w:rPr>
                <w:rFonts w:cs="Arial"/>
                <w:sz w:val="14"/>
                <w:szCs w:val="14"/>
                <w:lang w:val="en-AU" w:eastAsia="en-AU"/>
              </w:rPr>
            </w:pPr>
            <w:r>
              <w:rPr>
                <w:rFonts w:cs="Arial"/>
                <w:sz w:val="14"/>
                <w:szCs w:val="14"/>
              </w:rPr>
              <w:t>67</w:t>
            </w:r>
          </w:p>
        </w:tc>
        <w:tc>
          <w:tcPr>
            <w:tcW w:w="709" w:type="dxa"/>
            <w:noWrap/>
            <w:vAlign w:val="center"/>
            <w:hideMark/>
          </w:tcPr>
          <w:p w14:paraId="6B64C89C" w14:textId="722739D2" w:rsidR="00074090" w:rsidRDefault="00074090">
            <w:pPr>
              <w:spacing w:before="0" w:after="0" w:line="256" w:lineRule="auto"/>
              <w:jc w:val="center"/>
              <w:rPr>
                <w:rFonts w:cs="Arial"/>
                <w:sz w:val="14"/>
                <w:szCs w:val="14"/>
                <w:lang w:val="en-AU" w:eastAsia="en-AU"/>
              </w:rPr>
            </w:pPr>
            <w:r>
              <w:rPr>
                <w:rFonts w:cs="Arial"/>
                <w:sz w:val="14"/>
                <w:szCs w:val="14"/>
              </w:rPr>
              <w:t>941</w:t>
            </w:r>
          </w:p>
        </w:tc>
        <w:tc>
          <w:tcPr>
            <w:tcW w:w="708" w:type="dxa"/>
            <w:noWrap/>
            <w:vAlign w:val="center"/>
            <w:hideMark/>
          </w:tcPr>
          <w:p w14:paraId="1471050E" w14:textId="2F7F7D63" w:rsidR="00074090" w:rsidRDefault="00074090">
            <w:pPr>
              <w:spacing w:before="0" w:after="0" w:line="256" w:lineRule="auto"/>
              <w:jc w:val="center"/>
              <w:rPr>
                <w:rFonts w:cs="Arial"/>
                <w:sz w:val="14"/>
                <w:szCs w:val="14"/>
                <w:lang w:val="en-AU" w:eastAsia="en-AU"/>
              </w:rPr>
            </w:pPr>
            <w:r>
              <w:rPr>
                <w:rFonts w:cs="Arial"/>
                <w:sz w:val="14"/>
                <w:szCs w:val="14"/>
              </w:rPr>
              <w:t>1,446</w:t>
            </w:r>
          </w:p>
        </w:tc>
        <w:tc>
          <w:tcPr>
            <w:tcW w:w="709" w:type="dxa"/>
            <w:noWrap/>
            <w:vAlign w:val="center"/>
            <w:hideMark/>
          </w:tcPr>
          <w:p w14:paraId="4EDBB1A4" w14:textId="3DEF8480" w:rsidR="00074090" w:rsidRDefault="00074090">
            <w:pPr>
              <w:spacing w:before="0" w:after="0" w:line="256" w:lineRule="auto"/>
              <w:jc w:val="center"/>
              <w:rPr>
                <w:rFonts w:cs="Arial"/>
                <w:sz w:val="14"/>
                <w:szCs w:val="14"/>
                <w:lang w:val="en-AU" w:eastAsia="en-AU"/>
              </w:rPr>
            </w:pPr>
            <w:r>
              <w:rPr>
                <w:rFonts w:cs="Arial"/>
                <w:sz w:val="14"/>
                <w:szCs w:val="14"/>
              </w:rPr>
              <w:t>956</w:t>
            </w:r>
          </w:p>
        </w:tc>
        <w:tc>
          <w:tcPr>
            <w:tcW w:w="709" w:type="dxa"/>
            <w:noWrap/>
            <w:vAlign w:val="center"/>
            <w:hideMark/>
          </w:tcPr>
          <w:p w14:paraId="5D3ACC53" w14:textId="26785DE9" w:rsidR="00074090" w:rsidRDefault="00074090">
            <w:pPr>
              <w:spacing w:before="0" w:after="0" w:line="256" w:lineRule="auto"/>
              <w:jc w:val="center"/>
              <w:rPr>
                <w:rFonts w:cs="Arial"/>
                <w:sz w:val="14"/>
                <w:szCs w:val="14"/>
                <w:lang w:val="en-AU" w:eastAsia="en-AU"/>
              </w:rPr>
            </w:pPr>
            <w:r>
              <w:rPr>
                <w:rFonts w:cs="Arial"/>
                <w:sz w:val="14"/>
                <w:szCs w:val="14"/>
              </w:rPr>
              <w:t>1,511</w:t>
            </w:r>
          </w:p>
        </w:tc>
        <w:tc>
          <w:tcPr>
            <w:tcW w:w="709" w:type="dxa"/>
            <w:noWrap/>
            <w:vAlign w:val="center"/>
            <w:hideMark/>
          </w:tcPr>
          <w:p w14:paraId="33BD6DA3" w14:textId="05824DD2" w:rsidR="00074090" w:rsidRDefault="00074090">
            <w:pPr>
              <w:spacing w:before="0" w:after="0" w:line="256" w:lineRule="auto"/>
              <w:jc w:val="center"/>
              <w:rPr>
                <w:rFonts w:cs="Arial"/>
                <w:sz w:val="14"/>
                <w:szCs w:val="14"/>
                <w:lang w:val="en-AU" w:eastAsia="en-AU"/>
              </w:rPr>
            </w:pPr>
            <w:r>
              <w:rPr>
                <w:rFonts w:cs="Arial"/>
                <w:sz w:val="14"/>
                <w:szCs w:val="14"/>
              </w:rPr>
              <w:t>3,482</w:t>
            </w:r>
          </w:p>
        </w:tc>
        <w:tc>
          <w:tcPr>
            <w:tcW w:w="708" w:type="dxa"/>
            <w:noWrap/>
            <w:vAlign w:val="center"/>
            <w:hideMark/>
          </w:tcPr>
          <w:p w14:paraId="0523C5C2" w14:textId="000498CC" w:rsidR="00074090" w:rsidRDefault="00074090">
            <w:pPr>
              <w:spacing w:before="0" w:after="0" w:line="256" w:lineRule="auto"/>
              <w:jc w:val="center"/>
              <w:rPr>
                <w:rFonts w:cs="Arial"/>
                <w:sz w:val="14"/>
                <w:szCs w:val="14"/>
                <w:lang w:val="en-AU" w:eastAsia="en-AU"/>
              </w:rPr>
            </w:pPr>
            <w:r>
              <w:rPr>
                <w:rFonts w:cs="Arial"/>
                <w:sz w:val="14"/>
                <w:szCs w:val="14"/>
              </w:rPr>
              <w:t>1,504</w:t>
            </w:r>
          </w:p>
        </w:tc>
        <w:tc>
          <w:tcPr>
            <w:tcW w:w="567" w:type="dxa"/>
            <w:noWrap/>
            <w:vAlign w:val="center"/>
            <w:hideMark/>
          </w:tcPr>
          <w:p w14:paraId="48665827" w14:textId="333AD434" w:rsidR="00074090" w:rsidRDefault="00074090">
            <w:pPr>
              <w:spacing w:before="0" w:after="0" w:line="256" w:lineRule="auto"/>
              <w:jc w:val="center"/>
              <w:rPr>
                <w:rFonts w:cs="Arial"/>
                <w:sz w:val="14"/>
                <w:szCs w:val="14"/>
                <w:lang w:val="en-AU" w:eastAsia="en-AU"/>
              </w:rPr>
            </w:pPr>
            <w:r>
              <w:rPr>
                <w:rFonts w:cs="Arial"/>
                <w:sz w:val="14"/>
                <w:szCs w:val="14"/>
              </w:rPr>
              <w:t>1,115</w:t>
            </w:r>
          </w:p>
        </w:tc>
        <w:tc>
          <w:tcPr>
            <w:tcW w:w="709" w:type="dxa"/>
            <w:noWrap/>
            <w:vAlign w:val="center"/>
            <w:hideMark/>
          </w:tcPr>
          <w:p w14:paraId="19509E3F" w14:textId="567576F1" w:rsidR="00074090" w:rsidRDefault="00074090">
            <w:pPr>
              <w:spacing w:before="0" w:after="0" w:line="256" w:lineRule="auto"/>
              <w:jc w:val="center"/>
              <w:rPr>
                <w:rFonts w:cs="Arial"/>
                <w:sz w:val="14"/>
                <w:szCs w:val="14"/>
                <w:lang w:val="en-AU" w:eastAsia="en-AU"/>
              </w:rPr>
            </w:pPr>
            <w:r>
              <w:rPr>
                <w:rFonts w:cs="Arial"/>
                <w:sz w:val="14"/>
                <w:szCs w:val="14"/>
              </w:rPr>
              <w:t>609</w:t>
            </w:r>
          </w:p>
        </w:tc>
        <w:tc>
          <w:tcPr>
            <w:tcW w:w="709" w:type="dxa"/>
            <w:noWrap/>
            <w:vAlign w:val="center"/>
            <w:hideMark/>
          </w:tcPr>
          <w:p w14:paraId="44D394B4" w14:textId="63B67CB5" w:rsidR="00074090" w:rsidRDefault="00074090">
            <w:pPr>
              <w:spacing w:before="0" w:after="0" w:line="256" w:lineRule="auto"/>
              <w:jc w:val="center"/>
              <w:rPr>
                <w:rFonts w:cs="Arial"/>
                <w:sz w:val="14"/>
                <w:szCs w:val="14"/>
                <w:lang w:val="en-AU" w:eastAsia="en-AU"/>
              </w:rPr>
            </w:pPr>
            <w:r>
              <w:rPr>
                <w:rFonts w:cs="Arial"/>
                <w:sz w:val="14"/>
                <w:szCs w:val="14"/>
              </w:rPr>
              <w:t>126</w:t>
            </w:r>
          </w:p>
        </w:tc>
        <w:tc>
          <w:tcPr>
            <w:tcW w:w="709" w:type="dxa"/>
            <w:noWrap/>
            <w:vAlign w:val="center"/>
            <w:hideMark/>
          </w:tcPr>
          <w:p w14:paraId="03FC919D" w14:textId="719A510F" w:rsidR="00074090" w:rsidRDefault="00074090">
            <w:pPr>
              <w:spacing w:before="0" w:after="0" w:line="256" w:lineRule="auto"/>
              <w:jc w:val="center"/>
              <w:rPr>
                <w:rFonts w:cs="Arial"/>
                <w:sz w:val="14"/>
                <w:szCs w:val="14"/>
                <w:lang w:val="en-AU" w:eastAsia="en-AU"/>
              </w:rPr>
            </w:pPr>
            <w:r>
              <w:rPr>
                <w:rFonts w:cs="Arial"/>
                <w:sz w:val="14"/>
                <w:szCs w:val="14"/>
              </w:rPr>
              <w:t>597</w:t>
            </w:r>
          </w:p>
        </w:tc>
        <w:tc>
          <w:tcPr>
            <w:tcW w:w="708" w:type="dxa"/>
            <w:vAlign w:val="center"/>
            <w:hideMark/>
          </w:tcPr>
          <w:p w14:paraId="0B6AEDCF" w14:textId="3E5CFE51" w:rsidR="00074090" w:rsidRDefault="00074090">
            <w:pPr>
              <w:spacing w:before="0" w:after="0" w:line="256" w:lineRule="auto"/>
              <w:jc w:val="center"/>
              <w:rPr>
                <w:rFonts w:cs="Arial"/>
                <w:sz w:val="14"/>
                <w:szCs w:val="14"/>
                <w:lang w:val="en-AU" w:eastAsia="en-AU"/>
              </w:rPr>
            </w:pPr>
            <w:r>
              <w:rPr>
                <w:rFonts w:cs="Arial"/>
                <w:sz w:val="14"/>
                <w:szCs w:val="14"/>
              </w:rPr>
              <w:t>1,389</w:t>
            </w:r>
          </w:p>
        </w:tc>
        <w:tc>
          <w:tcPr>
            <w:tcW w:w="709" w:type="dxa"/>
            <w:vAlign w:val="center"/>
          </w:tcPr>
          <w:p w14:paraId="47E8B605" w14:textId="491CFB0E" w:rsidR="00074090" w:rsidRDefault="00074090">
            <w:pPr>
              <w:spacing w:before="0" w:after="0" w:line="256" w:lineRule="auto"/>
              <w:jc w:val="center"/>
              <w:rPr>
                <w:rFonts w:cs="Arial"/>
                <w:sz w:val="14"/>
                <w:szCs w:val="14"/>
                <w:lang w:val="en-AU" w:eastAsia="en-AU"/>
              </w:rPr>
            </w:pPr>
            <w:r>
              <w:rPr>
                <w:rFonts w:cs="Arial"/>
                <w:sz w:val="14"/>
                <w:szCs w:val="14"/>
              </w:rPr>
              <w:t>250</w:t>
            </w:r>
          </w:p>
        </w:tc>
      </w:tr>
      <w:tr w:rsidR="00074090" w14:paraId="6564BBD6" w14:textId="459BAF43" w:rsidTr="00074090">
        <w:trPr>
          <w:trHeight w:val="255"/>
        </w:trPr>
        <w:tc>
          <w:tcPr>
            <w:tcW w:w="988" w:type="dxa"/>
            <w:noWrap/>
            <w:hideMark/>
          </w:tcPr>
          <w:p w14:paraId="3287C88C"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Plane Creek</w:t>
            </w:r>
          </w:p>
        </w:tc>
        <w:tc>
          <w:tcPr>
            <w:tcW w:w="708" w:type="dxa"/>
            <w:noWrap/>
            <w:vAlign w:val="center"/>
            <w:hideMark/>
          </w:tcPr>
          <w:p w14:paraId="1E256A32" w14:textId="3BD0994B" w:rsidR="00074090" w:rsidRDefault="00074090" w:rsidP="00BB4BE6">
            <w:pPr>
              <w:spacing w:before="0" w:after="0" w:line="256" w:lineRule="auto"/>
              <w:jc w:val="center"/>
              <w:rPr>
                <w:rFonts w:cs="Arial"/>
                <w:sz w:val="14"/>
                <w:szCs w:val="14"/>
                <w:lang w:val="en-AU" w:eastAsia="en-AU"/>
              </w:rPr>
            </w:pPr>
            <w:r>
              <w:rPr>
                <w:rFonts w:cs="Arial"/>
                <w:sz w:val="14"/>
                <w:szCs w:val="14"/>
              </w:rPr>
              <w:t>372</w:t>
            </w:r>
          </w:p>
        </w:tc>
        <w:tc>
          <w:tcPr>
            <w:tcW w:w="709" w:type="dxa"/>
            <w:noWrap/>
            <w:vAlign w:val="center"/>
            <w:hideMark/>
          </w:tcPr>
          <w:p w14:paraId="1C67B0A5" w14:textId="23FAA50C" w:rsidR="00074090" w:rsidRDefault="00074090">
            <w:pPr>
              <w:spacing w:before="0" w:after="0" w:line="256" w:lineRule="auto"/>
              <w:jc w:val="center"/>
              <w:rPr>
                <w:rFonts w:cs="Arial"/>
                <w:sz w:val="14"/>
                <w:szCs w:val="14"/>
                <w:lang w:val="en-AU" w:eastAsia="en-AU"/>
              </w:rPr>
            </w:pPr>
            <w:r>
              <w:rPr>
                <w:rFonts w:cs="Arial"/>
                <w:sz w:val="14"/>
                <w:szCs w:val="14"/>
              </w:rPr>
              <w:t>79</w:t>
            </w:r>
          </w:p>
        </w:tc>
        <w:tc>
          <w:tcPr>
            <w:tcW w:w="709" w:type="dxa"/>
            <w:noWrap/>
            <w:vAlign w:val="center"/>
            <w:hideMark/>
          </w:tcPr>
          <w:p w14:paraId="50F0716C" w14:textId="7F71362F" w:rsidR="00074090" w:rsidRDefault="00074090">
            <w:pPr>
              <w:spacing w:before="0" w:after="0" w:line="256" w:lineRule="auto"/>
              <w:jc w:val="center"/>
              <w:rPr>
                <w:rFonts w:cs="Arial"/>
                <w:sz w:val="14"/>
                <w:szCs w:val="14"/>
                <w:lang w:val="en-AU" w:eastAsia="en-AU"/>
              </w:rPr>
            </w:pPr>
            <w:r>
              <w:rPr>
                <w:rFonts w:cs="Arial"/>
                <w:sz w:val="14"/>
                <w:szCs w:val="14"/>
              </w:rPr>
              <w:t>557</w:t>
            </w:r>
          </w:p>
        </w:tc>
        <w:tc>
          <w:tcPr>
            <w:tcW w:w="567" w:type="dxa"/>
            <w:noWrap/>
            <w:vAlign w:val="center"/>
            <w:hideMark/>
          </w:tcPr>
          <w:p w14:paraId="333C2104" w14:textId="58196DAE" w:rsidR="00074090" w:rsidRDefault="00074090">
            <w:pPr>
              <w:spacing w:before="0" w:after="0" w:line="256" w:lineRule="auto"/>
              <w:jc w:val="center"/>
              <w:rPr>
                <w:rFonts w:cs="Arial"/>
                <w:sz w:val="14"/>
                <w:szCs w:val="14"/>
                <w:lang w:val="en-AU" w:eastAsia="en-AU"/>
              </w:rPr>
            </w:pPr>
            <w:r>
              <w:rPr>
                <w:rFonts w:cs="Arial"/>
                <w:sz w:val="14"/>
                <w:szCs w:val="14"/>
              </w:rPr>
              <w:t>49</w:t>
            </w:r>
          </w:p>
        </w:tc>
        <w:tc>
          <w:tcPr>
            <w:tcW w:w="709" w:type="dxa"/>
            <w:noWrap/>
            <w:vAlign w:val="center"/>
            <w:hideMark/>
          </w:tcPr>
          <w:p w14:paraId="24CB55B2" w14:textId="04350DDF" w:rsidR="00074090" w:rsidRDefault="00074090">
            <w:pPr>
              <w:spacing w:before="0" w:after="0" w:line="256" w:lineRule="auto"/>
              <w:jc w:val="center"/>
              <w:rPr>
                <w:rFonts w:cs="Arial"/>
                <w:sz w:val="14"/>
                <w:szCs w:val="14"/>
                <w:lang w:val="en-AU" w:eastAsia="en-AU"/>
              </w:rPr>
            </w:pPr>
            <w:r>
              <w:rPr>
                <w:rFonts w:cs="Arial"/>
                <w:sz w:val="14"/>
                <w:szCs w:val="14"/>
              </w:rPr>
              <w:t>1,304</w:t>
            </w:r>
          </w:p>
        </w:tc>
        <w:tc>
          <w:tcPr>
            <w:tcW w:w="708" w:type="dxa"/>
            <w:noWrap/>
            <w:vAlign w:val="center"/>
            <w:hideMark/>
          </w:tcPr>
          <w:p w14:paraId="27A34CD5" w14:textId="7FE4F8F3" w:rsidR="00074090" w:rsidRDefault="00074090">
            <w:pPr>
              <w:spacing w:before="0" w:after="0" w:line="256" w:lineRule="auto"/>
              <w:jc w:val="center"/>
              <w:rPr>
                <w:rFonts w:cs="Arial"/>
                <w:sz w:val="14"/>
                <w:szCs w:val="14"/>
                <w:lang w:val="en-AU" w:eastAsia="en-AU"/>
              </w:rPr>
            </w:pPr>
            <w:r>
              <w:rPr>
                <w:rFonts w:cs="Arial"/>
                <w:sz w:val="14"/>
                <w:szCs w:val="14"/>
              </w:rPr>
              <w:t>2,848</w:t>
            </w:r>
          </w:p>
        </w:tc>
        <w:tc>
          <w:tcPr>
            <w:tcW w:w="709" w:type="dxa"/>
            <w:noWrap/>
            <w:vAlign w:val="center"/>
            <w:hideMark/>
          </w:tcPr>
          <w:p w14:paraId="3EC73F93" w14:textId="4C57D7D8" w:rsidR="00074090" w:rsidRDefault="00074090">
            <w:pPr>
              <w:spacing w:before="0" w:after="0" w:line="256" w:lineRule="auto"/>
              <w:jc w:val="center"/>
              <w:rPr>
                <w:rFonts w:cs="Arial"/>
                <w:sz w:val="14"/>
                <w:szCs w:val="14"/>
                <w:lang w:val="en-AU" w:eastAsia="en-AU"/>
              </w:rPr>
            </w:pPr>
            <w:r>
              <w:rPr>
                <w:rFonts w:cs="Arial"/>
                <w:sz w:val="14"/>
                <w:szCs w:val="14"/>
              </w:rPr>
              <w:t>1,477</w:t>
            </w:r>
          </w:p>
        </w:tc>
        <w:tc>
          <w:tcPr>
            <w:tcW w:w="709" w:type="dxa"/>
            <w:noWrap/>
            <w:vAlign w:val="center"/>
            <w:hideMark/>
          </w:tcPr>
          <w:p w14:paraId="7CDECD14" w14:textId="639A3A1A" w:rsidR="00074090" w:rsidRDefault="00074090">
            <w:pPr>
              <w:spacing w:before="0" w:after="0" w:line="256" w:lineRule="auto"/>
              <w:jc w:val="center"/>
              <w:rPr>
                <w:rFonts w:cs="Arial"/>
                <w:sz w:val="14"/>
                <w:szCs w:val="14"/>
                <w:lang w:val="en-AU" w:eastAsia="en-AU"/>
              </w:rPr>
            </w:pPr>
            <w:r>
              <w:rPr>
                <w:rFonts w:cs="Arial"/>
                <w:sz w:val="14"/>
                <w:szCs w:val="14"/>
              </w:rPr>
              <w:t>2,928</w:t>
            </w:r>
          </w:p>
        </w:tc>
        <w:tc>
          <w:tcPr>
            <w:tcW w:w="709" w:type="dxa"/>
            <w:noWrap/>
            <w:vAlign w:val="center"/>
            <w:hideMark/>
          </w:tcPr>
          <w:p w14:paraId="0A6E80F0" w14:textId="48A39350" w:rsidR="00074090" w:rsidRDefault="00074090">
            <w:pPr>
              <w:spacing w:before="0" w:after="0" w:line="256" w:lineRule="auto"/>
              <w:jc w:val="center"/>
              <w:rPr>
                <w:rFonts w:cs="Arial"/>
                <w:sz w:val="14"/>
                <w:szCs w:val="14"/>
                <w:lang w:val="en-AU" w:eastAsia="en-AU"/>
              </w:rPr>
            </w:pPr>
            <w:r>
              <w:rPr>
                <w:rFonts w:cs="Arial"/>
                <w:sz w:val="14"/>
                <w:szCs w:val="14"/>
              </w:rPr>
              <w:t>4,802</w:t>
            </w:r>
          </w:p>
        </w:tc>
        <w:tc>
          <w:tcPr>
            <w:tcW w:w="708" w:type="dxa"/>
            <w:noWrap/>
            <w:vAlign w:val="center"/>
            <w:hideMark/>
          </w:tcPr>
          <w:p w14:paraId="4C5536A7" w14:textId="1D6167E9" w:rsidR="00074090" w:rsidRDefault="00074090">
            <w:pPr>
              <w:spacing w:before="0" w:after="0" w:line="256" w:lineRule="auto"/>
              <w:jc w:val="center"/>
              <w:rPr>
                <w:rFonts w:cs="Arial"/>
                <w:sz w:val="14"/>
                <w:szCs w:val="14"/>
                <w:lang w:val="en-AU" w:eastAsia="en-AU"/>
              </w:rPr>
            </w:pPr>
            <w:r>
              <w:rPr>
                <w:rFonts w:cs="Arial"/>
                <w:sz w:val="14"/>
                <w:szCs w:val="14"/>
              </w:rPr>
              <w:t>2,850</w:t>
            </w:r>
          </w:p>
        </w:tc>
        <w:tc>
          <w:tcPr>
            <w:tcW w:w="567" w:type="dxa"/>
            <w:noWrap/>
            <w:vAlign w:val="center"/>
            <w:hideMark/>
          </w:tcPr>
          <w:p w14:paraId="7C1E78BC" w14:textId="61175344" w:rsidR="00074090" w:rsidRDefault="00074090">
            <w:pPr>
              <w:spacing w:before="0" w:after="0" w:line="256" w:lineRule="auto"/>
              <w:jc w:val="center"/>
              <w:rPr>
                <w:rFonts w:cs="Arial"/>
                <w:sz w:val="14"/>
                <w:szCs w:val="14"/>
                <w:lang w:val="en-AU" w:eastAsia="en-AU"/>
              </w:rPr>
            </w:pPr>
            <w:r>
              <w:rPr>
                <w:rFonts w:cs="Arial"/>
                <w:sz w:val="14"/>
                <w:szCs w:val="14"/>
              </w:rPr>
              <w:t>1,946</w:t>
            </w:r>
          </w:p>
        </w:tc>
        <w:tc>
          <w:tcPr>
            <w:tcW w:w="709" w:type="dxa"/>
            <w:noWrap/>
            <w:vAlign w:val="center"/>
            <w:hideMark/>
          </w:tcPr>
          <w:p w14:paraId="380ABCDB" w14:textId="431F9ECB" w:rsidR="00074090" w:rsidRDefault="00074090">
            <w:pPr>
              <w:spacing w:before="0" w:after="0" w:line="256" w:lineRule="auto"/>
              <w:jc w:val="center"/>
              <w:rPr>
                <w:rFonts w:cs="Arial"/>
                <w:sz w:val="14"/>
                <w:szCs w:val="14"/>
                <w:lang w:val="en-AU" w:eastAsia="en-AU"/>
              </w:rPr>
            </w:pPr>
            <w:r>
              <w:rPr>
                <w:rFonts w:cs="Arial"/>
                <w:sz w:val="14"/>
                <w:szCs w:val="14"/>
              </w:rPr>
              <w:t>737</w:t>
            </w:r>
          </w:p>
        </w:tc>
        <w:tc>
          <w:tcPr>
            <w:tcW w:w="709" w:type="dxa"/>
            <w:noWrap/>
            <w:vAlign w:val="center"/>
            <w:hideMark/>
          </w:tcPr>
          <w:p w14:paraId="0EFC0171" w14:textId="5098AD6F" w:rsidR="00074090" w:rsidRDefault="00074090">
            <w:pPr>
              <w:spacing w:before="0" w:after="0" w:line="256" w:lineRule="auto"/>
              <w:jc w:val="center"/>
              <w:rPr>
                <w:rFonts w:cs="Arial"/>
                <w:sz w:val="14"/>
                <w:szCs w:val="14"/>
                <w:lang w:val="en-AU" w:eastAsia="en-AU"/>
              </w:rPr>
            </w:pPr>
            <w:r>
              <w:rPr>
                <w:rFonts w:cs="Arial"/>
                <w:sz w:val="14"/>
                <w:szCs w:val="14"/>
              </w:rPr>
              <w:t>238</w:t>
            </w:r>
          </w:p>
        </w:tc>
        <w:tc>
          <w:tcPr>
            <w:tcW w:w="709" w:type="dxa"/>
            <w:noWrap/>
            <w:vAlign w:val="center"/>
            <w:hideMark/>
          </w:tcPr>
          <w:p w14:paraId="74D00465" w14:textId="6A67BFCB" w:rsidR="00074090" w:rsidRDefault="00074090">
            <w:pPr>
              <w:spacing w:before="0" w:after="0" w:line="256" w:lineRule="auto"/>
              <w:jc w:val="center"/>
              <w:rPr>
                <w:rFonts w:cs="Arial"/>
                <w:sz w:val="14"/>
                <w:szCs w:val="14"/>
                <w:lang w:val="en-AU" w:eastAsia="en-AU"/>
              </w:rPr>
            </w:pPr>
            <w:r>
              <w:rPr>
                <w:rFonts w:cs="Arial"/>
                <w:sz w:val="14"/>
                <w:szCs w:val="14"/>
              </w:rPr>
              <w:t>833</w:t>
            </w:r>
          </w:p>
        </w:tc>
        <w:tc>
          <w:tcPr>
            <w:tcW w:w="708" w:type="dxa"/>
            <w:vAlign w:val="center"/>
            <w:hideMark/>
          </w:tcPr>
          <w:p w14:paraId="6B45874E" w14:textId="1014B4AB" w:rsidR="00074090" w:rsidRDefault="00074090">
            <w:pPr>
              <w:spacing w:before="0" w:after="0" w:line="256" w:lineRule="auto"/>
              <w:jc w:val="center"/>
              <w:rPr>
                <w:rFonts w:cs="Arial"/>
                <w:sz w:val="14"/>
                <w:szCs w:val="14"/>
                <w:lang w:val="en-AU" w:eastAsia="en-AU"/>
              </w:rPr>
            </w:pPr>
            <w:r>
              <w:rPr>
                <w:rFonts w:cs="Arial"/>
                <w:sz w:val="14"/>
                <w:szCs w:val="14"/>
              </w:rPr>
              <w:t>2,613</w:t>
            </w:r>
          </w:p>
        </w:tc>
        <w:tc>
          <w:tcPr>
            <w:tcW w:w="709" w:type="dxa"/>
            <w:vAlign w:val="center"/>
          </w:tcPr>
          <w:p w14:paraId="009F8831" w14:textId="5EEE8A16" w:rsidR="00074090" w:rsidRDefault="00074090">
            <w:pPr>
              <w:spacing w:before="0" w:after="0" w:line="256" w:lineRule="auto"/>
              <w:jc w:val="center"/>
              <w:rPr>
                <w:rFonts w:cs="Arial"/>
                <w:sz w:val="14"/>
                <w:szCs w:val="14"/>
                <w:lang w:val="en-AU" w:eastAsia="en-AU"/>
              </w:rPr>
            </w:pPr>
            <w:r>
              <w:rPr>
                <w:rFonts w:cs="Arial"/>
                <w:sz w:val="14"/>
                <w:szCs w:val="14"/>
              </w:rPr>
              <w:t>274</w:t>
            </w:r>
          </w:p>
        </w:tc>
      </w:tr>
      <w:tr w:rsidR="00074090" w14:paraId="4CD8E15C" w14:textId="03387408" w:rsidTr="00074090">
        <w:trPr>
          <w:trHeight w:val="255"/>
        </w:trPr>
        <w:tc>
          <w:tcPr>
            <w:tcW w:w="988" w:type="dxa"/>
            <w:noWrap/>
            <w:hideMark/>
          </w:tcPr>
          <w:p w14:paraId="6486EE5C"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Styx River</w:t>
            </w:r>
          </w:p>
        </w:tc>
        <w:tc>
          <w:tcPr>
            <w:tcW w:w="708" w:type="dxa"/>
            <w:noWrap/>
            <w:vAlign w:val="center"/>
            <w:hideMark/>
          </w:tcPr>
          <w:p w14:paraId="277335A9" w14:textId="73ED82EE" w:rsidR="00074090" w:rsidRDefault="00074090" w:rsidP="00BB4BE6">
            <w:pPr>
              <w:spacing w:before="0" w:after="0" w:line="256" w:lineRule="auto"/>
              <w:jc w:val="center"/>
              <w:rPr>
                <w:rFonts w:cs="Arial"/>
                <w:sz w:val="14"/>
                <w:szCs w:val="14"/>
                <w:lang w:val="en-AU" w:eastAsia="en-AU"/>
              </w:rPr>
            </w:pPr>
            <w:r>
              <w:rPr>
                <w:rFonts w:cs="Arial"/>
                <w:sz w:val="14"/>
                <w:szCs w:val="14"/>
              </w:rPr>
              <w:t>834</w:t>
            </w:r>
          </w:p>
        </w:tc>
        <w:tc>
          <w:tcPr>
            <w:tcW w:w="709" w:type="dxa"/>
            <w:noWrap/>
            <w:vAlign w:val="center"/>
            <w:hideMark/>
          </w:tcPr>
          <w:p w14:paraId="09DE6000" w14:textId="126E0358" w:rsidR="00074090" w:rsidRDefault="00074090">
            <w:pPr>
              <w:spacing w:before="0" w:after="0" w:line="256" w:lineRule="auto"/>
              <w:jc w:val="center"/>
              <w:rPr>
                <w:rFonts w:cs="Arial"/>
                <w:sz w:val="14"/>
                <w:szCs w:val="14"/>
                <w:lang w:val="en-AU" w:eastAsia="en-AU"/>
              </w:rPr>
            </w:pPr>
            <w:r>
              <w:rPr>
                <w:rFonts w:cs="Arial"/>
                <w:sz w:val="14"/>
                <w:szCs w:val="14"/>
              </w:rPr>
              <w:t>305</w:t>
            </w:r>
          </w:p>
        </w:tc>
        <w:tc>
          <w:tcPr>
            <w:tcW w:w="709" w:type="dxa"/>
            <w:noWrap/>
            <w:vAlign w:val="center"/>
            <w:hideMark/>
          </w:tcPr>
          <w:p w14:paraId="33159E0B" w14:textId="39C02E39" w:rsidR="00074090" w:rsidRDefault="00074090">
            <w:pPr>
              <w:spacing w:before="0" w:after="0" w:line="256" w:lineRule="auto"/>
              <w:jc w:val="center"/>
              <w:rPr>
                <w:rFonts w:cs="Arial"/>
                <w:sz w:val="14"/>
                <w:szCs w:val="14"/>
                <w:lang w:val="en-AU" w:eastAsia="en-AU"/>
              </w:rPr>
            </w:pPr>
            <w:r>
              <w:rPr>
                <w:rFonts w:cs="Arial"/>
                <w:sz w:val="14"/>
                <w:szCs w:val="14"/>
              </w:rPr>
              <w:t>64</w:t>
            </w:r>
          </w:p>
        </w:tc>
        <w:tc>
          <w:tcPr>
            <w:tcW w:w="567" w:type="dxa"/>
            <w:noWrap/>
            <w:vAlign w:val="center"/>
            <w:hideMark/>
          </w:tcPr>
          <w:p w14:paraId="5F5CCEC1" w14:textId="2A6580DC" w:rsidR="00074090" w:rsidRDefault="00074090">
            <w:pPr>
              <w:spacing w:before="0" w:after="0" w:line="256" w:lineRule="auto"/>
              <w:jc w:val="center"/>
              <w:rPr>
                <w:rFonts w:cs="Arial"/>
                <w:sz w:val="14"/>
                <w:szCs w:val="14"/>
                <w:lang w:val="en-AU" w:eastAsia="en-AU"/>
              </w:rPr>
            </w:pPr>
            <w:r>
              <w:rPr>
                <w:rFonts w:cs="Arial"/>
                <w:sz w:val="14"/>
                <w:szCs w:val="14"/>
              </w:rPr>
              <w:t>28</w:t>
            </w:r>
          </w:p>
        </w:tc>
        <w:tc>
          <w:tcPr>
            <w:tcW w:w="709" w:type="dxa"/>
            <w:noWrap/>
            <w:vAlign w:val="center"/>
            <w:hideMark/>
          </w:tcPr>
          <w:p w14:paraId="0674BC40" w14:textId="00937CB0" w:rsidR="00074090" w:rsidRDefault="00074090">
            <w:pPr>
              <w:spacing w:before="0" w:after="0" w:line="256" w:lineRule="auto"/>
              <w:jc w:val="center"/>
              <w:rPr>
                <w:rFonts w:cs="Arial"/>
                <w:sz w:val="14"/>
                <w:szCs w:val="14"/>
                <w:lang w:val="en-AU" w:eastAsia="en-AU"/>
              </w:rPr>
            </w:pPr>
            <w:r>
              <w:rPr>
                <w:rFonts w:cs="Arial"/>
                <w:sz w:val="14"/>
                <w:szCs w:val="14"/>
              </w:rPr>
              <w:t>8.0</w:t>
            </w:r>
          </w:p>
        </w:tc>
        <w:tc>
          <w:tcPr>
            <w:tcW w:w="708" w:type="dxa"/>
            <w:noWrap/>
            <w:vAlign w:val="center"/>
            <w:hideMark/>
          </w:tcPr>
          <w:p w14:paraId="47669993" w14:textId="211CA44D" w:rsidR="00074090" w:rsidRDefault="00074090">
            <w:pPr>
              <w:spacing w:before="0" w:after="0" w:line="256" w:lineRule="auto"/>
              <w:jc w:val="center"/>
              <w:rPr>
                <w:rFonts w:cs="Arial"/>
                <w:sz w:val="14"/>
                <w:szCs w:val="14"/>
                <w:lang w:val="en-AU" w:eastAsia="en-AU"/>
              </w:rPr>
            </w:pPr>
            <w:r>
              <w:rPr>
                <w:rFonts w:cs="Arial"/>
                <w:sz w:val="14"/>
                <w:szCs w:val="14"/>
              </w:rPr>
              <w:t>537</w:t>
            </w:r>
          </w:p>
        </w:tc>
        <w:tc>
          <w:tcPr>
            <w:tcW w:w="709" w:type="dxa"/>
            <w:noWrap/>
            <w:vAlign w:val="center"/>
            <w:hideMark/>
          </w:tcPr>
          <w:p w14:paraId="461E6A54" w14:textId="1004A26D" w:rsidR="00074090" w:rsidRDefault="00074090">
            <w:pPr>
              <w:spacing w:before="0" w:after="0" w:line="256" w:lineRule="auto"/>
              <w:jc w:val="center"/>
              <w:rPr>
                <w:rFonts w:cs="Arial"/>
                <w:sz w:val="14"/>
                <w:szCs w:val="14"/>
                <w:lang w:val="en-AU" w:eastAsia="en-AU"/>
              </w:rPr>
            </w:pPr>
            <w:r>
              <w:rPr>
                <w:rFonts w:cs="Arial"/>
                <w:sz w:val="14"/>
                <w:szCs w:val="14"/>
              </w:rPr>
              <w:t>235</w:t>
            </w:r>
          </w:p>
        </w:tc>
        <w:tc>
          <w:tcPr>
            <w:tcW w:w="709" w:type="dxa"/>
            <w:noWrap/>
            <w:vAlign w:val="center"/>
            <w:hideMark/>
          </w:tcPr>
          <w:p w14:paraId="17E1EEC3" w14:textId="2290B1AB" w:rsidR="00074090" w:rsidRDefault="00074090">
            <w:pPr>
              <w:spacing w:before="0" w:after="0" w:line="256" w:lineRule="auto"/>
              <w:jc w:val="center"/>
              <w:rPr>
                <w:rFonts w:cs="Arial"/>
                <w:sz w:val="14"/>
                <w:szCs w:val="14"/>
                <w:lang w:val="en-AU" w:eastAsia="en-AU"/>
              </w:rPr>
            </w:pPr>
            <w:r>
              <w:rPr>
                <w:rFonts w:cs="Arial"/>
                <w:sz w:val="14"/>
                <w:szCs w:val="14"/>
              </w:rPr>
              <w:t>888</w:t>
            </w:r>
          </w:p>
        </w:tc>
        <w:tc>
          <w:tcPr>
            <w:tcW w:w="709" w:type="dxa"/>
            <w:noWrap/>
            <w:vAlign w:val="center"/>
            <w:hideMark/>
          </w:tcPr>
          <w:p w14:paraId="519164F0" w14:textId="321F0BEA" w:rsidR="00074090" w:rsidRDefault="00074090">
            <w:pPr>
              <w:spacing w:before="0" w:after="0" w:line="256" w:lineRule="auto"/>
              <w:jc w:val="center"/>
              <w:rPr>
                <w:rFonts w:cs="Arial"/>
                <w:sz w:val="14"/>
                <w:szCs w:val="14"/>
                <w:lang w:val="en-AU" w:eastAsia="en-AU"/>
              </w:rPr>
            </w:pPr>
            <w:r>
              <w:rPr>
                <w:rFonts w:cs="Arial"/>
                <w:sz w:val="14"/>
                <w:szCs w:val="14"/>
              </w:rPr>
              <w:t>1,706</w:t>
            </w:r>
          </w:p>
        </w:tc>
        <w:tc>
          <w:tcPr>
            <w:tcW w:w="708" w:type="dxa"/>
            <w:noWrap/>
            <w:vAlign w:val="center"/>
            <w:hideMark/>
          </w:tcPr>
          <w:p w14:paraId="51DA2A92" w14:textId="0F074717" w:rsidR="00074090" w:rsidRDefault="00074090">
            <w:pPr>
              <w:spacing w:before="0" w:after="0" w:line="256" w:lineRule="auto"/>
              <w:jc w:val="center"/>
              <w:rPr>
                <w:rFonts w:cs="Arial"/>
                <w:sz w:val="14"/>
                <w:szCs w:val="14"/>
                <w:lang w:val="en-AU" w:eastAsia="en-AU"/>
              </w:rPr>
            </w:pPr>
            <w:r>
              <w:rPr>
                <w:rFonts w:cs="Arial"/>
                <w:sz w:val="14"/>
                <w:szCs w:val="14"/>
              </w:rPr>
              <w:t>590</w:t>
            </w:r>
          </w:p>
        </w:tc>
        <w:tc>
          <w:tcPr>
            <w:tcW w:w="567" w:type="dxa"/>
            <w:noWrap/>
            <w:vAlign w:val="center"/>
            <w:hideMark/>
          </w:tcPr>
          <w:p w14:paraId="39A005A5" w14:textId="7BC3A060" w:rsidR="00074090" w:rsidRDefault="00074090">
            <w:pPr>
              <w:spacing w:before="0" w:after="0" w:line="256" w:lineRule="auto"/>
              <w:jc w:val="center"/>
              <w:rPr>
                <w:rFonts w:cs="Arial"/>
                <w:sz w:val="14"/>
                <w:szCs w:val="14"/>
                <w:lang w:val="en-AU" w:eastAsia="en-AU"/>
              </w:rPr>
            </w:pPr>
            <w:r>
              <w:rPr>
                <w:rFonts w:cs="Arial"/>
                <w:sz w:val="14"/>
                <w:szCs w:val="14"/>
              </w:rPr>
              <w:t>2,658</w:t>
            </w:r>
          </w:p>
        </w:tc>
        <w:tc>
          <w:tcPr>
            <w:tcW w:w="709" w:type="dxa"/>
            <w:noWrap/>
            <w:vAlign w:val="center"/>
            <w:hideMark/>
          </w:tcPr>
          <w:p w14:paraId="4B056647" w14:textId="7B540BB4" w:rsidR="00074090" w:rsidRDefault="00074090">
            <w:pPr>
              <w:spacing w:before="0" w:after="0" w:line="256" w:lineRule="auto"/>
              <w:jc w:val="center"/>
              <w:rPr>
                <w:rFonts w:cs="Arial"/>
                <w:sz w:val="14"/>
                <w:szCs w:val="14"/>
                <w:lang w:val="en-AU" w:eastAsia="en-AU"/>
              </w:rPr>
            </w:pPr>
            <w:r>
              <w:rPr>
                <w:rFonts w:cs="Arial"/>
                <w:sz w:val="14"/>
                <w:szCs w:val="14"/>
              </w:rPr>
              <w:t>484</w:t>
            </w:r>
          </w:p>
        </w:tc>
        <w:tc>
          <w:tcPr>
            <w:tcW w:w="709" w:type="dxa"/>
            <w:noWrap/>
            <w:vAlign w:val="center"/>
            <w:hideMark/>
          </w:tcPr>
          <w:p w14:paraId="29319BBE" w14:textId="7CAF5D10" w:rsidR="00074090" w:rsidRDefault="00074090">
            <w:pPr>
              <w:spacing w:before="0" w:after="0" w:line="256" w:lineRule="auto"/>
              <w:jc w:val="center"/>
              <w:rPr>
                <w:rFonts w:cs="Arial"/>
                <w:sz w:val="14"/>
                <w:szCs w:val="14"/>
                <w:lang w:val="en-AU" w:eastAsia="en-AU"/>
              </w:rPr>
            </w:pPr>
            <w:r>
              <w:rPr>
                <w:rFonts w:cs="Arial"/>
                <w:sz w:val="14"/>
                <w:szCs w:val="14"/>
              </w:rPr>
              <w:t>819</w:t>
            </w:r>
          </w:p>
        </w:tc>
        <w:tc>
          <w:tcPr>
            <w:tcW w:w="709" w:type="dxa"/>
            <w:noWrap/>
            <w:vAlign w:val="center"/>
            <w:hideMark/>
          </w:tcPr>
          <w:p w14:paraId="6F309BB7" w14:textId="7B1987A4" w:rsidR="00074090" w:rsidRDefault="00074090">
            <w:pPr>
              <w:spacing w:before="0" w:after="0" w:line="256" w:lineRule="auto"/>
              <w:jc w:val="center"/>
              <w:rPr>
                <w:rFonts w:cs="Arial"/>
                <w:sz w:val="14"/>
                <w:szCs w:val="14"/>
                <w:lang w:val="en-AU" w:eastAsia="en-AU"/>
              </w:rPr>
            </w:pPr>
            <w:r>
              <w:rPr>
                <w:rFonts w:cs="Arial"/>
                <w:sz w:val="14"/>
                <w:szCs w:val="14"/>
              </w:rPr>
              <w:t>253</w:t>
            </w:r>
          </w:p>
        </w:tc>
        <w:tc>
          <w:tcPr>
            <w:tcW w:w="708" w:type="dxa"/>
            <w:vAlign w:val="center"/>
            <w:hideMark/>
          </w:tcPr>
          <w:p w14:paraId="36D2B790" w14:textId="41C9CDE4" w:rsidR="00074090" w:rsidRDefault="00074090">
            <w:pPr>
              <w:spacing w:before="0" w:after="0" w:line="256" w:lineRule="auto"/>
              <w:jc w:val="center"/>
              <w:rPr>
                <w:rFonts w:cs="Arial"/>
                <w:sz w:val="14"/>
                <w:szCs w:val="14"/>
                <w:lang w:val="en-AU" w:eastAsia="en-AU"/>
              </w:rPr>
            </w:pPr>
            <w:r>
              <w:rPr>
                <w:rFonts w:cs="Arial"/>
                <w:sz w:val="14"/>
                <w:szCs w:val="14"/>
              </w:rPr>
              <w:t>508</w:t>
            </w:r>
          </w:p>
        </w:tc>
        <w:tc>
          <w:tcPr>
            <w:tcW w:w="709" w:type="dxa"/>
            <w:vAlign w:val="center"/>
          </w:tcPr>
          <w:p w14:paraId="27C7FB2D" w14:textId="0AAC912B" w:rsidR="00074090" w:rsidRDefault="00074090">
            <w:pPr>
              <w:spacing w:before="0" w:after="0" w:line="256" w:lineRule="auto"/>
              <w:jc w:val="center"/>
              <w:rPr>
                <w:rFonts w:cs="Arial"/>
                <w:sz w:val="14"/>
                <w:szCs w:val="14"/>
                <w:lang w:val="en-AU" w:eastAsia="en-AU"/>
              </w:rPr>
            </w:pPr>
            <w:r>
              <w:rPr>
                <w:rFonts w:cs="Arial"/>
                <w:sz w:val="14"/>
                <w:szCs w:val="14"/>
              </w:rPr>
              <w:t>264</w:t>
            </w:r>
          </w:p>
        </w:tc>
      </w:tr>
      <w:tr w:rsidR="00074090" w14:paraId="3B59AE43" w14:textId="3DFBA907" w:rsidTr="00074090">
        <w:trPr>
          <w:trHeight w:val="255"/>
        </w:trPr>
        <w:tc>
          <w:tcPr>
            <w:tcW w:w="988" w:type="dxa"/>
            <w:noWrap/>
            <w:hideMark/>
          </w:tcPr>
          <w:p w14:paraId="374A5C4A"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Shoalwater Creek</w:t>
            </w:r>
          </w:p>
        </w:tc>
        <w:tc>
          <w:tcPr>
            <w:tcW w:w="708" w:type="dxa"/>
            <w:noWrap/>
            <w:vAlign w:val="center"/>
            <w:hideMark/>
          </w:tcPr>
          <w:p w14:paraId="3AC362DE" w14:textId="435AF4BB" w:rsidR="00074090" w:rsidRDefault="00074090" w:rsidP="00BB4BE6">
            <w:pPr>
              <w:spacing w:before="0" w:after="0" w:line="256" w:lineRule="auto"/>
              <w:jc w:val="center"/>
              <w:rPr>
                <w:rFonts w:cs="Arial"/>
                <w:sz w:val="14"/>
                <w:szCs w:val="14"/>
                <w:lang w:val="en-AU" w:eastAsia="en-AU"/>
              </w:rPr>
            </w:pPr>
            <w:r>
              <w:rPr>
                <w:rFonts w:cs="Arial"/>
                <w:sz w:val="14"/>
                <w:szCs w:val="14"/>
              </w:rPr>
              <w:t>949</w:t>
            </w:r>
          </w:p>
        </w:tc>
        <w:tc>
          <w:tcPr>
            <w:tcW w:w="709" w:type="dxa"/>
            <w:noWrap/>
            <w:vAlign w:val="center"/>
            <w:hideMark/>
          </w:tcPr>
          <w:p w14:paraId="74B4AC45" w14:textId="2100F9B4" w:rsidR="00074090" w:rsidRDefault="00074090">
            <w:pPr>
              <w:spacing w:before="0" w:after="0" w:line="256" w:lineRule="auto"/>
              <w:jc w:val="center"/>
              <w:rPr>
                <w:rFonts w:cs="Arial"/>
                <w:sz w:val="14"/>
                <w:szCs w:val="14"/>
                <w:lang w:val="en-AU" w:eastAsia="en-AU"/>
              </w:rPr>
            </w:pPr>
            <w:r>
              <w:rPr>
                <w:rFonts w:cs="Arial"/>
                <w:sz w:val="14"/>
                <w:szCs w:val="14"/>
              </w:rPr>
              <w:t>347</w:t>
            </w:r>
          </w:p>
        </w:tc>
        <w:tc>
          <w:tcPr>
            <w:tcW w:w="709" w:type="dxa"/>
            <w:noWrap/>
            <w:vAlign w:val="center"/>
            <w:hideMark/>
          </w:tcPr>
          <w:p w14:paraId="5241DA29" w14:textId="486CA8A4" w:rsidR="00074090" w:rsidRDefault="00074090">
            <w:pPr>
              <w:spacing w:before="0" w:after="0" w:line="256" w:lineRule="auto"/>
              <w:jc w:val="center"/>
              <w:rPr>
                <w:rFonts w:cs="Arial"/>
                <w:sz w:val="14"/>
                <w:szCs w:val="14"/>
                <w:lang w:val="en-AU" w:eastAsia="en-AU"/>
              </w:rPr>
            </w:pPr>
            <w:r>
              <w:rPr>
                <w:rFonts w:cs="Arial"/>
                <w:sz w:val="14"/>
                <w:szCs w:val="14"/>
              </w:rPr>
              <w:t>73</w:t>
            </w:r>
          </w:p>
        </w:tc>
        <w:tc>
          <w:tcPr>
            <w:tcW w:w="567" w:type="dxa"/>
            <w:noWrap/>
            <w:vAlign w:val="center"/>
            <w:hideMark/>
          </w:tcPr>
          <w:p w14:paraId="435B43EA" w14:textId="7654B7D9" w:rsidR="00074090" w:rsidRDefault="00074090">
            <w:pPr>
              <w:spacing w:before="0" w:after="0" w:line="256" w:lineRule="auto"/>
              <w:jc w:val="center"/>
              <w:rPr>
                <w:rFonts w:cs="Arial"/>
                <w:sz w:val="14"/>
                <w:szCs w:val="14"/>
                <w:lang w:val="en-AU" w:eastAsia="en-AU"/>
              </w:rPr>
            </w:pPr>
            <w:r>
              <w:rPr>
                <w:rFonts w:cs="Arial"/>
                <w:sz w:val="14"/>
                <w:szCs w:val="14"/>
              </w:rPr>
              <w:t>32</w:t>
            </w:r>
          </w:p>
        </w:tc>
        <w:tc>
          <w:tcPr>
            <w:tcW w:w="709" w:type="dxa"/>
            <w:noWrap/>
            <w:vAlign w:val="center"/>
            <w:hideMark/>
          </w:tcPr>
          <w:p w14:paraId="1F494CDD" w14:textId="352896BB" w:rsidR="00074090" w:rsidRDefault="00074090">
            <w:pPr>
              <w:spacing w:before="0" w:after="0" w:line="256" w:lineRule="auto"/>
              <w:jc w:val="center"/>
              <w:rPr>
                <w:rFonts w:cs="Arial"/>
                <w:sz w:val="14"/>
                <w:szCs w:val="14"/>
                <w:lang w:val="en-AU" w:eastAsia="en-AU"/>
              </w:rPr>
            </w:pPr>
            <w:r>
              <w:rPr>
                <w:rFonts w:cs="Arial"/>
                <w:sz w:val="14"/>
                <w:szCs w:val="14"/>
              </w:rPr>
              <w:t>9.1</w:t>
            </w:r>
          </w:p>
        </w:tc>
        <w:tc>
          <w:tcPr>
            <w:tcW w:w="708" w:type="dxa"/>
            <w:noWrap/>
            <w:vAlign w:val="center"/>
            <w:hideMark/>
          </w:tcPr>
          <w:p w14:paraId="5A16807E" w14:textId="24B9C922" w:rsidR="00074090" w:rsidRDefault="00074090">
            <w:pPr>
              <w:spacing w:before="0" w:after="0" w:line="256" w:lineRule="auto"/>
              <w:jc w:val="center"/>
              <w:rPr>
                <w:rFonts w:cs="Arial"/>
                <w:sz w:val="14"/>
                <w:szCs w:val="14"/>
                <w:lang w:val="en-AU" w:eastAsia="en-AU"/>
              </w:rPr>
            </w:pPr>
            <w:r>
              <w:rPr>
                <w:rFonts w:cs="Arial"/>
                <w:sz w:val="14"/>
                <w:szCs w:val="14"/>
              </w:rPr>
              <w:t>612</w:t>
            </w:r>
          </w:p>
        </w:tc>
        <w:tc>
          <w:tcPr>
            <w:tcW w:w="709" w:type="dxa"/>
            <w:noWrap/>
            <w:vAlign w:val="center"/>
            <w:hideMark/>
          </w:tcPr>
          <w:p w14:paraId="2C4C432F" w14:textId="0EE5FA34" w:rsidR="00074090" w:rsidRDefault="00074090">
            <w:pPr>
              <w:spacing w:before="0" w:after="0" w:line="256" w:lineRule="auto"/>
              <w:jc w:val="center"/>
              <w:rPr>
                <w:rFonts w:cs="Arial"/>
                <w:sz w:val="14"/>
                <w:szCs w:val="14"/>
                <w:lang w:val="en-AU" w:eastAsia="en-AU"/>
              </w:rPr>
            </w:pPr>
            <w:r>
              <w:rPr>
                <w:rFonts w:cs="Arial"/>
                <w:sz w:val="14"/>
                <w:szCs w:val="14"/>
              </w:rPr>
              <w:t>268</w:t>
            </w:r>
          </w:p>
        </w:tc>
        <w:tc>
          <w:tcPr>
            <w:tcW w:w="709" w:type="dxa"/>
            <w:noWrap/>
            <w:vAlign w:val="center"/>
            <w:hideMark/>
          </w:tcPr>
          <w:p w14:paraId="04BA1AA6" w14:textId="7E97B57D" w:rsidR="00074090" w:rsidRDefault="00074090">
            <w:pPr>
              <w:spacing w:before="0" w:after="0" w:line="256" w:lineRule="auto"/>
              <w:jc w:val="center"/>
              <w:rPr>
                <w:rFonts w:cs="Arial"/>
                <w:sz w:val="14"/>
                <w:szCs w:val="14"/>
                <w:lang w:val="en-AU" w:eastAsia="en-AU"/>
              </w:rPr>
            </w:pPr>
            <w:r>
              <w:rPr>
                <w:rFonts w:cs="Arial"/>
                <w:sz w:val="14"/>
                <w:szCs w:val="14"/>
              </w:rPr>
              <w:t>1,010</w:t>
            </w:r>
          </w:p>
        </w:tc>
        <w:tc>
          <w:tcPr>
            <w:tcW w:w="709" w:type="dxa"/>
            <w:noWrap/>
            <w:vAlign w:val="center"/>
            <w:hideMark/>
          </w:tcPr>
          <w:p w14:paraId="729D0B19" w14:textId="1C7BE12A" w:rsidR="00074090" w:rsidRDefault="00074090">
            <w:pPr>
              <w:spacing w:before="0" w:after="0" w:line="256" w:lineRule="auto"/>
              <w:jc w:val="center"/>
              <w:rPr>
                <w:rFonts w:cs="Arial"/>
                <w:sz w:val="14"/>
                <w:szCs w:val="14"/>
                <w:lang w:val="en-AU" w:eastAsia="en-AU"/>
              </w:rPr>
            </w:pPr>
            <w:r>
              <w:rPr>
                <w:rFonts w:cs="Arial"/>
                <w:sz w:val="14"/>
                <w:szCs w:val="14"/>
              </w:rPr>
              <w:t>1,941</w:t>
            </w:r>
          </w:p>
        </w:tc>
        <w:tc>
          <w:tcPr>
            <w:tcW w:w="708" w:type="dxa"/>
            <w:noWrap/>
            <w:vAlign w:val="center"/>
            <w:hideMark/>
          </w:tcPr>
          <w:p w14:paraId="0DBFB226" w14:textId="7512823B" w:rsidR="00074090" w:rsidRDefault="00074090">
            <w:pPr>
              <w:spacing w:before="0" w:after="0" w:line="256" w:lineRule="auto"/>
              <w:jc w:val="center"/>
              <w:rPr>
                <w:rFonts w:cs="Arial"/>
                <w:sz w:val="14"/>
                <w:szCs w:val="14"/>
                <w:lang w:val="en-AU" w:eastAsia="en-AU"/>
              </w:rPr>
            </w:pPr>
            <w:r>
              <w:rPr>
                <w:rFonts w:cs="Arial"/>
                <w:sz w:val="14"/>
                <w:szCs w:val="14"/>
              </w:rPr>
              <w:t>671</w:t>
            </w:r>
          </w:p>
        </w:tc>
        <w:tc>
          <w:tcPr>
            <w:tcW w:w="567" w:type="dxa"/>
            <w:noWrap/>
            <w:vAlign w:val="center"/>
            <w:hideMark/>
          </w:tcPr>
          <w:p w14:paraId="0E221D38" w14:textId="43EAC71A" w:rsidR="00074090" w:rsidRDefault="00074090">
            <w:pPr>
              <w:spacing w:before="0" w:after="0" w:line="256" w:lineRule="auto"/>
              <w:jc w:val="center"/>
              <w:rPr>
                <w:rFonts w:cs="Arial"/>
                <w:sz w:val="14"/>
                <w:szCs w:val="14"/>
                <w:lang w:val="en-AU" w:eastAsia="en-AU"/>
              </w:rPr>
            </w:pPr>
            <w:r>
              <w:rPr>
                <w:rFonts w:cs="Arial"/>
                <w:sz w:val="14"/>
                <w:szCs w:val="14"/>
              </w:rPr>
              <w:t>3,025</w:t>
            </w:r>
          </w:p>
        </w:tc>
        <w:tc>
          <w:tcPr>
            <w:tcW w:w="709" w:type="dxa"/>
            <w:noWrap/>
            <w:vAlign w:val="center"/>
            <w:hideMark/>
          </w:tcPr>
          <w:p w14:paraId="4DC7B6C6" w14:textId="0DDC834A" w:rsidR="00074090" w:rsidRDefault="00074090">
            <w:pPr>
              <w:spacing w:before="0" w:after="0" w:line="256" w:lineRule="auto"/>
              <w:jc w:val="center"/>
              <w:rPr>
                <w:rFonts w:cs="Arial"/>
                <w:sz w:val="14"/>
                <w:szCs w:val="14"/>
                <w:lang w:val="en-AU" w:eastAsia="en-AU"/>
              </w:rPr>
            </w:pPr>
            <w:r>
              <w:rPr>
                <w:rFonts w:cs="Arial"/>
                <w:sz w:val="14"/>
                <w:szCs w:val="14"/>
              </w:rPr>
              <w:t>551</w:t>
            </w:r>
          </w:p>
        </w:tc>
        <w:tc>
          <w:tcPr>
            <w:tcW w:w="709" w:type="dxa"/>
            <w:noWrap/>
            <w:vAlign w:val="center"/>
            <w:hideMark/>
          </w:tcPr>
          <w:p w14:paraId="01BBA413" w14:textId="67F0A871" w:rsidR="00074090" w:rsidRDefault="00074090">
            <w:pPr>
              <w:spacing w:before="0" w:after="0" w:line="256" w:lineRule="auto"/>
              <w:jc w:val="center"/>
              <w:rPr>
                <w:rFonts w:cs="Arial"/>
                <w:sz w:val="14"/>
                <w:szCs w:val="14"/>
                <w:lang w:val="en-AU" w:eastAsia="en-AU"/>
              </w:rPr>
            </w:pPr>
            <w:r>
              <w:rPr>
                <w:rFonts w:cs="Arial"/>
                <w:sz w:val="14"/>
                <w:szCs w:val="14"/>
              </w:rPr>
              <w:t>932</w:t>
            </w:r>
          </w:p>
        </w:tc>
        <w:tc>
          <w:tcPr>
            <w:tcW w:w="709" w:type="dxa"/>
            <w:noWrap/>
            <w:vAlign w:val="center"/>
            <w:hideMark/>
          </w:tcPr>
          <w:p w14:paraId="16920DB9" w14:textId="065DEAF0" w:rsidR="00074090" w:rsidRDefault="00074090">
            <w:pPr>
              <w:spacing w:before="0" w:after="0" w:line="256" w:lineRule="auto"/>
              <w:jc w:val="center"/>
              <w:rPr>
                <w:rFonts w:cs="Arial"/>
                <w:sz w:val="14"/>
                <w:szCs w:val="14"/>
                <w:lang w:val="en-AU" w:eastAsia="en-AU"/>
              </w:rPr>
            </w:pPr>
            <w:r>
              <w:rPr>
                <w:rFonts w:cs="Arial"/>
                <w:sz w:val="14"/>
                <w:szCs w:val="14"/>
              </w:rPr>
              <w:t>288</w:t>
            </w:r>
          </w:p>
        </w:tc>
        <w:tc>
          <w:tcPr>
            <w:tcW w:w="708" w:type="dxa"/>
            <w:vAlign w:val="center"/>
            <w:hideMark/>
          </w:tcPr>
          <w:p w14:paraId="7C253B1C" w14:textId="1DD446DC" w:rsidR="00074090" w:rsidRDefault="00074090">
            <w:pPr>
              <w:spacing w:before="0" w:after="0" w:line="256" w:lineRule="auto"/>
              <w:jc w:val="center"/>
              <w:rPr>
                <w:rFonts w:cs="Arial"/>
                <w:sz w:val="14"/>
                <w:szCs w:val="14"/>
                <w:lang w:val="en-AU" w:eastAsia="en-AU"/>
              </w:rPr>
            </w:pPr>
            <w:r>
              <w:rPr>
                <w:rFonts w:cs="Arial"/>
                <w:sz w:val="14"/>
                <w:szCs w:val="14"/>
              </w:rPr>
              <w:t>578</w:t>
            </w:r>
          </w:p>
        </w:tc>
        <w:tc>
          <w:tcPr>
            <w:tcW w:w="709" w:type="dxa"/>
            <w:vAlign w:val="center"/>
          </w:tcPr>
          <w:p w14:paraId="7A903B28" w14:textId="1FF549A7" w:rsidR="00074090" w:rsidRDefault="00074090">
            <w:pPr>
              <w:spacing w:before="0" w:after="0" w:line="256" w:lineRule="auto"/>
              <w:jc w:val="center"/>
              <w:rPr>
                <w:rFonts w:cs="Arial"/>
                <w:sz w:val="14"/>
                <w:szCs w:val="14"/>
                <w:lang w:val="en-AU" w:eastAsia="en-AU"/>
              </w:rPr>
            </w:pPr>
            <w:r>
              <w:rPr>
                <w:rFonts w:cs="Arial"/>
                <w:sz w:val="14"/>
                <w:szCs w:val="14"/>
              </w:rPr>
              <w:t>300</w:t>
            </w:r>
          </w:p>
        </w:tc>
      </w:tr>
      <w:tr w:rsidR="00074090" w14:paraId="47080240" w14:textId="0A3A6C50" w:rsidTr="00074090">
        <w:trPr>
          <w:trHeight w:val="255"/>
        </w:trPr>
        <w:tc>
          <w:tcPr>
            <w:tcW w:w="988" w:type="dxa"/>
            <w:noWrap/>
            <w:hideMark/>
          </w:tcPr>
          <w:p w14:paraId="7A7F1B60"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Water Park Creek</w:t>
            </w:r>
          </w:p>
        </w:tc>
        <w:tc>
          <w:tcPr>
            <w:tcW w:w="708" w:type="dxa"/>
            <w:noWrap/>
            <w:vAlign w:val="center"/>
            <w:hideMark/>
          </w:tcPr>
          <w:p w14:paraId="794A264F" w14:textId="368803FE" w:rsidR="00074090" w:rsidRDefault="00074090" w:rsidP="00BB4BE6">
            <w:pPr>
              <w:spacing w:before="0" w:after="0" w:line="256" w:lineRule="auto"/>
              <w:jc w:val="center"/>
              <w:rPr>
                <w:rFonts w:cs="Arial"/>
                <w:sz w:val="14"/>
                <w:szCs w:val="14"/>
                <w:lang w:val="en-AU" w:eastAsia="en-AU"/>
              </w:rPr>
            </w:pPr>
            <w:r>
              <w:rPr>
                <w:rFonts w:cs="Arial"/>
                <w:sz w:val="14"/>
                <w:szCs w:val="14"/>
              </w:rPr>
              <w:t>549</w:t>
            </w:r>
          </w:p>
        </w:tc>
        <w:tc>
          <w:tcPr>
            <w:tcW w:w="709" w:type="dxa"/>
            <w:noWrap/>
            <w:vAlign w:val="center"/>
            <w:hideMark/>
          </w:tcPr>
          <w:p w14:paraId="2CACAF65" w14:textId="0483F93E" w:rsidR="00074090" w:rsidRDefault="00074090">
            <w:pPr>
              <w:spacing w:before="0" w:after="0" w:line="256" w:lineRule="auto"/>
              <w:jc w:val="center"/>
              <w:rPr>
                <w:rFonts w:cs="Arial"/>
                <w:sz w:val="14"/>
                <w:szCs w:val="14"/>
                <w:lang w:val="en-AU" w:eastAsia="en-AU"/>
              </w:rPr>
            </w:pPr>
            <w:r>
              <w:rPr>
                <w:rFonts w:cs="Arial"/>
                <w:sz w:val="14"/>
                <w:szCs w:val="14"/>
              </w:rPr>
              <w:t>69</w:t>
            </w:r>
          </w:p>
        </w:tc>
        <w:tc>
          <w:tcPr>
            <w:tcW w:w="709" w:type="dxa"/>
            <w:noWrap/>
            <w:vAlign w:val="center"/>
            <w:hideMark/>
          </w:tcPr>
          <w:p w14:paraId="77D1718E" w14:textId="796ABF10" w:rsidR="00074090" w:rsidRDefault="00074090">
            <w:pPr>
              <w:spacing w:before="0" w:after="0" w:line="256" w:lineRule="auto"/>
              <w:jc w:val="center"/>
              <w:rPr>
                <w:rFonts w:cs="Arial"/>
                <w:sz w:val="14"/>
                <w:szCs w:val="14"/>
                <w:lang w:val="en-AU" w:eastAsia="en-AU"/>
              </w:rPr>
            </w:pPr>
            <w:r>
              <w:rPr>
                <w:rFonts w:cs="Arial"/>
                <w:sz w:val="14"/>
                <w:szCs w:val="14"/>
              </w:rPr>
              <w:t>242</w:t>
            </w:r>
          </w:p>
        </w:tc>
        <w:tc>
          <w:tcPr>
            <w:tcW w:w="567" w:type="dxa"/>
            <w:noWrap/>
            <w:vAlign w:val="center"/>
            <w:hideMark/>
          </w:tcPr>
          <w:p w14:paraId="38FE59CF" w14:textId="5BFE82D2" w:rsidR="00074090" w:rsidRDefault="00074090">
            <w:pPr>
              <w:spacing w:before="0" w:after="0" w:line="256" w:lineRule="auto"/>
              <w:jc w:val="center"/>
              <w:rPr>
                <w:rFonts w:cs="Arial"/>
                <w:sz w:val="14"/>
                <w:szCs w:val="14"/>
                <w:lang w:val="en-AU" w:eastAsia="en-AU"/>
              </w:rPr>
            </w:pPr>
            <w:r>
              <w:rPr>
                <w:rFonts w:cs="Arial"/>
                <w:sz w:val="14"/>
                <w:szCs w:val="14"/>
              </w:rPr>
              <w:t>127</w:t>
            </w:r>
          </w:p>
        </w:tc>
        <w:tc>
          <w:tcPr>
            <w:tcW w:w="709" w:type="dxa"/>
            <w:noWrap/>
            <w:vAlign w:val="center"/>
            <w:hideMark/>
          </w:tcPr>
          <w:p w14:paraId="10C8328B" w14:textId="30D1955F" w:rsidR="00074090" w:rsidRDefault="00074090">
            <w:pPr>
              <w:spacing w:before="0" w:after="0" w:line="256" w:lineRule="auto"/>
              <w:jc w:val="center"/>
              <w:rPr>
                <w:rFonts w:cs="Arial"/>
                <w:sz w:val="14"/>
                <w:szCs w:val="14"/>
                <w:lang w:val="en-AU" w:eastAsia="en-AU"/>
              </w:rPr>
            </w:pPr>
            <w:r>
              <w:rPr>
                <w:rFonts w:cs="Arial"/>
                <w:sz w:val="14"/>
                <w:szCs w:val="14"/>
              </w:rPr>
              <w:t>295</w:t>
            </w:r>
          </w:p>
        </w:tc>
        <w:tc>
          <w:tcPr>
            <w:tcW w:w="708" w:type="dxa"/>
            <w:noWrap/>
            <w:vAlign w:val="center"/>
            <w:hideMark/>
          </w:tcPr>
          <w:p w14:paraId="6B47B7E4" w14:textId="32F8328D" w:rsidR="00074090" w:rsidRDefault="00074090">
            <w:pPr>
              <w:spacing w:before="0" w:after="0" w:line="256" w:lineRule="auto"/>
              <w:jc w:val="center"/>
              <w:rPr>
                <w:rFonts w:cs="Arial"/>
                <w:sz w:val="14"/>
                <w:szCs w:val="14"/>
                <w:lang w:val="en-AU" w:eastAsia="en-AU"/>
              </w:rPr>
            </w:pPr>
            <w:r>
              <w:rPr>
                <w:rFonts w:cs="Arial"/>
                <w:sz w:val="14"/>
                <w:szCs w:val="14"/>
              </w:rPr>
              <w:t>1,398</w:t>
            </w:r>
          </w:p>
        </w:tc>
        <w:tc>
          <w:tcPr>
            <w:tcW w:w="709" w:type="dxa"/>
            <w:noWrap/>
            <w:vAlign w:val="center"/>
            <w:hideMark/>
          </w:tcPr>
          <w:p w14:paraId="396684EA" w14:textId="0F3F41D6" w:rsidR="00074090" w:rsidRDefault="00074090">
            <w:pPr>
              <w:spacing w:before="0" w:after="0" w:line="256" w:lineRule="auto"/>
              <w:jc w:val="center"/>
              <w:rPr>
                <w:rFonts w:cs="Arial"/>
                <w:sz w:val="14"/>
                <w:szCs w:val="14"/>
                <w:lang w:val="en-AU" w:eastAsia="en-AU"/>
              </w:rPr>
            </w:pPr>
            <w:r>
              <w:rPr>
                <w:rFonts w:cs="Arial"/>
                <w:sz w:val="14"/>
                <w:szCs w:val="14"/>
              </w:rPr>
              <w:t>550</w:t>
            </w:r>
          </w:p>
        </w:tc>
        <w:tc>
          <w:tcPr>
            <w:tcW w:w="709" w:type="dxa"/>
            <w:noWrap/>
            <w:vAlign w:val="center"/>
            <w:hideMark/>
          </w:tcPr>
          <w:p w14:paraId="2D05CBD1" w14:textId="4A82CCE9" w:rsidR="00074090" w:rsidRDefault="00074090">
            <w:pPr>
              <w:spacing w:before="0" w:after="0" w:line="256" w:lineRule="auto"/>
              <w:jc w:val="center"/>
              <w:rPr>
                <w:rFonts w:cs="Arial"/>
                <w:sz w:val="14"/>
                <w:szCs w:val="14"/>
                <w:lang w:val="en-AU" w:eastAsia="en-AU"/>
              </w:rPr>
            </w:pPr>
            <w:r>
              <w:rPr>
                <w:rFonts w:cs="Arial"/>
                <w:sz w:val="14"/>
                <w:szCs w:val="14"/>
              </w:rPr>
              <w:t>1,596</w:t>
            </w:r>
          </w:p>
        </w:tc>
        <w:tc>
          <w:tcPr>
            <w:tcW w:w="709" w:type="dxa"/>
            <w:noWrap/>
            <w:vAlign w:val="center"/>
            <w:hideMark/>
          </w:tcPr>
          <w:p w14:paraId="5268DD5A" w14:textId="5A3B6B8F" w:rsidR="00074090" w:rsidRDefault="00074090">
            <w:pPr>
              <w:spacing w:before="0" w:after="0" w:line="256" w:lineRule="auto"/>
              <w:jc w:val="center"/>
              <w:rPr>
                <w:rFonts w:cs="Arial"/>
                <w:sz w:val="14"/>
                <w:szCs w:val="14"/>
                <w:lang w:val="en-AU" w:eastAsia="en-AU"/>
              </w:rPr>
            </w:pPr>
            <w:r>
              <w:rPr>
                <w:rFonts w:cs="Arial"/>
                <w:sz w:val="14"/>
                <w:szCs w:val="14"/>
              </w:rPr>
              <w:t>2,718</w:t>
            </w:r>
          </w:p>
        </w:tc>
        <w:tc>
          <w:tcPr>
            <w:tcW w:w="708" w:type="dxa"/>
            <w:noWrap/>
            <w:vAlign w:val="center"/>
            <w:hideMark/>
          </w:tcPr>
          <w:p w14:paraId="1C00AA07" w14:textId="1B47489B" w:rsidR="00074090" w:rsidRDefault="00074090">
            <w:pPr>
              <w:spacing w:before="0" w:after="0" w:line="256" w:lineRule="auto"/>
              <w:jc w:val="center"/>
              <w:rPr>
                <w:rFonts w:cs="Arial"/>
                <w:sz w:val="14"/>
                <w:szCs w:val="14"/>
                <w:lang w:val="en-AU" w:eastAsia="en-AU"/>
              </w:rPr>
            </w:pPr>
            <w:r>
              <w:rPr>
                <w:rFonts w:cs="Arial"/>
                <w:sz w:val="14"/>
                <w:szCs w:val="14"/>
              </w:rPr>
              <w:t>826</w:t>
            </w:r>
          </w:p>
        </w:tc>
        <w:tc>
          <w:tcPr>
            <w:tcW w:w="567" w:type="dxa"/>
            <w:noWrap/>
            <w:vAlign w:val="center"/>
            <w:hideMark/>
          </w:tcPr>
          <w:p w14:paraId="60878A56" w14:textId="1190BA28" w:rsidR="00074090" w:rsidRDefault="00074090">
            <w:pPr>
              <w:spacing w:before="0" w:after="0" w:line="256" w:lineRule="auto"/>
              <w:jc w:val="center"/>
              <w:rPr>
                <w:rFonts w:cs="Arial"/>
                <w:sz w:val="14"/>
                <w:szCs w:val="14"/>
                <w:lang w:val="en-AU" w:eastAsia="en-AU"/>
              </w:rPr>
            </w:pPr>
            <w:r>
              <w:rPr>
                <w:rFonts w:cs="Arial"/>
                <w:sz w:val="14"/>
                <w:szCs w:val="14"/>
              </w:rPr>
              <w:t>2,904</w:t>
            </w:r>
          </w:p>
        </w:tc>
        <w:tc>
          <w:tcPr>
            <w:tcW w:w="709" w:type="dxa"/>
            <w:noWrap/>
            <w:vAlign w:val="center"/>
            <w:hideMark/>
          </w:tcPr>
          <w:p w14:paraId="4AD2DD22" w14:textId="23BBB56E" w:rsidR="00074090" w:rsidRDefault="00074090">
            <w:pPr>
              <w:spacing w:before="0" w:after="0" w:line="256" w:lineRule="auto"/>
              <w:jc w:val="center"/>
              <w:rPr>
                <w:rFonts w:cs="Arial"/>
                <w:sz w:val="14"/>
                <w:szCs w:val="14"/>
                <w:lang w:val="en-AU" w:eastAsia="en-AU"/>
              </w:rPr>
            </w:pPr>
            <w:r>
              <w:rPr>
                <w:rFonts w:cs="Arial"/>
                <w:sz w:val="14"/>
                <w:szCs w:val="14"/>
              </w:rPr>
              <w:t>1,632</w:t>
            </w:r>
          </w:p>
        </w:tc>
        <w:tc>
          <w:tcPr>
            <w:tcW w:w="709" w:type="dxa"/>
            <w:noWrap/>
            <w:vAlign w:val="center"/>
            <w:hideMark/>
          </w:tcPr>
          <w:p w14:paraId="167A3DAB" w14:textId="7D0C0CCC" w:rsidR="00074090" w:rsidRDefault="00074090">
            <w:pPr>
              <w:spacing w:before="0" w:after="0" w:line="256" w:lineRule="auto"/>
              <w:jc w:val="center"/>
              <w:rPr>
                <w:rFonts w:cs="Arial"/>
                <w:sz w:val="14"/>
                <w:szCs w:val="14"/>
                <w:lang w:val="en-AU" w:eastAsia="en-AU"/>
              </w:rPr>
            </w:pPr>
            <w:r>
              <w:rPr>
                <w:rFonts w:cs="Arial"/>
                <w:sz w:val="14"/>
                <w:szCs w:val="14"/>
              </w:rPr>
              <w:t>1,128</w:t>
            </w:r>
          </w:p>
        </w:tc>
        <w:tc>
          <w:tcPr>
            <w:tcW w:w="709" w:type="dxa"/>
            <w:noWrap/>
            <w:vAlign w:val="center"/>
            <w:hideMark/>
          </w:tcPr>
          <w:p w14:paraId="6A9C7434" w14:textId="781B4E1E" w:rsidR="00074090" w:rsidRDefault="00074090">
            <w:pPr>
              <w:spacing w:before="0" w:after="0" w:line="256" w:lineRule="auto"/>
              <w:jc w:val="center"/>
              <w:rPr>
                <w:rFonts w:cs="Arial"/>
                <w:sz w:val="14"/>
                <w:szCs w:val="14"/>
                <w:lang w:val="en-AU" w:eastAsia="en-AU"/>
              </w:rPr>
            </w:pPr>
            <w:r>
              <w:rPr>
                <w:rFonts w:cs="Arial"/>
                <w:sz w:val="14"/>
                <w:szCs w:val="14"/>
              </w:rPr>
              <w:t>1,032</w:t>
            </w:r>
          </w:p>
        </w:tc>
        <w:tc>
          <w:tcPr>
            <w:tcW w:w="708" w:type="dxa"/>
            <w:vAlign w:val="center"/>
            <w:hideMark/>
          </w:tcPr>
          <w:p w14:paraId="0F22D9BE" w14:textId="30BF3E9B" w:rsidR="00074090" w:rsidRDefault="00074090">
            <w:pPr>
              <w:spacing w:before="0" w:after="0" w:line="256" w:lineRule="auto"/>
              <w:jc w:val="center"/>
              <w:rPr>
                <w:rFonts w:cs="Arial"/>
                <w:sz w:val="14"/>
                <w:szCs w:val="14"/>
                <w:lang w:val="en-AU" w:eastAsia="en-AU"/>
              </w:rPr>
            </w:pPr>
            <w:r>
              <w:rPr>
                <w:rFonts w:cs="Arial"/>
                <w:sz w:val="14"/>
                <w:szCs w:val="14"/>
              </w:rPr>
              <w:t>1,524</w:t>
            </w:r>
          </w:p>
        </w:tc>
        <w:tc>
          <w:tcPr>
            <w:tcW w:w="709" w:type="dxa"/>
            <w:vAlign w:val="center"/>
          </w:tcPr>
          <w:p w14:paraId="7E59F96C" w14:textId="08DD2EF5" w:rsidR="00074090" w:rsidRDefault="00074090">
            <w:pPr>
              <w:spacing w:before="0" w:after="0" w:line="256" w:lineRule="auto"/>
              <w:jc w:val="center"/>
              <w:rPr>
                <w:rFonts w:cs="Arial"/>
                <w:sz w:val="14"/>
                <w:szCs w:val="14"/>
                <w:lang w:val="en-AU" w:eastAsia="en-AU"/>
              </w:rPr>
            </w:pPr>
            <w:r>
              <w:rPr>
                <w:rFonts w:cs="Arial"/>
                <w:sz w:val="14"/>
                <w:szCs w:val="14"/>
              </w:rPr>
              <w:t>791</w:t>
            </w:r>
          </w:p>
        </w:tc>
      </w:tr>
      <w:tr w:rsidR="00074090" w14:paraId="22A5AE8A" w14:textId="5CC2A58F" w:rsidTr="00074090">
        <w:trPr>
          <w:trHeight w:val="255"/>
        </w:trPr>
        <w:tc>
          <w:tcPr>
            <w:tcW w:w="988" w:type="dxa"/>
            <w:noWrap/>
            <w:hideMark/>
          </w:tcPr>
          <w:p w14:paraId="194B1BE2"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Fitzroy River</w:t>
            </w:r>
          </w:p>
        </w:tc>
        <w:tc>
          <w:tcPr>
            <w:tcW w:w="708" w:type="dxa"/>
            <w:noWrap/>
            <w:vAlign w:val="center"/>
            <w:hideMark/>
          </w:tcPr>
          <w:p w14:paraId="71795D47" w14:textId="654B3665" w:rsidR="00074090" w:rsidRDefault="00074090" w:rsidP="00BB4BE6">
            <w:pPr>
              <w:spacing w:before="0" w:after="0" w:line="256" w:lineRule="auto"/>
              <w:jc w:val="center"/>
              <w:rPr>
                <w:rFonts w:cs="Arial"/>
                <w:sz w:val="14"/>
                <w:szCs w:val="14"/>
                <w:lang w:val="en-AU" w:eastAsia="en-AU"/>
              </w:rPr>
            </w:pPr>
            <w:r>
              <w:rPr>
                <w:rFonts w:cs="Arial"/>
                <w:sz w:val="14"/>
                <w:szCs w:val="14"/>
              </w:rPr>
              <w:t>1,710</w:t>
            </w:r>
          </w:p>
        </w:tc>
        <w:tc>
          <w:tcPr>
            <w:tcW w:w="709" w:type="dxa"/>
            <w:noWrap/>
            <w:vAlign w:val="center"/>
            <w:hideMark/>
          </w:tcPr>
          <w:p w14:paraId="57FC6520" w14:textId="78BE159D" w:rsidR="00074090" w:rsidRDefault="00074090">
            <w:pPr>
              <w:spacing w:before="0" w:after="0" w:line="256" w:lineRule="auto"/>
              <w:jc w:val="center"/>
              <w:rPr>
                <w:rFonts w:cs="Arial"/>
                <w:sz w:val="14"/>
                <w:szCs w:val="14"/>
                <w:lang w:val="en-AU" w:eastAsia="en-AU"/>
              </w:rPr>
            </w:pPr>
            <w:r>
              <w:rPr>
                <w:rFonts w:cs="Arial"/>
                <w:sz w:val="14"/>
                <w:szCs w:val="14"/>
              </w:rPr>
              <w:t>970</w:t>
            </w:r>
          </w:p>
        </w:tc>
        <w:tc>
          <w:tcPr>
            <w:tcW w:w="709" w:type="dxa"/>
            <w:noWrap/>
            <w:vAlign w:val="center"/>
            <w:hideMark/>
          </w:tcPr>
          <w:p w14:paraId="08C0720B" w14:textId="2EA37AAC" w:rsidR="00074090" w:rsidRDefault="00074090">
            <w:pPr>
              <w:spacing w:before="0" w:after="0" w:line="256" w:lineRule="auto"/>
              <w:jc w:val="center"/>
              <w:rPr>
                <w:rFonts w:cs="Arial"/>
                <w:sz w:val="14"/>
                <w:szCs w:val="14"/>
                <w:lang w:val="en-AU" w:eastAsia="en-AU"/>
              </w:rPr>
            </w:pPr>
            <w:r>
              <w:rPr>
                <w:rFonts w:cs="Arial"/>
                <w:sz w:val="14"/>
                <w:szCs w:val="14"/>
              </w:rPr>
              <w:t>930</w:t>
            </w:r>
          </w:p>
        </w:tc>
        <w:tc>
          <w:tcPr>
            <w:tcW w:w="567" w:type="dxa"/>
            <w:noWrap/>
            <w:vAlign w:val="center"/>
            <w:hideMark/>
          </w:tcPr>
          <w:p w14:paraId="59E3B54F" w14:textId="08FACF94" w:rsidR="00074090" w:rsidRDefault="00074090">
            <w:pPr>
              <w:spacing w:before="0" w:after="0" w:line="256" w:lineRule="auto"/>
              <w:jc w:val="center"/>
              <w:rPr>
                <w:rFonts w:cs="Arial"/>
                <w:sz w:val="14"/>
                <w:szCs w:val="14"/>
                <w:lang w:val="en-AU" w:eastAsia="en-AU"/>
              </w:rPr>
            </w:pPr>
            <w:r>
              <w:rPr>
                <w:rFonts w:cs="Arial"/>
                <w:sz w:val="14"/>
                <w:szCs w:val="14"/>
              </w:rPr>
              <w:t>700</w:t>
            </w:r>
          </w:p>
        </w:tc>
        <w:tc>
          <w:tcPr>
            <w:tcW w:w="709" w:type="dxa"/>
            <w:noWrap/>
            <w:vAlign w:val="center"/>
            <w:hideMark/>
          </w:tcPr>
          <w:p w14:paraId="0FAF8313" w14:textId="4D7FB957" w:rsidR="00074090" w:rsidRDefault="00074090">
            <w:pPr>
              <w:spacing w:before="0" w:after="0" w:line="256" w:lineRule="auto"/>
              <w:jc w:val="center"/>
              <w:rPr>
                <w:rFonts w:cs="Arial"/>
                <w:sz w:val="14"/>
                <w:szCs w:val="14"/>
                <w:lang w:val="en-AU" w:eastAsia="en-AU"/>
              </w:rPr>
            </w:pPr>
            <w:r>
              <w:rPr>
                <w:rFonts w:cs="Arial"/>
                <w:sz w:val="14"/>
                <w:szCs w:val="14"/>
              </w:rPr>
              <w:t>830</w:t>
            </w:r>
          </w:p>
        </w:tc>
        <w:tc>
          <w:tcPr>
            <w:tcW w:w="708" w:type="dxa"/>
            <w:noWrap/>
            <w:vAlign w:val="center"/>
            <w:hideMark/>
          </w:tcPr>
          <w:p w14:paraId="5B442E8B" w14:textId="78C6AB8E" w:rsidR="00074090" w:rsidRDefault="00074090">
            <w:pPr>
              <w:spacing w:before="0" w:after="0" w:line="256" w:lineRule="auto"/>
              <w:jc w:val="center"/>
              <w:rPr>
                <w:rFonts w:cs="Arial"/>
                <w:sz w:val="14"/>
                <w:szCs w:val="14"/>
                <w:lang w:val="en-AU" w:eastAsia="en-AU"/>
              </w:rPr>
            </w:pPr>
            <w:r>
              <w:rPr>
                <w:rFonts w:cs="Arial"/>
                <w:sz w:val="14"/>
                <w:szCs w:val="14"/>
              </w:rPr>
              <w:t>12,063</w:t>
            </w:r>
          </w:p>
        </w:tc>
        <w:tc>
          <w:tcPr>
            <w:tcW w:w="709" w:type="dxa"/>
            <w:noWrap/>
            <w:vAlign w:val="center"/>
            <w:hideMark/>
          </w:tcPr>
          <w:p w14:paraId="61BA5EA4" w14:textId="210E1472" w:rsidR="00074090" w:rsidRDefault="00074090">
            <w:pPr>
              <w:spacing w:before="0" w:after="0" w:line="256" w:lineRule="auto"/>
              <w:jc w:val="center"/>
              <w:rPr>
                <w:rFonts w:cs="Arial"/>
                <w:sz w:val="14"/>
                <w:szCs w:val="14"/>
                <w:lang w:val="en-AU" w:eastAsia="en-AU"/>
              </w:rPr>
            </w:pPr>
            <w:r>
              <w:rPr>
                <w:rFonts w:cs="Arial"/>
                <w:sz w:val="14"/>
                <w:szCs w:val="14"/>
              </w:rPr>
              <w:t>2,193</w:t>
            </w:r>
          </w:p>
        </w:tc>
        <w:tc>
          <w:tcPr>
            <w:tcW w:w="709" w:type="dxa"/>
            <w:noWrap/>
            <w:vAlign w:val="center"/>
            <w:hideMark/>
          </w:tcPr>
          <w:p w14:paraId="45CD92BE" w14:textId="29F4A54A" w:rsidR="00074090" w:rsidRDefault="00074090">
            <w:pPr>
              <w:spacing w:before="0" w:after="0" w:line="256" w:lineRule="auto"/>
              <w:jc w:val="center"/>
              <w:rPr>
                <w:rFonts w:cs="Arial"/>
                <w:sz w:val="14"/>
                <w:szCs w:val="14"/>
                <w:lang w:val="en-AU" w:eastAsia="en-AU"/>
              </w:rPr>
            </w:pPr>
            <w:r>
              <w:rPr>
                <w:rFonts w:cs="Arial"/>
                <w:sz w:val="14"/>
                <w:szCs w:val="14"/>
              </w:rPr>
              <w:t>11,667</w:t>
            </w:r>
          </w:p>
        </w:tc>
        <w:tc>
          <w:tcPr>
            <w:tcW w:w="709" w:type="dxa"/>
            <w:noWrap/>
            <w:vAlign w:val="center"/>
            <w:hideMark/>
          </w:tcPr>
          <w:p w14:paraId="7A8362B4" w14:textId="2736AC5A" w:rsidR="00074090" w:rsidRDefault="00074090">
            <w:pPr>
              <w:spacing w:before="0" w:after="0" w:line="256" w:lineRule="auto"/>
              <w:jc w:val="center"/>
              <w:rPr>
                <w:rFonts w:cs="Arial"/>
                <w:sz w:val="14"/>
                <w:szCs w:val="14"/>
                <w:lang w:val="en-AU" w:eastAsia="en-AU"/>
              </w:rPr>
            </w:pPr>
            <w:r>
              <w:rPr>
                <w:rFonts w:cs="Arial"/>
                <w:sz w:val="14"/>
                <w:szCs w:val="14"/>
              </w:rPr>
              <w:t>38,537</w:t>
            </w:r>
          </w:p>
        </w:tc>
        <w:tc>
          <w:tcPr>
            <w:tcW w:w="708" w:type="dxa"/>
            <w:noWrap/>
            <w:vAlign w:val="center"/>
            <w:hideMark/>
          </w:tcPr>
          <w:p w14:paraId="1D6E91DF" w14:textId="533DD308" w:rsidR="00074090" w:rsidRDefault="00074090">
            <w:pPr>
              <w:spacing w:before="0" w:after="0" w:line="256" w:lineRule="auto"/>
              <w:jc w:val="center"/>
              <w:rPr>
                <w:rFonts w:cs="Arial"/>
                <w:sz w:val="14"/>
                <w:szCs w:val="14"/>
                <w:lang w:val="en-AU" w:eastAsia="en-AU"/>
              </w:rPr>
            </w:pPr>
            <w:r>
              <w:rPr>
                <w:rFonts w:cs="Arial"/>
                <w:sz w:val="14"/>
                <w:szCs w:val="14"/>
              </w:rPr>
              <w:t>7,993</w:t>
            </w:r>
          </w:p>
        </w:tc>
        <w:tc>
          <w:tcPr>
            <w:tcW w:w="567" w:type="dxa"/>
            <w:noWrap/>
            <w:vAlign w:val="center"/>
            <w:hideMark/>
          </w:tcPr>
          <w:p w14:paraId="35DEE2DE" w14:textId="755FD565" w:rsidR="00074090" w:rsidRDefault="00074090">
            <w:pPr>
              <w:spacing w:before="0" w:after="0" w:line="256" w:lineRule="auto"/>
              <w:jc w:val="center"/>
              <w:rPr>
                <w:rFonts w:cs="Arial"/>
                <w:sz w:val="14"/>
                <w:szCs w:val="14"/>
                <w:lang w:val="en-AU" w:eastAsia="en-AU"/>
              </w:rPr>
            </w:pPr>
            <w:r>
              <w:rPr>
                <w:rFonts w:cs="Arial"/>
                <w:sz w:val="14"/>
                <w:szCs w:val="14"/>
              </w:rPr>
              <w:t>8,530</w:t>
            </w:r>
          </w:p>
        </w:tc>
        <w:tc>
          <w:tcPr>
            <w:tcW w:w="709" w:type="dxa"/>
            <w:noWrap/>
            <w:vAlign w:val="center"/>
            <w:hideMark/>
          </w:tcPr>
          <w:p w14:paraId="42B223BC" w14:textId="7617ECBE" w:rsidR="00074090" w:rsidRDefault="00074090">
            <w:pPr>
              <w:spacing w:before="0" w:after="0" w:line="256" w:lineRule="auto"/>
              <w:jc w:val="center"/>
              <w:rPr>
                <w:rFonts w:cs="Arial"/>
                <w:sz w:val="14"/>
                <w:szCs w:val="14"/>
                <w:lang w:val="en-AU" w:eastAsia="en-AU"/>
              </w:rPr>
            </w:pPr>
            <w:r>
              <w:rPr>
                <w:rFonts w:cs="Arial"/>
                <w:sz w:val="14"/>
                <w:szCs w:val="14"/>
              </w:rPr>
              <w:t>1,576</w:t>
            </w:r>
          </w:p>
        </w:tc>
        <w:tc>
          <w:tcPr>
            <w:tcW w:w="709" w:type="dxa"/>
            <w:noWrap/>
            <w:vAlign w:val="center"/>
            <w:hideMark/>
          </w:tcPr>
          <w:p w14:paraId="4711A8E8" w14:textId="185CF598" w:rsidR="00074090" w:rsidRDefault="00074090">
            <w:pPr>
              <w:spacing w:before="0" w:after="0" w:line="256" w:lineRule="auto"/>
              <w:jc w:val="center"/>
              <w:rPr>
                <w:rFonts w:cs="Arial"/>
                <w:sz w:val="14"/>
                <w:szCs w:val="14"/>
                <w:lang w:val="en-AU" w:eastAsia="en-AU"/>
              </w:rPr>
            </w:pPr>
            <w:r>
              <w:rPr>
                <w:rFonts w:cs="Arial"/>
                <w:sz w:val="14"/>
                <w:szCs w:val="14"/>
              </w:rPr>
              <w:t>2,674</w:t>
            </w:r>
          </w:p>
        </w:tc>
        <w:tc>
          <w:tcPr>
            <w:tcW w:w="709" w:type="dxa"/>
            <w:noWrap/>
            <w:vAlign w:val="center"/>
            <w:hideMark/>
          </w:tcPr>
          <w:p w14:paraId="0B899C4F" w14:textId="4A0C75ED" w:rsidR="00074090" w:rsidRDefault="00074090">
            <w:pPr>
              <w:spacing w:before="0" w:after="0" w:line="256" w:lineRule="auto"/>
              <w:jc w:val="center"/>
              <w:rPr>
                <w:rFonts w:cs="Arial"/>
                <w:sz w:val="14"/>
                <w:szCs w:val="14"/>
                <w:lang w:val="en-AU" w:eastAsia="en-AU"/>
              </w:rPr>
            </w:pPr>
            <w:r>
              <w:rPr>
                <w:rFonts w:cs="Arial"/>
                <w:sz w:val="14"/>
                <w:szCs w:val="14"/>
              </w:rPr>
              <w:t>3,589</w:t>
            </w:r>
          </w:p>
        </w:tc>
        <w:tc>
          <w:tcPr>
            <w:tcW w:w="708" w:type="dxa"/>
            <w:vAlign w:val="center"/>
            <w:hideMark/>
          </w:tcPr>
          <w:p w14:paraId="393E35E0" w14:textId="4DDB6AC7" w:rsidR="00074090" w:rsidRDefault="00074090">
            <w:pPr>
              <w:spacing w:before="0" w:after="0" w:line="256" w:lineRule="auto"/>
              <w:jc w:val="center"/>
              <w:rPr>
                <w:rFonts w:cs="Arial"/>
                <w:sz w:val="14"/>
                <w:szCs w:val="14"/>
                <w:lang w:val="en-AU" w:eastAsia="en-AU"/>
              </w:rPr>
            </w:pPr>
            <w:r>
              <w:rPr>
                <w:rFonts w:cs="Arial"/>
                <w:sz w:val="14"/>
                <w:szCs w:val="14"/>
              </w:rPr>
              <w:t>6,170</w:t>
            </w:r>
          </w:p>
        </w:tc>
        <w:tc>
          <w:tcPr>
            <w:tcW w:w="709" w:type="dxa"/>
            <w:vAlign w:val="center"/>
          </w:tcPr>
          <w:p w14:paraId="32564C92" w14:textId="03BC7EDD" w:rsidR="00074090" w:rsidRDefault="00074090">
            <w:pPr>
              <w:spacing w:before="0" w:after="0" w:line="256" w:lineRule="auto"/>
              <w:jc w:val="center"/>
              <w:rPr>
                <w:rFonts w:cs="Arial"/>
                <w:sz w:val="14"/>
                <w:szCs w:val="14"/>
                <w:lang w:val="en-AU" w:eastAsia="en-AU"/>
              </w:rPr>
            </w:pPr>
            <w:r>
              <w:rPr>
                <w:rFonts w:cs="Arial"/>
                <w:sz w:val="14"/>
                <w:szCs w:val="14"/>
              </w:rPr>
              <w:t>955</w:t>
            </w:r>
          </w:p>
        </w:tc>
      </w:tr>
      <w:tr w:rsidR="00074090" w14:paraId="47FA15E5" w14:textId="33C44CEA" w:rsidTr="00074090">
        <w:trPr>
          <w:trHeight w:val="255"/>
        </w:trPr>
        <w:tc>
          <w:tcPr>
            <w:tcW w:w="988" w:type="dxa"/>
            <w:noWrap/>
            <w:hideMark/>
          </w:tcPr>
          <w:p w14:paraId="4925A7A5" w14:textId="764BEB48"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Calliope River</w:t>
            </w:r>
          </w:p>
        </w:tc>
        <w:tc>
          <w:tcPr>
            <w:tcW w:w="708" w:type="dxa"/>
            <w:noWrap/>
            <w:vAlign w:val="center"/>
            <w:hideMark/>
          </w:tcPr>
          <w:p w14:paraId="449D31AB" w14:textId="61FC63F5" w:rsidR="00074090" w:rsidRDefault="00074090" w:rsidP="00BB4BE6">
            <w:pPr>
              <w:spacing w:before="0" w:after="0" w:line="256" w:lineRule="auto"/>
              <w:jc w:val="center"/>
              <w:rPr>
                <w:rFonts w:cs="Arial"/>
                <w:sz w:val="14"/>
                <w:szCs w:val="14"/>
                <w:lang w:val="en-AU" w:eastAsia="en-AU"/>
              </w:rPr>
            </w:pPr>
            <w:r>
              <w:rPr>
                <w:rFonts w:cs="Arial"/>
                <w:sz w:val="14"/>
                <w:szCs w:val="14"/>
              </w:rPr>
              <w:t>489</w:t>
            </w:r>
          </w:p>
        </w:tc>
        <w:tc>
          <w:tcPr>
            <w:tcW w:w="709" w:type="dxa"/>
            <w:noWrap/>
            <w:vAlign w:val="center"/>
            <w:hideMark/>
          </w:tcPr>
          <w:p w14:paraId="5D8746F5" w14:textId="7CDA0C94" w:rsidR="00074090" w:rsidRDefault="00074090">
            <w:pPr>
              <w:spacing w:before="0" w:after="0" w:line="256" w:lineRule="auto"/>
              <w:jc w:val="center"/>
              <w:rPr>
                <w:rFonts w:cs="Arial"/>
                <w:sz w:val="14"/>
                <w:szCs w:val="14"/>
                <w:lang w:val="en-AU" w:eastAsia="en-AU"/>
              </w:rPr>
            </w:pPr>
            <w:r>
              <w:rPr>
                <w:rFonts w:cs="Arial"/>
                <w:sz w:val="14"/>
                <w:szCs w:val="14"/>
              </w:rPr>
              <w:t>179</w:t>
            </w:r>
          </w:p>
        </w:tc>
        <w:tc>
          <w:tcPr>
            <w:tcW w:w="709" w:type="dxa"/>
            <w:noWrap/>
            <w:vAlign w:val="center"/>
            <w:hideMark/>
          </w:tcPr>
          <w:p w14:paraId="29BA1D0A" w14:textId="27886BE4" w:rsidR="00074090" w:rsidRDefault="00074090">
            <w:pPr>
              <w:spacing w:before="0" w:after="0" w:line="256" w:lineRule="auto"/>
              <w:jc w:val="center"/>
              <w:rPr>
                <w:rFonts w:cs="Arial"/>
                <w:sz w:val="14"/>
                <w:szCs w:val="14"/>
                <w:lang w:val="en-AU" w:eastAsia="en-AU"/>
              </w:rPr>
            </w:pPr>
            <w:r>
              <w:rPr>
                <w:rFonts w:cs="Arial"/>
                <w:sz w:val="14"/>
                <w:szCs w:val="14"/>
              </w:rPr>
              <w:t>37</w:t>
            </w:r>
          </w:p>
        </w:tc>
        <w:tc>
          <w:tcPr>
            <w:tcW w:w="567" w:type="dxa"/>
            <w:noWrap/>
            <w:vAlign w:val="center"/>
            <w:hideMark/>
          </w:tcPr>
          <w:p w14:paraId="63F8E205" w14:textId="0A97D830" w:rsidR="00074090" w:rsidRDefault="00074090">
            <w:pPr>
              <w:spacing w:before="0" w:after="0" w:line="256" w:lineRule="auto"/>
              <w:jc w:val="center"/>
              <w:rPr>
                <w:rFonts w:cs="Arial"/>
                <w:sz w:val="14"/>
                <w:szCs w:val="14"/>
                <w:lang w:val="en-AU" w:eastAsia="en-AU"/>
              </w:rPr>
            </w:pPr>
            <w:r>
              <w:rPr>
                <w:rFonts w:cs="Arial"/>
                <w:sz w:val="14"/>
                <w:szCs w:val="14"/>
              </w:rPr>
              <w:t>16</w:t>
            </w:r>
          </w:p>
        </w:tc>
        <w:tc>
          <w:tcPr>
            <w:tcW w:w="709" w:type="dxa"/>
            <w:noWrap/>
            <w:vAlign w:val="center"/>
            <w:hideMark/>
          </w:tcPr>
          <w:p w14:paraId="5E03CE67" w14:textId="77A1FDCF" w:rsidR="00074090" w:rsidRDefault="00074090">
            <w:pPr>
              <w:spacing w:before="0" w:after="0" w:line="256" w:lineRule="auto"/>
              <w:jc w:val="center"/>
              <w:rPr>
                <w:rFonts w:cs="Arial"/>
                <w:sz w:val="14"/>
                <w:szCs w:val="14"/>
                <w:lang w:val="en-AU" w:eastAsia="en-AU"/>
              </w:rPr>
            </w:pPr>
            <w:r>
              <w:rPr>
                <w:rFonts w:cs="Arial"/>
                <w:sz w:val="14"/>
                <w:szCs w:val="14"/>
              </w:rPr>
              <w:t>4.7</w:t>
            </w:r>
          </w:p>
        </w:tc>
        <w:tc>
          <w:tcPr>
            <w:tcW w:w="708" w:type="dxa"/>
            <w:noWrap/>
            <w:vAlign w:val="center"/>
            <w:hideMark/>
          </w:tcPr>
          <w:p w14:paraId="53123788" w14:textId="49471464" w:rsidR="00074090" w:rsidRDefault="00074090">
            <w:pPr>
              <w:spacing w:before="0" w:after="0" w:line="256" w:lineRule="auto"/>
              <w:jc w:val="center"/>
              <w:rPr>
                <w:rFonts w:cs="Arial"/>
                <w:sz w:val="14"/>
                <w:szCs w:val="14"/>
                <w:lang w:val="en-AU" w:eastAsia="en-AU"/>
              </w:rPr>
            </w:pPr>
            <w:r>
              <w:rPr>
                <w:rFonts w:cs="Arial"/>
                <w:sz w:val="14"/>
                <w:szCs w:val="14"/>
              </w:rPr>
              <w:t>315</w:t>
            </w:r>
          </w:p>
        </w:tc>
        <w:tc>
          <w:tcPr>
            <w:tcW w:w="709" w:type="dxa"/>
            <w:noWrap/>
            <w:vAlign w:val="center"/>
            <w:hideMark/>
          </w:tcPr>
          <w:p w14:paraId="7CE94EBE" w14:textId="0718F7AE" w:rsidR="00074090" w:rsidRDefault="00074090">
            <w:pPr>
              <w:spacing w:before="0" w:after="0" w:line="256" w:lineRule="auto"/>
              <w:jc w:val="center"/>
              <w:rPr>
                <w:rFonts w:cs="Arial"/>
                <w:sz w:val="14"/>
                <w:szCs w:val="14"/>
                <w:lang w:val="en-AU" w:eastAsia="en-AU"/>
              </w:rPr>
            </w:pPr>
            <w:r>
              <w:rPr>
                <w:rFonts w:cs="Arial"/>
                <w:sz w:val="14"/>
                <w:szCs w:val="14"/>
              </w:rPr>
              <w:t>138</w:t>
            </w:r>
          </w:p>
        </w:tc>
        <w:tc>
          <w:tcPr>
            <w:tcW w:w="709" w:type="dxa"/>
            <w:noWrap/>
            <w:vAlign w:val="center"/>
            <w:hideMark/>
          </w:tcPr>
          <w:p w14:paraId="1D7ED645" w14:textId="05D214E1" w:rsidR="00074090" w:rsidRDefault="00074090">
            <w:pPr>
              <w:spacing w:before="0" w:after="0" w:line="256" w:lineRule="auto"/>
              <w:jc w:val="center"/>
              <w:rPr>
                <w:rFonts w:cs="Arial"/>
                <w:sz w:val="14"/>
                <w:szCs w:val="14"/>
                <w:lang w:val="en-AU" w:eastAsia="en-AU"/>
              </w:rPr>
            </w:pPr>
            <w:r>
              <w:rPr>
                <w:rFonts w:cs="Arial"/>
                <w:sz w:val="14"/>
                <w:szCs w:val="14"/>
              </w:rPr>
              <w:t>521</w:t>
            </w:r>
          </w:p>
        </w:tc>
        <w:tc>
          <w:tcPr>
            <w:tcW w:w="709" w:type="dxa"/>
            <w:noWrap/>
            <w:vAlign w:val="center"/>
            <w:hideMark/>
          </w:tcPr>
          <w:p w14:paraId="25EEE9AA" w14:textId="734D9C63" w:rsidR="00074090" w:rsidRDefault="00074090">
            <w:pPr>
              <w:spacing w:before="0" w:after="0" w:line="256" w:lineRule="auto"/>
              <w:jc w:val="center"/>
              <w:rPr>
                <w:rFonts w:cs="Arial"/>
                <w:sz w:val="14"/>
                <w:szCs w:val="14"/>
                <w:lang w:val="en-AU" w:eastAsia="en-AU"/>
              </w:rPr>
            </w:pPr>
            <w:r>
              <w:rPr>
                <w:rFonts w:cs="Arial"/>
                <w:sz w:val="14"/>
                <w:szCs w:val="14"/>
              </w:rPr>
              <w:t>1,000</w:t>
            </w:r>
          </w:p>
        </w:tc>
        <w:tc>
          <w:tcPr>
            <w:tcW w:w="708" w:type="dxa"/>
            <w:noWrap/>
            <w:vAlign w:val="center"/>
            <w:hideMark/>
          </w:tcPr>
          <w:p w14:paraId="5986D501" w14:textId="4A694779" w:rsidR="00074090" w:rsidRDefault="00074090">
            <w:pPr>
              <w:spacing w:before="0" w:after="0" w:line="256" w:lineRule="auto"/>
              <w:jc w:val="center"/>
              <w:rPr>
                <w:rFonts w:cs="Arial"/>
                <w:sz w:val="14"/>
                <w:szCs w:val="14"/>
                <w:lang w:val="en-AU" w:eastAsia="en-AU"/>
              </w:rPr>
            </w:pPr>
            <w:r>
              <w:rPr>
                <w:rFonts w:cs="Arial"/>
                <w:sz w:val="14"/>
                <w:szCs w:val="14"/>
              </w:rPr>
              <w:t>346</w:t>
            </w:r>
          </w:p>
        </w:tc>
        <w:tc>
          <w:tcPr>
            <w:tcW w:w="567" w:type="dxa"/>
            <w:noWrap/>
            <w:vAlign w:val="center"/>
            <w:hideMark/>
          </w:tcPr>
          <w:p w14:paraId="24A674B0" w14:textId="2F466053" w:rsidR="00074090" w:rsidRDefault="00074090">
            <w:pPr>
              <w:spacing w:before="0" w:after="0" w:line="256" w:lineRule="auto"/>
              <w:jc w:val="center"/>
              <w:rPr>
                <w:rFonts w:cs="Arial"/>
                <w:sz w:val="14"/>
                <w:szCs w:val="14"/>
                <w:lang w:val="en-AU" w:eastAsia="en-AU"/>
              </w:rPr>
            </w:pPr>
            <w:r>
              <w:rPr>
                <w:rFonts w:cs="Arial"/>
                <w:sz w:val="14"/>
                <w:szCs w:val="14"/>
              </w:rPr>
              <w:t>1,558</w:t>
            </w:r>
          </w:p>
        </w:tc>
        <w:tc>
          <w:tcPr>
            <w:tcW w:w="709" w:type="dxa"/>
            <w:noWrap/>
            <w:vAlign w:val="center"/>
            <w:hideMark/>
          </w:tcPr>
          <w:p w14:paraId="20D737F1" w14:textId="6465C8F5" w:rsidR="00074090" w:rsidRDefault="00074090">
            <w:pPr>
              <w:spacing w:before="0" w:after="0" w:line="256" w:lineRule="auto"/>
              <w:jc w:val="center"/>
              <w:rPr>
                <w:rFonts w:cs="Arial"/>
                <w:sz w:val="14"/>
                <w:szCs w:val="14"/>
                <w:lang w:val="en-AU" w:eastAsia="en-AU"/>
              </w:rPr>
            </w:pPr>
            <w:r>
              <w:rPr>
                <w:rFonts w:cs="Arial"/>
                <w:sz w:val="14"/>
                <w:szCs w:val="14"/>
              </w:rPr>
              <w:t>284</w:t>
            </w:r>
          </w:p>
        </w:tc>
        <w:tc>
          <w:tcPr>
            <w:tcW w:w="709" w:type="dxa"/>
            <w:noWrap/>
            <w:vAlign w:val="center"/>
            <w:hideMark/>
          </w:tcPr>
          <w:p w14:paraId="7B89CE45" w14:textId="0982183D" w:rsidR="00074090" w:rsidRDefault="00074090">
            <w:pPr>
              <w:spacing w:before="0" w:after="0" w:line="256" w:lineRule="auto"/>
              <w:jc w:val="center"/>
              <w:rPr>
                <w:rFonts w:cs="Arial"/>
                <w:sz w:val="14"/>
                <w:szCs w:val="14"/>
                <w:lang w:val="en-AU" w:eastAsia="en-AU"/>
              </w:rPr>
            </w:pPr>
            <w:r>
              <w:rPr>
                <w:rFonts w:cs="Arial"/>
                <w:sz w:val="14"/>
                <w:szCs w:val="14"/>
              </w:rPr>
              <w:t>480</w:t>
            </w:r>
          </w:p>
        </w:tc>
        <w:tc>
          <w:tcPr>
            <w:tcW w:w="709" w:type="dxa"/>
            <w:noWrap/>
            <w:vAlign w:val="center"/>
            <w:hideMark/>
          </w:tcPr>
          <w:p w14:paraId="70BB3655" w14:textId="1990A0C3" w:rsidR="00074090" w:rsidRDefault="00074090">
            <w:pPr>
              <w:spacing w:before="0" w:after="0" w:line="256" w:lineRule="auto"/>
              <w:jc w:val="center"/>
              <w:rPr>
                <w:rFonts w:cs="Arial"/>
                <w:sz w:val="14"/>
                <w:szCs w:val="14"/>
                <w:lang w:val="en-AU" w:eastAsia="en-AU"/>
              </w:rPr>
            </w:pPr>
            <w:r>
              <w:rPr>
                <w:rFonts w:cs="Arial"/>
                <w:sz w:val="14"/>
                <w:szCs w:val="14"/>
              </w:rPr>
              <w:t>149</w:t>
            </w:r>
          </w:p>
        </w:tc>
        <w:tc>
          <w:tcPr>
            <w:tcW w:w="708" w:type="dxa"/>
            <w:vAlign w:val="center"/>
            <w:hideMark/>
          </w:tcPr>
          <w:p w14:paraId="59205217" w14:textId="6D005A77" w:rsidR="00074090" w:rsidRDefault="00074090">
            <w:pPr>
              <w:spacing w:before="0" w:after="0" w:line="256" w:lineRule="auto"/>
              <w:jc w:val="center"/>
              <w:rPr>
                <w:rFonts w:cs="Arial"/>
                <w:sz w:val="14"/>
                <w:szCs w:val="14"/>
                <w:lang w:val="en-AU" w:eastAsia="en-AU"/>
              </w:rPr>
            </w:pPr>
            <w:r>
              <w:rPr>
                <w:rFonts w:cs="Arial"/>
                <w:sz w:val="14"/>
                <w:szCs w:val="14"/>
              </w:rPr>
              <w:t>406</w:t>
            </w:r>
          </w:p>
        </w:tc>
        <w:tc>
          <w:tcPr>
            <w:tcW w:w="709" w:type="dxa"/>
            <w:vAlign w:val="center"/>
          </w:tcPr>
          <w:p w14:paraId="0CC7789D" w14:textId="01FE94AC" w:rsidR="00074090" w:rsidRDefault="00074090">
            <w:pPr>
              <w:spacing w:before="0" w:after="0" w:line="256" w:lineRule="auto"/>
              <w:jc w:val="center"/>
              <w:rPr>
                <w:rFonts w:cs="Arial"/>
                <w:sz w:val="14"/>
                <w:szCs w:val="14"/>
                <w:lang w:val="en-AU" w:eastAsia="en-AU"/>
              </w:rPr>
            </w:pPr>
            <w:r>
              <w:rPr>
                <w:rFonts w:cs="Arial"/>
                <w:sz w:val="14"/>
                <w:szCs w:val="14"/>
              </w:rPr>
              <w:t>141</w:t>
            </w:r>
          </w:p>
        </w:tc>
      </w:tr>
      <w:tr w:rsidR="00074090" w14:paraId="38B029EA" w14:textId="5B6ADD13" w:rsidTr="00074090">
        <w:trPr>
          <w:trHeight w:val="255"/>
        </w:trPr>
        <w:tc>
          <w:tcPr>
            <w:tcW w:w="988" w:type="dxa"/>
            <w:noWrap/>
            <w:hideMark/>
          </w:tcPr>
          <w:p w14:paraId="6026CE5A"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Boyne River</w:t>
            </w:r>
          </w:p>
        </w:tc>
        <w:tc>
          <w:tcPr>
            <w:tcW w:w="708" w:type="dxa"/>
            <w:noWrap/>
            <w:vAlign w:val="center"/>
            <w:hideMark/>
          </w:tcPr>
          <w:p w14:paraId="4BC73C92" w14:textId="1BCC94A0" w:rsidR="00074090" w:rsidRDefault="00074090" w:rsidP="00BB4BE6">
            <w:pPr>
              <w:spacing w:before="0" w:after="0" w:line="256" w:lineRule="auto"/>
              <w:jc w:val="center"/>
              <w:rPr>
                <w:rFonts w:cs="Arial"/>
                <w:sz w:val="14"/>
                <w:szCs w:val="14"/>
                <w:lang w:val="en-AU" w:eastAsia="en-AU"/>
              </w:rPr>
            </w:pPr>
            <w:r>
              <w:rPr>
                <w:rFonts w:cs="Arial"/>
                <w:sz w:val="14"/>
                <w:szCs w:val="14"/>
              </w:rPr>
              <w:t>121</w:t>
            </w:r>
          </w:p>
        </w:tc>
        <w:tc>
          <w:tcPr>
            <w:tcW w:w="709" w:type="dxa"/>
            <w:noWrap/>
            <w:vAlign w:val="center"/>
            <w:hideMark/>
          </w:tcPr>
          <w:p w14:paraId="356B79C4" w14:textId="33EBDCE4" w:rsidR="00074090" w:rsidRDefault="00074090">
            <w:pPr>
              <w:spacing w:before="0" w:after="0" w:line="256" w:lineRule="auto"/>
              <w:jc w:val="center"/>
              <w:rPr>
                <w:rFonts w:cs="Arial"/>
                <w:sz w:val="14"/>
                <w:szCs w:val="14"/>
                <w:lang w:val="en-AU" w:eastAsia="en-AU"/>
              </w:rPr>
            </w:pPr>
            <w:r>
              <w:rPr>
                <w:rFonts w:cs="Arial"/>
                <w:sz w:val="14"/>
                <w:szCs w:val="14"/>
              </w:rPr>
              <w:t>43</w:t>
            </w:r>
          </w:p>
        </w:tc>
        <w:tc>
          <w:tcPr>
            <w:tcW w:w="709" w:type="dxa"/>
            <w:noWrap/>
            <w:vAlign w:val="center"/>
            <w:hideMark/>
          </w:tcPr>
          <w:p w14:paraId="772B2E0A" w14:textId="7F1865AB" w:rsidR="00074090" w:rsidRDefault="00074090">
            <w:pPr>
              <w:spacing w:before="0" w:after="0" w:line="256" w:lineRule="auto"/>
              <w:jc w:val="center"/>
              <w:rPr>
                <w:rFonts w:cs="Arial"/>
                <w:sz w:val="14"/>
                <w:szCs w:val="14"/>
                <w:lang w:val="en-AU" w:eastAsia="en-AU"/>
              </w:rPr>
            </w:pPr>
            <w:r>
              <w:rPr>
                <w:rFonts w:cs="Arial"/>
                <w:sz w:val="14"/>
                <w:szCs w:val="14"/>
              </w:rPr>
              <w:t>7</w:t>
            </w:r>
          </w:p>
        </w:tc>
        <w:tc>
          <w:tcPr>
            <w:tcW w:w="567" w:type="dxa"/>
            <w:noWrap/>
            <w:vAlign w:val="center"/>
            <w:hideMark/>
          </w:tcPr>
          <w:p w14:paraId="4E922DAB" w14:textId="5CD020EE" w:rsidR="00074090" w:rsidRDefault="00074090">
            <w:pPr>
              <w:spacing w:before="0" w:after="0" w:line="256" w:lineRule="auto"/>
              <w:jc w:val="center"/>
              <w:rPr>
                <w:rFonts w:cs="Arial"/>
                <w:sz w:val="14"/>
                <w:szCs w:val="14"/>
                <w:lang w:val="en-AU" w:eastAsia="en-AU"/>
              </w:rPr>
            </w:pPr>
            <w:r>
              <w:rPr>
                <w:rFonts w:cs="Arial"/>
                <w:sz w:val="14"/>
                <w:szCs w:val="14"/>
              </w:rPr>
              <w:t>5.8</w:t>
            </w:r>
          </w:p>
        </w:tc>
        <w:tc>
          <w:tcPr>
            <w:tcW w:w="709" w:type="dxa"/>
            <w:noWrap/>
            <w:vAlign w:val="center"/>
            <w:hideMark/>
          </w:tcPr>
          <w:p w14:paraId="58EED2A9" w14:textId="199DEA03" w:rsidR="00074090" w:rsidRDefault="00074090">
            <w:pPr>
              <w:spacing w:before="0" w:after="0" w:line="256" w:lineRule="auto"/>
              <w:jc w:val="center"/>
              <w:rPr>
                <w:rFonts w:cs="Arial"/>
                <w:sz w:val="14"/>
                <w:szCs w:val="14"/>
                <w:lang w:val="en-AU" w:eastAsia="en-AU"/>
              </w:rPr>
            </w:pPr>
            <w:r>
              <w:rPr>
                <w:rFonts w:cs="Arial"/>
                <w:sz w:val="14"/>
                <w:szCs w:val="14"/>
              </w:rPr>
              <w:t>0.7</w:t>
            </w:r>
          </w:p>
        </w:tc>
        <w:tc>
          <w:tcPr>
            <w:tcW w:w="708" w:type="dxa"/>
            <w:noWrap/>
            <w:vAlign w:val="center"/>
            <w:hideMark/>
          </w:tcPr>
          <w:p w14:paraId="5D14798E" w14:textId="2F7C441C" w:rsidR="00074090" w:rsidRDefault="00074090">
            <w:pPr>
              <w:spacing w:before="0" w:after="0" w:line="256" w:lineRule="auto"/>
              <w:jc w:val="center"/>
              <w:rPr>
                <w:rFonts w:cs="Arial"/>
                <w:sz w:val="14"/>
                <w:szCs w:val="14"/>
                <w:lang w:val="en-AU" w:eastAsia="en-AU"/>
              </w:rPr>
            </w:pPr>
            <w:r>
              <w:rPr>
                <w:rFonts w:cs="Arial"/>
                <w:sz w:val="14"/>
                <w:szCs w:val="14"/>
              </w:rPr>
              <w:t>94</w:t>
            </w:r>
          </w:p>
        </w:tc>
        <w:tc>
          <w:tcPr>
            <w:tcW w:w="709" w:type="dxa"/>
            <w:noWrap/>
            <w:vAlign w:val="center"/>
            <w:hideMark/>
          </w:tcPr>
          <w:p w14:paraId="75882675" w14:textId="3A562A11" w:rsidR="00074090" w:rsidRDefault="00074090">
            <w:pPr>
              <w:spacing w:before="0" w:after="0" w:line="256" w:lineRule="auto"/>
              <w:jc w:val="center"/>
              <w:rPr>
                <w:rFonts w:cs="Arial"/>
                <w:sz w:val="14"/>
                <w:szCs w:val="14"/>
                <w:lang w:val="en-AU" w:eastAsia="en-AU"/>
              </w:rPr>
            </w:pPr>
            <w:r>
              <w:rPr>
                <w:rFonts w:cs="Arial"/>
                <w:sz w:val="14"/>
                <w:szCs w:val="14"/>
              </w:rPr>
              <w:t>24</w:t>
            </w:r>
          </w:p>
        </w:tc>
        <w:tc>
          <w:tcPr>
            <w:tcW w:w="709" w:type="dxa"/>
            <w:noWrap/>
            <w:vAlign w:val="center"/>
            <w:hideMark/>
          </w:tcPr>
          <w:p w14:paraId="03384999" w14:textId="75F47B58" w:rsidR="00074090" w:rsidRDefault="00074090">
            <w:pPr>
              <w:spacing w:before="0" w:after="0" w:line="256" w:lineRule="auto"/>
              <w:jc w:val="center"/>
              <w:rPr>
                <w:rFonts w:cs="Arial"/>
                <w:sz w:val="14"/>
                <w:szCs w:val="14"/>
                <w:lang w:val="en-AU" w:eastAsia="en-AU"/>
              </w:rPr>
            </w:pPr>
            <w:r>
              <w:rPr>
                <w:rFonts w:cs="Arial"/>
                <w:sz w:val="14"/>
                <w:szCs w:val="14"/>
              </w:rPr>
              <w:t>154</w:t>
            </w:r>
          </w:p>
        </w:tc>
        <w:tc>
          <w:tcPr>
            <w:tcW w:w="709" w:type="dxa"/>
            <w:noWrap/>
            <w:vAlign w:val="center"/>
            <w:hideMark/>
          </w:tcPr>
          <w:p w14:paraId="216C260F" w14:textId="340234C5" w:rsidR="00074090" w:rsidRDefault="00074090">
            <w:pPr>
              <w:spacing w:before="0" w:after="0" w:line="256" w:lineRule="auto"/>
              <w:jc w:val="center"/>
              <w:rPr>
                <w:rFonts w:cs="Arial"/>
                <w:sz w:val="14"/>
                <w:szCs w:val="14"/>
                <w:lang w:val="en-AU" w:eastAsia="en-AU"/>
              </w:rPr>
            </w:pPr>
            <w:r>
              <w:rPr>
                <w:rFonts w:cs="Arial"/>
                <w:sz w:val="14"/>
                <w:szCs w:val="14"/>
              </w:rPr>
              <w:t>264</w:t>
            </w:r>
          </w:p>
        </w:tc>
        <w:tc>
          <w:tcPr>
            <w:tcW w:w="708" w:type="dxa"/>
            <w:noWrap/>
            <w:vAlign w:val="center"/>
            <w:hideMark/>
          </w:tcPr>
          <w:p w14:paraId="4CFCDF1F" w14:textId="031BFC97" w:rsidR="00074090" w:rsidRDefault="00074090">
            <w:pPr>
              <w:spacing w:before="0" w:after="0" w:line="256" w:lineRule="auto"/>
              <w:jc w:val="center"/>
              <w:rPr>
                <w:rFonts w:cs="Arial"/>
                <w:sz w:val="14"/>
                <w:szCs w:val="14"/>
                <w:lang w:val="en-AU" w:eastAsia="en-AU"/>
              </w:rPr>
            </w:pPr>
            <w:r>
              <w:rPr>
                <w:rFonts w:cs="Arial"/>
                <w:sz w:val="14"/>
                <w:szCs w:val="14"/>
              </w:rPr>
              <w:t>129</w:t>
            </w:r>
          </w:p>
        </w:tc>
        <w:tc>
          <w:tcPr>
            <w:tcW w:w="567" w:type="dxa"/>
            <w:noWrap/>
            <w:vAlign w:val="center"/>
            <w:hideMark/>
          </w:tcPr>
          <w:p w14:paraId="1C0898A8" w14:textId="5385CD63" w:rsidR="00074090" w:rsidRDefault="00074090">
            <w:pPr>
              <w:spacing w:before="0" w:after="0" w:line="256" w:lineRule="auto"/>
              <w:jc w:val="center"/>
              <w:rPr>
                <w:rFonts w:cs="Arial"/>
                <w:sz w:val="14"/>
                <w:szCs w:val="14"/>
                <w:lang w:val="en-AU" w:eastAsia="en-AU"/>
              </w:rPr>
            </w:pPr>
            <w:r>
              <w:rPr>
                <w:rFonts w:cs="Arial"/>
                <w:sz w:val="14"/>
                <w:szCs w:val="14"/>
              </w:rPr>
              <w:t>147</w:t>
            </w:r>
          </w:p>
        </w:tc>
        <w:tc>
          <w:tcPr>
            <w:tcW w:w="709" w:type="dxa"/>
            <w:noWrap/>
            <w:vAlign w:val="center"/>
            <w:hideMark/>
          </w:tcPr>
          <w:p w14:paraId="10D52A31" w14:textId="632D4F61" w:rsidR="00074090" w:rsidRDefault="00074090">
            <w:pPr>
              <w:spacing w:before="0" w:after="0" w:line="256" w:lineRule="auto"/>
              <w:jc w:val="center"/>
              <w:rPr>
                <w:rFonts w:cs="Arial"/>
                <w:sz w:val="14"/>
                <w:szCs w:val="14"/>
                <w:lang w:val="en-AU" w:eastAsia="en-AU"/>
              </w:rPr>
            </w:pPr>
            <w:r>
              <w:rPr>
                <w:rFonts w:cs="Arial"/>
                <w:sz w:val="14"/>
                <w:szCs w:val="14"/>
              </w:rPr>
              <w:t>20</w:t>
            </w:r>
          </w:p>
        </w:tc>
        <w:tc>
          <w:tcPr>
            <w:tcW w:w="709" w:type="dxa"/>
            <w:noWrap/>
            <w:vAlign w:val="center"/>
            <w:hideMark/>
          </w:tcPr>
          <w:p w14:paraId="5CC06660" w14:textId="4C5D981A" w:rsidR="00074090" w:rsidRDefault="00074090">
            <w:pPr>
              <w:spacing w:before="0" w:after="0" w:line="256" w:lineRule="auto"/>
              <w:jc w:val="center"/>
              <w:rPr>
                <w:rFonts w:cs="Arial"/>
                <w:sz w:val="14"/>
                <w:szCs w:val="14"/>
                <w:lang w:val="en-AU" w:eastAsia="en-AU"/>
              </w:rPr>
            </w:pPr>
            <w:r>
              <w:rPr>
                <w:rFonts w:cs="Arial"/>
                <w:sz w:val="14"/>
                <w:szCs w:val="14"/>
              </w:rPr>
              <w:t>51</w:t>
            </w:r>
          </w:p>
        </w:tc>
        <w:tc>
          <w:tcPr>
            <w:tcW w:w="709" w:type="dxa"/>
            <w:noWrap/>
            <w:vAlign w:val="center"/>
            <w:hideMark/>
          </w:tcPr>
          <w:p w14:paraId="5C246324" w14:textId="65C51FF6" w:rsidR="00074090" w:rsidRDefault="00074090">
            <w:pPr>
              <w:spacing w:before="0" w:after="0" w:line="256" w:lineRule="auto"/>
              <w:jc w:val="center"/>
              <w:rPr>
                <w:rFonts w:cs="Arial"/>
                <w:sz w:val="14"/>
                <w:szCs w:val="14"/>
                <w:lang w:val="en-AU" w:eastAsia="en-AU"/>
              </w:rPr>
            </w:pPr>
            <w:r>
              <w:rPr>
                <w:rFonts w:cs="Arial"/>
                <w:sz w:val="14"/>
                <w:szCs w:val="14"/>
              </w:rPr>
              <w:t>19</w:t>
            </w:r>
          </w:p>
        </w:tc>
        <w:tc>
          <w:tcPr>
            <w:tcW w:w="708" w:type="dxa"/>
            <w:vAlign w:val="center"/>
            <w:hideMark/>
          </w:tcPr>
          <w:p w14:paraId="7AFC35FD" w14:textId="720CE5D9" w:rsidR="00074090" w:rsidRDefault="00074090">
            <w:pPr>
              <w:spacing w:before="0" w:after="0" w:line="256" w:lineRule="auto"/>
              <w:jc w:val="center"/>
              <w:rPr>
                <w:rFonts w:cs="Arial"/>
                <w:sz w:val="14"/>
                <w:szCs w:val="14"/>
                <w:lang w:val="en-AU" w:eastAsia="en-AU"/>
              </w:rPr>
            </w:pPr>
            <w:r>
              <w:rPr>
                <w:rFonts w:cs="Arial"/>
                <w:sz w:val="14"/>
                <w:szCs w:val="14"/>
              </w:rPr>
              <w:t>103</w:t>
            </w:r>
          </w:p>
        </w:tc>
        <w:tc>
          <w:tcPr>
            <w:tcW w:w="709" w:type="dxa"/>
            <w:vAlign w:val="center"/>
          </w:tcPr>
          <w:p w14:paraId="2DB00B07" w14:textId="27DF9085" w:rsidR="00074090" w:rsidRDefault="00074090">
            <w:pPr>
              <w:spacing w:before="0" w:after="0" w:line="256" w:lineRule="auto"/>
              <w:jc w:val="center"/>
              <w:rPr>
                <w:rFonts w:cs="Arial"/>
                <w:sz w:val="14"/>
                <w:szCs w:val="14"/>
                <w:lang w:val="en-AU" w:eastAsia="en-AU"/>
              </w:rPr>
            </w:pPr>
            <w:r>
              <w:rPr>
                <w:rFonts w:cs="Arial"/>
                <w:sz w:val="14"/>
                <w:szCs w:val="14"/>
              </w:rPr>
              <w:t>36</w:t>
            </w:r>
          </w:p>
        </w:tc>
      </w:tr>
      <w:tr w:rsidR="00074090" w14:paraId="0F4D6A97" w14:textId="55A3DF50" w:rsidTr="00074090">
        <w:trPr>
          <w:trHeight w:val="255"/>
        </w:trPr>
        <w:tc>
          <w:tcPr>
            <w:tcW w:w="988" w:type="dxa"/>
            <w:noWrap/>
            <w:hideMark/>
          </w:tcPr>
          <w:p w14:paraId="5944CB5A"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Baffle Creek</w:t>
            </w:r>
          </w:p>
        </w:tc>
        <w:tc>
          <w:tcPr>
            <w:tcW w:w="708" w:type="dxa"/>
            <w:noWrap/>
            <w:vAlign w:val="center"/>
            <w:hideMark/>
          </w:tcPr>
          <w:p w14:paraId="3F3A1144" w14:textId="1C13EFC8" w:rsidR="00074090" w:rsidRDefault="00074090" w:rsidP="00BB4BE6">
            <w:pPr>
              <w:spacing w:before="0" w:after="0" w:line="256" w:lineRule="auto"/>
              <w:jc w:val="center"/>
              <w:rPr>
                <w:rFonts w:cs="Arial"/>
                <w:sz w:val="14"/>
                <w:szCs w:val="14"/>
                <w:lang w:val="en-AU" w:eastAsia="en-AU"/>
              </w:rPr>
            </w:pPr>
            <w:r>
              <w:rPr>
                <w:rFonts w:cs="Arial"/>
                <w:sz w:val="14"/>
                <w:szCs w:val="14"/>
              </w:rPr>
              <w:t>1,600</w:t>
            </w:r>
          </w:p>
        </w:tc>
        <w:tc>
          <w:tcPr>
            <w:tcW w:w="709" w:type="dxa"/>
            <w:noWrap/>
            <w:vAlign w:val="center"/>
            <w:hideMark/>
          </w:tcPr>
          <w:p w14:paraId="31B521D0" w14:textId="62651655" w:rsidR="00074090" w:rsidRDefault="00074090">
            <w:pPr>
              <w:spacing w:before="0" w:after="0" w:line="256" w:lineRule="auto"/>
              <w:jc w:val="center"/>
              <w:rPr>
                <w:rFonts w:cs="Arial"/>
                <w:sz w:val="14"/>
                <w:szCs w:val="14"/>
                <w:lang w:val="en-AU" w:eastAsia="en-AU"/>
              </w:rPr>
            </w:pPr>
            <w:r>
              <w:rPr>
                <w:rFonts w:cs="Arial"/>
                <w:sz w:val="14"/>
                <w:szCs w:val="14"/>
              </w:rPr>
              <w:t>590</w:t>
            </w:r>
          </w:p>
        </w:tc>
        <w:tc>
          <w:tcPr>
            <w:tcW w:w="709" w:type="dxa"/>
            <w:noWrap/>
            <w:vAlign w:val="center"/>
            <w:hideMark/>
          </w:tcPr>
          <w:p w14:paraId="0CDF06AD" w14:textId="107BB8AB" w:rsidR="00074090" w:rsidRDefault="00074090">
            <w:pPr>
              <w:spacing w:before="0" w:after="0" w:line="256" w:lineRule="auto"/>
              <w:jc w:val="center"/>
              <w:rPr>
                <w:rFonts w:cs="Arial"/>
                <w:sz w:val="14"/>
                <w:szCs w:val="14"/>
                <w:lang w:val="en-AU" w:eastAsia="en-AU"/>
              </w:rPr>
            </w:pPr>
            <w:r>
              <w:rPr>
                <w:rFonts w:cs="Arial"/>
                <w:sz w:val="14"/>
                <w:szCs w:val="14"/>
              </w:rPr>
              <w:t>97</w:t>
            </w:r>
          </w:p>
        </w:tc>
        <w:tc>
          <w:tcPr>
            <w:tcW w:w="567" w:type="dxa"/>
            <w:noWrap/>
            <w:vAlign w:val="center"/>
            <w:hideMark/>
          </w:tcPr>
          <w:p w14:paraId="630FD3B7" w14:textId="39C1CE38" w:rsidR="00074090" w:rsidRDefault="00074090">
            <w:pPr>
              <w:spacing w:before="0" w:after="0" w:line="256" w:lineRule="auto"/>
              <w:jc w:val="center"/>
              <w:rPr>
                <w:rFonts w:cs="Arial"/>
                <w:sz w:val="14"/>
                <w:szCs w:val="14"/>
                <w:lang w:val="en-AU" w:eastAsia="en-AU"/>
              </w:rPr>
            </w:pPr>
            <w:r>
              <w:rPr>
                <w:rFonts w:cs="Arial"/>
                <w:sz w:val="14"/>
                <w:szCs w:val="14"/>
              </w:rPr>
              <w:t>80</w:t>
            </w:r>
          </w:p>
        </w:tc>
        <w:tc>
          <w:tcPr>
            <w:tcW w:w="709" w:type="dxa"/>
            <w:noWrap/>
            <w:vAlign w:val="center"/>
            <w:hideMark/>
          </w:tcPr>
          <w:p w14:paraId="713A0E83" w14:textId="375D3679" w:rsidR="00074090" w:rsidRDefault="00074090">
            <w:pPr>
              <w:spacing w:before="0" w:after="0" w:line="256" w:lineRule="auto"/>
              <w:jc w:val="center"/>
              <w:rPr>
                <w:rFonts w:cs="Arial"/>
                <w:sz w:val="14"/>
                <w:szCs w:val="14"/>
                <w:lang w:val="en-AU" w:eastAsia="en-AU"/>
              </w:rPr>
            </w:pPr>
            <w:r>
              <w:rPr>
                <w:rFonts w:cs="Arial"/>
                <w:sz w:val="14"/>
                <w:szCs w:val="14"/>
              </w:rPr>
              <w:t>10</w:t>
            </w:r>
          </w:p>
        </w:tc>
        <w:tc>
          <w:tcPr>
            <w:tcW w:w="708" w:type="dxa"/>
            <w:noWrap/>
            <w:vAlign w:val="center"/>
            <w:hideMark/>
          </w:tcPr>
          <w:p w14:paraId="5B4B9B2B" w14:textId="21EFB675" w:rsidR="00074090" w:rsidRDefault="00074090">
            <w:pPr>
              <w:spacing w:before="0" w:after="0" w:line="256" w:lineRule="auto"/>
              <w:jc w:val="center"/>
              <w:rPr>
                <w:rFonts w:cs="Arial"/>
                <w:sz w:val="14"/>
                <w:szCs w:val="14"/>
                <w:lang w:val="en-AU" w:eastAsia="en-AU"/>
              </w:rPr>
            </w:pPr>
            <w:r>
              <w:rPr>
                <w:rFonts w:cs="Arial"/>
                <w:sz w:val="14"/>
                <w:szCs w:val="14"/>
              </w:rPr>
              <w:t>1,298</w:t>
            </w:r>
          </w:p>
        </w:tc>
        <w:tc>
          <w:tcPr>
            <w:tcW w:w="709" w:type="dxa"/>
            <w:noWrap/>
            <w:vAlign w:val="center"/>
            <w:hideMark/>
          </w:tcPr>
          <w:p w14:paraId="7E8CA9E4" w14:textId="5AD4403C" w:rsidR="00074090" w:rsidRDefault="00074090">
            <w:pPr>
              <w:spacing w:before="0" w:after="0" w:line="256" w:lineRule="auto"/>
              <w:jc w:val="center"/>
              <w:rPr>
                <w:rFonts w:cs="Arial"/>
                <w:sz w:val="14"/>
                <w:szCs w:val="14"/>
                <w:lang w:val="en-AU" w:eastAsia="en-AU"/>
              </w:rPr>
            </w:pPr>
            <w:r>
              <w:rPr>
                <w:rFonts w:cs="Arial"/>
                <w:sz w:val="14"/>
                <w:szCs w:val="14"/>
              </w:rPr>
              <w:t>326</w:t>
            </w:r>
          </w:p>
        </w:tc>
        <w:tc>
          <w:tcPr>
            <w:tcW w:w="709" w:type="dxa"/>
            <w:noWrap/>
            <w:vAlign w:val="center"/>
            <w:hideMark/>
          </w:tcPr>
          <w:p w14:paraId="755E97E5" w14:textId="73C7DB2D" w:rsidR="00074090" w:rsidRDefault="00074090">
            <w:pPr>
              <w:spacing w:before="0" w:after="0" w:line="256" w:lineRule="auto"/>
              <w:jc w:val="center"/>
              <w:rPr>
                <w:rFonts w:cs="Arial"/>
                <w:sz w:val="14"/>
                <w:szCs w:val="14"/>
                <w:lang w:val="en-AU" w:eastAsia="en-AU"/>
              </w:rPr>
            </w:pPr>
            <w:r>
              <w:rPr>
                <w:rFonts w:cs="Arial"/>
                <w:sz w:val="14"/>
                <w:szCs w:val="14"/>
              </w:rPr>
              <w:t>2,133</w:t>
            </w:r>
          </w:p>
        </w:tc>
        <w:tc>
          <w:tcPr>
            <w:tcW w:w="709" w:type="dxa"/>
            <w:noWrap/>
            <w:vAlign w:val="center"/>
            <w:hideMark/>
          </w:tcPr>
          <w:p w14:paraId="48F62700" w14:textId="3977E7D5" w:rsidR="00074090" w:rsidRDefault="00074090">
            <w:pPr>
              <w:spacing w:before="0" w:after="0" w:line="256" w:lineRule="auto"/>
              <w:jc w:val="center"/>
              <w:rPr>
                <w:rFonts w:cs="Arial"/>
                <w:sz w:val="14"/>
                <w:szCs w:val="14"/>
                <w:lang w:val="en-AU" w:eastAsia="en-AU"/>
              </w:rPr>
            </w:pPr>
            <w:r>
              <w:rPr>
                <w:rFonts w:cs="Arial"/>
                <w:sz w:val="14"/>
                <w:szCs w:val="14"/>
              </w:rPr>
              <w:t>3,650</w:t>
            </w:r>
          </w:p>
        </w:tc>
        <w:tc>
          <w:tcPr>
            <w:tcW w:w="708" w:type="dxa"/>
            <w:noWrap/>
            <w:vAlign w:val="center"/>
            <w:hideMark/>
          </w:tcPr>
          <w:p w14:paraId="2642F9C0" w14:textId="1BBC57BC" w:rsidR="00074090" w:rsidRDefault="00074090">
            <w:pPr>
              <w:spacing w:before="0" w:after="0" w:line="256" w:lineRule="auto"/>
              <w:jc w:val="center"/>
              <w:rPr>
                <w:rFonts w:cs="Arial"/>
                <w:sz w:val="14"/>
                <w:szCs w:val="14"/>
                <w:lang w:val="en-AU" w:eastAsia="en-AU"/>
              </w:rPr>
            </w:pPr>
            <w:r>
              <w:rPr>
                <w:rFonts w:cs="Arial"/>
                <w:sz w:val="14"/>
                <w:szCs w:val="14"/>
              </w:rPr>
              <w:t>1,776</w:t>
            </w:r>
          </w:p>
        </w:tc>
        <w:tc>
          <w:tcPr>
            <w:tcW w:w="567" w:type="dxa"/>
            <w:noWrap/>
            <w:vAlign w:val="center"/>
            <w:hideMark/>
          </w:tcPr>
          <w:p w14:paraId="727410EA" w14:textId="4A4680EA" w:rsidR="00074090" w:rsidRDefault="00074090">
            <w:pPr>
              <w:spacing w:before="0" w:after="0" w:line="256" w:lineRule="auto"/>
              <w:jc w:val="center"/>
              <w:rPr>
                <w:rFonts w:cs="Arial"/>
                <w:sz w:val="14"/>
                <w:szCs w:val="14"/>
                <w:lang w:val="en-AU" w:eastAsia="en-AU"/>
              </w:rPr>
            </w:pPr>
            <w:r>
              <w:rPr>
                <w:rFonts w:cs="Arial"/>
                <w:sz w:val="14"/>
                <w:szCs w:val="14"/>
              </w:rPr>
              <w:t>2,031</w:t>
            </w:r>
          </w:p>
        </w:tc>
        <w:tc>
          <w:tcPr>
            <w:tcW w:w="709" w:type="dxa"/>
            <w:noWrap/>
            <w:vAlign w:val="center"/>
            <w:hideMark/>
          </w:tcPr>
          <w:p w14:paraId="69B9DCDD" w14:textId="775F6AAA" w:rsidR="00074090" w:rsidRDefault="00074090">
            <w:pPr>
              <w:spacing w:before="0" w:after="0" w:line="256" w:lineRule="auto"/>
              <w:jc w:val="center"/>
              <w:rPr>
                <w:rFonts w:cs="Arial"/>
                <w:sz w:val="14"/>
                <w:szCs w:val="14"/>
                <w:lang w:val="en-AU" w:eastAsia="en-AU"/>
              </w:rPr>
            </w:pPr>
            <w:r>
              <w:rPr>
                <w:rFonts w:cs="Arial"/>
                <w:sz w:val="14"/>
                <w:szCs w:val="14"/>
              </w:rPr>
              <w:t>276</w:t>
            </w:r>
          </w:p>
        </w:tc>
        <w:tc>
          <w:tcPr>
            <w:tcW w:w="709" w:type="dxa"/>
            <w:noWrap/>
            <w:vAlign w:val="center"/>
            <w:hideMark/>
          </w:tcPr>
          <w:p w14:paraId="1A5AEDDE" w14:textId="6C655F88" w:rsidR="00074090" w:rsidRDefault="00074090">
            <w:pPr>
              <w:spacing w:before="0" w:after="0" w:line="256" w:lineRule="auto"/>
              <w:jc w:val="center"/>
              <w:rPr>
                <w:rFonts w:cs="Arial"/>
                <w:sz w:val="14"/>
                <w:szCs w:val="14"/>
                <w:lang w:val="en-AU" w:eastAsia="en-AU"/>
              </w:rPr>
            </w:pPr>
            <w:r>
              <w:rPr>
                <w:rFonts w:cs="Arial"/>
                <w:sz w:val="14"/>
                <w:szCs w:val="14"/>
              </w:rPr>
              <w:t>710</w:t>
            </w:r>
          </w:p>
        </w:tc>
        <w:tc>
          <w:tcPr>
            <w:tcW w:w="709" w:type="dxa"/>
            <w:noWrap/>
            <w:vAlign w:val="center"/>
            <w:hideMark/>
          </w:tcPr>
          <w:p w14:paraId="2D64207C" w14:textId="3D4E330A" w:rsidR="00074090" w:rsidRDefault="00074090">
            <w:pPr>
              <w:spacing w:before="0" w:after="0" w:line="256" w:lineRule="auto"/>
              <w:jc w:val="center"/>
              <w:rPr>
                <w:rFonts w:cs="Arial"/>
                <w:sz w:val="14"/>
                <w:szCs w:val="14"/>
                <w:lang w:val="en-AU" w:eastAsia="en-AU"/>
              </w:rPr>
            </w:pPr>
            <w:r>
              <w:rPr>
                <w:rFonts w:cs="Arial"/>
                <w:sz w:val="14"/>
                <w:szCs w:val="14"/>
              </w:rPr>
              <w:t>257</w:t>
            </w:r>
          </w:p>
        </w:tc>
        <w:tc>
          <w:tcPr>
            <w:tcW w:w="708" w:type="dxa"/>
            <w:vAlign w:val="center"/>
            <w:hideMark/>
          </w:tcPr>
          <w:p w14:paraId="753F0FC8" w14:textId="7A4802C2" w:rsidR="00074090" w:rsidRDefault="00074090">
            <w:pPr>
              <w:spacing w:before="0" w:after="0" w:line="256" w:lineRule="auto"/>
              <w:jc w:val="center"/>
              <w:rPr>
                <w:rFonts w:cs="Arial"/>
                <w:sz w:val="14"/>
                <w:szCs w:val="14"/>
                <w:lang w:val="en-AU" w:eastAsia="en-AU"/>
              </w:rPr>
            </w:pPr>
            <w:r>
              <w:rPr>
                <w:rFonts w:cs="Arial"/>
                <w:sz w:val="14"/>
                <w:szCs w:val="14"/>
              </w:rPr>
              <w:t>829</w:t>
            </w:r>
          </w:p>
        </w:tc>
        <w:tc>
          <w:tcPr>
            <w:tcW w:w="709" w:type="dxa"/>
            <w:vAlign w:val="center"/>
          </w:tcPr>
          <w:p w14:paraId="0ABADCC1" w14:textId="5F955E2F" w:rsidR="00074090" w:rsidRDefault="00074090">
            <w:pPr>
              <w:spacing w:before="0" w:after="0" w:line="256" w:lineRule="auto"/>
              <w:jc w:val="center"/>
              <w:rPr>
                <w:rFonts w:cs="Arial"/>
                <w:sz w:val="14"/>
                <w:szCs w:val="14"/>
                <w:lang w:val="en-AU" w:eastAsia="en-AU"/>
              </w:rPr>
            </w:pPr>
            <w:r>
              <w:rPr>
                <w:rFonts w:cs="Arial"/>
                <w:sz w:val="14"/>
                <w:szCs w:val="14"/>
              </w:rPr>
              <w:t>1,845</w:t>
            </w:r>
          </w:p>
        </w:tc>
      </w:tr>
      <w:tr w:rsidR="00074090" w14:paraId="5ADB5FFB" w14:textId="3DB37FAD" w:rsidTr="00074090">
        <w:trPr>
          <w:trHeight w:val="255"/>
        </w:trPr>
        <w:tc>
          <w:tcPr>
            <w:tcW w:w="988" w:type="dxa"/>
            <w:noWrap/>
            <w:hideMark/>
          </w:tcPr>
          <w:p w14:paraId="27FECAF2"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Kolan River</w:t>
            </w:r>
          </w:p>
        </w:tc>
        <w:tc>
          <w:tcPr>
            <w:tcW w:w="708" w:type="dxa"/>
            <w:noWrap/>
            <w:vAlign w:val="center"/>
            <w:hideMark/>
          </w:tcPr>
          <w:p w14:paraId="74BC6035" w14:textId="5C80C710" w:rsidR="00074090" w:rsidRDefault="00074090" w:rsidP="00BB4BE6">
            <w:pPr>
              <w:spacing w:before="0" w:after="0" w:line="256" w:lineRule="auto"/>
              <w:jc w:val="center"/>
              <w:rPr>
                <w:rFonts w:cs="Arial"/>
                <w:sz w:val="14"/>
                <w:szCs w:val="14"/>
                <w:lang w:val="en-AU" w:eastAsia="en-AU"/>
              </w:rPr>
            </w:pPr>
            <w:r>
              <w:rPr>
                <w:rFonts w:cs="Arial"/>
                <w:sz w:val="14"/>
                <w:szCs w:val="14"/>
              </w:rPr>
              <w:t>332</w:t>
            </w:r>
          </w:p>
        </w:tc>
        <w:tc>
          <w:tcPr>
            <w:tcW w:w="709" w:type="dxa"/>
            <w:noWrap/>
            <w:vAlign w:val="center"/>
            <w:hideMark/>
          </w:tcPr>
          <w:p w14:paraId="79C3B73A" w14:textId="624D0EFD" w:rsidR="00074090" w:rsidRDefault="00074090">
            <w:pPr>
              <w:spacing w:before="0" w:after="0" w:line="256" w:lineRule="auto"/>
              <w:jc w:val="center"/>
              <w:rPr>
                <w:rFonts w:cs="Arial"/>
                <w:sz w:val="14"/>
                <w:szCs w:val="14"/>
                <w:lang w:val="en-AU" w:eastAsia="en-AU"/>
              </w:rPr>
            </w:pPr>
            <w:r>
              <w:rPr>
                <w:rFonts w:cs="Arial"/>
                <w:sz w:val="14"/>
                <w:szCs w:val="14"/>
              </w:rPr>
              <w:t>50</w:t>
            </w:r>
          </w:p>
        </w:tc>
        <w:tc>
          <w:tcPr>
            <w:tcW w:w="709" w:type="dxa"/>
            <w:noWrap/>
            <w:vAlign w:val="center"/>
            <w:hideMark/>
          </w:tcPr>
          <w:p w14:paraId="64593483" w14:textId="0C2E2C39" w:rsidR="00074090" w:rsidRDefault="00074090">
            <w:pPr>
              <w:spacing w:before="0" w:after="0" w:line="256" w:lineRule="auto"/>
              <w:jc w:val="center"/>
              <w:rPr>
                <w:rFonts w:cs="Arial"/>
                <w:sz w:val="14"/>
                <w:szCs w:val="14"/>
                <w:lang w:val="en-AU" w:eastAsia="en-AU"/>
              </w:rPr>
            </w:pPr>
            <w:r>
              <w:rPr>
                <w:rFonts w:cs="Arial"/>
                <w:sz w:val="14"/>
                <w:szCs w:val="14"/>
              </w:rPr>
              <w:t>0</w:t>
            </w:r>
          </w:p>
        </w:tc>
        <w:tc>
          <w:tcPr>
            <w:tcW w:w="567" w:type="dxa"/>
            <w:noWrap/>
            <w:vAlign w:val="center"/>
            <w:hideMark/>
          </w:tcPr>
          <w:p w14:paraId="4D407CF3" w14:textId="151D7ED8" w:rsidR="00074090" w:rsidRDefault="00074090">
            <w:pPr>
              <w:spacing w:before="0" w:after="0" w:line="256" w:lineRule="auto"/>
              <w:jc w:val="center"/>
              <w:rPr>
                <w:rFonts w:cs="Arial"/>
                <w:sz w:val="14"/>
                <w:szCs w:val="14"/>
                <w:lang w:val="en-AU" w:eastAsia="en-AU"/>
              </w:rPr>
            </w:pPr>
            <w:r>
              <w:rPr>
                <w:rFonts w:cs="Arial"/>
                <w:sz w:val="14"/>
                <w:szCs w:val="14"/>
              </w:rPr>
              <w:t>0</w:t>
            </w:r>
          </w:p>
        </w:tc>
        <w:tc>
          <w:tcPr>
            <w:tcW w:w="709" w:type="dxa"/>
            <w:noWrap/>
            <w:vAlign w:val="center"/>
            <w:hideMark/>
          </w:tcPr>
          <w:p w14:paraId="3E065DAE" w14:textId="05F99F76" w:rsidR="00074090" w:rsidRDefault="00074090">
            <w:pPr>
              <w:spacing w:before="0" w:after="0" w:line="256" w:lineRule="auto"/>
              <w:jc w:val="center"/>
              <w:rPr>
                <w:rFonts w:cs="Arial"/>
                <w:sz w:val="14"/>
                <w:szCs w:val="14"/>
                <w:lang w:val="en-AU" w:eastAsia="en-AU"/>
              </w:rPr>
            </w:pPr>
            <w:r>
              <w:rPr>
                <w:rFonts w:cs="Arial"/>
                <w:sz w:val="14"/>
                <w:szCs w:val="14"/>
              </w:rPr>
              <w:t>0</w:t>
            </w:r>
          </w:p>
        </w:tc>
        <w:tc>
          <w:tcPr>
            <w:tcW w:w="708" w:type="dxa"/>
            <w:noWrap/>
            <w:vAlign w:val="center"/>
            <w:hideMark/>
          </w:tcPr>
          <w:p w14:paraId="1544A92A" w14:textId="16077C03" w:rsidR="00074090" w:rsidRDefault="00074090">
            <w:pPr>
              <w:spacing w:before="0" w:after="0" w:line="256" w:lineRule="auto"/>
              <w:jc w:val="center"/>
              <w:rPr>
                <w:rFonts w:cs="Arial"/>
                <w:sz w:val="14"/>
                <w:szCs w:val="14"/>
                <w:lang w:val="en-AU" w:eastAsia="en-AU"/>
              </w:rPr>
            </w:pPr>
            <w:r>
              <w:rPr>
                <w:rFonts w:cs="Arial"/>
                <w:sz w:val="14"/>
                <w:szCs w:val="14"/>
              </w:rPr>
              <w:t>102</w:t>
            </w:r>
          </w:p>
        </w:tc>
        <w:tc>
          <w:tcPr>
            <w:tcW w:w="709" w:type="dxa"/>
            <w:noWrap/>
            <w:vAlign w:val="center"/>
            <w:hideMark/>
          </w:tcPr>
          <w:p w14:paraId="061A78A4" w14:textId="3A1089CE" w:rsidR="00074090" w:rsidRDefault="00074090">
            <w:pPr>
              <w:spacing w:before="0" w:after="0" w:line="256" w:lineRule="auto"/>
              <w:jc w:val="center"/>
              <w:rPr>
                <w:rFonts w:cs="Arial"/>
                <w:sz w:val="14"/>
                <w:szCs w:val="14"/>
                <w:lang w:val="en-AU" w:eastAsia="en-AU"/>
              </w:rPr>
            </w:pPr>
            <w:r>
              <w:rPr>
                <w:rFonts w:cs="Arial"/>
                <w:sz w:val="14"/>
                <w:szCs w:val="14"/>
              </w:rPr>
              <w:t>4.1</w:t>
            </w:r>
          </w:p>
        </w:tc>
        <w:tc>
          <w:tcPr>
            <w:tcW w:w="709" w:type="dxa"/>
            <w:noWrap/>
            <w:vAlign w:val="center"/>
            <w:hideMark/>
          </w:tcPr>
          <w:p w14:paraId="4092F0E3" w14:textId="77FDE419" w:rsidR="00074090" w:rsidRDefault="00074090">
            <w:pPr>
              <w:spacing w:before="0" w:after="0" w:line="256" w:lineRule="auto"/>
              <w:jc w:val="center"/>
              <w:rPr>
                <w:rFonts w:cs="Arial"/>
                <w:sz w:val="14"/>
                <w:szCs w:val="14"/>
                <w:lang w:val="en-AU" w:eastAsia="en-AU"/>
              </w:rPr>
            </w:pPr>
            <w:r>
              <w:rPr>
                <w:rFonts w:cs="Arial"/>
                <w:sz w:val="14"/>
                <w:szCs w:val="14"/>
              </w:rPr>
              <w:t>289</w:t>
            </w:r>
          </w:p>
        </w:tc>
        <w:tc>
          <w:tcPr>
            <w:tcW w:w="709" w:type="dxa"/>
            <w:noWrap/>
            <w:vAlign w:val="center"/>
            <w:hideMark/>
          </w:tcPr>
          <w:p w14:paraId="60300EFA" w14:textId="2EA39B2B" w:rsidR="00074090" w:rsidRDefault="00074090">
            <w:pPr>
              <w:spacing w:before="0" w:after="0" w:line="256" w:lineRule="auto"/>
              <w:jc w:val="center"/>
              <w:rPr>
                <w:rFonts w:cs="Arial"/>
                <w:sz w:val="14"/>
                <w:szCs w:val="14"/>
                <w:lang w:val="en-AU" w:eastAsia="en-AU"/>
              </w:rPr>
            </w:pPr>
            <w:r>
              <w:rPr>
                <w:rFonts w:cs="Arial"/>
                <w:sz w:val="14"/>
                <w:szCs w:val="14"/>
              </w:rPr>
              <w:t>779</w:t>
            </w:r>
          </w:p>
        </w:tc>
        <w:tc>
          <w:tcPr>
            <w:tcW w:w="708" w:type="dxa"/>
            <w:noWrap/>
            <w:vAlign w:val="center"/>
            <w:hideMark/>
          </w:tcPr>
          <w:p w14:paraId="2EBB76D8" w14:textId="5AB097D7" w:rsidR="00074090" w:rsidRDefault="00074090">
            <w:pPr>
              <w:spacing w:before="0" w:after="0" w:line="256" w:lineRule="auto"/>
              <w:jc w:val="center"/>
              <w:rPr>
                <w:rFonts w:cs="Arial"/>
                <w:sz w:val="14"/>
                <w:szCs w:val="14"/>
                <w:lang w:val="en-AU" w:eastAsia="en-AU"/>
              </w:rPr>
            </w:pPr>
            <w:r>
              <w:rPr>
                <w:rFonts w:cs="Arial"/>
                <w:sz w:val="14"/>
                <w:szCs w:val="14"/>
              </w:rPr>
              <w:t>308</w:t>
            </w:r>
          </w:p>
        </w:tc>
        <w:tc>
          <w:tcPr>
            <w:tcW w:w="567" w:type="dxa"/>
            <w:noWrap/>
            <w:vAlign w:val="center"/>
            <w:hideMark/>
          </w:tcPr>
          <w:p w14:paraId="68CB1721" w14:textId="6A799797" w:rsidR="00074090" w:rsidRDefault="00074090">
            <w:pPr>
              <w:spacing w:before="0" w:after="0" w:line="256" w:lineRule="auto"/>
              <w:jc w:val="center"/>
              <w:rPr>
                <w:rFonts w:cs="Arial"/>
                <w:sz w:val="14"/>
                <w:szCs w:val="14"/>
                <w:lang w:val="en-AU" w:eastAsia="en-AU"/>
              </w:rPr>
            </w:pPr>
            <w:r>
              <w:rPr>
                <w:rFonts w:cs="Arial"/>
                <w:sz w:val="14"/>
                <w:szCs w:val="14"/>
              </w:rPr>
              <w:t>810</w:t>
            </w:r>
          </w:p>
        </w:tc>
        <w:tc>
          <w:tcPr>
            <w:tcW w:w="709" w:type="dxa"/>
            <w:noWrap/>
            <w:vAlign w:val="center"/>
            <w:hideMark/>
          </w:tcPr>
          <w:p w14:paraId="524344F3" w14:textId="4460E515" w:rsidR="00074090" w:rsidRDefault="00074090">
            <w:pPr>
              <w:spacing w:before="0" w:after="0" w:line="256" w:lineRule="auto"/>
              <w:jc w:val="center"/>
              <w:rPr>
                <w:rFonts w:cs="Arial"/>
                <w:sz w:val="14"/>
                <w:szCs w:val="14"/>
                <w:lang w:val="en-AU" w:eastAsia="en-AU"/>
              </w:rPr>
            </w:pPr>
            <w:r>
              <w:rPr>
                <w:rFonts w:cs="Arial"/>
                <w:sz w:val="14"/>
                <w:szCs w:val="14"/>
              </w:rPr>
              <w:t>45</w:t>
            </w:r>
          </w:p>
        </w:tc>
        <w:tc>
          <w:tcPr>
            <w:tcW w:w="709" w:type="dxa"/>
            <w:noWrap/>
            <w:vAlign w:val="center"/>
            <w:hideMark/>
          </w:tcPr>
          <w:p w14:paraId="79B8F0B2" w14:textId="64F8913D" w:rsidR="00074090" w:rsidRDefault="00074090">
            <w:pPr>
              <w:spacing w:before="0" w:after="0" w:line="256" w:lineRule="auto"/>
              <w:jc w:val="center"/>
              <w:rPr>
                <w:rFonts w:cs="Arial"/>
                <w:sz w:val="14"/>
                <w:szCs w:val="14"/>
                <w:lang w:val="en-AU" w:eastAsia="en-AU"/>
              </w:rPr>
            </w:pPr>
            <w:r>
              <w:rPr>
                <w:rFonts w:cs="Arial"/>
                <w:sz w:val="14"/>
                <w:szCs w:val="14"/>
              </w:rPr>
              <w:t>214</w:t>
            </w:r>
          </w:p>
        </w:tc>
        <w:tc>
          <w:tcPr>
            <w:tcW w:w="709" w:type="dxa"/>
            <w:noWrap/>
            <w:vAlign w:val="center"/>
            <w:hideMark/>
          </w:tcPr>
          <w:p w14:paraId="46F6D560" w14:textId="2EF210CD" w:rsidR="00074090" w:rsidRDefault="00074090">
            <w:pPr>
              <w:spacing w:before="0" w:after="0" w:line="256" w:lineRule="auto"/>
              <w:jc w:val="center"/>
              <w:rPr>
                <w:rFonts w:cs="Arial"/>
                <w:sz w:val="14"/>
                <w:szCs w:val="14"/>
                <w:lang w:val="en-AU" w:eastAsia="en-AU"/>
              </w:rPr>
            </w:pPr>
            <w:r>
              <w:rPr>
                <w:rFonts w:cs="Arial"/>
                <w:sz w:val="14"/>
                <w:szCs w:val="14"/>
              </w:rPr>
              <w:t>111</w:t>
            </w:r>
          </w:p>
        </w:tc>
        <w:tc>
          <w:tcPr>
            <w:tcW w:w="708" w:type="dxa"/>
            <w:vAlign w:val="center"/>
            <w:hideMark/>
          </w:tcPr>
          <w:p w14:paraId="06648F55" w14:textId="74044265" w:rsidR="00074090" w:rsidRDefault="00074090">
            <w:pPr>
              <w:spacing w:before="0" w:after="0" w:line="256" w:lineRule="auto"/>
              <w:jc w:val="center"/>
              <w:rPr>
                <w:rFonts w:cs="Arial"/>
                <w:sz w:val="14"/>
                <w:szCs w:val="14"/>
                <w:lang w:val="en-AU" w:eastAsia="en-AU"/>
              </w:rPr>
            </w:pPr>
            <w:r>
              <w:rPr>
                <w:rFonts w:cs="Arial"/>
                <w:sz w:val="14"/>
                <w:szCs w:val="14"/>
              </w:rPr>
              <w:t>146</w:t>
            </w:r>
          </w:p>
        </w:tc>
        <w:tc>
          <w:tcPr>
            <w:tcW w:w="709" w:type="dxa"/>
            <w:vAlign w:val="center"/>
          </w:tcPr>
          <w:p w14:paraId="2A35E617" w14:textId="19F00140" w:rsidR="00074090" w:rsidRDefault="00074090">
            <w:pPr>
              <w:spacing w:before="0" w:after="0" w:line="256" w:lineRule="auto"/>
              <w:jc w:val="center"/>
              <w:rPr>
                <w:rFonts w:cs="Arial"/>
                <w:sz w:val="14"/>
                <w:szCs w:val="14"/>
                <w:lang w:val="en-AU" w:eastAsia="en-AU"/>
              </w:rPr>
            </w:pPr>
            <w:r>
              <w:rPr>
                <w:rFonts w:cs="Arial"/>
                <w:sz w:val="14"/>
                <w:szCs w:val="14"/>
              </w:rPr>
              <w:t>273</w:t>
            </w:r>
          </w:p>
        </w:tc>
      </w:tr>
      <w:tr w:rsidR="00074090" w14:paraId="27899E62" w14:textId="70C8DCD0" w:rsidTr="00074090">
        <w:trPr>
          <w:trHeight w:val="255"/>
        </w:trPr>
        <w:tc>
          <w:tcPr>
            <w:tcW w:w="988" w:type="dxa"/>
            <w:noWrap/>
            <w:hideMark/>
          </w:tcPr>
          <w:p w14:paraId="2CFE118D"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Burrum River</w:t>
            </w:r>
          </w:p>
        </w:tc>
        <w:tc>
          <w:tcPr>
            <w:tcW w:w="708" w:type="dxa"/>
            <w:noWrap/>
            <w:vAlign w:val="center"/>
            <w:hideMark/>
          </w:tcPr>
          <w:p w14:paraId="29F4213F" w14:textId="11485B44" w:rsidR="00074090" w:rsidRDefault="00074090" w:rsidP="00BB4BE6">
            <w:pPr>
              <w:spacing w:before="0" w:after="0" w:line="256" w:lineRule="auto"/>
              <w:jc w:val="center"/>
              <w:rPr>
                <w:rFonts w:cs="Arial"/>
                <w:sz w:val="14"/>
                <w:szCs w:val="14"/>
                <w:lang w:val="en-AU" w:eastAsia="en-AU"/>
              </w:rPr>
            </w:pPr>
            <w:r>
              <w:rPr>
                <w:rFonts w:cs="Arial"/>
                <w:sz w:val="14"/>
                <w:szCs w:val="14"/>
              </w:rPr>
              <w:t>569</w:t>
            </w:r>
          </w:p>
        </w:tc>
        <w:tc>
          <w:tcPr>
            <w:tcW w:w="709" w:type="dxa"/>
            <w:noWrap/>
            <w:vAlign w:val="center"/>
            <w:hideMark/>
          </w:tcPr>
          <w:p w14:paraId="15AC2B42" w14:textId="3DA7B5F0" w:rsidR="00074090" w:rsidRDefault="00074090">
            <w:pPr>
              <w:spacing w:before="0" w:after="0" w:line="256" w:lineRule="auto"/>
              <w:jc w:val="center"/>
              <w:rPr>
                <w:rFonts w:cs="Arial"/>
                <w:sz w:val="14"/>
                <w:szCs w:val="14"/>
                <w:lang w:val="en-AU" w:eastAsia="en-AU"/>
              </w:rPr>
            </w:pPr>
            <w:r>
              <w:rPr>
                <w:rFonts w:cs="Arial"/>
                <w:sz w:val="14"/>
                <w:szCs w:val="14"/>
              </w:rPr>
              <w:t>243</w:t>
            </w:r>
          </w:p>
        </w:tc>
        <w:tc>
          <w:tcPr>
            <w:tcW w:w="709" w:type="dxa"/>
            <w:noWrap/>
            <w:vAlign w:val="center"/>
            <w:hideMark/>
          </w:tcPr>
          <w:p w14:paraId="09042D64" w14:textId="00687959" w:rsidR="00074090" w:rsidRDefault="00074090">
            <w:pPr>
              <w:spacing w:before="0" w:after="0" w:line="256" w:lineRule="auto"/>
              <w:jc w:val="center"/>
              <w:rPr>
                <w:rFonts w:cs="Arial"/>
                <w:sz w:val="14"/>
                <w:szCs w:val="14"/>
                <w:lang w:val="en-AU" w:eastAsia="en-AU"/>
              </w:rPr>
            </w:pPr>
            <w:r>
              <w:rPr>
                <w:rFonts w:cs="Arial"/>
                <w:sz w:val="14"/>
                <w:szCs w:val="14"/>
              </w:rPr>
              <w:t>151</w:t>
            </w:r>
          </w:p>
        </w:tc>
        <w:tc>
          <w:tcPr>
            <w:tcW w:w="567" w:type="dxa"/>
            <w:noWrap/>
            <w:vAlign w:val="center"/>
            <w:hideMark/>
          </w:tcPr>
          <w:p w14:paraId="004E0177" w14:textId="0939950F" w:rsidR="00074090" w:rsidRDefault="00074090">
            <w:pPr>
              <w:spacing w:before="0" w:after="0" w:line="256" w:lineRule="auto"/>
              <w:jc w:val="center"/>
              <w:rPr>
                <w:rFonts w:cs="Arial"/>
                <w:sz w:val="14"/>
                <w:szCs w:val="14"/>
                <w:lang w:val="en-AU" w:eastAsia="en-AU"/>
              </w:rPr>
            </w:pPr>
            <w:r>
              <w:rPr>
                <w:rFonts w:cs="Arial"/>
                <w:sz w:val="14"/>
                <w:szCs w:val="14"/>
              </w:rPr>
              <w:t>76</w:t>
            </w:r>
          </w:p>
        </w:tc>
        <w:tc>
          <w:tcPr>
            <w:tcW w:w="709" w:type="dxa"/>
            <w:noWrap/>
            <w:vAlign w:val="center"/>
            <w:hideMark/>
          </w:tcPr>
          <w:p w14:paraId="4B9AE52E" w14:textId="16593EE6" w:rsidR="00074090" w:rsidRDefault="00074090">
            <w:pPr>
              <w:spacing w:before="0" w:after="0" w:line="256" w:lineRule="auto"/>
              <w:jc w:val="center"/>
              <w:rPr>
                <w:rFonts w:cs="Arial"/>
                <w:sz w:val="14"/>
                <w:szCs w:val="14"/>
                <w:lang w:val="en-AU" w:eastAsia="en-AU"/>
              </w:rPr>
            </w:pPr>
            <w:r>
              <w:rPr>
                <w:rFonts w:cs="Arial"/>
                <w:sz w:val="14"/>
                <w:szCs w:val="14"/>
              </w:rPr>
              <w:t>33</w:t>
            </w:r>
          </w:p>
        </w:tc>
        <w:tc>
          <w:tcPr>
            <w:tcW w:w="708" w:type="dxa"/>
            <w:noWrap/>
            <w:vAlign w:val="center"/>
            <w:hideMark/>
          </w:tcPr>
          <w:p w14:paraId="10570356" w14:textId="2D6A3192" w:rsidR="00074090" w:rsidRDefault="00074090">
            <w:pPr>
              <w:spacing w:before="0" w:after="0" w:line="256" w:lineRule="auto"/>
              <w:jc w:val="center"/>
              <w:rPr>
                <w:rFonts w:cs="Arial"/>
                <w:sz w:val="14"/>
                <w:szCs w:val="14"/>
                <w:lang w:val="en-AU" w:eastAsia="en-AU"/>
              </w:rPr>
            </w:pPr>
            <w:r>
              <w:rPr>
                <w:rFonts w:cs="Arial"/>
                <w:sz w:val="14"/>
                <w:szCs w:val="14"/>
              </w:rPr>
              <w:t>18</w:t>
            </w:r>
          </w:p>
        </w:tc>
        <w:tc>
          <w:tcPr>
            <w:tcW w:w="709" w:type="dxa"/>
            <w:noWrap/>
            <w:vAlign w:val="center"/>
            <w:hideMark/>
          </w:tcPr>
          <w:p w14:paraId="7527B223" w14:textId="3AE1A0D3" w:rsidR="00074090" w:rsidRDefault="00074090">
            <w:pPr>
              <w:spacing w:before="0" w:after="0" w:line="256" w:lineRule="auto"/>
              <w:jc w:val="center"/>
              <w:rPr>
                <w:rFonts w:cs="Arial"/>
                <w:sz w:val="14"/>
                <w:szCs w:val="14"/>
                <w:lang w:val="en-AU" w:eastAsia="en-AU"/>
              </w:rPr>
            </w:pPr>
            <w:r>
              <w:rPr>
                <w:rFonts w:cs="Arial"/>
                <w:sz w:val="14"/>
                <w:szCs w:val="14"/>
              </w:rPr>
              <w:t>27</w:t>
            </w:r>
          </w:p>
        </w:tc>
        <w:tc>
          <w:tcPr>
            <w:tcW w:w="709" w:type="dxa"/>
            <w:noWrap/>
            <w:vAlign w:val="center"/>
            <w:hideMark/>
          </w:tcPr>
          <w:p w14:paraId="0EE9D5E4" w14:textId="44189787" w:rsidR="00074090" w:rsidRDefault="00074090">
            <w:pPr>
              <w:spacing w:before="0" w:after="0" w:line="256" w:lineRule="auto"/>
              <w:jc w:val="center"/>
              <w:rPr>
                <w:rFonts w:cs="Arial"/>
                <w:sz w:val="14"/>
                <w:szCs w:val="14"/>
                <w:lang w:val="en-AU" w:eastAsia="en-AU"/>
              </w:rPr>
            </w:pPr>
            <w:r>
              <w:rPr>
                <w:rFonts w:cs="Arial"/>
                <w:sz w:val="14"/>
                <w:szCs w:val="14"/>
              </w:rPr>
              <w:t>1,125</w:t>
            </w:r>
          </w:p>
        </w:tc>
        <w:tc>
          <w:tcPr>
            <w:tcW w:w="709" w:type="dxa"/>
            <w:noWrap/>
            <w:vAlign w:val="center"/>
            <w:hideMark/>
          </w:tcPr>
          <w:p w14:paraId="3BBF31F8" w14:textId="2983E54A" w:rsidR="00074090" w:rsidRDefault="00074090">
            <w:pPr>
              <w:spacing w:before="0" w:after="0" w:line="256" w:lineRule="auto"/>
              <w:jc w:val="center"/>
              <w:rPr>
                <w:rFonts w:cs="Arial"/>
                <w:sz w:val="14"/>
                <w:szCs w:val="14"/>
                <w:lang w:val="en-AU" w:eastAsia="en-AU"/>
              </w:rPr>
            </w:pPr>
            <w:r>
              <w:rPr>
                <w:rFonts w:cs="Arial"/>
                <w:sz w:val="14"/>
                <w:szCs w:val="14"/>
              </w:rPr>
              <w:t>9,422</w:t>
            </w:r>
          </w:p>
        </w:tc>
        <w:tc>
          <w:tcPr>
            <w:tcW w:w="708" w:type="dxa"/>
            <w:noWrap/>
            <w:vAlign w:val="center"/>
            <w:hideMark/>
          </w:tcPr>
          <w:p w14:paraId="30ECBC07" w14:textId="513AA8FC" w:rsidR="00074090" w:rsidRDefault="00074090">
            <w:pPr>
              <w:spacing w:before="0" w:after="0" w:line="256" w:lineRule="auto"/>
              <w:jc w:val="center"/>
              <w:rPr>
                <w:rFonts w:cs="Arial"/>
                <w:sz w:val="14"/>
                <w:szCs w:val="14"/>
                <w:lang w:val="en-AU" w:eastAsia="en-AU"/>
              </w:rPr>
            </w:pPr>
            <w:r>
              <w:rPr>
                <w:rFonts w:cs="Arial"/>
                <w:sz w:val="14"/>
                <w:szCs w:val="14"/>
              </w:rPr>
              <w:t>643</w:t>
            </w:r>
          </w:p>
        </w:tc>
        <w:tc>
          <w:tcPr>
            <w:tcW w:w="567" w:type="dxa"/>
            <w:noWrap/>
            <w:vAlign w:val="center"/>
            <w:hideMark/>
          </w:tcPr>
          <w:p w14:paraId="04F63695" w14:textId="6FB1384D" w:rsidR="00074090" w:rsidRDefault="00074090">
            <w:pPr>
              <w:spacing w:before="0" w:after="0" w:line="256" w:lineRule="auto"/>
              <w:jc w:val="center"/>
              <w:rPr>
                <w:rFonts w:cs="Arial"/>
                <w:sz w:val="14"/>
                <w:szCs w:val="14"/>
                <w:lang w:val="en-AU" w:eastAsia="en-AU"/>
              </w:rPr>
            </w:pPr>
            <w:r>
              <w:rPr>
                <w:rFonts w:cs="Arial"/>
                <w:sz w:val="14"/>
                <w:szCs w:val="14"/>
              </w:rPr>
              <w:t>7,582</w:t>
            </w:r>
          </w:p>
        </w:tc>
        <w:tc>
          <w:tcPr>
            <w:tcW w:w="709" w:type="dxa"/>
            <w:noWrap/>
            <w:vAlign w:val="center"/>
            <w:hideMark/>
          </w:tcPr>
          <w:p w14:paraId="7498A407" w14:textId="68BA214C" w:rsidR="00074090" w:rsidRDefault="00074090">
            <w:pPr>
              <w:spacing w:before="0" w:after="0" w:line="256" w:lineRule="auto"/>
              <w:jc w:val="center"/>
              <w:rPr>
                <w:rFonts w:cs="Arial"/>
                <w:sz w:val="14"/>
                <w:szCs w:val="14"/>
                <w:lang w:val="en-AU" w:eastAsia="en-AU"/>
              </w:rPr>
            </w:pPr>
            <w:r>
              <w:rPr>
                <w:rFonts w:cs="Arial"/>
                <w:sz w:val="14"/>
                <w:szCs w:val="14"/>
              </w:rPr>
              <w:t>218</w:t>
            </w:r>
          </w:p>
        </w:tc>
        <w:tc>
          <w:tcPr>
            <w:tcW w:w="709" w:type="dxa"/>
            <w:noWrap/>
            <w:vAlign w:val="center"/>
            <w:hideMark/>
          </w:tcPr>
          <w:p w14:paraId="1ED99FB3" w14:textId="54776607" w:rsidR="00074090" w:rsidRDefault="00074090">
            <w:pPr>
              <w:spacing w:before="0" w:after="0" w:line="256" w:lineRule="auto"/>
              <w:jc w:val="center"/>
              <w:rPr>
                <w:rFonts w:cs="Arial"/>
                <w:sz w:val="14"/>
                <w:szCs w:val="14"/>
                <w:lang w:val="en-AU" w:eastAsia="en-AU"/>
              </w:rPr>
            </w:pPr>
            <w:r>
              <w:rPr>
                <w:rFonts w:cs="Arial"/>
                <w:sz w:val="14"/>
                <w:szCs w:val="14"/>
              </w:rPr>
              <w:t>853</w:t>
            </w:r>
          </w:p>
        </w:tc>
        <w:tc>
          <w:tcPr>
            <w:tcW w:w="709" w:type="dxa"/>
            <w:noWrap/>
            <w:vAlign w:val="center"/>
            <w:hideMark/>
          </w:tcPr>
          <w:p w14:paraId="1DD052F2" w14:textId="130851E1" w:rsidR="00074090" w:rsidRDefault="00074090">
            <w:pPr>
              <w:spacing w:before="0" w:after="0" w:line="256" w:lineRule="auto"/>
              <w:jc w:val="center"/>
              <w:rPr>
                <w:rFonts w:cs="Arial"/>
                <w:sz w:val="14"/>
                <w:szCs w:val="14"/>
                <w:lang w:val="en-AU" w:eastAsia="en-AU"/>
              </w:rPr>
            </w:pPr>
            <w:r>
              <w:rPr>
                <w:rFonts w:cs="Arial"/>
                <w:sz w:val="14"/>
                <w:szCs w:val="14"/>
              </w:rPr>
              <w:t>381</w:t>
            </w:r>
          </w:p>
        </w:tc>
        <w:tc>
          <w:tcPr>
            <w:tcW w:w="708" w:type="dxa"/>
            <w:vAlign w:val="center"/>
            <w:hideMark/>
          </w:tcPr>
          <w:p w14:paraId="5C0ADB3D" w14:textId="62708FED" w:rsidR="00074090" w:rsidRDefault="00074090">
            <w:pPr>
              <w:spacing w:before="0" w:after="0" w:line="256" w:lineRule="auto"/>
              <w:jc w:val="center"/>
              <w:rPr>
                <w:rFonts w:cs="Arial"/>
                <w:sz w:val="14"/>
                <w:szCs w:val="14"/>
                <w:lang w:val="en-AU" w:eastAsia="en-AU"/>
              </w:rPr>
            </w:pPr>
            <w:r>
              <w:rPr>
                <w:rFonts w:cs="Arial"/>
                <w:sz w:val="14"/>
                <w:szCs w:val="14"/>
              </w:rPr>
              <w:t>536</w:t>
            </w:r>
          </w:p>
        </w:tc>
        <w:tc>
          <w:tcPr>
            <w:tcW w:w="709" w:type="dxa"/>
            <w:vAlign w:val="center"/>
          </w:tcPr>
          <w:p w14:paraId="64CC1D4F" w14:textId="437A5FB3" w:rsidR="00074090" w:rsidRDefault="00074090">
            <w:pPr>
              <w:spacing w:before="0" w:after="0" w:line="256" w:lineRule="auto"/>
              <w:jc w:val="center"/>
              <w:rPr>
                <w:rFonts w:cs="Arial"/>
                <w:sz w:val="14"/>
                <w:szCs w:val="14"/>
                <w:lang w:val="en-AU" w:eastAsia="en-AU"/>
              </w:rPr>
            </w:pPr>
            <w:r>
              <w:rPr>
                <w:rFonts w:cs="Arial"/>
                <w:sz w:val="14"/>
                <w:szCs w:val="14"/>
              </w:rPr>
              <w:t>849</w:t>
            </w:r>
          </w:p>
        </w:tc>
      </w:tr>
      <w:tr w:rsidR="00074090" w14:paraId="5B705711" w14:textId="058D4262" w:rsidTr="00074090">
        <w:trPr>
          <w:trHeight w:val="255"/>
        </w:trPr>
        <w:tc>
          <w:tcPr>
            <w:tcW w:w="988" w:type="dxa"/>
            <w:noWrap/>
            <w:hideMark/>
          </w:tcPr>
          <w:p w14:paraId="658DECAB"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Burnett River</w:t>
            </w:r>
          </w:p>
        </w:tc>
        <w:tc>
          <w:tcPr>
            <w:tcW w:w="708" w:type="dxa"/>
            <w:noWrap/>
            <w:vAlign w:val="center"/>
            <w:hideMark/>
          </w:tcPr>
          <w:p w14:paraId="10BD3883" w14:textId="0D82C9EA" w:rsidR="00074090" w:rsidRDefault="00074090" w:rsidP="00BB4BE6">
            <w:pPr>
              <w:spacing w:before="0" w:after="0" w:line="256" w:lineRule="auto"/>
              <w:jc w:val="center"/>
              <w:rPr>
                <w:rFonts w:cs="Arial"/>
                <w:sz w:val="14"/>
                <w:szCs w:val="14"/>
                <w:lang w:val="en-AU" w:eastAsia="en-AU"/>
              </w:rPr>
            </w:pPr>
            <w:r>
              <w:rPr>
                <w:rFonts w:cs="Arial"/>
                <w:sz w:val="14"/>
                <w:szCs w:val="14"/>
              </w:rPr>
              <w:t>123</w:t>
            </w:r>
          </w:p>
        </w:tc>
        <w:tc>
          <w:tcPr>
            <w:tcW w:w="709" w:type="dxa"/>
            <w:noWrap/>
            <w:vAlign w:val="center"/>
            <w:hideMark/>
          </w:tcPr>
          <w:p w14:paraId="462DABA4" w14:textId="33FCA7D7" w:rsidR="00074090" w:rsidRDefault="00074090">
            <w:pPr>
              <w:spacing w:before="0" w:after="0" w:line="256" w:lineRule="auto"/>
              <w:jc w:val="center"/>
              <w:rPr>
                <w:rFonts w:cs="Arial"/>
                <w:sz w:val="14"/>
                <w:szCs w:val="14"/>
                <w:lang w:val="en-AU" w:eastAsia="en-AU"/>
              </w:rPr>
            </w:pPr>
            <w:r>
              <w:rPr>
                <w:rFonts w:cs="Arial"/>
                <w:sz w:val="14"/>
                <w:szCs w:val="14"/>
              </w:rPr>
              <w:t>233</w:t>
            </w:r>
          </w:p>
        </w:tc>
        <w:tc>
          <w:tcPr>
            <w:tcW w:w="709" w:type="dxa"/>
            <w:noWrap/>
            <w:vAlign w:val="center"/>
            <w:hideMark/>
          </w:tcPr>
          <w:p w14:paraId="611E994E" w14:textId="1B67711C" w:rsidR="00074090" w:rsidRDefault="00074090">
            <w:pPr>
              <w:spacing w:before="0" w:after="0" w:line="256" w:lineRule="auto"/>
              <w:jc w:val="center"/>
              <w:rPr>
                <w:rFonts w:cs="Arial"/>
                <w:sz w:val="14"/>
                <w:szCs w:val="14"/>
                <w:lang w:val="en-AU" w:eastAsia="en-AU"/>
              </w:rPr>
            </w:pPr>
            <w:r>
              <w:rPr>
                <w:rFonts w:cs="Arial"/>
                <w:sz w:val="14"/>
                <w:szCs w:val="14"/>
              </w:rPr>
              <w:t>21</w:t>
            </w:r>
          </w:p>
        </w:tc>
        <w:tc>
          <w:tcPr>
            <w:tcW w:w="567" w:type="dxa"/>
            <w:noWrap/>
            <w:vAlign w:val="center"/>
            <w:hideMark/>
          </w:tcPr>
          <w:p w14:paraId="6DEC204C" w14:textId="233F23BD" w:rsidR="00074090" w:rsidRDefault="00074090">
            <w:pPr>
              <w:spacing w:before="0" w:after="0" w:line="256" w:lineRule="auto"/>
              <w:jc w:val="center"/>
              <w:rPr>
                <w:rFonts w:cs="Arial"/>
                <w:sz w:val="14"/>
                <w:szCs w:val="14"/>
                <w:lang w:val="en-AU" w:eastAsia="en-AU"/>
              </w:rPr>
            </w:pPr>
            <w:r>
              <w:rPr>
                <w:rFonts w:cs="Arial"/>
                <w:sz w:val="14"/>
                <w:szCs w:val="14"/>
              </w:rPr>
              <w:t>40</w:t>
            </w:r>
          </w:p>
        </w:tc>
        <w:tc>
          <w:tcPr>
            <w:tcW w:w="709" w:type="dxa"/>
            <w:noWrap/>
            <w:vAlign w:val="center"/>
            <w:hideMark/>
          </w:tcPr>
          <w:p w14:paraId="169FF115" w14:textId="78C4DCAC" w:rsidR="00074090" w:rsidRDefault="00074090">
            <w:pPr>
              <w:spacing w:before="0" w:after="0" w:line="256" w:lineRule="auto"/>
              <w:jc w:val="center"/>
              <w:rPr>
                <w:rFonts w:cs="Arial"/>
                <w:sz w:val="14"/>
                <w:szCs w:val="14"/>
                <w:lang w:val="en-AU" w:eastAsia="en-AU"/>
              </w:rPr>
            </w:pPr>
            <w:r>
              <w:rPr>
                <w:rFonts w:cs="Arial"/>
                <w:sz w:val="14"/>
                <w:szCs w:val="14"/>
              </w:rPr>
              <w:t>6.9</w:t>
            </w:r>
          </w:p>
        </w:tc>
        <w:tc>
          <w:tcPr>
            <w:tcW w:w="708" w:type="dxa"/>
            <w:noWrap/>
            <w:vAlign w:val="center"/>
            <w:hideMark/>
          </w:tcPr>
          <w:p w14:paraId="10F074A5" w14:textId="076CD260" w:rsidR="00074090" w:rsidRDefault="00074090">
            <w:pPr>
              <w:spacing w:before="0" w:after="0" w:line="256" w:lineRule="auto"/>
              <w:jc w:val="center"/>
              <w:rPr>
                <w:rFonts w:cs="Arial"/>
                <w:sz w:val="14"/>
                <w:szCs w:val="14"/>
                <w:lang w:val="en-AU" w:eastAsia="en-AU"/>
              </w:rPr>
            </w:pPr>
            <w:r>
              <w:rPr>
                <w:rFonts w:cs="Arial"/>
                <w:sz w:val="14"/>
                <w:szCs w:val="14"/>
              </w:rPr>
              <w:t>56</w:t>
            </w:r>
          </w:p>
        </w:tc>
        <w:tc>
          <w:tcPr>
            <w:tcW w:w="709" w:type="dxa"/>
            <w:noWrap/>
            <w:vAlign w:val="center"/>
            <w:hideMark/>
          </w:tcPr>
          <w:p w14:paraId="73B79263" w14:textId="55313187" w:rsidR="00074090" w:rsidRDefault="00074090">
            <w:pPr>
              <w:spacing w:before="0" w:after="0" w:line="256" w:lineRule="auto"/>
              <w:jc w:val="center"/>
              <w:rPr>
                <w:rFonts w:cs="Arial"/>
                <w:sz w:val="14"/>
                <w:szCs w:val="14"/>
                <w:lang w:val="en-AU" w:eastAsia="en-AU"/>
              </w:rPr>
            </w:pPr>
            <w:r>
              <w:rPr>
                <w:rFonts w:cs="Arial"/>
                <w:sz w:val="14"/>
                <w:szCs w:val="14"/>
              </w:rPr>
              <w:t>32</w:t>
            </w:r>
          </w:p>
        </w:tc>
        <w:tc>
          <w:tcPr>
            <w:tcW w:w="709" w:type="dxa"/>
            <w:noWrap/>
            <w:vAlign w:val="center"/>
            <w:hideMark/>
          </w:tcPr>
          <w:p w14:paraId="6477E5DC" w14:textId="232B2A73" w:rsidR="00074090" w:rsidRDefault="00074090">
            <w:pPr>
              <w:spacing w:before="0" w:after="0" w:line="256" w:lineRule="auto"/>
              <w:jc w:val="center"/>
              <w:rPr>
                <w:rFonts w:cs="Arial"/>
                <w:sz w:val="14"/>
                <w:szCs w:val="14"/>
                <w:lang w:val="en-AU" w:eastAsia="en-AU"/>
              </w:rPr>
            </w:pPr>
            <w:r>
              <w:rPr>
                <w:rFonts w:cs="Arial"/>
                <w:sz w:val="14"/>
                <w:szCs w:val="14"/>
              </w:rPr>
              <w:t>63</w:t>
            </w:r>
          </w:p>
        </w:tc>
        <w:tc>
          <w:tcPr>
            <w:tcW w:w="709" w:type="dxa"/>
            <w:noWrap/>
            <w:vAlign w:val="center"/>
            <w:hideMark/>
          </w:tcPr>
          <w:p w14:paraId="66BA1989" w14:textId="37A6D8AA" w:rsidR="00074090" w:rsidRDefault="00074090">
            <w:pPr>
              <w:spacing w:before="0" w:after="0" w:line="256" w:lineRule="auto"/>
              <w:jc w:val="center"/>
              <w:rPr>
                <w:rFonts w:cs="Arial"/>
                <w:sz w:val="14"/>
                <w:szCs w:val="14"/>
                <w:lang w:val="en-AU" w:eastAsia="en-AU"/>
              </w:rPr>
            </w:pPr>
            <w:r>
              <w:rPr>
                <w:rFonts w:cs="Arial"/>
                <w:sz w:val="14"/>
                <w:szCs w:val="14"/>
              </w:rPr>
              <w:t>114</w:t>
            </w:r>
          </w:p>
        </w:tc>
        <w:tc>
          <w:tcPr>
            <w:tcW w:w="708" w:type="dxa"/>
            <w:noWrap/>
            <w:vAlign w:val="center"/>
            <w:hideMark/>
          </w:tcPr>
          <w:p w14:paraId="0C729D33" w14:textId="2FBCBF8C" w:rsidR="00074090" w:rsidRDefault="00074090">
            <w:pPr>
              <w:spacing w:before="0" w:after="0" w:line="256" w:lineRule="auto"/>
              <w:jc w:val="center"/>
              <w:rPr>
                <w:rFonts w:cs="Arial"/>
                <w:sz w:val="14"/>
                <w:szCs w:val="14"/>
                <w:lang w:val="en-AU" w:eastAsia="en-AU"/>
              </w:rPr>
            </w:pPr>
            <w:r>
              <w:rPr>
                <w:rFonts w:cs="Arial"/>
                <w:sz w:val="14"/>
                <w:szCs w:val="14"/>
              </w:rPr>
              <w:t>118</w:t>
            </w:r>
          </w:p>
        </w:tc>
        <w:tc>
          <w:tcPr>
            <w:tcW w:w="567" w:type="dxa"/>
            <w:noWrap/>
            <w:vAlign w:val="center"/>
            <w:hideMark/>
          </w:tcPr>
          <w:p w14:paraId="24056DBE" w14:textId="517A9B8F" w:rsidR="00074090" w:rsidRDefault="00074090">
            <w:pPr>
              <w:spacing w:before="0" w:after="0" w:line="256" w:lineRule="auto"/>
              <w:jc w:val="center"/>
              <w:rPr>
                <w:rFonts w:cs="Arial"/>
                <w:sz w:val="14"/>
                <w:szCs w:val="14"/>
                <w:lang w:val="en-AU" w:eastAsia="en-AU"/>
              </w:rPr>
            </w:pPr>
            <w:r>
              <w:rPr>
                <w:rFonts w:cs="Arial"/>
                <w:sz w:val="14"/>
                <w:szCs w:val="14"/>
              </w:rPr>
              <w:t>91</w:t>
            </w:r>
          </w:p>
        </w:tc>
        <w:tc>
          <w:tcPr>
            <w:tcW w:w="709" w:type="dxa"/>
            <w:noWrap/>
            <w:vAlign w:val="center"/>
            <w:hideMark/>
          </w:tcPr>
          <w:p w14:paraId="7F4FDF0C" w14:textId="330BF054" w:rsidR="00074090" w:rsidRDefault="00074090">
            <w:pPr>
              <w:spacing w:before="0" w:after="0" w:line="256" w:lineRule="auto"/>
              <w:jc w:val="center"/>
              <w:rPr>
                <w:rFonts w:cs="Arial"/>
                <w:sz w:val="14"/>
                <w:szCs w:val="14"/>
                <w:lang w:val="en-AU" w:eastAsia="en-AU"/>
              </w:rPr>
            </w:pPr>
            <w:r>
              <w:rPr>
                <w:rFonts w:cs="Arial"/>
                <w:sz w:val="14"/>
                <w:szCs w:val="14"/>
              </w:rPr>
              <w:t>62</w:t>
            </w:r>
          </w:p>
        </w:tc>
        <w:tc>
          <w:tcPr>
            <w:tcW w:w="709" w:type="dxa"/>
            <w:noWrap/>
            <w:vAlign w:val="center"/>
            <w:hideMark/>
          </w:tcPr>
          <w:p w14:paraId="362CC513" w14:textId="2B8AF722" w:rsidR="00074090" w:rsidRDefault="00074090">
            <w:pPr>
              <w:spacing w:before="0" w:after="0" w:line="256" w:lineRule="auto"/>
              <w:jc w:val="center"/>
              <w:rPr>
                <w:rFonts w:cs="Arial"/>
                <w:sz w:val="14"/>
                <w:szCs w:val="14"/>
                <w:lang w:val="en-AU" w:eastAsia="en-AU"/>
              </w:rPr>
            </w:pPr>
            <w:r>
              <w:rPr>
                <w:rFonts w:cs="Arial"/>
                <w:sz w:val="14"/>
                <w:szCs w:val="14"/>
              </w:rPr>
              <w:t>150</w:t>
            </w:r>
          </w:p>
        </w:tc>
        <w:tc>
          <w:tcPr>
            <w:tcW w:w="709" w:type="dxa"/>
            <w:noWrap/>
            <w:vAlign w:val="center"/>
            <w:hideMark/>
          </w:tcPr>
          <w:p w14:paraId="6E912B2A" w14:textId="29781F71" w:rsidR="00074090" w:rsidRDefault="00074090">
            <w:pPr>
              <w:spacing w:before="0" w:after="0" w:line="256" w:lineRule="auto"/>
              <w:jc w:val="center"/>
              <w:rPr>
                <w:rFonts w:cs="Arial"/>
                <w:sz w:val="14"/>
                <w:szCs w:val="14"/>
                <w:lang w:val="en-AU" w:eastAsia="en-AU"/>
              </w:rPr>
            </w:pPr>
            <w:r>
              <w:rPr>
                <w:rFonts w:cs="Arial"/>
                <w:sz w:val="14"/>
                <w:szCs w:val="14"/>
              </w:rPr>
              <w:t>335</w:t>
            </w:r>
          </w:p>
        </w:tc>
        <w:tc>
          <w:tcPr>
            <w:tcW w:w="708" w:type="dxa"/>
            <w:vAlign w:val="center"/>
            <w:hideMark/>
          </w:tcPr>
          <w:p w14:paraId="5231CC1D" w14:textId="402EB823" w:rsidR="00074090" w:rsidRDefault="00074090">
            <w:pPr>
              <w:spacing w:before="0" w:after="0" w:line="256" w:lineRule="auto"/>
              <w:jc w:val="center"/>
              <w:rPr>
                <w:rFonts w:cs="Arial"/>
                <w:sz w:val="14"/>
                <w:szCs w:val="14"/>
                <w:lang w:val="en-AU" w:eastAsia="en-AU"/>
              </w:rPr>
            </w:pPr>
            <w:r>
              <w:rPr>
                <w:rFonts w:cs="Arial"/>
                <w:sz w:val="14"/>
                <w:szCs w:val="14"/>
              </w:rPr>
              <w:t>457</w:t>
            </w:r>
          </w:p>
        </w:tc>
        <w:tc>
          <w:tcPr>
            <w:tcW w:w="709" w:type="dxa"/>
            <w:vAlign w:val="center"/>
          </w:tcPr>
          <w:p w14:paraId="1738658C" w14:textId="4BEACAB6" w:rsidR="00074090" w:rsidRDefault="00074090">
            <w:pPr>
              <w:spacing w:before="0" w:after="0" w:line="256" w:lineRule="auto"/>
              <w:jc w:val="center"/>
              <w:rPr>
                <w:rFonts w:cs="Arial"/>
                <w:sz w:val="14"/>
                <w:szCs w:val="14"/>
                <w:lang w:val="en-AU" w:eastAsia="en-AU"/>
              </w:rPr>
            </w:pPr>
            <w:r>
              <w:rPr>
                <w:rFonts w:cs="Arial"/>
                <w:sz w:val="14"/>
                <w:szCs w:val="14"/>
              </w:rPr>
              <w:t>670</w:t>
            </w:r>
          </w:p>
        </w:tc>
      </w:tr>
      <w:tr w:rsidR="00074090" w14:paraId="30BAF150" w14:textId="699C6B52" w:rsidTr="00074090">
        <w:trPr>
          <w:trHeight w:val="270"/>
        </w:trPr>
        <w:tc>
          <w:tcPr>
            <w:tcW w:w="988" w:type="dxa"/>
            <w:noWrap/>
            <w:hideMark/>
          </w:tcPr>
          <w:p w14:paraId="7FC8FB8B" w14:textId="77777777" w:rsidR="00074090" w:rsidRDefault="00074090" w:rsidP="00BB0BE5">
            <w:pPr>
              <w:spacing w:before="0" w:after="0" w:line="256" w:lineRule="auto"/>
              <w:jc w:val="left"/>
              <w:rPr>
                <w:rFonts w:cs="Arial"/>
                <w:sz w:val="14"/>
                <w:szCs w:val="14"/>
                <w:lang w:val="en-AU" w:eastAsia="en-AU"/>
              </w:rPr>
            </w:pPr>
            <w:r>
              <w:rPr>
                <w:rFonts w:cs="Arial"/>
                <w:sz w:val="14"/>
                <w:szCs w:val="14"/>
                <w:lang w:val="en-AU" w:eastAsia="en-AU"/>
              </w:rPr>
              <w:t>Mary River</w:t>
            </w:r>
          </w:p>
        </w:tc>
        <w:tc>
          <w:tcPr>
            <w:tcW w:w="708" w:type="dxa"/>
            <w:noWrap/>
            <w:vAlign w:val="center"/>
            <w:hideMark/>
          </w:tcPr>
          <w:p w14:paraId="5C66F190" w14:textId="168B9DA9" w:rsidR="00074090" w:rsidRDefault="00074090" w:rsidP="00BB4BE6">
            <w:pPr>
              <w:spacing w:before="0" w:after="0" w:line="256" w:lineRule="auto"/>
              <w:jc w:val="center"/>
              <w:rPr>
                <w:rFonts w:cs="Arial"/>
                <w:sz w:val="14"/>
                <w:szCs w:val="14"/>
                <w:lang w:val="en-AU" w:eastAsia="en-AU"/>
              </w:rPr>
            </w:pPr>
            <w:r>
              <w:rPr>
                <w:rFonts w:cs="Arial"/>
                <w:sz w:val="14"/>
                <w:szCs w:val="14"/>
              </w:rPr>
              <w:t>1,194</w:t>
            </w:r>
          </w:p>
        </w:tc>
        <w:tc>
          <w:tcPr>
            <w:tcW w:w="709" w:type="dxa"/>
            <w:noWrap/>
            <w:vAlign w:val="center"/>
            <w:hideMark/>
          </w:tcPr>
          <w:p w14:paraId="744E1B11" w14:textId="084C99F6" w:rsidR="00074090" w:rsidRDefault="00074090">
            <w:pPr>
              <w:spacing w:before="0" w:after="0" w:line="256" w:lineRule="auto"/>
              <w:jc w:val="center"/>
              <w:rPr>
                <w:rFonts w:cs="Arial"/>
                <w:sz w:val="14"/>
                <w:szCs w:val="14"/>
                <w:lang w:val="en-AU" w:eastAsia="en-AU"/>
              </w:rPr>
            </w:pPr>
            <w:r>
              <w:rPr>
                <w:rFonts w:cs="Arial"/>
                <w:sz w:val="14"/>
                <w:szCs w:val="14"/>
              </w:rPr>
              <w:t>1,096</w:t>
            </w:r>
          </w:p>
        </w:tc>
        <w:tc>
          <w:tcPr>
            <w:tcW w:w="709" w:type="dxa"/>
            <w:noWrap/>
            <w:vAlign w:val="center"/>
            <w:hideMark/>
          </w:tcPr>
          <w:p w14:paraId="737161BF" w14:textId="0F516506" w:rsidR="00074090" w:rsidRDefault="00074090">
            <w:pPr>
              <w:spacing w:before="0" w:after="0" w:line="256" w:lineRule="auto"/>
              <w:jc w:val="center"/>
              <w:rPr>
                <w:rFonts w:cs="Arial"/>
                <w:sz w:val="14"/>
                <w:szCs w:val="14"/>
                <w:lang w:val="en-AU" w:eastAsia="en-AU"/>
              </w:rPr>
            </w:pPr>
            <w:r>
              <w:rPr>
                <w:rFonts w:cs="Arial"/>
                <w:sz w:val="14"/>
                <w:szCs w:val="14"/>
              </w:rPr>
              <w:t>434</w:t>
            </w:r>
          </w:p>
        </w:tc>
        <w:tc>
          <w:tcPr>
            <w:tcW w:w="567" w:type="dxa"/>
            <w:noWrap/>
            <w:vAlign w:val="center"/>
            <w:hideMark/>
          </w:tcPr>
          <w:p w14:paraId="5FBFBEEA" w14:textId="6E7C52BC" w:rsidR="00074090" w:rsidRDefault="00074090">
            <w:pPr>
              <w:spacing w:before="0" w:after="0" w:line="256" w:lineRule="auto"/>
              <w:jc w:val="center"/>
              <w:rPr>
                <w:rFonts w:cs="Arial"/>
                <w:sz w:val="14"/>
                <w:szCs w:val="14"/>
                <w:lang w:val="en-AU" w:eastAsia="en-AU"/>
              </w:rPr>
            </w:pPr>
            <w:r>
              <w:rPr>
                <w:rFonts w:cs="Arial"/>
                <w:sz w:val="14"/>
                <w:szCs w:val="14"/>
              </w:rPr>
              <w:t>402</w:t>
            </w:r>
          </w:p>
        </w:tc>
        <w:tc>
          <w:tcPr>
            <w:tcW w:w="709" w:type="dxa"/>
            <w:noWrap/>
            <w:vAlign w:val="center"/>
            <w:hideMark/>
          </w:tcPr>
          <w:p w14:paraId="5A0C11D0" w14:textId="483CC6DB" w:rsidR="00074090" w:rsidRDefault="00074090">
            <w:pPr>
              <w:spacing w:before="0" w:after="0" w:line="256" w:lineRule="auto"/>
              <w:jc w:val="center"/>
              <w:rPr>
                <w:rFonts w:cs="Arial"/>
                <w:sz w:val="14"/>
                <w:szCs w:val="14"/>
                <w:lang w:val="en-AU" w:eastAsia="en-AU"/>
              </w:rPr>
            </w:pPr>
            <w:r>
              <w:rPr>
                <w:rFonts w:cs="Arial"/>
                <w:sz w:val="14"/>
                <w:szCs w:val="14"/>
              </w:rPr>
              <w:t>621</w:t>
            </w:r>
          </w:p>
        </w:tc>
        <w:tc>
          <w:tcPr>
            <w:tcW w:w="708" w:type="dxa"/>
            <w:noWrap/>
            <w:vAlign w:val="center"/>
            <w:hideMark/>
          </w:tcPr>
          <w:p w14:paraId="1C144D9A" w14:textId="11681653" w:rsidR="00074090" w:rsidRDefault="00074090">
            <w:pPr>
              <w:spacing w:before="0" w:after="0" w:line="256" w:lineRule="auto"/>
              <w:jc w:val="center"/>
              <w:rPr>
                <w:rFonts w:cs="Arial"/>
                <w:sz w:val="14"/>
                <w:szCs w:val="14"/>
                <w:lang w:val="en-AU" w:eastAsia="en-AU"/>
              </w:rPr>
            </w:pPr>
            <w:r>
              <w:rPr>
                <w:rFonts w:cs="Arial"/>
                <w:sz w:val="14"/>
                <w:szCs w:val="14"/>
              </w:rPr>
              <w:t>2,146</w:t>
            </w:r>
          </w:p>
        </w:tc>
        <w:tc>
          <w:tcPr>
            <w:tcW w:w="709" w:type="dxa"/>
            <w:noWrap/>
            <w:vAlign w:val="center"/>
            <w:hideMark/>
          </w:tcPr>
          <w:p w14:paraId="51F1DC25" w14:textId="1E1EF041" w:rsidR="00074090" w:rsidRDefault="00074090">
            <w:pPr>
              <w:spacing w:before="0" w:after="0" w:line="256" w:lineRule="auto"/>
              <w:jc w:val="center"/>
              <w:rPr>
                <w:rFonts w:cs="Arial"/>
                <w:sz w:val="14"/>
                <w:szCs w:val="14"/>
                <w:lang w:val="en-AU" w:eastAsia="en-AU"/>
              </w:rPr>
            </w:pPr>
            <w:r>
              <w:rPr>
                <w:rFonts w:cs="Arial"/>
                <w:sz w:val="14"/>
                <w:szCs w:val="14"/>
              </w:rPr>
              <w:t>1,493</w:t>
            </w:r>
          </w:p>
        </w:tc>
        <w:tc>
          <w:tcPr>
            <w:tcW w:w="709" w:type="dxa"/>
            <w:noWrap/>
            <w:vAlign w:val="center"/>
            <w:hideMark/>
          </w:tcPr>
          <w:p w14:paraId="4697510E" w14:textId="56468C34" w:rsidR="00074090" w:rsidRDefault="00074090">
            <w:pPr>
              <w:spacing w:before="0" w:after="0" w:line="256" w:lineRule="auto"/>
              <w:jc w:val="center"/>
              <w:rPr>
                <w:rFonts w:cs="Arial"/>
                <w:sz w:val="14"/>
                <w:szCs w:val="14"/>
                <w:lang w:val="en-AU" w:eastAsia="en-AU"/>
              </w:rPr>
            </w:pPr>
            <w:r>
              <w:rPr>
                <w:rFonts w:cs="Arial"/>
                <w:sz w:val="14"/>
                <w:szCs w:val="14"/>
              </w:rPr>
              <w:t>2,697</w:t>
            </w:r>
          </w:p>
        </w:tc>
        <w:tc>
          <w:tcPr>
            <w:tcW w:w="709" w:type="dxa"/>
            <w:noWrap/>
            <w:vAlign w:val="center"/>
            <w:hideMark/>
          </w:tcPr>
          <w:p w14:paraId="360D6938" w14:textId="4CBCC9B2" w:rsidR="00074090" w:rsidRDefault="00074090">
            <w:pPr>
              <w:spacing w:before="0" w:after="0" w:line="256" w:lineRule="auto"/>
              <w:jc w:val="center"/>
              <w:rPr>
                <w:rFonts w:cs="Arial"/>
                <w:sz w:val="14"/>
                <w:szCs w:val="14"/>
                <w:lang w:val="en-AU" w:eastAsia="en-AU"/>
              </w:rPr>
            </w:pPr>
            <w:r>
              <w:rPr>
                <w:rFonts w:cs="Arial"/>
                <w:sz w:val="14"/>
                <w:szCs w:val="14"/>
              </w:rPr>
              <w:t>8,719</w:t>
            </w:r>
          </w:p>
        </w:tc>
        <w:tc>
          <w:tcPr>
            <w:tcW w:w="708" w:type="dxa"/>
            <w:noWrap/>
            <w:vAlign w:val="center"/>
            <w:hideMark/>
          </w:tcPr>
          <w:p w14:paraId="3B8A48BC" w14:textId="6D29EF1A" w:rsidR="00074090" w:rsidRDefault="00074090">
            <w:pPr>
              <w:spacing w:before="0" w:after="0" w:line="256" w:lineRule="auto"/>
              <w:jc w:val="center"/>
              <w:rPr>
                <w:rFonts w:cs="Arial"/>
                <w:sz w:val="14"/>
                <w:szCs w:val="14"/>
                <w:lang w:val="en-AU" w:eastAsia="en-AU"/>
              </w:rPr>
            </w:pPr>
            <w:r>
              <w:rPr>
                <w:rFonts w:cs="Arial"/>
                <w:sz w:val="14"/>
                <w:szCs w:val="14"/>
              </w:rPr>
              <w:t>4,340</w:t>
            </w:r>
          </w:p>
        </w:tc>
        <w:tc>
          <w:tcPr>
            <w:tcW w:w="567" w:type="dxa"/>
            <w:noWrap/>
            <w:vAlign w:val="center"/>
            <w:hideMark/>
          </w:tcPr>
          <w:p w14:paraId="43152166" w14:textId="6E4A99BA" w:rsidR="00074090" w:rsidRDefault="00074090">
            <w:pPr>
              <w:spacing w:before="0" w:after="0" w:line="256" w:lineRule="auto"/>
              <w:jc w:val="center"/>
              <w:rPr>
                <w:rFonts w:cs="Arial"/>
                <w:sz w:val="14"/>
                <w:szCs w:val="14"/>
                <w:lang w:val="en-AU" w:eastAsia="en-AU"/>
              </w:rPr>
            </w:pPr>
            <w:r>
              <w:rPr>
                <w:rFonts w:cs="Arial"/>
                <w:sz w:val="14"/>
                <w:szCs w:val="14"/>
              </w:rPr>
              <w:t>7,654</w:t>
            </w:r>
          </w:p>
        </w:tc>
        <w:tc>
          <w:tcPr>
            <w:tcW w:w="709" w:type="dxa"/>
            <w:noWrap/>
            <w:vAlign w:val="center"/>
            <w:hideMark/>
          </w:tcPr>
          <w:p w14:paraId="1CAF1C60" w14:textId="5A3D7D5A" w:rsidR="00074090" w:rsidRDefault="00074090">
            <w:pPr>
              <w:spacing w:before="0" w:after="0" w:line="256" w:lineRule="auto"/>
              <w:jc w:val="center"/>
              <w:rPr>
                <w:rFonts w:cs="Arial"/>
                <w:sz w:val="14"/>
                <w:szCs w:val="14"/>
                <w:lang w:val="en-AU" w:eastAsia="en-AU"/>
              </w:rPr>
            </w:pPr>
            <w:r>
              <w:rPr>
                <w:rFonts w:cs="Arial"/>
                <w:sz w:val="14"/>
                <w:szCs w:val="14"/>
              </w:rPr>
              <w:t>595</w:t>
            </w:r>
          </w:p>
        </w:tc>
        <w:tc>
          <w:tcPr>
            <w:tcW w:w="709" w:type="dxa"/>
            <w:noWrap/>
            <w:vAlign w:val="center"/>
            <w:hideMark/>
          </w:tcPr>
          <w:p w14:paraId="04E04BF2" w14:textId="5FEF91F7" w:rsidR="00074090" w:rsidRDefault="00074090">
            <w:pPr>
              <w:spacing w:before="0" w:after="0" w:line="256" w:lineRule="auto"/>
              <w:jc w:val="center"/>
              <w:rPr>
                <w:rFonts w:cs="Arial"/>
                <w:sz w:val="14"/>
                <w:szCs w:val="14"/>
                <w:lang w:val="en-AU" w:eastAsia="en-AU"/>
              </w:rPr>
            </w:pPr>
            <w:r>
              <w:rPr>
                <w:rFonts w:cs="Arial"/>
                <w:sz w:val="14"/>
                <w:szCs w:val="14"/>
              </w:rPr>
              <w:t>1,652</w:t>
            </w:r>
          </w:p>
        </w:tc>
        <w:tc>
          <w:tcPr>
            <w:tcW w:w="709" w:type="dxa"/>
            <w:noWrap/>
            <w:vAlign w:val="center"/>
            <w:hideMark/>
          </w:tcPr>
          <w:p w14:paraId="2BCE37D1" w14:textId="44DA61B3" w:rsidR="00074090" w:rsidRDefault="00074090">
            <w:pPr>
              <w:spacing w:before="0" w:after="0" w:line="256" w:lineRule="auto"/>
              <w:jc w:val="center"/>
              <w:rPr>
                <w:rFonts w:cs="Arial"/>
                <w:sz w:val="14"/>
                <w:szCs w:val="14"/>
                <w:lang w:val="en-AU" w:eastAsia="en-AU"/>
              </w:rPr>
            </w:pPr>
            <w:r>
              <w:rPr>
                <w:rFonts w:cs="Arial"/>
                <w:sz w:val="14"/>
                <w:szCs w:val="14"/>
              </w:rPr>
              <w:t>481</w:t>
            </w:r>
          </w:p>
        </w:tc>
        <w:tc>
          <w:tcPr>
            <w:tcW w:w="708" w:type="dxa"/>
            <w:vAlign w:val="center"/>
            <w:hideMark/>
          </w:tcPr>
          <w:p w14:paraId="2140098C" w14:textId="05550E43" w:rsidR="00074090" w:rsidRDefault="00074090">
            <w:pPr>
              <w:spacing w:before="0" w:after="0" w:line="256" w:lineRule="auto"/>
              <w:jc w:val="center"/>
              <w:rPr>
                <w:rFonts w:cs="Arial"/>
                <w:sz w:val="14"/>
                <w:szCs w:val="14"/>
                <w:lang w:val="en-AU" w:eastAsia="en-AU"/>
              </w:rPr>
            </w:pPr>
            <w:r>
              <w:rPr>
                <w:rFonts w:cs="Arial"/>
                <w:sz w:val="14"/>
                <w:szCs w:val="14"/>
              </w:rPr>
              <w:t>583</w:t>
            </w:r>
          </w:p>
        </w:tc>
        <w:tc>
          <w:tcPr>
            <w:tcW w:w="709" w:type="dxa"/>
            <w:vAlign w:val="center"/>
          </w:tcPr>
          <w:p w14:paraId="30CE2339" w14:textId="4066E16A" w:rsidR="00074090" w:rsidRDefault="00074090">
            <w:pPr>
              <w:spacing w:before="0" w:after="0" w:line="256" w:lineRule="auto"/>
              <w:jc w:val="center"/>
              <w:rPr>
                <w:rFonts w:cs="Arial"/>
                <w:sz w:val="14"/>
                <w:szCs w:val="14"/>
                <w:lang w:val="en-AU" w:eastAsia="en-AU"/>
              </w:rPr>
            </w:pPr>
            <w:r>
              <w:rPr>
                <w:rFonts w:cs="Arial"/>
                <w:sz w:val="14"/>
                <w:szCs w:val="14"/>
              </w:rPr>
              <w:t>1,903</w:t>
            </w:r>
          </w:p>
        </w:tc>
      </w:tr>
    </w:tbl>
    <w:p w14:paraId="246BCB65" w14:textId="77777777" w:rsidR="00803656" w:rsidRPr="00961331" w:rsidRDefault="00803656" w:rsidP="00C83B6E">
      <w:pPr>
        <w:pStyle w:val="Caption"/>
        <w:sectPr w:rsidR="00803656" w:rsidRPr="00961331" w:rsidSect="0072387F">
          <w:pgSz w:w="16839" w:h="11907" w:orient="landscape" w:code="9"/>
          <w:pgMar w:top="1021" w:right="1440" w:bottom="851" w:left="1418" w:header="709" w:footer="709" w:gutter="0"/>
          <w:cols w:space="708"/>
          <w:docGrid w:linePitch="299"/>
        </w:sectPr>
      </w:pPr>
    </w:p>
    <w:p w14:paraId="246BCB66" w14:textId="45CA87A4" w:rsidR="00803656" w:rsidRPr="00961331" w:rsidRDefault="00803656" w:rsidP="00803656">
      <w:pPr>
        <w:rPr>
          <w:rFonts w:cs="Arial"/>
          <w:szCs w:val="22"/>
        </w:rPr>
      </w:pPr>
      <w:r w:rsidRPr="00961331">
        <w:rPr>
          <w:rFonts w:cs="Arial"/>
          <w:szCs w:val="22"/>
        </w:rPr>
        <w:t>The same model developed for DIN dispersion was used</w:t>
      </w:r>
      <w:r w:rsidR="007A5E7B">
        <w:rPr>
          <w:rFonts w:cs="Arial"/>
          <w:szCs w:val="22"/>
        </w:rPr>
        <w:t xml:space="preserve"> to model TSS</w:t>
      </w:r>
      <w:r w:rsidRPr="00961331">
        <w:rPr>
          <w:rFonts w:cs="Arial"/>
          <w:szCs w:val="22"/>
        </w:rPr>
        <w:t xml:space="preserve">, except that the decay function was not included. Match-ups of TSS against six colour classes were performed as done for DIN and their concentrations are presented in </w:t>
      </w:r>
      <w:r w:rsidR="00184D9C">
        <w:fldChar w:fldCharType="begin"/>
      </w:r>
      <w:r w:rsidR="00184D9C">
        <w:instrText xml:space="preserve"> REF _Ref450162722 \h  \* MERGEFORMAT </w:instrText>
      </w:r>
      <w:r w:rsidR="00184D9C">
        <w:fldChar w:fldCharType="separate"/>
      </w:r>
      <w:r w:rsidR="00335316" w:rsidRPr="00335316">
        <w:rPr>
          <w:rFonts w:cs="Arial"/>
          <w:szCs w:val="22"/>
        </w:rPr>
        <w:t xml:space="preserve">Figure </w:t>
      </w:r>
      <w:r w:rsidR="00335316" w:rsidRPr="00335316">
        <w:rPr>
          <w:rFonts w:cs="Arial"/>
          <w:noProof/>
          <w:szCs w:val="22"/>
        </w:rPr>
        <w:t>D-12</w:t>
      </w:r>
      <w:r w:rsidR="00335316">
        <w:rPr>
          <w:noProof/>
        </w:rPr>
        <w:t xml:space="preserve">: </w:t>
      </w:r>
      <w:r w:rsidR="00184D9C">
        <w:fldChar w:fldCharType="end"/>
      </w:r>
      <w:r w:rsidRPr="00961331">
        <w:rPr>
          <w:rFonts w:cs="Arial"/>
          <w:szCs w:val="22"/>
        </w:rPr>
        <w:t>.</w:t>
      </w:r>
      <w:r w:rsidR="001C3D04">
        <w:rPr>
          <w:rFonts w:cs="Arial"/>
          <w:szCs w:val="22"/>
        </w:rPr>
        <w:t xml:space="preserve"> </w:t>
      </w:r>
    </w:p>
    <w:p w14:paraId="246BCB67" w14:textId="68A3E0C7" w:rsidR="00803656" w:rsidRPr="00961331" w:rsidRDefault="00305CBC" w:rsidP="00B87D38">
      <w:pPr>
        <w:jc w:val="center"/>
        <w:rPr>
          <w:rFonts w:cs="Arial"/>
          <w:szCs w:val="22"/>
        </w:rPr>
      </w:pPr>
      <w:r>
        <w:rPr>
          <w:rFonts w:cs="Arial"/>
          <w:noProof/>
          <w:szCs w:val="22"/>
          <w:lang w:val="en-AU" w:eastAsia="en-AU"/>
        </w:rPr>
        <mc:AlternateContent>
          <mc:Choice Requires="wps">
            <w:drawing>
              <wp:anchor distT="0" distB="0" distL="114300" distR="114300" simplePos="0" relativeHeight="251672576" behindDoc="0" locked="0" layoutInCell="1" allowOverlap="1" wp14:anchorId="71F31A71" wp14:editId="237BFB5D">
                <wp:simplePos x="0" y="0"/>
                <wp:positionH relativeFrom="column">
                  <wp:posOffset>2565400</wp:posOffset>
                </wp:positionH>
                <wp:positionV relativeFrom="paragraph">
                  <wp:posOffset>197485</wp:posOffset>
                </wp:positionV>
                <wp:extent cx="139700" cy="222250"/>
                <wp:effectExtent l="0" t="0" r="0" b="6350"/>
                <wp:wrapNone/>
                <wp:docPr id="7168" name="Rectangle 7168" descr="Blank box to cover incorrect text" title="Blank box to cover incorrect text"/>
                <wp:cNvGraphicFramePr/>
                <a:graphic xmlns:a="http://schemas.openxmlformats.org/drawingml/2006/main">
                  <a:graphicData uri="http://schemas.microsoft.com/office/word/2010/wordprocessingShape">
                    <wps:wsp>
                      <wps:cNvSpPr/>
                      <wps:spPr>
                        <a:xfrm>
                          <a:off x="0" y="0"/>
                          <a:ext cx="139700" cy="2222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0665F41" w14:textId="77777777" w:rsidR="008A7E23" w:rsidRDefault="008A7E23" w:rsidP="009B59A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F31A71" id="Rectangle 7168" o:spid="_x0000_s1062" alt="Title: Blank box to cover incorrect text - Description: Blank box to cover incorrect text" style="position:absolute;left:0;text-align:left;margin-left:202pt;margin-top:15.55pt;width:11pt;height: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" fillcolor="white [3212]" stroked="f" strokeweight="1pt">
                <v:textbox>
                  <w:txbxContent>
                    <w:p w14:paraId="40665F41" w14:textId="77777777" w:rsidR="008A7E23" w:rsidRDefault="008A7E23" w:rsidP="009B59A2">
                      <w:pPr>
                        <w:jc w:val="center"/>
                      </w:pPr>
                    </w:p>
                  </w:txbxContent>
                </v:textbox>
              </v:rect>
            </w:pict>
          </mc:Fallback>
        </mc:AlternateContent>
      </w:r>
      <w:r w:rsidR="00803656" w:rsidRPr="00B05E41">
        <w:rPr>
          <w:rFonts w:cs="Arial"/>
          <w:noProof/>
          <w:szCs w:val="22"/>
          <w:lang w:val="en-AU" w:eastAsia="en-AU"/>
        </w:rPr>
        <w:drawing>
          <wp:inline distT="0" distB="0" distL="0" distR="0" wp14:anchorId="246C1F38" wp14:editId="6666E5AA">
            <wp:extent cx="2877018" cy="2496820"/>
            <wp:effectExtent l="0" t="0" r="0" b="0"/>
            <wp:docPr id="84" name="Picture 84" descr="Panel of plots showing In-situ particulate nitrogen concentration (a) and total suspended solids (b) per colour class, measured over 13 wet seasons (c.a., December to April inclusive) from 2002/03 to 2014/15 wet season. Boxplot presents the median (dark black line), 25th and 75th percentile values (rectangle) and 5th and 95th percentile values (vertical lines). Nudge was applied to data on x-axis for better data visualisation." title="In-situ total suspended solids (b) per colour class, measured over 13 wet seasons (c.a., December to April inclusive) from 2002/03 to 2014/15 wet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a:stretch/>
                  </pic:blipFill>
                  <pic:spPr bwMode="auto">
                    <a:xfrm>
                      <a:off x="0" y="0"/>
                      <a:ext cx="2877414" cy="2497164"/>
                    </a:xfrm>
                    <a:prstGeom prst="rect">
                      <a:avLst/>
                    </a:prstGeom>
                    <a:noFill/>
                    <a:ln>
                      <a:noFill/>
                    </a:ln>
                    <a:extLst>
                      <a:ext uri="{53640926-AAD7-44D8-BBD7-CCE9431645EC}">
                        <a14:shadowObscured xmlns:a14="http://schemas.microsoft.com/office/drawing/2010/main"/>
                      </a:ext>
                    </a:extLst>
                  </pic:spPr>
                </pic:pic>
              </a:graphicData>
            </a:graphic>
          </wp:inline>
        </w:drawing>
      </w:r>
    </w:p>
    <w:p w14:paraId="58BA63F3" w14:textId="0114AAB8" w:rsidR="0064778A" w:rsidRPr="0064778A" w:rsidRDefault="00426CA8" w:rsidP="00C83B6E">
      <w:pPr>
        <w:pStyle w:val="Caption"/>
        <w:rPr>
          <w:vanish/>
          <w:specVanish/>
        </w:rPr>
      </w:pPr>
      <w:bookmarkStart w:id="2167" w:name="_Ref450162722"/>
      <w:bookmarkStart w:id="2168" w:name="_Toc5614686"/>
      <w:bookmarkStart w:id="2169" w:name="_Toc492040772"/>
      <w:r>
        <w:t>Figure D-</w:t>
      </w:r>
      <w:r w:rsidR="005F019F">
        <w:fldChar w:fldCharType="begin"/>
      </w:r>
      <w:r w:rsidR="005F019F">
        <w:instrText xml:space="preserve"> SEQ Figure_D- \* ARABIC </w:instrText>
      </w:r>
      <w:r w:rsidR="005F019F">
        <w:fldChar w:fldCharType="separate"/>
      </w:r>
      <w:r w:rsidR="00335316">
        <w:rPr>
          <w:noProof/>
        </w:rPr>
        <w:t>12</w:t>
      </w:r>
      <w:r w:rsidR="005F019F">
        <w:rPr>
          <w:noProof/>
        </w:rPr>
        <w:fldChar w:fldCharType="end"/>
      </w:r>
      <w:r w:rsidR="00803656">
        <w:rPr>
          <w:noProof/>
        </w:rPr>
        <w:t xml:space="preserve">: </w:t>
      </w:r>
      <w:bookmarkEnd w:id="2167"/>
      <w:r w:rsidR="00803656" w:rsidRPr="001853EB">
        <w:rPr>
          <w:i/>
        </w:rPr>
        <w:t>In-situ</w:t>
      </w:r>
      <w:r w:rsidR="00803656" w:rsidRPr="00961331">
        <w:t xml:space="preserve"> </w:t>
      </w:r>
      <w:r w:rsidR="00C52E1F">
        <w:t>TSS</w:t>
      </w:r>
      <w:r w:rsidR="00803656" w:rsidRPr="00961331">
        <w:t xml:space="preserve"> per colour class, measured over 13 wet seasons (c.a., December to April inclusive) from</w:t>
      </w:r>
      <w:r w:rsidR="0064778A">
        <w:t xml:space="preserve"> 2002</w:t>
      </w:r>
      <w:r w:rsidR="006F4C41">
        <w:rPr>
          <w:lang w:val="en-AU"/>
        </w:rPr>
        <w:t>–</w:t>
      </w:r>
      <w:r w:rsidR="0064778A">
        <w:t>03 to 2014</w:t>
      </w:r>
      <w:r w:rsidR="006F4C41">
        <w:rPr>
          <w:lang w:val="en-AU"/>
        </w:rPr>
        <w:t>–</w:t>
      </w:r>
      <w:r w:rsidR="0064778A">
        <w:t>15 wet season.</w:t>
      </w:r>
      <w:bookmarkEnd w:id="2168"/>
    </w:p>
    <w:p w14:paraId="246BCB68" w14:textId="52AB978A" w:rsidR="00803656" w:rsidRPr="00961331" w:rsidRDefault="0064778A" w:rsidP="00C83B6E">
      <w:pPr>
        <w:pStyle w:val="Caption"/>
      </w:pPr>
      <w:r>
        <w:t xml:space="preserve"> </w:t>
      </w:r>
      <w:r w:rsidR="00803656" w:rsidRPr="00961331">
        <w:t>Boxplot presents the median (dark black line), 25</w:t>
      </w:r>
      <w:r w:rsidR="00803656" w:rsidRPr="00961331">
        <w:rPr>
          <w:vertAlign w:val="superscript"/>
        </w:rPr>
        <w:t>th</w:t>
      </w:r>
      <w:r w:rsidR="00803656" w:rsidRPr="00961331">
        <w:t xml:space="preserve"> and 75</w:t>
      </w:r>
      <w:r w:rsidR="00803656" w:rsidRPr="00961331">
        <w:rPr>
          <w:vertAlign w:val="superscript"/>
        </w:rPr>
        <w:t>th</w:t>
      </w:r>
      <w:r w:rsidR="00803656" w:rsidRPr="00961331">
        <w:t xml:space="preserve"> percentile values (rectangle) and 5</w:t>
      </w:r>
      <w:r w:rsidR="00803656" w:rsidRPr="00961331">
        <w:rPr>
          <w:vertAlign w:val="superscript"/>
        </w:rPr>
        <w:t>th</w:t>
      </w:r>
      <w:r w:rsidR="00803656" w:rsidRPr="00961331">
        <w:t xml:space="preserve"> and 95</w:t>
      </w:r>
      <w:r w:rsidR="00803656" w:rsidRPr="00961331">
        <w:rPr>
          <w:vertAlign w:val="superscript"/>
        </w:rPr>
        <w:t>th</w:t>
      </w:r>
      <w:r w:rsidR="00803656" w:rsidRPr="00961331">
        <w:t xml:space="preserve"> percentile values (vertical lines). Nudge was applied to data on</w:t>
      </w:r>
      <w:r w:rsidR="00803656">
        <w:t xml:space="preserve"> x-axis for better data visualis</w:t>
      </w:r>
      <w:r w:rsidR="00803656" w:rsidRPr="00961331">
        <w:t>ation.</w:t>
      </w:r>
      <w:bookmarkEnd w:id="2169"/>
    </w:p>
    <w:p w14:paraId="246BCB69" w14:textId="77777777" w:rsidR="00803656" w:rsidRPr="00961331" w:rsidRDefault="00803656" w:rsidP="00803656">
      <w:pPr>
        <w:rPr>
          <w:rFonts w:cs="Arial"/>
          <w:szCs w:val="22"/>
        </w:rPr>
      </w:pPr>
    </w:p>
    <w:p w14:paraId="246BCB6A" w14:textId="24039FFB" w:rsidR="00803656" w:rsidRPr="00961331" w:rsidRDefault="00803656" w:rsidP="00803656">
      <w:pPr>
        <w:rPr>
          <w:rFonts w:cs="Arial"/>
          <w:szCs w:val="22"/>
        </w:rPr>
      </w:pPr>
      <w:r w:rsidRPr="00961331">
        <w:rPr>
          <w:rFonts w:cs="Arial"/>
          <w:szCs w:val="22"/>
        </w:rPr>
        <w:t xml:space="preserve">Using concentrations for TSS per colour class plus mixing depth layer, plume area and salinity </w:t>
      </w:r>
      <w:r w:rsidR="00C52E1F">
        <w:rPr>
          <w:rFonts w:cs="Arial"/>
          <w:szCs w:val="22"/>
        </w:rPr>
        <w:t>(</w:t>
      </w:r>
      <w:r w:rsidRPr="00961331">
        <w:rPr>
          <w:rFonts w:cs="Arial"/>
          <w:szCs w:val="22"/>
        </w:rPr>
        <w:t xml:space="preserve">as </w:t>
      </w:r>
      <w:r w:rsidRPr="000E764B">
        <w:rPr>
          <w:rFonts w:cs="Arial"/>
          <w:szCs w:val="22"/>
        </w:rPr>
        <w:t xml:space="preserve">presented in </w:t>
      </w:r>
      <w:r w:rsidR="00184D9C">
        <w:fldChar w:fldCharType="begin"/>
      </w:r>
      <w:r w:rsidR="00184D9C">
        <w:instrText xml:space="preserve"> REF _Ref449130369 \h  \* MERGEFORMAT </w:instrText>
      </w:r>
      <w:r w:rsidR="00184D9C">
        <w:fldChar w:fldCharType="separate"/>
      </w:r>
      <w:r w:rsidR="00335316" w:rsidRPr="00335316">
        <w:rPr>
          <w:rFonts w:cs="Arial"/>
          <w:szCs w:val="22"/>
        </w:rPr>
        <w:t xml:space="preserve">Figure </w:t>
      </w:r>
      <w:r w:rsidR="00335316" w:rsidRPr="00335316">
        <w:rPr>
          <w:rFonts w:cs="Arial"/>
          <w:noProof/>
          <w:szCs w:val="22"/>
        </w:rPr>
        <w:t>D-8</w:t>
      </w:r>
      <w:r w:rsidR="00184D9C">
        <w:fldChar w:fldCharType="end"/>
      </w:r>
      <w:r w:rsidR="00232DD4">
        <w:t>)</w:t>
      </w:r>
      <w:r w:rsidR="00C52E1F" w:rsidRPr="000E764B">
        <w:rPr>
          <w:rFonts w:cs="Arial"/>
          <w:szCs w:val="22"/>
        </w:rPr>
        <w:t>,</w:t>
      </w:r>
      <w:r w:rsidR="00C52E1F">
        <w:rPr>
          <w:rFonts w:cs="Arial"/>
          <w:szCs w:val="22"/>
        </w:rPr>
        <w:t xml:space="preserve"> </w:t>
      </w:r>
      <w:r w:rsidRPr="000E764B">
        <w:rPr>
          <w:rFonts w:cs="Arial"/>
          <w:szCs w:val="22"/>
        </w:rPr>
        <w:t>the mass of TSS per colour class was determined (</w:t>
      </w:r>
      <w:r w:rsidR="00184D9C">
        <w:fldChar w:fldCharType="begin"/>
      </w:r>
      <w:r w:rsidR="00184D9C">
        <w:instrText xml:space="preserve"> REF _Ref450162981 \h  \* MERGEFORMAT </w:instrText>
      </w:r>
      <w:r w:rsidR="00184D9C">
        <w:fldChar w:fldCharType="separate"/>
      </w:r>
      <w:r w:rsidR="00335316" w:rsidRPr="00335316">
        <w:rPr>
          <w:rFonts w:cs="Arial"/>
          <w:szCs w:val="22"/>
        </w:rPr>
        <w:t xml:space="preserve">Figure </w:t>
      </w:r>
      <w:r w:rsidR="00335316" w:rsidRPr="00335316">
        <w:rPr>
          <w:rFonts w:cs="Arial"/>
          <w:noProof/>
          <w:szCs w:val="22"/>
        </w:rPr>
        <w:t>D-14</w:t>
      </w:r>
      <w:r w:rsidR="00184D9C">
        <w:fldChar w:fldCharType="end"/>
      </w:r>
      <w:r w:rsidRPr="000E764B">
        <w:rPr>
          <w:rFonts w:cs="Arial"/>
          <w:szCs w:val="22"/>
        </w:rPr>
        <w:t xml:space="preserve">). Then, similarly to DIN concentration maps, TSS maps were produced for each river per year and annual composite </w:t>
      </w:r>
      <w:r w:rsidR="00CB668F">
        <w:rPr>
          <w:rFonts w:cs="Arial"/>
          <w:szCs w:val="22"/>
        </w:rPr>
        <w:t xml:space="preserve">TSS </w:t>
      </w:r>
      <w:r w:rsidRPr="000E764B">
        <w:rPr>
          <w:rFonts w:cs="Arial"/>
          <w:szCs w:val="22"/>
        </w:rPr>
        <w:t xml:space="preserve">maps produced by the sum of all rivers </w:t>
      </w:r>
      <w:r w:rsidRPr="00961331">
        <w:rPr>
          <w:rFonts w:cs="Arial"/>
          <w:szCs w:val="22"/>
        </w:rPr>
        <w:t>within each year.</w:t>
      </w:r>
      <w:r w:rsidR="001C3D04">
        <w:rPr>
          <w:rFonts w:cs="Arial"/>
          <w:szCs w:val="22"/>
        </w:rPr>
        <w:t xml:space="preserve"> </w:t>
      </w:r>
      <w:r w:rsidR="00CB668F">
        <w:rPr>
          <w:rFonts w:cs="Arial"/>
          <w:szCs w:val="22"/>
        </w:rPr>
        <w:t>The annual TSS loads were compiled and calculated by various methods.</w:t>
      </w:r>
      <w:r w:rsidR="001C3D04">
        <w:rPr>
          <w:rFonts w:cs="Arial"/>
          <w:szCs w:val="22"/>
        </w:rPr>
        <w:t xml:space="preserve"> </w:t>
      </w:r>
      <w:r w:rsidR="00CB668F">
        <w:rPr>
          <w:rFonts w:cs="Arial"/>
          <w:szCs w:val="22"/>
        </w:rPr>
        <w:t xml:space="preserve">Measured TSS loads were used where monitoring data exist at the end-of-catchment sites </w:t>
      </w:r>
      <w:r w:rsidR="00006739">
        <w:rPr>
          <w:rFonts w:cs="Arial"/>
          <w:szCs w:val="22"/>
        </w:rPr>
        <w:t xml:space="preserve">that </w:t>
      </w:r>
      <w:r w:rsidR="00CB668F">
        <w:rPr>
          <w:rFonts w:cs="Arial"/>
          <w:szCs w:val="22"/>
        </w:rPr>
        <w:t>cover the vast majority (&gt;95%) of the basin such as the Burdekin, Pioneer and Fitzroy Basins.</w:t>
      </w:r>
      <w:r w:rsidR="001C3D04">
        <w:rPr>
          <w:rFonts w:cs="Arial"/>
          <w:szCs w:val="22"/>
        </w:rPr>
        <w:t xml:space="preserve"> </w:t>
      </w:r>
      <w:r w:rsidR="00CB668F">
        <w:rPr>
          <w:rFonts w:cs="Arial"/>
          <w:szCs w:val="22"/>
        </w:rPr>
        <w:t xml:space="preserve">These measured loads came from a range of different sources including Packett et al. (2009), </w:t>
      </w:r>
      <w:r w:rsidR="00473E5F">
        <w:rPr>
          <w:rFonts w:cs="Arial"/>
          <w:szCs w:val="22"/>
        </w:rPr>
        <w:t xml:space="preserve">Kuhnert et al. (2012), </w:t>
      </w:r>
      <w:r w:rsidR="00CB668F">
        <w:rPr>
          <w:rFonts w:cs="Arial"/>
          <w:szCs w:val="22"/>
        </w:rPr>
        <w:t>AIMS</w:t>
      </w:r>
      <w:r w:rsidR="00CB668F" w:rsidRPr="00961331">
        <w:rPr>
          <w:rFonts w:cs="Arial"/>
          <w:szCs w:val="22"/>
        </w:rPr>
        <w:t xml:space="preserve"> (unpublished data) </w:t>
      </w:r>
      <w:r w:rsidR="00CB668F">
        <w:rPr>
          <w:rFonts w:cs="Arial"/>
          <w:szCs w:val="22"/>
        </w:rPr>
        <w:t xml:space="preserve">and </w:t>
      </w:r>
      <w:r w:rsidR="00CB668F" w:rsidRPr="00961331">
        <w:rPr>
          <w:rFonts w:cs="Arial"/>
          <w:szCs w:val="22"/>
        </w:rPr>
        <w:t xml:space="preserve">reported by the Catchment Loads Monitoring Program </w:t>
      </w:r>
      <w:r w:rsidR="00720EDF" w:rsidRPr="00961331">
        <w:rPr>
          <w:rFonts w:cs="Arial"/>
          <w:szCs w:val="22"/>
        </w:rPr>
        <w:fldChar w:fldCharType="begin"/>
      </w:r>
      <w:r w:rsidR="00CB668F" w:rsidRPr="00961331">
        <w:rPr>
          <w:rFonts w:cs="Arial"/>
          <w:szCs w:val="22"/>
        </w:rPr>
        <w:instrText xml:space="preserve"> ADDIN ZOTERO_ITEM CSL_CITATION {"citationID":"AoFLzqrO","properties":{"formattedCitation":"(Joo et al., 2012; Turner et al., 2013; Wallace et al., 2015)","plainCitation":"(Joo et al., 2012; Turner et al., 2013; Wallace et al., 2015)"},"citationItems":[{"id":218,"uris":["http://zotero.org/users/2324349/items/4KW6V52R"],"uri":["http://zotero.org/users/2324349/items/4KW6V52R"],"itemData":{"id":218,"type":"article-journal","title":"Estimates of sediment and nutrient loads in 10 major catchments draining to the Great Barrier Reef during 2006–2009","container-title":"Marine Pollution Bulletin","collection-title":"The Catchment to Reef Continuum: Case studies from the Great Barrier Reef","page":"150-166","volume":"65","issue":"4–9","source":"ScienceDirect","abstract":"The Great Barrier Reef (GBR) catchment area has been monitored simultaneously for sediment and nutrient exports from 10 priority catchments discharging into the GBR lagoon between 2006 and 2009. This allows GBR catchment-wide exports to be estimated and spatially compared within a discrete time-frame. Elevated levels of sediment and nutrient exports were recorded in all monitored catchments as compared to pre-European estimates, but vary around previous estimates of mean annual loads. During the period of monitoring, the Burdekin and Fitzroy catchments contributed the highest sediment and nutrient exports, however when loads were normalised for area, these catchments produced the lowest unit yields. In contrast, the highest yields were produced in the wetter and proportionately more intensively cultivated Johnstone, O’Connell, and Pioneer catchments particularly for dissolved nitrogens. This assessment offers the necessary scientific foundation for future monitoring, assessment, and management of sediment and nutrient loads entering the GBR.","DOI":"10.1016/j.marpolbul.2012.01.002","ISSN":"0025-326X","journalAbbreviation":"Marine Pollution Bulletin","author":[{"family":"Joo","given":"Marianna"},{"family":"Raymond","given":"Myriam A. A."},{"family":"McNeil","given":"Vivienne H."},{"family":"Huggins","given":"Raethea"},{"family":"Turner","given":"Ryan D. R."},{"family":"Choy","given":"Satish"}],"issued":{"date-parts":[["2012"]]}}},{"id":59,"uris":["http://zotero.org/users/2324349/items/27QTTDQX"],"uri":["http://zotero.org/users/2324349/items/27QTTDQX"],"itemData":{"id":59,"type":"report","title":"Total suspended solids, nutr</w:instrText>
      </w:r>
      <w:r w:rsidR="00CB668F" w:rsidRPr="00BB239A">
        <w:rPr>
          <w:rFonts w:cs="Arial"/>
          <w:szCs w:val="22"/>
          <w:lang w:val="fr-FR"/>
        </w:rPr>
        <w:instrText xml:space="preserve">ient and pesticide loads (2010-2011) for rivers that discharge to the Great Barrier Reef Great Barrier Reef Catchment. Loads monitoring 2010-2011.","collection-title":"Water Sciences Technical Report","publisher":"The State of Queensland ( Science, Information Technology, Innovation and the Arts )","publisher-place":"Brisbane, AU","page":"64","event-place":"Brisbane, AU","number":"Volume 2013, Number 1","author":[{"family":"Turner","given":"R."},{"family":"Huggins","given":"R."},{"family":"Wallace","given":"R."},{"family":"Smith","given":"R."},{"family":"Vardy","given":"S."},{"family":"Warne","given":"M St J."}],"issued":{"date-parts":[["2013"]]}}},{"id":125,"uris":["http://zotero.org/users/2324349/items/6HSEGMVE"],"uri":["http://zotero.org/users/2324349/items/6HSEGMVE"],"itemData":{"id":125,"type":"report","title":"Total suspended solids, nutrient and pesticide loads (2012–2013) for rivers that discharge to the Great Barrier Reef – Great Barrier Reef Catchment Loads Monitoring Program 2012–2013.","publisher":"Department of Science, Information Technology and Innovation.","publisher-place":"Brisbane","event-place":"Brisbane","author":[{"family":"Wallace","given":"R."},{"family":"Huggins","given":"R."},{"family":"Smith","given":"R.A."},{"family":"Turner","given":"R.D.R."},{"family":"Garzon-Garcia","given":"A."},{"family":"Warne","given":"M St J."}],"issued":{"date-parts":[["2015"]]}}}],"schema":"https://github.com/citation-style-language/schema/raw/master/csl-citation.json"} </w:instrText>
      </w:r>
      <w:r w:rsidR="00720EDF" w:rsidRPr="00961331">
        <w:rPr>
          <w:rFonts w:cs="Arial"/>
          <w:szCs w:val="22"/>
        </w:rPr>
        <w:fldChar w:fldCharType="separate"/>
      </w:r>
      <w:r w:rsidR="00CB668F" w:rsidRPr="00BB239A">
        <w:rPr>
          <w:rFonts w:cs="Arial"/>
          <w:szCs w:val="22"/>
          <w:lang w:val="fr-FR"/>
        </w:rPr>
        <w:t>(</w:t>
      </w:r>
      <w:r w:rsidR="00792874">
        <w:rPr>
          <w:rFonts w:cs="Arial"/>
          <w:szCs w:val="22"/>
          <w:lang w:val="fr-FR"/>
        </w:rPr>
        <w:t xml:space="preserve">e.g. </w:t>
      </w:r>
      <w:r w:rsidR="00CB668F" w:rsidRPr="00BB239A">
        <w:rPr>
          <w:rFonts w:cs="Arial"/>
          <w:szCs w:val="22"/>
          <w:lang w:val="fr-FR"/>
        </w:rPr>
        <w:t>Joo et al., 2012; Turner et al., 2013</w:t>
      </w:r>
      <w:r w:rsidR="00473E5F" w:rsidRPr="00BB239A">
        <w:rPr>
          <w:rFonts w:cs="Arial"/>
          <w:szCs w:val="22"/>
          <w:lang w:val="fr-FR"/>
        </w:rPr>
        <w:t xml:space="preserve">; </w:t>
      </w:r>
      <w:r w:rsidR="00CB668F" w:rsidRPr="00BB239A">
        <w:rPr>
          <w:rFonts w:cs="Arial"/>
          <w:szCs w:val="22"/>
          <w:lang w:val="fr-FR"/>
        </w:rPr>
        <w:t>Wallace et al., 2015</w:t>
      </w:r>
      <w:r w:rsidR="00473E5F" w:rsidRPr="00BB239A">
        <w:rPr>
          <w:rFonts w:cs="Arial"/>
          <w:szCs w:val="22"/>
          <w:lang w:val="fr-FR"/>
        </w:rPr>
        <w:t>, 2016</w:t>
      </w:r>
      <w:r w:rsidR="00CB668F" w:rsidRPr="00BB239A">
        <w:rPr>
          <w:rFonts w:cs="Arial"/>
          <w:szCs w:val="22"/>
          <w:lang w:val="fr-FR"/>
        </w:rPr>
        <w:t>)</w:t>
      </w:r>
      <w:r w:rsidR="00720EDF" w:rsidRPr="00961331">
        <w:rPr>
          <w:rFonts w:cs="Arial"/>
          <w:szCs w:val="22"/>
        </w:rPr>
        <w:fldChar w:fldCharType="end"/>
      </w:r>
      <w:r w:rsidR="00CB668F" w:rsidRPr="00BB239A">
        <w:rPr>
          <w:rFonts w:cs="Arial"/>
          <w:szCs w:val="22"/>
          <w:lang w:val="fr-FR"/>
        </w:rPr>
        <w:t>.</w:t>
      </w:r>
      <w:r w:rsidR="001C3D04">
        <w:rPr>
          <w:rFonts w:cs="Arial"/>
          <w:szCs w:val="22"/>
          <w:lang w:val="fr-FR"/>
        </w:rPr>
        <w:t xml:space="preserve"> </w:t>
      </w:r>
      <w:r w:rsidR="00CB668F">
        <w:rPr>
          <w:rFonts w:cs="Arial"/>
          <w:szCs w:val="22"/>
        </w:rPr>
        <w:t>For the other basins, the AMC data (i.e.</w:t>
      </w:r>
      <w:r w:rsidR="00B26C14">
        <w:rPr>
          <w:rFonts w:cs="Arial"/>
          <w:szCs w:val="22"/>
        </w:rPr>
        <w:t>,</w:t>
      </w:r>
      <w:r w:rsidR="00CB668F">
        <w:rPr>
          <w:rFonts w:cs="Arial"/>
          <w:szCs w:val="22"/>
        </w:rPr>
        <w:t xml:space="preserve"> load divided by flow) from any available load monitoring data within the basin </w:t>
      </w:r>
      <w:r w:rsidR="007625A8">
        <w:rPr>
          <w:rFonts w:cs="Arial"/>
          <w:szCs w:val="22"/>
        </w:rPr>
        <w:t xml:space="preserve">were compared with </w:t>
      </w:r>
      <w:r w:rsidR="00CB668F">
        <w:rPr>
          <w:rFonts w:cs="Arial"/>
          <w:szCs w:val="22"/>
        </w:rPr>
        <w:t>the Source Catchments model outputs.</w:t>
      </w:r>
      <w:r w:rsidR="001C3D04">
        <w:rPr>
          <w:rFonts w:cs="Arial"/>
          <w:szCs w:val="22"/>
        </w:rPr>
        <w:t xml:space="preserve"> </w:t>
      </w:r>
      <w:r w:rsidR="007625A8">
        <w:rPr>
          <w:rFonts w:cs="Arial"/>
          <w:szCs w:val="22"/>
        </w:rPr>
        <w:t>T</w:t>
      </w:r>
      <w:r w:rsidR="00CB668F">
        <w:rPr>
          <w:rFonts w:cs="Arial"/>
          <w:szCs w:val="22"/>
        </w:rPr>
        <w:t xml:space="preserve">he most appropriate AMC (or a mean of the monitoring and modelled data) </w:t>
      </w:r>
      <w:r w:rsidR="007625A8">
        <w:rPr>
          <w:rFonts w:cs="Arial"/>
          <w:szCs w:val="22"/>
        </w:rPr>
        <w:t xml:space="preserve">data were chosen </w:t>
      </w:r>
      <w:r w:rsidR="00CB668F">
        <w:rPr>
          <w:rFonts w:cs="Arial"/>
          <w:szCs w:val="22"/>
        </w:rPr>
        <w:t xml:space="preserve">and multiplied by the annual discharge to formulate an annual load. </w:t>
      </w:r>
      <w:r w:rsidR="003D691D">
        <w:rPr>
          <w:rFonts w:cs="Arial"/>
          <w:szCs w:val="22"/>
        </w:rPr>
        <w:t>The pre-</w:t>
      </w:r>
      <w:r w:rsidR="007F7F07" w:rsidRPr="007F7F07">
        <w:t xml:space="preserve"> </w:t>
      </w:r>
      <w:r w:rsidR="007F7F07">
        <w:t>development</w:t>
      </w:r>
      <w:r w:rsidR="003D691D">
        <w:rPr>
          <w:rFonts w:cs="Arial"/>
          <w:szCs w:val="22"/>
        </w:rPr>
        <w:t xml:space="preserve"> TSS</w:t>
      </w:r>
      <w:r w:rsidR="00CB668F">
        <w:rPr>
          <w:rFonts w:cs="Arial"/>
          <w:szCs w:val="22"/>
        </w:rPr>
        <w:t xml:space="preserve"> loads were calculated using </w:t>
      </w:r>
      <w:r w:rsidR="003D691D">
        <w:rPr>
          <w:rFonts w:cs="Arial"/>
          <w:szCs w:val="22"/>
        </w:rPr>
        <w:t xml:space="preserve">the </w:t>
      </w:r>
      <w:r w:rsidR="00CB668F">
        <w:rPr>
          <w:rFonts w:cs="Arial"/>
          <w:szCs w:val="22"/>
        </w:rPr>
        <w:t xml:space="preserve">AMC of </w:t>
      </w:r>
      <w:r w:rsidR="003D691D">
        <w:rPr>
          <w:rFonts w:cs="Arial"/>
          <w:szCs w:val="22"/>
        </w:rPr>
        <w:t>the pre-</w:t>
      </w:r>
      <w:r w:rsidR="007F7F07" w:rsidRPr="007F7F07">
        <w:t xml:space="preserve"> </w:t>
      </w:r>
      <w:r w:rsidR="007F7F07">
        <w:t>development</w:t>
      </w:r>
      <w:r w:rsidR="003D691D">
        <w:rPr>
          <w:rFonts w:cs="Arial"/>
          <w:szCs w:val="22"/>
        </w:rPr>
        <w:t xml:space="preserve"> Source Catchments model </w:t>
      </w:r>
      <w:r w:rsidR="00CB668F">
        <w:rPr>
          <w:rFonts w:cs="Arial"/>
          <w:szCs w:val="22"/>
        </w:rPr>
        <w:t xml:space="preserve">for most regions </w:t>
      </w:r>
      <w:r w:rsidR="003D691D">
        <w:rPr>
          <w:rFonts w:cs="Arial"/>
          <w:szCs w:val="22"/>
        </w:rPr>
        <w:t>coupled with a</w:t>
      </w:r>
      <w:r w:rsidR="00B95166">
        <w:rPr>
          <w:rFonts w:cs="Arial"/>
          <w:szCs w:val="22"/>
        </w:rPr>
        <w:t>dditional knowledge in basins where the TSS increase has been better quantified (e.g.</w:t>
      </w:r>
      <w:r w:rsidR="00B26C14">
        <w:rPr>
          <w:rFonts w:cs="Arial"/>
          <w:szCs w:val="22"/>
        </w:rPr>
        <w:t>,</w:t>
      </w:r>
      <w:r w:rsidR="00B95166">
        <w:rPr>
          <w:rFonts w:cs="Arial"/>
          <w:szCs w:val="22"/>
        </w:rPr>
        <w:t xml:space="preserve"> Burdekin and Fitzroy Basins) or areas where dams/weirs would have influenced the Source Catchments estimates (e.g.</w:t>
      </w:r>
      <w:r w:rsidR="00B26C14">
        <w:rPr>
          <w:rFonts w:cs="Arial"/>
          <w:szCs w:val="22"/>
        </w:rPr>
        <w:t>,</w:t>
      </w:r>
      <w:r w:rsidR="00B95166">
        <w:rPr>
          <w:rFonts w:cs="Arial"/>
          <w:szCs w:val="22"/>
        </w:rPr>
        <w:t xml:space="preserve"> Proserpine, Ross and Burnett Basins).</w:t>
      </w:r>
      <w:r w:rsidR="001C3D04">
        <w:rPr>
          <w:rFonts w:cs="Arial"/>
          <w:szCs w:val="22"/>
        </w:rPr>
        <w:t xml:space="preserve"> </w:t>
      </w:r>
      <w:r w:rsidRPr="00961331">
        <w:rPr>
          <w:rFonts w:cs="Arial"/>
          <w:szCs w:val="22"/>
        </w:rPr>
        <w:t>The modelled annual TSS loads for rivers are presented in</w:t>
      </w:r>
      <w:r w:rsidR="007625A8">
        <w:rPr>
          <w:rFonts w:cs="Arial"/>
          <w:szCs w:val="22"/>
        </w:rPr>
        <w:t xml:space="preserve"> Table D-</w:t>
      </w:r>
      <w:r w:rsidR="00006739">
        <w:rPr>
          <w:rFonts w:cs="Arial"/>
          <w:szCs w:val="22"/>
        </w:rPr>
        <w:t>6</w:t>
      </w:r>
      <w:r w:rsidRPr="000E764B">
        <w:rPr>
          <w:rFonts w:cs="Arial"/>
          <w:szCs w:val="22"/>
        </w:rPr>
        <w:t>.</w:t>
      </w:r>
    </w:p>
    <w:p w14:paraId="246BCB6B" w14:textId="77777777" w:rsidR="00803656" w:rsidRDefault="00803656" w:rsidP="00803656">
      <w:pPr>
        <w:rPr>
          <w:rFonts w:cs="Arial"/>
          <w:szCs w:val="22"/>
        </w:rPr>
      </w:pPr>
    </w:p>
    <w:p w14:paraId="246BCB6C" w14:textId="77777777" w:rsidR="00803656" w:rsidRDefault="00803656" w:rsidP="00803656">
      <w:pPr>
        <w:rPr>
          <w:rFonts w:cs="Arial"/>
          <w:szCs w:val="22"/>
        </w:rPr>
      </w:pPr>
    </w:p>
    <w:p w14:paraId="246BCB6D" w14:textId="77777777" w:rsidR="00803656" w:rsidRPr="00961331" w:rsidRDefault="00803656" w:rsidP="00803656">
      <w:pPr>
        <w:rPr>
          <w:rFonts w:cs="Arial"/>
          <w:szCs w:val="22"/>
        </w:rPr>
        <w:sectPr w:rsidR="00803656" w:rsidRPr="00961331" w:rsidSect="00B52C78">
          <w:pgSz w:w="11907" w:h="16839" w:code="9"/>
          <w:pgMar w:top="1440" w:right="1440" w:bottom="1440" w:left="1440" w:header="708" w:footer="708" w:gutter="0"/>
          <w:cols w:space="708"/>
          <w:docGrid w:linePitch="272"/>
        </w:sectPr>
      </w:pPr>
    </w:p>
    <w:p w14:paraId="712E1650" w14:textId="240F1CC5" w:rsidR="001E1C70" w:rsidRDefault="00426CA8" w:rsidP="00C83B6E">
      <w:pPr>
        <w:pStyle w:val="Caption"/>
      </w:pPr>
      <w:bookmarkStart w:id="2170" w:name="_Ref450164381"/>
      <w:bookmarkStart w:id="2171" w:name="_Toc5614694"/>
      <w:r>
        <w:t>Table D-</w:t>
      </w:r>
      <w:r w:rsidR="005F019F">
        <w:fldChar w:fldCharType="begin"/>
      </w:r>
      <w:r w:rsidR="005F019F">
        <w:instrText xml:space="preserve"> SEQ Table_D- \* ARABIC </w:instrText>
      </w:r>
      <w:r w:rsidR="005F019F">
        <w:fldChar w:fldCharType="separate"/>
      </w:r>
      <w:r w:rsidR="00335316">
        <w:rPr>
          <w:noProof/>
        </w:rPr>
        <w:t>6</w:t>
      </w:r>
      <w:r w:rsidR="005F019F">
        <w:rPr>
          <w:noProof/>
        </w:rPr>
        <w:fldChar w:fldCharType="end"/>
      </w:r>
      <w:r w:rsidR="0044148A">
        <w:t>:</w:t>
      </w:r>
      <w:r w:rsidR="001E1C70">
        <w:t xml:space="preserve"> </w:t>
      </w:r>
      <w:bookmarkEnd w:id="2170"/>
      <w:r w:rsidR="001E1C70">
        <w:t>End-of-catchment TSS loads (kt/year) from 2003 to 2017 water years (from October 2002 to September 2017).</w:t>
      </w:r>
      <w:bookmarkEnd w:id="2171"/>
    </w:p>
    <w:tbl>
      <w:tblPr>
        <w:tblW w:w="497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D-8: End-of-catchment sediment loads (TSS, kt/year) from 2003 to 2015 water years (from October, 2002 to September, 2016)."/>
        <w:tblDescription w:val="Table D-8: End-of-catchment sediment loads (TSS, kt/year) from 2003 to 2015 water years (from October, 2002 to September, 2016)."/>
      </w:tblPr>
      <w:tblGrid>
        <w:gridCol w:w="1520"/>
        <w:gridCol w:w="778"/>
        <w:gridCol w:w="778"/>
        <w:gridCol w:w="780"/>
        <w:gridCol w:w="780"/>
        <w:gridCol w:w="780"/>
        <w:gridCol w:w="780"/>
        <w:gridCol w:w="780"/>
        <w:gridCol w:w="780"/>
        <w:gridCol w:w="780"/>
        <w:gridCol w:w="780"/>
        <w:gridCol w:w="780"/>
        <w:gridCol w:w="780"/>
        <w:gridCol w:w="780"/>
        <w:gridCol w:w="780"/>
        <w:gridCol w:w="741"/>
        <w:gridCol w:w="705"/>
      </w:tblGrid>
      <w:tr w:rsidR="00074090" w14:paraId="3F741165" w14:textId="69649854" w:rsidTr="00D837EF">
        <w:trPr>
          <w:trHeight w:val="206"/>
        </w:trPr>
        <w:tc>
          <w:tcPr>
            <w:tcW w:w="547" w:type="pct"/>
            <w:noWrap/>
            <w:vAlign w:val="bottom"/>
            <w:hideMark/>
          </w:tcPr>
          <w:p w14:paraId="101AE4A4" w14:textId="77777777" w:rsidR="00074090" w:rsidRDefault="00074090">
            <w:pPr>
              <w:spacing w:before="0" w:after="0" w:line="256" w:lineRule="auto"/>
              <w:jc w:val="left"/>
              <w:rPr>
                <w:rFonts w:cs="Arial"/>
                <w:b/>
                <w:bCs/>
                <w:sz w:val="16"/>
                <w:szCs w:val="16"/>
                <w:lang w:val="en-AU" w:eastAsia="en-AU"/>
              </w:rPr>
            </w:pPr>
            <w:r>
              <w:rPr>
                <w:rFonts w:cs="Arial"/>
                <w:b/>
                <w:bCs/>
                <w:sz w:val="16"/>
                <w:szCs w:val="16"/>
                <w:lang w:val="en-AU" w:eastAsia="en-AU"/>
              </w:rPr>
              <w:t>TSS load (kt)</w:t>
            </w:r>
          </w:p>
        </w:tc>
        <w:tc>
          <w:tcPr>
            <w:tcW w:w="280" w:type="pct"/>
            <w:noWrap/>
            <w:vAlign w:val="bottom"/>
            <w:hideMark/>
          </w:tcPr>
          <w:p w14:paraId="72C21881" w14:textId="77777777" w:rsidR="00074090" w:rsidRDefault="00074090">
            <w:pPr>
              <w:spacing w:before="0" w:after="0" w:line="256" w:lineRule="auto"/>
              <w:jc w:val="center"/>
              <w:rPr>
                <w:rFonts w:cs="Arial"/>
                <w:b/>
                <w:bCs/>
                <w:sz w:val="16"/>
                <w:szCs w:val="16"/>
                <w:lang w:val="en-AU" w:eastAsia="en-AU"/>
              </w:rPr>
            </w:pPr>
            <w:r>
              <w:rPr>
                <w:rFonts w:cs="Arial"/>
                <w:b/>
                <w:bCs/>
                <w:sz w:val="16"/>
                <w:szCs w:val="16"/>
                <w:lang w:val="en-AU" w:eastAsia="en-AU"/>
              </w:rPr>
              <w:t>2002-03</w:t>
            </w:r>
          </w:p>
        </w:tc>
        <w:tc>
          <w:tcPr>
            <w:tcW w:w="280" w:type="pct"/>
            <w:noWrap/>
            <w:vAlign w:val="bottom"/>
            <w:hideMark/>
          </w:tcPr>
          <w:p w14:paraId="1B32FE28" w14:textId="77777777" w:rsidR="00074090" w:rsidRDefault="00074090">
            <w:pPr>
              <w:spacing w:before="0" w:after="0" w:line="256" w:lineRule="auto"/>
              <w:jc w:val="center"/>
              <w:rPr>
                <w:rFonts w:cs="Arial"/>
                <w:b/>
                <w:bCs/>
                <w:sz w:val="16"/>
                <w:szCs w:val="16"/>
                <w:lang w:val="en-AU" w:eastAsia="en-AU"/>
              </w:rPr>
            </w:pPr>
            <w:r>
              <w:rPr>
                <w:rFonts w:cs="Arial"/>
                <w:b/>
                <w:bCs/>
                <w:sz w:val="16"/>
                <w:szCs w:val="16"/>
                <w:lang w:val="en-AU" w:eastAsia="en-AU"/>
              </w:rPr>
              <w:t>2003-04</w:t>
            </w:r>
          </w:p>
        </w:tc>
        <w:tc>
          <w:tcPr>
            <w:tcW w:w="281" w:type="pct"/>
            <w:noWrap/>
            <w:vAlign w:val="bottom"/>
            <w:hideMark/>
          </w:tcPr>
          <w:p w14:paraId="0E4D1096" w14:textId="77777777" w:rsidR="00074090" w:rsidRDefault="00074090">
            <w:pPr>
              <w:spacing w:before="0" w:after="0" w:line="256" w:lineRule="auto"/>
              <w:jc w:val="center"/>
              <w:rPr>
                <w:rFonts w:cs="Arial"/>
                <w:b/>
                <w:bCs/>
                <w:sz w:val="16"/>
                <w:szCs w:val="16"/>
                <w:lang w:val="en-AU" w:eastAsia="en-AU"/>
              </w:rPr>
            </w:pPr>
            <w:r>
              <w:rPr>
                <w:rFonts w:cs="Arial"/>
                <w:b/>
                <w:bCs/>
                <w:sz w:val="16"/>
                <w:szCs w:val="16"/>
                <w:lang w:val="en-AU" w:eastAsia="en-AU"/>
              </w:rPr>
              <w:t>2004-05</w:t>
            </w:r>
          </w:p>
        </w:tc>
        <w:tc>
          <w:tcPr>
            <w:tcW w:w="281" w:type="pct"/>
            <w:noWrap/>
            <w:vAlign w:val="bottom"/>
            <w:hideMark/>
          </w:tcPr>
          <w:p w14:paraId="3D820BFB" w14:textId="77777777" w:rsidR="00074090" w:rsidRDefault="00074090">
            <w:pPr>
              <w:spacing w:before="0" w:after="0" w:line="256" w:lineRule="auto"/>
              <w:jc w:val="center"/>
              <w:rPr>
                <w:rFonts w:cs="Arial"/>
                <w:b/>
                <w:bCs/>
                <w:sz w:val="16"/>
                <w:szCs w:val="16"/>
                <w:lang w:val="en-AU" w:eastAsia="en-AU"/>
              </w:rPr>
            </w:pPr>
            <w:r>
              <w:rPr>
                <w:rFonts w:cs="Arial"/>
                <w:b/>
                <w:bCs/>
                <w:sz w:val="16"/>
                <w:szCs w:val="16"/>
                <w:lang w:val="en-AU" w:eastAsia="en-AU"/>
              </w:rPr>
              <w:t>2005-06</w:t>
            </w:r>
          </w:p>
        </w:tc>
        <w:tc>
          <w:tcPr>
            <w:tcW w:w="281" w:type="pct"/>
            <w:noWrap/>
            <w:vAlign w:val="bottom"/>
            <w:hideMark/>
          </w:tcPr>
          <w:p w14:paraId="41126C95" w14:textId="77777777" w:rsidR="00074090" w:rsidRDefault="00074090">
            <w:pPr>
              <w:spacing w:before="0" w:after="0" w:line="256" w:lineRule="auto"/>
              <w:jc w:val="center"/>
              <w:rPr>
                <w:rFonts w:cs="Arial"/>
                <w:b/>
                <w:bCs/>
                <w:sz w:val="16"/>
                <w:szCs w:val="16"/>
                <w:lang w:val="en-AU" w:eastAsia="en-AU"/>
              </w:rPr>
            </w:pPr>
            <w:r>
              <w:rPr>
                <w:rFonts w:cs="Arial"/>
                <w:b/>
                <w:bCs/>
                <w:sz w:val="16"/>
                <w:szCs w:val="16"/>
                <w:lang w:val="en-AU" w:eastAsia="en-AU"/>
              </w:rPr>
              <w:t>2006-07</w:t>
            </w:r>
          </w:p>
        </w:tc>
        <w:tc>
          <w:tcPr>
            <w:tcW w:w="281" w:type="pct"/>
            <w:noWrap/>
            <w:vAlign w:val="bottom"/>
            <w:hideMark/>
          </w:tcPr>
          <w:p w14:paraId="7ADC6625" w14:textId="77777777" w:rsidR="00074090" w:rsidRDefault="00074090">
            <w:pPr>
              <w:spacing w:before="0" w:after="0" w:line="256" w:lineRule="auto"/>
              <w:jc w:val="center"/>
              <w:rPr>
                <w:rFonts w:cs="Arial"/>
                <w:b/>
                <w:bCs/>
                <w:sz w:val="16"/>
                <w:szCs w:val="16"/>
                <w:lang w:val="en-AU" w:eastAsia="en-AU"/>
              </w:rPr>
            </w:pPr>
            <w:r>
              <w:rPr>
                <w:rFonts w:cs="Arial"/>
                <w:b/>
                <w:bCs/>
                <w:sz w:val="16"/>
                <w:szCs w:val="16"/>
                <w:lang w:val="en-AU" w:eastAsia="en-AU"/>
              </w:rPr>
              <w:t>2007-08</w:t>
            </w:r>
          </w:p>
        </w:tc>
        <w:tc>
          <w:tcPr>
            <w:tcW w:w="281" w:type="pct"/>
            <w:noWrap/>
            <w:vAlign w:val="bottom"/>
            <w:hideMark/>
          </w:tcPr>
          <w:p w14:paraId="7447875C" w14:textId="77777777" w:rsidR="00074090" w:rsidRDefault="00074090">
            <w:pPr>
              <w:spacing w:before="0" w:after="0" w:line="256" w:lineRule="auto"/>
              <w:jc w:val="center"/>
              <w:rPr>
                <w:rFonts w:cs="Arial"/>
                <w:b/>
                <w:bCs/>
                <w:sz w:val="16"/>
                <w:szCs w:val="16"/>
                <w:lang w:val="en-AU" w:eastAsia="en-AU"/>
              </w:rPr>
            </w:pPr>
            <w:r>
              <w:rPr>
                <w:rFonts w:cs="Arial"/>
                <w:b/>
                <w:bCs/>
                <w:sz w:val="16"/>
                <w:szCs w:val="16"/>
                <w:lang w:val="en-AU" w:eastAsia="en-AU"/>
              </w:rPr>
              <w:t>2008-09</w:t>
            </w:r>
          </w:p>
        </w:tc>
        <w:tc>
          <w:tcPr>
            <w:tcW w:w="281" w:type="pct"/>
            <w:noWrap/>
            <w:vAlign w:val="bottom"/>
            <w:hideMark/>
          </w:tcPr>
          <w:p w14:paraId="7720C03E" w14:textId="77777777" w:rsidR="00074090" w:rsidRDefault="00074090">
            <w:pPr>
              <w:spacing w:before="0" w:after="0" w:line="256" w:lineRule="auto"/>
              <w:jc w:val="center"/>
              <w:rPr>
                <w:rFonts w:cs="Arial"/>
                <w:b/>
                <w:bCs/>
                <w:sz w:val="16"/>
                <w:szCs w:val="16"/>
                <w:lang w:val="en-AU" w:eastAsia="en-AU"/>
              </w:rPr>
            </w:pPr>
            <w:r>
              <w:rPr>
                <w:rFonts w:cs="Arial"/>
                <w:b/>
                <w:bCs/>
                <w:sz w:val="16"/>
                <w:szCs w:val="16"/>
                <w:lang w:val="en-AU" w:eastAsia="en-AU"/>
              </w:rPr>
              <w:t>2009-10</w:t>
            </w:r>
          </w:p>
        </w:tc>
        <w:tc>
          <w:tcPr>
            <w:tcW w:w="281" w:type="pct"/>
            <w:noWrap/>
            <w:vAlign w:val="bottom"/>
            <w:hideMark/>
          </w:tcPr>
          <w:p w14:paraId="3E7BF30D" w14:textId="77777777" w:rsidR="00074090" w:rsidRDefault="00074090">
            <w:pPr>
              <w:spacing w:before="0" w:after="0" w:line="256" w:lineRule="auto"/>
              <w:jc w:val="center"/>
              <w:rPr>
                <w:rFonts w:cs="Arial"/>
                <w:b/>
                <w:bCs/>
                <w:sz w:val="16"/>
                <w:szCs w:val="16"/>
                <w:lang w:val="en-AU" w:eastAsia="en-AU"/>
              </w:rPr>
            </w:pPr>
            <w:r>
              <w:rPr>
                <w:rFonts w:cs="Arial"/>
                <w:b/>
                <w:bCs/>
                <w:sz w:val="16"/>
                <w:szCs w:val="16"/>
                <w:lang w:val="en-AU" w:eastAsia="en-AU"/>
              </w:rPr>
              <w:t>2010-11</w:t>
            </w:r>
          </w:p>
        </w:tc>
        <w:tc>
          <w:tcPr>
            <w:tcW w:w="281" w:type="pct"/>
            <w:noWrap/>
            <w:vAlign w:val="bottom"/>
            <w:hideMark/>
          </w:tcPr>
          <w:p w14:paraId="3427FC2F" w14:textId="77777777" w:rsidR="00074090" w:rsidRDefault="00074090">
            <w:pPr>
              <w:spacing w:before="0" w:after="0" w:line="256" w:lineRule="auto"/>
              <w:jc w:val="center"/>
              <w:rPr>
                <w:rFonts w:cs="Arial"/>
                <w:b/>
                <w:bCs/>
                <w:sz w:val="16"/>
                <w:szCs w:val="16"/>
                <w:lang w:val="en-AU" w:eastAsia="en-AU"/>
              </w:rPr>
            </w:pPr>
            <w:r>
              <w:rPr>
                <w:rFonts w:cs="Arial"/>
                <w:b/>
                <w:bCs/>
                <w:sz w:val="16"/>
                <w:szCs w:val="16"/>
                <w:lang w:val="en-AU" w:eastAsia="en-AU"/>
              </w:rPr>
              <w:t>2011-12</w:t>
            </w:r>
          </w:p>
        </w:tc>
        <w:tc>
          <w:tcPr>
            <w:tcW w:w="281" w:type="pct"/>
            <w:noWrap/>
            <w:vAlign w:val="bottom"/>
            <w:hideMark/>
          </w:tcPr>
          <w:p w14:paraId="7D027555" w14:textId="77777777" w:rsidR="00074090" w:rsidRDefault="00074090">
            <w:pPr>
              <w:spacing w:before="0" w:after="0" w:line="256" w:lineRule="auto"/>
              <w:jc w:val="center"/>
              <w:rPr>
                <w:rFonts w:cs="Arial"/>
                <w:b/>
                <w:bCs/>
                <w:sz w:val="16"/>
                <w:szCs w:val="16"/>
                <w:lang w:val="en-AU" w:eastAsia="en-AU"/>
              </w:rPr>
            </w:pPr>
            <w:r>
              <w:rPr>
                <w:rFonts w:cs="Arial"/>
                <w:b/>
                <w:bCs/>
                <w:sz w:val="16"/>
                <w:szCs w:val="16"/>
                <w:lang w:val="en-AU" w:eastAsia="en-AU"/>
              </w:rPr>
              <w:t>2012-13</w:t>
            </w:r>
          </w:p>
        </w:tc>
        <w:tc>
          <w:tcPr>
            <w:tcW w:w="281" w:type="pct"/>
            <w:noWrap/>
            <w:vAlign w:val="bottom"/>
            <w:hideMark/>
          </w:tcPr>
          <w:p w14:paraId="625C2B0C" w14:textId="77777777" w:rsidR="00074090" w:rsidRDefault="00074090">
            <w:pPr>
              <w:spacing w:before="0" w:after="0" w:line="256" w:lineRule="auto"/>
              <w:jc w:val="center"/>
              <w:rPr>
                <w:rFonts w:cs="Arial"/>
                <w:b/>
                <w:bCs/>
                <w:sz w:val="16"/>
                <w:szCs w:val="16"/>
                <w:lang w:val="en-AU" w:eastAsia="en-AU"/>
              </w:rPr>
            </w:pPr>
            <w:r>
              <w:rPr>
                <w:rFonts w:cs="Arial"/>
                <w:b/>
                <w:bCs/>
                <w:sz w:val="16"/>
                <w:szCs w:val="16"/>
                <w:lang w:val="en-AU" w:eastAsia="en-AU"/>
              </w:rPr>
              <w:t>2013-14</w:t>
            </w:r>
          </w:p>
        </w:tc>
        <w:tc>
          <w:tcPr>
            <w:tcW w:w="281" w:type="pct"/>
            <w:noWrap/>
            <w:vAlign w:val="bottom"/>
            <w:hideMark/>
          </w:tcPr>
          <w:p w14:paraId="04EC5E3A" w14:textId="77777777" w:rsidR="00074090" w:rsidRDefault="00074090">
            <w:pPr>
              <w:spacing w:before="0" w:after="0" w:line="256" w:lineRule="auto"/>
              <w:jc w:val="center"/>
              <w:rPr>
                <w:rFonts w:cs="Arial"/>
                <w:b/>
                <w:bCs/>
                <w:sz w:val="16"/>
                <w:szCs w:val="16"/>
                <w:lang w:val="en-AU" w:eastAsia="en-AU"/>
              </w:rPr>
            </w:pPr>
            <w:r>
              <w:rPr>
                <w:rFonts w:cs="Arial"/>
                <w:b/>
                <w:bCs/>
                <w:sz w:val="16"/>
                <w:szCs w:val="16"/>
                <w:lang w:val="en-AU" w:eastAsia="en-AU"/>
              </w:rPr>
              <w:t>2014-15</w:t>
            </w:r>
          </w:p>
        </w:tc>
        <w:tc>
          <w:tcPr>
            <w:tcW w:w="281" w:type="pct"/>
            <w:noWrap/>
            <w:vAlign w:val="bottom"/>
            <w:hideMark/>
          </w:tcPr>
          <w:p w14:paraId="7AE79C00" w14:textId="77777777" w:rsidR="00074090" w:rsidRDefault="00074090">
            <w:pPr>
              <w:spacing w:before="0" w:after="0" w:line="256" w:lineRule="auto"/>
              <w:jc w:val="center"/>
              <w:rPr>
                <w:rFonts w:cs="Arial"/>
                <w:b/>
                <w:bCs/>
                <w:sz w:val="16"/>
                <w:szCs w:val="16"/>
                <w:lang w:val="en-AU" w:eastAsia="en-AU"/>
              </w:rPr>
            </w:pPr>
            <w:r>
              <w:rPr>
                <w:rFonts w:cs="Arial"/>
                <w:b/>
                <w:bCs/>
                <w:sz w:val="16"/>
                <w:szCs w:val="16"/>
                <w:lang w:val="en-AU" w:eastAsia="en-AU"/>
              </w:rPr>
              <w:t>2015-16</w:t>
            </w:r>
          </w:p>
        </w:tc>
        <w:tc>
          <w:tcPr>
            <w:tcW w:w="267" w:type="pct"/>
            <w:vAlign w:val="bottom"/>
            <w:hideMark/>
          </w:tcPr>
          <w:p w14:paraId="2258B067" w14:textId="77777777" w:rsidR="00074090" w:rsidRDefault="00074090">
            <w:pPr>
              <w:spacing w:before="0" w:after="0" w:line="256" w:lineRule="auto"/>
              <w:jc w:val="center"/>
              <w:rPr>
                <w:rFonts w:cs="Arial"/>
                <w:b/>
                <w:bCs/>
                <w:sz w:val="16"/>
                <w:szCs w:val="16"/>
                <w:lang w:val="en-AU" w:eastAsia="en-AU"/>
              </w:rPr>
            </w:pPr>
            <w:r>
              <w:rPr>
                <w:rFonts w:cs="Arial"/>
                <w:b/>
                <w:bCs/>
                <w:sz w:val="16"/>
                <w:szCs w:val="16"/>
                <w:lang w:val="en-AU" w:eastAsia="en-AU"/>
              </w:rPr>
              <w:t>2016-17</w:t>
            </w:r>
          </w:p>
        </w:tc>
        <w:tc>
          <w:tcPr>
            <w:tcW w:w="254" w:type="pct"/>
          </w:tcPr>
          <w:p w14:paraId="5334C5E0" w14:textId="14138491" w:rsidR="00074090" w:rsidRDefault="00BB0BE5">
            <w:pPr>
              <w:spacing w:before="0" w:after="0" w:line="256" w:lineRule="auto"/>
              <w:jc w:val="center"/>
              <w:rPr>
                <w:rFonts w:cs="Arial"/>
                <w:b/>
                <w:bCs/>
                <w:sz w:val="16"/>
                <w:szCs w:val="16"/>
                <w:lang w:val="en-AU" w:eastAsia="en-AU"/>
              </w:rPr>
            </w:pPr>
            <w:r>
              <w:rPr>
                <w:rFonts w:cs="Arial"/>
                <w:b/>
                <w:bCs/>
                <w:sz w:val="16"/>
                <w:szCs w:val="16"/>
                <w:lang w:val="en-AU" w:eastAsia="en-AU"/>
              </w:rPr>
              <w:t>2017-18</w:t>
            </w:r>
          </w:p>
        </w:tc>
      </w:tr>
      <w:tr w:rsidR="00BB0BE5" w14:paraId="0EBEE960" w14:textId="2A9809C7" w:rsidTr="00D837EF">
        <w:trPr>
          <w:trHeight w:val="270"/>
        </w:trPr>
        <w:tc>
          <w:tcPr>
            <w:tcW w:w="547" w:type="pct"/>
            <w:noWrap/>
            <w:vAlign w:val="bottom"/>
            <w:hideMark/>
          </w:tcPr>
          <w:p w14:paraId="62CC2F73"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Jacky Jacky Creek</w:t>
            </w:r>
          </w:p>
        </w:tc>
        <w:tc>
          <w:tcPr>
            <w:tcW w:w="280" w:type="pct"/>
            <w:noWrap/>
            <w:vAlign w:val="bottom"/>
            <w:hideMark/>
          </w:tcPr>
          <w:p w14:paraId="4E452DD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8</w:t>
            </w:r>
          </w:p>
        </w:tc>
        <w:tc>
          <w:tcPr>
            <w:tcW w:w="280" w:type="pct"/>
            <w:noWrap/>
            <w:vAlign w:val="bottom"/>
            <w:hideMark/>
          </w:tcPr>
          <w:p w14:paraId="4EFD3E0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1</w:t>
            </w:r>
          </w:p>
        </w:tc>
        <w:tc>
          <w:tcPr>
            <w:tcW w:w="281" w:type="pct"/>
            <w:noWrap/>
            <w:vAlign w:val="bottom"/>
            <w:hideMark/>
          </w:tcPr>
          <w:p w14:paraId="64410B4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6</w:t>
            </w:r>
          </w:p>
        </w:tc>
        <w:tc>
          <w:tcPr>
            <w:tcW w:w="281" w:type="pct"/>
            <w:noWrap/>
            <w:vAlign w:val="bottom"/>
            <w:hideMark/>
          </w:tcPr>
          <w:p w14:paraId="2E5A64E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42</w:t>
            </w:r>
          </w:p>
        </w:tc>
        <w:tc>
          <w:tcPr>
            <w:tcW w:w="281" w:type="pct"/>
            <w:noWrap/>
            <w:vAlign w:val="bottom"/>
            <w:hideMark/>
          </w:tcPr>
          <w:p w14:paraId="5CDCED8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0</w:t>
            </w:r>
          </w:p>
        </w:tc>
        <w:tc>
          <w:tcPr>
            <w:tcW w:w="281" w:type="pct"/>
            <w:noWrap/>
            <w:vAlign w:val="bottom"/>
            <w:hideMark/>
          </w:tcPr>
          <w:p w14:paraId="2290E2B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2</w:t>
            </w:r>
          </w:p>
        </w:tc>
        <w:tc>
          <w:tcPr>
            <w:tcW w:w="281" w:type="pct"/>
            <w:noWrap/>
            <w:vAlign w:val="bottom"/>
            <w:hideMark/>
          </w:tcPr>
          <w:p w14:paraId="2B56EA7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1</w:t>
            </w:r>
          </w:p>
        </w:tc>
        <w:tc>
          <w:tcPr>
            <w:tcW w:w="281" w:type="pct"/>
            <w:noWrap/>
            <w:vAlign w:val="bottom"/>
            <w:hideMark/>
          </w:tcPr>
          <w:p w14:paraId="406E8CF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4</w:t>
            </w:r>
          </w:p>
        </w:tc>
        <w:tc>
          <w:tcPr>
            <w:tcW w:w="281" w:type="pct"/>
            <w:noWrap/>
            <w:vAlign w:val="bottom"/>
            <w:hideMark/>
          </w:tcPr>
          <w:p w14:paraId="6C2375A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5</w:t>
            </w:r>
          </w:p>
        </w:tc>
        <w:tc>
          <w:tcPr>
            <w:tcW w:w="281" w:type="pct"/>
            <w:noWrap/>
            <w:vAlign w:val="bottom"/>
            <w:hideMark/>
          </w:tcPr>
          <w:p w14:paraId="2764E31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6</w:t>
            </w:r>
          </w:p>
        </w:tc>
        <w:tc>
          <w:tcPr>
            <w:tcW w:w="281" w:type="pct"/>
            <w:noWrap/>
            <w:vAlign w:val="bottom"/>
            <w:hideMark/>
          </w:tcPr>
          <w:p w14:paraId="6469441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0</w:t>
            </w:r>
          </w:p>
        </w:tc>
        <w:tc>
          <w:tcPr>
            <w:tcW w:w="281" w:type="pct"/>
            <w:noWrap/>
            <w:vAlign w:val="bottom"/>
            <w:hideMark/>
          </w:tcPr>
          <w:p w14:paraId="3565486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6</w:t>
            </w:r>
          </w:p>
        </w:tc>
        <w:tc>
          <w:tcPr>
            <w:tcW w:w="281" w:type="pct"/>
            <w:noWrap/>
            <w:vAlign w:val="bottom"/>
            <w:hideMark/>
          </w:tcPr>
          <w:p w14:paraId="09972D1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0</w:t>
            </w:r>
          </w:p>
        </w:tc>
        <w:tc>
          <w:tcPr>
            <w:tcW w:w="281" w:type="pct"/>
            <w:noWrap/>
            <w:vAlign w:val="bottom"/>
            <w:hideMark/>
          </w:tcPr>
          <w:p w14:paraId="07A8F85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3</w:t>
            </w:r>
          </w:p>
        </w:tc>
        <w:tc>
          <w:tcPr>
            <w:tcW w:w="267" w:type="pct"/>
            <w:vAlign w:val="bottom"/>
            <w:hideMark/>
          </w:tcPr>
          <w:p w14:paraId="784BCB3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8</w:t>
            </w:r>
          </w:p>
        </w:tc>
        <w:tc>
          <w:tcPr>
            <w:tcW w:w="254" w:type="pct"/>
            <w:vAlign w:val="center"/>
          </w:tcPr>
          <w:p w14:paraId="25BBE43F" w14:textId="0073229E"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55</w:t>
            </w:r>
          </w:p>
        </w:tc>
      </w:tr>
      <w:tr w:rsidR="00BB0BE5" w14:paraId="1C01E3DC" w14:textId="34300D45" w:rsidTr="00D837EF">
        <w:trPr>
          <w:trHeight w:val="255"/>
        </w:trPr>
        <w:tc>
          <w:tcPr>
            <w:tcW w:w="547" w:type="pct"/>
            <w:noWrap/>
            <w:vAlign w:val="bottom"/>
            <w:hideMark/>
          </w:tcPr>
          <w:p w14:paraId="4D0BC1F2"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Olive Pascoe River</w:t>
            </w:r>
          </w:p>
        </w:tc>
        <w:tc>
          <w:tcPr>
            <w:tcW w:w="280" w:type="pct"/>
            <w:noWrap/>
            <w:vAlign w:val="bottom"/>
            <w:hideMark/>
          </w:tcPr>
          <w:p w14:paraId="571C31F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5</w:t>
            </w:r>
          </w:p>
        </w:tc>
        <w:tc>
          <w:tcPr>
            <w:tcW w:w="280" w:type="pct"/>
            <w:noWrap/>
            <w:vAlign w:val="bottom"/>
            <w:hideMark/>
          </w:tcPr>
          <w:p w14:paraId="6FB67EEA"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4</w:t>
            </w:r>
          </w:p>
        </w:tc>
        <w:tc>
          <w:tcPr>
            <w:tcW w:w="281" w:type="pct"/>
            <w:noWrap/>
            <w:vAlign w:val="bottom"/>
            <w:hideMark/>
          </w:tcPr>
          <w:p w14:paraId="472FC63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8</w:t>
            </w:r>
          </w:p>
        </w:tc>
        <w:tc>
          <w:tcPr>
            <w:tcW w:w="281" w:type="pct"/>
            <w:noWrap/>
            <w:vAlign w:val="bottom"/>
            <w:hideMark/>
          </w:tcPr>
          <w:p w14:paraId="0ED381A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77</w:t>
            </w:r>
          </w:p>
        </w:tc>
        <w:tc>
          <w:tcPr>
            <w:tcW w:w="281" w:type="pct"/>
            <w:noWrap/>
            <w:vAlign w:val="bottom"/>
            <w:hideMark/>
          </w:tcPr>
          <w:p w14:paraId="63217F1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8</w:t>
            </w:r>
          </w:p>
        </w:tc>
        <w:tc>
          <w:tcPr>
            <w:tcW w:w="281" w:type="pct"/>
            <w:noWrap/>
            <w:vAlign w:val="bottom"/>
            <w:hideMark/>
          </w:tcPr>
          <w:p w14:paraId="171581A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0</w:t>
            </w:r>
          </w:p>
        </w:tc>
        <w:tc>
          <w:tcPr>
            <w:tcW w:w="281" w:type="pct"/>
            <w:noWrap/>
            <w:vAlign w:val="bottom"/>
            <w:hideMark/>
          </w:tcPr>
          <w:p w14:paraId="2F1AC30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8</w:t>
            </w:r>
          </w:p>
        </w:tc>
        <w:tc>
          <w:tcPr>
            <w:tcW w:w="281" w:type="pct"/>
            <w:noWrap/>
            <w:vAlign w:val="bottom"/>
            <w:hideMark/>
          </w:tcPr>
          <w:p w14:paraId="30B8863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2</w:t>
            </w:r>
          </w:p>
        </w:tc>
        <w:tc>
          <w:tcPr>
            <w:tcW w:w="281" w:type="pct"/>
            <w:noWrap/>
            <w:vAlign w:val="bottom"/>
            <w:hideMark/>
          </w:tcPr>
          <w:p w14:paraId="3202897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18</w:t>
            </w:r>
          </w:p>
        </w:tc>
        <w:tc>
          <w:tcPr>
            <w:tcW w:w="281" w:type="pct"/>
            <w:noWrap/>
            <w:vAlign w:val="bottom"/>
            <w:hideMark/>
          </w:tcPr>
          <w:p w14:paraId="2660294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6</w:t>
            </w:r>
          </w:p>
        </w:tc>
        <w:tc>
          <w:tcPr>
            <w:tcW w:w="281" w:type="pct"/>
            <w:noWrap/>
            <w:vAlign w:val="bottom"/>
            <w:hideMark/>
          </w:tcPr>
          <w:p w14:paraId="521CE94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0</w:t>
            </w:r>
          </w:p>
        </w:tc>
        <w:tc>
          <w:tcPr>
            <w:tcW w:w="281" w:type="pct"/>
            <w:noWrap/>
            <w:vAlign w:val="bottom"/>
            <w:hideMark/>
          </w:tcPr>
          <w:p w14:paraId="3A2E2A2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5</w:t>
            </w:r>
          </w:p>
        </w:tc>
        <w:tc>
          <w:tcPr>
            <w:tcW w:w="281" w:type="pct"/>
            <w:noWrap/>
            <w:vAlign w:val="bottom"/>
            <w:hideMark/>
          </w:tcPr>
          <w:p w14:paraId="1812E59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7</w:t>
            </w:r>
          </w:p>
        </w:tc>
        <w:tc>
          <w:tcPr>
            <w:tcW w:w="281" w:type="pct"/>
            <w:noWrap/>
            <w:vAlign w:val="bottom"/>
            <w:hideMark/>
          </w:tcPr>
          <w:p w14:paraId="27FEB52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6</w:t>
            </w:r>
          </w:p>
        </w:tc>
        <w:tc>
          <w:tcPr>
            <w:tcW w:w="267" w:type="pct"/>
            <w:vAlign w:val="bottom"/>
            <w:hideMark/>
          </w:tcPr>
          <w:p w14:paraId="7177CD0A"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0</w:t>
            </w:r>
          </w:p>
        </w:tc>
        <w:tc>
          <w:tcPr>
            <w:tcW w:w="254" w:type="pct"/>
            <w:vAlign w:val="center"/>
          </w:tcPr>
          <w:p w14:paraId="3279D560" w14:textId="5C03C404"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68</w:t>
            </w:r>
          </w:p>
        </w:tc>
      </w:tr>
      <w:tr w:rsidR="00BB0BE5" w14:paraId="1EA13E86" w14:textId="06FB9E64" w:rsidTr="00D837EF">
        <w:trPr>
          <w:trHeight w:val="255"/>
        </w:trPr>
        <w:tc>
          <w:tcPr>
            <w:tcW w:w="547" w:type="pct"/>
            <w:noWrap/>
            <w:vAlign w:val="bottom"/>
            <w:hideMark/>
          </w:tcPr>
          <w:p w14:paraId="0F8F1FB4"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Lockhart River</w:t>
            </w:r>
          </w:p>
        </w:tc>
        <w:tc>
          <w:tcPr>
            <w:tcW w:w="280" w:type="pct"/>
            <w:noWrap/>
            <w:vAlign w:val="bottom"/>
            <w:hideMark/>
          </w:tcPr>
          <w:p w14:paraId="00BFF96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2</w:t>
            </w:r>
          </w:p>
        </w:tc>
        <w:tc>
          <w:tcPr>
            <w:tcW w:w="280" w:type="pct"/>
            <w:noWrap/>
            <w:vAlign w:val="bottom"/>
            <w:hideMark/>
          </w:tcPr>
          <w:p w14:paraId="5FCEF8E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0</w:t>
            </w:r>
          </w:p>
        </w:tc>
        <w:tc>
          <w:tcPr>
            <w:tcW w:w="281" w:type="pct"/>
            <w:noWrap/>
            <w:vAlign w:val="bottom"/>
            <w:hideMark/>
          </w:tcPr>
          <w:p w14:paraId="222F504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7</w:t>
            </w:r>
          </w:p>
        </w:tc>
        <w:tc>
          <w:tcPr>
            <w:tcW w:w="281" w:type="pct"/>
            <w:noWrap/>
            <w:vAlign w:val="bottom"/>
            <w:hideMark/>
          </w:tcPr>
          <w:p w14:paraId="0C28302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12</w:t>
            </w:r>
          </w:p>
        </w:tc>
        <w:tc>
          <w:tcPr>
            <w:tcW w:w="281" w:type="pct"/>
            <w:noWrap/>
            <w:vAlign w:val="bottom"/>
            <w:hideMark/>
          </w:tcPr>
          <w:p w14:paraId="7CCC190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4</w:t>
            </w:r>
          </w:p>
        </w:tc>
        <w:tc>
          <w:tcPr>
            <w:tcW w:w="281" w:type="pct"/>
            <w:noWrap/>
            <w:vAlign w:val="bottom"/>
            <w:hideMark/>
          </w:tcPr>
          <w:p w14:paraId="3CE887E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5</w:t>
            </w:r>
          </w:p>
        </w:tc>
        <w:tc>
          <w:tcPr>
            <w:tcW w:w="281" w:type="pct"/>
            <w:noWrap/>
            <w:vAlign w:val="bottom"/>
            <w:hideMark/>
          </w:tcPr>
          <w:p w14:paraId="3FB317B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4</w:t>
            </w:r>
          </w:p>
        </w:tc>
        <w:tc>
          <w:tcPr>
            <w:tcW w:w="281" w:type="pct"/>
            <w:noWrap/>
            <w:vAlign w:val="bottom"/>
            <w:hideMark/>
          </w:tcPr>
          <w:p w14:paraId="54A19D0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8</w:t>
            </w:r>
          </w:p>
        </w:tc>
        <w:tc>
          <w:tcPr>
            <w:tcW w:w="281" w:type="pct"/>
            <w:noWrap/>
            <w:vAlign w:val="bottom"/>
            <w:hideMark/>
          </w:tcPr>
          <w:p w14:paraId="5712BFD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5</w:t>
            </w:r>
          </w:p>
        </w:tc>
        <w:tc>
          <w:tcPr>
            <w:tcW w:w="281" w:type="pct"/>
            <w:noWrap/>
            <w:vAlign w:val="bottom"/>
            <w:hideMark/>
          </w:tcPr>
          <w:p w14:paraId="05562C7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9</w:t>
            </w:r>
          </w:p>
        </w:tc>
        <w:tc>
          <w:tcPr>
            <w:tcW w:w="281" w:type="pct"/>
            <w:noWrap/>
            <w:vAlign w:val="bottom"/>
            <w:hideMark/>
          </w:tcPr>
          <w:p w14:paraId="55F596A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1</w:t>
            </w:r>
          </w:p>
        </w:tc>
        <w:tc>
          <w:tcPr>
            <w:tcW w:w="281" w:type="pct"/>
            <w:noWrap/>
            <w:vAlign w:val="bottom"/>
            <w:hideMark/>
          </w:tcPr>
          <w:p w14:paraId="49A10C9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0</w:t>
            </w:r>
          </w:p>
        </w:tc>
        <w:tc>
          <w:tcPr>
            <w:tcW w:w="281" w:type="pct"/>
            <w:noWrap/>
            <w:vAlign w:val="bottom"/>
            <w:hideMark/>
          </w:tcPr>
          <w:p w14:paraId="426DA04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4</w:t>
            </w:r>
          </w:p>
        </w:tc>
        <w:tc>
          <w:tcPr>
            <w:tcW w:w="281" w:type="pct"/>
            <w:noWrap/>
            <w:vAlign w:val="bottom"/>
            <w:hideMark/>
          </w:tcPr>
          <w:p w14:paraId="02A9A07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0</w:t>
            </w:r>
          </w:p>
        </w:tc>
        <w:tc>
          <w:tcPr>
            <w:tcW w:w="267" w:type="pct"/>
            <w:vAlign w:val="bottom"/>
            <w:hideMark/>
          </w:tcPr>
          <w:p w14:paraId="407D368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8</w:t>
            </w:r>
          </w:p>
        </w:tc>
        <w:tc>
          <w:tcPr>
            <w:tcW w:w="254" w:type="pct"/>
            <w:vAlign w:val="center"/>
          </w:tcPr>
          <w:p w14:paraId="7DF825FC" w14:textId="1783A546"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43</w:t>
            </w:r>
          </w:p>
        </w:tc>
      </w:tr>
      <w:tr w:rsidR="00BB0BE5" w14:paraId="6F2AF0B2" w14:textId="33D63593" w:rsidTr="00D837EF">
        <w:trPr>
          <w:trHeight w:val="255"/>
        </w:trPr>
        <w:tc>
          <w:tcPr>
            <w:tcW w:w="547" w:type="pct"/>
            <w:noWrap/>
            <w:vAlign w:val="bottom"/>
            <w:hideMark/>
          </w:tcPr>
          <w:p w14:paraId="2AE8599F"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Stewart River</w:t>
            </w:r>
          </w:p>
        </w:tc>
        <w:tc>
          <w:tcPr>
            <w:tcW w:w="280" w:type="pct"/>
            <w:noWrap/>
            <w:vAlign w:val="bottom"/>
            <w:hideMark/>
          </w:tcPr>
          <w:p w14:paraId="2EC2F26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w:t>
            </w:r>
          </w:p>
        </w:tc>
        <w:tc>
          <w:tcPr>
            <w:tcW w:w="280" w:type="pct"/>
            <w:noWrap/>
            <w:vAlign w:val="bottom"/>
            <w:hideMark/>
          </w:tcPr>
          <w:p w14:paraId="07DABB8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7</w:t>
            </w:r>
          </w:p>
        </w:tc>
        <w:tc>
          <w:tcPr>
            <w:tcW w:w="281" w:type="pct"/>
            <w:noWrap/>
            <w:vAlign w:val="bottom"/>
            <w:hideMark/>
          </w:tcPr>
          <w:p w14:paraId="6D59F16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2</w:t>
            </w:r>
          </w:p>
        </w:tc>
        <w:tc>
          <w:tcPr>
            <w:tcW w:w="281" w:type="pct"/>
            <w:noWrap/>
            <w:vAlign w:val="bottom"/>
            <w:hideMark/>
          </w:tcPr>
          <w:p w14:paraId="2E8EECD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6</w:t>
            </w:r>
          </w:p>
        </w:tc>
        <w:tc>
          <w:tcPr>
            <w:tcW w:w="281" w:type="pct"/>
            <w:noWrap/>
            <w:vAlign w:val="bottom"/>
            <w:hideMark/>
          </w:tcPr>
          <w:p w14:paraId="3C1FACB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0</w:t>
            </w:r>
          </w:p>
        </w:tc>
        <w:tc>
          <w:tcPr>
            <w:tcW w:w="281" w:type="pct"/>
            <w:noWrap/>
            <w:vAlign w:val="bottom"/>
            <w:hideMark/>
          </w:tcPr>
          <w:p w14:paraId="263201C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2</w:t>
            </w:r>
          </w:p>
        </w:tc>
        <w:tc>
          <w:tcPr>
            <w:tcW w:w="281" w:type="pct"/>
            <w:noWrap/>
            <w:vAlign w:val="bottom"/>
            <w:hideMark/>
          </w:tcPr>
          <w:p w14:paraId="677B47E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3</w:t>
            </w:r>
          </w:p>
        </w:tc>
        <w:tc>
          <w:tcPr>
            <w:tcW w:w="281" w:type="pct"/>
            <w:noWrap/>
            <w:vAlign w:val="bottom"/>
            <w:hideMark/>
          </w:tcPr>
          <w:p w14:paraId="7F8302A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2</w:t>
            </w:r>
          </w:p>
        </w:tc>
        <w:tc>
          <w:tcPr>
            <w:tcW w:w="281" w:type="pct"/>
            <w:noWrap/>
            <w:vAlign w:val="bottom"/>
            <w:hideMark/>
          </w:tcPr>
          <w:p w14:paraId="600972F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4</w:t>
            </w:r>
          </w:p>
        </w:tc>
        <w:tc>
          <w:tcPr>
            <w:tcW w:w="281" w:type="pct"/>
            <w:noWrap/>
            <w:vAlign w:val="bottom"/>
            <w:hideMark/>
          </w:tcPr>
          <w:p w14:paraId="658B834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2</w:t>
            </w:r>
          </w:p>
        </w:tc>
        <w:tc>
          <w:tcPr>
            <w:tcW w:w="281" w:type="pct"/>
            <w:noWrap/>
            <w:vAlign w:val="bottom"/>
            <w:hideMark/>
          </w:tcPr>
          <w:p w14:paraId="3437508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0</w:t>
            </w:r>
          </w:p>
        </w:tc>
        <w:tc>
          <w:tcPr>
            <w:tcW w:w="281" w:type="pct"/>
            <w:noWrap/>
            <w:vAlign w:val="bottom"/>
            <w:hideMark/>
          </w:tcPr>
          <w:p w14:paraId="4919CEF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6</w:t>
            </w:r>
          </w:p>
        </w:tc>
        <w:tc>
          <w:tcPr>
            <w:tcW w:w="281" w:type="pct"/>
            <w:noWrap/>
            <w:vAlign w:val="bottom"/>
            <w:hideMark/>
          </w:tcPr>
          <w:p w14:paraId="7E25DE3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w:t>
            </w:r>
          </w:p>
        </w:tc>
        <w:tc>
          <w:tcPr>
            <w:tcW w:w="281" w:type="pct"/>
            <w:noWrap/>
            <w:vAlign w:val="bottom"/>
            <w:hideMark/>
          </w:tcPr>
          <w:p w14:paraId="0DCA502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w:t>
            </w:r>
          </w:p>
        </w:tc>
        <w:tc>
          <w:tcPr>
            <w:tcW w:w="267" w:type="pct"/>
            <w:vAlign w:val="bottom"/>
            <w:hideMark/>
          </w:tcPr>
          <w:p w14:paraId="2570B05F"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4</w:t>
            </w:r>
          </w:p>
        </w:tc>
        <w:tc>
          <w:tcPr>
            <w:tcW w:w="254" w:type="pct"/>
            <w:vAlign w:val="center"/>
          </w:tcPr>
          <w:p w14:paraId="3BD21A26" w14:textId="306828E0"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17</w:t>
            </w:r>
          </w:p>
        </w:tc>
      </w:tr>
      <w:tr w:rsidR="00BB0BE5" w14:paraId="1CBE1FBD" w14:textId="0642042B" w:rsidTr="00D837EF">
        <w:trPr>
          <w:trHeight w:val="255"/>
        </w:trPr>
        <w:tc>
          <w:tcPr>
            <w:tcW w:w="547" w:type="pct"/>
            <w:noWrap/>
            <w:vAlign w:val="bottom"/>
            <w:hideMark/>
          </w:tcPr>
          <w:p w14:paraId="5D60C1BE"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Normanby River</w:t>
            </w:r>
          </w:p>
        </w:tc>
        <w:tc>
          <w:tcPr>
            <w:tcW w:w="280" w:type="pct"/>
            <w:noWrap/>
            <w:vAlign w:val="bottom"/>
            <w:hideMark/>
          </w:tcPr>
          <w:p w14:paraId="63F5713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w:t>
            </w:r>
          </w:p>
        </w:tc>
        <w:tc>
          <w:tcPr>
            <w:tcW w:w="280" w:type="pct"/>
            <w:noWrap/>
            <w:vAlign w:val="bottom"/>
            <w:hideMark/>
          </w:tcPr>
          <w:p w14:paraId="5A0500A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82</w:t>
            </w:r>
          </w:p>
        </w:tc>
        <w:tc>
          <w:tcPr>
            <w:tcW w:w="281" w:type="pct"/>
            <w:noWrap/>
            <w:vAlign w:val="bottom"/>
            <w:hideMark/>
          </w:tcPr>
          <w:p w14:paraId="0CF5FC6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7</w:t>
            </w:r>
          </w:p>
        </w:tc>
        <w:tc>
          <w:tcPr>
            <w:tcW w:w="281" w:type="pct"/>
            <w:noWrap/>
            <w:vAlign w:val="bottom"/>
            <w:hideMark/>
          </w:tcPr>
          <w:p w14:paraId="53E1B69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79</w:t>
            </w:r>
          </w:p>
        </w:tc>
        <w:tc>
          <w:tcPr>
            <w:tcW w:w="281" w:type="pct"/>
            <w:noWrap/>
            <w:vAlign w:val="bottom"/>
            <w:hideMark/>
          </w:tcPr>
          <w:p w14:paraId="1525B1C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06</w:t>
            </w:r>
          </w:p>
        </w:tc>
        <w:tc>
          <w:tcPr>
            <w:tcW w:w="281" w:type="pct"/>
            <w:noWrap/>
            <w:vAlign w:val="bottom"/>
            <w:hideMark/>
          </w:tcPr>
          <w:p w14:paraId="622184E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01</w:t>
            </w:r>
          </w:p>
        </w:tc>
        <w:tc>
          <w:tcPr>
            <w:tcW w:w="281" w:type="pct"/>
            <w:noWrap/>
            <w:vAlign w:val="bottom"/>
            <w:hideMark/>
          </w:tcPr>
          <w:p w14:paraId="3AF5079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56</w:t>
            </w:r>
          </w:p>
        </w:tc>
        <w:tc>
          <w:tcPr>
            <w:tcW w:w="281" w:type="pct"/>
            <w:noWrap/>
            <w:vAlign w:val="bottom"/>
            <w:hideMark/>
          </w:tcPr>
          <w:p w14:paraId="6531B62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76</w:t>
            </w:r>
          </w:p>
        </w:tc>
        <w:tc>
          <w:tcPr>
            <w:tcW w:w="281" w:type="pct"/>
            <w:noWrap/>
            <w:vAlign w:val="bottom"/>
            <w:hideMark/>
          </w:tcPr>
          <w:p w14:paraId="3F25BEC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38</w:t>
            </w:r>
          </w:p>
        </w:tc>
        <w:tc>
          <w:tcPr>
            <w:tcW w:w="281" w:type="pct"/>
            <w:noWrap/>
            <w:vAlign w:val="bottom"/>
            <w:hideMark/>
          </w:tcPr>
          <w:p w14:paraId="26148C2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02</w:t>
            </w:r>
          </w:p>
        </w:tc>
        <w:tc>
          <w:tcPr>
            <w:tcW w:w="281" w:type="pct"/>
            <w:noWrap/>
            <w:vAlign w:val="bottom"/>
            <w:hideMark/>
          </w:tcPr>
          <w:p w14:paraId="7D51359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17</w:t>
            </w:r>
          </w:p>
        </w:tc>
        <w:tc>
          <w:tcPr>
            <w:tcW w:w="281" w:type="pct"/>
            <w:noWrap/>
            <w:vAlign w:val="bottom"/>
            <w:hideMark/>
          </w:tcPr>
          <w:p w14:paraId="2F81CD0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89</w:t>
            </w:r>
          </w:p>
        </w:tc>
        <w:tc>
          <w:tcPr>
            <w:tcW w:w="281" w:type="pct"/>
            <w:noWrap/>
            <w:vAlign w:val="bottom"/>
            <w:hideMark/>
          </w:tcPr>
          <w:p w14:paraId="21A26F9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60</w:t>
            </w:r>
          </w:p>
        </w:tc>
        <w:tc>
          <w:tcPr>
            <w:tcW w:w="281" w:type="pct"/>
            <w:noWrap/>
            <w:vAlign w:val="bottom"/>
            <w:hideMark/>
          </w:tcPr>
          <w:p w14:paraId="6FA0A21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70</w:t>
            </w:r>
          </w:p>
        </w:tc>
        <w:tc>
          <w:tcPr>
            <w:tcW w:w="267" w:type="pct"/>
            <w:vAlign w:val="bottom"/>
            <w:hideMark/>
          </w:tcPr>
          <w:p w14:paraId="007828B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89</w:t>
            </w:r>
          </w:p>
        </w:tc>
        <w:tc>
          <w:tcPr>
            <w:tcW w:w="254" w:type="pct"/>
            <w:vAlign w:val="center"/>
          </w:tcPr>
          <w:p w14:paraId="2DA6895D" w14:textId="26F4E6ED"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217</w:t>
            </w:r>
          </w:p>
        </w:tc>
      </w:tr>
      <w:tr w:rsidR="00BB0BE5" w14:paraId="66B35CD2" w14:textId="68F080E9" w:rsidTr="00D837EF">
        <w:trPr>
          <w:trHeight w:val="255"/>
        </w:trPr>
        <w:tc>
          <w:tcPr>
            <w:tcW w:w="547" w:type="pct"/>
            <w:noWrap/>
            <w:vAlign w:val="bottom"/>
            <w:hideMark/>
          </w:tcPr>
          <w:p w14:paraId="44D45ECB"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Jeannie River</w:t>
            </w:r>
          </w:p>
        </w:tc>
        <w:tc>
          <w:tcPr>
            <w:tcW w:w="280" w:type="pct"/>
            <w:noWrap/>
            <w:vAlign w:val="bottom"/>
            <w:hideMark/>
          </w:tcPr>
          <w:p w14:paraId="22455B8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0</w:t>
            </w:r>
          </w:p>
        </w:tc>
        <w:tc>
          <w:tcPr>
            <w:tcW w:w="280" w:type="pct"/>
            <w:noWrap/>
            <w:vAlign w:val="bottom"/>
            <w:hideMark/>
          </w:tcPr>
          <w:p w14:paraId="59D496F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4</w:t>
            </w:r>
          </w:p>
        </w:tc>
        <w:tc>
          <w:tcPr>
            <w:tcW w:w="281" w:type="pct"/>
            <w:noWrap/>
            <w:vAlign w:val="bottom"/>
            <w:hideMark/>
          </w:tcPr>
          <w:p w14:paraId="4BAF7A0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w:t>
            </w:r>
          </w:p>
        </w:tc>
        <w:tc>
          <w:tcPr>
            <w:tcW w:w="281" w:type="pct"/>
            <w:noWrap/>
            <w:vAlign w:val="bottom"/>
            <w:hideMark/>
          </w:tcPr>
          <w:p w14:paraId="25E986F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6</w:t>
            </w:r>
          </w:p>
        </w:tc>
        <w:tc>
          <w:tcPr>
            <w:tcW w:w="281" w:type="pct"/>
            <w:noWrap/>
            <w:vAlign w:val="bottom"/>
            <w:hideMark/>
          </w:tcPr>
          <w:p w14:paraId="0AEC319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w:t>
            </w:r>
          </w:p>
        </w:tc>
        <w:tc>
          <w:tcPr>
            <w:tcW w:w="281" w:type="pct"/>
            <w:noWrap/>
            <w:vAlign w:val="bottom"/>
            <w:hideMark/>
          </w:tcPr>
          <w:p w14:paraId="2238132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9</w:t>
            </w:r>
          </w:p>
        </w:tc>
        <w:tc>
          <w:tcPr>
            <w:tcW w:w="281" w:type="pct"/>
            <w:noWrap/>
            <w:vAlign w:val="bottom"/>
            <w:hideMark/>
          </w:tcPr>
          <w:p w14:paraId="5C428A3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2</w:t>
            </w:r>
          </w:p>
        </w:tc>
        <w:tc>
          <w:tcPr>
            <w:tcW w:w="281" w:type="pct"/>
            <w:noWrap/>
            <w:vAlign w:val="bottom"/>
            <w:hideMark/>
          </w:tcPr>
          <w:p w14:paraId="7FBD46C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6</w:t>
            </w:r>
          </w:p>
        </w:tc>
        <w:tc>
          <w:tcPr>
            <w:tcW w:w="281" w:type="pct"/>
            <w:noWrap/>
            <w:vAlign w:val="bottom"/>
            <w:hideMark/>
          </w:tcPr>
          <w:p w14:paraId="1B51489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0</w:t>
            </w:r>
          </w:p>
        </w:tc>
        <w:tc>
          <w:tcPr>
            <w:tcW w:w="281" w:type="pct"/>
            <w:noWrap/>
            <w:vAlign w:val="bottom"/>
            <w:hideMark/>
          </w:tcPr>
          <w:p w14:paraId="185A8BE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1</w:t>
            </w:r>
          </w:p>
        </w:tc>
        <w:tc>
          <w:tcPr>
            <w:tcW w:w="281" w:type="pct"/>
            <w:noWrap/>
            <w:vAlign w:val="bottom"/>
            <w:hideMark/>
          </w:tcPr>
          <w:p w14:paraId="64B67FA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w:t>
            </w:r>
          </w:p>
        </w:tc>
        <w:tc>
          <w:tcPr>
            <w:tcW w:w="281" w:type="pct"/>
            <w:noWrap/>
            <w:vAlign w:val="bottom"/>
            <w:hideMark/>
          </w:tcPr>
          <w:p w14:paraId="484BF5DF"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0</w:t>
            </w:r>
          </w:p>
        </w:tc>
        <w:tc>
          <w:tcPr>
            <w:tcW w:w="281" w:type="pct"/>
            <w:noWrap/>
            <w:vAlign w:val="bottom"/>
            <w:hideMark/>
          </w:tcPr>
          <w:p w14:paraId="25243B7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5</w:t>
            </w:r>
          </w:p>
        </w:tc>
        <w:tc>
          <w:tcPr>
            <w:tcW w:w="281" w:type="pct"/>
            <w:noWrap/>
            <w:vAlign w:val="bottom"/>
            <w:hideMark/>
          </w:tcPr>
          <w:p w14:paraId="7A08FFD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7</w:t>
            </w:r>
          </w:p>
        </w:tc>
        <w:tc>
          <w:tcPr>
            <w:tcW w:w="267" w:type="pct"/>
            <w:vAlign w:val="bottom"/>
            <w:hideMark/>
          </w:tcPr>
          <w:p w14:paraId="464BD83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5</w:t>
            </w:r>
          </w:p>
        </w:tc>
        <w:tc>
          <w:tcPr>
            <w:tcW w:w="254" w:type="pct"/>
            <w:vAlign w:val="center"/>
          </w:tcPr>
          <w:p w14:paraId="6D8E5976" w14:textId="1C4BEBDD"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34</w:t>
            </w:r>
          </w:p>
        </w:tc>
      </w:tr>
      <w:tr w:rsidR="00BB0BE5" w14:paraId="2E8603FE" w14:textId="090AF683" w:rsidTr="00D837EF">
        <w:trPr>
          <w:trHeight w:val="255"/>
        </w:trPr>
        <w:tc>
          <w:tcPr>
            <w:tcW w:w="547" w:type="pct"/>
            <w:noWrap/>
            <w:vAlign w:val="bottom"/>
            <w:hideMark/>
          </w:tcPr>
          <w:p w14:paraId="09FCDB21"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Endeavour River</w:t>
            </w:r>
          </w:p>
        </w:tc>
        <w:tc>
          <w:tcPr>
            <w:tcW w:w="280" w:type="pct"/>
            <w:noWrap/>
            <w:vAlign w:val="bottom"/>
            <w:hideMark/>
          </w:tcPr>
          <w:p w14:paraId="446F379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w:t>
            </w:r>
          </w:p>
        </w:tc>
        <w:tc>
          <w:tcPr>
            <w:tcW w:w="280" w:type="pct"/>
            <w:noWrap/>
            <w:vAlign w:val="bottom"/>
            <w:hideMark/>
          </w:tcPr>
          <w:p w14:paraId="79B5457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5</w:t>
            </w:r>
          </w:p>
        </w:tc>
        <w:tc>
          <w:tcPr>
            <w:tcW w:w="281" w:type="pct"/>
            <w:noWrap/>
            <w:vAlign w:val="bottom"/>
            <w:hideMark/>
          </w:tcPr>
          <w:p w14:paraId="3A36F8B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5</w:t>
            </w:r>
          </w:p>
        </w:tc>
        <w:tc>
          <w:tcPr>
            <w:tcW w:w="281" w:type="pct"/>
            <w:noWrap/>
            <w:vAlign w:val="bottom"/>
            <w:hideMark/>
          </w:tcPr>
          <w:p w14:paraId="69F0628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09</w:t>
            </w:r>
          </w:p>
        </w:tc>
        <w:tc>
          <w:tcPr>
            <w:tcW w:w="281" w:type="pct"/>
            <w:noWrap/>
            <w:vAlign w:val="bottom"/>
            <w:hideMark/>
          </w:tcPr>
          <w:p w14:paraId="46003A3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6</w:t>
            </w:r>
          </w:p>
        </w:tc>
        <w:tc>
          <w:tcPr>
            <w:tcW w:w="281" w:type="pct"/>
            <w:noWrap/>
            <w:vAlign w:val="bottom"/>
            <w:hideMark/>
          </w:tcPr>
          <w:p w14:paraId="11C64F2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8</w:t>
            </w:r>
          </w:p>
        </w:tc>
        <w:tc>
          <w:tcPr>
            <w:tcW w:w="281" w:type="pct"/>
            <w:noWrap/>
            <w:vAlign w:val="bottom"/>
            <w:hideMark/>
          </w:tcPr>
          <w:p w14:paraId="7FD6AE8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5</w:t>
            </w:r>
          </w:p>
        </w:tc>
        <w:tc>
          <w:tcPr>
            <w:tcW w:w="281" w:type="pct"/>
            <w:noWrap/>
            <w:vAlign w:val="bottom"/>
            <w:hideMark/>
          </w:tcPr>
          <w:p w14:paraId="69F36A4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9</w:t>
            </w:r>
          </w:p>
        </w:tc>
        <w:tc>
          <w:tcPr>
            <w:tcW w:w="281" w:type="pct"/>
            <w:noWrap/>
            <w:vAlign w:val="bottom"/>
            <w:hideMark/>
          </w:tcPr>
          <w:p w14:paraId="3A4221C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2</w:t>
            </w:r>
          </w:p>
        </w:tc>
        <w:tc>
          <w:tcPr>
            <w:tcW w:w="281" w:type="pct"/>
            <w:noWrap/>
            <w:vAlign w:val="bottom"/>
            <w:hideMark/>
          </w:tcPr>
          <w:p w14:paraId="1615C6C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4</w:t>
            </w:r>
          </w:p>
        </w:tc>
        <w:tc>
          <w:tcPr>
            <w:tcW w:w="281" w:type="pct"/>
            <w:noWrap/>
            <w:vAlign w:val="bottom"/>
            <w:hideMark/>
          </w:tcPr>
          <w:p w14:paraId="5C7775B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3</w:t>
            </w:r>
          </w:p>
        </w:tc>
        <w:tc>
          <w:tcPr>
            <w:tcW w:w="281" w:type="pct"/>
            <w:noWrap/>
            <w:vAlign w:val="bottom"/>
            <w:hideMark/>
          </w:tcPr>
          <w:p w14:paraId="6DEBDAE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1</w:t>
            </w:r>
          </w:p>
        </w:tc>
        <w:tc>
          <w:tcPr>
            <w:tcW w:w="281" w:type="pct"/>
            <w:noWrap/>
            <w:vAlign w:val="bottom"/>
            <w:hideMark/>
          </w:tcPr>
          <w:p w14:paraId="0C38A4B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7</w:t>
            </w:r>
          </w:p>
        </w:tc>
        <w:tc>
          <w:tcPr>
            <w:tcW w:w="281" w:type="pct"/>
            <w:noWrap/>
            <w:vAlign w:val="bottom"/>
            <w:hideMark/>
          </w:tcPr>
          <w:p w14:paraId="74138BC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1</w:t>
            </w:r>
          </w:p>
        </w:tc>
        <w:tc>
          <w:tcPr>
            <w:tcW w:w="267" w:type="pct"/>
            <w:vAlign w:val="bottom"/>
            <w:hideMark/>
          </w:tcPr>
          <w:p w14:paraId="2CE6D4FF"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7</w:t>
            </w:r>
          </w:p>
        </w:tc>
        <w:tc>
          <w:tcPr>
            <w:tcW w:w="254" w:type="pct"/>
            <w:vAlign w:val="center"/>
          </w:tcPr>
          <w:p w14:paraId="049FAFC6" w14:textId="27A447FE"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56</w:t>
            </w:r>
          </w:p>
        </w:tc>
      </w:tr>
      <w:tr w:rsidR="00BB0BE5" w14:paraId="40A857A9" w14:textId="7D26EA89" w:rsidTr="00D837EF">
        <w:trPr>
          <w:trHeight w:val="255"/>
        </w:trPr>
        <w:tc>
          <w:tcPr>
            <w:tcW w:w="547" w:type="pct"/>
            <w:noWrap/>
            <w:vAlign w:val="bottom"/>
            <w:hideMark/>
          </w:tcPr>
          <w:p w14:paraId="6653FA71"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Daintree River</w:t>
            </w:r>
          </w:p>
        </w:tc>
        <w:tc>
          <w:tcPr>
            <w:tcW w:w="280" w:type="pct"/>
            <w:noWrap/>
            <w:vAlign w:val="bottom"/>
            <w:hideMark/>
          </w:tcPr>
          <w:p w14:paraId="3EBBB2B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6</w:t>
            </w:r>
          </w:p>
        </w:tc>
        <w:tc>
          <w:tcPr>
            <w:tcW w:w="280" w:type="pct"/>
            <w:noWrap/>
            <w:vAlign w:val="bottom"/>
            <w:hideMark/>
          </w:tcPr>
          <w:p w14:paraId="41C4056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72</w:t>
            </w:r>
          </w:p>
        </w:tc>
        <w:tc>
          <w:tcPr>
            <w:tcW w:w="281" w:type="pct"/>
            <w:noWrap/>
            <w:vAlign w:val="bottom"/>
            <w:hideMark/>
          </w:tcPr>
          <w:p w14:paraId="180F072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9</w:t>
            </w:r>
          </w:p>
        </w:tc>
        <w:tc>
          <w:tcPr>
            <w:tcW w:w="281" w:type="pct"/>
            <w:noWrap/>
            <w:vAlign w:val="bottom"/>
            <w:hideMark/>
          </w:tcPr>
          <w:p w14:paraId="1391028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51</w:t>
            </w:r>
          </w:p>
        </w:tc>
        <w:tc>
          <w:tcPr>
            <w:tcW w:w="281" w:type="pct"/>
            <w:noWrap/>
            <w:vAlign w:val="bottom"/>
            <w:hideMark/>
          </w:tcPr>
          <w:p w14:paraId="3D1B062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6</w:t>
            </w:r>
          </w:p>
        </w:tc>
        <w:tc>
          <w:tcPr>
            <w:tcW w:w="281" w:type="pct"/>
            <w:noWrap/>
            <w:vAlign w:val="bottom"/>
            <w:hideMark/>
          </w:tcPr>
          <w:p w14:paraId="50C8E65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05</w:t>
            </w:r>
          </w:p>
        </w:tc>
        <w:tc>
          <w:tcPr>
            <w:tcW w:w="281" w:type="pct"/>
            <w:noWrap/>
            <w:vAlign w:val="bottom"/>
            <w:hideMark/>
          </w:tcPr>
          <w:p w14:paraId="463919A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7</w:t>
            </w:r>
          </w:p>
        </w:tc>
        <w:tc>
          <w:tcPr>
            <w:tcW w:w="281" w:type="pct"/>
            <w:noWrap/>
            <w:vAlign w:val="bottom"/>
            <w:hideMark/>
          </w:tcPr>
          <w:p w14:paraId="17990BA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46</w:t>
            </w:r>
          </w:p>
        </w:tc>
        <w:tc>
          <w:tcPr>
            <w:tcW w:w="281" w:type="pct"/>
            <w:noWrap/>
            <w:vAlign w:val="bottom"/>
            <w:hideMark/>
          </w:tcPr>
          <w:p w14:paraId="6561018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97</w:t>
            </w:r>
          </w:p>
        </w:tc>
        <w:tc>
          <w:tcPr>
            <w:tcW w:w="281" w:type="pct"/>
            <w:noWrap/>
            <w:vAlign w:val="bottom"/>
            <w:hideMark/>
          </w:tcPr>
          <w:p w14:paraId="5584552F"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20</w:t>
            </w:r>
          </w:p>
        </w:tc>
        <w:tc>
          <w:tcPr>
            <w:tcW w:w="281" w:type="pct"/>
            <w:noWrap/>
            <w:vAlign w:val="bottom"/>
            <w:hideMark/>
          </w:tcPr>
          <w:p w14:paraId="50C4CE4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4</w:t>
            </w:r>
          </w:p>
        </w:tc>
        <w:tc>
          <w:tcPr>
            <w:tcW w:w="281" w:type="pct"/>
            <w:noWrap/>
            <w:vAlign w:val="bottom"/>
            <w:hideMark/>
          </w:tcPr>
          <w:p w14:paraId="292B653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57</w:t>
            </w:r>
          </w:p>
        </w:tc>
        <w:tc>
          <w:tcPr>
            <w:tcW w:w="281" w:type="pct"/>
            <w:noWrap/>
            <w:vAlign w:val="bottom"/>
            <w:hideMark/>
          </w:tcPr>
          <w:p w14:paraId="00D6075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3</w:t>
            </w:r>
          </w:p>
        </w:tc>
        <w:tc>
          <w:tcPr>
            <w:tcW w:w="281" w:type="pct"/>
            <w:noWrap/>
            <w:vAlign w:val="bottom"/>
            <w:hideMark/>
          </w:tcPr>
          <w:p w14:paraId="2DE4FFE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1</w:t>
            </w:r>
          </w:p>
        </w:tc>
        <w:tc>
          <w:tcPr>
            <w:tcW w:w="267" w:type="pct"/>
            <w:vAlign w:val="bottom"/>
            <w:hideMark/>
          </w:tcPr>
          <w:p w14:paraId="4539421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7</w:t>
            </w:r>
          </w:p>
        </w:tc>
        <w:tc>
          <w:tcPr>
            <w:tcW w:w="254" w:type="pct"/>
            <w:vAlign w:val="bottom"/>
          </w:tcPr>
          <w:p w14:paraId="59007F08" w14:textId="646A926B"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66</w:t>
            </w:r>
          </w:p>
        </w:tc>
      </w:tr>
      <w:tr w:rsidR="00BB0BE5" w14:paraId="0B41F6B2" w14:textId="03163A17" w:rsidTr="00D837EF">
        <w:trPr>
          <w:trHeight w:val="255"/>
        </w:trPr>
        <w:tc>
          <w:tcPr>
            <w:tcW w:w="547" w:type="pct"/>
            <w:noWrap/>
            <w:vAlign w:val="bottom"/>
            <w:hideMark/>
          </w:tcPr>
          <w:p w14:paraId="1537C983"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Mossman River</w:t>
            </w:r>
          </w:p>
        </w:tc>
        <w:tc>
          <w:tcPr>
            <w:tcW w:w="280" w:type="pct"/>
            <w:noWrap/>
            <w:vAlign w:val="bottom"/>
            <w:hideMark/>
          </w:tcPr>
          <w:p w14:paraId="183A554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7</w:t>
            </w:r>
          </w:p>
        </w:tc>
        <w:tc>
          <w:tcPr>
            <w:tcW w:w="280" w:type="pct"/>
            <w:noWrap/>
            <w:vAlign w:val="bottom"/>
            <w:hideMark/>
          </w:tcPr>
          <w:p w14:paraId="10E6182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8</w:t>
            </w:r>
          </w:p>
        </w:tc>
        <w:tc>
          <w:tcPr>
            <w:tcW w:w="281" w:type="pct"/>
            <w:noWrap/>
            <w:vAlign w:val="bottom"/>
            <w:hideMark/>
          </w:tcPr>
          <w:p w14:paraId="6638583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2</w:t>
            </w:r>
          </w:p>
        </w:tc>
        <w:tc>
          <w:tcPr>
            <w:tcW w:w="281" w:type="pct"/>
            <w:noWrap/>
            <w:vAlign w:val="bottom"/>
            <w:hideMark/>
          </w:tcPr>
          <w:p w14:paraId="1A9D38F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8</w:t>
            </w:r>
          </w:p>
        </w:tc>
        <w:tc>
          <w:tcPr>
            <w:tcW w:w="281" w:type="pct"/>
            <w:noWrap/>
            <w:vAlign w:val="bottom"/>
            <w:hideMark/>
          </w:tcPr>
          <w:p w14:paraId="1C9ED5F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7</w:t>
            </w:r>
          </w:p>
        </w:tc>
        <w:tc>
          <w:tcPr>
            <w:tcW w:w="281" w:type="pct"/>
            <w:noWrap/>
            <w:vAlign w:val="bottom"/>
            <w:hideMark/>
          </w:tcPr>
          <w:p w14:paraId="148318B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3</w:t>
            </w:r>
          </w:p>
        </w:tc>
        <w:tc>
          <w:tcPr>
            <w:tcW w:w="281" w:type="pct"/>
            <w:noWrap/>
            <w:vAlign w:val="bottom"/>
            <w:hideMark/>
          </w:tcPr>
          <w:p w14:paraId="04589A0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0</w:t>
            </w:r>
          </w:p>
        </w:tc>
        <w:tc>
          <w:tcPr>
            <w:tcW w:w="281" w:type="pct"/>
            <w:noWrap/>
            <w:vAlign w:val="bottom"/>
            <w:hideMark/>
          </w:tcPr>
          <w:p w14:paraId="561994B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7</w:t>
            </w:r>
          </w:p>
        </w:tc>
        <w:tc>
          <w:tcPr>
            <w:tcW w:w="281" w:type="pct"/>
            <w:noWrap/>
            <w:vAlign w:val="bottom"/>
            <w:hideMark/>
          </w:tcPr>
          <w:p w14:paraId="2E6B4E0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7</w:t>
            </w:r>
          </w:p>
        </w:tc>
        <w:tc>
          <w:tcPr>
            <w:tcW w:w="281" w:type="pct"/>
            <w:noWrap/>
            <w:vAlign w:val="bottom"/>
            <w:hideMark/>
          </w:tcPr>
          <w:p w14:paraId="659E488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4</w:t>
            </w:r>
          </w:p>
        </w:tc>
        <w:tc>
          <w:tcPr>
            <w:tcW w:w="281" w:type="pct"/>
            <w:noWrap/>
            <w:vAlign w:val="bottom"/>
            <w:hideMark/>
          </w:tcPr>
          <w:p w14:paraId="04521E6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8</w:t>
            </w:r>
          </w:p>
        </w:tc>
        <w:tc>
          <w:tcPr>
            <w:tcW w:w="281" w:type="pct"/>
            <w:noWrap/>
            <w:vAlign w:val="bottom"/>
            <w:hideMark/>
          </w:tcPr>
          <w:p w14:paraId="5D65B68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3</w:t>
            </w:r>
          </w:p>
        </w:tc>
        <w:tc>
          <w:tcPr>
            <w:tcW w:w="281" w:type="pct"/>
            <w:noWrap/>
            <w:vAlign w:val="bottom"/>
            <w:hideMark/>
          </w:tcPr>
          <w:p w14:paraId="22173F3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8</w:t>
            </w:r>
          </w:p>
        </w:tc>
        <w:tc>
          <w:tcPr>
            <w:tcW w:w="281" w:type="pct"/>
            <w:noWrap/>
            <w:vAlign w:val="bottom"/>
            <w:hideMark/>
          </w:tcPr>
          <w:p w14:paraId="70E0FE5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1</w:t>
            </w:r>
          </w:p>
        </w:tc>
        <w:tc>
          <w:tcPr>
            <w:tcW w:w="267" w:type="pct"/>
            <w:vAlign w:val="bottom"/>
            <w:hideMark/>
          </w:tcPr>
          <w:p w14:paraId="028A35E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7</w:t>
            </w:r>
          </w:p>
        </w:tc>
        <w:tc>
          <w:tcPr>
            <w:tcW w:w="254" w:type="pct"/>
            <w:vAlign w:val="bottom"/>
          </w:tcPr>
          <w:p w14:paraId="06BF3237" w14:textId="67800715"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75</w:t>
            </w:r>
          </w:p>
        </w:tc>
      </w:tr>
      <w:tr w:rsidR="00BB0BE5" w14:paraId="0278176F" w14:textId="6FF621C0" w:rsidTr="00D837EF">
        <w:trPr>
          <w:trHeight w:val="255"/>
        </w:trPr>
        <w:tc>
          <w:tcPr>
            <w:tcW w:w="547" w:type="pct"/>
            <w:noWrap/>
            <w:vAlign w:val="bottom"/>
            <w:hideMark/>
          </w:tcPr>
          <w:p w14:paraId="7CA1CB1A"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Barron River</w:t>
            </w:r>
          </w:p>
        </w:tc>
        <w:tc>
          <w:tcPr>
            <w:tcW w:w="280" w:type="pct"/>
            <w:noWrap/>
            <w:vAlign w:val="bottom"/>
            <w:hideMark/>
          </w:tcPr>
          <w:p w14:paraId="65F99D5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5</w:t>
            </w:r>
          </w:p>
        </w:tc>
        <w:tc>
          <w:tcPr>
            <w:tcW w:w="280" w:type="pct"/>
            <w:noWrap/>
            <w:vAlign w:val="bottom"/>
            <w:hideMark/>
          </w:tcPr>
          <w:p w14:paraId="341716A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09</w:t>
            </w:r>
          </w:p>
        </w:tc>
        <w:tc>
          <w:tcPr>
            <w:tcW w:w="281" w:type="pct"/>
            <w:noWrap/>
            <w:vAlign w:val="bottom"/>
            <w:hideMark/>
          </w:tcPr>
          <w:p w14:paraId="74CD205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4</w:t>
            </w:r>
          </w:p>
        </w:tc>
        <w:tc>
          <w:tcPr>
            <w:tcW w:w="281" w:type="pct"/>
            <w:noWrap/>
            <w:vAlign w:val="bottom"/>
            <w:hideMark/>
          </w:tcPr>
          <w:p w14:paraId="7C5FA13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64</w:t>
            </w:r>
          </w:p>
        </w:tc>
        <w:tc>
          <w:tcPr>
            <w:tcW w:w="281" w:type="pct"/>
            <w:noWrap/>
            <w:vAlign w:val="bottom"/>
            <w:hideMark/>
          </w:tcPr>
          <w:p w14:paraId="7BB8D0E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1</w:t>
            </w:r>
          </w:p>
        </w:tc>
        <w:tc>
          <w:tcPr>
            <w:tcW w:w="281" w:type="pct"/>
            <w:noWrap/>
            <w:vAlign w:val="bottom"/>
            <w:hideMark/>
          </w:tcPr>
          <w:p w14:paraId="7C33665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53</w:t>
            </w:r>
          </w:p>
        </w:tc>
        <w:tc>
          <w:tcPr>
            <w:tcW w:w="281" w:type="pct"/>
            <w:noWrap/>
            <w:vAlign w:val="bottom"/>
            <w:hideMark/>
          </w:tcPr>
          <w:p w14:paraId="5AE90C0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70</w:t>
            </w:r>
          </w:p>
        </w:tc>
        <w:tc>
          <w:tcPr>
            <w:tcW w:w="281" w:type="pct"/>
            <w:noWrap/>
            <w:vAlign w:val="bottom"/>
            <w:hideMark/>
          </w:tcPr>
          <w:p w14:paraId="397EC02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10</w:t>
            </w:r>
          </w:p>
        </w:tc>
        <w:tc>
          <w:tcPr>
            <w:tcW w:w="281" w:type="pct"/>
            <w:noWrap/>
            <w:vAlign w:val="bottom"/>
            <w:hideMark/>
          </w:tcPr>
          <w:p w14:paraId="4E9E9C0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23</w:t>
            </w:r>
          </w:p>
        </w:tc>
        <w:tc>
          <w:tcPr>
            <w:tcW w:w="281" w:type="pct"/>
            <w:noWrap/>
            <w:vAlign w:val="bottom"/>
            <w:hideMark/>
          </w:tcPr>
          <w:p w14:paraId="35D51FD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70</w:t>
            </w:r>
          </w:p>
        </w:tc>
        <w:tc>
          <w:tcPr>
            <w:tcW w:w="281" w:type="pct"/>
            <w:noWrap/>
            <w:vAlign w:val="bottom"/>
            <w:hideMark/>
          </w:tcPr>
          <w:p w14:paraId="4C33971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6</w:t>
            </w:r>
          </w:p>
        </w:tc>
        <w:tc>
          <w:tcPr>
            <w:tcW w:w="281" w:type="pct"/>
            <w:noWrap/>
            <w:vAlign w:val="bottom"/>
            <w:hideMark/>
          </w:tcPr>
          <w:p w14:paraId="7238C76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33</w:t>
            </w:r>
          </w:p>
        </w:tc>
        <w:tc>
          <w:tcPr>
            <w:tcW w:w="281" w:type="pct"/>
            <w:noWrap/>
            <w:vAlign w:val="bottom"/>
            <w:hideMark/>
          </w:tcPr>
          <w:p w14:paraId="0746265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6</w:t>
            </w:r>
          </w:p>
        </w:tc>
        <w:tc>
          <w:tcPr>
            <w:tcW w:w="281" w:type="pct"/>
            <w:noWrap/>
            <w:vAlign w:val="bottom"/>
            <w:hideMark/>
          </w:tcPr>
          <w:p w14:paraId="2939975F"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7</w:t>
            </w:r>
          </w:p>
        </w:tc>
        <w:tc>
          <w:tcPr>
            <w:tcW w:w="267" w:type="pct"/>
            <w:vAlign w:val="bottom"/>
            <w:hideMark/>
          </w:tcPr>
          <w:p w14:paraId="2170E11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8</w:t>
            </w:r>
          </w:p>
        </w:tc>
        <w:tc>
          <w:tcPr>
            <w:tcW w:w="254" w:type="pct"/>
            <w:vAlign w:val="bottom"/>
          </w:tcPr>
          <w:p w14:paraId="5079B54E" w14:textId="359CA644"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174</w:t>
            </w:r>
          </w:p>
        </w:tc>
      </w:tr>
      <w:tr w:rsidR="00BB0BE5" w14:paraId="71606BE8" w14:textId="682D57E9" w:rsidTr="00D837EF">
        <w:trPr>
          <w:trHeight w:val="255"/>
        </w:trPr>
        <w:tc>
          <w:tcPr>
            <w:tcW w:w="547" w:type="pct"/>
            <w:noWrap/>
            <w:vAlign w:val="bottom"/>
            <w:hideMark/>
          </w:tcPr>
          <w:p w14:paraId="5427BC43"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Russell-Mulgrave</w:t>
            </w:r>
          </w:p>
        </w:tc>
        <w:tc>
          <w:tcPr>
            <w:tcW w:w="280" w:type="pct"/>
            <w:noWrap/>
            <w:vAlign w:val="bottom"/>
            <w:hideMark/>
          </w:tcPr>
          <w:p w14:paraId="136E465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8</w:t>
            </w:r>
          </w:p>
        </w:tc>
        <w:tc>
          <w:tcPr>
            <w:tcW w:w="280" w:type="pct"/>
            <w:noWrap/>
            <w:vAlign w:val="bottom"/>
            <w:hideMark/>
          </w:tcPr>
          <w:p w14:paraId="088E171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63</w:t>
            </w:r>
          </w:p>
        </w:tc>
        <w:tc>
          <w:tcPr>
            <w:tcW w:w="281" w:type="pct"/>
            <w:noWrap/>
            <w:vAlign w:val="bottom"/>
            <w:hideMark/>
          </w:tcPr>
          <w:p w14:paraId="4E193EE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6</w:t>
            </w:r>
          </w:p>
        </w:tc>
        <w:tc>
          <w:tcPr>
            <w:tcW w:w="281" w:type="pct"/>
            <w:noWrap/>
            <w:vAlign w:val="bottom"/>
            <w:hideMark/>
          </w:tcPr>
          <w:p w14:paraId="398FD4F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35</w:t>
            </w:r>
          </w:p>
        </w:tc>
        <w:tc>
          <w:tcPr>
            <w:tcW w:w="281" w:type="pct"/>
            <w:noWrap/>
            <w:vAlign w:val="bottom"/>
            <w:hideMark/>
          </w:tcPr>
          <w:p w14:paraId="5DE959B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06</w:t>
            </w:r>
          </w:p>
        </w:tc>
        <w:tc>
          <w:tcPr>
            <w:tcW w:w="281" w:type="pct"/>
            <w:noWrap/>
            <w:vAlign w:val="bottom"/>
            <w:hideMark/>
          </w:tcPr>
          <w:p w14:paraId="5C23FA2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40</w:t>
            </w:r>
          </w:p>
        </w:tc>
        <w:tc>
          <w:tcPr>
            <w:tcW w:w="281" w:type="pct"/>
            <w:noWrap/>
            <w:vAlign w:val="bottom"/>
            <w:hideMark/>
          </w:tcPr>
          <w:p w14:paraId="6B4186B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07</w:t>
            </w:r>
          </w:p>
        </w:tc>
        <w:tc>
          <w:tcPr>
            <w:tcW w:w="281" w:type="pct"/>
            <w:noWrap/>
            <w:vAlign w:val="bottom"/>
            <w:hideMark/>
          </w:tcPr>
          <w:p w14:paraId="4BDAB3D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11</w:t>
            </w:r>
          </w:p>
        </w:tc>
        <w:tc>
          <w:tcPr>
            <w:tcW w:w="281" w:type="pct"/>
            <w:noWrap/>
            <w:vAlign w:val="bottom"/>
            <w:hideMark/>
          </w:tcPr>
          <w:p w14:paraId="2031F4F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25</w:t>
            </w:r>
          </w:p>
        </w:tc>
        <w:tc>
          <w:tcPr>
            <w:tcW w:w="281" w:type="pct"/>
            <w:noWrap/>
            <w:vAlign w:val="bottom"/>
            <w:hideMark/>
          </w:tcPr>
          <w:p w14:paraId="37900BAA"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54</w:t>
            </w:r>
          </w:p>
        </w:tc>
        <w:tc>
          <w:tcPr>
            <w:tcW w:w="281" w:type="pct"/>
            <w:noWrap/>
            <w:vAlign w:val="bottom"/>
            <w:hideMark/>
          </w:tcPr>
          <w:p w14:paraId="2C1C415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2</w:t>
            </w:r>
          </w:p>
        </w:tc>
        <w:tc>
          <w:tcPr>
            <w:tcW w:w="281" w:type="pct"/>
            <w:noWrap/>
            <w:vAlign w:val="bottom"/>
            <w:hideMark/>
          </w:tcPr>
          <w:p w14:paraId="530466FF"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33</w:t>
            </w:r>
          </w:p>
        </w:tc>
        <w:tc>
          <w:tcPr>
            <w:tcW w:w="281" w:type="pct"/>
            <w:noWrap/>
            <w:vAlign w:val="bottom"/>
            <w:hideMark/>
          </w:tcPr>
          <w:p w14:paraId="6AF0392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3</w:t>
            </w:r>
          </w:p>
        </w:tc>
        <w:tc>
          <w:tcPr>
            <w:tcW w:w="281" w:type="pct"/>
            <w:noWrap/>
            <w:vAlign w:val="bottom"/>
            <w:hideMark/>
          </w:tcPr>
          <w:p w14:paraId="1CCD51F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5</w:t>
            </w:r>
          </w:p>
        </w:tc>
        <w:tc>
          <w:tcPr>
            <w:tcW w:w="267" w:type="pct"/>
            <w:vAlign w:val="bottom"/>
            <w:hideMark/>
          </w:tcPr>
          <w:p w14:paraId="0BCDCDE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0</w:t>
            </w:r>
          </w:p>
        </w:tc>
        <w:tc>
          <w:tcPr>
            <w:tcW w:w="254" w:type="pct"/>
            <w:vAlign w:val="bottom"/>
          </w:tcPr>
          <w:p w14:paraId="2E927909" w14:textId="55A35F49"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173</w:t>
            </w:r>
          </w:p>
        </w:tc>
      </w:tr>
      <w:tr w:rsidR="00BB0BE5" w14:paraId="09BDB846" w14:textId="443A1D9E" w:rsidTr="00D837EF">
        <w:trPr>
          <w:trHeight w:val="255"/>
        </w:trPr>
        <w:tc>
          <w:tcPr>
            <w:tcW w:w="547" w:type="pct"/>
            <w:noWrap/>
            <w:vAlign w:val="bottom"/>
            <w:hideMark/>
          </w:tcPr>
          <w:p w14:paraId="1B189972"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Johnstone River</w:t>
            </w:r>
          </w:p>
        </w:tc>
        <w:tc>
          <w:tcPr>
            <w:tcW w:w="280" w:type="pct"/>
            <w:noWrap/>
            <w:vAlign w:val="bottom"/>
            <w:hideMark/>
          </w:tcPr>
          <w:p w14:paraId="19C36F2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81</w:t>
            </w:r>
          </w:p>
        </w:tc>
        <w:tc>
          <w:tcPr>
            <w:tcW w:w="280" w:type="pct"/>
            <w:noWrap/>
            <w:vAlign w:val="bottom"/>
            <w:hideMark/>
          </w:tcPr>
          <w:p w14:paraId="798AE7C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51</w:t>
            </w:r>
          </w:p>
        </w:tc>
        <w:tc>
          <w:tcPr>
            <w:tcW w:w="281" w:type="pct"/>
            <w:noWrap/>
            <w:vAlign w:val="bottom"/>
            <w:hideMark/>
          </w:tcPr>
          <w:p w14:paraId="60E9BBB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16</w:t>
            </w:r>
          </w:p>
        </w:tc>
        <w:tc>
          <w:tcPr>
            <w:tcW w:w="281" w:type="pct"/>
            <w:noWrap/>
            <w:vAlign w:val="bottom"/>
            <w:hideMark/>
          </w:tcPr>
          <w:p w14:paraId="01D43FC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90</w:t>
            </w:r>
          </w:p>
        </w:tc>
        <w:tc>
          <w:tcPr>
            <w:tcW w:w="281" w:type="pct"/>
            <w:noWrap/>
            <w:vAlign w:val="bottom"/>
            <w:hideMark/>
          </w:tcPr>
          <w:p w14:paraId="469F109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15</w:t>
            </w:r>
          </w:p>
        </w:tc>
        <w:tc>
          <w:tcPr>
            <w:tcW w:w="281" w:type="pct"/>
            <w:noWrap/>
            <w:vAlign w:val="bottom"/>
            <w:hideMark/>
          </w:tcPr>
          <w:p w14:paraId="5F4BD77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62</w:t>
            </w:r>
          </w:p>
        </w:tc>
        <w:tc>
          <w:tcPr>
            <w:tcW w:w="281" w:type="pct"/>
            <w:noWrap/>
            <w:vAlign w:val="bottom"/>
            <w:hideMark/>
          </w:tcPr>
          <w:p w14:paraId="7B957E3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03</w:t>
            </w:r>
          </w:p>
        </w:tc>
        <w:tc>
          <w:tcPr>
            <w:tcW w:w="281" w:type="pct"/>
            <w:noWrap/>
            <w:vAlign w:val="bottom"/>
            <w:hideMark/>
          </w:tcPr>
          <w:p w14:paraId="3118E91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24</w:t>
            </w:r>
          </w:p>
        </w:tc>
        <w:tc>
          <w:tcPr>
            <w:tcW w:w="281" w:type="pct"/>
            <w:noWrap/>
            <w:vAlign w:val="bottom"/>
            <w:hideMark/>
          </w:tcPr>
          <w:p w14:paraId="23B2E5CF"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37</w:t>
            </w:r>
          </w:p>
        </w:tc>
        <w:tc>
          <w:tcPr>
            <w:tcW w:w="281" w:type="pct"/>
            <w:noWrap/>
            <w:vAlign w:val="bottom"/>
            <w:hideMark/>
          </w:tcPr>
          <w:p w14:paraId="2126F07F"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48</w:t>
            </w:r>
          </w:p>
        </w:tc>
        <w:tc>
          <w:tcPr>
            <w:tcW w:w="281" w:type="pct"/>
            <w:noWrap/>
            <w:vAlign w:val="bottom"/>
            <w:hideMark/>
          </w:tcPr>
          <w:p w14:paraId="6DE4F7C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42</w:t>
            </w:r>
          </w:p>
        </w:tc>
        <w:tc>
          <w:tcPr>
            <w:tcW w:w="281" w:type="pct"/>
            <w:noWrap/>
            <w:vAlign w:val="bottom"/>
            <w:hideMark/>
          </w:tcPr>
          <w:p w14:paraId="040162C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04</w:t>
            </w:r>
          </w:p>
        </w:tc>
        <w:tc>
          <w:tcPr>
            <w:tcW w:w="281" w:type="pct"/>
            <w:noWrap/>
            <w:vAlign w:val="bottom"/>
            <w:hideMark/>
          </w:tcPr>
          <w:p w14:paraId="4436766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41</w:t>
            </w:r>
          </w:p>
        </w:tc>
        <w:tc>
          <w:tcPr>
            <w:tcW w:w="281" w:type="pct"/>
            <w:noWrap/>
            <w:vAlign w:val="bottom"/>
            <w:hideMark/>
          </w:tcPr>
          <w:p w14:paraId="786A3E8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53</w:t>
            </w:r>
          </w:p>
        </w:tc>
        <w:tc>
          <w:tcPr>
            <w:tcW w:w="267" w:type="pct"/>
            <w:vAlign w:val="bottom"/>
            <w:hideMark/>
          </w:tcPr>
          <w:p w14:paraId="1EED1EA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02</w:t>
            </w:r>
          </w:p>
        </w:tc>
        <w:tc>
          <w:tcPr>
            <w:tcW w:w="254" w:type="pct"/>
            <w:vAlign w:val="bottom"/>
          </w:tcPr>
          <w:p w14:paraId="048F1DF4" w14:textId="778B5287"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594</w:t>
            </w:r>
          </w:p>
        </w:tc>
      </w:tr>
      <w:tr w:rsidR="00BB0BE5" w14:paraId="5D80DC35" w14:textId="017CCE2B" w:rsidTr="00D837EF">
        <w:trPr>
          <w:trHeight w:val="255"/>
        </w:trPr>
        <w:tc>
          <w:tcPr>
            <w:tcW w:w="547" w:type="pct"/>
            <w:noWrap/>
            <w:vAlign w:val="bottom"/>
            <w:hideMark/>
          </w:tcPr>
          <w:p w14:paraId="4E531378"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 xml:space="preserve">Tully River </w:t>
            </w:r>
          </w:p>
        </w:tc>
        <w:tc>
          <w:tcPr>
            <w:tcW w:w="280" w:type="pct"/>
            <w:noWrap/>
            <w:vAlign w:val="bottom"/>
            <w:hideMark/>
          </w:tcPr>
          <w:p w14:paraId="641ECBB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2</w:t>
            </w:r>
          </w:p>
        </w:tc>
        <w:tc>
          <w:tcPr>
            <w:tcW w:w="280" w:type="pct"/>
            <w:noWrap/>
            <w:vAlign w:val="bottom"/>
            <w:hideMark/>
          </w:tcPr>
          <w:p w14:paraId="0C7A259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18</w:t>
            </w:r>
          </w:p>
        </w:tc>
        <w:tc>
          <w:tcPr>
            <w:tcW w:w="281" w:type="pct"/>
            <w:noWrap/>
            <w:vAlign w:val="bottom"/>
            <w:hideMark/>
          </w:tcPr>
          <w:p w14:paraId="4501D4B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9</w:t>
            </w:r>
          </w:p>
        </w:tc>
        <w:tc>
          <w:tcPr>
            <w:tcW w:w="281" w:type="pct"/>
            <w:noWrap/>
            <w:vAlign w:val="bottom"/>
            <w:hideMark/>
          </w:tcPr>
          <w:p w14:paraId="724A8B2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30</w:t>
            </w:r>
          </w:p>
        </w:tc>
        <w:tc>
          <w:tcPr>
            <w:tcW w:w="281" w:type="pct"/>
            <w:noWrap/>
            <w:vAlign w:val="bottom"/>
            <w:hideMark/>
          </w:tcPr>
          <w:p w14:paraId="30C86D9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42</w:t>
            </w:r>
          </w:p>
        </w:tc>
        <w:tc>
          <w:tcPr>
            <w:tcW w:w="281" w:type="pct"/>
            <w:noWrap/>
            <w:vAlign w:val="bottom"/>
            <w:hideMark/>
          </w:tcPr>
          <w:p w14:paraId="14213CC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15</w:t>
            </w:r>
          </w:p>
        </w:tc>
        <w:tc>
          <w:tcPr>
            <w:tcW w:w="281" w:type="pct"/>
            <w:noWrap/>
            <w:vAlign w:val="bottom"/>
            <w:hideMark/>
          </w:tcPr>
          <w:p w14:paraId="5A249E7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29</w:t>
            </w:r>
          </w:p>
        </w:tc>
        <w:tc>
          <w:tcPr>
            <w:tcW w:w="281" w:type="pct"/>
            <w:noWrap/>
            <w:vAlign w:val="bottom"/>
            <w:hideMark/>
          </w:tcPr>
          <w:p w14:paraId="49E019B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07</w:t>
            </w:r>
          </w:p>
        </w:tc>
        <w:tc>
          <w:tcPr>
            <w:tcW w:w="281" w:type="pct"/>
            <w:noWrap/>
            <w:vAlign w:val="bottom"/>
            <w:hideMark/>
          </w:tcPr>
          <w:p w14:paraId="35475D3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23</w:t>
            </w:r>
          </w:p>
        </w:tc>
        <w:tc>
          <w:tcPr>
            <w:tcW w:w="281" w:type="pct"/>
            <w:noWrap/>
            <w:vAlign w:val="bottom"/>
            <w:hideMark/>
          </w:tcPr>
          <w:p w14:paraId="0DCF073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03</w:t>
            </w:r>
          </w:p>
        </w:tc>
        <w:tc>
          <w:tcPr>
            <w:tcW w:w="281" w:type="pct"/>
            <w:noWrap/>
            <w:vAlign w:val="bottom"/>
            <w:hideMark/>
          </w:tcPr>
          <w:p w14:paraId="5A55218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00</w:t>
            </w:r>
          </w:p>
        </w:tc>
        <w:tc>
          <w:tcPr>
            <w:tcW w:w="281" w:type="pct"/>
            <w:noWrap/>
            <w:vAlign w:val="bottom"/>
            <w:hideMark/>
          </w:tcPr>
          <w:p w14:paraId="0EF3E94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30</w:t>
            </w:r>
          </w:p>
        </w:tc>
        <w:tc>
          <w:tcPr>
            <w:tcW w:w="281" w:type="pct"/>
            <w:noWrap/>
            <w:vAlign w:val="bottom"/>
            <w:hideMark/>
          </w:tcPr>
          <w:p w14:paraId="3E48E2D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0</w:t>
            </w:r>
          </w:p>
        </w:tc>
        <w:tc>
          <w:tcPr>
            <w:tcW w:w="281" w:type="pct"/>
            <w:noWrap/>
            <w:vAlign w:val="bottom"/>
            <w:hideMark/>
          </w:tcPr>
          <w:p w14:paraId="0D34409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8</w:t>
            </w:r>
          </w:p>
        </w:tc>
        <w:tc>
          <w:tcPr>
            <w:tcW w:w="267" w:type="pct"/>
            <w:vAlign w:val="bottom"/>
            <w:hideMark/>
          </w:tcPr>
          <w:p w14:paraId="289E571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3</w:t>
            </w:r>
          </w:p>
        </w:tc>
        <w:tc>
          <w:tcPr>
            <w:tcW w:w="254" w:type="pct"/>
            <w:vAlign w:val="bottom"/>
          </w:tcPr>
          <w:p w14:paraId="2BFE07C3" w14:textId="36E9EB2C"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127</w:t>
            </w:r>
          </w:p>
        </w:tc>
      </w:tr>
      <w:tr w:rsidR="00BB0BE5" w14:paraId="10024029" w14:textId="4B7C89E6" w:rsidTr="00D837EF">
        <w:trPr>
          <w:trHeight w:val="255"/>
        </w:trPr>
        <w:tc>
          <w:tcPr>
            <w:tcW w:w="547" w:type="pct"/>
            <w:noWrap/>
            <w:vAlign w:val="bottom"/>
            <w:hideMark/>
          </w:tcPr>
          <w:p w14:paraId="338CD3F1"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Murray River</w:t>
            </w:r>
          </w:p>
        </w:tc>
        <w:tc>
          <w:tcPr>
            <w:tcW w:w="280" w:type="pct"/>
            <w:noWrap/>
            <w:vAlign w:val="bottom"/>
            <w:hideMark/>
          </w:tcPr>
          <w:p w14:paraId="3CAB939A"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3</w:t>
            </w:r>
          </w:p>
        </w:tc>
        <w:tc>
          <w:tcPr>
            <w:tcW w:w="280" w:type="pct"/>
            <w:noWrap/>
            <w:vAlign w:val="bottom"/>
            <w:hideMark/>
          </w:tcPr>
          <w:p w14:paraId="1D4A46A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2</w:t>
            </w:r>
          </w:p>
        </w:tc>
        <w:tc>
          <w:tcPr>
            <w:tcW w:w="281" w:type="pct"/>
            <w:noWrap/>
            <w:vAlign w:val="bottom"/>
            <w:hideMark/>
          </w:tcPr>
          <w:p w14:paraId="45842D2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1</w:t>
            </w:r>
          </w:p>
        </w:tc>
        <w:tc>
          <w:tcPr>
            <w:tcW w:w="281" w:type="pct"/>
            <w:noWrap/>
            <w:vAlign w:val="bottom"/>
            <w:hideMark/>
          </w:tcPr>
          <w:p w14:paraId="7AC4565A"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9</w:t>
            </w:r>
          </w:p>
        </w:tc>
        <w:tc>
          <w:tcPr>
            <w:tcW w:w="281" w:type="pct"/>
            <w:noWrap/>
            <w:vAlign w:val="bottom"/>
            <w:hideMark/>
          </w:tcPr>
          <w:p w14:paraId="5931B53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8</w:t>
            </w:r>
          </w:p>
        </w:tc>
        <w:tc>
          <w:tcPr>
            <w:tcW w:w="281" w:type="pct"/>
            <w:noWrap/>
            <w:vAlign w:val="bottom"/>
            <w:hideMark/>
          </w:tcPr>
          <w:p w14:paraId="6301652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4</w:t>
            </w:r>
          </w:p>
        </w:tc>
        <w:tc>
          <w:tcPr>
            <w:tcW w:w="281" w:type="pct"/>
            <w:noWrap/>
            <w:vAlign w:val="bottom"/>
            <w:hideMark/>
          </w:tcPr>
          <w:p w14:paraId="479189A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5</w:t>
            </w:r>
          </w:p>
        </w:tc>
        <w:tc>
          <w:tcPr>
            <w:tcW w:w="281" w:type="pct"/>
            <w:noWrap/>
            <w:vAlign w:val="bottom"/>
            <w:hideMark/>
          </w:tcPr>
          <w:p w14:paraId="355A2C9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8</w:t>
            </w:r>
          </w:p>
        </w:tc>
        <w:tc>
          <w:tcPr>
            <w:tcW w:w="281" w:type="pct"/>
            <w:noWrap/>
            <w:vAlign w:val="bottom"/>
            <w:hideMark/>
          </w:tcPr>
          <w:p w14:paraId="5F6CCEA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13</w:t>
            </w:r>
          </w:p>
        </w:tc>
        <w:tc>
          <w:tcPr>
            <w:tcW w:w="281" w:type="pct"/>
            <w:noWrap/>
            <w:vAlign w:val="bottom"/>
            <w:hideMark/>
          </w:tcPr>
          <w:p w14:paraId="6C3FDE6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03</w:t>
            </w:r>
          </w:p>
        </w:tc>
        <w:tc>
          <w:tcPr>
            <w:tcW w:w="281" w:type="pct"/>
            <w:noWrap/>
            <w:vAlign w:val="bottom"/>
            <w:hideMark/>
          </w:tcPr>
          <w:p w14:paraId="69445FDF"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0</w:t>
            </w:r>
          </w:p>
        </w:tc>
        <w:tc>
          <w:tcPr>
            <w:tcW w:w="281" w:type="pct"/>
            <w:noWrap/>
            <w:vAlign w:val="bottom"/>
            <w:hideMark/>
          </w:tcPr>
          <w:p w14:paraId="7F1EE66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7</w:t>
            </w:r>
          </w:p>
        </w:tc>
        <w:tc>
          <w:tcPr>
            <w:tcW w:w="281" w:type="pct"/>
            <w:noWrap/>
            <w:vAlign w:val="bottom"/>
            <w:hideMark/>
          </w:tcPr>
          <w:p w14:paraId="5F7A931A"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8</w:t>
            </w:r>
          </w:p>
        </w:tc>
        <w:tc>
          <w:tcPr>
            <w:tcW w:w="281" w:type="pct"/>
            <w:noWrap/>
            <w:vAlign w:val="bottom"/>
            <w:hideMark/>
          </w:tcPr>
          <w:p w14:paraId="7C6A2C9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9</w:t>
            </w:r>
          </w:p>
        </w:tc>
        <w:tc>
          <w:tcPr>
            <w:tcW w:w="267" w:type="pct"/>
            <w:vAlign w:val="bottom"/>
            <w:hideMark/>
          </w:tcPr>
          <w:p w14:paraId="103D055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7</w:t>
            </w:r>
          </w:p>
        </w:tc>
        <w:tc>
          <w:tcPr>
            <w:tcW w:w="254" w:type="pct"/>
            <w:vAlign w:val="bottom"/>
          </w:tcPr>
          <w:p w14:paraId="03C31B88" w14:textId="46EFC0A4"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84</w:t>
            </w:r>
          </w:p>
        </w:tc>
      </w:tr>
      <w:tr w:rsidR="00BB0BE5" w14:paraId="0C6009CC" w14:textId="6F03D977" w:rsidTr="00D837EF">
        <w:trPr>
          <w:trHeight w:val="255"/>
        </w:trPr>
        <w:tc>
          <w:tcPr>
            <w:tcW w:w="547" w:type="pct"/>
            <w:noWrap/>
            <w:vAlign w:val="bottom"/>
            <w:hideMark/>
          </w:tcPr>
          <w:p w14:paraId="416413CD"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Herbert River</w:t>
            </w:r>
          </w:p>
        </w:tc>
        <w:tc>
          <w:tcPr>
            <w:tcW w:w="280" w:type="pct"/>
            <w:noWrap/>
            <w:vAlign w:val="bottom"/>
            <w:hideMark/>
          </w:tcPr>
          <w:p w14:paraId="37586E1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9</w:t>
            </w:r>
          </w:p>
        </w:tc>
        <w:tc>
          <w:tcPr>
            <w:tcW w:w="280" w:type="pct"/>
            <w:noWrap/>
            <w:vAlign w:val="bottom"/>
            <w:hideMark/>
          </w:tcPr>
          <w:p w14:paraId="5683972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79</w:t>
            </w:r>
          </w:p>
        </w:tc>
        <w:tc>
          <w:tcPr>
            <w:tcW w:w="281" w:type="pct"/>
            <w:noWrap/>
            <w:vAlign w:val="bottom"/>
            <w:hideMark/>
          </w:tcPr>
          <w:p w14:paraId="1149D11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54</w:t>
            </w:r>
          </w:p>
        </w:tc>
        <w:tc>
          <w:tcPr>
            <w:tcW w:w="281" w:type="pct"/>
            <w:noWrap/>
            <w:vAlign w:val="bottom"/>
            <w:hideMark/>
          </w:tcPr>
          <w:p w14:paraId="57E71BBF"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58</w:t>
            </w:r>
          </w:p>
        </w:tc>
        <w:tc>
          <w:tcPr>
            <w:tcW w:w="281" w:type="pct"/>
            <w:noWrap/>
            <w:vAlign w:val="bottom"/>
            <w:hideMark/>
          </w:tcPr>
          <w:p w14:paraId="582057A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57</w:t>
            </w:r>
          </w:p>
        </w:tc>
        <w:tc>
          <w:tcPr>
            <w:tcW w:w="281" w:type="pct"/>
            <w:noWrap/>
            <w:vAlign w:val="bottom"/>
            <w:hideMark/>
          </w:tcPr>
          <w:p w14:paraId="6BCFD01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83</w:t>
            </w:r>
          </w:p>
        </w:tc>
        <w:tc>
          <w:tcPr>
            <w:tcW w:w="281" w:type="pct"/>
            <w:noWrap/>
            <w:vAlign w:val="bottom"/>
            <w:hideMark/>
          </w:tcPr>
          <w:p w14:paraId="1E6F49E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077</w:t>
            </w:r>
          </w:p>
        </w:tc>
        <w:tc>
          <w:tcPr>
            <w:tcW w:w="281" w:type="pct"/>
            <w:noWrap/>
            <w:vAlign w:val="bottom"/>
            <w:hideMark/>
          </w:tcPr>
          <w:p w14:paraId="2E727E9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63</w:t>
            </w:r>
          </w:p>
        </w:tc>
        <w:tc>
          <w:tcPr>
            <w:tcW w:w="281" w:type="pct"/>
            <w:noWrap/>
            <w:vAlign w:val="bottom"/>
            <w:hideMark/>
          </w:tcPr>
          <w:p w14:paraId="796EC9E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313</w:t>
            </w:r>
          </w:p>
        </w:tc>
        <w:tc>
          <w:tcPr>
            <w:tcW w:w="281" w:type="pct"/>
            <w:noWrap/>
            <w:vAlign w:val="bottom"/>
            <w:hideMark/>
          </w:tcPr>
          <w:p w14:paraId="2A45AB5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78</w:t>
            </w:r>
          </w:p>
        </w:tc>
        <w:tc>
          <w:tcPr>
            <w:tcW w:w="281" w:type="pct"/>
            <w:noWrap/>
            <w:vAlign w:val="bottom"/>
            <w:hideMark/>
          </w:tcPr>
          <w:p w14:paraId="4DCA260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33</w:t>
            </w:r>
          </w:p>
        </w:tc>
        <w:tc>
          <w:tcPr>
            <w:tcW w:w="281" w:type="pct"/>
            <w:noWrap/>
            <w:vAlign w:val="bottom"/>
            <w:hideMark/>
          </w:tcPr>
          <w:p w14:paraId="5F20DD9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48</w:t>
            </w:r>
          </w:p>
        </w:tc>
        <w:tc>
          <w:tcPr>
            <w:tcW w:w="281" w:type="pct"/>
            <w:noWrap/>
            <w:vAlign w:val="bottom"/>
            <w:hideMark/>
          </w:tcPr>
          <w:p w14:paraId="0AE0B80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12</w:t>
            </w:r>
          </w:p>
        </w:tc>
        <w:tc>
          <w:tcPr>
            <w:tcW w:w="281" w:type="pct"/>
            <w:noWrap/>
            <w:vAlign w:val="bottom"/>
            <w:hideMark/>
          </w:tcPr>
          <w:p w14:paraId="6A01A34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98</w:t>
            </w:r>
          </w:p>
        </w:tc>
        <w:tc>
          <w:tcPr>
            <w:tcW w:w="267" w:type="pct"/>
            <w:vAlign w:val="bottom"/>
            <w:hideMark/>
          </w:tcPr>
          <w:p w14:paraId="5BE21C2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25</w:t>
            </w:r>
          </w:p>
        </w:tc>
        <w:tc>
          <w:tcPr>
            <w:tcW w:w="254" w:type="pct"/>
            <w:vAlign w:val="bottom"/>
          </w:tcPr>
          <w:p w14:paraId="01BA98C1" w14:textId="76BE1C41"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639</w:t>
            </w:r>
          </w:p>
        </w:tc>
      </w:tr>
      <w:tr w:rsidR="00BB0BE5" w14:paraId="174DE079" w14:textId="6E82D497" w:rsidTr="00D837EF">
        <w:trPr>
          <w:trHeight w:val="255"/>
        </w:trPr>
        <w:tc>
          <w:tcPr>
            <w:tcW w:w="547" w:type="pct"/>
            <w:noWrap/>
            <w:vAlign w:val="bottom"/>
            <w:hideMark/>
          </w:tcPr>
          <w:p w14:paraId="5B649EF7"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Black River</w:t>
            </w:r>
          </w:p>
        </w:tc>
        <w:tc>
          <w:tcPr>
            <w:tcW w:w="280" w:type="pct"/>
            <w:noWrap/>
            <w:vAlign w:val="bottom"/>
            <w:hideMark/>
          </w:tcPr>
          <w:p w14:paraId="3E334AF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5</w:t>
            </w:r>
          </w:p>
        </w:tc>
        <w:tc>
          <w:tcPr>
            <w:tcW w:w="280" w:type="pct"/>
            <w:noWrap/>
            <w:vAlign w:val="bottom"/>
            <w:hideMark/>
          </w:tcPr>
          <w:p w14:paraId="50D09CE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4</w:t>
            </w:r>
          </w:p>
        </w:tc>
        <w:tc>
          <w:tcPr>
            <w:tcW w:w="281" w:type="pct"/>
            <w:noWrap/>
            <w:vAlign w:val="bottom"/>
            <w:hideMark/>
          </w:tcPr>
          <w:p w14:paraId="6E2057A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9</w:t>
            </w:r>
          </w:p>
        </w:tc>
        <w:tc>
          <w:tcPr>
            <w:tcW w:w="281" w:type="pct"/>
            <w:noWrap/>
            <w:vAlign w:val="bottom"/>
            <w:hideMark/>
          </w:tcPr>
          <w:p w14:paraId="69D0A18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5</w:t>
            </w:r>
          </w:p>
        </w:tc>
        <w:tc>
          <w:tcPr>
            <w:tcW w:w="281" w:type="pct"/>
            <w:noWrap/>
            <w:vAlign w:val="bottom"/>
            <w:hideMark/>
          </w:tcPr>
          <w:p w14:paraId="03D1808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95</w:t>
            </w:r>
          </w:p>
        </w:tc>
        <w:tc>
          <w:tcPr>
            <w:tcW w:w="281" w:type="pct"/>
            <w:noWrap/>
            <w:vAlign w:val="bottom"/>
            <w:hideMark/>
          </w:tcPr>
          <w:p w14:paraId="173B7AC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53</w:t>
            </w:r>
          </w:p>
        </w:tc>
        <w:tc>
          <w:tcPr>
            <w:tcW w:w="281" w:type="pct"/>
            <w:noWrap/>
            <w:vAlign w:val="bottom"/>
            <w:hideMark/>
          </w:tcPr>
          <w:p w14:paraId="5FE1FAAF"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19</w:t>
            </w:r>
          </w:p>
        </w:tc>
        <w:tc>
          <w:tcPr>
            <w:tcW w:w="281" w:type="pct"/>
            <w:noWrap/>
            <w:vAlign w:val="bottom"/>
            <w:hideMark/>
          </w:tcPr>
          <w:p w14:paraId="7B5AF5F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09</w:t>
            </w:r>
          </w:p>
        </w:tc>
        <w:tc>
          <w:tcPr>
            <w:tcW w:w="281" w:type="pct"/>
            <w:noWrap/>
            <w:vAlign w:val="bottom"/>
            <w:hideMark/>
          </w:tcPr>
          <w:p w14:paraId="6B9B289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86</w:t>
            </w:r>
          </w:p>
        </w:tc>
        <w:tc>
          <w:tcPr>
            <w:tcW w:w="281" w:type="pct"/>
            <w:noWrap/>
            <w:vAlign w:val="bottom"/>
            <w:hideMark/>
          </w:tcPr>
          <w:p w14:paraId="3A71590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55</w:t>
            </w:r>
          </w:p>
        </w:tc>
        <w:tc>
          <w:tcPr>
            <w:tcW w:w="281" w:type="pct"/>
            <w:noWrap/>
            <w:vAlign w:val="bottom"/>
            <w:hideMark/>
          </w:tcPr>
          <w:p w14:paraId="2970A36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4</w:t>
            </w:r>
          </w:p>
        </w:tc>
        <w:tc>
          <w:tcPr>
            <w:tcW w:w="281" w:type="pct"/>
            <w:noWrap/>
            <w:vAlign w:val="bottom"/>
            <w:hideMark/>
          </w:tcPr>
          <w:p w14:paraId="613A768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43</w:t>
            </w:r>
          </w:p>
        </w:tc>
        <w:tc>
          <w:tcPr>
            <w:tcW w:w="281" w:type="pct"/>
            <w:noWrap/>
            <w:vAlign w:val="bottom"/>
            <w:hideMark/>
          </w:tcPr>
          <w:p w14:paraId="1AE2AC8F"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w:t>
            </w:r>
          </w:p>
        </w:tc>
        <w:tc>
          <w:tcPr>
            <w:tcW w:w="281" w:type="pct"/>
            <w:noWrap/>
            <w:vAlign w:val="bottom"/>
            <w:hideMark/>
          </w:tcPr>
          <w:p w14:paraId="0502994F"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4</w:t>
            </w:r>
          </w:p>
        </w:tc>
        <w:tc>
          <w:tcPr>
            <w:tcW w:w="267" w:type="pct"/>
            <w:vAlign w:val="bottom"/>
            <w:hideMark/>
          </w:tcPr>
          <w:p w14:paraId="4FC0176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3</w:t>
            </w:r>
          </w:p>
        </w:tc>
        <w:tc>
          <w:tcPr>
            <w:tcW w:w="254" w:type="pct"/>
            <w:vAlign w:val="bottom"/>
          </w:tcPr>
          <w:p w14:paraId="2C2292B4" w14:textId="764EF128"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91</w:t>
            </w:r>
          </w:p>
        </w:tc>
      </w:tr>
      <w:tr w:rsidR="00BB0BE5" w14:paraId="78D6B9D9" w14:textId="4562D8E2" w:rsidTr="00D837EF">
        <w:trPr>
          <w:trHeight w:val="255"/>
        </w:trPr>
        <w:tc>
          <w:tcPr>
            <w:tcW w:w="547" w:type="pct"/>
            <w:noWrap/>
            <w:vAlign w:val="bottom"/>
            <w:hideMark/>
          </w:tcPr>
          <w:p w14:paraId="21A93B94"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Ross River</w:t>
            </w:r>
          </w:p>
        </w:tc>
        <w:tc>
          <w:tcPr>
            <w:tcW w:w="280" w:type="pct"/>
            <w:noWrap/>
            <w:vAlign w:val="bottom"/>
            <w:hideMark/>
          </w:tcPr>
          <w:p w14:paraId="745F6A6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w:t>
            </w:r>
          </w:p>
        </w:tc>
        <w:tc>
          <w:tcPr>
            <w:tcW w:w="280" w:type="pct"/>
            <w:noWrap/>
            <w:vAlign w:val="bottom"/>
            <w:hideMark/>
          </w:tcPr>
          <w:p w14:paraId="0B815F1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8</w:t>
            </w:r>
          </w:p>
        </w:tc>
        <w:tc>
          <w:tcPr>
            <w:tcW w:w="281" w:type="pct"/>
            <w:noWrap/>
            <w:vAlign w:val="bottom"/>
            <w:hideMark/>
          </w:tcPr>
          <w:p w14:paraId="7D28AF7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9</w:t>
            </w:r>
          </w:p>
        </w:tc>
        <w:tc>
          <w:tcPr>
            <w:tcW w:w="281" w:type="pct"/>
            <w:noWrap/>
            <w:vAlign w:val="bottom"/>
            <w:hideMark/>
          </w:tcPr>
          <w:p w14:paraId="1CE0737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7</w:t>
            </w:r>
          </w:p>
        </w:tc>
        <w:tc>
          <w:tcPr>
            <w:tcW w:w="281" w:type="pct"/>
            <w:noWrap/>
            <w:vAlign w:val="bottom"/>
            <w:hideMark/>
          </w:tcPr>
          <w:p w14:paraId="69B9C92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16</w:t>
            </w:r>
          </w:p>
        </w:tc>
        <w:tc>
          <w:tcPr>
            <w:tcW w:w="281" w:type="pct"/>
            <w:noWrap/>
            <w:vAlign w:val="bottom"/>
            <w:hideMark/>
          </w:tcPr>
          <w:p w14:paraId="17660CB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38</w:t>
            </w:r>
          </w:p>
        </w:tc>
        <w:tc>
          <w:tcPr>
            <w:tcW w:w="281" w:type="pct"/>
            <w:noWrap/>
            <w:vAlign w:val="bottom"/>
            <w:hideMark/>
          </w:tcPr>
          <w:p w14:paraId="4101DF5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99</w:t>
            </w:r>
          </w:p>
        </w:tc>
        <w:tc>
          <w:tcPr>
            <w:tcW w:w="281" w:type="pct"/>
            <w:noWrap/>
            <w:vAlign w:val="bottom"/>
            <w:hideMark/>
          </w:tcPr>
          <w:p w14:paraId="7FE285F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25</w:t>
            </w:r>
          </w:p>
        </w:tc>
        <w:tc>
          <w:tcPr>
            <w:tcW w:w="281" w:type="pct"/>
            <w:noWrap/>
            <w:vAlign w:val="bottom"/>
            <w:hideMark/>
          </w:tcPr>
          <w:p w14:paraId="303A41C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09</w:t>
            </w:r>
          </w:p>
        </w:tc>
        <w:tc>
          <w:tcPr>
            <w:tcW w:w="281" w:type="pct"/>
            <w:noWrap/>
            <w:vAlign w:val="bottom"/>
            <w:hideMark/>
          </w:tcPr>
          <w:p w14:paraId="45F947A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32</w:t>
            </w:r>
          </w:p>
        </w:tc>
        <w:tc>
          <w:tcPr>
            <w:tcW w:w="281" w:type="pct"/>
            <w:noWrap/>
            <w:vAlign w:val="bottom"/>
            <w:hideMark/>
          </w:tcPr>
          <w:p w14:paraId="073FAB6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8</w:t>
            </w:r>
          </w:p>
        </w:tc>
        <w:tc>
          <w:tcPr>
            <w:tcW w:w="281" w:type="pct"/>
            <w:noWrap/>
            <w:vAlign w:val="bottom"/>
            <w:hideMark/>
          </w:tcPr>
          <w:p w14:paraId="309ED24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18</w:t>
            </w:r>
          </w:p>
        </w:tc>
        <w:tc>
          <w:tcPr>
            <w:tcW w:w="281" w:type="pct"/>
            <w:noWrap/>
            <w:vAlign w:val="bottom"/>
            <w:hideMark/>
          </w:tcPr>
          <w:p w14:paraId="57F4C08F"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0</w:t>
            </w:r>
          </w:p>
        </w:tc>
        <w:tc>
          <w:tcPr>
            <w:tcW w:w="281" w:type="pct"/>
            <w:noWrap/>
            <w:vAlign w:val="bottom"/>
            <w:hideMark/>
          </w:tcPr>
          <w:p w14:paraId="638C099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w:t>
            </w:r>
          </w:p>
        </w:tc>
        <w:tc>
          <w:tcPr>
            <w:tcW w:w="267" w:type="pct"/>
            <w:vAlign w:val="bottom"/>
            <w:hideMark/>
          </w:tcPr>
          <w:p w14:paraId="0E589EF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w:t>
            </w:r>
          </w:p>
        </w:tc>
        <w:tc>
          <w:tcPr>
            <w:tcW w:w="254" w:type="pct"/>
            <w:vAlign w:val="bottom"/>
          </w:tcPr>
          <w:p w14:paraId="7C27399A" w14:textId="4D867C00"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34</w:t>
            </w:r>
          </w:p>
        </w:tc>
      </w:tr>
      <w:tr w:rsidR="00BB0BE5" w14:paraId="33DD2F03" w14:textId="07D9D18B" w:rsidTr="00D837EF">
        <w:trPr>
          <w:trHeight w:val="255"/>
        </w:trPr>
        <w:tc>
          <w:tcPr>
            <w:tcW w:w="547" w:type="pct"/>
            <w:noWrap/>
            <w:vAlign w:val="bottom"/>
            <w:hideMark/>
          </w:tcPr>
          <w:p w14:paraId="60A4B769"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Haughton River</w:t>
            </w:r>
          </w:p>
        </w:tc>
        <w:tc>
          <w:tcPr>
            <w:tcW w:w="280" w:type="pct"/>
            <w:noWrap/>
            <w:vAlign w:val="bottom"/>
            <w:hideMark/>
          </w:tcPr>
          <w:p w14:paraId="2A1D217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8</w:t>
            </w:r>
          </w:p>
        </w:tc>
        <w:tc>
          <w:tcPr>
            <w:tcW w:w="280" w:type="pct"/>
            <w:noWrap/>
            <w:vAlign w:val="bottom"/>
            <w:hideMark/>
          </w:tcPr>
          <w:p w14:paraId="3A99C8C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9</w:t>
            </w:r>
          </w:p>
        </w:tc>
        <w:tc>
          <w:tcPr>
            <w:tcW w:w="281" w:type="pct"/>
            <w:noWrap/>
            <w:vAlign w:val="bottom"/>
            <w:hideMark/>
          </w:tcPr>
          <w:p w14:paraId="38B7EEA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5</w:t>
            </w:r>
          </w:p>
        </w:tc>
        <w:tc>
          <w:tcPr>
            <w:tcW w:w="281" w:type="pct"/>
            <w:noWrap/>
            <w:vAlign w:val="bottom"/>
            <w:hideMark/>
          </w:tcPr>
          <w:p w14:paraId="034C5D2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8</w:t>
            </w:r>
          </w:p>
        </w:tc>
        <w:tc>
          <w:tcPr>
            <w:tcW w:w="281" w:type="pct"/>
            <w:noWrap/>
            <w:vAlign w:val="bottom"/>
            <w:hideMark/>
          </w:tcPr>
          <w:p w14:paraId="239DA59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00</w:t>
            </w:r>
          </w:p>
        </w:tc>
        <w:tc>
          <w:tcPr>
            <w:tcW w:w="281" w:type="pct"/>
            <w:noWrap/>
            <w:vAlign w:val="bottom"/>
            <w:hideMark/>
          </w:tcPr>
          <w:p w14:paraId="71E73DB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76</w:t>
            </w:r>
          </w:p>
        </w:tc>
        <w:tc>
          <w:tcPr>
            <w:tcW w:w="281" w:type="pct"/>
            <w:noWrap/>
            <w:vAlign w:val="bottom"/>
            <w:hideMark/>
          </w:tcPr>
          <w:p w14:paraId="4F37A9D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81</w:t>
            </w:r>
          </w:p>
        </w:tc>
        <w:tc>
          <w:tcPr>
            <w:tcW w:w="281" w:type="pct"/>
            <w:noWrap/>
            <w:vAlign w:val="bottom"/>
            <w:hideMark/>
          </w:tcPr>
          <w:p w14:paraId="257B697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71</w:t>
            </w:r>
          </w:p>
        </w:tc>
        <w:tc>
          <w:tcPr>
            <w:tcW w:w="281" w:type="pct"/>
            <w:noWrap/>
            <w:vAlign w:val="bottom"/>
            <w:hideMark/>
          </w:tcPr>
          <w:p w14:paraId="0A898AD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59</w:t>
            </w:r>
          </w:p>
        </w:tc>
        <w:tc>
          <w:tcPr>
            <w:tcW w:w="281" w:type="pct"/>
            <w:noWrap/>
            <w:vAlign w:val="bottom"/>
            <w:hideMark/>
          </w:tcPr>
          <w:p w14:paraId="59A1269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61</w:t>
            </w:r>
          </w:p>
        </w:tc>
        <w:tc>
          <w:tcPr>
            <w:tcW w:w="281" w:type="pct"/>
            <w:noWrap/>
            <w:vAlign w:val="bottom"/>
            <w:hideMark/>
          </w:tcPr>
          <w:p w14:paraId="165139D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3</w:t>
            </w:r>
          </w:p>
        </w:tc>
        <w:tc>
          <w:tcPr>
            <w:tcW w:w="281" w:type="pct"/>
            <w:noWrap/>
            <w:vAlign w:val="bottom"/>
            <w:hideMark/>
          </w:tcPr>
          <w:p w14:paraId="452459D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2</w:t>
            </w:r>
          </w:p>
        </w:tc>
        <w:tc>
          <w:tcPr>
            <w:tcW w:w="281" w:type="pct"/>
            <w:noWrap/>
            <w:vAlign w:val="bottom"/>
            <w:hideMark/>
          </w:tcPr>
          <w:p w14:paraId="1E97BFE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5</w:t>
            </w:r>
          </w:p>
        </w:tc>
        <w:tc>
          <w:tcPr>
            <w:tcW w:w="281" w:type="pct"/>
            <w:noWrap/>
            <w:vAlign w:val="bottom"/>
            <w:hideMark/>
          </w:tcPr>
          <w:p w14:paraId="3EA92A1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72</w:t>
            </w:r>
          </w:p>
        </w:tc>
        <w:tc>
          <w:tcPr>
            <w:tcW w:w="267" w:type="pct"/>
            <w:vAlign w:val="bottom"/>
            <w:hideMark/>
          </w:tcPr>
          <w:p w14:paraId="7AC0071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1</w:t>
            </w:r>
          </w:p>
        </w:tc>
        <w:tc>
          <w:tcPr>
            <w:tcW w:w="254" w:type="pct"/>
            <w:vAlign w:val="bottom"/>
          </w:tcPr>
          <w:p w14:paraId="4A487A11" w14:textId="3B4FD834"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831</w:t>
            </w:r>
          </w:p>
        </w:tc>
      </w:tr>
      <w:tr w:rsidR="00BB0BE5" w14:paraId="410E2E5E" w14:textId="597FBD55" w:rsidTr="00D837EF">
        <w:trPr>
          <w:trHeight w:val="255"/>
        </w:trPr>
        <w:tc>
          <w:tcPr>
            <w:tcW w:w="547" w:type="pct"/>
            <w:noWrap/>
            <w:vAlign w:val="bottom"/>
            <w:hideMark/>
          </w:tcPr>
          <w:p w14:paraId="47615357"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Burdekin River</w:t>
            </w:r>
          </w:p>
        </w:tc>
        <w:tc>
          <w:tcPr>
            <w:tcW w:w="280" w:type="pct"/>
            <w:noWrap/>
            <w:vAlign w:val="bottom"/>
            <w:hideMark/>
          </w:tcPr>
          <w:p w14:paraId="7BC714D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55</w:t>
            </w:r>
          </w:p>
        </w:tc>
        <w:tc>
          <w:tcPr>
            <w:tcW w:w="280" w:type="pct"/>
            <w:noWrap/>
            <w:vAlign w:val="bottom"/>
            <w:hideMark/>
          </w:tcPr>
          <w:p w14:paraId="1F78171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84</w:t>
            </w:r>
          </w:p>
        </w:tc>
        <w:tc>
          <w:tcPr>
            <w:tcW w:w="281" w:type="pct"/>
            <w:noWrap/>
            <w:vAlign w:val="bottom"/>
            <w:hideMark/>
          </w:tcPr>
          <w:p w14:paraId="5D1B694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338</w:t>
            </w:r>
          </w:p>
        </w:tc>
        <w:tc>
          <w:tcPr>
            <w:tcW w:w="281" w:type="pct"/>
            <w:noWrap/>
            <w:vAlign w:val="bottom"/>
            <w:hideMark/>
          </w:tcPr>
          <w:p w14:paraId="7FA1EBE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84</w:t>
            </w:r>
          </w:p>
        </w:tc>
        <w:tc>
          <w:tcPr>
            <w:tcW w:w="281" w:type="pct"/>
            <w:noWrap/>
            <w:vAlign w:val="bottom"/>
            <w:hideMark/>
          </w:tcPr>
          <w:p w14:paraId="01E30DF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195</w:t>
            </w:r>
          </w:p>
        </w:tc>
        <w:tc>
          <w:tcPr>
            <w:tcW w:w="281" w:type="pct"/>
            <w:noWrap/>
            <w:vAlign w:val="bottom"/>
            <w:hideMark/>
          </w:tcPr>
          <w:p w14:paraId="7E9AFCD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4,806</w:t>
            </w:r>
          </w:p>
        </w:tc>
        <w:tc>
          <w:tcPr>
            <w:tcW w:w="281" w:type="pct"/>
            <w:noWrap/>
            <w:vAlign w:val="bottom"/>
            <w:hideMark/>
          </w:tcPr>
          <w:p w14:paraId="1AE1BA1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0,855</w:t>
            </w:r>
          </w:p>
        </w:tc>
        <w:tc>
          <w:tcPr>
            <w:tcW w:w="281" w:type="pct"/>
            <w:noWrap/>
            <w:vAlign w:val="bottom"/>
            <w:hideMark/>
          </w:tcPr>
          <w:p w14:paraId="60ACDEF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938</w:t>
            </w:r>
          </w:p>
        </w:tc>
        <w:tc>
          <w:tcPr>
            <w:tcW w:w="281" w:type="pct"/>
            <w:noWrap/>
            <w:vAlign w:val="bottom"/>
            <w:hideMark/>
          </w:tcPr>
          <w:p w14:paraId="62F1B48A"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200</w:t>
            </w:r>
          </w:p>
        </w:tc>
        <w:tc>
          <w:tcPr>
            <w:tcW w:w="281" w:type="pct"/>
            <w:noWrap/>
            <w:vAlign w:val="bottom"/>
            <w:hideMark/>
          </w:tcPr>
          <w:p w14:paraId="6DA80F0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300</w:t>
            </w:r>
          </w:p>
        </w:tc>
        <w:tc>
          <w:tcPr>
            <w:tcW w:w="281" w:type="pct"/>
            <w:noWrap/>
            <w:vAlign w:val="bottom"/>
            <w:hideMark/>
          </w:tcPr>
          <w:p w14:paraId="6355C49A"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500</w:t>
            </w:r>
          </w:p>
        </w:tc>
        <w:tc>
          <w:tcPr>
            <w:tcW w:w="281" w:type="pct"/>
            <w:noWrap/>
            <w:vAlign w:val="bottom"/>
            <w:hideMark/>
          </w:tcPr>
          <w:p w14:paraId="6C643D5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20</w:t>
            </w:r>
          </w:p>
        </w:tc>
        <w:tc>
          <w:tcPr>
            <w:tcW w:w="281" w:type="pct"/>
            <w:noWrap/>
            <w:vAlign w:val="bottom"/>
            <w:hideMark/>
          </w:tcPr>
          <w:p w14:paraId="5C92BE1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00</w:t>
            </w:r>
          </w:p>
        </w:tc>
        <w:tc>
          <w:tcPr>
            <w:tcW w:w="281" w:type="pct"/>
            <w:noWrap/>
            <w:vAlign w:val="bottom"/>
            <w:hideMark/>
          </w:tcPr>
          <w:p w14:paraId="0493B09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00</w:t>
            </w:r>
          </w:p>
        </w:tc>
        <w:tc>
          <w:tcPr>
            <w:tcW w:w="267" w:type="pct"/>
            <w:vAlign w:val="bottom"/>
            <w:hideMark/>
          </w:tcPr>
          <w:p w14:paraId="30EAF6E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000</w:t>
            </w:r>
          </w:p>
        </w:tc>
        <w:tc>
          <w:tcPr>
            <w:tcW w:w="254" w:type="pct"/>
            <w:vAlign w:val="bottom"/>
          </w:tcPr>
          <w:p w14:paraId="148F59F2" w14:textId="01261252"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2,650</w:t>
            </w:r>
          </w:p>
        </w:tc>
      </w:tr>
      <w:tr w:rsidR="00BB0BE5" w14:paraId="4B4E8E68" w14:textId="5A7A5A40" w:rsidTr="00D837EF">
        <w:trPr>
          <w:trHeight w:val="255"/>
        </w:trPr>
        <w:tc>
          <w:tcPr>
            <w:tcW w:w="547" w:type="pct"/>
            <w:noWrap/>
            <w:vAlign w:val="bottom"/>
            <w:hideMark/>
          </w:tcPr>
          <w:p w14:paraId="5815A610"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Don River</w:t>
            </w:r>
          </w:p>
        </w:tc>
        <w:tc>
          <w:tcPr>
            <w:tcW w:w="280" w:type="pct"/>
            <w:noWrap/>
            <w:vAlign w:val="bottom"/>
            <w:hideMark/>
          </w:tcPr>
          <w:p w14:paraId="51908C7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0</w:t>
            </w:r>
          </w:p>
        </w:tc>
        <w:tc>
          <w:tcPr>
            <w:tcW w:w="280" w:type="pct"/>
            <w:noWrap/>
            <w:vAlign w:val="bottom"/>
            <w:hideMark/>
          </w:tcPr>
          <w:p w14:paraId="3169136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0</w:t>
            </w:r>
          </w:p>
        </w:tc>
        <w:tc>
          <w:tcPr>
            <w:tcW w:w="281" w:type="pct"/>
            <w:noWrap/>
            <w:vAlign w:val="bottom"/>
            <w:hideMark/>
          </w:tcPr>
          <w:p w14:paraId="271A71BF"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0</w:t>
            </w:r>
          </w:p>
        </w:tc>
        <w:tc>
          <w:tcPr>
            <w:tcW w:w="281" w:type="pct"/>
            <w:noWrap/>
            <w:vAlign w:val="bottom"/>
            <w:hideMark/>
          </w:tcPr>
          <w:p w14:paraId="3C8A749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8</w:t>
            </w:r>
          </w:p>
        </w:tc>
        <w:tc>
          <w:tcPr>
            <w:tcW w:w="281" w:type="pct"/>
            <w:noWrap/>
            <w:vAlign w:val="bottom"/>
            <w:hideMark/>
          </w:tcPr>
          <w:p w14:paraId="26A8AF2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53</w:t>
            </w:r>
          </w:p>
        </w:tc>
        <w:tc>
          <w:tcPr>
            <w:tcW w:w="281" w:type="pct"/>
            <w:noWrap/>
            <w:vAlign w:val="bottom"/>
            <w:hideMark/>
          </w:tcPr>
          <w:p w14:paraId="30538E1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27</w:t>
            </w:r>
          </w:p>
        </w:tc>
        <w:tc>
          <w:tcPr>
            <w:tcW w:w="281" w:type="pct"/>
            <w:noWrap/>
            <w:vAlign w:val="bottom"/>
            <w:hideMark/>
          </w:tcPr>
          <w:p w14:paraId="107F8B1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27</w:t>
            </w:r>
          </w:p>
        </w:tc>
        <w:tc>
          <w:tcPr>
            <w:tcW w:w="281" w:type="pct"/>
            <w:noWrap/>
            <w:vAlign w:val="bottom"/>
            <w:hideMark/>
          </w:tcPr>
          <w:p w14:paraId="0807865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34</w:t>
            </w:r>
          </w:p>
        </w:tc>
        <w:tc>
          <w:tcPr>
            <w:tcW w:w="281" w:type="pct"/>
            <w:noWrap/>
            <w:vAlign w:val="bottom"/>
            <w:hideMark/>
          </w:tcPr>
          <w:p w14:paraId="23B965B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84</w:t>
            </w:r>
          </w:p>
        </w:tc>
        <w:tc>
          <w:tcPr>
            <w:tcW w:w="281" w:type="pct"/>
            <w:noWrap/>
            <w:vAlign w:val="bottom"/>
            <w:hideMark/>
          </w:tcPr>
          <w:p w14:paraId="1A7EDF9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01</w:t>
            </w:r>
          </w:p>
        </w:tc>
        <w:tc>
          <w:tcPr>
            <w:tcW w:w="281" w:type="pct"/>
            <w:noWrap/>
            <w:vAlign w:val="bottom"/>
            <w:hideMark/>
          </w:tcPr>
          <w:p w14:paraId="1055593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45</w:t>
            </w:r>
          </w:p>
        </w:tc>
        <w:tc>
          <w:tcPr>
            <w:tcW w:w="281" w:type="pct"/>
            <w:noWrap/>
            <w:vAlign w:val="bottom"/>
            <w:hideMark/>
          </w:tcPr>
          <w:p w14:paraId="354D2C6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1</w:t>
            </w:r>
          </w:p>
        </w:tc>
        <w:tc>
          <w:tcPr>
            <w:tcW w:w="281" w:type="pct"/>
            <w:noWrap/>
            <w:vAlign w:val="bottom"/>
            <w:hideMark/>
          </w:tcPr>
          <w:p w14:paraId="6CAD9B4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3</w:t>
            </w:r>
          </w:p>
        </w:tc>
        <w:tc>
          <w:tcPr>
            <w:tcW w:w="281" w:type="pct"/>
            <w:noWrap/>
            <w:vAlign w:val="bottom"/>
            <w:hideMark/>
          </w:tcPr>
          <w:p w14:paraId="5B2AB22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5</w:t>
            </w:r>
          </w:p>
        </w:tc>
        <w:tc>
          <w:tcPr>
            <w:tcW w:w="267" w:type="pct"/>
            <w:vAlign w:val="bottom"/>
            <w:hideMark/>
          </w:tcPr>
          <w:p w14:paraId="1002825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30</w:t>
            </w:r>
          </w:p>
        </w:tc>
        <w:tc>
          <w:tcPr>
            <w:tcW w:w="254" w:type="pct"/>
            <w:vAlign w:val="bottom"/>
          </w:tcPr>
          <w:p w14:paraId="22E53214" w14:textId="2C997595"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34</w:t>
            </w:r>
          </w:p>
        </w:tc>
      </w:tr>
      <w:tr w:rsidR="00BB0BE5" w14:paraId="043953AB" w14:textId="4DBEE129" w:rsidTr="00D837EF">
        <w:trPr>
          <w:trHeight w:val="255"/>
        </w:trPr>
        <w:tc>
          <w:tcPr>
            <w:tcW w:w="547" w:type="pct"/>
            <w:noWrap/>
            <w:vAlign w:val="bottom"/>
            <w:hideMark/>
          </w:tcPr>
          <w:p w14:paraId="1FBA06F9"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Proserpine River</w:t>
            </w:r>
          </w:p>
        </w:tc>
        <w:tc>
          <w:tcPr>
            <w:tcW w:w="280" w:type="pct"/>
            <w:noWrap/>
            <w:vAlign w:val="bottom"/>
            <w:hideMark/>
          </w:tcPr>
          <w:p w14:paraId="3EAA341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0</w:t>
            </w:r>
          </w:p>
        </w:tc>
        <w:tc>
          <w:tcPr>
            <w:tcW w:w="280" w:type="pct"/>
            <w:noWrap/>
            <w:vAlign w:val="bottom"/>
            <w:hideMark/>
          </w:tcPr>
          <w:p w14:paraId="229DCBBF"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3</w:t>
            </w:r>
          </w:p>
        </w:tc>
        <w:tc>
          <w:tcPr>
            <w:tcW w:w="281" w:type="pct"/>
            <w:noWrap/>
            <w:vAlign w:val="bottom"/>
            <w:hideMark/>
          </w:tcPr>
          <w:p w14:paraId="1A9E335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2</w:t>
            </w:r>
          </w:p>
        </w:tc>
        <w:tc>
          <w:tcPr>
            <w:tcW w:w="281" w:type="pct"/>
            <w:noWrap/>
            <w:vAlign w:val="bottom"/>
            <w:hideMark/>
          </w:tcPr>
          <w:p w14:paraId="4225032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5</w:t>
            </w:r>
          </w:p>
        </w:tc>
        <w:tc>
          <w:tcPr>
            <w:tcW w:w="281" w:type="pct"/>
            <w:noWrap/>
            <w:vAlign w:val="bottom"/>
            <w:hideMark/>
          </w:tcPr>
          <w:p w14:paraId="20F6A18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2</w:t>
            </w:r>
          </w:p>
        </w:tc>
        <w:tc>
          <w:tcPr>
            <w:tcW w:w="281" w:type="pct"/>
            <w:noWrap/>
            <w:vAlign w:val="bottom"/>
            <w:hideMark/>
          </w:tcPr>
          <w:p w14:paraId="309F478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94</w:t>
            </w:r>
          </w:p>
        </w:tc>
        <w:tc>
          <w:tcPr>
            <w:tcW w:w="281" w:type="pct"/>
            <w:noWrap/>
            <w:vAlign w:val="bottom"/>
            <w:hideMark/>
          </w:tcPr>
          <w:p w14:paraId="6988DD1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05</w:t>
            </w:r>
          </w:p>
        </w:tc>
        <w:tc>
          <w:tcPr>
            <w:tcW w:w="281" w:type="pct"/>
            <w:noWrap/>
            <w:vAlign w:val="bottom"/>
            <w:hideMark/>
          </w:tcPr>
          <w:p w14:paraId="42959DC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01</w:t>
            </w:r>
          </w:p>
        </w:tc>
        <w:tc>
          <w:tcPr>
            <w:tcW w:w="281" w:type="pct"/>
            <w:noWrap/>
            <w:vAlign w:val="bottom"/>
            <w:hideMark/>
          </w:tcPr>
          <w:p w14:paraId="00D2DBE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83</w:t>
            </w:r>
          </w:p>
        </w:tc>
        <w:tc>
          <w:tcPr>
            <w:tcW w:w="281" w:type="pct"/>
            <w:noWrap/>
            <w:vAlign w:val="bottom"/>
            <w:hideMark/>
          </w:tcPr>
          <w:p w14:paraId="3449C82A"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6</w:t>
            </w:r>
          </w:p>
        </w:tc>
        <w:tc>
          <w:tcPr>
            <w:tcW w:w="281" w:type="pct"/>
            <w:noWrap/>
            <w:vAlign w:val="bottom"/>
            <w:hideMark/>
          </w:tcPr>
          <w:p w14:paraId="0D90B80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4</w:t>
            </w:r>
          </w:p>
        </w:tc>
        <w:tc>
          <w:tcPr>
            <w:tcW w:w="281" w:type="pct"/>
            <w:noWrap/>
            <w:vAlign w:val="bottom"/>
            <w:hideMark/>
          </w:tcPr>
          <w:p w14:paraId="03F1599A"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3</w:t>
            </w:r>
          </w:p>
        </w:tc>
        <w:tc>
          <w:tcPr>
            <w:tcW w:w="281" w:type="pct"/>
            <w:noWrap/>
            <w:vAlign w:val="bottom"/>
            <w:hideMark/>
          </w:tcPr>
          <w:p w14:paraId="5D070B6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0</w:t>
            </w:r>
          </w:p>
        </w:tc>
        <w:tc>
          <w:tcPr>
            <w:tcW w:w="281" w:type="pct"/>
            <w:noWrap/>
            <w:vAlign w:val="bottom"/>
            <w:hideMark/>
          </w:tcPr>
          <w:p w14:paraId="724C3A5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6</w:t>
            </w:r>
          </w:p>
        </w:tc>
        <w:tc>
          <w:tcPr>
            <w:tcW w:w="267" w:type="pct"/>
            <w:vAlign w:val="bottom"/>
            <w:hideMark/>
          </w:tcPr>
          <w:p w14:paraId="71667F9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4</w:t>
            </w:r>
          </w:p>
        </w:tc>
        <w:tc>
          <w:tcPr>
            <w:tcW w:w="254" w:type="pct"/>
            <w:vAlign w:val="bottom"/>
          </w:tcPr>
          <w:p w14:paraId="2ED0CF11" w14:textId="1640ABE6"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27</w:t>
            </w:r>
          </w:p>
        </w:tc>
      </w:tr>
      <w:tr w:rsidR="00BB0BE5" w14:paraId="44FB3EE7" w14:textId="1BA48B9B" w:rsidTr="00D837EF">
        <w:trPr>
          <w:trHeight w:val="255"/>
        </w:trPr>
        <w:tc>
          <w:tcPr>
            <w:tcW w:w="547" w:type="pct"/>
            <w:noWrap/>
            <w:vAlign w:val="bottom"/>
            <w:hideMark/>
          </w:tcPr>
          <w:p w14:paraId="264B8730"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O'Connell River</w:t>
            </w:r>
          </w:p>
        </w:tc>
        <w:tc>
          <w:tcPr>
            <w:tcW w:w="280" w:type="pct"/>
            <w:noWrap/>
            <w:vAlign w:val="bottom"/>
            <w:hideMark/>
          </w:tcPr>
          <w:p w14:paraId="3A8DFB8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9</w:t>
            </w:r>
          </w:p>
        </w:tc>
        <w:tc>
          <w:tcPr>
            <w:tcW w:w="280" w:type="pct"/>
            <w:noWrap/>
            <w:vAlign w:val="bottom"/>
            <w:hideMark/>
          </w:tcPr>
          <w:p w14:paraId="73F741A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0</w:t>
            </w:r>
          </w:p>
        </w:tc>
        <w:tc>
          <w:tcPr>
            <w:tcW w:w="281" w:type="pct"/>
            <w:noWrap/>
            <w:vAlign w:val="bottom"/>
            <w:hideMark/>
          </w:tcPr>
          <w:p w14:paraId="6F9DCAA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27</w:t>
            </w:r>
          </w:p>
        </w:tc>
        <w:tc>
          <w:tcPr>
            <w:tcW w:w="281" w:type="pct"/>
            <w:noWrap/>
            <w:vAlign w:val="bottom"/>
            <w:hideMark/>
          </w:tcPr>
          <w:p w14:paraId="13744A9A"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50</w:t>
            </w:r>
          </w:p>
        </w:tc>
        <w:tc>
          <w:tcPr>
            <w:tcW w:w="281" w:type="pct"/>
            <w:noWrap/>
            <w:vAlign w:val="bottom"/>
            <w:hideMark/>
          </w:tcPr>
          <w:p w14:paraId="6F5EB90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08</w:t>
            </w:r>
          </w:p>
        </w:tc>
        <w:tc>
          <w:tcPr>
            <w:tcW w:w="281" w:type="pct"/>
            <w:noWrap/>
            <w:vAlign w:val="bottom"/>
            <w:hideMark/>
          </w:tcPr>
          <w:p w14:paraId="1FEC4B0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30</w:t>
            </w:r>
          </w:p>
        </w:tc>
        <w:tc>
          <w:tcPr>
            <w:tcW w:w="281" w:type="pct"/>
            <w:noWrap/>
            <w:vAlign w:val="bottom"/>
            <w:hideMark/>
          </w:tcPr>
          <w:p w14:paraId="4706581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20</w:t>
            </w:r>
          </w:p>
        </w:tc>
        <w:tc>
          <w:tcPr>
            <w:tcW w:w="281" w:type="pct"/>
            <w:noWrap/>
            <w:vAlign w:val="bottom"/>
            <w:hideMark/>
          </w:tcPr>
          <w:p w14:paraId="596DD4A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49</w:t>
            </w:r>
          </w:p>
        </w:tc>
        <w:tc>
          <w:tcPr>
            <w:tcW w:w="281" w:type="pct"/>
            <w:noWrap/>
            <w:vAlign w:val="bottom"/>
            <w:hideMark/>
          </w:tcPr>
          <w:p w14:paraId="6582E46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84</w:t>
            </w:r>
          </w:p>
        </w:tc>
        <w:tc>
          <w:tcPr>
            <w:tcW w:w="281" w:type="pct"/>
            <w:noWrap/>
            <w:vAlign w:val="bottom"/>
            <w:hideMark/>
          </w:tcPr>
          <w:p w14:paraId="69811AEF"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66</w:t>
            </w:r>
          </w:p>
        </w:tc>
        <w:tc>
          <w:tcPr>
            <w:tcW w:w="281" w:type="pct"/>
            <w:noWrap/>
            <w:vAlign w:val="bottom"/>
            <w:hideMark/>
          </w:tcPr>
          <w:p w14:paraId="18F322A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77</w:t>
            </w:r>
          </w:p>
        </w:tc>
        <w:tc>
          <w:tcPr>
            <w:tcW w:w="281" w:type="pct"/>
            <w:noWrap/>
            <w:vAlign w:val="bottom"/>
            <w:hideMark/>
          </w:tcPr>
          <w:p w14:paraId="42856D1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50</w:t>
            </w:r>
          </w:p>
        </w:tc>
        <w:tc>
          <w:tcPr>
            <w:tcW w:w="281" w:type="pct"/>
            <w:noWrap/>
            <w:vAlign w:val="bottom"/>
            <w:hideMark/>
          </w:tcPr>
          <w:p w14:paraId="13B6A79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2</w:t>
            </w:r>
          </w:p>
        </w:tc>
        <w:tc>
          <w:tcPr>
            <w:tcW w:w="281" w:type="pct"/>
            <w:noWrap/>
            <w:vAlign w:val="bottom"/>
            <w:hideMark/>
          </w:tcPr>
          <w:p w14:paraId="6148AB2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1</w:t>
            </w:r>
          </w:p>
        </w:tc>
        <w:tc>
          <w:tcPr>
            <w:tcW w:w="267" w:type="pct"/>
            <w:vAlign w:val="bottom"/>
            <w:hideMark/>
          </w:tcPr>
          <w:p w14:paraId="3BDA690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72</w:t>
            </w:r>
          </w:p>
        </w:tc>
        <w:tc>
          <w:tcPr>
            <w:tcW w:w="254" w:type="pct"/>
            <w:vAlign w:val="bottom"/>
          </w:tcPr>
          <w:p w14:paraId="128C7747" w14:textId="4A0F6292"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88</w:t>
            </w:r>
          </w:p>
        </w:tc>
      </w:tr>
      <w:tr w:rsidR="00BB0BE5" w14:paraId="47BF06E1" w14:textId="31C89A96" w:rsidTr="00D837EF">
        <w:trPr>
          <w:trHeight w:val="255"/>
        </w:trPr>
        <w:tc>
          <w:tcPr>
            <w:tcW w:w="547" w:type="pct"/>
            <w:noWrap/>
            <w:vAlign w:val="bottom"/>
            <w:hideMark/>
          </w:tcPr>
          <w:p w14:paraId="75A90133"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Pioneer River</w:t>
            </w:r>
          </w:p>
        </w:tc>
        <w:tc>
          <w:tcPr>
            <w:tcW w:w="280" w:type="pct"/>
            <w:noWrap/>
            <w:vAlign w:val="bottom"/>
            <w:hideMark/>
          </w:tcPr>
          <w:p w14:paraId="6FA0073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6</w:t>
            </w:r>
          </w:p>
        </w:tc>
        <w:tc>
          <w:tcPr>
            <w:tcW w:w="280" w:type="pct"/>
            <w:noWrap/>
            <w:vAlign w:val="bottom"/>
            <w:hideMark/>
          </w:tcPr>
          <w:p w14:paraId="69410B2A"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w:t>
            </w:r>
          </w:p>
        </w:tc>
        <w:tc>
          <w:tcPr>
            <w:tcW w:w="281" w:type="pct"/>
            <w:noWrap/>
            <w:vAlign w:val="bottom"/>
            <w:hideMark/>
          </w:tcPr>
          <w:p w14:paraId="7F5629CA"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2</w:t>
            </w:r>
          </w:p>
        </w:tc>
        <w:tc>
          <w:tcPr>
            <w:tcW w:w="281" w:type="pct"/>
            <w:noWrap/>
            <w:vAlign w:val="bottom"/>
            <w:hideMark/>
          </w:tcPr>
          <w:p w14:paraId="278E1AE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2</w:t>
            </w:r>
          </w:p>
        </w:tc>
        <w:tc>
          <w:tcPr>
            <w:tcW w:w="281" w:type="pct"/>
            <w:noWrap/>
            <w:vAlign w:val="bottom"/>
            <w:hideMark/>
          </w:tcPr>
          <w:p w14:paraId="11ABC95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56</w:t>
            </w:r>
          </w:p>
        </w:tc>
        <w:tc>
          <w:tcPr>
            <w:tcW w:w="281" w:type="pct"/>
            <w:noWrap/>
            <w:vAlign w:val="bottom"/>
            <w:hideMark/>
          </w:tcPr>
          <w:p w14:paraId="0658073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55</w:t>
            </w:r>
          </w:p>
        </w:tc>
        <w:tc>
          <w:tcPr>
            <w:tcW w:w="281" w:type="pct"/>
            <w:noWrap/>
            <w:vAlign w:val="bottom"/>
            <w:hideMark/>
          </w:tcPr>
          <w:p w14:paraId="7A1A99E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12</w:t>
            </w:r>
          </w:p>
        </w:tc>
        <w:tc>
          <w:tcPr>
            <w:tcW w:w="281" w:type="pct"/>
            <w:noWrap/>
            <w:vAlign w:val="bottom"/>
            <w:hideMark/>
          </w:tcPr>
          <w:p w14:paraId="6990397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74</w:t>
            </w:r>
          </w:p>
        </w:tc>
        <w:tc>
          <w:tcPr>
            <w:tcW w:w="281" w:type="pct"/>
            <w:noWrap/>
            <w:vAlign w:val="bottom"/>
            <w:hideMark/>
          </w:tcPr>
          <w:p w14:paraId="5CF8992A"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20</w:t>
            </w:r>
          </w:p>
        </w:tc>
        <w:tc>
          <w:tcPr>
            <w:tcW w:w="281" w:type="pct"/>
            <w:noWrap/>
            <w:vAlign w:val="bottom"/>
            <w:hideMark/>
          </w:tcPr>
          <w:p w14:paraId="4818B66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10</w:t>
            </w:r>
          </w:p>
        </w:tc>
        <w:tc>
          <w:tcPr>
            <w:tcW w:w="281" w:type="pct"/>
            <w:noWrap/>
            <w:vAlign w:val="bottom"/>
            <w:hideMark/>
          </w:tcPr>
          <w:p w14:paraId="771B491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30</w:t>
            </w:r>
          </w:p>
        </w:tc>
        <w:tc>
          <w:tcPr>
            <w:tcW w:w="281" w:type="pct"/>
            <w:noWrap/>
            <w:vAlign w:val="bottom"/>
            <w:hideMark/>
          </w:tcPr>
          <w:p w14:paraId="6CCFDAD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5</w:t>
            </w:r>
          </w:p>
        </w:tc>
        <w:tc>
          <w:tcPr>
            <w:tcW w:w="281" w:type="pct"/>
            <w:noWrap/>
            <w:vAlign w:val="bottom"/>
            <w:hideMark/>
          </w:tcPr>
          <w:p w14:paraId="7D0C0C2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w:t>
            </w:r>
          </w:p>
        </w:tc>
        <w:tc>
          <w:tcPr>
            <w:tcW w:w="281" w:type="pct"/>
            <w:noWrap/>
            <w:vAlign w:val="bottom"/>
            <w:hideMark/>
          </w:tcPr>
          <w:p w14:paraId="523B131A"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4</w:t>
            </w:r>
          </w:p>
        </w:tc>
        <w:tc>
          <w:tcPr>
            <w:tcW w:w="267" w:type="pct"/>
            <w:vAlign w:val="bottom"/>
            <w:hideMark/>
          </w:tcPr>
          <w:p w14:paraId="3F58ABA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10</w:t>
            </w:r>
          </w:p>
        </w:tc>
        <w:tc>
          <w:tcPr>
            <w:tcW w:w="254" w:type="pct"/>
            <w:vAlign w:val="bottom"/>
          </w:tcPr>
          <w:p w14:paraId="77DF4461" w14:textId="4B454C39"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36</w:t>
            </w:r>
          </w:p>
        </w:tc>
      </w:tr>
      <w:tr w:rsidR="00BB0BE5" w14:paraId="054B8A6D" w14:textId="4B4F3FEA" w:rsidTr="00D837EF">
        <w:trPr>
          <w:trHeight w:val="255"/>
        </w:trPr>
        <w:tc>
          <w:tcPr>
            <w:tcW w:w="547" w:type="pct"/>
            <w:noWrap/>
            <w:vAlign w:val="bottom"/>
            <w:hideMark/>
          </w:tcPr>
          <w:p w14:paraId="0677C952"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Plane Creek</w:t>
            </w:r>
          </w:p>
        </w:tc>
        <w:tc>
          <w:tcPr>
            <w:tcW w:w="280" w:type="pct"/>
            <w:noWrap/>
            <w:vAlign w:val="bottom"/>
            <w:hideMark/>
          </w:tcPr>
          <w:p w14:paraId="3C7311A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7</w:t>
            </w:r>
          </w:p>
        </w:tc>
        <w:tc>
          <w:tcPr>
            <w:tcW w:w="280" w:type="pct"/>
            <w:noWrap/>
            <w:vAlign w:val="bottom"/>
            <w:hideMark/>
          </w:tcPr>
          <w:p w14:paraId="257801D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w:t>
            </w:r>
          </w:p>
        </w:tc>
        <w:tc>
          <w:tcPr>
            <w:tcW w:w="281" w:type="pct"/>
            <w:noWrap/>
            <w:vAlign w:val="bottom"/>
            <w:hideMark/>
          </w:tcPr>
          <w:p w14:paraId="07EC53D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6</w:t>
            </w:r>
          </w:p>
        </w:tc>
        <w:tc>
          <w:tcPr>
            <w:tcW w:w="281" w:type="pct"/>
            <w:noWrap/>
            <w:vAlign w:val="bottom"/>
            <w:hideMark/>
          </w:tcPr>
          <w:p w14:paraId="1059A08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w:t>
            </w:r>
          </w:p>
        </w:tc>
        <w:tc>
          <w:tcPr>
            <w:tcW w:w="281" w:type="pct"/>
            <w:noWrap/>
            <w:vAlign w:val="bottom"/>
            <w:hideMark/>
          </w:tcPr>
          <w:p w14:paraId="596EFAD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30</w:t>
            </w:r>
          </w:p>
        </w:tc>
        <w:tc>
          <w:tcPr>
            <w:tcW w:w="281" w:type="pct"/>
            <w:noWrap/>
            <w:vAlign w:val="bottom"/>
            <w:hideMark/>
          </w:tcPr>
          <w:p w14:paraId="119A91C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85</w:t>
            </w:r>
          </w:p>
        </w:tc>
        <w:tc>
          <w:tcPr>
            <w:tcW w:w="281" w:type="pct"/>
            <w:noWrap/>
            <w:vAlign w:val="bottom"/>
            <w:hideMark/>
          </w:tcPr>
          <w:p w14:paraId="71D7608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48</w:t>
            </w:r>
          </w:p>
        </w:tc>
        <w:tc>
          <w:tcPr>
            <w:tcW w:w="281" w:type="pct"/>
            <w:noWrap/>
            <w:vAlign w:val="bottom"/>
            <w:hideMark/>
          </w:tcPr>
          <w:p w14:paraId="6E9FD23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93</w:t>
            </w:r>
          </w:p>
        </w:tc>
        <w:tc>
          <w:tcPr>
            <w:tcW w:w="281" w:type="pct"/>
            <w:noWrap/>
            <w:vAlign w:val="bottom"/>
            <w:hideMark/>
          </w:tcPr>
          <w:p w14:paraId="045095D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80</w:t>
            </w:r>
          </w:p>
        </w:tc>
        <w:tc>
          <w:tcPr>
            <w:tcW w:w="281" w:type="pct"/>
            <w:noWrap/>
            <w:vAlign w:val="bottom"/>
            <w:hideMark/>
          </w:tcPr>
          <w:p w14:paraId="22906D4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85</w:t>
            </w:r>
          </w:p>
        </w:tc>
        <w:tc>
          <w:tcPr>
            <w:tcW w:w="281" w:type="pct"/>
            <w:noWrap/>
            <w:vAlign w:val="bottom"/>
            <w:hideMark/>
          </w:tcPr>
          <w:p w14:paraId="19BD54C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95</w:t>
            </w:r>
          </w:p>
        </w:tc>
        <w:tc>
          <w:tcPr>
            <w:tcW w:w="281" w:type="pct"/>
            <w:noWrap/>
            <w:vAlign w:val="bottom"/>
            <w:hideMark/>
          </w:tcPr>
          <w:p w14:paraId="0F690B5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4</w:t>
            </w:r>
          </w:p>
        </w:tc>
        <w:tc>
          <w:tcPr>
            <w:tcW w:w="281" w:type="pct"/>
            <w:noWrap/>
            <w:vAlign w:val="bottom"/>
            <w:hideMark/>
          </w:tcPr>
          <w:p w14:paraId="4BE3D36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4</w:t>
            </w:r>
          </w:p>
        </w:tc>
        <w:tc>
          <w:tcPr>
            <w:tcW w:w="281" w:type="pct"/>
            <w:noWrap/>
            <w:vAlign w:val="bottom"/>
            <w:hideMark/>
          </w:tcPr>
          <w:p w14:paraId="7E32F4D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3</w:t>
            </w:r>
          </w:p>
        </w:tc>
        <w:tc>
          <w:tcPr>
            <w:tcW w:w="267" w:type="pct"/>
            <w:vAlign w:val="bottom"/>
            <w:hideMark/>
          </w:tcPr>
          <w:p w14:paraId="03E863D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61</w:t>
            </w:r>
          </w:p>
        </w:tc>
        <w:tc>
          <w:tcPr>
            <w:tcW w:w="254" w:type="pct"/>
            <w:vAlign w:val="bottom"/>
          </w:tcPr>
          <w:p w14:paraId="3A53C575" w14:textId="3C8A0C4F"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27</w:t>
            </w:r>
          </w:p>
        </w:tc>
      </w:tr>
      <w:tr w:rsidR="00BB0BE5" w14:paraId="48551BD5" w14:textId="3ACADDFD" w:rsidTr="00D837EF">
        <w:trPr>
          <w:trHeight w:val="255"/>
        </w:trPr>
        <w:tc>
          <w:tcPr>
            <w:tcW w:w="547" w:type="pct"/>
            <w:noWrap/>
            <w:vAlign w:val="bottom"/>
            <w:hideMark/>
          </w:tcPr>
          <w:p w14:paraId="3E0A1E1C"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Styx River</w:t>
            </w:r>
          </w:p>
        </w:tc>
        <w:tc>
          <w:tcPr>
            <w:tcW w:w="280" w:type="pct"/>
            <w:noWrap/>
            <w:vAlign w:val="bottom"/>
            <w:hideMark/>
          </w:tcPr>
          <w:p w14:paraId="2531FFF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08</w:t>
            </w:r>
          </w:p>
        </w:tc>
        <w:tc>
          <w:tcPr>
            <w:tcW w:w="280" w:type="pct"/>
            <w:noWrap/>
            <w:vAlign w:val="bottom"/>
            <w:hideMark/>
          </w:tcPr>
          <w:p w14:paraId="0A34D6B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0</w:t>
            </w:r>
          </w:p>
        </w:tc>
        <w:tc>
          <w:tcPr>
            <w:tcW w:w="281" w:type="pct"/>
            <w:noWrap/>
            <w:vAlign w:val="bottom"/>
            <w:hideMark/>
          </w:tcPr>
          <w:p w14:paraId="281DB7E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w:t>
            </w:r>
          </w:p>
        </w:tc>
        <w:tc>
          <w:tcPr>
            <w:tcW w:w="281" w:type="pct"/>
            <w:noWrap/>
            <w:vAlign w:val="bottom"/>
            <w:hideMark/>
          </w:tcPr>
          <w:p w14:paraId="1724936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w:t>
            </w:r>
          </w:p>
        </w:tc>
        <w:tc>
          <w:tcPr>
            <w:tcW w:w="281" w:type="pct"/>
            <w:noWrap/>
            <w:vAlign w:val="bottom"/>
            <w:hideMark/>
          </w:tcPr>
          <w:p w14:paraId="713692C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w:t>
            </w:r>
          </w:p>
        </w:tc>
        <w:tc>
          <w:tcPr>
            <w:tcW w:w="281" w:type="pct"/>
            <w:noWrap/>
            <w:vAlign w:val="bottom"/>
            <w:hideMark/>
          </w:tcPr>
          <w:p w14:paraId="55A9D26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0</w:t>
            </w:r>
          </w:p>
        </w:tc>
        <w:tc>
          <w:tcPr>
            <w:tcW w:w="281" w:type="pct"/>
            <w:noWrap/>
            <w:vAlign w:val="bottom"/>
            <w:hideMark/>
          </w:tcPr>
          <w:p w14:paraId="6EF8B74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1</w:t>
            </w:r>
          </w:p>
        </w:tc>
        <w:tc>
          <w:tcPr>
            <w:tcW w:w="281" w:type="pct"/>
            <w:noWrap/>
            <w:vAlign w:val="bottom"/>
            <w:hideMark/>
          </w:tcPr>
          <w:p w14:paraId="569B985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15</w:t>
            </w:r>
          </w:p>
        </w:tc>
        <w:tc>
          <w:tcPr>
            <w:tcW w:w="281" w:type="pct"/>
            <w:noWrap/>
            <w:vAlign w:val="bottom"/>
            <w:hideMark/>
          </w:tcPr>
          <w:p w14:paraId="2A3076D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22</w:t>
            </w:r>
          </w:p>
        </w:tc>
        <w:tc>
          <w:tcPr>
            <w:tcW w:w="281" w:type="pct"/>
            <w:noWrap/>
            <w:vAlign w:val="bottom"/>
            <w:hideMark/>
          </w:tcPr>
          <w:p w14:paraId="204C985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7</w:t>
            </w:r>
          </w:p>
        </w:tc>
        <w:tc>
          <w:tcPr>
            <w:tcW w:w="281" w:type="pct"/>
            <w:noWrap/>
            <w:vAlign w:val="bottom"/>
            <w:hideMark/>
          </w:tcPr>
          <w:p w14:paraId="357BE5F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46</w:t>
            </w:r>
          </w:p>
        </w:tc>
        <w:tc>
          <w:tcPr>
            <w:tcW w:w="281" w:type="pct"/>
            <w:noWrap/>
            <w:vAlign w:val="bottom"/>
            <w:hideMark/>
          </w:tcPr>
          <w:p w14:paraId="6D330C3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3</w:t>
            </w:r>
          </w:p>
        </w:tc>
        <w:tc>
          <w:tcPr>
            <w:tcW w:w="281" w:type="pct"/>
            <w:noWrap/>
            <w:vAlign w:val="bottom"/>
            <w:hideMark/>
          </w:tcPr>
          <w:p w14:paraId="5A67F2F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06</w:t>
            </w:r>
          </w:p>
        </w:tc>
        <w:tc>
          <w:tcPr>
            <w:tcW w:w="281" w:type="pct"/>
            <w:noWrap/>
            <w:vAlign w:val="bottom"/>
            <w:hideMark/>
          </w:tcPr>
          <w:p w14:paraId="60DFEF7A"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3</w:t>
            </w:r>
          </w:p>
        </w:tc>
        <w:tc>
          <w:tcPr>
            <w:tcW w:w="267" w:type="pct"/>
            <w:vAlign w:val="bottom"/>
            <w:hideMark/>
          </w:tcPr>
          <w:p w14:paraId="09F2F2B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6</w:t>
            </w:r>
          </w:p>
        </w:tc>
        <w:tc>
          <w:tcPr>
            <w:tcW w:w="254" w:type="pct"/>
            <w:vAlign w:val="bottom"/>
          </w:tcPr>
          <w:p w14:paraId="13B30D80" w14:textId="1707183B"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34</w:t>
            </w:r>
          </w:p>
        </w:tc>
      </w:tr>
      <w:tr w:rsidR="00BB0BE5" w14:paraId="4DA586CD" w14:textId="5719B221" w:rsidTr="00D837EF">
        <w:trPr>
          <w:trHeight w:val="255"/>
        </w:trPr>
        <w:tc>
          <w:tcPr>
            <w:tcW w:w="547" w:type="pct"/>
            <w:noWrap/>
            <w:vAlign w:val="bottom"/>
            <w:hideMark/>
          </w:tcPr>
          <w:p w14:paraId="0419A8AD"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Shoalwater Creek</w:t>
            </w:r>
          </w:p>
        </w:tc>
        <w:tc>
          <w:tcPr>
            <w:tcW w:w="280" w:type="pct"/>
            <w:noWrap/>
            <w:vAlign w:val="bottom"/>
            <w:hideMark/>
          </w:tcPr>
          <w:p w14:paraId="6768B6B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7</w:t>
            </w:r>
          </w:p>
        </w:tc>
        <w:tc>
          <w:tcPr>
            <w:tcW w:w="280" w:type="pct"/>
            <w:noWrap/>
            <w:vAlign w:val="bottom"/>
            <w:hideMark/>
          </w:tcPr>
          <w:p w14:paraId="373630FF"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1</w:t>
            </w:r>
          </w:p>
        </w:tc>
        <w:tc>
          <w:tcPr>
            <w:tcW w:w="281" w:type="pct"/>
            <w:noWrap/>
            <w:vAlign w:val="bottom"/>
            <w:hideMark/>
          </w:tcPr>
          <w:p w14:paraId="3502680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w:t>
            </w:r>
          </w:p>
        </w:tc>
        <w:tc>
          <w:tcPr>
            <w:tcW w:w="281" w:type="pct"/>
            <w:noWrap/>
            <w:vAlign w:val="bottom"/>
            <w:hideMark/>
          </w:tcPr>
          <w:p w14:paraId="385E842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w:t>
            </w:r>
          </w:p>
        </w:tc>
        <w:tc>
          <w:tcPr>
            <w:tcW w:w="281" w:type="pct"/>
            <w:noWrap/>
            <w:vAlign w:val="bottom"/>
            <w:hideMark/>
          </w:tcPr>
          <w:p w14:paraId="1D00A64F"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w:t>
            </w:r>
          </w:p>
        </w:tc>
        <w:tc>
          <w:tcPr>
            <w:tcW w:w="281" w:type="pct"/>
            <w:noWrap/>
            <w:vAlign w:val="bottom"/>
            <w:hideMark/>
          </w:tcPr>
          <w:p w14:paraId="3CF8EBE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7</w:t>
            </w:r>
          </w:p>
        </w:tc>
        <w:tc>
          <w:tcPr>
            <w:tcW w:w="281" w:type="pct"/>
            <w:noWrap/>
            <w:vAlign w:val="bottom"/>
            <w:hideMark/>
          </w:tcPr>
          <w:p w14:paraId="347E060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6</w:t>
            </w:r>
          </w:p>
        </w:tc>
        <w:tc>
          <w:tcPr>
            <w:tcW w:w="281" w:type="pct"/>
            <w:noWrap/>
            <w:vAlign w:val="bottom"/>
            <w:hideMark/>
          </w:tcPr>
          <w:p w14:paraId="61B94A7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1</w:t>
            </w:r>
          </w:p>
        </w:tc>
        <w:tc>
          <w:tcPr>
            <w:tcW w:w="281" w:type="pct"/>
            <w:noWrap/>
            <w:vAlign w:val="bottom"/>
            <w:hideMark/>
          </w:tcPr>
          <w:p w14:paraId="1C6A01CF"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16</w:t>
            </w:r>
          </w:p>
        </w:tc>
        <w:tc>
          <w:tcPr>
            <w:tcW w:w="281" w:type="pct"/>
            <w:noWrap/>
            <w:vAlign w:val="bottom"/>
            <w:hideMark/>
          </w:tcPr>
          <w:p w14:paraId="29D4287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0</w:t>
            </w:r>
          </w:p>
        </w:tc>
        <w:tc>
          <w:tcPr>
            <w:tcW w:w="281" w:type="pct"/>
            <w:noWrap/>
            <w:vAlign w:val="bottom"/>
            <w:hideMark/>
          </w:tcPr>
          <w:p w14:paraId="4B21DF0F"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82</w:t>
            </w:r>
          </w:p>
        </w:tc>
        <w:tc>
          <w:tcPr>
            <w:tcW w:w="281" w:type="pct"/>
            <w:noWrap/>
            <w:vAlign w:val="bottom"/>
            <w:hideMark/>
          </w:tcPr>
          <w:p w14:paraId="6D771D4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3</w:t>
            </w:r>
          </w:p>
        </w:tc>
        <w:tc>
          <w:tcPr>
            <w:tcW w:w="281" w:type="pct"/>
            <w:noWrap/>
            <w:vAlign w:val="bottom"/>
            <w:hideMark/>
          </w:tcPr>
          <w:p w14:paraId="0DAA72E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6</w:t>
            </w:r>
          </w:p>
        </w:tc>
        <w:tc>
          <w:tcPr>
            <w:tcW w:w="281" w:type="pct"/>
            <w:noWrap/>
            <w:vAlign w:val="bottom"/>
            <w:hideMark/>
          </w:tcPr>
          <w:p w14:paraId="5F05C5A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7</w:t>
            </w:r>
          </w:p>
        </w:tc>
        <w:tc>
          <w:tcPr>
            <w:tcW w:w="267" w:type="pct"/>
            <w:vAlign w:val="bottom"/>
            <w:hideMark/>
          </w:tcPr>
          <w:p w14:paraId="7B7B8B8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5</w:t>
            </w:r>
          </w:p>
        </w:tc>
        <w:tc>
          <w:tcPr>
            <w:tcW w:w="254" w:type="pct"/>
            <w:vAlign w:val="bottom"/>
          </w:tcPr>
          <w:p w14:paraId="0FD37289" w14:textId="063947A2"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18</w:t>
            </w:r>
          </w:p>
        </w:tc>
      </w:tr>
      <w:tr w:rsidR="00BB0BE5" w14:paraId="39FFFBA4" w14:textId="3DDD9D61" w:rsidTr="00D837EF">
        <w:trPr>
          <w:trHeight w:val="255"/>
        </w:trPr>
        <w:tc>
          <w:tcPr>
            <w:tcW w:w="547" w:type="pct"/>
            <w:noWrap/>
            <w:vAlign w:val="bottom"/>
            <w:hideMark/>
          </w:tcPr>
          <w:p w14:paraId="62313392"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Water Park Creek</w:t>
            </w:r>
          </w:p>
        </w:tc>
        <w:tc>
          <w:tcPr>
            <w:tcW w:w="280" w:type="pct"/>
            <w:noWrap/>
            <w:vAlign w:val="bottom"/>
            <w:hideMark/>
          </w:tcPr>
          <w:p w14:paraId="149464B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3</w:t>
            </w:r>
          </w:p>
        </w:tc>
        <w:tc>
          <w:tcPr>
            <w:tcW w:w="280" w:type="pct"/>
            <w:noWrap/>
            <w:vAlign w:val="bottom"/>
            <w:hideMark/>
          </w:tcPr>
          <w:p w14:paraId="1BE8CA4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w:t>
            </w:r>
          </w:p>
        </w:tc>
        <w:tc>
          <w:tcPr>
            <w:tcW w:w="281" w:type="pct"/>
            <w:noWrap/>
            <w:vAlign w:val="bottom"/>
            <w:hideMark/>
          </w:tcPr>
          <w:p w14:paraId="4CA4BAB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5</w:t>
            </w:r>
          </w:p>
        </w:tc>
        <w:tc>
          <w:tcPr>
            <w:tcW w:w="281" w:type="pct"/>
            <w:noWrap/>
            <w:vAlign w:val="bottom"/>
            <w:hideMark/>
          </w:tcPr>
          <w:p w14:paraId="669AFB4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w:t>
            </w:r>
          </w:p>
        </w:tc>
        <w:tc>
          <w:tcPr>
            <w:tcW w:w="281" w:type="pct"/>
            <w:noWrap/>
            <w:vAlign w:val="bottom"/>
            <w:hideMark/>
          </w:tcPr>
          <w:p w14:paraId="62A6D0F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8</w:t>
            </w:r>
          </w:p>
        </w:tc>
        <w:tc>
          <w:tcPr>
            <w:tcW w:w="281" w:type="pct"/>
            <w:noWrap/>
            <w:vAlign w:val="bottom"/>
            <w:hideMark/>
          </w:tcPr>
          <w:p w14:paraId="34ABB5C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4</w:t>
            </w:r>
          </w:p>
        </w:tc>
        <w:tc>
          <w:tcPr>
            <w:tcW w:w="281" w:type="pct"/>
            <w:noWrap/>
            <w:vAlign w:val="bottom"/>
            <w:hideMark/>
          </w:tcPr>
          <w:p w14:paraId="3A6A4F0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3</w:t>
            </w:r>
          </w:p>
        </w:tc>
        <w:tc>
          <w:tcPr>
            <w:tcW w:w="281" w:type="pct"/>
            <w:noWrap/>
            <w:vAlign w:val="bottom"/>
            <w:hideMark/>
          </w:tcPr>
          <w:p w14:paraId="1B671D1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6</w:t>
            </w:r>
          </w:p>
        </w:tc>
        <w:tc>
          <w:tcPr>
            <w:tcW w:w="281" w:type="pct"/>
            <w:noWrap/>
            <w:vAlign w:val="bottom"/>
            <w:hideMark/>
          </w:tcPr>
          <w:p w14:paraId="5DD472E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63</w:t>
            </w:r>
          </w:p>
        </w:tc>
        <w:tc>
          <w:tcPr>
            <w:tcW w:w="281" w:type="pct"/>
            <w:noWrap/>
            <w:vAlign w:val="bottom"/>
            <w:hideMark/>
          </w:tcPr>
          <w:p w14:paraId="3A49809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0</w:t>
            </w:r>
          </w:p>
        </w:tc>
        <w:tc>
          <w:tcPr>
            <w:tcW w:w="281" w:type="pct"/>
            <w:noWrap/>
            <w:vAlign w:val="bottom"/>
            <w:hideMark/>
          </w:tcPr>
          <w:p w14:paraId="30D78EF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74</w:t>
            </w:r>
          </w:p>
        </w:tc>
        <w:tc>
          <w:tcPr>
            <w:tcW w:w="281" w:type="pct"/>
            <w:noWrap/>
            <w:vAlign w:val="bottom"/>
            <w:hideMark/>
          </w:tcPr>
          <w:p w14:paraId="5894F06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8</w:t>
            </w:r>
          </w:p>
        </w:tc>
        <w:tc>
          <w:tcPr>
            <w:tcW w:w="281" w:type="pct"/>
            <w:noWrap/>
            <w:vAlign w:val="bottom"/>
            <w:hideMark/>
          </w:tcPr>
          <w:p w14:paraId="64D7624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8</w:t>
            </w:r>
          </w:p>
        </w:tc>
        <w:tc>
          <w:tcPr>
            <w:tcW w:w="281" w:type="pct"/>
            <w:noWrap/>
            <w:vAlign w:val="bottom"/>
            <w:hideMark/>
          </w:tcPr>
          <w:p w14:paraId="35E1325A"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2</w:t>
            </w:r>
          </w:p>
        </w:tc>
        <w:tc>
          <w:tcPr>
            <w:tcW w:w="267" w:type="pct"/>
            <w:vAlign w:val="bottom"/>
            <w:hideMark/>
          </w:tcPr>
          <w:p w14:paraId="1B557F4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1</w:t>
            </w:r>
          </w:p>
        </w:tc>
        <w:tc>
          <w:tcPr>
            <w:tcW w:w="254" w:type="pct"/>
            <w:vAlign w:val="bottom"/>
          </w:tcPr>
          <w:p w14:paraId="79EB6122" w14:textId="5E7DCE2B"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47</w:t>
            </w:r>
          </w:p>
        </w:tc>
      </w:tr>
      <w:tr w:rsidR="00BB0BE5" w14:paraId="54016A86" w14:textId="55FA5FD1" w:rsidTr="00D837EF">
        <w:trPr>
          <w:trHeight w:val="255"/>
        </w:trPr>
        <w:tc>
          <w:tcPr>
            <w:tcW w:w="547" w:type="pct"/>
            <w:noWrap/>
            <w:vAlign w:val="bottom"/>
            <w:hideMark/>
          </w:tcPr>
          <w:p w14:paraId="2C65954D"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Fitzroy River</w:t>
            </w:r>
          </w:p>
        </w:tc>
        <w:tc>
          <w:tcPr>
            <w:tcW w:w="280" w:type="pct"/>
            <w:noWrap/>
            <w:vAlign w:val="bottom"/>
            <w:hideMark/>
          </w:tcPr>
          <w:p w14:paraId="501D72D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800</w:t>
            </w:r>
          </w:p>
        </w:tc>
        <w:tc>
          <w:tcPr>
            <w:tcW w:w="280" w:type="pct"/>
            <w:noWrap/>
            <w:vAlign w:val="bottom"/>
            <w:hideMark/>
          </w:tcPr>
          <w:p w14:paraId="14CB104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00</w:t>
            </w:r>
          </w:p>
        </w:tc>
        <w:tc>
          <w:tcPr>
            <w:tcW w:w="281" w:type="pct"/>
            <w:noWrap/>
            <w:vAlign w:val="bottom"/>
            <w:hideMark/>
          </w:tcPr>
          <w:p w14:paraId="4D3C1E6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50</w:t>
            </w:r>
          </w:p>
        </w:tc>
        <w:tc>
          <w:tcPr>
            <w:tcW w:w="281" w:type="pct"/>
            <w:noWrap/>
            <w:vAlign w:val="bottom"/>
            <w:hideMark/>
          </w:tcPr>
          <w:p w14:paraId="1668230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40</w:t>
            </w:r>
          </w:p>
        </w:tc>
        <w:tc>
          <w:tcPr>
            <w:tcW w:w="281" w:type="pct"/>
            <w:noWrap/>
            <w:vAlign w:val="bottom"/>
            <w:hideMark/>
          </w:tcPr>
          <w:p w14:paraId="341383F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25</w:t>
            </w:r>
          </w:p>
        </w:tc>
        <w:tc>
          <w:tcPr>
            <w:tcW w:w="281" w:type="pct"/>
            <w:noWrap/>
            <w:vAlign w:val="bottom"/>
            <w:hideMark/>
          </w:tcPr>
          <w:p w14:paraId="6BB9F00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530</w:t>
            </w:r>
          </w:p>
        </w:tc>
        <w:tc>
          <w:tcPr>
            <w:tcW w:w="281" w:type="pct"/>
            <w:noWrap/>
            <w:vAlign w:val="bottom"/>
            <w:hideMark/>
          </w:tcPr>
          <w:p w14:paraId="5739DB7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04</w:t>
            </w:r>
          </w:p>
        </w:tc>
        <w:tc>
          <w:tcPr>
            <w:tcW w:w="281" w:type="pct"/>
            <w:noWrap/>
            <w:vAlign w:val="bottom"/>
            <w:hideMark/>
          </w:tcPr>
          <w:p w14:paraId="61A624FF"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564</w:t>
            </w:r>
          </w:p>
        </w:tc>
        <w:tc>
          <w:tcPr>
            <w:tcW w:w="281" w:type="pct"/>
            <w:noWrap/>
            <w:vAlign w:val="bottom"/>
            <w:hideMark/>
          </w:tcPr>
          <w:p w14:paraId="3DE63BA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000</w:t>
            </w:r>
          </w:p>
        </w:tc>
        <w:tc>
          <w:tcPr>
            <w:tcW w:w="281" w:type="pct"/>
            <w:noWrap/>
            <w:vAlign w:val="bottom"/>
            <w:hideMark/>
          </w:tcPr>
          <w:p w14:paraId="448A660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300</w:t>
            </w:r>
          </w:p>
        </w:tc>
        <w:tc>
          <w:tcPr>
            <w:tcW w:w="281" w:type="pct"/>
            <w:noWrap/>
            <w:vAlign w:val="bottom"/>
            <w:hideMark/>
          </w:tcPr>
          <w:p w14:paraId="0C7912E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500</w:t>
            </w:r>
          </w:p>
        </w:tc>
        <w:tc>
          <w:tcPr>
            <w:tcW w:w="281" w:type="pct"/>
            <w:noWrap/>
            <w:vAlign w:val="bottom"/>
            <w:hideMark/>
          </w:tcPr>
          <w:p w14:paraId="1BD610A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2</w:t>
            </w:r>
          </w:p>
        </w:tc>
        <w:tc>
          <w:tcPr>
            <w:tcW w:w="281" w:type="pct"/>
            <w:noWrap/>
            <w:vAlign w:val="bottom"/>
            <w:hideMark/>
          </w:tcPr>
          <w:p w14:paraId="7E49215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00</w:t>
            </w:r>
          </w:p>
        </w:tc>
        <w:tc>
          <w:tcPr>
            <w:tcW w:w="281" w:type="pct"/>
            <w:noWrap/>
            <w:vAlign w:val="bottom"/>
            <w:hideMark/>
          </w:tcPr>
          <w:p w14:paraId="5690140A"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70</w:t>
            </w:r>
          </w:p>
        </w:tc>
        <w:tc>
          <w:tcPr>
            <w:tcW w:w="267" w:type="pct"/>
            <w:vAlign w:val="bottom"/>
            <w:hideMark/>
          </w:tcPr>
          <w:p w14:paraId="705DA7F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200</w:t>
            </w:r>
          </w:p>
        </w:tc>
        <w:tc>
          <w:tcPr>
            <w:tcW w:w="254" w:type="pct"/>
            <w:vAlign w:val="bottom"/>
          </w:tcPr>
          <w:p w14:paraId="013AC88B" w14:textId="1B5B29EE"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322</w:t>
            </w:r>
          </w:p>
        </w:tc>
      </w:tr>
      <w:tr w:rsidR="00BB0BE5" w14:paraId="6B41EC6D" w14:textId="472C3A63" w:rsidTr="00D837EF">
        <w:trPr>
          <w:trHeight w:val="255"/>
        </w:trPr>
        <w:tc>
          <w:tcPr>
            <w:tcW w:w="547" w:type="pct"/>
            <w:noWrap/>
            <w:vAlign w:val="bottom"/>
            <w:hideMark/>
          </w:tcPr>
          <w:p w14:paraId="55606EB8"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 xml:space="preserve">Calliope River </w:t>
            </w:r>
          </w:p>
        </w:tc>
        <w:tc>
          <w:tcPr>
            <w:tcW w:w="280" w:type="pct"/>
            <w:noWrap/>
            <w:vAlign w:val="bottom"/>
            <w:hideMark/>
          </w:tcPr>
          <w:p w14:paraId="6F84731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8</w:t>
            </w:r>
          </w:p>
        </w:tc>
        <w:tc>
          <w:tcPr>
            <w:tcW w:w="280" w:type="pct"/>
            <w:noWrap/>
            <w:vAlign w:val="bottom"/>
            <w:hideMark/>
          </w:tcPr>
          <w:p w14:paraId="474028E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2</w:t>
            </w:r>
          </w:p>
        </w:tc>
        <w:tc>
          <w:tcPr>
            <w:tcW w:w="281" w:type="pct"/>
            <w:noWrap/>
            <w:vAlign w:val="bottom"/>
            <w:hideMark/>
          </w:tcPr>
          <w:p w14:paraId="036ED16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w:t>
            </w:r>
          </w:p>
        </w:tc>
        <w:tc>
          <w:tcPr>
            <w:tcW w:w="281" w:type="pct"/>
            <w:noWrap/>
            <w:vAlign w:val="bottom"/>
            <w:hideMark/>
          </w:tcPr>
          <w:p w14:paraId="4D645D4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w:t>
            </w:r>
          </w:p>
        </w:tc>
        <w:tc>
          <w:tcPr>
            <w:tcW w:w="281" w:type="pct"/>
            <w:noWrap/>
            <w:vAlign w:val="bottom"/>
            <w:hideMark/>
          </w:tcPr>
          <w:p w14:paraId="1E5BF04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w:t>
            </w:r>
          </w:p>
        </w:tc>
        <w:tc>
          <w:tcPr>
            <w:tcW w:w="281" w:type="pct"/>
            <w:noWrap/>
            <w:vAlign w:val="bottom"/>
            <w:hideMark/>
          </w:tcPr>
          <w:p w14:paraId="481D61B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7</w:t>
            </w:r>
          </w:p>
        </w:tc>
        <w:tc>
          <w:tcPr>
            <w:tcW w:w="281" w:type="pct"/>
            <w:noWrap/>
            <w:vAlign w:val="bottom"/>
            <w:hideMark/>
          </w:tcPr>
          <w:p w14:paraId="2A3B148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5</w:t>
            </w:r>
          </w:p>
        </w:tc>
        <w:tc>
          <w:tcPr>
            <w:tcW w:w="281" w:type="pct"/>
            <w:noWrap/>
            <w:vAlign w:val="bottom"/>
            <w:hideMark/>
          </w:tcPr>
          <w:p w14:paraId="378F77D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4</w:t>
            </w:r>
          </w:p>
        </w:tc>
        <w:tc>
          <w:tcPr>
            <w:tcW w:w="281" w:type="pct"/>
            <w:noWrap/>
            <w:vAlign w:val="bottom"/>
            <w:hideMark/>
          </w:tcPr>
          <w:p w14:paraId="15F4D25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80</w:t>
            </w:r>
          </w:p>
        </w:tc>
        <w:tc>
          <w:tcPr>
            <w:tcW w:w="281" w:type="pct"/>
            <w:noWrap/>
            <w:vAlign w:val="bottom"/>
            <w:hideMark/>
          </w:tcPr>
          <w:p w14:paraId="6C37052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2</w:t>
            </w:r>
          </w:p>
        </w:tc>
        <w:tc>
          <w:tcPr>
            <w:tcW w:w="281" w:type="pct"/>
            <w:noWrap/>
            <w:vAlign w:val="bottom"/>
            <w:hideMark/>
          </w:tcPr>
          <w:p w14:paraId="15CDEBC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81</w:t>
            </w:r>
          </w:p>
        </w:tc>
        <w:tc>
          <w:tcPr>
            <w:tcW w:w="281" w:type="pct"/>
            <w:noWrap/>
            <w:vAlign w:val="bottom"/>
            <w:hideMark/>
          </w:tcPr>
          <w:p w14:paraId="17DA40A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1</w:t>
            </w:r>
          </w:p>
        </w:tc>
        <w:tc>
          <w:tcPr>
            <w:tcW w:w="281" w:type="pct"/>
            <w:noWrap/>
            <w:vAlign w:val="bottom"/>
            <w:hideMark/>
          </w:tcPr>
          <w:p w14:paraId="2AF0067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6</w:t>
            </w:r>
          </w:p>
        </w:tc>
        <w:tc>
          <w:tcPr>
            <w:tcW w:w="281" w:type="pct"/>
            <w:noWrap/>
            <w:vAlign w:val="bottom"/>
            <w:hideMark/>
          </w:tcPr>
          <w:p w14:paraId="5534BFFF"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7</w:t>
            </w:r>
          </w:p>
        </w:tc>
        <w:tc>
          <w:tcPr>
            <w:tcW w:w="267" w:type="pct"/>
            <w:vAlign w:val="bottom"/>
            <w:hideMark/>
          </w:tcPr>
          <w:p w14:paraId="63B67F6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3</w:t>
            </w:r>
          </w:p>
        </w:tc>
        <w:tc>
          <w:tcPr>
            <w:tcW w:w="254" w:type="pct"/>
            <w:vAlign w:val="bottom"/>
          </w:tcPr>
          <w:p w14:paraId="06C8C328" w14:textId="13644EEE"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25</w:t>
            </w:r>
          </w:p>
        </w:tc>
      </w:tr>
      <w:tr w:rsidR="00BB0BE5" w14:paraId="1C87852F" w14:textId="5EF396A4" w:rsidTr="00D837EF">
        <w:trPr>
          <w:trHeight w:val="255"/>
        </w:trPr>
        <w:tc>
          <w:tcPr>
            <w:tcW w:w="547" w:type="pct"/>
            <w:noWrap/>
            <w:vAlign w:val="bottom"/>
            <w:hideMark/>
          </w:tcPr>
          <w:p w14:paraId="5B180E47"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Boyne River</w:t>
            </w:r>
          </w:p>
        </w:tc>
        <w:tc>
          <w:tcPr>
            <w:tcW w:w="280" w:type="pct"/>
            <w:noWrap/>
            <w:vAlign w:val="bottom"/>
            <w:hideMark/>
          </w:tcPr>
          <w:p w14:paraId="44E89D3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w:t>
            </w:r>
          </w:p>
        </w:tc>
        <w:tc>
          <w:tcPr>
            <w:tcW w:w="280" w:type="pct"/>
            <w:noWrap/>
            <w:vAlign w:val="bottom"/>
            <w:hideMark/>
          </w:tcPr>
          <w:p w14:paraId="2AE46EF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w:t>
            </w:r>
          </w:p>
        </w:tc>
        <w:tc>
          <w:tcPr>
            <w:tcW w:w="281" w:type="pct"/>
            <w:noWrap/>
            <w:vAlign w:val="bottom"/>
            <w:hideMark/>
          </w:tcPr>
          <w:p w14:paraId="1882031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0</w:t>
            </w:r>
          </w:p>
        </w:tc>
        <w:tc>
          <w:tcPr>
            <w:tcW w:w="281" w:type="pct"/>
            <w:noWrap/>
            <w:vAlign w:val="bottom"/>
            <w:hideMark/>
          </w:tcPr>
          <w:p w14:paraId="4EBCC7B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0</w:t>
            </w:r>
          </w:p>
        </w:tc>
        <w:tc>
          <w:tcPr>
            <w:tcW w:w="281" w:type="pct"/>
            <w:noWrap/>
            <w:vAlign w:val="bottom"/>
            <w:hideMark/>
          </w:tcPr>
          <w:p w14:paraId="3B46B33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0</w:t>
            </w:r>
          </w:p>
        </w:tc>
        <w:tc>
          <w:tcPr>
            <w:tcW w:w="281" w:type="pct"/>
            <w:noWrap/>
            <w:vAlign w:val="bottom"/>
            <w:hideMark/>
          </w:tcPr>
          <w:p w14:paraId="22550E0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w:t>
            </w:r>
          </w:p>
        </w:tc>
        <w:tc>
          <w:tcPr>
            <w:tcW w:w="281" w:type="pct"/>
            <w:noWrap/>
            <w:vAlign w:val="bottom"/>
            <w:hideMark/>
          </w:tcPr>
          <w:p w14:paraId="340726D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w:t>
            </w:r>
          </w:p>
        </w:tc>
        <w:tc>
          <w:tcPr>
            <w:tcW w:w="281" w:type="pct"/>
            <w:noWrap/>
            <w:vAlign w:val="bottom"/>
            <w:hideMark/>
          </w:tcPr>
          <w:p w14:paraId="1169BDD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1</w:t>
            </w:r>
          </w:p>
        </w:tc>
        <w:tc>
          <w:tcPr>
            <w:tcW w:w="281" w:type="pct"/>
            <w:noWrap/>
            <w:vAlign w:val="bottom"/>
            <w:hideMark/>
          </w:tcPr>
          <w:p w14:paraId="20A5336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9</w:t>
            </w:r>
          </w:p>
        </w:tc>
        <w:tc>
          <w:tcPr>
            <w:tcW w:w="281" w:type="pct"/>
            <w:noWrap/>
            <w:vAlign w:val="bottom"/>
            <w:hideMark/>
          </w:tcPr>
          <w:p w14:paraId="7CB2D7A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w:t>
            </w:r>
          </w:p>
        </w:tc>
        <w:tc>
          <w:tcPr>
            <w:tcW w:w="281" w:type="pct"/>
            <w:noWrap/>
            <w:vAlign w:val="bottom"/>
            <w:hideMark/>
          </w:tcPr>
          <w:p w14:paraId="74071F1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0</w:t>
            </w:r>
          </w:p>
        </w:tc>
        <w:tc>
          <w:tcPr>
            <w:tcW w:w="281" w:type="pct"/>
            <w:noWrap/>
            <w:vAlign w:val="bottom"/>
            <w:hideMark/>
          </w:tcPr>
          <w:p w14:paraId="503FB87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w:t>
            </w:r>
          </w:p>
        </w:tc>
        <w:tc>
          <w:tcPr>
            <w:tcW w:w="281" w:type="pct"/>
            <w:noWrap/>
            <w:vAlign w:val="bottom"/>
            <w:hideMark/>
          </w:tcPr>
          <w:p w14:paraId="3793F58F"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w:t>
            </w:r>
          </w:p>
        </w:tc>
        <w:tc>
          <w:tcPr>
            <w:tcW w:w="281" w:type="pct"/>
            <w:noWrap/>
            <w:vAlign w:val="bottom"/>
            <w:hideMark/>
          </w:tcPr>
          <w:p w14:paraId="42404A5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w:t>
            </w:r>
          </w:p>
        </w:tc>
        <w:tc>
          <w:tcPr>
            <w:tcW w:w="267" w:type="pct"/>
            <w:vAlign w:val="bottom"/>
            <w:hideMark/>
          </w:tcPr>
          <w:p w14:paraId="37719C5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w:t>
            </w:r>
          </w:p>
        </w:tc>
        <w:tc>
          <w:tcPr>
            <w:tcW w:w="254" w:type="pct"/>
            <w:vAlign w:val="bottom"/>
          </w:tcPr>
          <w:p w14:paraId="41E70BDC" w14:textId="0A34AE2C"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3</w:t>
            </w:r>
          </w:p>
        </w:tc>
      </w:tr>
      <w:tr w:rsidR="00BB0BE5" w14:paraId="2D1FFA1A" w14:textId="57BEE18B" w:rsidTr="00D837EF">
        <w:trPr>
          <w:trHeight w:val="255"/>
        </w:trPr>
        <w:tc>
          <w:tcPr>
            <w:tcW w:w="547" w:type="pct"/>
            <w:noWrap/>
            <w:vAlign w:val="bottom"/>
            <w:hideMark/>
          </w:tcPr>
          <w:p w14:paraId="160D0BCE"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Baffle Creek</w:t>
            </w:r>
          </w:p>
        </w:tc>
        <w:tc>
          <w:tcPr>
            <w:tcW w:w="280" w:type="pct"/>
            <w:noWrap/>
            <w:vAlign w:val="bottom"/>
            <w:hideMark/>
          </w:tcPr>
          <w:p w14:paraId="0D8AAC5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56</w:t>
            </w:r>
          </w:p>
        </w:tc>
        <w:tc>
          <w:tcPr>
            <w:tcW w:w="280" w:type="pct"/>
            <w:noWrap/>
            <w:vAlign w:val="bottom"/>
            <w:hideMark/>
          </w:tcPr>
          <w:p w14:paraId="1C032D0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4</w:t>
            </w:r>
          </w:p>
        </w:tc>
        <w:tc>
          <w:tcPr>
            <w:tcW w:w="281" w:type="pct"/>
            <w:noWrap/>
            <w:vAlign w:val="bottom"/>
            <w:hideMark/>
          </w:tcPr>
          <w:p w14:paraId="40E4073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6</w:t>
            </w:r>
          </w:p>
        </w:tc>
        <w:tc>
          <w:tcPr>
            <w:tcW w:w="281" w:type="pct"/>
            <w:noWrap/>
            <w:vAlign w:val="bottom"/>
            <w:hideMark/>
          </w:tcPr>
          <w:p w14:paraId="06F5AB5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3</w:t>
            </w:r>
          </w:p>
        </w:tc>
        <w:tc>
          <w:tcPr>
            <w:tcW w:w="281" w:type="pct"/>
            <w:noWrap/>
            <w:vAlign w:val="bottom"/>
            <w:hideMark/>
          </w:tcPr>
          <w:p w14:paraId="19BBD53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w:t>
            </w:r>
          </w:p>
        </w:tc>
        <w:tc>
          <w:tcPr>
            <w:tcW w:w="281" w:type="pct"/>
            <w:noWrap/>
            <w:vAlign w:val="bottom"/>
            <w:hideMark/>
          </w:tcPr>
          <w:p w14:paraId="55EF954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08</w:t>
            </w:r>
          </w:p>
        </w:tc>
        <w:tc>
          <w:tcPr>
            <w:tcW w:w="281" w:type="pct"/>
            <w:noWrap/>
            <w:vAlign w:val="bottom"/>
            <w:hideMark/>
          </w:tcPr>
          <w:p w14:paraId="633F30D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2</w:t>
            </w:r>
          </w:p>
        </w:tc>
        <w:tc>
          <w:tcPr>
            <w:tcW w:w="281" w:type="pct"/>
            <w:noWrap/>
            <w:vAlign w:val="bottom"/>
            <w:hideMark/>
          </w:tcPr>
          <w:p w14:paraId="0A40A23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41</w:t>
            </w:r>
          </w:p>
        </w:tc>
        <w:tc>
          <w:tcPr>
            <w:tcW w:w="281" w:type="pct"/>
            <w:noWrap/>
            <w:vAlign w:val="bottom"/>
            <w:hideMark/>
          </w:tcPr>
          <w:p w14:paraId="6C9BB4C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84</w:t>
            </w:r>
          </w:p>
        </w:tc>
        <w:tc>
          <w:tcPr>
            <w:tcW w:w="281" w:type="pct"/>
            <w:noWrap/>
            <w:vAlign w:val="bottom"/>
            <w:hideMark/>
          </w:tcPr>
          <w:p w14:paraId="2C72205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84</w:t>
            </w:r>
          </w:p>
        </w:tc>
        <w:tc>
          <w:tcPr>
            <w:tcW w:w="281" w:type="pct"/>
            <w:noWrap/>
            <w:vAlign w:val="bottom"/>
            <w:hideMark/>
          </w:tcPr>
          <w:p w14:paraId="315057F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25</w:t>
            </w:r>
          </w:p>
        </w:tc>
        <w:tc>
          <w:tcPr>
            <w:tcW w:w="281" w:type="pct"/>
            <w:noWrap/>
            <w:vAlign w:val="bottom"/>
            <w:hideMark/>
          </w:tcPr>
          <w:p w14:paraId="724A8F5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4</w:t>
            </w:r>
          </w:p>
        </w:tc>
        <w:tc>
          <w:tcPr>
            <w:tcW w:w="281" w:type="pct"/>
            <w:noWrap/>
            <w:vAlign w:val="bottom"/>
            <w:hideMark/>
          </w:tcPr>
          <w:p w14:paraId="3168FD4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14</w:t>
            </w:r>
          </w:p>
        </w:tc>
        <w:tc>
          <w:tcPr>
            <w:tcW w:w="281" w:type="pct"/>
            <w:noWrap/>
            <w:vAlign w:val="bottom"/>
            <w:hideMark/>
          </w:tcPr>
          <w:p w14:paraId="23CA5BF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1</w:t>
            </w:r>
          </w:p>
        </w:tc>
        <w:tc>
          <w:tcPr>
            <w:tcW w:w="267" w:type="pct"/>
            <w:vAlign w:val="bottom"/>
            <w:hideMark/>
          </w:tcPr>
          <w:p w14:paraId="25363F1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33</w:t>
            </w:r>
          </w:p>
        </w:tc>
        <w:tc>
          <w:tcPr>
            <w:tcW w:w="254" w:type="pct"/>
            <w:vAlign w:val="bottom"/>
          </w:tcPr>
          <w:p w14:paraId="50DF7D8B" w14:textId="220A79D2"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295</w:t>
            </w:r>
          </w:p>
        </w:tc>
      </w:tr>
      <w:tr w:rsidR="00BB0BE5" w14:paraId="59022007" w14:textId="28E0147D" w:rsidTr="00D837EF">
        <w:trPr>
          <w:trHeight w:val="255"/>
        </w:trPr>
        <w:tc>
          <w:tcPr>
            <w:tcW w:w="547" w:type="pct"/>
            <w:noWrap/>
            <w:vAlign w:val="bottom"/>
            <w:hideMark/>
          </w:tcPr>
          <w:p w14:paraId="3ECA849F"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Kolan River</w:t>
            </w:r>
          </w:p>
        </w:tc>
        <w:tc>
          <w:tcPr>
            <w:tcW w:w="280" w:type="pct"/>
            <w:noWrap/>
            <w:vAlign w:val="bottom"/>
            <w:hideMark/>
          </w:tcPr>
          <w:p w14:paraId="7A4EA50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3</w:t>
            </w:r>
          </w:p>
        </w:tc>
        <w:tc>
          <w:tcPr>
            <w:tcW w:w="280" w:type="pct"/>
            <w:noWrap/>
            <w:vAlign w:val="bottom"/>
            <w:hideMark/>
          </w:tcPr>
          <w:p w14:paraId="361E9CA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w:t>
            </w:r>
          </w:p>
        </w:tc>
        <w:tc>
          <w:tcPr>
            <w:tcW w:w="281" w:type="pct"/>
            <w:noWrap/>
            <w:vAlign w:val="bottom"/>
            <w:hideMark/>
          </w:tcPr>
          <w:p w14:paraId="4F6D27C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0</w:t>
            </w:r>
          </w:p>
        </w:tc>
        <w:tc>
          <w:tcPr>
            <w:tcW w:w="281" w:type="pct"/>
            <w:noWrap/>
            <w:vAlign w:val="bottom"/>
            <w:hideMark/>
          </w:tcPr>
          <w:p w14:paraId="299B1CF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0</w:t>
            </w:r>
          </w:p>
        </w:tc>
        <w:tc>
          <w:tcPr>
            <w:tcW w:w="281" w:type="pct"/>
            <w:noWrap/>
            <w:vAlign w:val="bottom"/>
            <w:hideMark/>
          </w:tcPr>
          <w:p w14:paraId="3EB1E666"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0</w:t>
            </w:r>
          </w:p>
        </w:tc>
        <w:tc>
          <w:tcPr>
            <w:tcW w:w="281" w:type="pct"/>
            <w:noWrap/>
            <w:vAlign w:val="bottom"/>
            <w:hideMark/>
          </w:tcPr>
          <w:p w14:paraId="49E0AE4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3</w:t>
            </w:r>
          </w:p>
        </w:tc>
        <w:tc>
          <w:tcPr>
            <w:tcW w:w="281" w:type="pct"/>
            <w:noWrap/>
            <w:vAlign w:val="bottom"/>
            <w:hideMark/>
          </w:tcPr>
          <w:p w14:paraId="4B8A776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w:t>
            </w:r>
          </w:p>
        </w:tc>
        <w:tc>
          <w:tcPr>
            <w:tcW w:w="281" w:type="pct"/>
            <w:noWrap/>
            <w:vAlign w:val="bottom"/>
            <w:hideMark/>
          </w:tcPr>
          <w:p w14:paraId="1A13078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8</w:t>
            </w:r>
          </w:p>
        </w:tc>
        <w:tc>
          <w:tcPr>
            <w:tcW w:w="281" w:type="pct"/>
            <w:noWrap/>
            <w:vAlign w:val="bottom"/>
            <w:hideMark/>
          </w:tcPr>
          <w:p w14:paraId="6713A0F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01</w:t>
            </w:r>
          </w:p>
        </w:tc>
        <w:tc>
          <w:tcPr>
            <w:tcW w:w="281" w:type="pct"/>
            <w:noWrap/>
            <w:vAlign w:val="bottom"/>
            <w:hideMark/>
          </w:tcPr>
          <w:p w14:paraId="77136AB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0</w:t>
            </w:r>
          </w:p>
        </w:tc>
        <w:tc>
          <w:tcPr>
            <w:tcW w:w="281" w:type="pct"/>
            <w:noWrap/>
            <w:vAlign w:val="bottom"/>
            <w:hideMark/>
          </w:tcPr>
          <w:p w14:paraId="3EF2BF4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05</w:t>
            </w:r>
          </w:p>
        </w:tc>
        <w:tc>
          <w:tcPr>
            <w:tcW w:w="281" w:type="pct"/>
            <w:noWrap/>
            <w:vAlign w:val="bottom"/>
            <w:hideMark/>
          </w:tcPr>
          <w:p w14:paraId="01A1194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w:t>
            </w:r>
          </w:p>
        </w:tc>
        <w:tc>
          <w:tcPr>
            <w:tcW w:w="281" w:type="pct"/>
            <w:noWrap/>
            <w:vAlign w:val="bottom"/>
            <w:hideMark/>
          </w:tcPr>
          <w:p w14:paraId="1C5396C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8</w:t>
            </w:r>
          </w:p>
        </w:tc>
        <w:tc>
          <w:tcPr>
            <w:tcW w:w="281" w:type="pct"/>
            <w:noWrap/>
            <w:vAlign w:val="bottom"/>
            <w:hideMark/>
          </w:tcPr>
          <w:p w14:paraId="4DCB3B6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4</w:t>
            </w:r>
          </w:p>
        </w:tc>
        <w:tc>
          <w:tcPr>
            <w:tcW w:w="267" w:type="pct"/>
            <w:vAlign w:val="bottom"/>
            <w:hideMark/>
          </w:tcPr>
          <w:p w14:paraId="08B3139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9</w:t>
            </w:r>
          </w:p>
        </w:tc>
        <w:tc>
          <w:tcPr>
            <w:tcW w:w="254" w:type="pct"/>
            <w:vAlign w:val="bottom"/>
          </w:tcPr>
          <w:p w14:paraId="377ED4D4" w14:textId="06F02ABC"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36</w:t>
            </w:r>
          </w:p>
        </w:tc>
      </w:tr>
      <w:tr w:rsidR="00BB0BE5" w14:paraId="0C9F2025" w14:textId="17B7A58E" w:rsidTr="00D837EF">
        <w:trPr>
          <w:trHeight w:val="255"/>
        </w:trPr>
        <w:tc>
          <w:tcPr>
            <w:tcW w:w="547" w:type="pct"/>
            <w:noWrap/>
            <w:vAlign w:val="bottom"/>
            <w:hideMark/>
          </w:tcPr>
          <w:p w14:paraId="41938688"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Burrum River</w:t>
            </w:r>
          </w:p>
        </w:tc>
        <w:tc>
          <w:tcPr>
            <w:tcW w:w="280" w:type="pct"/>
            <w:noWrap/>
            <w:vAlign w:val="bottom"/>
            <w:hideMark/>
          </w:tcPr>
          <w:p w14:paraId="539CEF04"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80</w:t>
            </w:r>
          </w:p>
        </w:tc>
        <w:tc>
          <w:tcPr>
            <w:tcW w:w="280" w:type="pct"/>
            <w:noWrap/>
            <w:vAlign w:val="bottom"/>
            <w:hideMark/>
          </w:tcPr>
          <w:p w14:paraId="468A3D9A"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4</w:t>
            </w:r>
          </w:p>
        </w:tc>
        <w:tc>
          <w:tcPr>
            <w:tcW w:w="281" w:type="pct"/>
            <w:noWrap/>
            <w:vAlign w:val="bottom"/>
            <w:hideMark/>
          </w:tcPr>
          <w:p w14:paraId="406A0BE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1</w:t>
            </w:r>
          </w:p>
        </w:tc>
        <w:tc>
          <w:tcPr>
            <w:tcW w:w="281" w:type="pct"/>
            <w:noWrap/>
            <w:vAlign w:val="bottom"/>
            <w:hideMark/>
          </w:tcPr>
          <w:p w14:paraId="3F58217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1</w:t>
            </w:r>
          </w:p>
        </w:tc>
        <w:tc>
          <w:tcPr>
            <w:tcW w:w="281" w:type="pct"/>
            <w:noWrap/>
            <w:vAlign w:val="bottom"/>
            <w:hideMark/>
          </w:tcPr>
          <w:p w14:paraId="3307DB8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w:t>
            </w:r>
          </w:p>
        </w:tc>
        <w:tc>
          <w:tcPr>
            <w:tcW w:w="281" w:type="pct"/>
            <w:noWrap/>
            <w:vAlign w:val="bottom"/>
            <w:hideMark/>
          </w:tcPr>
          <w:p w14:paraId="4F7E482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w:t>
            </w:r>
          </w:p>
        </w:tc>
        <w:tc>
          <w:tcPr>
            <w:tcW w:w="281" w:type="pct"/>
            <w:noWrap/>
            <w:vAlign w:val="bottom"/>
            <w:hideMark/>
          </w:tcPr>
          <w:p w14:paraId="3AA1CB4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w:t>
            </w:r>
          </w:p>
        </w:tc>
        <w:tc>
          <w:tcPr>
            <w:tcW w:w="281" w:type="pct"/>
            <w:noWrap/>
            <w:vAlign w:val="bottom"/>
            <w:hideMark/>
          </w:tcPr>
          <w:p w14:paraId="6C00C3A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58</w:t>
            </w:r>
          </w:p>
        </w:tc>
        <w:tc>
          <w:tcPr>
            <w:tcW w:w="281" w:type="pct"/>
            <w:noWrap/>
            <w:vAlign w:val="bottom"/>
            <w:hideMark/>
          </w:tcPr>
          <w:p w14:paraId="745EBB7A"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319</w:t>
            </w:r>
          </w:p>
        </w:tc>
        <w:tc>
          <w:tcPr>
            <w:tcW w:w="281" w:type="pct"/>
            <w:noWrap/>
            <w:vAlign w:val="bottom"/>
            <w:hideMark/>
          </w:tcPr>
          <w:p w14:paraId="714B210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0</w:t>
            </w:r>
          </w:p>
        </w:tc>
        <w:tc>
          <w:tcPr>
            <w:tcW w:w="281" w:type="pct"/>
            <w:noWrap/>
            <w:vAlign w:val="bottom"/>
            <w:hideMark/>
          </w:tcPr>
          <w:p w14:paraId="6A3F883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061</w:t>
            </w:r>
          </w:p>
        </w:tc>
        <w:tc>
          <w:tcPr>
            <w:tcW w:w="281" w:type="pct"/>
            <w:noWrap/>
            <w:vAlign w:val="bottom"/>
            <w:hideMark/>
          </w:tcPr>
          <w:p w14:paraId="2259DBD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1</w:t>
            </w:r>
          </w:p>
        </w:tc>
        <w:tc>
          <w:tcPr>
            <w:tcW w:w="281" w:type="pct"/>
            <w:noWrap/>
            <w:vAlign w:val="bottom"/>
            <w:hideMark/>
          </w:tcPr>
          <w:p w14:paraId="6C534E2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19</w:t>
            </w:r>
          </w:p>
        </w:tc>
        <w:tc>
          <w:tcPr>
            <w:tcW w:w="281" w:type="pct"/>
            <w:noWrap/>
            <w:vAlign w:val="bottom"/>
            <w:hideMark/>
          </w:tcPr>
          <w:p w14:paraId="52E9E47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3</w:t>
            </w:r>
          </w:p>
        </w:tc>
        <w:tc>
          <w:tcPr>
            <w:tcW w:w="267" w:type="pct"/>
            <w:vAlign w:val="bottom"/>
            <w:hideMark/>
          </w:tcPr>
          <w:p w14:paraId="71EF83C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75</w:t>
            </w:r>
          </w:p>
        </w:tc>
        <w:tc>
          <w:tcPr>
            <w:tcW w:w="254" w:type="pct"/>
            <w:vAlign w:val="bottom"/>
          </w:tcPr>
          <w:p w14:paraId="7B56F892" w14:textId="46A41FAD"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119</w:t>
            </w:r>
          </w:p>
        </w:tc>
      </w:tr>
      <w:tr w:rsidR="00BB0BE5" w14:paraId="4C7844F7" w14:textId="528AFDE3" w:rsidTr="00D837EF">
        <w:trPr>
          <w:trHeight w:val="255"/>
        </w:trPr>
        <w:tc>
          <w:tcPr>
            <w:tcW w:w="547" w:type="pct"/>
            <w:noWrap/>
            <w:vAlign w:val="bottom"/>
            <w:hideMark/>
          </w:tcPr>
          <w:p w14:paraId="4FA0DD6B"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Burnett River</w:t>
            </w:r>
          </w:p>
        </w:tc>
        <w:tc>
          <w:tcPr>
            <w:tcW w:w="280" w:type="pct"/>
            <w:noWrap/>
            <w:vAlign w:val="bottom"/>
            <w:hideMark/>
          </w:tcPr>
          <w:p w14:paraId="695B31A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2</w:t>
            </w:r>
          </w:p>
        </w:tc>
        <w:tc>
          <w:tcPr>
            <w:tcW w:w="280" w:type="pct"/>
            <w:noWrap/>
            <w:vAlign w:val="bottom"/>
            <w:hideMark/>
          </w:tcPr>
          <w:p w14:paraId="6A8BCC9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3</w:t>
            </w:r>
          </w:p>
        </w:tc>
        <w:tc>
          <w:tcPr>
            <w:tcW w:w="281" w:type="pct"/>
            <w:noWrap/>
            <w:vAlign w:val="bottom"/>
            <w:hideMark/>
          </w:tcPr>
          <w:p w14:paraId="1033EA2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w:t>
            </w:r>
          </w:p>
        </w:tc>
        <w:tc>
          <w:tcPr>
            <w:tcW w:w="281" w:type="pct"/>
            <w:noWrap/>
            <w:vAlign w:val="bottom"/>
            <w:hideMark/>
          </w:tcPr>
          <w:p w14:paraId="32AA062D"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w:t>
            </w:r>
          </w:p>
        </w:tc>
        <w:tc>
          <w:tcPr>
            <w:tcW w:w="281" w:type="pct"/>
            <w:noWrap/>
            <w:vAlign w:val="bottom"/>
            <w:hideMark/>
          </w:tcPr>
          <w:p w14:paraId="3FBBAE6F"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w:t>
            </w:r>
          </w:p>
        </w:tc>
        <w:tc>
          <w:tcPr>
            <w:tcW w:w="281" w:type="pct"/>
            <w:noWrap/>
            <w:vAlign w:val="bottom"/>
            <w:hideMark/>
          </w:tcPr>
          <w:p w14:paraId="1E1FBA1C"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w:t>
            </w:r>
          </w:p>
        </w:tc>
        <w:tc>
          <w:tcPr>
            <w:tcW w:w="281" w:type="pct"/>
            <w:noWrap/>
            <w:vAlign w:val="bottom"/>
            <w:hideMark/>
          </w:tcPr>
          <w:p w14:paraId="42337939"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w:t>
            </w:r>
          </w:p>
        </w:tc>
        <w:tc>
          <w:tcPr>
            <w:tcW w:w="281" w:type="pct"/>
            <w:noWrap/>
            <w:vAlign w:val="bottom"/>
            <w:hideMark/>
          </w:tcPr>
          <w:p w14:paraId="4BBE4A4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w:t>
            </w:r>
          </w:p>
        </w:tc>
        <w:tc>
          <w:tcPr>
            <w:tcW w:w="281" w:type="pct"/>
            <w:noWrap/>
            <w:vAlign w:val="bottom"/>
            <w:hideMark/>
          </w:tcPr>
          <w:p w14:paraId="5E33BBEA"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1</w:t>
            </w:r>
          </w:p>
        </w:tc>
        <w:tc>
          <w:tcPr>
            <w:tcW w:w="281" w:type="pct"/>
            <w:noWrap/>
            <w:vAlign w:val="bottom"/>
            <w:hideMark/>
          </w:tcPr>
          <w:p w14:paraId="01BCD61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2</w:t>
            </w:r>
          </w:p>
        </w:tc>
        <w:tc>
          <w:tcPr>
            <w:tcW w:w="281" w:type="pct"/>
            <w:noWrap/>
            <w:vAlign w:val="bottom"/>
            <w:hideMark/>
          </w:tcPr>
          <w:p w14:paraId="446E71F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w:t>
            </w:r>
          </w:p>
        </w:tc>
        <w:tc>
          <w:tcPr>
            <w:tcW w:w="281" w:type="pct"/>
            <w:noWrap/>
            <w:vAlign w:val="bottom"/>
            <w:hideMark/>
          </w:tcPr>
          <w:p w14:paraId="5C171EB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w:t>
            </w:r>
          </w:p>
        </w:tc>
        <w:tc>
          <w:tcPr>
            <w:tcW w:w="281" w:type="pct"/>
            <w:noWrap/>
            <w:vAlign w:val="bottom"/>
            <w:hideMark/>
          </w:tcPr>
          <w:p w14:paraId="7E0271B3"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5</w:t>
            </w:r>
          </w:p>
        </w:tc>
        <w:tc>
          <w:tcPr>
            <w:tcW w:w="281" w:type="pct"/>
            <w:noWrap/>
            <w:vAlign w:val="bottom"/>
            <w:hideMark/>
          </w:tcPr>
          <w:p w14:paraId="3ED0DFB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3</w:t>
            </w:r>
          </w:p>
        </w:tc>
        <w:tc>
          <w:tcPr>
            <w:tcW w:w="267" w:type="pct"/>
            <w:vAlign w:val="bottom"/>
            <w:hideMark/>
          </w:tcPr>
          <w:p w14:paraId="6E22EA0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46</w:t>
            </w:r>
          </w:p>
        </w:tc>
        <w:tc>
          <w:tcPr>
            <w:tcW w:w="254" w:type="pct"/>
            <w:vAlign w:val="bottom"/>
          </w:tcPr>
          <w:p w14:paraId="393AC941" w14:textId="215FFE3A"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67</w:t>
            </w:r>
          </w:p>
        </w:tc>
      </w:tr>
      <w:tr w:rsidR="00BB0BE5" w14:paraId="13B64A0F" w14:textId="1F4789A6" w:rsidTr="00D837EF">
        <w:trPr>
          <w:trHeight w:val="270"/>
        </w:trPr>
        <w:tc>
          <w:tcPr>
            <w:tcW w:w="547" w:type="pct"/>
            <w:noWrap/>
            <w:vAlign w:val="bottom"/>
            <w:hideMark/>
          </w:tcPr>
          <w:p w14:paraId="3CFA837C" w14:textId="77777777" w:rsidR="00BB0BE5" w:rsidRDefault="00BB0BE5" w:rsidP="00BB0BE5">
            <w:pPr>
              <w:spacing w:before="0" w:after="0" w:line="256" w:lineRule="auto"/>
              <w:jc w:val="left"/>
              <w:rPr>
                <w:rFonts w:cs="Arial"/>
                <w:sz w:val="16"/>
                <w:szCs w:val="16"/>
                <w:lang w:val="en-AU" w:eastAsia="en-AU"/>
              </w:rPr>
            </w:pPr>
            <w:r>
              <w:rPr>
                <w:rFonts w:cs="Arial"/>
                <w:sz w:val="16"/>
                <w:szCs w:val="16"/>
                <w:lang w:val="en-AU" w:eastAsia="en-AU"/>
              </w:rPr>
              <w:t>Mary River</w:t>
            </w:r>
          </w:p>
        </w:tc>
        <w:tc>
          <w:tcPr>
            <w:tcW w:w="280" w:type="pct"/>
            <w:noWrap/>
            <w:vAlign w:val="bottom"/>
            <w:hideMark/>
          </w:tcPr>
          <w:p w14:paraId="7192F80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86</w:t>
            </w:r>
          </w:p>
        </w:tc>
        <w:tc>
          <w:tcPr>
            <w:tcW w:w="280" w:type="pct"/>
            <w:noWrap/>
            <w:vAlign w:val="bottom"/>
            <w:hideMark/>
          </w:tcPr>
          <w:p w14:paraId="2E41DF10"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63</w:t>
            </w:r>
          </w:p>
        </w:tc>
        <w:tc>
          <w:tcPr>
            <w:tcW w:w="281" w:type="pct"/>
            <w:noWrap/>
            <w:vAlign w:val="bottom"/>
            <w:hideMark/>
          </w:tcPr>
          <w:p w14:paraId="30173D6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04</w:t>
            </w:r>
          </w:p>
        </w:tc>
        <w:tc>
          <w:tcPr>
            <w:tcW w:w="281" w:type="pct"/>
            <w:noWrap/>
            <w:vAlign w:val="bottom"/>
            <w:hideMark/>
          </w:tcPr>
          <w:p w14:paraId="069B9B6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96</w:t>
            </w:r>
          </w:p>
        </w:tc>
        <w:tc>
          <w:tcPr>
            <w:tcW w:w="281" w:type="pct"/>
            <w:noWrap/>
            <w:vAlign w:val="bottom"/>
            <w:hideMark/>
          </w:tcPr>
          <w:p w14:paraId="1AA538A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49</w:t>
            </w:r>
          </w:p>
        </w:tc>
        <w:tc>
          <w:tcPr>
            <w:tcW w:w="281" w:type="pct"/>
            <w:noWrap/>
            <w:vAlign w:val="bottom"/>
            <w:hideMark/>
          </w:tcPr>
          <w:p w14:paraId="4F7B12A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515</w:t>
            </w:r>
          </w:p>
        </w:tc>
        <w:tc>
          <w:tcPr>
            <w:tcW w:w="281" w:type="pct"/>
            <w:noWrap/>
            <w:vAlign w:val="bottom"/>
            <w:hideMark/>
          </w:tcPr>
          <w:p w14:paraId="3F880635"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58</w:t>
            </w:r>
          </w:p>
        </w:tc>
        <w:tc>
          <w:tcPr>
            <w:tcW w:w="281" w:type="pct"/>
            <w:noWrap/>
            <w:vAlign w:val="bottom"/>
            <w:hideMark/>
          </w:tcPr>
          <w:p w14:paraId="6063022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647</w:t>
            </w:r>
          </w:p>
        </w:tc>
        <w:tc>
          <w:tcPr>
            <w:tcW w:w="281" w:type="pct"/>
            <w:noWrap/>
            <w:vAlign w:val="bottom"/>
            <w:hideMark/>
          </w:tcPr>
          <w:p w14:paraId="5156AFB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2,093</w:t>
            </w:r>
          </w:p>
        </w:tc>
        <w:tc>
          <w:tcPr>
            <w:tcW w:w="281" w:type="pct"/>
            <w:noWrap/>
            <w:vAlign w:val="bottom"/>
            <w:hideMark/>
          </w:tcPr>
          <w:p w14:paraId="05A0E57E"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042</w:t>
            </w:r>
          </w:p>
        </w:tc>
        <w:tc>
          <w:tcPr>
            <w:tcW w:w="281" w:type="pct"/>
            <w:noWrap/>
            <w:vAlign w:val="bottom"/>
            <w:hideMark/>
          </w:tcPr>
          <w:p w14:paraId="0890C19B"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837</w:t>
            </w:r>
          </w:p>
        </w:tc>
        <w:tc>
          <w:tcPr>
            <w:tcW w:w="281" w:type="pct"/>
            <w:noWrap/>
            <w:vAlign w:val="bottom"/>
            <w:hideMark/>
          </w:tcPr>
          <w:p w14:paraId="34601EF1"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43</w:t>
            </w:r>
          </w:p>
        </w:tc>
        <w:tc>
          <w:tcPr>
            <w:tcW w:w="281" w:type="pct"/>
            <w:noWrap/>
            <w:vAlign w:val="bottom"/>
            <w:hideMark/>
          </w:tcPr>
          <w:p w14:paraId="668FCFE7"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396</w:t>
            </w:r>
          </w:p>
        </w:tc>
        <w:tc>
          <w:tcPr>
            <w:tcW w:w="281" w:type="pct"/>
            <w:noWrap/>
            <w:vAlign w:val="bottom"/>
            <w:hideMark/>
          </w:tcPr>
          <w:p w14:paraId="3627AE48"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15</w:t>
            </w:r>
          </w:p>
        </w:tc>
        <w:tc>
          <w:tcPr>
            <w:tcW w:w="267" w:type="pct"/>
            <w:vAlign w:val="bottom"/>
            <w:hideMark/>
          </w:tcPr>
          <w:p w14:paraId="2B55C012" w14:textId="77777777" w:rsidR="00BB0BE5" w:rsidRDefault="00BB0BE5" w:rsidP="00BB0BE5">
            <w:pPr>
              <w:spacing w:before="0" w:after="0" w:line="256" w:lineRule="auto"/>
              <w:jc w:val="center"/>
              <w:rPr>
                <w:rFonts w:cs="Arial"/>
                <w:sz w:val="16"/>
                <w:szCs w:val="16"/>
                <w:lang w:val="en-AU" w:eastAsia="en-AU"/>
              </w:rPr>
            </w:pPr>
            <w:r>
              <w:rPr>
                <w:rFonts w:cs="Arial"/>
                <w:sz w:val="16"/>
                <w:szCs w:val="16"/>
                <w:lang w:val="en-AU" w:eastAsia="en-AU"/>
              </w:rPr>
              <w:t>140</w:t>
            </w:r>
          </w:p>
        </w:tc>
        <w:tc>
          <w:tcPr>
            <w:tcW w:w="254" w:type="pct"/>
            <w:vAlign w:val="bottom"/>
          </w:tcPr>
          <w:p w14:paraId="16786047" w14:textId="7AA8AA65" w:rsidR="00BB0BE5" w:rsidRDefault="00BB0BE5" w:rsidP="00BB0BE5">
            <w:pPr>
              <w:spacing w:before="0" w:after="0" w:line="256" w:lineRule="auto"/>
              <w:jc w:val="center"/>
              <w:rPr>
                <w:rFonts w:cs="Arial"/>
                <w:sz w:val="16"/>
                <w:szCs w:val="16"/>
                <w:lang w:val="en-AU" w:eastAsia="en-AU"/>
              </w:rPr>
            </w:pPr>
            <w:r w:rsidRPr="00BB0BE5">
              <w:rPr>
                <w:rFonts w:cs="Arial"/>
                <w:sz w:val="16"/>
                <w:szCs w:val="16"/>
                <w:lang w:val="en-AU" w:eastAsia="en-AU"/>
              </w:rPr>
              <w:t>457</w:t>
            </w:r>
          </w:p>
        </w:tc>
      </w:tr>
    </w:tbl>
    <w:p w14:paraId="246BCDAF" w14:textId="77777777" w:rsidR="00A94551" w:rsidRPr="00A94551" w:rsidRDefault="00A94551" w:rsidP="00A94551">
      <w:pPr>
        <w:rPr>
          <w:lang w:val="en-US"/>
        </w:rPr>
        <w:sectPr w:rsidR="00A94551" w:rsidRPr="00A94551" w:rsidSect="009F558B">
          <w:pgSz w:w="16839" w:h="11907" w:orient="landscape" w:code="9"/>
          <w:pgMar w:top="1021" w:right="1440" w:bottom="1021" w:left="1440" w:header="709" w:footer="709" w:gutter="0"/>
          <w:cols w:space="708"/>
          <w:docGrid w:linePitch="299"/>
        </w:sectPr>
      </w:pPr>
    </w:p>
    <w:p w14:paraId="246BCDB3" w14:textId="77777777" w:rsidR="00803656" w:rsidRPr="00961331" w:rsidRDefault="00803656" w:rsidP="00803656">
      <w:pPr>
        <w:rPr>
          <w:rFonts w:cs="Arial"/>
          <w:b/>
          <w:szCs w:val="22"/>
        </w:rPr>
      </w:pPr>
      <w:r w:rsidRPr="00961331">
        <w:rPr>
          <w:rFonts w:cs="Arial"/>
          <w:b/>
          <w:szCs w:val="22"/>
        </w:rPr>
        <w:t xml:space="preserve">General </w:t>
      </w:r>
      <w:r w:rsidRPr="001853EB">
        <w:rPr>
          <w:rFonts w:cs="Arial"/>
          <w:b/>
          <w:i/>
          <w:szCs w:val="22"/>
        </w:rPr>
        <w:t>in-situ</w:t>
      </w:r>
      <w:r w:rsidRPr="00961331">
        <w:rPr>
          <w:rFonts w:cs="Arial"/>
          <w:b/>
          <w:szCs w:val="22"/>
        </w:rPr>
        <w:t xml:space="preserve"> DIN behaviour in plume waters and a critical overview of the DIN dispersion map modelling.</w:t>
      </w:r>
    </w:p>
    <w:p w14:paraId="246BCDB4" w14:textId="57AF78BF" w:rsidR="00297E2E" w:rsidRPr="00961331" w:rsidRDefault="00803656" w:rsidP="00803656">
      <w:pPr>
        <w:rPr>
          <w:rFonts w:cs="Arial"/>
          <w:szCs w:val="22"/>
        </w:rPr>
      </w:pPr>
      <w:r w:rsidRPr="00961331">
        <w:rPr>
          <w:rFonts w:cs="Arial"/>
          <w:szCs w:val="22"/>
        </w:rPr>
        <w:t xml:space="preserve">DIN behaviour across the six colour classes presented in </w:t>
      </w:r>
      <w:r w:rsidR="00184D9C">
        <w:fldChar w:fldCharType="begin"/>
      </w:r>
      <w:r w:rsidR="00184D9C">
        <w:instrText xml:space="preserve"> REF _Ref449130369 \h  \* MERGEFORMAT </w:instrText>
      </w:r>
      <w:r w:rsidR="00184D9C">
        <w:fldChar w:fldCharType="separate"/>
      </w:r>
      <w:r w:rsidR="00335316" w:rsidRPr="00335316">
        <w:rPr>
          <w:rFonts w:cs="Arial"/>
          <w:szCs w:val="22"/>
        </w:rPr>
        <w:t xml:space="preserve">Figure </w:t>
      </w:r>
      <w:r w:rsidR="00335316" w:rsidRPr="00335316">
        <w:rPr>
          <w:rFonts w:cs="Arial"/>
          <w:noProof/>
          <w:szCs w:val="22"/>
        </w:rPr>
        <w:t>D-8</w:t>
      </w:r>
      <w:r w:rsidR="00184D9C">
        <w:fldChar w:fldCharType="end"/>
      </w:r>
      <w:r w:rsidR="00343518">
        <w:t xml:space="preserve"> </w:t>
      </w:r>
      <w:r w:rsidRPr="00961331">
        <w:rPr>
          <w:rFonts w:cs="Arial"/>
          <w:szCs w:val="22"/>
        </w:rPr>
        <w:t xml:space="preserve">show reducing concentrations moving further from the river mouth, mainly due to dispersion and biological uptake. </w:t>
      </w:r>
      <w:r w:rsidR="00016F16">
        <w:rPr>
          <w:rFonts w:cs="Arial"/>
          <w:szCs w:val="22"/>
        </w:rPr>
        <w:t>DIN</w:t>
      </w:r>
      <w:r w:rsidRPr="00961331">
        <w:rPr>
          <w:rFonts w:cs="Arial"/>
          <w:szCs w:val="22"/>
        </w:rPr>
        <w:t xml:space="preserve"> in the </w:t>
      </w:r>
      <w:r w:rsidR="00565A07">
        <w:rPr>
          <w:rFonts w:cs="Arial"/>
          <w:szCs w:val="22"/>
        </w:rPr>
        <w:t>Reef</w:t>
      </w:r>
      <w:r w:rsidR="00565A07" w:rsidRPr="00961331">
        <w:rPr>
          <w:rFonts w:cs="Arial"/>
          <w:szCs w:val="22"/>
        </w:rPr>
        <w:t xml:space="preserve"> </w:t>
      </w:r>
      <w:r w:rsidRPr="00961331">
        <w:rPr>
          <w:rFonts w:cs="Arial"/>
          <w:szCs w:val="22"/>
        </w:rPr>
        <w:t xml:space="preserve">waters up to </w:t>
      </w:r>
      <w:r w:rsidR="00603455">
        <w:rPr>
          <w:rFonts w:cs="Arial"/>
          <w:szCs w:val="22"/>
        </w:rPr>
        <w:t xml:space="preserve">a </w:t>
      </w:r>
      <w:r w:rsidRPr="00961331">
        <w:rPr>
          <w:rFonts w:cs="Arial"/>
          <w:szCs w:val="22"/>
        </w:rPr>
        <w:t xml:space="preserve">salinity </w:t>
      </w:r>
      <w:r w:rsidR="00603455">
        <w:rPr>
          <w:rFonts w:cs="Arial"/>
          <w:szCs w:val="22"/>
        </w:rPr>
        <w:t xml:space="preserve">of </w:t>
      </w:r>
      <w:r w:rsidRPr="00961331">
        <w:rPr>
          <w:rFonts w:cs="Arial"/>
          <w:szCs w:val="22"/>
        </w:rPr>
        <w:t>20</w:t>
      </w:r>
      <w:r w:rsidR="004D1D0F">
        <w:rPr>
          <w:rFonts w:cs="Arial"/>
          <w:szCs w:val="22"/>
        </w:rPr>
        <w:t>–</w:t>
      </w:r>
      <w:r w:rsidRPr="00961331">
        <w:rPr>
          <w:rFonts w:cs="Arial"/>
          <w:szCs w:val="22"/>
        </w:rPr>
        <w:t>25 commonly displays conservative mixing behaviour (i.e., dilution)</w:t>
      </w:r>
      <w:r w:rsidR="00343518">
        <w:rPr>
          <w:rFonts w:cs="Arial"/>
          <w:szCs w:val="22"/>
        </w:rPr>
        <w:t xml:space="preserve"> </w:t>
      </w:r>
      <w:r w:rsidR="00343518" w:rsidRPr="00343518">
        <w:rPr>
          <w:rFonts w:cs="Arial"/>
          <w:szCs w:val="22"/>
        </w:rPr>
        <w:t>(Devlin and Brodie, 2005)</w:t>
      </w:r>
      <w:r w:rsidRPr="00961331">
        <w:rPr>
          <w:rFonts w:cs="Arial"/>
          <w:szCs w:val="22"/>
        </w:rPr>
        <w:t>.</w:t>
      </w:r>
      <w:r w:rsidR="001C3D04">
        <w:rPr>
          <w:rFonts w:cs="Arial"/>
          <w:szCs w:val="22"/>
        </w:rPr>
        <w:t xml:space="preserve"> </w:t>
      </w:r>
      <w:r w:rsidRPr="00961331">
        <w:rPr>
          <w:rFonts w:cs="Arial"/>
          <w:szCs w:val="22"/>
        </w:rPr>
        <w:t>However, salinity in colour</w:t>
      </w:r>
      <w:r w:rsidR="004D1D0F">
        <w:rPr>
          <w:rFonts w:cs="Arial"/>
          <w:szCs w:val="22"/>
        </w:rPr>
        <w:t xml:space="preserve"> </w:t>
      </w:r>
      <w:r w:rsidRPr="00961331">
        <w:rPr>
          <w:rFonts w:cs="Arial"/>
          <w:szCs w:val="22"/>
        </w:rPr>
        <w:t>class 2 is 21.0 ± 9.9</w:t>
      </w:r>
      <w:r w:rsidR="004222A7">
        <w:rPr>
          <w:rFonts w:cs="Arial"/>
          <w:szCs w:val="22"/>
        </w:rPr>
        <w:t xml:space="preserve"> </w:t>
      </w:r>
      <w:r w:rsidRPr="00961331">
        <w:rPr>
          <w:rFonts w:cs="Arial"/>
          <w:szCs w:val="22"/>
        </w:rPr>
        <w:t xml:space="preserve">mean </w:t>
      </w:r>
      <w:r w:rsidR="00824D20">
        <w:rPr>
          <w:rFonts w:cs="Arial"/>
          <w:szCs w:val="22"/>
        </w:rPr>
        <w:t>(</w:t>
      </w:r>
      <w:r w:rsidRPr="00961331">
        <w:rPr>
          <w:rFonts w:cs="Arial"/>
          <w:szCs w:val="22"/>
        </w:rPr>
        <w:t xml:space="preserve">± 1 SD), so the conservative behaviour is taken over by an exponential decay when DIN is considered over the </w:t>
      </w:r>
      <w:r w:rsidR="004D1D0F">
        <w:rPr>
          <w:rFonts w:cs="Arial"/>
          <w:szCs w:val="22"/>
        </w:rPr>
        <w:t>entire</w:t>
      </w:r>
      <w:r w:rsidR="004D1D0F" w:rsidRPr="00961331">
        <w:rPr>
          <w:rFonts w:cs="Arial"/>
          <w:szCs w:val="22"/>
        </w:rPr>
        <w:t xml:space="preserve"> </w:t>
      </w:r>
      <w:r w:rsidRPr="00961331">
        <w:rPr>
          <w:rFonts w:cs="Arial"/>
          <w:szCs w:val="22"/>
        </w:rPr>
        <w:t xml:space="preserve">plume extent. After </w:t>
      </w:r>
      <w:r w:rsidR="00824D20">
        <w:rPr>
          <w:rFonts w:cs="Arial"/>
          <w:szCs w:val="22"/>
        </w:rPr>
        <w:t xml:space="preserve">colour </w:t>
      </w:r>
      <w:r w:rsidRPr="00961331">
        <w:rPr>
          <w:rFonts w:cs="Arial"/>
          <w:szCs w:val="22"/>
        </w:rPr>
        <w:t>classes 2</w:t>
      </w:r>
      <w:r w:rsidR="00792874">
        <w:rPr>
          <w:rFonts w:cs="Arial"/>
          <w:szCs w:val="22"/>
        </w:rPr>
        <w:t xml:space="preserve"> to </w:t>
      </w:r>
      <w:r w:rsidRPr="00961331">
        <w:rPr>
          <w:rFonts w:cs="Arial"/>
          <w:szCs w:val="22"/>
        </w:rPr>
        <w:t xml:space="preserve">3, the plume waters experience </w:t>
      </w:r>
      <w:r w:rsidR="00824D20">
        <w:rPr>
          <w:rFonts w:cs="Arial"/>
          <w:szCs w:val="22"/>
        </w:rPr>
        <w:t xml:space="preserve">a </w:t>
      </w:r>
      <w:r w:rsidRPr="00961331">
        <w:rPr>
          <w:rFonts w:cs="Arial"/>
          <w:szCs w:val="22"/>
        </w:rPr>
        <w:t>reduction of suspended sediment</w:t>
      </w:r>
      <w:r w:rsidR="00824D20">
        <w:rPr>
          <w:rFonts w:cs="Arial"/>
          <w:szCs w:val="22"/>
        </w:rPr>
        <w:t xml:space="preserve"> mass</w:t>
      </w:r>
      <w:r w:rsidRPr="00961331">
        <w:rPr>
          <w:rFonts w:cs="Arial"/>
          <w:szCs w:val="22"/>
        </w:rPr>
        <w:t xml:space="preserve"> and consequently light conditions improve, favouring primary production and DIN consumption</w:t>
      </w:r>
      <w:r w:rsidR="00343518">
        <w:rPr>
          <w:rFonts w:cs="Arial"/>
          <w:szCs w:val="22"/>
        </w:rPr>
        <w:t xml:space="preserve"> </w:t>
      </w:r>
      <w:r w:rsidR="00343518" w:rsidRPr="00343518">
        <w:rPr>
          <w:rFonts w:cs="Arial"/>
          <w:szCs w:val="22"/>
        </w:rPr>
        <w:t>(Bainbridge et al., 2012; Devlin and Brodie, 2005; Devlin et al., 2012a, 2012b)</w:t>
      </w:r>
      <w:r w:rsidRPr="004A5BF7">
        <w:rPr>
          <w:rFonts w:cs="Arial"/>
          <w:szCs w:val="22"/>
          <w:lang w:val="da-DK"/>
        </w:rPr>
        <w:t xml:space="preserve">. </w:t>
      </w:r>
      <w:r w:rsidRPr="00961331">
        <w:rPr>
          <w:rFonts w:cs="Arial"/>
          <w:szCs w:val="22"/>
        </w:rPr>
        <w:t xml:space="preserve">Therefore, the behaviour presented by </w:t>
      </w:r>
      <w:r w:rsidR="008E16B2">
        <w:rPr>
          <w:rFonts w:cs="Arial"/>
          <w:i/>
          <w:szCs w:val="22"/>
        </w:rPr>
        <w:t>in-situ</w:t>
      </w:r>
      <w:r w:rsidRPr="00961331">
        <w:rPr>
          <w:rFonts w:cs="Arial"/>
          <w:szCs w:val="22"/>
        </w:rPr>
        <w:t xml:space="preserve"> DIN concentration through the river plume account</w:t>
      </w:r>
      <w:r w:rsidR="00603455">
        <w:rPr>
          <w:rFonts w:cs="Arial"/>
          <w:szCs w:val="22"/>
        </w:rPr>
        <w:t>s</w:t>
      </w:r>
      <w:r w:rsidRPr="00961331">
        <w:rPr>
          <w:rFonts w:cs="Arial"/>
          <w:szCs w:val="22"/>
        </w:rPr>
        <w:t xml:space="preserve"> for those processes.</w:t>
      </w:r>
    </w:p>
    <w:p w14:paraId="246BCDB5" w14:textId="08741C6C" w:rsidR="00297E2E" w:rsidRPr="00961331" w:rsidRDefault="00803656" w:rsidP="00803656">
      <w:pPr>
        <w:rPr>
          <w:rFonts w:cs="Arial"/>
          <w:szCs w:val="22"/>
        </w:rPr>
      </w:pPr>
      <w:r w:rsidRPr="00961331">
        <w:rPr>
          <w:rFonts w:cs="Arial"/>
          <w:szCs w:val="22"/>
        </w:rPr>
        <w:t>Other processes that may affect DIN concentrations can be nitrogen fixation by (cyano-) bacteria (</w:t>
      </w:r>
      <w:r w:rsidRPr="00BB239A">
        <w:rPr>
          <w:rFonts w:cs="Arial"/>
          <w:i/>
          <w:szCs w:val="22"/>
        </w:rPr>
        <w:t>Trichodesmium</w:t>
      </w:r>
      <w:r w:rsidRPr="00961331">
        <w:rPr>
          <w:rFonts w:cs="Arial"/>
          <w:szCs w:val="22"/>
        </w:rPr>
        <w:t>) and upwelling of nutrient-enriched deep water from the Coral Sea</w:t>
      </w:r>
      <w:r w:rsidR="00343518">
        <w:rPr>
          <w:rFonts w:cs="Arial"/>
          <w:szCs w:val="22"/>
        </w:rPr>
        <w:t xml:space="preserve"> </w:t>
      </w:r>
      <w:r w:rsidR="00343518" w:rsidRPr="00343518">
        <w:rPr>
          <w:rFonts w:cs="Arial"/>
          <w:szCs w:val="22"/>
        </w:rPr>
        <w:t>(Furnas et al., 2011)</w:t>
      </w:r>
      <w:r w:rsidRPr="00961331">
        <w:rPr>
          <w:rFonts w:cs="Arial"/>
          <w:szCs w:val="22"/>
        </w:rPr>
        <w:t xml:space="preserve">. However, land runoff is the largest source of new nutrients to the inshore </w:t>
      </w:r>
      <w:r w:rsidR="00565A07">
        <w:rPr>
          <w:rFonts w:cs="Arial"/>
          <w:szCs w:val="22"/>
        </w:rPr>
        <w:t>Reef</w:t>
      </w:r>
      <w:r w:rsidRPr="00961331">
        <w:rPr>
          <w:rFonts w:cs="Arial"/>
          <w:szCs w:val="22"/>
        </w:rPr>
        <w:t>, especially during monsoonal flood events</w:t>
      </w:r>
      <w:r w:rsidR="00343518">
        <w:rPr>
          <w:rFonts w:cs="Arial"/>
          <w:szCs w:val="22"/>
        </w:rPr>
        <w:t xml:space="preserve"> </w:t>
      </w:r>
      <w:r w:rsidR="00343518" w:rsidRPr="00343518">
        <w:rPr>
          <w:rFonts w:cs="Arial"/>
          <w:szCs w:val="22"/>
        </w:rPr>
        <w:t>(Furnas et al., 2011)</w:t>
      </w:r>
      <w:r w:rsidRPr="00961331">
        <w:rPr>
          <w:rFonts w:cs="Arial"/>
          <w:szCs w:val="22"/>
        </w:rPr>
        <w:t xml:space="preserve">. Moreover, upwelling intrusions are spatially restricted to the Central </w:t>
      </w:r>
      <w:r w:rsidR="00565A07">
        <w:rPr>
          <w:rFonts w:cs="Arial"/>
          <w:szCs w:val="22"/>
        </w:rPr>
        <w:t>Reef</w:t>
      </w:r>
      <w:r w:rsidR="00565A07" w:rsidRPr="00961331">
        <w:rPr>
          <w:rFonts w:cs="Arial"/>
          <w:szCs w:val="22"/>
        </w:rPr>
        <w:t xml:space="preserve"> </w:t>
      </w:r>
      <w:r w:rsidRPr="00961331">
        <w:rPr>
          <w:rFonts w:cs="Arial"/>
          <w:szCs w:val="22"/>
        </w:rPr>
        <w:t>subsurface waters</w:t>
      </w:r>
      <w:r w:rsidR="00343518">
        <w:rPr>
          <w:rFonts w:cs="Arial"/>
          <w:szCs w:val="22"/>
        </w:rPr>
        <w:t xml:space="preserve"> </w:t>
      </w:r>
      <w:r w:rsidR="00343518" w:rsidRPr="00343518">
        <w:rPr>
          <w:rFonts w:cs="Arial"/>
          <w:szCs w:val="22"/>
        </w:rPr>
        <w:t>(Berkelmans et al., 2010)</w:t>
      </w:r>
      <w:r w:rsidRPr="00961331">
        <w:rPr>
          <w:rFonts w:cs="Arial"/>
          <w:szCs w:val="22"/>
        </w:rPr>
        <w:t xml:space="preserve">, and therefore not captured by the superficial </w:t>
      </w:r>
      <w:r w:rsidR="008E16B2">
        <w:rPr>
          <w:rFonts w:cs="Arial"/>
          <w:i/>
          <w:szCs w:val="22"/>
        </w:rPr>
        <w:t>in-situ</w:t>
      </w:r>
      <w:r w:rsidRPr="00961331">
        <w:rPr>
          <w:rFonts w:cs="Arial"/>
          <w:szCs w:val="22"/>
        </w:rPr>
        <w:t xml:space="preserve"> DIN data. Nitrogen fixation is likely to occur across the </w:t>
      </w:r>
      <w:r w:rsidR="004D1D0F">
        <w:rPr>
          <w:rFonts w:cs="Arial"/>
          <w:szCs w:val="22"/>
        </w:rPr>
        <w:t>entire</w:t>
      </w:r>
      <w:r w:rsidR="004D1D0F" w:rsidRPr="00961331">
        <w:rPr>
          <w:rFonts w:cs="Arial"/>
          <w:szCs w:val="22"/>
        </w:rPr>
        <w:t xml:space="preserve"> </w:t>
      </w:r>
      <w:r w:rsidRPr="00961331">
        <w:rPr>
          <w:rFonts w:cs="Arial"/>
          <w:szCs w:val="22"/>
        </w:rPr>
        <w:t xml:space="preserve">plume area, adding equally to the measured </w:t>
      </w:r>
      <w:r w:rsidR="008E16B2">
        <w:rPr>
          <w:rFonts w:cs="Arial"/>
          <w:i/>
          <w:szCs w:val="22"/>
        </w:rPr>
        <w:t>in-situ</w:t>
      </w:r>
      <w:r w:rsidRPr="00961331">
        <w:rPr>
          <w:rFonts w:cs="Arial"/>
          <w:szCs w:val="22"/>
        </w:rPr>
        <w:t xml:space="preserve"> DIN, and not affecting the general behaviour depicted in the DIN function. Otherwise</w:t>
      </w:r>
      <w:r w:rsidR="004D1D0F">
        <w:rPr>
          <w:rFonts w:cs="Arial"/>
          <w:szCs w:val="22"/>
        </w:rPr>
        <w:t xml:space="preserve">, </w:t>
      </w:r>
      <w:r w:rsidRPr="00961331">
        <w:rPr>
          <w:rFonts w:cs="Arial"/>
          <w:szCs w:val="22"/>
        </w:rPr>
        <w:t xml:space="preserve">if intense fixation due to </w:t>
      </w:r>
      <w:r w:rsidRPr="00BB239A">
        <w:rPr>
          <w:rFonts w:cs="Arial"/>
          <w:i/>
          <w:szCs w:val="22"/>
        </w:rPr>
        <w:t>Trichodesmium</w:t>
      </w:r>
      <w:r w:rsidRPr="00961331">
        <w:rPr>
          <w:rFonts w:cs="Arial"/>
          <w:szCs w:val="22"/>
        </w:rPr>
        <w:t xml:space="preserve"> blooms and denitrification followed by decomposition would result in locally elevated DIN concentrations</w:t>
      </w:r>
      <w:r w:rsidR="00343518">
        <w:rPr>
          <w:rFonts w:cs="Arial"/>
          <w:szCs w:val="22"/>
        </w:rPr>
        <w:t xml:space="preserve"> </w:t>
      </w:r>
      <w:r w:rsidR="00343518" w:rsidRPr="00343518">
        <w:rPr>
          <w:rFonts w:cs="Arial"/>
          <w:szCs w:val="22"/>
        </w:rPr>
        <w:t>(Devlin and Brodie, 2005; Furnas et al., 2011)</w:t>
      </w:r>
      <w:r w:rsidRPr="00961331">
        <w:rPr>
          <w:rFonts w:cs="Arial"/>
          <w:szCs w:val="22"/>
        </w:rPr>
        <w:t xml:space="preserve">, the use of </w:t>
      </w:r>
      <w:r w:rsidR="00603455">
        <w:rPr>
          <w:rFonts w:cs="Arial"/>
          <w:szCs w:val="22"/>
        </w:rPr>
        <w:t xml:space="preserve">a </w:t>
      </w:r>
      <w:r w:rsidRPr="00961331">
        <w:rPr>
          <w:rFonts w:cs="Arial"/>
          <w:szCs w:val="22"/>
        </w:rPr>
        <w:t xml:space="preserve">median to describe the central tendency of DIN data across plume colour classes would likely remove this effect. </w:t>
      </w:r>
    </w:p>
    <w:p w14:paraId="246BCDB6" w14:textId="60344952" w:rsidR="00297E2E" w:rsidRPr="00961331" w:rsidRDefault="00603455" w:rsidP="00803656">
      <w:pPr>
        <w:rPr>
          <w:rFonts w:cs="Arial"/>
          <w:szCs w:val="22"/>
        </w:rPr>
      </w:pPr>
      <w:r>
        <w:rPr>
          <w:rFonts w:cs="Arial"/>
          <w:szCs w:val="22"/>
        </w:rPr>
        <w:t>It is noted</w:t>
      </w:r>
      <w:r w:rsidR="00803656" w:rsidRPr="00961331">
        <w:rPr>
          <w:rFonts w:cs="Arial"/>
          <w:szCs w:val="22"/>
        </w:rPr>
        <w:t xml:space="preserve"> that although the highest concentrations are usually associated with water in the colour class 1 (i.e.</w:t>
      </w:r>
      <w:r w:rsidR="00B26C14">
        <w:rPr>
          <w:rFonts w:cs="Arial"/>
          <w:szCs w:val="22"/>
        </w:rPr>
        <w:t>,</w:t>
      </w:r>
      <w:r w:rsidR="00803656" w:rsidRPr="00961331">
        <w:rPr>
          <w:rFonts w:cs="Arial"/>
          <w:szCs w:val="22"/>
        </w:rPr>
        <w:t xml:space="preserve"> close to the river mouth, see </w:t>
      </w:r>
      <w:r w:rsidR="00184D9C">
        <w:fldChar w:fldCharType="begin"/>
      </w:r>
      <w:r w:rsidR="00184D9C">
        <w:instrText xml:space="preserve"> REF _Ref449130369 \h  \* MERGEFORMAT </w:instrText>
      </w:r>
      <w:r w:rsidR="00184D9C">
        <w:fldChar w:fldCharType="separate"/>
      </w:r>
      <w:r w:rsidR="00335316" w:rsidRPr="00335316">
        <w:rPr>
          <w:rFonts w:cs="Arial"/>
          <w:szCs w:val="22"/>
        </w:rPr>
        <w:t xml:space="preserve">Figure </w:t>
      </w:r>
      <w:r w:rsidR="00335316" w:rsidRPr="00335316">
        <w:rPr>
          <w:rFonts w:cs="Arial"/>
          <w:noProof/>
          <w:szCs w:val="22"/>
        </w:rPr>
        <w:t>D-8</w:t>
      </w:r>
      <w:r w:rsidR="00184D9C">
        <w:fldChar w:fldCharType="end"/>
      </w:r>
      <w:r w:rsidR="00803656" w:rsidRPr="00961331">
        <w:rPr>
          <w:rFonts w:cs="Arial"/>
          <w:szCs w:val="22"/>
        </w:rPr>
        <w:t xml:space="preserve">a), the largest mass of DIN is in colour class 6 (more than 35%, </w:t>
      </w:r>
      <w:r w:rsidR="00184D9C">
        <w:fldChar w:fldCharType="begin"/>
      </w:r>
      <w:r w:rsidR="00184D9C">
        <w:instrText xml:space="preserve"> REF _Ref449130587 \h  \* MERGEFORMAT </w:instrText>
      </w:r>
      <w:r w:rsidR="00184D9C">
        <w:fldChar w:fldCharType="separate"/>
      </w:r>
      <w:r w:rsidR="00335316" w:rsidRPr="00335316">
        <w:rPr>
          <w:rFonts w:cs="Arial"/>
          <w:szCs w:val="22"/>
        </w:rPr>
        <w:t xml:space="preserve">Figure </w:t>
      </w:r>
      <w:r w:rsidR="00335316" w:rsidRPr="00335316">
        <w:rPr>
          <w:rFonts w:cs="Arial"/>
          <w:noProof/>
          <w:szCs w:val="22"/>
        </w:rPr>
        <w:t>D-9</w:t>
      </w:r>
      <w:r w:rsidR="00184D9C">
        <w:fldChar w:fldCharType="end"/>
      </w:r>
      <w:r w:rsidR="00803656" w:rsidRPr="00961331">
        <w:rPr>
          <w:rFonts w:cs="Arial"/>
          <w:szCs w:val="22"/>
        </w:rPr>
        <w:t xml:space="preserve">). This is due to the large </w:t>
      </w:r>
      <w:r w:rsidR="0066243E">
        <w:rPr>
          <w:rFonts w:cs="Arial"/>
          <w:szCs w:val="22"/>
        </w:rPr>
        <w:t>area</w:t>
      </w:r>
      <w:r w:rsidR="0066243E" w:rsidRPr="00961331">
        <w:rPr>
          <w:rFonts w:cs="Arial"/>
          <w:szCs w:val="22"/>
        </w:rPr>
        <w:t xml:space="preserve"> </w:t>
      </w:r>
      <w:r w:rsidR="00803656" w:rsidRPr="00961331">
        <w:rPr>
          <w:rFonts w:cs="Arial"/>
          <w:szCs w:val="22"/>
        </w:rPr>
        <w:t>of colour class 6 compared to the other colour classes (</w:t>
      </w:r>
      <w:r w:rsidR="00184D9C">
        <w:fldChar w:fldCharType="begin"/>
      </w:r>
      <w:r w:rsidR="00184D9C">
        <w:instrText xml:space="preserve"> REF _Ref449130369 \h  \* MERGEFORMAT </w:instrText>
      </w:r>
      <w:r w:rsidR="00184D9C">
        <w:fldChar w:fldCharType="separate"/>
      </w:r>
      <w:r w:rsidR="00335316" w:rsidRPr="00335316">
        <w:rPr>
          <w:rFonts w:cs="Arial"/>
          <w:szCs w:val="22"/>
        </w:rPr>
        <w:t xml:space="preserve">Figure </w:t>
      </w:r>
      <w:r w:rsidR="00335316" w:rsidRPr="00335316">
        <w:rPr>
          <w:rFonts w:cs="Arial"/>
          <w:noProof/>
          <w:szCs w:val="22"/>
        </w:rPr>
        <w:t>D-8</w:t>
      </w:r>
      <w:r w:rsidR="00184D9C">
        <w:fldChar w:fldCharType="end"/>
      </w:r>
      <w:r w:rsidR="00803656" w:rsidRPr="00961331">
        <w:rPr>
          <w:rFonts w:cs="Arial"/>
          <w:szCs w:val="22"/>
        </w:rPr>
        <w:t>d). While the DIN contribution from the rivers reaching plume colour class 6 are minor compared to that reaching colour class 1, its larger area and deeper mixing layer results in a larger DIN mass.</w:t>
      </w:r>
    </w:p>
    <w:p w14:paraId="246BCDB7" w14:textId="0CF3109E" w:rsidR="00803656" w:rsidRDefault="00803656" w:rsidP="00803656">
      <w:pPr>
        <w:rPr>
          <w:rFonts w:cs="Arial"/>
          <w:szCs w:val="22"/>
        </w:rPr>
      </w:pPr>
      <w:r w:rsidRPr="00961331">
        <w:rPr>
          <w:rFonts w:cs="Arial"/>
          <w:szCs w:val="22"/>
        </w:rPr>
        <w:t>The bas</w:t>
      </w:r>
      <w:r w:rsidR="00496CA3">
        <w:rPr>
          <w:rFonts w:cs="Arial"/>
          <w:szCs w:val="22"/>
        </w:rPr>
        <w:t>is</w:t>
      </w:r>
      <w:r w:rsidRPr="00961331">
        <w:rPr>
          <w:rFonts w:cs="Arial"/>
          <w:szCs w:val="22"/>
        </w:rPr>
        <w:t xml:space="preserve"> for the DIN dispersion model is the calculation of the DIN mass in plume waters over 13 years. </w:t>
      </w:r>
      <w:r w:rsidR="00496CA3">
        <w:rPr>
          <w:rFonts w:cs="Arial"/>
          <w:szCs w:val="22"/>
        </w:rPr>
        <w:t>A</w:t>
      </w:r>
      <w:r w:rsidRPr="00961331">
        <w:rPr>
          <w:rFonts w:cs="Arial"/>
          <w:szCs w:val="22"/>
        </w:rPr>
        <w:t xml:space="preserve"> comparison</w:t>
      </w:r>
      <w:r w:rsidR="00496CA3">
        <w:rPr>
          <w:rFonts w:cs="Arial"/>
          <w:szCs w:val="22"/>
        </w:rPr>
        <w:t xml:space="preserve"> is presented in Table D-</w:t>
      </w:r>
      <w:r w:rsidR="004D1D0F">
        <w:rPr>
          <w:rFonts w:cs="Arial"/>
          <w:szCs w:val="22"/>
        </w:rPr>
        <w:t>7</w:t>
      </w:r>
      <w:r w:rsidR="004D1D0F" w:rsidRPr="00961331">
        <w:rPr>
          <w:rFonts w:cs="Arial"/>
          <w:szCs w:val="22"/>
        </w:rPr>
        <w:t xml:space="preserve"> </w:t>
      </w:r>
      <w:r w:rsidRPr="00961331">
        <w:rPr>
          <w:rFonts w:cs="Arial"/>
          <w:szCs w:val="22"/>
        </w:rPr>
        <w:t>between the DIN mass against the annual DIN load and also against its fraction in plume water that is likely to be land-sourced (based on a simple dilution model). If the dilution model is not applied, the DIN mass in plume waters (</w:t>
      </w:r>
      <w:r w:rsidR="00496CA3">
        <w:rPr>
          <w:rFonts w:cs="Arial"/>
          <w:szCs w:val="22"/>
        </w:rPr>
        <w:t>i.e.</w:t>
      </w:r>
      <w:r w:rsidR="00B26C14">
        <w:rPr>
          <w:rFonts w:cs="Arial"/>
          <w:szCs w:val="22"/>
        </w:rPr>
        <w:t>,</w:t>
      </w:r>
      <w:r w:rsidRPr="00961331">
        <w:rPr>
          <w:rFonts w:cs="Arial"/>
          <w:szCs w:val="22"/>
        </w:rPr>
        <w:t xml:space="preserve"> simple multiplication of DIN concentration by plume area and the mixing layer depth) is on average 1.3 times greater than the annual DIN load. When a dilution factor is accounted for, assuming that part of the measured </w:t>
      </w:r>
      <w:r w:rsidR="008E16B2">
        <w:rPr>
          <w:rFonts w:cs="Arial"/>
          <w:i/>
          <w:szCs w:val="22"/>
        </w:rPr>
        <w:t>in-situ</w:t>
      </w:r>
      <w:r w:rsidRPr="00961331">
        <w:rPr>
          <w:rFonts w:cs="Arial"/>
          <w:szCs w:val="22"/>
        </w:rPr>
        <w:t xml:space="preserve"> DIN is land-sourced and the other part is a background concentration, the DIN mass in plume waters represent less than 10% of that relative to the annual watershed input. This number suggests that dispersing the annual DIN load over a median plume size may overestimate the final DIN concentration in the </w:t>
      </w:r>
      <w:r w:rsidR="00565A07">
        <w:rPr>
          <w:rFonts w:cs="Arial"/>
          <w:szCs w:val="22"/>
        </w:rPr>
        <w:t>Reef</w:t>
      </w:r>
      <w:r w:rsidR="00565A07" w:rsidRPr="00961331">
        <w:rPr>
          <w:rFonts w:cs="Arial"/>
          <w:szCs w:val="22"/>
        </w:rPr>
        <w:t xml:space="preserve"> </w:t>
      </w:r>
      <w:r w:rsidRPr="00961331">
        <w:rPr>
          <w:rFonts w:cs="Arial"/>
          <w:szCs w:val="22"/>
        </w:rPr>
        <w:t>lagoon. This problem can be partially solved if a smaller time</w:t>
      </w:r>
      <w:r w:rsidR="00496CA3">
        <w:rPr>
          <w:rFonts w:cs="Arial"/>
          <w:szCs w:val="22"/>
        </w:rPr>
        <w:t>-</w:t>
      </w:r>
      <w:r w:rsidRPr="00961331">
        <w:rPr>
          <w:rFonts w:cs="Arial"/>
          <w:szCs w:val="22"/>
        </w:rPr>
        <w:t xml:space="preserve">frame is used, </w:t>
      </w:r>
      <w:r w:rsidR="00496CA3">
        <w:rPr>
          <w:rFonts w:cs="Arial"/>
          <w:szCs w:val="22"/>
        </w:rPr>
        <w:t xml:space="preserve">namely </w:t>
      </w:r>
      <w:r w:rsidRPr="00961331">
        <w:rPr>
          <w:rFonts w:cs="Arial"/>
          <w:szCs w:val="22"/>
        </w:rPr>
        <w:t xml:space="preserve">one that approaches the plume waters residence time. Although an estimation of the plume residence time can be obtained from a hydrodynamic model, DIN loads </w:t>
      </w:r>
      <w:r w:rsidR="00496CA3">
        <w:rPr>
          <w:rFonts w:cs="Arial"/>
          <w:szCs w:val="22"/>
        </w:rPr>
        <w:t xml:space="preserve">are not available </w:t>
      </w:r>
      <w:r w:rsidRPr="00961331">
        <w:rPr>
          <w:rFonts w:cs="Arial"/>
          <w:szCs w:val="22"/>
        </w:rPr>
        <w:t>in a timeframe shorter than annual.</w:t>
      </w:r>
    </w:p>
    <w:p w14:paraId="246BCDB8" w14:textId="77777777" w:rsidR="00297E2E" w:rsidRPr="00961331" w:rsidRDefault="00297E2E" w:rsidP="00803656">
      <w:pPr>
        <w:rPr>
          <w:rFonts w:cs="Arial"/>
          <w:szCs w:val="22"/>
        </w:rPr>
      </w:pPr>
    </w:p>
    <w:p w14:paraId="246BCDB9" w14:textId="288EECD5" w:rsidR="00803656" w:rsidRPr="00961331" w:rsidRDefault="00426CA8" w:rsidP="00C83B6E">
      <w:pPr>
        <w:pStyle w:val="Caption"/>
      </w:pPr>
      <w:bookmarkStart w:id="2172" w:name="_Ref449432802"/>
      <w:bookmarkStart w:id="2173" w:name="_Toc5614695"/>
      <w:r>
        <w:t>Table D-</w:t>
      </w:r>
      <w:r w:rsidR="005F019F">
        <w:fldChar w:fldCharType="begin"/>
      </w:r>
      <w:r w:rsidR="005F019F">
        <w:instrText xml:space="preserve"> SEQ Table_D- \* ARABIC </w:instrText>
      </w:r>
      <w:r w:rsidR="005F019F">
        <w:fldChar w:fldCharType="separate"/>
      </w:r>
      <w:r w:rsidR="00335316">
        <w:rPr>
          <w:noProof/>
        </w:rPr>
        <w:t>7</w:t>
      </w:r>
      <w:r w:rsidR="005F019F">
        <w:rPr>
          <w:noProof/>
        </w:rPr>
        <w:fldChar w:fldCharType="end"/>
      </w:r>
      <w:r w:rsidR="00803656" w:rsidRPr="00961331">
        <w:t xml:space="preserve">: </w:t>
      </w:r>
      <w:bookmarkEnd w:id="2172"/>
      <w:r w:rsidR="00803656" w:rsidRPr="00961331">
        <w:t xml:space="preserve">Annual </w:t>
      </w:r>
      <w:r w:rsidR="006A376B">
        <w:t>DIN</w:t>
      </w:r>
      <w:r w:rsidR="00803656" w:rsidRPr="00961331">
        <w:t xml:space="preserve"> mass (tonne) in the river loads, and in the plume waters, when the total DIN mass is calculated by a simple multiplication of DIN concentration, plume area and the mixing layer depth (Total DIN mass), and when a dilution factor based on salinity is also taken into account (Relative DIN mass).</w:t>
      </w:r>
      <w:bookmarkEnd w:id="2173"/>
    </w:p>
    <w:tbl>
      <w:tblPr>
        <w:tblW w:w="8528" w:type="dxa"/>
        <w:tblLayout w:type="fixed"/>
        <w:tblLook w:val="04A0" w:firstRow="1" w:lastRow="0" w:firstColumn="1" w:lastColumn="0" w:noHBand="0" w:noVBand="1"/>
        <w:tblCaption w:val="Annual dissolved inorganic nitrogen mass (tonne) in the river loads, and in the plume waters, when the total DIN mass is calculated by a simple multiplication of DIN concentration, plume area and the mixing layer depth (Total DIN mass), and when a dilution factor based on salinity is also taken into account (Relative DIN mass)."/>
        <w:tblDescription w:val="Annual dissolved inorganic nitrogen mass (tonne) in the river loads, and in the plume waters, when the total DIN mass is calculated by a simple multiplication of DIN concentration, plume area and the mixing layer depth (Total DIN mass), and when a dilution factor based on salinity is also taken into account (Relative DIN mass)."/>
      </w:tblPr>
      <w:tblGrid>
        <w:gridCol w:w="1195"/>
        <w:gridCol w:w="986"/>
        <w:gridCol w:w="1647"/>
        <w:gridCol w:w="1984"/>
        <w:gridCol w:w="1276"/>
        <w:gridCol w:w="1440"/>
      </w:tblGrid>
      <w:tr w:rsidR="005E22EC" w:rsidRPr="00E9409C" w14:paraId="246BCDC0" w14:textId="77777777" w:rsidTr="00DB1973">
        <w:trPr>
          <w:trHeight w:val="340"/>
          <w:tblHeader/>
        </w:trPr>
        <w:tc>
          <w:tcPr>
            <w:tcW w:w="1195" w:type="dxa"/>
            <w:tcBorders>
              <w:top w:val="single" w:sz="4" w:space="0" w:color="auto"/>
              <w:left w:val="nil"/>
              <w:bottom w:val="single" w:sz="4" w:space="0" w:color="auto"/>
              <w:right w:val="nil"/>
            </w:tcBorders>
            <w:shd w:val="clear" w:color="auto" w:fill="auto"/>
            <w:noWrap/>
            <w:vAlign w:val="center"/>
            <w:hideMark/>
          </w:tcPr>
          <w:p w14:paraId="246BCDBA" w14:textId="77777777" w:rsidR="00803656" w:rsidRPr="004A5BF7" w:rsidRDefault="00803656" w:rsidP="00803656">
            <w:pPr>
              <w:spacing w:before="0" w:after="0"/>
              <w:jc w:val="center"/>
              <w:rPr>
                <w:rFonts w:cs="Arial"/>
                <w:color w:val="000000"/>
                <w:sz w:val="20"/>
              </w:rPr>
            </w:pPr>
            <w:r w:rsidRPr="004A5BF7">
              <w:rPr>
                <w:rFonts w:cs="Arial"/>
                <w:color w:val="000000"/>
                <w:sz w:val="20"/>
              </w:rPr>
              <w:t>Water year</w:t>
            </w:r>
          </w:p>
        </w:tc>
        <w:tc>
          <w:tcPr>
            <w:tcW w:w="986" w:type="dxa"/>
            <w:tcBorders>
              <w:top w:val="single" w:sz="4" w:space="0" w:color="auto"/>
              <w:left w:val="nil"/>
              <w:bottom w:val="single" w:sz="4" w:space="0" w:color="auto"/>
              <w:right w:val="nil"/>
            </w:tcBorders>
            <w:shd w:val="clear" w:color="auto" w:fill="auto"/>
            <w:noWrap/>
            <w:vAlign w:val="center"/>
            <w:hideMark/>
          </w:tcPr>
          <w:p w14:paraId="246BCDBB" w14:textId="77777777" w:rsidR="00803656" w:rsidRPr="004A5BF7" w:rsidRDefault="00803656" w:rsidP="00803656">
            <w:pPr>
              <w:spacing w:before="0" w:after="0"/>
              <w:jc w:val="center"/>
              <w:rPr>
                <w:rFonts w:cs="Arial"/>
                <w:color w:val="000000"/>
                <w:sz w:val="20"/>
              </w:rPr>
            </w:pPr>
            <w:r w:rsidRPr="004A5BF7">
              <w:rPr>
                <w:rFonts w:cs="Arial"/>
                <w:color w:val="000000"/>
                <w:sz w:val="20"/>
              </w:rPr>
              <w:t>Load*</w:t>
            </w:r>
          </w:p>
        </w:tc>
        <w:tc>
          <w:tcPr>
            <w:tcW w:w="1647" w:type="dxa"/>
            <w:tcBorders>
              <w:top w:val="single" w:sz="4" w:space="0" w:color="auto"/>
              <w:left w:val="nil"/>
              <w:bottom w:val="single" w:sz="4" w:space="0" w:color="auto"/>
              <w:right w:val="nil"/>
            </w:tcBorders>
            <w:shd w:val="clear" w:color="auto" w:fill="auto"/>
            <w:noWrap/>
            <w:vAlign w:val="center"/>
            <w:hideMark/>
          </w:tcPr>
          <w:p w14:paraId="246BCDBC" w14:textId="77777777" w:rsidR="00803656" w:rsidRPr="004A5BF7" w:rsidRDefault="00803656" w:rsidP="00803656">
            <w:pPr>
              <w:spacing w:before="0" w:after="0"/>
              <w:jc w:val="center"/>
              <w:rPr>
                <w:rFonts w:cs="Arial"/>
                <w:color w:val="000000"/>
                <w:sz w:val="20"/>
              </w:rPr>
            </w:pPr>
            <w:r w:rsidRPr="004A5BF7">
              <w:rPr>
                <w:rFonts w:cs="Arial"/>
                <w:color w:val="000000"/>
                <w:sz w:val="20"/>
              </w:rPr>
              <w:t>Total DIN mass (tonne)</w:t>
            </w:r>
          </w:p>
        </w:tc>
        <w:tc>
          <w:tcPr>
            <w:tcW w:w="1984" w:type="dxa"/>
            <w:tcBorders>
              <w:top w:val="single" w:sz="4" w:space="0" w:color="auto"/>
              <w:left w:val="nil"/>
              <w:bottom w:val="single" w:sz="4" w:space="0" w:color="auto"/>
              <w:right w:val="nil"/>
            </w:tcBorders>
            <w:shd w:val="clear" w:color="auto" w:fill="auto"/>
            <w:noWrap/>
            <w:vAlign w:val="center"/>
            <w:hideMark/>
          </w:tcPr>
          <w:p w14:paraId="246BCDBD" w14:textId="77777777" w:rsidR="00803656" w:rsidRPr="004A5BF7" w:rsidRDefault="00803656" w:rsidP="00803656">
            <w:pPr>
              <w:spacing w:before="0" w:after="0"/>
              <w:jc w:val="center"/>
              <w:rPr>
                <w:rFonts w:cs="Arial"/>
                <w:color w:val="000000"/>
                <w:sz w:val="20"/>
              </w:rPr>
            </w:pPr>
            <w:r w:rsidRPr="004A5BF7">
              <w:rPr>
                <w:rFonts w:cs="Arial"/>
                <w:color w:val="000000"/>
                <w:sz w:val="20"/>
              </w:rPr>
              <w:t>Relative DIN mass (tonne)</w:t>
            </w:r>
          </w:p>
        </w:tc>
        <w:tc>
          <w:tcPr>
            <w:tcW w:w="1276" w:type="dxa"/>
            <w:tcBorders>
              <w:top w:val="single" w:sz="4" w:space="0" w:color="auto"/>
              <w:left w:val="nil"/>
              <w:bottom w:val="single" w:sz="4" w:space="0" w:color="auto"/>
              <w:right w:val="nil"/>
            </w:tcBorders>
            <w:shd w:val="clear" w:color="auto" w:fill="auto"/>
            <w:noWrap/>
            <w:vAlign w:val="center"/>
            <w:hideMark/>
          </w:tcPr>
          <w:p w14:paraId="246BCDBE" w14:textId="77777777" w:rsidR="00803656" w:rsidRPr="004A5BF7" w:rsidRDefault="00803656" w:rsidP="00803656">
            <w:pPr>
              <w:spacing w:before="0" w:after="0"/>
              <w:jc w:val="center"/>
              <w:rPr>
                <w:rFonts w:cs="Arial"/>
                <w:color w:val="000000"/>
                <w:sz w:val="20"/>
              </w:rPr>
            </w:pPr>
            <w:r w:rsidRPr="004A5BF7">
              <w:rPr>
                <w:rFonts w:cs="Arial"/>
                <w:color w:val="000000"/>
                <w:sz w:val="20"/>
              </w:rPr>
              <w:t>Total/Load</w:t>
            </w:r>
          </w:p>
        </w:tc>
        <w:tc>
          <w:tcPr>
            <w:tcW w:w="1440" w:type="dxa"/>
            <w:tcBorders>
              <w:top w:val="single" w:sz="4" w:space="0" w:color="auto"/>
              <w:left w:val="nil"/>
              <w:bottom w:val="single" w:sz="4" w:space="0" w:color="auto"/>
              <w:right w:val="nil"/>
            </w:tcBorders>
            <w:shd w:val="clear" w:color="auto" w:fill="auto"/>
            <w:noWrap/>
            <w:vAlign w:val="center"/>
            <w:hideMark/>
          </w:tcPr>
          <w:p w14:paraId="246BCDBF" w14:textId="77777777" w:rsidR="00803656" w:rsidRPr="004A5BF7" w:rsidRDefault="00803656" w:rsidP="00803656">
            <w:pPr>
              <w:spacing w:before="0" w:after="0"/>
              <w:jc w:val="center"/>
              <w:rPr>
                <w:rFonts w:cs="Arial"/>
                <w:color w:val="000000"/>
                <w:sz w:val="20"/>
              </w:rPr>
            </w:pPr>
            <w:r w:rsidRPr="004A5BF7">
              <w:rPr>
                <w:rFonts w:cs="Arial"/>
                <w:color w:val="000000"/>
                <w:sz w:val="20"/>
              </w:rPr>
              <w:t>Relative/Load</w:t>
            </w:r>
          </w:p>
        </w:tc>
      </w:tr>
      <w:tr w:rsidR="005E22EC" w:rsidRPr="00E9409C" w14:paraId="246BCDC7"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C1" w14:textId="77777777" w:rsidR="00803656" w:rsidRPr="004A5BF7" w:rsidRDefault="00803656" w:rsidP="00803656">
            <w:pPr>
              <w:spacing w:before="0" w:after="0"/>
              <w:jc w:val="center"/>
              <w:rPr>
                <w:rFonts w:cs="Arial"/>
                <w:color w:val="000000"/>
                <w:sz w:val="20"/>
              </w:rPr>
            </w:pPr>
            <w:r w:rsidRPr="004A5BF7">
              <w:rPr>
                <w:rFonts w:cs="Arial"/>
                <w:color w:val="000000"/>
                <w:sz w:val="20"/>
              </w:rPr>
              <w:t>2003</w:t>
            </w:r>
          </w:p>
        </w:tc>
        <w:tc>
          <w:tcPr>
            <w:tcW w:w="986" w:type="dxa"/>
            <w:tcBorders>
              <w:top w:val="nil"/>
              <w:left w:val="nil"/>
              <w:bottom w:val="nil"/>
              <w:right w:val="nil"/>
            </w:tcBorders>
            <w:shd w:val="clear" w:color="auto" w:fill="auto"/>
            <w:noWrap/>
            <w:vAlign w:val="center"/>
            <w:hideMark/>
          </w:tcPr>
          <w:p w14:paraId="246BCDC2"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3,029 </w:t>
            </w:r>
          </w:p>
        </w:tc>
        <w:tc>
          <w:tcPr>
            <w:tcW w:w="1647" w:type="dxa"/>
            <w:tcBorders>
              <w:top w:val="nil"/>
              <w:left w:val="nil"/>
              <w:bottom w:val="nil"/>
              <w:right w:val="nil"/>
            </w:tcBorders>
            <w:shd w:val="clear" w:color="auto" w:fill="auto"/>
            <w:noWrap/>
            <w:vAlign w:val="center"/>
            <w:hideMark/>
          </w:tcPr>
          <w:p w14:paraId="246BCDC3"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8,168 </w:t>
            </w:r>
          </w:p>
        </w:tc>
        <w:tc>
          <w:tcPr>
            <w:tcW w:w="1984" w:type="dxa"/>
            <w:tcBorders>
              <w:top w:val="nil"/>
              <w:left w:val="nil"/>
              <w:bottom w:val="nil"/>
              <w:right w:val="nil"/>
            </w:tcBorders>
            <w:shd w:val="clear" w:color="auto" w:fill="auto"/>
            <w:noWrap/>
            <w:vAlign w:val="center"/>
            <w:hideMark/>
          </w:tcPr>
          <w:p w14:paraId="246BCDC4"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505 </w:t>
            </w:r>
          </w:p>
        </w:tc>
        <w:tc>
          <w:tcPr>
            <w:tcW w:w="1276" w:type="dxa"/>
            <w:tcBorders>
              <w:top w:val="nil"/>
              <w:left w:val="nil"/>
              <w:bottom w:val="nil"/>
              <w:right w:val="nil"/>
            </w:tcBorders>
            <w:shd w:val="clear" w:color="auto" w:fill="auto"/>
            <w:noWrap/>
            <w:vAlign w:val="center"/>
            <w:hideMark/>
          </w:tcPr>
          <w:p w14:paraId="246BCDC5" w14:textId="77777777" w:rsidR="00803656" w:rsidRPr="004A5BF7" w:rsidRDefault="00803656" w:rsidP="00803656">
            <w:pPr>
              <w:spacing w:before="0" w:after="0"/>
              <w:jc w:val="center"/>
              <w:rPr>
                <w:rFonts w:cs="Arial"/>
                <w:color w:val="000000"/>
                <w:sz w:val="20"/>
              </w:rPr>
            </w:pPr>
            <w:r w:rsidRPr="004A5BF7">
              <w:rPr>
                <w:rFonts w:cs="Arial"/>
                <w:color w:val="000000"/>
                <w:sz w:val="20"/>
              </w:rPr>
              <w:t>2.70</w:t>
            </w:r>
          </w:p>
        </w:tc>
        <w:tc>
          <w:tcPr>
            <w:tcW w:w="1440" w:type="dxa"/>
            <w:tcBorders>
              <w:top w:val="nil"/>
              <w:left w:val="nil"/>
              <w:bottom w:val="nil"/>
              <w:right w:val="nil"/>
            </w:tcBorders>
            <w:shd w:val="clear" w:color="auto" w:fill="auto"/>
            <w:noWrap/>
            <w:vAlign w:val="center"/>
            <w:hideMark/>
          </w:tcPr>
          <w:p w14:paraId="246BCDC6" w14:textId="77777777" w:rsidR="00803656" w:rsidRPr="004A5BF7" w:rsidRDefault="00803656" w:rsidP="00803656">
            <w:pPr>
              <w:spacing w:before="0" w:after="0"/>
              <w:jc w:val="center"/>
              <w:rPr>
                <w:rFonts w:cs="Arial"/>
                <w:color w:val="000000"/>
                <w:sz w:val="20"/>
              </w:rPr>
            </w:pPr>
            <w:r w:rsidRPr="004A5BF7">
              <w:rPr>
                <w:rFonts w:cs="Arial"/>
                <w:color w:val="000000"/>
                <w:sz w:val="20"/>
              </w:rPr>
              <w:t>0.17</w:t>
            </w:r>
          </w:p>
        </w:tc>
      </w:tr>
      <w:tr w:rsidR="005E22EC" w:rsidRPr="00E9409C" w14:paraId="246BCDCE"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C8" w14:textId="77777777" w:rsidR="00803656" w:rsidRPr="004A5BF7" w:rsidRDefault="00803656" w:rsidP="00803656">
            <w:pPr>
              <w:spacing w:before="0" w:after="0"/>
              <w:jc w:val="center"/>
              <w:rPr>
                <w:rFonts w:cs="Arial"/>
                <w:color w:val="000000"/>
                <w:sz w:val="20"/>
              </w:rPr>
            </w:pPr>
            <w:r w:rsidRPr="004A5BF7">
              <w:rPr>
                <w:rFonts w:cs="Arial"/>
                <w:color w:val="000000"/>
                <w:sz w:val="20"/>
              </w:rPr>
              <w:t>2004</w:t>
            </w:r>
          </w:p>
        </w:tc>
        <w:tc>
          <w:tcPr>
            <w:tcW w:w="986" w:type="dxa"/>
            <w:tcBorders>
              <w:top w:val="nil"/>
              <w:left w:val="nil"/>
              <w:bottom w:val="nil"/>
              <w:right w:val="nil"/>
            </w:tcBorders>
            <w:shd w:val="clear" w:color="auto" w:fill="auto"/>
            <w:noWrap/>
            <w:vAlign w:val="center"/>
            <w:hideMark/>
          </w:tcPr>
          <w:p w14:paraId="246BCDC9"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5,242 </w:t>
            </w:r>
          </w:p>
        </w:tc>
        <w:tc>
          <w:tcPr>
            <w:tcW w:w="1647" w:type="dxa"/>
            <w:tcBorders>
              <w:top w:val="nil"/>
              <w:left w:val="nil"/>
              <w:bottom w:val="nil"/>
              <w:right w:val="nil"/>
            </w:tcBorders>
            <w:shd w:val="clear" w:color="auto" w:fill="auto"/>
            <w:noWrap/>
            <w:vAlign w:val="center"/>
            <w:hideMark/>
          </w:tcPr>
          <w:p w14:paraId="246BCDCA"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9,773 </w:t>
            </w:r>
          </w:p>
        </w:tc>
        <w:tc>
          <w:tcPr>
            <w:tcW w:w="1984" w:type="dxa"/>
            <w:tcBorders>
              <w:top w:val="nil"/>
              <w:left w:val="nil"/>
              <w:bottom w:val="nil"/>
              <w:right w:val="nil"/>
            </w:tcBorders>
            <w:shd w:val="clear" w:color="auto" w:fill="auto"/>
            <w:noWrap/>
            <w:vAlign w:val="center"/>
            <w:hideMark/>
          </w:tcPr>
          <w:p w14:paraId="246BCDCB"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584 </w:t>
            </w:r>
          </w:p>
        </w:tc>
        <w:tc>
          <w:tcPr>
            <w:tcW w:w="1276" w:type="dxa"/>
            <w:tcBorders>
              <w:top w:val="nil"/>
              <w:left w:val="nil"/>
              <w:bottom w:val="nil"/>
              <w:right w:val="nil"/>
            </w:tcBorders>
            <w:shd w:val="clear" w:color="auto" w:fill="auto"/>
            <w:noWrap/>
            <w:vAlign w:val="center"/>
            <w:hideMark/>
          </w:tcPr>
          <w:p w14:paraId="246BCDCC" w14:textId="77777777" w:rsidR="00803656" w:rsidRPr="004A5BF7" w:rsidRDefault="00803656" w:rsidP="00803656">
            <w:pPr>
              <w:spacing w:before="0" w:after="0"/>
              <w:jc w:val="center"/>
              <w:rPr>
                <w:rFonts w:cs="Arial"/>
                <w:color w:val="000000"/>
                <w:sz w:val="20"/>
              </w:rPr>
            </w:pPr>
            <w:r w:rsidRPr="004A5BF7">
              <w:rPr>
                <w:rFonts w:cs="Arial"/>
                <w:color w:val="000000"/>
                <w:sz w:val="20"/>
              </w:rPr>
              <w:t>1.86</w:t>
            </w:r>
          </w:p>
        </w:tc>
        <w:tc>
          <w:tcPr>
            <w:tcW w:w="1440" w:type="dxa"/>
            <w:tcBorders>
              <w:top w:val="nil"/>
              <w:left w:val="nil"/>
              <w:bottom w:val="nil"/>
              <w:right w:val="nil"/>
            </w:tcBorders>
            <w:shd w:val="clear" w:color="auto" w:fill="auto"/>
            <w:noWrap/>
            <w:vAlign w:val="center"/>
            <w:hideMark/>
          </w:tcPr>
          <w:p w14:paraId="246BCDCD" w14:textId="77777777" w:rsidR="00803656" w:rsidRPr="004A5BF7" w:rsidRDefault="00803656" w:rsidP="00803656">
            <w:pPr>
              <w:spacing w:before="0" w:after="0"/>
              <w:jc w:val="center"/>
              <w:rPr>
                <w:rFonts w:cs="Arial"/>
                <w:color w:val="000000"/>
                <w:sz w:val="20"/>
              </w:rPr>
            </w:pPr>
            <w:r w:rsidRPr="004A5BF7">
              <w:rPr>
                <w:rFonts w:cs="Arial"/>
                <w:color w:val="000000"/>
                <w:sz w:val="20"/>
              </w:rPr>
              <w:t>0.11</w:t>
            </w:r>
          </w:p>
        </w:tc>
      </w:tr>
      <w:tr w:rsidR="005E22EC" w:rsidRPr="00E9409C" w14:paraId="246BCDD5"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CF" w14:textId="77777777" w:rsidR="00803656" w:rsidRPr="004A5BF7" w:rsidRDefault="00803656" w:rsidP="00803656">
            <w:pPr>
              <w:spacing w:before="0" w:after="0"/>
              <w:jc w:val="center"/>
              <w:rPr>
                <w:rFonts w:cs="Arial"/>
                <w:color w:val="000000"/>
                <w:sz w:val="20"/>
              </w:rPr>
            </w:pPr>
            <w:r w:rsidRPr="004A5BF7">
              <w:rPr>
                <w:rFonts w:cs="Arial"/>
                <w:color w:val="000000"/>
                <w:sz w:val="20"/>
              </w:rPr>
              <w:t>2005</w:t>
            </w:r>
          </w:p>
        </w:tc>
        <w:tc>
          <w:tcPr>
            <w:tcW w:w="986" w:type="dxa"/>
            <w:tcBorders>
              <w:top w:val="nil"/>
              <w:left w:val="nil"/>
              <w:bottom w:val="nil"/>
              <w:right w:val="nil"/>
            </w:tcBorders>
            <w:shd w:val="clear" w:color="auto" w:fill="auto"/>
            <w:noWrap/>
            <w:vAlign w:val="center"/>
            <w:hideMark/>
          </w:tcPr>
          <w:p w14:paraId="246BCDD0"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4,678 </w:t>
            </w:r>
          </w:p>
        </w:tc>
        <w:tc>
          <w:tcPr>
            <w:tcW w:w="1647" w:type="dxa"/>
            <w:tcBorders>
              <w:top w:val="nil"/>
              <w:left w:val="nil"/>
              <w:bottom w:val="nil"/>
              <w:right w:val="nil"/>
            </w:tcBorders>
            <w:shd w:val="clear" w:color="auto" w:fill="auto"/>
            <w:noWrap/>
            <w:vAlign w:val="center"/>
            <w:hideMark/>
          </w:tcPr>
          <w:p w14:paraId="246BCDD1"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8,776 </w:t>
            </w:r>
          </w:p>
        </w:tc>
        <w:tc>
          <w:tcPr>
            <w:tcW w:w="1984" w:type="dxa"/>
            <w:tcBorders>
              <w:top w:val="nil"/>
              <w:left w:val="nil"/>
              <w:bottom w:val="nil"/>
              <w:right w:val="nil"/>
            </w:tcBorders>
            <w:shd w:val="clear" w:color="auto" w:fill="auto"/>
            <w:noWrap/>
            <w:vAlign w:val="center"/>
            <w:hideMark/>
          </w:tcPr>
          <w:p w14:paraId="246BCDD2"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501 </w:t>
            </w:r>
          </w:p>
        </w:tc>
        <w:tc>
          <w:tcPr>
            <w:tcW w:w="1276" w:type="dxa"/>
            <w:tcBorders>
              <w:top w:val="nil"/>
              <w:left w:val="nil"/>
              <w:bottom w:val="nil"/>
              <w:right w:val="nil"/>
            </w:tcBorders>
            <w:shd w:val="clear" w:color="auto" w:fill="auto"/>
            <w:noWrap/>
            <w:vAlign w:val="center"/>
            <w:hideMark/>
          </w:tcPr>
          <w:p w14:paraId="246BCDD3" w14:textId="77777777" w:rsidR="00803656" w:rsidRPr="004A5BF7" w:rsidRDefault="00803656" w:rsidP="00803656">
            <w:pPr>
              <w:spacing w:before="0" w:after="0"/>
              <w:jc w:val="center"/>
              <w:rPr>
                <w:rFonts w:cs="Arial"/>
                <w:color w:val="000000"/>
                <w:sz w:val="20"/>
              </w:rPr>
            </w:pPr>
            <w:r w:rsidRPr="004A5BF7">
              <w:rPr>
                <w:rFonts w:cs="Arial"/>
                <w:color w:val="000000"/>
                <w:sz w:val="20"/>
              </w:rPr>
              <w:t>1.88</w:t>
            </w:r>
          </w:p>
        </w:tc>
        <w:tc>
          <w:tcPr>
            <w:tcW w:w="1440" w:type="dxa"/>
            <w:tcBorders>
              <w:top w:val="nil"/>
              <w:left w:val="nil"/>
              <w:bottom w:val="nil"/>
              <w:right w:val="nil"/>
            </w:tcBorders>
            <w:shd w:val="clear" w:color="auto" w:fill="auto"/>
            <w:noWrap/>
            <w:vAlign w:val="center"/>
            <w:hideMark/>
          </w:tcPr>
          <w:p w14:paraId="246BCDD4" w14:textId="77777777" w:rsidR="00803656" w:rsidRPr="004A5BF7" w:rsidRDefault="00803656" w:rsidP="00803656">
            <w:pPr>
              <w:spacing w:before="0" w:after="0"/>
              <w:jc w:val="center"/>
              <w:rPr>
                <w:rFonts w:cs="Arial"/>
                <w:color w:val="000000"/>
                <w:sz w:val="20"/>
              </w:rPr>
            </w:pPr>
            <w:r w:rsidRPr="004A5BF7">
              <w:rPr>
                <w:rFonts w:cs="Arial"/>
                <w:color w:val="000000"/>
                <w:sz w:val="20"/>
              </w:rPr>
              <w:t>0.11</w:t>
            </w:r>
          </w:p>
        </w:tc>
      </w:tr>
      <w:tr w:rsidR="005E22EC" w:rsidRPr="00E9409C" w14:paraId="246BCDDC"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D6" w14:textId="77777777" w:rsidR="00803656" w:rsidRPr="004A5BF7" w:rsidRDefault="00803656" w:rsidP="00803656">
            <w:pPr>
              <w:spacing w:before="0" w:after="0"/>
              <w:jc w:val="center"/>
              <w:rPr>
                <w:rFonts w:cs="Arial"/>
                <w:color w:val="000000"/>
                <w:sz w:val="20"/>
              </w:rPr>
            </w:pPr>
            <w:r w:rsidRPr="004A5BF7">
              <w:rPr>
                <w:rFonts w:cs="Arial"/>
                <w:color w:val="000000"/>
                <w:sz w:val="20"/>
              </w:rPr>
              <w:t>2006</w:t>
            </w:r>
          </w:p>
        </w:tc>
        <w:tc>
          <w:tcPr>
            <w:tcW w:w="986" w:type="dxa"/>
            <w:tcBorders>
              <w:top w:val="nil"/>
              <w:left w:val="nil"/>
              <w:bottom w:val="nil"/>
              <w:right w:val="nil"/>
            </w:tcBorders>
            <w:shd w:val="clear" w:color="auto" w:fill="auto"/>
            <w:noWrap/>
            <w:vAlign w:val="center"/>
            <w:hideMark/>
          </w:tcPr>
          <w:p w14:paraId="246BCDD7"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6,396 </w:t>
            </w:r>
          </w:p>
        </w:tc>
        <w:tc>
          <w:tcPr>
            <w:tcW w:w="1647" w:type="dxa"/>
            <w:tcBorders>
              <w:top w:val="nil"/>
              <w:left w:val="nil"/>
              <w:bottom w:val="nil"/>
              <w:right w:val="nil"/>
            </w:tcBorders>
            <w:shd w:val="clear" w:color="auto" w:fill="auto"/>
            <w:noWrap/>
            <w:vAlign w:val="center"/>
            <w:hideMark/>
          </w:tcPr>
          <w:p w14:paraId="246BCDD8"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9,896 </w:t>
            </w:r>
          </w:p>
        </w:tc>
        <w:tc>
          <w:tcPr>
            <w:tcW w:w="1984" w:type="dxa"/>
            <w:tcBorders>
              <w:top w:val="nil"/>
              <w:left w:val="nil"/>
              <w:bottom w:val="nil"/>
              <w:right w:val="nil"/>
            </w:tcBorders>
            <w:shd w:val="clear" w:color="auto" w:fill="auto"/>
            <w:noWrap/>
            <w:vAlign w:val="center"/>
            <w:hideMark/>
          </w:tcPr>
          <w:p w14:paraId="246BCDD9"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532 </w:t>
            </w:r>
          </w:p>
        </w:tc>
        <w:tc>
          <w:tcPr>
            <w:tcW w:w="1276" w:type="dxa"/>
            <w:tcBorders>
              <w:top w:val="nil"/>
              <w:left w:val="nil"/>
              <w:bottom w:val="nil"/>
              <w:right w:val="nil"/>
            </w:tcBorders>
            <w:shd w:val="clear" w:color="auto" w:fill="auto"/>
            <w:noWrap/>
            <w:vAlign w:val="center"/>
            <w:hideMark/>
          </w:tcPr>
          <w:p w14:paraId="246BCDDA" w14:textId="77777777" w:rsidR="00803656" w:rsidRPr="004A5BF7" w:rsidRDefault="00803656" w:rsidP="00803656">
            <w:pPr>
              <w:spacing w:before="0" w:after="0"/>
              <w:jc w:val="center"/>
              <w:rPr>
                <w:rFonts w:cs="Arial"/>
                <w:color w:val="000000"/>
                <w:sz w:val="20"/>
              </w:rPr>
            </w:pPr>
            <w:r w:rsidRPr="004A5BF7">
              <w:rPr>
                <w:rFonts w:cs="Arial"/>
                <w:color w:val="000000"/>
                <w:sz w:val="20"/>
              </w:rPr>
              <w:t>1.55</w:t>
            </w:r>
          </w:p>
        </w:tc>
        <w:tc>
          <w:tcPr>
            <w:tcW w:w="1440" w:type="dxa"/>
            <w:tcBorders>
              <w:top w:val="nil"/>
              <w:left w:val="nil"/>
              <w:bottom w:val="nil"/>
              <w:right w:val="nil"/>
            </w:tcBorders>
            <w:shd w:val="clear" w:color="auto" w:fill="auto"/>
            <w:noWrap/>
            <w:vAlign w:val="center"/>
            <w:hideMark/>
          </w:tcPr>
          <w:p w14:paraId="246BCDDB" w14:textId="77777777" w:rsidR="00803656" w:rsidRPr="004A5BF7" w:rsidRDefault="00803656" w:rsidP="00803656">
            <w:pPr>
              <w:spacing w:before="0" w:after="0"/>
              <w:jc w:val="center"/>
              <w:rPr>
                <w:rFonts w:cs="Arial"/>
                <w:color w:val="000000"/>
                <w:sz w:val="20"/>
              </w:rPr>
            </w:pPr>
            <w:r w:rsidRPr="004A5BF7">
              <w:rPr>
                <w:rFonts w:cs="Arial"/>
                <w:color w:val="000000"/>
                <w:sz w:val="20"/>
              </w:rPr>
              <w:t>0.08</w:t>
            </w:r>
          </w:p>
        </w:tc>
      </w:tr>
      <w:tr w:rsidR="005E22EC" w:rsidRPr="00E9409C" w14:paraId="246BCDE3"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DD" w14:textId="77777777" w:rsidR="00803656" w:rsidRPr="004A5BF7" w:rsidRDefault="00803656" w:rsidP="00803656">
            <w:pPr>
              <w:spacing w:before="0" w:after="0"/>
              <w:jc w:val="center"/>
              <w:rPr>
                <w:rFonts w:cs="Arial"/>
                <w:color w:val="000000"/>
                <w:sz w:val="20"/>
              </w:rPr>
            </w:pPr>
            <w:r w:rsidRPr="004A5BF7">
              <w:rPr>
                <w:rFonts w:cs="Arial"/>
                <w:color w:val="000000"/>
                <w:sz w:val="20"/>
              </w:rPr>
              <w:t>2007</w:t>
            </w:r>
          </w:p>
        </w:tc>
        <w:tc>
          <w:tcPr>
            <w:tcW w:w="986" w:type="dxa"/>
            <w:tcBorders>
              <w:top w:val="nil"/>
              <w:left w:val="nil"/>
              <w:bottom w:val="nil"/>
              <w:right w:val="nil"/>
            </w:tcBorders>
            <w:shd w:val="clear" w:color="auto" w:fill="auto"/>
            <w:noWrap/>
            <w:vAlign w:val="center"/>
            <w:hideMark/>
          </w:tcPr>
          <w:p w14:paraId="246BCDDE"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9,265 </w:t>
            </w:r>
          </w:p>
        </w:tc>
        <w:tc>
          <w:tcPr>
            <w:tcW w:w="1647" w:type="dxa"/>
            <w:tcBorders>
              <w:top w:val="nil"/>
              <w:left w:val="nil"/>
              <w:bottom w:val="nil"/>
              <w:right w:val="nil"/>
            </w:tcBorders>
            <w:shd w:val="clear" w:color="auto" w:fill="auto"/>
            <w:noWrap/>
            <w:vAlign w:val="center"/>
            <w:hideMark/>
          </w:tcPr>
          <w:p w14:paraId="246BCDDF"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6,864 </w:t>
            </w:r>
          </w:p>
        </w:tc>
        <w:tc>
          <w:tcPr>
            <w:tcW w:w="1984" w:type="dxa"/>
            <w:tcBorders>
              <w:top w:val="nil"/>
              <w:left w:val="nil"/>
              <w:bottom w:val="nil"/>
              <w:right w:val="nil"/>
            </w:tcBorders>
            <w:shd w:val="clear" w:color="auto" w:fill="auto"/>
            <w:noWrap/>
            <w:vAlign w:val="center"/>
            <w:hideMark/>
          </w:tcPr>
          <w:p w14:paraId="246BCDE0"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393 </w:t>
            </w:r>
          </w:p>
        </w:tc>
        <w:tc>
          <w:tcPr>
            <w:tcW w:w="1276" w:type="dxa"/>
            <w:tcBorders>
              <w:top w:val="nil"/>
              <w:left w:val="nil"/>
              <w:bottom w:val="nil"/>
              <w:right w:val="nil"/>
            </w:tcBorders>
            <w:shd w:val="clear" w:color="auto" w:fill="auto"/>
            <w:noWrap/>
            <w:vAlign w:val="center"/>
            <w:hideMark/>
          </w:tcPr>
          <w:p w14:paraId="246BCDE1" w14:textId="77777777" w:rsidR="00803656" w:rsidRPr="004A5BF7" w:rsidRDefault="00803656" w:rsidP="00803656">
            <w:pPr>
              <w:spacing w:before="0" w:after="0"/>
              <w:jc w:val="center"/>
              <w:rPr>
                <w:rFonts w:cs="Arial"/>
                <w:color w:val="000000"/>
                <w:sz w:val="20"/>
              </w:rPr>
            </w:pPr>
            <w:r w:rsidRPr="004A5BF7">
              <w:rPr>
                <w:rFonts w:cs="Arial"/>
                <w:color w:val="000000"/>
                <w:sz w:val="20"/>
              </w:rPr>
              <w:t>0.74</w:t>
            </w:r>
          </w:p>
        </w:tc>
        <w:tc>
          <w:tcPr>
            <w:tcW w:w="1440" w:type="dxa"/>
            <w:tcBorders>
              <w:top w:val="nil"/>
              <w:left w:val="nil"/>
              <w:bottom w:val="nil"/>
              <w:right w:val="nil"/>
            </w:tcBorders>
            <w:shd w:val="clear" w:color="auto" w:fill="auto"/>
            <w:noWrap/>
            <w:vAlign w:val="center"/>
            <w:hideMark/>
          </w:tcPr>
          <w:p w14:paraId="246BCDE2" w14:textId="77777777" w:rsidR="00803656" w:rsidRPr="004A5BF7" w:rsidRDefault="00803656" w:rsidP="00803656">
            <w:pPr>
              <w:spacing w:before="0" w:after="0"/>
              <w:jc w:val="center"/>
              <w:rPr>
                <w:rFonts w:cs="Arial"/>
                <w:color w:val="000000"/>
                <w:sz w:val="20"/>
              </w:rPr>
            </w:pPr>
            <w:r w:rsidRPr="004A5BF7">
              <w:rPr>
                <w:rFonts w:cs="Arial"/>
                <w:color w:val="000000"/>
                <w:sz w:val="20"/>
              </w:rPr>
              <w:t>0.04</w:t>
            </w:r>
          </w:p>
        </w:tc>
      </w:tr>
      <w:tr w:rsidR="005E22EC" w:rsidRPr="00E9409C" w14:paraId="246BCDEA"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E4" w14:textId="77777777" w:rsidR="00803656" w:rsidRPr="004A5BF7" w:rsidRDefault="00803656" w:rsidP="00803656">
            <w:pPr>
              <w:spacing w:before="0" w:after="0"/>
              <w:jc w:val="center"/>
              <w:rPr>
                <w:rFonts w:cs="Arial"/>
                <w:color w:val="000000"/>
                <w:sz w:val="20"/>
              </w:rPr>
            </w:pPr>
            <w:r w:rsidRPr="004A5BF7">
              <w:rPr>
                <w:rFonts w:cs="Arial"/>
                <w:color w:val="000000"/>
                <w:sz w:val="20"/>
              </w:rPr>
              <w:t>2008</w:t>
            </w:r>
          </w:p>
        </w:tc>
        <w:tc>
          <w:tcPr>
            <w:tcW w:w="986" w:type="dxa"/>
            <w:tcBorders>
              <w:top w:val="nil"/>
              <w:left w:val="nil"/>
              <w:bottom w:val="nil"/>
              <w:right w:val="nil"/>
            </w:tcBorders>
            <w:shd w:val="clear" w:color="auto" w:fill="auto"/>
            <w:noWrap/>
            <w:vAlign w:val="center"/>
            <w:hideMark/>
          </w:tcPr>
          <w:p w14:paraId="246BCDE5"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15,653 </w:t>
            </w:r>
          </w:p>
        </w:tc>
        <w:tc>
          <w:tcPr>
            <w:tcW w:w="1647" w:type="dxa"/>
            <w:tcBorders>
              <w:top w:val="nil"/>
              <w:left w:val="nil"/>
              <w:bottom w:val="nil"/>
              <w:right w:val="nil"/>
            </w:tcBorders>
            <w:shd w:val="clear" w:color="auto" w:fill="auto"/>
            <w:noWrap/>
            <w:vAlign w:val="center"/>
            <w:hideMark/>
          </w:tcPr>
          <w:p w14:paraId="246BCDE6"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7,607 </w:t>
            </w:r>
          </w:p>
        </w:tc>
        <w:tc>
          <w:tcPr>
            <w:tcW w:w="1984" w:type="dxa"/>
            <w:tcBorders>
              <w:top w:val="nil"/>
              <w:left w:val="nil"/>
              <w:bottom w:val="nil"/>
              <w:right w:val="nil"/>
            </w:tcBorders>
            <w:shd w:val="clear" w:color="auto" w:fill="auto"/>
            <w:noWrap/>
            <w:vAlign w:val="center"/>
            <w:hideMark/>
          </w:tcPr>
          <w:p w14:paraId="246BCDE7"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468 </w:t>
            </w:r>
          </w:p>
        </w:tc>
        <w:tc>
          <w:tcPr>
            <w:tcW w:w="1276" w:type="dxa"/>
            <w:tcBorders>
              <w:top w:val="nil"/>
              <w:left w:val="nil"/>
              <w:bottom w:val="nil"/>
              <w:right w:val="nil"/>
            </w:tcBorders>
            <w:shd w:val="clear" w:color="auto" w:fill="auto"/>
            <w:noWrap/>
            <w:vAlign w:val="center"/>
            <w:hideMark/>
          </w:tcPr>
          <w:p w14:paraId="246BCDE8" w14:textId="77777777" w:rsidR="00803656" w:rsidRPr="004A5BF7" w:rsidRDefault="00803656" w:rsidP="00803656">
            <w:pPr>
              <w:spacing w:before="0" w:after="0"/>
              <w:jc w:val="center"/>
              <w:rPr>
                <w:rFonts w:cs="Arial"/>
                <w:color w:val="000000"/>
                <w:sz w:val="20"/>
              </w:rPr>
            </w:pPr>
            <w:r w:rsidRPr="004A5BF7">
              <w:rPr>
                <w:rFonts w:cs="Arial"/>
                <w:color w:val="000000"/>
                <w:sz w:val="20"/>
              </w:rPr>
              <w:t>0.49</w:t>
            </w:r>
          </w:p>
        </w:tc>
        <w:tc>
          <w:tcPr>
            <w:tcW w:w="1440" w:type="dxa"/>
            <w:tcBorders>
              <w:top w:val="nil"/>
              <w:left w:val="nil"/>
              <w:bottom w:val="nil"/>
              <w:right w:val="nil"/>
            </w:tcBorders>
            <w:shd w:val="clear" w:color="auto" w:fill="auto"/>
            <w:noWrap/>
            <w:vAlign w:val="center"/>
            <w:hideMark/>
          </w:tcPr>
          <w:p w14:paraId="246BCDE9" w14:textId="77777777" w:rsidR="00803656" w:rsidRPr="004A5BF7" w:rsidRDefault="00803656" w:rsidP="00803656">
            <w:pPr>
              <w:spacing w:before="0" w:after="0"/>
              <w:jc w:val="center"/>
              <w:rPr>
                <w:rFonts w:cs="Arial"/>
                <w:color w:val="000000"/>
                <w:sz w:val="20"/>
              </w:rPr>
            </w:pPr>
            <w:r w:rsidRPr="004A5BF7">
              <w:rPr>
                <w:rFonts w:cs="Arial"/>
                <w:color w:val="000000"/>
                <w:sz w:val="20"/>
              </w:rPr>
              <w:t>0.03</w:t>
            </w:r>
          </w:p>
        </w:tc>
      </w:tr>
      <w:tr w:rsidR="005E22EC" w:rsidRPr="00E9409C" w14:paraId="246BCDF1"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EB" w14:textId="77777777" w:rsidR="00803656" w:rsidRPr="004A5BF7" w:rsidRDefault="00803656" w:rsidP="00803656">
            <w:pPr>
              <w:spacing w:before="0" w:after="0"/>
              <w:jc w:val="center"/>
              <w:rPr>
                <w:rFonts w:cs="Arial"/>
                <w:color w:val="000000"/>
                <w:sz w:val="20"/>
              </w:rPr>
            </w:pPr>
            <w:r w:rsidRPr="004A5BF7">
              <w:rPr>
                <w:rFonts w:cs="Arial"/>
                <w:color w:val="000000"/>
                <w:sz w:val="20"/>
              </w:rPr>
              <w:t>2009</w:t>
            </w:r>
          </w:p>
        </w:tc>
        <w:tc>
          <w:tcPr>
            <w:tcW w:w="986" w:type="dxa"/>
            <w:tcBorders>
              <w:top w:val="nil"/>
              <w:left w:val="nil"/>
              <w:bottom w:val="nil"/>
              <w:right w:val="nil"/>
            </w:tcBorders>
            <w:shd w:val="clear" w:color="auto" w:fill="auto"/>
            <w:noWrap/>
            <w:vAlign w:val="center"/>
            <w:hideMark/>
          </w:tcPr>
          <w:p w14:paraId="246BCDEC"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17,613 </w:t>
            </w:r>
          </w:p>
        </w:tc>
        <w:tc>
          <w:tcPr>
            <w:tcW w:w="1647" w:type="dxa"/>
            <w:tcBorders>
              <w:top w:val="nil"/>
              <w:left w:val="nil"/>
              <w:bottom w:val="nil"/>
              <w:right w:val="nil"/>
            </w:tcBorders>
            <w:shd w:val="clear" w:color="auto" w:fill="auto"/>
            <w:noWrap/>
            <w:vAlign w:val="center"/>
            <w:hideMark/>
          </w:tcPr>
          <w:p w14:paraId="246BCDED"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8,510 </w:t>
            </w:r>
          </w:p>
        </w:tc>
        <w:tc>
          <w:tcPr>
            <w:tcW w:w="1984" w:type="dxa"/>
            <w:tcBorders>
              <w:top w:val="nil"/>
              <w:left w:val="nil"/>
              <w:bottom w:val="nil"/>
              <w:right w:val="nil"/>
            </w:tcBorders>
            <w:shd w:val="clear" w:color="auto" w:fill="auto"/>
            <w:noWrap/>
            <w:vAlign w:val="center"/>
            <w:hideMark/>
          </w:tcPr>
          <w:p w14:paraId="246BCDEE"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489 </w:t>
            </w:r>
          </w:p>
        </w:tc>
        <w:tc>
          <w:tcPr>
            <w:tcW w:w="1276" w:type="dxa"/>
            <w:tcBorders>
              <w:top w:val="nil"/>
              <w:left w:val="nil"/>
              <w:bottom w:val="nil"/>
              <w:right w:val="nil"/>
            </w:tcBorders>
            <w:shd w:val="clear" w:color="auto" w:fill="auto"/>
            <w:noWrap/>
            <w:vAlign w:val="center"/>
            <w:hideMark/>
          </w:tcPr>
          <w:p w14:paraId="246BCDEF" w14:textId="77777777" w:rsidR="00803656" w:rsidRPr="004A5BF7" w:rsidRDefault="00803656" w:rsidP="00803656">
            <w:pPr>
              <w:spacing w:before="0" w:after="0"/>
              <w:jc w:val="center"/>
              <w:rPr>
                <w:rFonts w:cs="Arial"/>
                <w:color w:val="000000"/>
                <w:sz w:val="20"/>
              </w:rPr>
            </w:pPr>
            <w:r w:rsidRPr="004A5BF7">
              <w:rPr>
                <w:rFonts w:cs="Arial"/>
                <w:color w:val="000000"/>
                <w:sz w:val="20"/>
              </w:rPr>
              <w:t>0.48</w:t>
            </w:r>
          </w:p>
        </w:tc>
        <w:tc>
          <w:tcPr>
            <w:tcW w:w="1440" w:type="dxa"/>
            <w:tcBorders>
              <w:top w:val="nil"/>
              <w:left w:val="nil"/>
              <w:bottom w:val="nil"/>
              <w:right w:val="nil"/>
            </w:tcBorders>
            <w:shd w:val="clear" w:color="auto" w:fill="auto"/>
            <w:noWrap/>
            <w:vAlign w:val="center"/>
            <w:hideMark/>
          </w:tcPr>
          <w:p w14:paraId="246BCDF0" w14:textId="77777777" w:rsidR="00803656" w:rsidRPr="004A5BF7" w:rsidRDefault="00803656" w:rsidP="00803656">
            <w:pPr>
              <w:spacing w:before="0" w:after="0"/>
              <w:jc w:val="center"/>
              <w:rPr>
                <w:rFonts w:cs="Arial"/>
                <w:color w:val="000000"/>
                <w:sz w:val="20"/>
              </w:rPr>
            </w:pPr>
            <w:r w:rsidRPr="004A5BF7">
              <w:rPr>
                <w:rFonts w:cs="Arial"/>
                <w:color w:val="000000"/>
                <w:sz w:val="20"/>
              </w:rPr>
              <w:t>0.03</w:t>
            </w:r>
          </w:p>
        </w:tc>
      </w:tr>
      <w:tr w:rsidR="005E22EC" w:rsidRPr="00E9409C" w14:paraId="246BCDF8"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F2" w14:textId="77777777" w:rsidR="00803656" w:rsidRPr="004A5BF7" w:rsidRDefault="00803656" w:rsidP="00803656">
            <w:pPr>
              <w:spacing w:before="0" w:after="0"/>
              <w:jc w:val="center"/>
              <w:rPr>
                <w:rFonts w:cs="Arial"/>
                <w:color w:val="000000"/>
                <w:sz w:val="20"/>
              </w:rPr>
            </w:pPr>
            <w:r w:rsidRPr="004A5BF7">
              <w:rPr>
                <w:rFonts w:cs="Arial"/>
                <w:color w:val="000000"/>
                <w:sz w:val="20"/>
              </w:rPr>
              <w:t>2010</w:t>
            </w:r>
          </w:p>
        </w:tc>
        <w:tc>
          <w:tcPr>
            <w:tcW w:w="986" w:type="dxa"/>
            <w:tcBorders>
              <w:top w:val="nil"/>
              <w:left w:val="nil"/>
              <w:bottom w:val="nil"/>
              <w:right w:val="nil"/>
            </w:tcBorders>
            <w:shd w:val="clear" w:color="auto" w:fill="auto"/>
            <w:noWrap/>
            <w:vAlign w:val="center"/>
            <w:hideMark/>
          </w:tcPr>
          <w:p w14:paraId="246BCDF3"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11,033 </w:t>
            </w:r>
          </w:p>
        </w:tc>
        <w:tc>
          <w:tcPr>
            <w:tcW w:w="1647" w:type="dxa"/>
            <w:tcBorders>
              <w:top w:val="nil"/>
              <w:left w:val="nil"/>
              <w:bottom w:val="nil"/>
              <w:right w:val="nil"/>
            </w:tcBorders>
            <w:shd w:val="clear" w:color="auto" w:fill="auto"/>
            <w:noWrap/>
            <w:vAlign w:val="center"/>
            <w:hideMark/>
          </w:tcPr>
          <w:p w14:paraId="246BCDF4"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8,073 </w:t>
            </w:r>
          </w:p>
        </w:tc>
        <w:tc>
          <w:tcPr>
            <w:tcW w:w="1984" w:type="dxa"/>
            <w:tcBorders>
              <w:top w:val="nil"/>
              <w:left w:val="nil"/>
              <w:bottom w:val="nil"/>
              <w:right w:val="nil"/>
            </w:tcBorders>
            <w:shd w:val="clear" w:color="auto" w:fill="auto"/>
            <w:noWrap/>
            <w:vAlign w:val="center"/>
            <w:hideMark/>
          </w:tcPr>
          <w:p w14:paraId="246BCDF5"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472 </w:t>
            </w:r>
          </w:p>
        </w:tc>
        <w:tc>
          <w:tcPr>
            <w:tcW w:w="1276" w:type="dxa"/>
            <w:tcBorders>
              <w:top w:val="nil"/>
              <w:left w:val="nil"/>
              <w:bottom w:val="nil"/>
              <w:right w:val="nil"/>
            </w:tcBorders>
            <w:shd w:val="clear" w:color="auto" w:fill="auto"/>
            <w:noWrap/>
            <w:vAlign w:val="center"/>
            <w:hideMark/>
          </w:tcPr>
          <w:p w14:paraId="246BCDF6" w14:textId="77777777" w:rsidR="00803656" w:rsidRPr="004A5BF7" w:rsidRDefault="00803656" w:rsidP="00803656">
            <w:pPr>
              <w:spacing w:before="0" w:after="0"/>
              <w:jc w:val="center"/>
              <w:rPr>
                <w:rFonts w:cs="Arial"/>
                <w:color w:val="000000"/>
                <w:sz w:val="20"/>
              </w:rPr>
            </w:pPr>
            <w:r w:rsidRPr="004A5BF7">
              <w:rPr>
                <w:rFonts w:cs="Arial"/>
                <w:color w:val="000000"/>
                <w:sz w:val="20"/>
              </w:rPr>
              <w:t>0.73</w:t>
            </w:r>
          </w:p>
        </w:tc>
        <w:tc>
          <w:tcPr>
            <w:tcW w:w="1440" w:type="dxa"/>
            <w:tcBorders>
              <w:top w:val="nil"/>
              <w:left w:val="nil"/>
              <w:bottom w:val="nil"/>
              <w:right w:val="nil"/>
            </w:tcBorders>
            <w:shd w:val="clear" w:color="auto" w:fill="auto"/>
            <w:noWrap/>
            <w:vAlign w:val="center"/>
            <w:hideMark/>
          </w:tcPr>
          <w:p w14:paraId="246BCDF7" w14:textId="77777777" w:rsidR="00803656" w:rsidRPr="004A5BF7" w:rsidRDefault="00803656" w:rsidP="00803656">
            <w:pPr>
              <w:spacing w:before="0" w:after="0"/>
              <w:jc w:val="center"/>
              <w:rPr>
                <w:rFonts w:cs="Arial"/>
                <w:color w:val="000000"/>
                <w:sz w:val="20"/>
              </w:rPr>
            </w:pPr>
            <w:r w:rsidRPr="004A5BF7">
              <w:rPr>
                <w:rFonts w:cs="Arial"/>
                <w:color w:val="000000"/>
                <w:sz w:val="20"/>
              </w:rPr>
              <w:t>0.04</w:t>
            </w:r>
          </w:p>
        </w:tc>
      </w:tr>
      <w:tr w:rsidR="005E22EC" w:rsidRPr="00E9409C" w14:paraId="246BCDFF"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F9" w14:textId="77777777" w:rsidR="00803656" w:rsidRPr="004A5BF7" w:rsidRDefault="00803656" w:rsidP="00803656">
            <w:pPr>
              <w:spacing w:before="0" w:after="0"/>
              <w:jc w:val="center"/>
              <w:rPr>
                <w:rFonts w:cs="Arial"/>
                <w:color w:val="000000"/>
                <w:sz w:val="20"/>
              </w:rPr>
            </w:pPr>
            <w:r w:rsidRPr="004A5BF7">
              <w:rPr>
                <w:rFonts w:cs="Arial"/>
                <w:color w:val="000000"/>
                <w:sz w:val="20"/>
              </w:rPr>
              <w:t>2011</w:t>
            </w:r>
          </w:p>
        </w:tc>
        <w:tc>
          <w:tcPr>
            <w:tcW w:w="986" w:type="dxa"/>
            <w:tcBorders>
              <w:top w:val="nil"/>
              <w:left w:val="nil"/>
              <w:bottom w:val="nil"/>
              <w:right w:val="nil"/>
            </w:tcBorders>
            <w:shd w:val="clear" w:color="auto" w:fill="auto"/>
            <w:noWrap/>
            <w:vAlign w:val="center"/>
            <w:hideMark/>
          </w:tcPr>
          <w:p w14:paraId="246BCDFA"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29,958 </w:t>
            </w:r>
          </w:p>
        </w:tc>
        <w:tc>
          <w:tcPr>
            <w:tcW w:w="1647" w:type="dxa"/>
            <w:tcBorders>
              <w:top w:val="nil"/>
              <w:left w:val="nil"/>
              <w:bottom w:val="nil"/>
              <w:right w:val="nil"/>
            </w:tcBorders>
            <w:shd w:val="clear" w:color="auto" w:fill="auto"/>
            <w:noWrap/>
            <w:vAlign w:val="center"/>
            <w:hideMark/>
          </w:tcPr>
          <w:p w14:paraId="246BCDFB"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9,990 </w:t>
            </w:r>
          </w:p>
        </w:tc>
        <w:tc>
          <w:tcPr>
            <w:tcW w:w="1984" w:type="dxa"/>
            <w:tcBorders>
              <w:top w:val="nil"/>
              <w:left w:val="nil"/>
              <w:bottom w:val="nil"/>
              <w:right w:val="nil"/>
            </w:tcBorders>
            <w:shd w:val="clear" w:color="auto" w:fill="auto"/>
            <w:noWrap/>
            <w:vAlign w:val="center"/>
            <w:hideMark/>
          </w:tcPr>
          <w:p w14:paraId="246BCDFC"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728 </w:t>
            </w:r>
          </w:p>
        </w:tc>
        <w:tc>
          <w:tcPr>
            <w:tcW w:w="1276" w:type="dxa"/>
            <w:tcBorders>
              <w:top w:val="nil"/>
              <w:left w:val="nil"/>
              <w:bottom w:val="nil"/>
              <w:right w:val="nil"/>
            </w:tcBorders>
            <w:shd w:val="clear" w:color="auto" w:fill="auto"/>
            <w:noWrap/>
            <w:vAlign w:val="center"/>
            <w:hideMark/>
          </w:tcPr>
          <w:p w14:paraId="246BCDFD" w14:textId="77777777" w:rsidR="00803656" w:rsidRPr="004A5BF7" w:rsidRDefault="00803656" w:rsidP="00803656">
            <w:pPr>
              <w:spacing w:before="0" w:after="0"/>
              <w:jc w:val="center"/>
              <w:rPr>
                <w:rFonts w:cs="Arial"/>
                <w:color w:val="000000"/>
                <w:sz w:val="20"/>
              </w:rPr>
            </w:pPr>
            <w:r w:rsidRPr="004A5BF7">
              <w:rPr>
                <w:rFonts w:cs="Arial"/>
                <w:color w:val="000000"/>
                <w:sz w:val="20"/>
              </w:rPr>
              <w:t>0.33</w:t>
            </w:r>
          </w:p>
        </w:tc>
        <w:tc>
          <w:tcPr>
            <w:tcW w:w="1440" w:type="dxa"/>
            <w:tcBorders>
              <w:top w:val="nil"/>
              <w:left w:val="nil"/>
              <w:bottom w:val="nil"/>
              <w:right w:val="nil"/>
            </w:tcBorders>
            <w:shd w:val="clear" w:color="auto" w:fill="auto"/>
            <w:noWrap/>
            <w:vAlign w:val="center"/>
            <w:hideMark/>
          </w:tcPr>
          <w:p w14:paraId="246BCDFE" w14:textId="77777777" w:rsidR="00803656" w:rsidRPr="004A5BF7" w:rsidRDefault="00803656" w:rsidP="00803656">
            <w:pPr>
              <w:spacing w:before="0" w:after="0"/>
              <w:jc w:val="center"/>
              <w:rPr>
                <w:rFonts w:cs="Arial"/>
                <w:color w:val="000000"/>
                <w:sz w:val="20"/>
              </w:rPr>
            </w:pPr>
            <w:r w:rsidRPr="004A5BF7">
              <w:rPr>
                <w:rFonts w:cs="Arial"/>
                <w:color w:val="000000"/>
                <w:sz w:val="20"/>
              </w:rPr>
              <w:t>0.02</w:t>
            </w:r>
          </w:p>
        </w:tc>
      </w:tr>
      <w:tr w:rsidR="005E22EC" w:rsidRPr="00E9409C" w14:paraId="246BCE06"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E00" w14:textId="77777777" w:rsidR="00803656" w:rsidRPr="004A5BF7" w:rsidRDefault="00803656" w:rsidP="00803656">
            <w:pPr>
              <w:spacing w:before="0" w:after="0"/>
              <w:jc w:val="center"/>
              <w:rPr>
                <w:rFonts w:cs="Arial"/>
                <w:color w:val="000000"/>
                <w:sz w:val="20"/>
              </w:rPr>
            </w:pPr>
            <w:r w:rsidRPr="004A5BF7">
              <w:rPr>
                <w:rFonts w:cs="Arial"/>
                <w:color w:val="000000"/>
                <w:sz w:val="20"/>
              </w:rPr>
              <w:t>2012</w:t>
            </w:r>
          </w:p>
        </w:tc>
        <w:tc>
          <w:tcPr>
            <w:tcW w:w="986" w:type="dxa"/>
            <w:tcBorders>
              <w:top w:val="nil"/>
              <w:left w:val="nil"/>
              <w:bottom w:val="nil"/>
              <w:right w:val="nil"/>
            </w:tcBorders>
            <w:shd w:val="clear" w:color="auto" w:fill="auto"/>
            <w:noWrap/>
            <w:vAlign w:val="center"/>
            <w:hideMark/>
          </w:tcPr>
          <w:p w14:paraId="246BCE01"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13,873 </w:t>
            </w:r>
          </w:p>
        </w:tc>
        <w:tc>
          <w:tcPr>
            <w:tcW w:w="1647" w:type="dxa"/>
            <w:tcBorders>
              <w:top w:val="nil"/>
              <w:left w:val="nil"/>
              <w:bottom w:val="nil"/>
              <w:right w:val="nil"/>
            </w:tcBorders>
            <w:shd w:val="clear" w:color="auto" w:fill="auto"/>
            <w:noWrap/>
            <w:vAlign w:val="center"/>
            <w:hideMark/>
          </w:tcPr>
          <w:p w14:paraId="246BCE02"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6,503 </w:t>
            </w:r>
          </w:p>
        </w:tc>
        <w:tc>
          <w:tcPr>
            <w:tcW w:w="1984" w:type="dxa"/>
            <w:tcBorders>
              <w:top w:val="nil"/>
              <w:left w:val="nil"/>
              <w:bottom w:val="nil"/>
              <w:right w:val="nil"/>
            </w:tcBorders>
            <w:shd w:val="clear" w:color="auto" w:fill="auto"/>
            <w:noWrap/>
            <w:vAlign w:val="center"/>
            <w:hideMark/>
          </w:tcPr>
          <w:p w14:paraId="246BCE03"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435 </w:t>
            </w:r>
          </w:p>
        </w:tc>
        <w:tc>
          <w:tcPr>
            <w:tcW w:w="1276" w:type="dxa"/>
            <w:tcBorders>
              <w:top w:val="nil"/>
              <w:left w:val="nil"/>
              <w:bottom w:val="nil"/>
              <w:right w:val="nil"/>
            </w:tcBorders>
            <w:shd w:val="clear" w:color="auto" w:fill="auto"/>
            <w:noWrap/>
            <w:vAlign w:val="center"/>
            <w:hideMark/>
          </w:tcPr>
          <w:p w14:paraId="246BCE04" w14:textId="77777777" w:rsidR="00803656" w:rsidRPr="004A5BF7" w:rsidRDefault="00803656" w:rsidP="00803656">
            <w:pPr>
              <w:spacing w:before="0" w:after="0"/>
              <w:jc w:val="center"/>
              <w:rPr>
                <w:rFonts w:cs="Arial"/>
                <w:color w:val="000000"/>
                <w:sz w:val="20"/>
              </w:rPr>
            </w:pPr>
            <w:r w:rsidRPr="004A5BF7">
              <w:rPr>
                <w:rFonts w:cs="Arial"/>
                <w:color w:val="000000"/>
                <w:sz w:val="20"/>
              </w:rPr>
              <w:t>0.47</w:t>
            </w:r>
          </w:p>
        </w:tc>
        <w:tc>
          <w:tcPr>
            <w:tcW w:w="1440" w:type="dxa"/>
            <w:tcBorders>
              <w:top w:val="nil"/>
              <w:left w:val="nil"/>
              <w:bottom w:val="nil"/>
              <w:right w:val="nil"/>
            </w:tcBorders>
            <w:shd w:val="clear" w:color="auto" w:fill="auto"/>
            <w:noWrap/>
            <w:vAlign w:val="center"/>
            <w:hideMark/>
          </w:tcPr>
          <w:p w14:paraId="246BCE05" w14:textId="77777777" w:rsidR="00803656" w:rsidRPr="004A5BF7" w:rsidRDefault="00803656" w:rsidP="00803656">
            <w:pPr>
              <w:spacing w:before="0" w:after="0"/>
              <w:jc w:val="center"/>
              <w:rPr>
                <w:rFonts w:cs="Arial"/>
                <w:color w:val="000000"/>
                <w:sz w:val="20"/>
              </w:rPr>
            </w:pPr>
            <w:r w:rsidRPr="004A5BF7">
              <w:rPr>
                <w:rFonts w:cs="Arial"/>
                <w:color w:val="000000"/>
                <w:sz w:val="20"/>
              </w:rPr>
              <w:t>0.03</w:t>
            </w:r>
          </w:p>
        </w:tc>
      </w:tr>
      <w:tr w:rsidR="005E22EC" w:rsidRPr="00E9409C" w14:paraId="246BCE0D"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E07" w14:textId="77777777" w:rsidR="00803656" w:rsidRPr="004A5BF7" w:rsidRDefault="00803656" w:rsidP="00803656">
            <w:pPr>
              <w:spacing w:before="0" w:after="0"/>
              <w:jc w:val="center"/>
              <w:rPr>
                <w:rFonts w:cs="Arial"/>
                <w:color w:val="000000"/>
                <w:sz w:val="20"/>
              </w:rPr>
            </w:pPr>
            <w:r w:rsidRPr="004A5BF7">
              <w:rPr>
                <w:rFonts w:cs="Arial"/>
                <w:color w:val="000000"/>
                <w:sz w:val="20"/>
              </w:rPr>
              <w:t>2013</w:t>
            </w:r>
          </w:p>
        </w:tc>
        <w:tc>
          <w:tcPr>
            <w:tcW w:w="986" w:type="dxa"/>
            <w:tcBorders>
              <w:top w:val="nil"/>
              <w:left w:val="nil"/>
              <w:bottom w:val="nil"/>
              <w:right w:val="nil"/>
            </w:tcBorders>
            <w:shd w:val="clear" w:color="auto" w:fill="auto"/>
            <w:noWrap/>
            <w:vAlign w:val="center"/>
            <w:hideMark/>
          </w:tcPr>
          <w:p w14:paraId="246BCE08"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7,470 </w:t>
            </w:r>
          </w:p>
        </w:tc>
        <w:tc>
          <w:tcPr>
            <w:tcW w:w="1647" w:type="dxa"/>
            <w:tcBorders>
              <w:top w:val="nil"/>
              <w:left w:val="nil"/>
              <w:bottom w:val="nil"/>
              <w:right w:val="nil"/>
            </w:tcBorders>
            <w:shd w:val="clear" w:color="auto" w:fill="auto"/>
            <w:noWrap/>
            <w:vAlign w:val="center"/>
            <w:hideMark/>
          </w:tcPr>
          <w:p w14:paraId="246BCE09"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10,781 </w:t>
            </w:r>
          </w:p>
        </w:tc>
        <w:tc>
          <w:tcPr>
            <w:tcW w:w="1984" w:type="dxa"/>
            <w:tcBorders>
              <w:top w:val="nil"/>
              <w:left w:val="nil"/>
              <w:bottom w:val="nil"/>
              <w:right w:val="nil"/>
            </w:tcBorders>
            <w:shd w:val="clear" w:color="auto" w:fill="auto"/>
            <w:noWrap/>
            <w:vAlign w:val="center"/>
            <w:hideMark/>
          </w:tcPr>
          <w:p w14:paraId="246BCE0A"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615 </w:t>
            </w:r>
          </w:p>
        </w:tc>
        <w:tc>
          <w:tcPr>
            <w:tcW w:w="1276" w:type="dxa"/>
            <w:tcBorders>
              <w:top w:val="nil"/>
              <w:left w:val="nil"/>
              <w:bottom w:val="nil"/>
              <w:right w:val="nil"/>
            </w:tcBorders>
            <w:shd w:val="clear" w:color="auto" w:fill="auto"/>
            <w:noWrap/>
            <w:vAlign w:val="center"/>
            <w:hideMark/>
          </w:tcPr>
          <w:p w14:paraId="246BCE0B" w14:textId="77777777" w:rsidR="00803656" w:rsidRPr="004A5BF7" w:rsidRDefault="00803656" w:rsidP="00803656">
            <w:pPr>
              <w:spacing w:before="0" w:after="0"/>
              <w:jc w:val="center"/>
              <w:rPr>
                <w:rFonts w:cs="Arial"/>
                <w:color w:val="000000"/>
                <w:sz w:val="20"/>
              </w:rPr>
            </w:pPr>
            <w:r w:rsidRPr="004A5BF7">
              <w:rPr>
                <w:rFonts w:cs="Arial"/>
                <w:color w:val="000000"/>
                <w:sz w:val="20"/>
              </w:rPr>
              <w:t>1.44</w:t>
            </w:r>
          </w:p>
        </w:tc>
        <w:tc>
          <w:tcPr>
            <w:tcW w:w="1440" w:type="dxa"/>
            <w:tcBorders>
              <w:top w:val="nil"/>
              <w:left w:val="nil"/>
              <w:bottom w:val="nil"/>
              <w:right w:val="nil"/>
            </w:tcBorders>
            <w:shd w:val="clear" w:color="auto" w:fill="auto"/>
            <w:noWrap/>
            <w:vAlign w:val="center"/>
            <w:hideMark/>
          </w:tcPr>
          <w:p w14:paraId="246BCE0C" w14:textId="77777777" w:rsidR="00803656" w:rsidRPr="004A5BF7" w:rsidRDefault="00803656" w:rsidP="00803656">
            <w:pPr>
              <w:spacing w:before="0" w:after="0"/>
              <w:jc w:val="center"/>
              <w:rPr>
                <w:rFonts w:cs="Arial"/>
                <w:color w:val="000000"/>
                <w:sz w:val="20"/>
              </w:rPr>
            </w:pPr>
            <w:r w:rsidRPr="004A5BF7">
              <w:rPr>
                <w:rFonts w:cs="Arial"/>
                <w:color w:val="000000"/>
                <w:sz w:val="20"/>
              </w:rPr>
              <w:t>0.08</w:t>
            </w:r>
          </w:p>
        </w:tc>
      </w:tr>
      <w:tr w:rsidR="005E22EC" w:rsidRPr="00E9409C" w14:paraId="246BCE14"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E0E" w14:textId="77777777" w:rsidR="00803656" w:rsidRPr="004A5BF7" w:rsidRDefault="00803656" w:rsidP="00803656">
            <w:pPr>
              <w:spacing w:before="0" w:after="0"/>
              <w:jc w:val="center"/>
              <w:rPr>
                <w:rFonts w:cs="Arial"/>
                <w:color w:val="000000"/>
                <w:sz w:val="20"/>
              </w:rPr>
            </w:pPr>
            <w:r w:rsidRPr="004A5BF7">
              <w:rPr>
                <w:rFonts w:cs="Arial"/>
                <w:color w:val="000000"/>
                <w:sz w:val="20"/>
              </w:rPr>
              <w:t>2014</w:t>
            </w:r>
          </w:p>
        </w:tc>
        <w:tc>
          <w:tcPr>
            <w:tcW w:w="986" w:type="dxa"/>
            <w:tcBorders>
              <w:top w:val="nil"/>
              <w:left w:val="nil"/>
              <w:bottom w:val="nil"/>
              <w:right w:val="nil"/>
            </w:tcBorders>
            <w:shd w:val="clear" w:color="auto" w:fill="auto"/>
            <w:noWrap/>
            <w:vAlign w:val="center"/>
            <w:hideMark/>
          </w:tcPr>
          <w:p w14:paraId="246BCE0F"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7,304 </w:t>
            </w:r>
          </w:p>
        </w:tc>
        <w:tc>
          <w:tcPr>
            <w:tcW w:w="1647" w:type="dxa"/>
            <w:tcBorders>
              <w:top w:val="nil"/>
              <w:left w:val="nil"/>
              <w:bottom w:val="nil"/>
              <w:right w:val="nil"/>
            </w:tcBorders>
            <w:shd w:val="clear" w:color="auto" w:fill="auto"/>
            <w:noWrap/>
            <w:vAlign w:val="center"/>
            <w:hideMark/>
          </w:tcPr>
          <w:p w14:paraId="246BCE10"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9,674 </w:t>
            </w:r>
          </w:p>
        </w:tc>
        <w:tc>
          <w:tcPr>
            <w:tcW w:w="1984" w:type="dxa"/>
            <w:tcBorders>
              <w:top w:val="nil"/>
              <w:left w:val="nil"/>
              <w:bottom w:val="nil"/>
              <w:right w:val="nil"/>
            </w:tcBorders>
            <w:shd w:val="clear" w:color="auto" w:fill="auto"/>
            <w:noWrap/>
            <w:vAlign w:val="center"/>
            <w:hideMark/>
          </w:tcPr>
          <w:p w14:paraId="246BCE11"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596 </w:t>
            </w:r>
          </w:p>
        </w:tc>
        <w:tc>
          <w:tcPr>
            <w:tcW w:w="1276" w:type="dxa"/>
            <w:tcBorders>
              <w:top w:val="nil"/>
              <w:left w:val="nil"/>
              <w:bottom w:val="nil"/>
              <w:right w:val="nil"/>
            </w:tcBorders>
            <w:shd w:val="clear" w:color="auto" w:fill="auto"/>
            <w:noWrap/>
            <w:vAlign w:val="center"/>
            <w:hideMark/>
          </w:tcPr>
          <w:p w14:paraId="246BCE12" w14:textId="77777777" w:rsidR="00803656" w:rsidRPr="004A5BF7" w:rsidRDefault="00803656" w:rsidP="00803656">
            <w:pPr>
              <w:spacing w:before="0" w:after="0"/>
              <w:jc w:val="center"/>
              <w:rPr>
                <w:rFonts w:cs="Arial"/>
                <w:color w:val="000000"/>
                <w:sz w:val="20"/>
              </w:rPr>
            </w:pPr>
            <w:r w:rsidRPr="004A5BF7">
              <w:rPr>
                <w:rFonts w:cs="Arial"/>
                <w:color w:val="000000"/>
                <w:sz w:val="20"/>
              </w:rPr>
              <w:t>1.32</w:t>
            </w:r>
          </w:p>
        </w:tc>
        <w:tc>
          <w:tcPr>
            <w:tcW w:w="1440" w:type="dxa"/>
            <w:tcBorders>
              <w:top w:val="nil"/>
              <w:left w:val="nil"/>
              <w:bottom w:val="nil"/>
              <w:right w:val="nil"/>
            </w:tcBorders>
            <w:shd w:val="clear" w:color="auto" w:fill="auto"/>
            <w:noWrap/>
            <w:vAlign w:val="center"/>
            <w:hideMark/>
          </w:tcPr>
          <w:p w14:paraId="246BCE13" w14:textId="77777777" w:rsidR="00803656" w:rsidRPr="004A5BF7" w:rsidRDefault="00803656" w:rsidP="00803656">
            <w:pPr>
              <w:spacing w:before="0" w:after="0"/>
              <w:jc w:val="center"/>
              <w:rPr>
                <w:rFonts w:cs="Arial"/>
                <w:color w:val="000000"/>
                <w:sz w:val="20"/>
              </w:rPr>
            </w:pPr>
            <w:r w:rsidRPr="004A5BF7">
              <w:rPr>
                <w:rFonts w:cs="Arial"/>
                <w:color w:val="000000"/>
                <w:sz w:val="20"/>
              </w:rPr>
              <w:t>0.08</w:t>
            </w:r>
          </w:p>
        </w:tc>
      </w:tr>
      <w:tr w:rsidR="005E22EC" w:rsidRPr="00E9409C" w14:paraId="246BCE1B" w14:textId="77777777" w:rsidTr="00DB1973">
        <w:trPr>
          <w:trHeight w:val="340"/>
          <w:tblHeader/>
        </w:trPr>
        <w:tc>
          <w:tcPr>
            <w:tcW w:w="1195" w:type="dxa"/>
            <w:tcBorders>
              <w:top w:val="nil"/>
              <w:left w:val="nil"/>
              <w:bottom w:val="single" w:sz="4" w:space="0" w:color="auto"/>
              <w:right w:val="nil"/>
            </w:tcBorders>
            <w:shd w:val="clear" w:color="auto" w:fill="auto"/>
            <w:noWrap/>
            <w:vAlign w:val="center"/>
            <w:hideMark/>
          </w:tcPr>
          <w:p w14:paraId="246BCE15" w14:textId="77777777" w:rsidR="00803656" w:rsidRPr="004A5BF7" w:rsidRDefault="00803656" w:rsidP="00803656">
            <w:pPr>
              <w:spacing w:before="0" w:after="0"/>
              <w:jc w:val="center"/>
              <w:rPr>
                <w:rFonts w:cs="Arial"/>
                <w:color w:val="000000"/>
                <w:sz w:val="20"/>
              </w:rPr>
            </w:pPr>
            <w:r w:rsidRPr="004A5BF7">
              <w:rPr>
                <w:rFonts w:cs="Arial"/>
                <w:color w:val="000000"/>
                <w:sz w:val="20"/>
              </w:rPr>
              <w:t>2015</w:t>
            </w:r>
          </w:p>
        </w:tc>
        <w:tc>
          <w:tcPr>
            <w:tcW w:w="986" w:type="dxa"/>
            <w:tcBorders>
              <w:top w:val="nil"/>
              <w:left w:val="nil"/>
              <w:bottom w:val="single" w:sz="4" w:space="0" w:color="auto"/>
              <w:right w:val="nil"/>
            </w:tcBorders>
            <w:shd w:val="clear" w:color="auto" w:fill="auto"/>
            <w:noWrap/>
            <w:vAlign w:val="center"/>
            <w:hideMark/>
          </w:tcPr>
          <w:p w14:paraId="246BCE16"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2,852 </w:t>
            </w:r>
          </w:p>
        </w:tc>
        <w:tc>
          <w:tcPr>
            <w:tcW w:w="1647" w:type="dxa"/>
            <w:tcBorders>
              <w:top w:val="nil"/>
              <w:left w:val="nil"/>
              <w:bottom w:val="single" w:sz="4" w:space="0" w:color="auto"/>
              <w:right w:val="nil"/>
            </w:tcBorders>
            <w:shd w:val="clear" w:color="auto" w:fill="auto"/>
            <w:noWrap/>
            <w:vAlign w:val="center"/>
            <w:hideMark/>
          </w:tcPr>
          <w:p w14:paraId="246BCE17"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9,572 </w:t>
            </w:r>
          </w:p>
        </w:tc>
        <w:tc>
          <w:tcPr>
            <w:tcW w:w="1984" w:type="dxa"/>
            <w:tcBorders>
              <w:top w:val="nil"/>
              <w:left w:val="nil"/>
              <w:bottom w:val="single" w:sz="4" w:space="0" w:color="auto"/>
              <w:right w:val="nil"/>
            </w:tcBorders>
            <w:shd w:val="clear" w:color="auto" w:fill="auto"/>
            <w:noWrap/>
            <w:vAlign w:val="center"/>
            <w:hideMark/>
          </w:tcPr>
          <w:p w14:paraId="246BCE18"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540 </w:t>
            </w:r>
          </w:p>
        </w:tc>
        <w:tc>
          <w:tcPr>
            <w:tcW w:w="1276" w:type="dxa"/>
            <w:tcBorders>
              <w:top w:val="nil"/>
              <w:left w:val="nil"/>
              <w:bottom w:val="single" w:sz="4" w:space="0" w:color="auto"/>
              <w:right w:val="nil"/>
            </w:tcBorders>
            <w:shd w:val="clear" w:color="auto" w:fill="auto"/>
            <w:noWrap/>
            <w:vAlign w:val="center"/>
            <w:hideMark/>
          </w:tcPr>
          <w:p w14:paraId="246BCE19" w14:textId="77777777" w:rsidR="00803656" w:rsidRPr="004A5BF7" w:rsidRDefault="00803656" w:rsidP="00803656">
            <w:pPr>
              <w:spacing w:before="0" w:after="0"/>
              <w:jc w:val="center"/>
              <w:rPr>
                <w:rFonts w:cs="Arial"/>
                <w:color w:val="000000"/>
                <w:sz w:val="20"/>
              </w:rPr>
            </w:pPr>
            <w:r w:rsidRPr="004A5BF7">
              <w:rPr>
                <w:rFonts w:cs="Arial"/>
                <w:color w:val="000000"/>
                <w:sz w:val="20"/>
              </w:rPr>
              <w:t>3.36</w:t>
            </w:r>
          </w:p>
        </w:tc>
        <w:tc>
          <w:tcPr>
            <w:tcW w:w="1440" w:type="dxa"/>
            <w:tcBorders>
              <w:top w:val="nil"/>
              <w:left w:val="nil"/>
              <w:bottom w:val="single" w:sz="4" w:space="0" w:color="auto"/>
              <w:right w:val="nil"/>
            </w:tcBorders>
            <w:shd w:val="clear" w:color="auto" w:fill="auto"/>
            <w:noWrap/>
            <w:vAlign w:val="center"/>
            <w:hideMark/>
          </w:tcPr>
          <w:p w14:paraId="246BCE1A" w14:textId="77777777" w:rsidR="00803656" w:rsidRPr="004A5BF7" w:rsidRDefault="00803656" w:rsidP="00803656">
            <w:pPr>
              <w:spacing w:before="0" w:after="0"/>
              <w:jc w:val="center"/>
              <w:rPr>
                <w:rFonts w:cs="Arial"/>
                <w:color w:val="000000"/>
                <w:sz w:val="20"/>
              </w:rPr>
            </w:pPr>
            <w:r w:rsidRPr="004A5BF7">
              <w:rPr>
                <w:rFonts w:cs="Arial"/>
                <w:color w:val="000000"/>
                <w:sz w:val="20"/>
              </w:rPr>
              <w:t>0.19</w:t>
            </w:r>
          </w:p>
        </w:tc>
      </w:tr>
    </w:tbl>
    <w:p w14:paraId="246BCE1D" w14:textId="50EDC447" w:rsidR="00803656" w:rsidRPr="00961331" w:rsidRDefault="00803656" w:rsidP="00803656">
      <w:pPr>
        <w:rPr>
          <w:rFonts w:cs="Arial"/>
          <w:szCs w:val="22"/>
        </w:rPr>
      </w:pPr>
      <w:r w:rsidRPr="00961331">
        <w:rPr>
          <w:rFonts w:cs="Arial"/>
          <w:szCs w:val="22"/>
        </w:rPr>
        <w:t xml:space="preserve">A simple plot </w:t>
      </w:r>
      <w:r w:rsidR="00496CA3">
        <w:rPr>
          <w:rFonts w:cs="Arial"/>
          <w:szCs w:val="22"/>
        </w:rPr>
        <w:t>of</w:t>
      </w:r>
      <w:r w:rsidR="00496CA3" w:rsidRPr="00961331">
        <w:rPr>
          <w:rFonts w:cs="Arial"/>
          <w:szCs w:val="22"/>
        </w:rPr>
        <w:t xml:space="preserve"> </w:t>
      </w:r>
      <w:r w:rsidRPr="00961331">
        <w:rPr>
          <w:rFonts w:cs="Arial"/>
          <w:szCs w:val="22"/>
        </w:rPr>
        <w:t>DIN load against relative DIN mass (</w:t>
      </w:r>
      <w:r w:rsidR="00184D9C">
        <w:fldChar w:fldCharType="begin"/>
      </w:r>
      <w:r w:rsidR="00184D9C">
        <w:instrText xml:space="preserve"> REF _Ref449433433 \h  \* MERGEFORMAT </w:instrText>
      </w:r>
      <w:r w:rsidR="00184D9C">
        <w:fldChar w:fldCharType="separate"/>
      </w:r>
      <w:r w:rsidR="00335316" w:rsidRPr="00335316">
        <w:rPr>
          <w:rFonts w:cs="Arial"/>
          <w:szCs w:val="22"/>
        </w:rPr>
        <w:t xml:space="preserve">Figure </w:t>
      </w:r>
      <w:r w:rsidR="00335316" w:rsidRPr="00335316">
        <w:rPr>
          <w:rFonts w:cs="Arial"/>
          <w:noProof/>
          <w:szCs w:val="22"/>
        </w:rPr>
        <w:t>D-13</w:t>
      </w:r>
      <w:r w:rsidR="00184D9C">
        <w:fldChar w:fldCharType="end"/>
      </w:r>
      <w:r w:rsidRPr="00961331">
        <w:rPr>
          <w:rFonts w:cs="Arial"/>
          <w:szCs w:val="22"/>
        </w:rPr>
        <w:t xml:space="preserve">) shows there is a weak correlation between these two variables. </w:t>
      </w:r>
      <w:r w:rsidR="00496CA3">
        <w:rPr>
          <w:rFonts w:cs="Arial"/>
          <w:szCs w:val="22"/>
        </w:rPr>
        <w:t>In</w:t>
      </w:r>
      <w:r w:rsidR="00496CA3" w:rsidRPr="00961331">
        <w:rPr>
          <w:rFonts w:cs="Arial"/>
          <w:szCs w:val="22"/>
        </w:rPr>
        <w:t xml:space="preserve"> </w:t>
      </w:r>
      <w:r w:rsidRPr="00961331">
        <w:rPr>
          <w:rFonts w:cs="Arial"/>
          <w:szCs w:val="22"/>
        </w:rPr>
        <w:t xml:space="preserve">the calculation of DIN mass, the only parameter that varied over the 13 years </w:t>
      </w:r>
      <w:r w:rsidR="00496CA3">
        <w:rPr>
          <w:rFonts w:cs="Arial"/>
          <w:szCs w:val="22"/>
        </w:rPr>
        <w:t>was</w:t>
      </w:r>
      <w:r w:rsidR="00496CA3" w:rsidRPr="00961331">
        <w:rPr>
          <w:rFonts w:cs="Arial"/>
          <w:szCs w:val="22"/>
        </w:rPr>
        <w:t xml:space="preserve"> </w:t>
      </w:r>
      <w:r w:rsidRPr="00961331">
        <w:rPr>
          <w:rFonts w:cs="Arial"/>
          <w:szCs w:val="22"/>
        </w:rPr>
        <w:t>the area of the plumes;</w:t>
      </w:r>
      <w:r w:rsidR="008E16B2">
        <w:rPr>
          <w:rFonts w:cs="Arial"/>
          <w:i/>
          <w:szCs w:val="22"/>
        </w:rPr>
        <w:t xml:space="preserve"> in-situ</w:t>
      </w:r>
      <w:r w:rsidRPr="00961331">
        <w:rPr>
          <w:rFonts w:cs="Arial"/>
          <w:szCs w:val="22"/>
        </w:rPr>
        <w:t xml:space="preserve"> DIN concentration, salinity and the mixing layer depth </w:t>
      </w:r>
      <w:r w:rsidR="00496CA3">
        <w:rPr>
          <w:rFonts w:cs="Arial"/>
          <w:szCs w:val="22"/>
        </w:rPr>
        <w:t>were</w:t>
      </w:r>
      <w:r w:rsidR="00496CA3" w:rsidRPr="00961331">
        <w:rPr>
          <w:rFonts w:cs="Arial"/>
          <w:szCs w:val="22"/>
        </w:rPr>
        <w:t xml:space="preserve"> </w:t>
      </w:r>
      <w:r w:rsidRPr="00961331">
        <w:rPr>
          <w:rFonts w:cs="Arial"/>
          <w:szCs w:val="22"/>
        </w:rPr>
        <w:t xml:space="preserve">constant for all years due to the lack of data. This suggests that plume area variation is not enough to explain DIN concentrations over the </w:t>
      </w:r>
      <w:r w:rsidR="00565A07">
        <w:rPr>
          <w:rFonts w:cs="Arial"/>
          <w:szCs w:val="22"/>
        </w:rPr>
        <w:t>Reef</w:t>
      </w:r>
      <w:r w:rsidR="00565A07" w:rsidRPr="00961331">
        <w:rPr>
          <w:rFonts w:cs="Arial"/>
          <w:szCs w:val="22"/>
        </w:rPr>
        <w:t xml:space="preserve"> </w:t>
      </w:r>
      <w:r w:rsidRPr="00961331">
        <w:rPr>
          <w:rFonts w:cs="Arial"/>
          <w:szCs w:val="22"/>
        </w:rPr>
        <w:t>lagoon. Future versions of this model should therefore include smaller time scale resolution for superficial salinity, depth of mixing layer and</w:t>
      </w:r>
      <w:r w:rsidR="008E16B2">
        <w:rPr>
          <w:rFonts w:cs="Arial"/>
          <w:i/>
          <w:szCs w:val="22"/>
        </w:rPr>
        <w:t xml:space="preserve"> in-situ</w:t>
      </w:r>
      <w:r w:rsidRPr="00961331">
        <w:rPr>
          <w:rFonts w:cs="Arial"/>
          <w:szCs w:val="22"/>
        </w:rPr>
        <w:t xml:space="preserve"> DIN concentration.</w:t>
      </w:r>
    </w:p>
    <w:p w14:paraId="246BCE1E" w14:textId="77777777" w:rsidR="00803656" w:rsidRPr="00961331" w:rsidRDefault="00803656" w:rsidP="00803656">
      <w:pPr>
        <w:jc w:val="center"/>
        <w:rPr>
          <w:rFonts w:cs="Arial"/>
          <w:szCs w:val="22"/>
        </w:rPr>
      </w:pPr>
      <w:r w:rsidRPr="00B05E41">
        <w:rPr>
          <w:rFonts w:cs="Arial"/>
          <w:noProof/>
          <w:szCs w:val="22"/>
          <w:lang w:val="en-AU" w:eastAsia="en-AU"/>
        </w:rPr>
        <w:drawing>
          <wp:inline distT="0" distB="0" distL="0" distR="0" wp14:anchorId="246C1F3C" wp14:editId="108B639D">
            <wp:extent cx="4320000" cy="3134510"/>
            <wp:effectExtent l="0" t="0" r="4445" b="8890"/>
            <wp:docPr id="86" name="Picture 86" descr="Graph showing relationship between DIN load (ton) against the relative DIN mass (ton) in plume waters (see text for explanation)." title="Relationship between DIN load (tonnes) against the relative DIN mass (tonnes) in plume waters (see text for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4320000" cy="3134510"/>
                    </a:xfrm>
                    <a:prstGeom prst="rect">
                      <a:avLst/>
                    </a:prstGeom>
                    <a:noFill/>
                  </pic:spPr>
                </pic:pic>
              </a:graphicData>
            </a:graphic>
          </wp:inline>
        </w:drawing>
      </w:r>
    </w:p>
    <w:p w14:paraId="246BCE1F" w14:textId="6C835865" w:rsidR="00803656" w:rsidRPr="00961331" w:rsidRDefault="00426CA8" w:rsidP="00C83B6E">
      <w:pPr>
        <w:pStyle w:val="Caption"/>
      </w:pPr>
      <w:bookmarkStart w:id="2174" w:name="_Ref449433433"/>
      <w:bookmarkStart w:id="2175" w:name="_Toc492040774"/>
      <w:bookmarkStart w:id="2176" w:name="_Toc5614687"/>
      <w:r>
        <w:t>Figure D-</w:t>
      </w:r>
      <w:r w:rsidR="005F019F">
        <w:fldChar w:fldCharType="begin"/>
      </w:r>
      <w:r w:rsidR="005F019F">
        <w:instrText xml:space="preserve"> SEQ Figure_D- \* ARABIC </w:instrText>
      </w:r>
      <w:r w:rsidR="005F019F">
        <w:fldChar w:fldCharType="separate"/>
      </w:r>
      <w:r w:rsidR="00335316">
        <w:rPr>
          <w:noProof/>
        </w:rPr>
        <w:t>13</w:t>
      </w:r>
      <w:r w:rsidR="005F019F">
        <w:rPr>
          <w:noProof/>
        </w:rPr>
        <w:fldChar w:fldCharType="end"/>
      </w:r>
      <w:bookmarkEnd w:id="2174"/>
      <w:r w:rsidR="00343518">
        <w:rPr>
          <w:noProof/>
        </w:rPr>
        <w:t xml:space="preserve">.  </w:t>
      </w:r>
      <w:r w:rsidR="00803656" w:rsidRPr="00961331">
        <w:t>Relationship between DIN load (ton</w:t>
      </w:r>
      <w:r w:rsidR="007C3FC8">
        <w:t>nes</w:t>
      </w:r>
      <w:r w:rsidR="00803656" w:rsidRPr="00961331">
        <w:t>) against the relative DIN mass (ton</w:t>
      </w:r>
      <w:r w:rsidR="00297E2E">
        <w:t>ne</w:t>
      </w:r>
      <w:r w:rsidR="007C3FC8">
        <w:t>s</w:t>
      </w:r>
      <w:r w:rsidR="00803656" w:rsidRPr="00961331">
        <w:t>) in plume waters (see text for explanation).</w:t>
      </w:r>
      <w:bookmarkEnd w:id="2175"/>
      <w:bookmarkEnd w:id="2176"/>
    </w:p>
    <w:p w14:paraId="246BCE20" w14:textId="5EE83273" w:rsidR="00803656" w:rsidRDefault="00792874" w:rsidP="00803656">
      <w:pPr>
        <w:rPr>
          <w:color w:val="0070C0"/>
          <w:lang w:val="en-AU"/>
        </w:rPr>
      </w:pPr>
      <w:r>
        <w:rPr>
          <w:rFonts w:cs="Arial"/>
          <w:szCs w:val="22"/>
        </w:rPr>
        <w:t>S</w:t>
      </w:r>
      <w:r w:rsidR="00803656" w:rsidRPr="00961331">
        <w:rPr>
          <w:rFonts w:cs="Arial"/>
          <w:szCs w:val="22"/>
        </w:rPr>
        <w:t>imulation exercises using virtual tracers in a hydrodynamic model suggest that on an annual basis, the water constituents discharged by rivers can travel further than the edge of colour class six, reaching distances up to 800 km far from the river mouth</w:t>
      </w:r>
      <w:r w:rsidR="00343518">
        <w:rPr>
          <w:rFonts w:cs="Arial"/>
          <w:szCs w:val="22"/>
        </w:rPr>
        <w:t xml:space="preserve"> </w:t>
      </w:r>
      <w:r w:rsidR="00343518" w:rsidRPr="00343518">
        <w:rPr>
          <w:rFonts w:cs="Arial"/>
          <w:szCs w:val="22"/>
        </w:rPr>
        <w:t>(Luick et al., 2007)</w:t>
      </w:r>
      <w:r w:rsidR="00803656" w:rsidRPr="00961331">
        <w:rPr>
          <w:rFonts w:cs="Arial"/>
          <w:szCs w:val="22"/>
        </w:rPr>
        <w:t xml:space="preserve">. This potential long-distance transport of water constituents has not been considered in the current DIN dispersion model, which would require a complex biogeochemical model able to capture the process controlling variations in the DIN concentration. Nevertheless, this model represents the first attempt to map land-sourced contaminates dispersion over the </w:t>
      </w:r>
      <w:r w:rsidR="00565A07">
        <w:rPr>
          <w:rFonts w:cs="Arial"/>
          <w:szCs w:val="22"/>
        </w:rPr>
        <w:t>Reef</w:t>
      </w:r>
      <w:r w:rsidR="00565A07" w:rsidRPr="00961331">
        <w:rPr>
          <w:rFonts w:cs="Arial"/>
          <w:szCs w:val="22"/>
        </w:rPr>
        <w:t xml:space="preserve"> </w:t>
      </w:r>
      <w:r w:rsidR="00803656" w:rsidRPr="00961331">
        <w:rPr>
          <w:rFonts w:cs="Arial"/>
          <w:szCs w:val="22"/>
        </w:rPr>
        <w:t>lagoon.</w:t>
      </w:r>
    </w:p>
    <w:p w14:paraId="246BCE21" w14:textId="77777777" w:rsidR="00803656" w:rsidRPr="00961331" w:rsidRDefault="00803656" w:rsidP="00803656">
      <w:pPr>
        <w:rPr>
          <w:rFonts w:cs="Arial"/>
          <w:b/>
          <w:szCs w:val="22"/>
        </w:rPr>
      </w:pPr>
      <w:r w:rsidRPr="00961331">
        <w:rPr>
          <w:rFonts w:cs="Arial"/>
          <w:b/>
          <w:szCs w:val="22"/>
        </w:rPr>
        <w:t xml:space="preserve">General </w:t>
      </w:r>
      <w:r w:rsidRPr="001853EB">
        <w:rPr>
          <w:rFonts w:cs="Arial"/>
          <w:b/>
          <w:i/>
          <w:szCs w:val="22"/>
        </w:rPr>
        <w:t>in-situ</w:t>
      </w:r>
      <w:r w:rsidRPr="00961331">
        <w:rPr>
          <w:rFonts w:cs="Arial"/>
          <w:b/>
          <w:szCs w:val="22"/>
        </w:rPr>
        <w:t xml:space="preserve"> PN and TSS behaviour in plume waters and a critical overview of their dispersion map modelling.</w:t>
      </w:r>
    </w:p>
    <w:p w14:paraId="246BCE22" w14:textId="3C6CEC8D" w:rsidR="00297E2E" w:rsidRDefault="00803656" w:rsidP="00803656">
      <w:pPr>
        <w:rPr>
          <w:rFonts w:cs="Arial"/>
          <w:szCs w:val="22"/>
        </w:rPr>
      </w:pPr>
      <w:r w:rsidRPr="00961331">
        <w:rPr>
          <w:rFonts w:cs="Arial"/>
          <w:szCs w:val="22"/>
        </w:rPr>
        <w:t>The different behaviour exhibited by DIN compared to TSS against six</w:t>
      </w:r>
      <w:r w:rsidR="00496CA3">
        <w:rPr>
          <w:rFonts w:cs="Arial"/>
          <w:szCs w:val="22"/>
        </w:rPr>
        <w:t xml:space="preserve"> </w:t>
      </w:r>
      <w:r w:rsidRPr="00961331">
        <w:rPr>
          <w:rFonts w:cs="Arial"/>
          <w:szCs w:val="22"/>
        </w:rPr>
        <w:t>colour class</w:t>
      </w:r>
      <w:r w:rsidR="00496CA3">
        <w:rPr>
          <w:rFonts w:cs="Arial"/>
          <w:szCs w:val="22"/>
        </w:rPr>
        <w:t>es</w:t>
      </w:r>
      <w:r w:rsidRPr="00961331">
        <w:rPr>
          <w:rFonts w:cs="Arial"/>
          <w:szCs w:val="22"/>
        </w:rPr>
        <w:t xml:space="preserve"> reflects the nature of these constituents: the dissolved form reduces from its source mainly due to dispersion and biological uptake, whereas </w:t>
      </w:r>
      <w:r w:rsidR="00297E2E">
        <w:rPr>
          <w:rFonts w:cs="Arial"/>
          <w:szCs w:val="22"/>
        </w:rPr>
        <w:t>TSS</w:t>
      </w:r>
      <w:r w:rsidRPr="00961331">
        <w:rPr>
          <w:rFonts w:cs="Arial"/>
          <w:szCs w:val="22"/>
        </w:rPr>
        <w:t xml:space="preserve"> is more affected by dispersion and the settling processes. TSS </w:t>
      </w:r>
      <w:r w:rsidR="00297E2E">
        <w:rPr>
          <w:rFonts w:cs="Arial"/>
          <w:szCs w:val="22"/>
        </w:rPr>
        <w:t>is</w:t>
      </w:r>
      <w:r w:rsidRPr="00961331">
        <w:rPr>
          <w:rFonts w:cs="Arial"/>
          <w:szCs w:val="22"/>
        </w:rPr>
        <w:t xml:space="preserve"> deposited mainly</w:t>
      </w:r>
      <w:r w:rsidR="00297E2E">
        <w:rPr>
          <w:rFonts w:cs="Arial"/>
          <w:szCs w:val="22"/>
        </w:rPr>
        <w:t xml:space="preserve"> within colour class 1 and thereafter </w:t>
      </w:r>
      <w:r w:rsidRPr="00961331">
        <w:rPr>
          <w:rFonts w:cs="Arial"/>
          <w:szCs w:val="22"/>
        </w:rPr>
        <w:t>remain</w:t>
      </w:r>
      <w:r w:rsidR="00297E2E">
        <w:rPr>
          <w:rFonts w:cs="Arial"/>
          <w:szCs w:val="22"/>
        </w:rPr>
        <w:t>s</w:t>
      </w:r>
      <w:r w:rsidRPr="00961331">
        <w:rPr>
          <w:rFonts w:cs="Arial"/>
          <w:szCs w:val="22"/>
        </w:rPr>
        <w:t xml:space="preserve"> at similar values or even increase</w:t>
      </w:r>
      <w:r w:rsidR="00297E2E">
        <w:rPr>
          <w:rFonts w:cs="Arial"/>
          <w:szCs w:val="22"/>
        </w:rPr>
        <w:t>s</w:t>
      </w:r>
      <w:r w:rsidRPr="00961331">
        <w:rPr>
          <w:rFonts w:cs="Arial"/>
          <w:szCs w:val="22"/>
        </w:rPr>
        <w:t xml:space="preserve"> by colour class 6 (</w:t>
      </w:r>
      <w:r w:rsidR="00184D9C">
        <w:fldChar w:fldCharType="begin"/>
      </w:r>
      <w:r w:rsidR="00184D9C">
        <w:instrText xml:space="preserve"> REF _Ref450162981 \h  \* MERGEFORMAT </w:instrText>
      </w:r>
      <w:r w:rsidR="00184D9C">
        <w:fldChar w:fldCharType="separate"/>
      </w:r>
      <w:r w:rsidR="00335316" w:rsidRPr="00335316">
        <w:rPr>
          <w:rFonts w:cs="Arial"/>
          <w:szCs w:val="22"/>
        </w:rPr>
        <w:t xml:space="preserve">Figure </w:t>
      </w:r>
      <w:r w:rsidR="00335316" w:rsidRPr="00335316">
        <w:rPr>
          <w:rFonts w:cs="Arial"/>
          <w:noProof/>
          <w:szCs w:val="22"/>
        </w:rPr>
        <w:t>D-14</w:t>
      </w:r>
      <w:r w:rsidR="00184D9C">
        <w:fldChar w:fldCharType="end"/>
      </w:r>
      <w:r w:rsidR="00297E2E">
        <w:rPr>
          <w:rFonts w:cs="Arial"/>
          <w:szCs w:val="22"/>
        </w:rPr>
        <w:t>). The faster reduction of</w:t>
      </w:r>
      <w:r w:rsidRPr="00961331">
        <w:rPr>
          <w:rFonts w:cs="Arial"/>
          <w:szCs w:val="22"/>
        </w:rPr>
        <w:t xml:space="preserve"> TSS in colour class 1 is due to flocculation and sedimentation. Concentration reduction from 450 to 140 </w:t>
      </w:r>
      <w:r w:rsidR="00FD697F">
        <w:t>mg L</w:t>
      </w:r>
      <w:r w:rsidR="00FD697F" w:rsidRPr="0044689A">
        <w:rPr>
          <w:vertAlign w:val="superscript"/>
        </w:rPr>
        <w:t>-1</w:t>
      </w:r>
      <w:r w:rsidRPr="00961331">
        <w:rPr>
          <w:rFonts w:cs="Arial"/>
          <w:szCs w:val="22"/>
        </w:rPr>
        <w:t xml:space="preserve"> within 4 km from the river mouth has been observed for TSS</w:t>
      </w:r>
      <w:r w:rsidR="00343518">
        <w:rPr>
          <w:rFonts w:cs="Arial"/>
          <w:szCs w:val="22"/>
        </w:rPr>
        <w:t xml:space="preserve"> </w:t>
      </w:r>
      <w:r w:rsidR="00343518" w:rsidRPr="00343518">
        <w:rPr>
          <w:rFonts w:cs="Arial"/>
          <w:szCs w:val="22"/>
        </w:rPr>
        <w:t>(Bainbridge et al., 2012)</w:t>
      </w:r>
      <w:r w:rsidRPr="00961331">
        <w:rPr>
          <w:rFonts w:cs="Arial"/>
          <w:szCs w:val="22"/>
        </w:rPr>
        <w:t>. However, finer sediments can be transported further offshore in plume waters</w:t>
      </w:r>
      <w:r w:rsidR="00343518">
        <w:rPr>
          <w:rFonts w:cs="Arial"/>
          <w:szCs w:val="22"/>
        </w:rPr>
        <w:t xml:space="preserve"> </w:t>
      </w:r>
      <w:r w:rsidR="00343518" w:rsidRPr="00343518">
        <w:rPr>
          <w:rFonts w:cs="Arial"/>
          <w:szCs w:val="22"/>
        </w:rPr>
        <w:t>(Bainbridge et al., 2012)</w:t>
      </w:r>
      <w:r w:rsidRPr="00961331">
        <w:rPr>
          <w:rFonts w:cs="Arial"/>
          <w:szCs w:val="22"/>
        </w:rPr>
        <w:t xml:space="preserve">. </w:t>
      </w:r>
    </w:p>
    <w:p w14:paraId="2A4FB105" w14:textId="77777777" w:rsidR="00792874" w:rsidRPr="00961331" w:rsidRDefault="00792874" w:rsidP="00792874">
      <w:pPr>
        <w:rPr>
          <w:rFonts w:cs="Arial"/>
          <w:szCs w:val="22"/>
        </w:rPr>
      </w:pPr>
      <w:r w:rsidRPr="00B05E41">
        <w:rPr>
          <w:rFonts w:cs="Arial"/>
          <w:noProof/>
          <w:szCs w:val="22"/>
          <w:lang w:val="en-AU" w:eastAsia="en-AU"/>
        </w:rPr>
        <w:drawing>
          <wp:inline distT="0" distB="0" distL="0" distR="0" wp14:anchorId="62501544" wp14:editId="354CB582">
            <wp:extent cx="5760000" cy="2336433"/>
            <wp:effectExtent l="0" t="0" r="0" b="6985"/>
            <wp:docPr id="85" name="Picture 85" descr="Plots showing median mass of particulate nitrogen (a) and total suspended solids (b), and their per-cent contribution across the six-colour class. Error bars stand for 95%CI " title="Median mass of particulate nitrogen (a) and total suspended solids (b), and their per-cent contribution across the six-colour class. Error bars stand for 95%CI (see text for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5760000" cy="2336433"/>
                    </a:xfrm>
                    <a:prstGeom prst="rect">
                      <a:avLst/>
                    </a:prstGeom>
                    <a:noFill/>
                  </pic:spPr>
                </pic:pic>
              </a:graphicData>
            </a:graphic>
          </wp:inline>
        </w:drawing>
      </w:r>
    </w:p>
    <w:p w14:paraId="4E46CC48" w14:textId="507103CB" w:rsidR="00792874" w:rsidRPr="0064778A" w:rsidRDefault="00792874" w:rsidP="00C83B6E">
      <w:pPr>
        <w:pStyle w:val="Caption"/>
        <w:rPr>
          <w:vanish/>
          <w:specVanish/>
        </w:rPr>
      </w:pPr>
      <w:bookmarkStart w:id="2177" w:name="_Ref450162981"/>
      <w:bookmarkStart w:id="2178" w:name="_Toc5614688"/>
      <w:bookmarkStart w:id="2179" w:name="_Toc492040773"/>
      <w:r>
        <w:t>Figure D-</w:t>
      </w:r>
      <w:r w:rsidR="005F019F">
        <w:fldChar w:fldCharType="begin"/>
      </w:r>
      <w:r w:rsidR="005F019F">
        <w:instrText xml:space="preserve"> SEQ Figure_D- \* ARABIC </w:instrText>
      </w:r>
      <w:r w:rsidR="005F019F">
        <w:fldChar w:fldCharType="separate"/>
      </w:r>
      <w:r w:rsidR="00335316">
        <w:rPr>
          <w:noProof/>
        </w:rPr>
        <w:t>14</w:t>
      </w:r>
      <w:r w:rsidR="005F019F">
        <w:rPr>
          <w:noProof/>
        </w:rPr>
        <w:fldChar w:fldCharType="end"/>
      </w:r>
      <w:bookmarkEnd w:id="2177"/>
      <w:r w:rsidR="00343518">
        <w:t xml:space="preserve">.  </w:t>
      </w:r>
      <w:r w:rsidRPr="00961331">
        <w:t xml:space="preserve">Median mass of particulate nitrogen (a) and </w:t>
      </w:r>
      <w:r>
        <w:t>TSS</w:t>
      </w:r>
      <w:r w:rsidRPr="00961331">
        <w:t xml:space="preserve"> (b), and percent contributi</w:t>
      </w:r>
      <w:r>
        <w:t>on across the six-colour class.</w:t>
      </w:r>
      <w:bookmarkEnd w:id="2178"/>
    </w:p>
    <w:p w14:paraId="0D17BA3B" w14:textId="77777777" w:rsidR="00792874" w:rsidRPr="00961331" w:rsidRDefault="00792874" w:rsidP="00C83B6E">
      <w:pPr>
        <w:pStyle w:val="Caption"/>
      </w:pPr>
      <w:r>
        <w:t xml:space="preserve"> </w:t>
      </w:r>
      <w:r w:rsidRPr="00961331">
        <w:t>Error bars stand for 95%CI (see text for explanation).</w:t>
      </w:r>
      <w:bookmarkEnd w:id="2179"/>
    </w:p>
    <w:p w14:paraId="5317300E" w14:textId="67217EB9" w:rsidR="0044148A" w:rsidRPr="00961331" w:rsidRDefault="00803656" w:rsidP="00976B68">
      <w:r w:rsidRPr="00961331">
        <w:t>Although dispersion load maps were produced for TSS</w:t>
      </w:r>
      <w:r w:rsidR="00D759EB">
        <w:t xml:space="preserve"> and </w:t>
      </w:r>
      <w:r w:rsidR="004D1D0F">
        <w:t>PN</w:t>
      </w:r>
      <w:r w:rsidR="00D759EB" w:rsidRPr="00961331">
        <w:t xml:space="preserve"> (</w:t>
      </w:r>
      <w:r w:rsidR="00D759EB">
        <w:t>not shown)</w:t>
      </w:r>
      <w:r w:rsidRPr="00961331">
        <w:t>, it is important to note</w:t>
      </w:r>
      <w:r w:rsidR="00496CA3">
        <w:t xml:space="preserve"> that</w:t>
      </w:r>
      <w:r w:rsidRPr="00961331">
        <w:t xml:space="preserve"> there is a higher uncertainty in these two maps compared to the DIN map. Two main sources of uncertaint</w:t>
      </w:r>
      <w:r w:rsidR="00496CA3">
        <w:t>y</w:t>
      </w:r>
      <w:r w:rsidRPr="00961331">
        <w:t xml:space="preserve"> are (i) the modelled end of basin loads for TSS and PN are not as reliable as DIN loads because</w:t>
      </w:r>
      <w:r>
        <w:t xml:space="preserve"> of the way hydrology is represented in the model </w:t>
      </w:r>
      <w:r w:rsidRPr="00961331">
        <w:t>and (b) there is</w:t>
      </w:r>
      <w:r w:rsidR="00496CA3">
        <w:t xml:space="preserve"> a</w:t>
      </w:r>
      <w:r w:rsidRPr="00961331">
        <w:t xml:space="preserve"> difference in scale between processes controlling TSS and PN variations and what is mapped in plume waters. For example, most of the particles fall out in the proximal zone of the river mouth, when salinity is normally &lt; 5 within colour class 1. Colour class 1 is the smallest resolution for characteri</w:t>
      </w:r>
      <w:r w:rsidR="00496CA3">
        <w:t>s</w:t>
      </w:r>
      <w:r w:rsidRPr="00961331">
        <w:t xml:space="preserve">ing plume waters at their initial stage of development and encompasses salinity up to 20. </w:t>
      </w:r>
      <w:r w:rsidR="00344390" w:rsidRPr="00961331">
        <w:t>Therefore,</w:t>
      </w:r>
      <w:r w:rsidRPr="00961331">
        <w:t xml:space="preserve"> by taking a median value to estimate TSS and PN concentrations in this water, we underestimate the sedimentation </w:t>
      </w:r>
      <w:r w:rsidR="00D759EB">
        <w:t xml:space="preserve">of particles </w:t>
      </w:r>
      <w:r w:rsidRPr="00961331">
        <w:t xml:space="preserve">after </w:t>
      </w:r>
      <w:r w:rsidR="00D759EB">
        <w:t xml:space="preserve">being </w:t>
      </w:r>
      <w:r w:rsidRPr="00961331">
        <w:t xml:space="preserve">discharged into the </w:t>
      </w:r>
      <w:r w:rsidR="00565A07">
        <w:t>Reef</w:t>
      </w:r>
      <w:r w:rsidR="00565A07" w:rsidRPr="00961331">
        <w:t xml:space="preserve"> </w:t>
      </w:r>
      <w:r w:rsidRPr="00961331">
        <w:t>lagoon. Further, the potential addition of PN and TSS to the plume water due to resuspension and potential biological production may result in overestimating the actual river contribution to areas further away from the river mouth.</w:t>
      </w:r>
    </w:p>
    <w:p w14:paraId="246BCE4A" w14:textId="46E7AFDD" w:rsidR="00803656" w:rsidRPr="00490807" w:rsidRDefault="002069C3" w:rsidP="00B828FF">
      <w:pPr>
        <w:pStyle w:val="SummaryHeading2"/>
      </w:pPr>
      <w:bookmarkStart w:id="2180" w:name="_Ref452293704"/>
      <w:r>
        <w:t>D-</w:t>
      </w:r>
      <w:r w:rsidR="00CB5139">
        <w:t>7</w:t>
      </w:r>
      <w:r w:rsidR="0098591B">
        <w:tab/>
      </w:r>
      <w:r w:rsidR="00803656" w:rsidRPr="00490807">
        <w:t xml:space="preserve">Validation </w:t>
      </w:r>
      <w:r w:rsidR="00803656">
        <w:t>of n</w:t>
      </w:r>
      <w:r w:rsidR="00803656" w:rsidRPr="00490807">
        <w:t>umerical hydrodynamics modelling of flood plumes</w:t>
      </w:r>
      <w:bookmarkEnd w:id="2180"/>
    </w:p>
    <w:p w14:paraId="246BCE4B" w14:textId="6697E63B" w:rsidR="00803656" w:rsidRPr="00490807" w:rsidRDefault="00803656" w:rsidP="00803656">
      <w:pPr>
        <w:rPr>
          <w:bCs/>
          <w:lang w:val="en-AU"/>
        </w:rPr>
      </w:pPr>
      <w:r w:rsidRPr="00490807">
        <w:rPr>
          <w:bCs/>
          <w:lang w:val="en-AU"/>
        </w:rPr>
        <w:t xml:space="preserve">Hydrodynamic models provide a valuable tool for identifying, quantifying and communicating the spatial impact of discharges from various rivers into the </w:t>
      </w:r>
      <w:r w:rsidR="00565A07">
        <w:rPr>
          <w:bCs/>
          <w:lang w:val="en-AU"/>
        </w:rPr>
        <w:t>Reef</w:t>
      </w:r>
      <w:r w:rsidR="00565A07" w:rsidRPr="00490807">
        <w:rPr>
          <w:bCs/>
          <w:lang w:val="en-AU"/>
        </w:rPr>
        <w:t xml:space="preserve"> </w:t>
      </w:r>
      <w:r w:rsidRPr="00490807">
        <w:rPr>
          <w:bCs/>
          <w:lang w:val="en-AU"/>
        </w:rPr>
        <w:t>lagoon. Hydrodynamic models can simulate the three-dimensional transport and fate of material delivered to the marine environment and deliver benefits over traditional static observations of river plume distributions. Whil</w:t>
      </w:r>
      <w:r w:rsidR="00496CA3">
        <w:rPr>
          <w:bCs/>
          <w:lang w:val="en-AU"/>
        </w:rPr>
        <w:t>e</w:t>
      </w:r>
      <w:r w:rsidRPr="00490807">
        <w:rPr>
          <w:bCs/>
          <w:lang w:val="en-AU"/>
        </w:rPr>
        <w:t xml:space="preserve"> aerial and remote sensing can track the visual extent of river plumes, it is generally difficult to quantify the contribution of individual rivers to the overall observed spatial impact. The impact of the rivers is often confounded by a number of factors including plumes from adjacent rivers </w:t>
      </w:r>
      <w:r w:rsidR="004D1D0F">
        <w:rPr>
          <w:bCs/>
          <w:lang w:val="en-AU"/>
        </w:rPr>
        <w:t>that</w:t>
      </w:r>
      <w:r w:rsidR="004D1D0F" w:rsidRPr="00490807">
        <w:rPr>
          <w:bCs/>
          <w:lang w:val="en-AU"/>
        </w:rPr>
        <w:t xml:space="preserve"> </w:t>
      </w:r>
      <w:r w:rsidRPr="00490807">
        <w:rPr>
          <w:bCs/>
          <w:lang w:val="en-AU"/>
        </w:rPr>
        <w:t>spatially overlap and mix</w:t>
      </w:r>
      <w:r w:rsidR="00496CA3">
        <w:rPr>
          <w:bCs/>
          <w:lang w:val="en-AU"/>
        </w:rPr>
        <w:t>, and</w:t>
      </w:r>
      <w:r w:rsidRPr="00490807">
        <w:rPr>
          <w:bCs/>
          <w:lang w:val="en-AU"/>
        </w:rPr>
        <w:t xml:space="preserve"> inputs of low salinity tropical water advected from the north and low surface salinity due to rainfall, which is rapidly mixed. Numerical models provide a number of solutions to this problem</w:t>
      </w:r>
      <w:r>
        <w:rPr>
          <w:bCs/>
          <w:lang w:val="en-AU"/>
        </w:rPr>
        <w:t xml:space="preserve">. </w:t>
      </w:r>
      <w:r w:rsidRPr="00490807">
        <w:rPr>
          <w:bCs/>
          <w:lang w:val="en-AU"/>
        </w:rPr>
        <w:t xml:space="preserve">During flood events, discharges of freshwater are resolved by </w:t>
      </w:r>
      <w:r>
        <w:rPr>
          <w:bCs/>
          <w:lang w:val="en-AU"/>
        </w:rPr>
        <w:t xml:space="preserve">the model’s salinity solution. </w:t>
      </w:r>
      <w:r w:rsidRPr="00490807">
        <w:rPr>
          <w:bCs/>
          <w:lang w:val="en-AU"/>
        </w:rPr>
        <w:t>Passive tracers overcome the problems of using salinity alone as a tracer, as they allow the freshwater from the individual rivers to be tagged and assessed. Passive tracers act as virtual markers and are conservatively advected and diffused in an identical fashion to physical variables such as temperature and salinity</w:t>
      </w:r>
      <w:r w:rsidR="004D1D0F">
        <w:rPr>
          <w:bCs/>
          <w:lang w:val="en-AU"/>
        </w:rPr>
        <w:t>; however, they</w:t>
      </w:r>
      <w:r w:rsidRPr="00490807">
        <w:rPr>
          <w:bCs/>
          <w:lang w:val="en-AU"/>
        </w:rPr>
        <w:t xml:space="preserve"> play no dynamic role in physical or biogeochemical processes. Importantly, simulation of the transport of unique tracers ‘released’ from different rivers enables the identification of marine regions influenced by individual catchments and provides insight into the mixing and retention of river water along various regions within the </w:t>
      </w:r>
      <w:r w:rsidR="00565A07">
        <w:rPr>
          <w:bCs/>
          <w:lang w:val="en-AU"/>
        </w:rPr>
        <w:t>Reef</w:t>
      </w:r>
      <w:r w:rsidR="00565A07" w:rsidRPr="00490807">
        <w:rPr>
          <w:bCs/>
          <w:lang w:val="en-AU"/>
        </w:rPr>
        <w:t xml:space="preserve"> </w:t>
      </w:r>
      <w:r w:rsidRPr="00490807">
        <w:rPr>
          <w:bCs/>
          <w:lang w:val="en-AU"/>
        </w:rPr>
        <w:t>lagoon</w:t>
      </w:r>
    </w:p>
    <w:p w14:paraId="246BCE4C" w14:textId="3DC8B81F" w:rsidR="00803656" w:rsidRPr="00490807" w:rsidRDefault="00803656" w:rsidP="00803656">
      <w:pPr>
        <w:rPr>
          <w:rFonts w:cs="Arial"/>
          <w:lang w:val="en-AU"/>
        </w:rPr>
      </w:pPr>
      <w:r w:rsidRPr="00490807">
        <w:rPr>
          <w:rFonts w:cs="Arial"/>
          <w:lang w:val="en-AU"/>
        </w:rPr>
        <w:t>As part of the eReefs project (</w:t>
      </w:r>
      <w:hyperlink r:id="rId237" w:history="1">
        <w:r w:rsidRPr="00490807">
          <w:rPr>
            <w:rStyle w:val="Hyperlink"/>
            <w:rFonts w:cs="Arial"/>
            <w:lang w:val="en-AU"/>
          </w:rPr>
          <w:t>http://ereefs.org.au/ereefs</w:t>
        </w:r>
      </w:hyperlink>
      <w:r w:rsidRPr="00490807">
        <w:rPr>
          <w:rFonts w:cs="Arial"/>
          <w:lang w:val="en-AU"/>
        </w:rPr>
        <w:t>)</w:t>
      </w:r>
      <w:r w:rsidR="00496CA3">
        <w:rPr>
          <w:rFonts w:cs="Arial"/>
          <w:lang w:val="en-AU"/>
        </w:rPr>
        <w:t>,</w:t>
      </w:r>
      <w:r w:rsidRPr="00490807">
        <w:rPr>
          <w:rFonts w:cs="Arial"/>
          <w:lang w:val="en-AU"/>
        </w:rPr>
        <w:t xml:space="preserve"> a regional implementation of a 3-dimensional, baroclinic hydrodynamic model </w:t>
      </w:r>
      <w:r w:rsidR="00496CA3">
        <w:rPr>
          <w:rFonts w:cs="Arial"/>
          <w:lang w:val="en-AU"/>
        </w:rPr>
        <w:t>was</w:t>
      </w:r>
      <w:r w:rsidRPr="00490807">
        <w:rPr>
          <w:rFonts w:cs="Arial"/>
          <w:lang w:val="en-AU"/>
        </w:rPr>
        <w:t xml:space="preserve"> developed for the </w:t>
      </w:r>
      <w:r w:rsidR="00565A07">
        <w:rPr>
          <w:rFonts w:cs="Arial"/>
          <w:lang w:val="en-AU"/>
        </w:rPr>
        <w:t>Reef lagoon</w:t>
      </w:r>
      <w:r w:rsidRPr="00490807">
        <w:rPr>
          <w:rFonts w:cs="Arial"/>
          <w:lang w:val="en-AU"/>
        </w:rPr>
        <w:t xml:space="preserve">. Outputs from the model include </w:t>
      </w:r>
      <w:r w:rsidR="00D942CF">
        <w:rPr>
          <w:rFonts w:cs="Arial"/>
          <w:lang w:val="en-AU"/>
        </w:rPr>
        <w:t>3</w:t>
      </w:r>
      <w:r w:rsidRPr="00490807">
        <w:rPr>
          <w:rFonts w:cs="Arial"/>
          <w:lang w:val="en-AU"/>
        </w:rPr>
        <w:t>-dimensional distributions of velocity, temperature, salinity, density, passive tracer concentrations, mixing coefficients and sea</w:t>
      </w:r>
      <w:r w:rsidR="00496CA3">
        <w:rPr>
          <w:rFonts w:cs="Arial"/>
          <w:lang w:val="en-AU"/>
        </w:rPr>
        <w:t xml:space="preserve"> </w:t>
      </w:r>
      <w:r w:rsidRPr="00490807">
        <w:rPr>
          <w:rFonts w:cs="Arial"/>
          <w:lang w:val="en-AU"/>
        </w:rPr>
        <w:t xml:space="preserve">level. Inputs required by the model include forcing due to wind, atmospheric pressure gradients, surface heat and rainfall fluxes and open-boundary conditions such as tides, low frequency ocean currents and riverine inputs. The model is described in detail </w:t>
      </w:r>
      <w:r w:rsidR="00496CA3">
        <w:rPr>
          <w:rFonts w:cs="Arial"/>
          <w:lang w:val="en-AU"/>
        </w:rPr>
        <w:t>by</w:t>
      </w:r>
      <w:r w:rsidR="00496CA3" w:rsidRPr="00490807">
        <w:rPr>
          <w:rFonts w:cs="Arial"/>
          <w:lang w:val="en-AU"/>
        </w:rPr>
        <w:t xml:space="preserve"> </w:t>
      </w:r>
      <w:r w:rsidRPr="00490807">
        <w:rPr>
          <w:rFonts w:cs="Arial"/>
          <w:lang w:val="en-AU"/>
        </w:rPr>
        <w:t xml:space="preserve">Schiller et al. </w:t>
      </w:r>
      <w:r w:rsidR="00496CA3">
        <w:rPr>
          <w:rFonts w:cs="Arial"/>
          <w:lang w:val="en-AU"/>
        </w:rPr>
        <w:t>(</w:t>
      </w:r>
      <w:r w:rsidRPr="00490807">
        <w:rPr>
          <w:rFonts w:cs="Arial"/>
          <w:lang w:val="en-AU"/>
        </w:rPr>
        <w:t>2015</w:t>
      </w:r>
      <w:r w:rsidR="00496CA3">
        <w:rPr>
          <w:rFonts w:cs="Arial"/>
          <w:lang w:val="en-AU"/>
        </w:rPr>
        <w:t>).</w:t>
      </w:r>
      <w:r w:rsidRPr="00490807">
        <w:rPr>
          <w:rFonts w:cs="Arial"/>
          <w:lang w:val="en-AU"/>
        </w:rPr>
        <w:t xml:space="preserve"> </w:t>
      </w:r>
      <w:r w:rsidR="00496CA3">
        <w:rPr>
          <w:rFonts w:cs="Arial"/>
          <w:lang w:val="en-AU"/>
        </w:rPr>
        <w:t>For</w:t>
      </w:r>
      <w:r w:rsidRPr="00490807">
        <w:rPr>
          <w:rFonts w:cs="Arial"/>
          <w:lang w:val="en-AU"/>
        </w:rPr>
        <w:t xml:space="preserve"> this study</w:t>
      </w:r>
      <w:r w:rsidR="00496CA3">
        <w:rPr>
          <w:rFonts w:cs="Arial"/>
          <w:lang w:val="en-AU"/>
        </w:rPr>
        <w:t>,</w:t>
      </w:r>
      <w:r w:rsidRPr="00490807">
        <w:rPr>
          <w:rFonts w:cs="Arial"/>
          <w:lang w:val="en-AU"/>
        </w:rPr>
        <w:t xml:space="preserve"> outputs from the regional ~4 km horizontal spatial resolution model</w:t>
      </w:r>
      <w:r w:rsidR="00496CA3">
        <w:rPr>
          <w:rFonts w:cs="Arial"/>
          <w:lang w:val="en-AU"/>
        </w:rPr>
        <w:t xml:space="preserve"> were used</w:t>
      </w:r>
      <w:r w:rsidRPr="00490807">
        <w:rPr>
          <w:rFonts w:cs="Arial"/>
          <w:lang w:val="en-AU"/>
        </w:rPr>
        <w:t>.</w:t>
      </w:r>
    </w:p>
    <w:p w14:paraId="246BCE4D" w14:textId="23578E65" w:rsidR="00803656" w:rsidRPr="00490807" w:rsidRDefault="00496CA3" w:rsidP="00803656">
      <w:pPr>
        <w:rPr>
          <w:bCs/>
          <w:lang w:val="en-AU"/>
        </w:rPr>
      </w:pPr>
      <w:r>
        <w:rPr>
          <w:bCs/>
          <w:lang w:val="en-AU"/>
        </w:rPr>
        <w:t>H</w:t>
      </w:r>
      <w:r w:rsidR="00803656" w:rsidRPr="00490807">
        <w:rPr>
          <w:bCs/>
          <w:lang w:val="en-AU"/>
        </w:rPr>
        <w:t xml:space="preserve">indcast simulations were performed for the wet season, which </w:t>
      </w:r>
      <w:r>
        <w:rPr>
          <w:bCs/>
          <w:lang w:val="en-AU"/>
        </w:rPr>
        <w:t>was</w:t>
      </w:r>
      <w:r w:rsidRPr="00490807">
        <w:rPr>
          <w:bCs/>
          <w:lang w:val="en-AU"/>
        </w:rPr>
        <w:t xml:space="preserve"> </w:t>
      </w:r>
      <w:r w:rsidR="00803656" w:rsidRPr="00490807">
        <w:rPr>
          <w:bCs/>
          <w:lang w:val="en-AU"/>
        </w:rPr>
        <w:t xml:space="preserve">considered to be the period from 1 November until 31 March of the following year. River-tagged passive tracers were released from each of the major gauged rivers between discharging in to the </w:t>
      </w:r>
      <w:r w:rsidR="00565A07">
        <w:rPr>
          <w:bCs/>
          <w:lang w:val="en-AU"/>
        </w:rPr>
        <w:t>Reef lagoon</w:t>
      </w:r>
      <w:r w:rsidR="00803656" w:rsidRPr="00490807">
        <w:rPr>
          <w:bCs/>
          <w:lang w:val="en-AU"/>
        </w:rPr>
        <w:t xml:space="preserve">. </w:t>
      </w:r>
      <w:r>
        <w:rPr>
          <w:bCs/>
          <w:lang w:val="en-AU"/>
        </w:rPr>
        <w:t>T</w:t>
      </w:r>
      <w:r w:rsidR="00803656" w:rsidRPr="00490807">
        <w:rPr>
          <w:bCs/>
          <w:lang w:val="en-AU"/>
        </w:rPr>
        <w:t xml:space="preserve">he influence of the </w:t>
      </w:r>
      <w:r w:rsidR="00C65207">
        <w:rPr>
          <w:bCs/>
          <w:lang w:val="en-AU"/>
        </w:rPr>
        <w:t xml:space="preserve">Normanby, </w:t>
      </w:r>
      <w:r w:rsidR="00803656" w:rsidRPr="00490807">
        <w:rPr>
          <w:bCs/>
          <w:lang w:val="en-AU"/>
        </w:rPr>
        <w:t xml:space="preserve">Baron, Russell-Mulgrave, Tully, </w:t>
      </w:r>
      <w:r w:rsidR="00C65207">
        <w:rPr>
          <w:bCs/>
          <w:lang w:val="en-AU"/>
        </w:rPr>
        <w:t xml:space="preserve">and </w:t>
      </w:r>
      <w:r w:rsidR="00803656" w:rsidRPr="00490807">
        <w:rPr>
          <w:bCs/>
          <w:lang w:val="en-AU"/>
        </w:rPr>
        <w:t>Burdekin</w:t>
      </w:r>
      <w:r w:rsidR="00803656">
        <w:rPr>
          <w:bCs/>
          <w:lang w:val="en-AU"/>
        </w:rPr>
        <w:t xml:space="preserve"> </w:t>
      </w:r>
      <w:r w:rsidR="00803656" w:rsidRPr="00490807">
        <w:rPr>
          <w:bCs/>
          <w:lang w:val="en-AU"/>
        </w:rPr>
        <w:t>Rivers</w:t>
      </w:r>
      <w:r>
        <w:rPr>
          <w:bCs/>
          <w:lang w:val="en-AU"/>
        </w:rPr>
        <w:t xml:space="preserve"> was examined</w:t>
      </w:r>
      <w:r w:rsidR="00803656" w:rsidRPr="00490807">
        <w:rPr>
          <w:bCs/>
          <w:lang w:val="en-AU"/>
        </w:rPr>
        <w:t xml:space="preserve">. The discharge concentration of each river’s unique tracer was set at 1.0 at the river mouth, while the starting tracer concentration in the </w:t>
      </w:r>
      <w:r w:rsidR="00565A07">
        <w:rPr>
          <w:bCs/>
          <w:lang w:val="en-AU"/>
        </w:rPr>
        <w:t>Reef l</w:t>
      </w:r>
      <w:r w:rsidR="00803656" w:rsidRPr="00490807">
        <w:rPr>
          <w:bCs/>
          <w:lang w:val="en-AU"/>
        </w:rPr>
        <w:t>agoon (time = 0 for each wet season) was set to 0.0.</w:t>
      </w:r>
    </w:p>
    <w:p w14:paraId="246BCE4F" w14:textId="77777777" w:rsidR="00803656" w:rsidRPr="00490807" w:rsidRDefault="00803656" w:rsidP="00803656">
      <w:pPr>
        <w:rPr>
          <w:rStyle w:val="IntenseEmphasis"/>
          <w:rFonts w:cs="Arial"/>
          <w:b w:val="0"/>
          <w:color w:val="000000" w:themeColor="text1"/>
          <w:szCs w:val="22"/>
          <w:u w:val="single"/>
          <w:lang w:val="en-AU"/>
        </w:rPr>
      </w:pPr>
      <w:r w:rsidRPr="00490807">
        <w:rPr>
          <w:rStyle w:val="IntenseEmphasis"/>
          <w:rFonts w:cs="Arial"/>
          <w:color w:val="000000" w:themeColor="text1"/>
          <w:szCs w:val="22"/>
          <w:u w:val="single"/>
          <w:lang w:val="en-AU"/>
        </w:rPr>
        <w:t>River exposure index</w:t>
      </w:r>
    </w:p>
    <w:p w14:paraId="246BCE50" w14:textId="05D49AD5" w:rsidR="00803656" w:rsidRPr="00490807" w:rsidRDefault="00803656" w:rsidP="00803656">
      <w:pPr>
        <w:rPr>
          <w:bCs/>
          <w:lang w:val="en-AU"/>
        </w:rPr>
      </w:pPr>
      <w:r w:rsidRPr="00490807">
        <w:rPr>
          <w:bCs/>
          <w:lang w:val="en-AU"/>
        </w:rPr>
        <w:t>Model simulations of the 3-dimensional distributions of passive tracers were analy</w:t>
      </w:r>
      <w:r>
        <w:rPr>
          <w:bCs/>
          <w:lang w:val="en-AU"/>
        </w:rPr>
        <w:t>s</w:t>
      </w:r>
      <w:r w:rsidRPr="00490807">
        <w:rPr>
          <w:bCs/>
          <w:lang w:val="en-AU"/>
        </w:rPr>
        <w:t>ed to produce weekly estimates of cumulative exposure to tracers above a threshold of 1% of the source concentration.</w:t>
      </w:r>
      <w:r w:rsidR="001C3D04">
        <w:rPr>
          <w:bCs/>
          <w:lang w:val="en-AU"/>
        </w:rPr>
        <w:t xml:space="preserve"> </w:t>
      </w:r>
    </w:p>
    <w:p w14:paraId="246BCE51" w14:textId="48448C49" w:rsidR="00803656" w:rsidRPr="00490807" w:rsidRDefault="00D96076" w:rsidP="00803656">
      <w:pPr>
        <w:rPr>
          <w:bCs/>
          <w:lang w:val="en-AU"/>
        </w:rPr>
      </w:pPr>
      <w:r>
        <w:rPr>
          <w:bCs/>
          <w:lang w:val="en-AU"/>
        </w:rPr>
        <w:t>A</w:t>
      </w:r>
      <w:r w:rsidR="00803656" w:rsidRPr="00490807">
        <w:rPr>
          <w:bCs/>
          <w:lang w:val="en-AU"/>
        </w:rPr>
        <w:t xml:space="preserve"> cumulative exposure index</w:t>
      </w:r>
      <w:r>
        <w:rPr>
          <w:bCs/>
          <w:lang w:val="en-AU"/>
        </w:rPr>
        <w:t xml:space="preserve"> was defined</w:t>
      </w:r>
      <w:r w:rsidR="00803656" w:rsidRPr="00490807">
        <w:rPr>
          <w:bCs/>
          <w:lang w:val="en-AU"/>
        </w:rPr>
        <w:t xml:space="preserve"> that integrates the tracer concentration above a defined threshold. It is a cumulative measurement of the exposure concentration and duration of exposure to dissolved inputs from individual river sources. It is expressed as Concentration </w:t>
      </w:r>
      <w:r w:rsidR="00344390">
        <w:rPr>
          <w:rFonts w:cs="Arial"/>
          <w:bCs/>
          <w:lang w:val="en-AU"/>
        </w:rPr>
        <w:t>×</w:t>
      </w:r>
      <w:r w:rsidR="00344390">
        <w:rPr>
          <w:bCs/>
          <w:lang w:val="en-AU"/>
        </w:rPr>
        <w:t xml:space="preserve"> </w:t>
      </w:r>
      <w:r w:rsidR="00803656" w:rsidRPr="00490807">
        <w:rPr>
          <w:bCs/>
          <w:lang w:val="en-AU"/>
        </w:rPr>
        <w:t>Days (Conc.Days)</w:t>
      </w:r>
    </w:p>
    <w:p w14:paraId="246BCE52" w14:textId="77777777" w:rsidR="00803656" w:rsidRPr="00490807" w:rsidRDefault="00803656" w:rsidP="00803656">
      <w:pPr>
        <w:rPr>
          <w:bCs/>
          <w:lang w:val="en-AU"/>
        </w:rPr>
      </w:pPr>
      <w:r w:rsidRPr="00490807">
        <w:rPr>
          <w:bCs/>
          <w:lang w:val="en-AU"/>
        </w:rPr>
        <w:t>For every location in the model domain cumulative exposure is calculated as follows:</w:t>
      </w:r>
    </w:p>
    <w:p w14:paraId="246BCE53" w14:textId="77777777" w:rsidR="00803656" w:rsidRPr="004659B2" w:rsidRDefault="00803656" w:rsidP="00803656">
      <w:pPr>
        <w:pStyle w:val="normaltext"/>
        <w:spacing w:line="360" w:lineRule="auto"/>
        <w:rPr>
          <w:rFonts w:ascii="Arial" w:hAnsi="Arial" w:cs="Arial"/>
          <w:sz w:val="22"/>
          <w:szCs w:val="22"/>
          <w:lang w:val="fr-FR"/>
        </w:rPr>
      </w:pPr>
      <m:oMathPara>
        <m:oMath>
          <m:r>
            <m:rPr>
              <m:nor/>
            </m:rPr>
            <w:rPr>
              <w:rFonts w:ascii="Arial" w:hAnsi="Arial" w:cs="Arial"/>
              <w:sz w:val="22"/>
              <w:szCs w:val="22"/>
              <w:lang w:val="fr-FR"/>
            </w:rPr>
            <m:t>Conc.Days</m:t>
          </m:r>
          <m:r>
            <w:rPr>
              <w:rFonts w:ascii="Cambria Math" w:eastAsia="Cambria Math" w:hAnsi="Cambria Math" w:cs="Arial"/>
              <w:sz w:val="22"/>
              <w:szCs w:val="22"/>
              <w:lang w:val="fr-FR"/>
            </w:rPr>
            <m:t>=</m:t>
          </m:r>
          <m:nary>
            <m:naryPr>
              <m:chr m:val="∑"/>
              <m:grow m:val="1"/>
              <m:ctrlPr>
                <w:rPr>
                  <w:rFonts w:ascii="Cambria Math" w:hAnsi="Cambria Math" w:cs="Arial"/>
                  <w:sz w:val="22"/>
                  <w:szCs w:val="22"/>
                  <w:lang w:val="en-AU"/>
                </w:rPr>
              </m:ctrlPr>
            </m:naryPr>
            <m:sub>
              <m:r>
                <w:rPr>
                  <w:rFonts w:ascii="Cambria Math" w:eastAsia="Cambria Math" w:hAnsi="Cambria Math" w:cs="Arial"/>
                  <w:sz w:val="22"/>
                  <w:szCs w:val="22"/>
                  <w:lang w:val="en-AU"/>
                </w:rPr>
                <m:t>t</m:t>
              </m:r>
              <m:r>
                <w:rPr>
                  <w:rFonts w:ascii="Cambria Math" w:eastAsia="Cambria Math" w:hAnsi="Cambria Math" w:cs="Arial"/>
                  <w:sz w:val="22"/>
                  <w:szCs w:val="22"/>
                  <w:lang w:val="fr-FR"/>
                </w:rPr>
                <m:t>=0</m:t>
              </m:r>
            </m:sub>
            <m:sup>
              <m:r>
                <w:rPr>
                  <w:rFonts w:ascii="Cambria Math" w:eastAsia="Cambria Math" w:hAnsi="Cambria Math" w:cs="Arial"/>
                  <w:sz w:val="22"/>
                  <w:szCs w:val="22"/>
                  <w:lang w:val="en-AU"/>
                </w:rPr>
                <m:t>T</m:t>
              </m:r>
            </m:sup>
            <m:e>
              <m:sSub>
                <m:sSubPr>
                  <m:ctrlPr>
                    <w:rPr>
                      <w:rFonts w:ascii="Cambria Math" w:hAnsi="Cambria Math" w:cs="Arial"/>
                      <w:sz w:val="22"/>
                      <w:szCs w:val="22"/>
                      <w:lang w:val="en-AU"/>
                    </w:rPr>
                  </m:ctrlPr>
                </m:sSubPr>
                <m:e>
                  <m:r>
                    <m:rPr>
                      <m:nor/>
                    </m:rPr>
                    <w:rPr>
                      <w:rFonts w:ascii="Arial" w:hAnsi="Arial" w:cs="Arial"/>
                      <w:sz w:val="22"/>
                      <w:szCs w:val="22"/>
                      <w:lang w:val="fr-FR"/>
                    </w:rPr>
                    <m:t>Conc</m:t>
                  </m:r>
                </m:e>
                <m:sub>
                  <m:r>
                    <w:rPr>
                      <w:rFonts w:ascii="Cambria Math" w:hAnsi="Cambria Math" w:cs="Arial"/>
                      <w:sz w:val="22"/>
                      <w:szCs w:val="22"/>
                      <w:lang w:val="en-AU"/>
                    </w:rPr>
                    <m:t>exceedance</m:t>
                  </m:r>
                </m:sub>
              </m:sSub>
              <m:r>
                <m:rPr>
                  <m:sty m:val="p"/>
                </m:rPr>
                <w:rPr>
                  <w:rFonts w:ascii="Cambria Math" w:hAnsi="Cambria Math" w:cs="Arial"/>
                  <w:sz w:val="22"/>
                  <w:szCs w:val="22"/>
                  <w:lang w:val="fr-FR"/>
                </w:rPr>
                <m:t>*t</m:t>
              </m:r>
            </m:e>
          </m:nary>
        </m:oMath>
      </m:oMathPara>
    </w:p>
    <w:p w14:paraId="246BCE54" w14:textId="3CFCD0F1" w:rsidR="00803656" w:rsidRPr="004659B2" w:rsidRDefault="00803656" w:rsidP="00803656">
      <w:pPr>
        <w:pStyle w:val="normaltext"/>
        <w:spacing w:line="360" w:lineRule="auto"/>
        <w:rPr>
          <w:rFonts w:ascii="Arial" w:hAnsi="Arial" w:cs="Arial"/>
          <w:sz w:val="22"/>
          <w:szCs w:val="22"/>
          <w:lang w:val="fr-FR"/>
        </w:rPr>
      </w:pPr>
      <w:r w:rsidRPr="004659B2">
        <w:rPr>
          <w:rFonts w:ascii="Arial" w:hAnsi="Arial" w:cs="Arial"/>
          <w:sz w:val="22"/>
          <w:szCs w:val="22"/>
          <w:lang w:val="fr-FR"/>
        </w:rPr>
        <w:t>where</w:t>
      </w:r>
      <w:r w:rsidR="00344390">
        <w:rPr>
          <w:rFonts w:ascii="Arial" w:hAnsi="Arial" w:cs="Arial"/>
          <w:sz w:val="22"/>
          <w:szCs w:val="22"/>
          <w:lang w:val="fr-FR"/>
        </w:rPr>
        <w:t>,</w:t>
      </w:r>
      <w:r w:rsidRPr="004659B2">
        <w:rPr>
          <w:rFonts w:ascii="Arial" w:hAnsi="Arial" w:cs="Arial"/>
          <w:sz w:val="22"/>
          <w:szCs w:val="22"/>
          <w:lang w:val="fr-FR"/>
        </w:rPr>
        <w:t xml:space="preserve"> </w:t>
      </w:r>
      <w:r w:rsidRPr="004659B2">
        <w:rPr>
          <w:rFonts w:ascii="Arial" w:hAnsi="Arial" w:cs="Arial"/>
          <w:sz w:val="22"/>
          <w:szCs w:val="22"/>
          <w:lang w:val="fr-FR"/>
        </w:rPr>
        <w:br/>
      </w:r>
      <m:oMathPara>
        <m:oMath>
          <m:sSub>
            <m:sSubPr>
              <m:ctrlPr>
                <w:rPr>
                  <w:rFonts w:ascii="Cambria Math" w:hAnsi="Cambria Math" w:cs="Arial"/>
                  <w:sz w:val="22"/>
                  <w:szCs w:val="22"/>
                  <w:lang w:val="en-AU"/>
                </w:rPr>
              </m:ctrlPr>
            </m:sSubPr>
            <m:e>
              <m:r>
                <m:rPr>
                  <m:nor/>
                </m:rPr>
                <w:rPr>
                  <w:rFonts w:ascii="Arial" w:hAnsi="Arial" w:cs="Arial"/>
                  <w:sz w:val="22"/>
                  <w:szCs w:val="22"/>
                  <w:lang w:val="fr-FR"/>
                </w:rPr>
                <m:t>Conc</m:t>
              </m:r>
            </m:e>
            <m:sub>
              <m:r>
                <w:rPr>
                  <w:rFonts w:ascii="Cambria Math" w:hAnsi="Cambria Math" w:cs="Arial"/>
                  <w:sz w:val="22"/>
                  <w:szCs w:val="22"/>
                  <w:lang w:val="en-AU"/>
                </w:rPr>
                <m:t>exceedance</m:t>
              </m:r>
            </m:sub>
          </m:sSub>
          <m:r>
            <w:rPr>
              <w:rFonts w:ascii="Cambria Math" w:eastAsia="Cambria Math" w:hAnsi="Cambria Math" w:cs="Arial"/>
              <w:sz w:val="22"/>
              <w:szCs w:val="22"/>
              <w:lang w:val="fr-FR"/>
            </w:rPr>
            <m:t>=</m:t>
          </m:r>
          <m:d>
            <m:dPr>
              <m:begChr m:val="{"/>
              <m:endChr m:val=""/>
              <m:ctrlPr>
                <w:rPr>
                  <w:rFonts w:ascii="Cambria Math" w:eastAsia="Cambria Math" w:hAnsi="Cambria Math" w:cs="Arial"/>
                  <w:i/>
                  <w:sz w:val="22"/>
                  <w:szCs w:val="22"/>
                  <w:lang w:val="en-AU"/>
                </w:rPr>
              </m:ctrlPr>
            </m:dPr>
            <m:e>
              <m:eqArr>
                <m:eqArrPr>
                  <m:ctrlPr>
                    <w:rPr>
                      <w:rFonts w:ascii="Cambria Math" w:eastAsia="Cambria Math" w:hAnsi="Cambria Math" w:cs="Arial"/>
                      <w:i/>
                      <w:sz w:val="22"/>
                      <w:szCs w:val="22"/>
                      <w:lang w:val="en-AU"/>
                    </w:rPr>
                  </m:ctrlPr>
                </m:eqArrPr>
                <m:e>
                  <m:sSub>
                    <m:sSubPr>
                      <m:ctrlPr>
                        <w:rPr>
                          <w:rFonts w:ascii="Cambria Math" w:hAnsi="Cambria Math" w:cs="Arial"/>
                          <w:sz w:val="22"/>
                          <w:szCs w:val="22"/>
                          <w:lang w:val="en-AU"/>
                        </w:rPr>
                      </m:ctrlPr>
                    </m:sSubPr>
                    <m:e>
                      <m:r>
                        <m:rPr>
                          <m:nor/>
                        </m:rPr>
                        <w:rPr>
                          <w:rFonts w:ascii="Arial" w:hAnsi="Arial" w:cs="Arial"/>
                          <w:sz w:val="22"/>
                          <w:szCs w:val="22"/>
                          <w:lang w:val="fr-FR"/>
                        </w:rPr>
                        <m:t>Conc(t) - Conc</m:t>
                      </m:r>
                    </m:e>
                    <m:sub>
                      <m:r>
                        <w:rPr>
                          <w:rFonts w:ascii="Cambria Math" w:hAnsi="Cambria Math" w:cs="Arial"/>
                          <w:sz w:val="22"/>
                          <w:szCs w:val="22"/>
                          <w:lang w:val="en-AU"/>
                        </w:rPr>
                        <m:t>t</m:t>
                      </m:r>
                      <m:r>
                        <w:rPr>
                          <w:rFonts w:ascii="Cambria Math" w:hAnsi="Cambria Math" w:cs="Arial"/>
                          <w:sz w:val="22"/>
                          <w:szCs w:val="22"/>
                          <w:lang w:val="fr-FR"/>
                        </w:rPr>
                        <m:t>h</m:t>
                      </m:r>
                      <m:r>
                        <w:rPr>
                          <w:rFonts w:ascii="Cambria Math" w:hAnsi="Cambria Math" w:cs="Arial"/>
                          <w:sz w:val="22"/>
                          <w:szCs w:val="22"/>
                          <w:lang w:val="en-AU"/>
                        </w:rPr>
                        <m:t>res</m:t>
                      </m:r>
                      <m:r>
                        <w:rPr>
                          <w:rFonts w:ascii="Cambria Math" w:hAnsi="Cambria Math" w:cs="Arial"/>
                          <w:sz w:val="22"/>
                          <w:szCs w:val="22"/>
                          <w:lang w:val="fr-FR"/>
                        </w:rPr>
                        <m:t>h</m:t>
                      </m:r>
                      <m:r>
                        <w:rPr>
                          <w:rFonts w:ascii="Cambria Math" w:hAnsi="Cambria Math" w:cs="Arial"/>
                          <w:sz w:val="22"/>
                          <w:szCs w:val="22"/>
                          <w:lang w:val="en-AU"/>
                        </w:rPr>
                        <m:t>old</m:t>
                      </m:r>
                    </m:sub>
                  </m:sSub>
                  <m:r>
                    <w:rPr>
                      <w:rFonts w:ascii="Cambria Math" w:eastAsia="Cambria Math" w:hAnsi="Cambria Math" w:cs="Arial"/>
                      <w:sz w:val="22"/>
                      <w:szCs w:val="22"/>
                      <w:lang w:val="fr-FR"/>
                    </w:rPr>
                    <m:t xml:space="preserve">, </m:t>
                  </m:r>
                  <m:r>
                    <m:rPr>
                      <m:nor/>
                    </m:rPr>
                    <w:rPr>
                      <w:rFonts w:ascii="Arial" w:hAnsi="Arial" w:cs="Arial"/>
                      <w:sz w:val="22"/>
                      <w:szCs w:val="22"/>
                      <w:lang w:val="fr-FR"/>
                    </w:rPr>
                    <m:t>where Conc(t)</m:t>
                  </m:r>
                  <m:sSub>
                    <m:sSubPr>
                      <m:ctrlPr>
                        <w:rPr>
                          <w:rFonts w:ascii="Cambria Math" w:hAnsi="Cambria Math" w:cs="Arial"/>
                          <w:sz w:val="22"/>
                          <w:szCs w:val="22"/>
                          <w:lang w:val="en-AU"/>
                        </w:rPr>
                      </m:ctrlPr>
                    </m:sSubPr>
                    <m:e>
                      <m:r>
                        <w:rPr>
                          <w:rFonts w:ascii="Cambria Math" w:eastAsia="Cambria Math" w:hAnsi="Cambria Math" w:cs="Arial"/>
                          <w:sz w:val="22"/>
                          <w:szCs w:val="22"/>
                          <w:lang w:val="fr-FR"/>
                        </w:rPr>
                        <m:t>&gt;</m:t>
                      </m:r>
                      <m:r>
                        <m:rPr>
                          <m:nor/>
                        </m:rPr>
                        <w:rPr>
                          <w:rFonts w:ascii="Arial" w:hAnsi="Arial" w:cs="Arial"/>
                          <w:sz w:val="22"/>
                          <w:szCs w:val="22"/>
                          <w:lang w:val="fr-FR"/>
                        </w:rPr>
                        <m:t>Conc</m:t>
                      </m:r>
                    </m:e>
                    <m:sub>
                      <m:r>
                        <w:rPr>
                          <w:rFonts w:ascii="Cambria Math" w:hAnsi="Cambria Math" w:cs="Arial"/>
                          <w:sz w:val="22"/>
                          <w:szCs w:val="22"/>
                          <w:lang w:val="en-AU"/>
                        </w:rPr>
                        <m:t>t</m:t>
                      </m:r>
                      <m:r>
                        <w:rPr>
                          <w:rFonts w:ascii="Cambria Math" w:hAnsi="Cambria Math" w:cs="Arial"/>
                          <w:sz w:val="22"/>
                          <w:szCs w:val="22"/>
                          <w:lang w:val="fr-FR"/>
                        </w:rPr>
                        <m:t>h</m:t>
                      </m:r>
                      <m:r>
                        <w:rPr>
                          <w:rFonts w:ascii="Cambria Math" w:hAnsi="Cambria Math" w:cs="Arial"/>
                          <w:sz w:val="22"/>
                          <w:szCs w:val="22"/>
                          <w:lang w:val="en-AU"/>
                        </w:rPr>
                        <m:t>res</m:t>
                      </m:r>
                      <m:r>
                        <w:rPr>
                          <w:rFonts w:ascii="Cambria Math" w:hAnsi="Cambria Math" w:cs="Arial"/>
                          <w:sz w:val="22"/>
                          <w:szCs w:val="22"/>
                          <w:lang w:val="fr-FR"/>
                        </w:rPr>
                        <m:t>h</m:t>
                      </m:r>
                      <m:r>
                        <w:rPr>
                          <w:rFonts w:ascii="Cambria Math" w:hAnsi="Cambria Math" w:cs="Arial"/>
                          <w:sz w:val="22"/>
                          <w:szCs w:val="22"/>
                          <w:lang w:val="en-AU"/>
                        </w:rPr>
                        <m:t>old</m:t>
                      </m:r>
                    </m:sub>
                  </m:sSub>
                </m:e>
                <m:e>
                  <m:r>
                    <w:rPr>
                      <w:rFonts w:ascii="Cambria Math" w:eastAsia="Cambria Math" w:hAnsi="Cambria Math" w:cs="Arial"/>
                      <w:sz w:val="22"/>
                      <w:szCs w:val="22"/>
                      <w:lang w:val="fr-FR"/>
                    </w:rPr>
                    <m:t>&amp;</m:t>
                  </m:r>
                </m:e>
                <m:e>
                  <m:r>
                    <w:rPr>
                      <w:rFonts w:ascii="Cambria Math" w:eastAsia="Cambria Math" w:hAnsi="Cambria Math" w:cs="Arial"/>
                      <w:sz w:val="22"/>
                      <w:szCs w:val="22"/>
                      <w:lang w:val="fr-FR"/>
                    </w:rPr>
                    <m:t xml:space="preserve">0, &amp;        </m:t>
                  </m:r>
                  <m:r>
                    <m:rPr>
                      <m:nor/>
                    </m:rPr>
                    <w:rPr>
                      <w:rFonts w:ascii="Arial" w:hAnsi="Arial" w:cs="Arial"/>
                      <w:sz w:val="22"/>
                      <w:szCs w:val="22"/>
                      <w:lang w:val="fr-FR"/>
                    </w:rPr>
                    <m:t>where Conc(t)</m:t>
                  </m:r>
                  <m:sSub>
                    <m:sSubPr>
                      <m:ctrlPr>
                        <w:rPr>
                          <w:rFonts w:ascii="Cambria Math" w:hAnsi="Cambria Math" w:cs="Arial"/>
                          <w:sz w:val="22"/>
                          <w:szCs w:val="22"/>
                          <w:lang w:val="en-AU"/>
                        </w:rPr>
                      </m:ctrlPr>
                    </m:sSubPr>
                    <m:e>
                      <m:r>
                        <w:rPr>
                          <w:rFonts w:ascii="Cambria Math" w:eastAsia="Cambria Math" w:hAnsi="Cambria Math" w:cs="Arial"/>
                          <w:sz w:val="22"/>
                          <w:szCs w:val="22"/>
                          <w:lang w:val="fr-FR"/>
                        </w:rPr>
                        <m:t>≤</m:t>
                      </m:r>
                      <m:r>
                        <m:rPr>
                          <m:nor/>
                        </m:rPr>
                        <w:rPr>
                          <w:rFonts w:ascii="Arial" w:hAnsi="Arial" w:cs="Arial"/>
                          <w:sz w:val="22"/>
                          <w:szCs w:val="22"/>
                          <w:lang w:val="fr-FR"/>
                        </w:rPr>
                        <m:t>Conc</m:t>
                      </m:r>
                    </m:e>
                    <m:sub>
                      <m:r>
                        <w:rPr>
                          <w:rFonts w:ascii="Cambria Math" w:hAnsi="Cambria Math" w:cs="Arial"/>
                          <w:sz w:val="22"/>
                          <w:szCs w:val="22"/>
                          <w:lang w:val="en-AU"/>
                        </w:rPr>
                        <m:t>t</m:t>
                      </m:r>
                      <m:r>
                        <w:rPr>
                          <w:rFonts w:ascii="Cambria Math" w:hAnsi="Cambria Math" w:cs="Arial"/>
                          <w:sz w:val="22"/>
                          <w:szCs w:val="22"/>
                          <w:lang w:val="fr-FR"/>
                        </w:rPr>
                        <m:t>h</m:t>
                      </m:r>
                      <m:r>
                        <w:rPr>
                          <w:rFonts w:ascii="Cambria Math" w:hAnsi="Cambria Math" w:cs="Arial"/>
                          <w:sz w:val="22"/>
                          <w:szCs w:val="22"/>
                          <w:lang w:val="en-AU"/>
                        </w:rPr>
                        <m:t>res</m:t>
                      </m:r>
                      <m:r>
                        <w:rPr>
                          <w:rFonts w:ascii="Cambria Math" w:hAnsi="Cambria Math" w:cs="Arial"/>
                          <w:sz w:val="22"/>
                          <w:szCs w:val="22"/>
                          <w:lang w:val="fr-FR"/>
                        </w:rPr>
                        <m:t>h</m:t>
                      </m:r>
                      <m:r>
                        <w:rPr>
                          <w:rFonts w:ascii="Cambria Math" w:hAnsi="Cambria Math" w:cs="Arial"/>
                          <w:sz w:val="22"/>
                          <w:szCs w:val="22"/>
                          <w:lang w:val="en-AU"/>
                        </w:rPr>
                        <m:t>old</m:t>
                      </m:r>
                    </m:sub>
                  </m:sSub>
                </m:e>
              </m:eqArr>
            </m:e>
          </m:d>
          <m:r>
            <m:rPr>
              <m:nor/>
            </m:rPr>
            <w:rPr>
              <w:rFonts w:ascii="Arial" w:hAnsi="Arial" w:cs="Arial"/>
              <w:sz w:val="22"/>
              <w:szCs w:val="22"/>
              <w:lang w:val="fr-FR"/>
            </w:rPr>
            <m:t xml:space="preserve"> </m:t>
          </m:r>
        </m:oMath>
      </m:oMathPara>
    </w:p>
    <w:p w14:paraId="246BCE55" w14:textId="57F0E241" w:rsidR="00803656" w:rsidRPr="00490807" w:rsidRDefault="00803656" w:rsidP="00803656">
      <w:pPr>
        <w:pStyle w:val="normaltext"/>
        <w:spacing w:before="120" w:beforeAutospacing="0" w:after="120" w:afterAutospacing="0"/>
        <w:rPr>
          <w:rFonts w:ascii="Arial" w:hAnsi="Arial" w:cs="Arial"/>
          <w:sz w:val="22"/>
          <w:szCs w:val="22"/>
          <w:lang w:val="en-AU"/>
        </w:rPr>
      </w:pPr>
      <w:r w:rsidRPr="00490807">
        <w:rPr>
          <w:rFonts w:ascii="Arial" w:hAnsi="Arial" w:cs="Arial"/>
          <w:sz w:val="22"/>
          <w:szCs w:val="22"/>
          <w:lang w:val="en-AU"/>
        </w:rPr>
        <w:t>and Conc</w:t>
      </w:r>
      <w:r w:rsidRPr="00490807">
        <w:rPr>
          <w:rFonts w:ascii="Arial" w:hAnsi="Arial" w:cs="Arial"/>
          <w:i/>
          <w:sz w:val="22"/>
          <w:szCs w:val="22"/>
          <w:vertAlign w:val="subscript"/>
          <w:lang w:val="en-AU"/>
        </w:rPr>
        <w:t>threshold</w:t>
      </w:r>
      <w:r w:rsidRPr="00490807">
        <w:rPr>
          <w:rFonts w:ascii="Arial" w:hAnsi="Arial" w:cs="Arial"/>
          <w:sz w:val="22"/>
          <w:szCs w:val="22"/>
          <w:lang w:val="en-AU"/>
        </w:rPr>
        <w:t xml:space="preserve"> is defined here as 1% of the source concentration, Conc(t) represents the time-varying tracer concentration, and t is time in days from the beginning of the wet season (t</w:t>
      </w:r>
      <w:r w:rsidRPr="00490807">
        <w:rPr>
          <w:rFonts w:ascii="Arial" w:hAnsi="Arial" w:cs="Arial"/>
          <w:sz w:val="22"/>
          <w:szCs w:val="22"/>
          <w:vertAlign w:val="subscript"/>
          <w:lang w:val="en-AU"/>
        </w:rPr>
        <w:t>0</w:t>
      </w:r>
      <w:r w:rsidRPr="00490807">
        <w:rPr>
          <w:rFonts w:ascii="Arial" w:hAnsi="Arial" w:cs="Arial"/>
          <w:sz w:val="22"/>
          <w:szCs w:val="22"/>
          <w:lang w:val="en-AU"/>
        </w:rPr>
        <w:t xml:space="preserve"> = 1 November), and T</w:t>
      </w:r>
      <w:r w:rsidRPr="00490807">
        <w:rPr>
          <w:rFonts w:ascii="Arial" w:hAnsi="Arial" w:cs="Arial"/>
          <w:sz w:val="22"/>
          <w:szCs w:val="22"/>
          <w:vertAlign w:val="subscript"/>
          <w:lang w:val="en-AU"/>
        </w:rPr>
        <w:t xml:space="preserve">end of wet season </w:t>
      </w:r>
      <w:r w:rsidRPr="00490807">
        <w:rPr>
          <w:rFonts w:ascii="Arial" w:hAnsi="Arial" w:cs="Arial"/>
          <w:sz w:val="22"/>
          <w:szCs w:val="22"/>
          <w:lang w:val="en-AU"/>
        </w:rPr>
        <w:t>= 31 March. Cumulative exposure is calculated for each grid point in the model domain.</w:t>
      </w:r>
    </w:p>
    <w:p w14:paraId="0283E676" w14:textId="6610B788" w:rsidR="00B46E4D" w:rsidRDefault="00803656" w:rsidP="00B46E4D">
      <w:pPr>
        <w:pStyle w:val="normaltext"/>
        <w:spacing w:before="120" w:beforeAutospacing="0" w:after="120" w:afterAutospacing="0"/>
        <w:rPr>
          <w:rFonts w:ascii="Arial" w:hAnsi="Arial" w:cs="Arial"/>
          <w:sz w:val="22"/>
          <w:szCs w:val="22"/>
          <w:lang w:val="en-AU"/>
        </w:rPr>
      </w:pPr>
      <w:r w:rsidRPr="00490807">
        <w:rPr>
          <w:rFonts w:ascii="Arial" w:hAnsi="Arial" w:cs="Arial"/>
          <w:sz w:val="22"/>
          <w:szCs w:val="22"/>
          <w:lang w:val="en-AU"/>
        </w:rPr>
        <w:t xml:space="preserve">Using this representation, the exposure index integrates both concentration above a defined threshold and the duration of exposure. For example, an exposure of 20 days at a concentration of 1% above the threshold would produce an index value of 0.2, which is equivalent to 10 days exposure at 2% above the concentration threshold. This index provides a consistent approach to assess relative differences in exposure of </w:t>
      </w:r>
      <w:r w:rsidR="00565A07">
        <w:rPr>
          <w:rFonts w:ascii="Arial" w:hAnsi="Arial" w:cs="Arial"/>
          <w:sz w:val="22"/>
          <w:szCs w:val="22"/>
          <w:lang w:val="en-AU"/>
        </w:rPr>
        <w:t>Reef</w:t>
      </w:r>
      <w:r w:rsidR="00565A07" w:rsidRPr="00490807">
        <w:rPr>
          <w:rFonts w:ascii="Arial" w:hAnsi="Arial" w:cs="Arial"/>
          <w:sz w:val="22"/>
          <w:szCs w:val="22"/>
          <w:lang w:val="en-AU"/>
        </w:rPr>
        <w:t xml:space="preserve"> </w:t>
      </w:r>
      <w:r w:rsidRPr="00490807">
        <w:rPr>
          <w:rFonts w:ascii="Arial" w:hAnsi="Arial" w:cs="Arial"/>
          <w:sz w:val="22"/>
          <w:szCs w:val="22"/>
          <w:lang w:val="en-AU"/>
        </w:rPr>
        <w:t>shelf waters to inputs from various rivers. Spatial maps of river exposure indices were calculated for each of the target rivers simulated by the model.</w:t>
      </w:r>
    </w:p>
    <w:bookmarkEnd w:id="2102"/>
    <w:bookmarkEnd w:id="2103"/>
    <w:bookmarkEnd w:id="2104"/>
    <w:bookmarkEnd w:id="2105"/>
    <w:bookmarkEnd w:id="2106"/>
    <w:p w14:paraId="2AB37C78" w14:textId="2FD271BE" w:rsidR="00993395" w:rsidRPr="00060E78" w:rsidRDefault="00426CA8" w:rsidP="00B828FF">
      <w:pPr>
        <w:pStyle w:val="SummaryHeading2"/>
        <w:rPr>
          <w:lang w:val="pt-PT"/>
        </w:rPr>
      </w:pPr>
      <w:r w:rsidRPr="001853EB">
        <w:t>D-</w:t>
      </w:r>
      <w:r w:rsidR="00CB5139">
        <w:t>8</w:t>
      </w:r>
      <w:r w:rsidRPr="001853EB">
        <w:t xml:space="preserve"> </w:t>
      </w:r>
      <w:r>
        <w:tab/>
      </w:r>
      <w:r w:rsidR="00993395" w:rsidRPr="001853EB">
        <w:t>References</w:t>
      </w:r>
      <w:r w:rsidR="00993395" w:rsidRPr="00060E78">
        <w:rPr>
          <w:lang w:val="pt-PT"/>
        </w:rPr>
        <w:t xml:space="preserve"> </w:t>
      </w:r>
    </w:p>
    <w:p w14:paraId="723716BC" w14:textId="77777777" w:rsidR="002314D0" w:rsidRPr="00B20831" w:rsidRDefault="002314D0" w:rsidP="002314D0">
      <w:pPr>
        <w:ind w:left="284" w:hanging="284"/>
        <w:rPr>
          <w:lang w:val="en-AU" w:eastAsia="en-AU"/>
        </w:rPr>
      </w:pPr>
      <w:r w:rsidRPr="00F10029">
        <w:rPr>
          <w:lang w:val="pt-PT" w:eastAsia="en-AU"/>
        </w:rPr>
        <w:t xml:space="preserve">Álvarez-Romero JG, Devlin MJ, Teixeira da Silva E, Petus C, Ban N, Pressey RJ, Kool J, Roberts S, Cerdeira WA, Brodie J (2013). </w:t>
      </w:r>
      <w:r w:rsidRPr="00B20831">
        <w:rPr>
          <w:lang w:val="en-AU" w:eastAsia="en-AU"/>
        </w:rPr>
        <w:t>A novel approach to model exposure of coastal-marine ecosystems to riverine flood plumes based on remote sensing techniques. Journal of Environmental Management 119:</w:t>
      </w:r>
      <w:r>
        <w:rPr>
          <w:lang w:val="en-AU" w:eastAsia="en-AU"/>
        </w:rPr>
        <w:t xml:space="preserve"> </w:t>
      </w:r>
      <w:r w:rsidRPr="00B20831">
        <w:rPr>
          <w:lang w:val="en-AU" w:eastAsia="en-AU"/>
        </w:rPr>
        <w:t>194</w:t>
      </w:r>
      <w:r>
        <w:rPr>
          <w:lang w:val="en-AU" w:eastAsia="en-AU"/>
        </w:rPr>
        <w:t>-</w:t>
      </w:r>
      <w:r w:rsidRPr="00B20831">
        <w:rPr>
          <w:lang w:val="en-AU" w:eastAsia="en-AU"/>
        </w:rPr>
        <w:t>207.</w:t>
      </w:r>
    </w:p>
    <w:p w14:paraId="46700F60" w14:textId="77777777" w:rsidR="002314D0" w:rsidRPr="00B20831" w:rsidRDefault="002314D0" w:rsidP="002314D0">
      <w:pPr>
        <w:ind w:left="284" w:hanging="284"/>
        <w:rPr>
          <w:lang w:val="en-AU" w:eastAsia="en-AU"/>
        </w:rPr>
      </w:pPr>
      <w:r w:rsidRPr="00B20831">
        <w:rPr>
          <w:lang w:val="en-AU" w:eastAsia="en-AU"/>
        </w:rPr>
        <w:t>Anon</w:t>
      </w:r>
      <w:r>
        <w:rPr>
          <w:lang w:val="en-AU" w:eastAsia="en-AU"/>
        </w:rPr>
        <w:t xml:space="preserve"> </w:t>
      </w:r>
      <w:r w:rsidRPr="00B20831">
        <w:rPr>
          <w:lang w:val="en-AU" w:eastAsia="en-AU"/>
        </w:rPr>
        <w:t>(1997). Directory of Autoanalyser Methods, Bran and Luebbe GmbH, Norderstedt, Germany.</w:t>
      </w:r>
    </w:p>
    <w:p w14:paraId="540AB110" w14:textId="77777777" w:rsidR="002314D0" w:rsidRPr="00351863" w:rsidRDefault="002314D0" w:rsidP="002314D0">
      <w:pPr>
        <w:ind w:left="284" w:hanging="284"/>
        <w:rPr>
          <w:szCs w:val="22"/>
          <w:lang w:val="en-AU" w:eastAsia="en-AU"/>
        </w:rPr>
      </w:pPr>
      <w:r w:rsidRPr="00351863">
        <w:rPr>
          <w:szCs w:val="22"/>
          <w:lang w:val="en-AU" w:eastAsia="en-AU"/>
        </w:rPr>
        <w:t>Anon (2013). Reef Water Quality Protection Plan. Securing the health and resilience of the Great Barrier Reef World Heritage Area and adjacent catchments. The State of Queensland. Reef Water Quality Protection Plan Secretariat, Brisbane. 34 p</w:t>
      </w:r>
      <w:r>
        <w:rPr>
          <w:szCs w:val="22"/>
          <w:lang w:val="en-AU" w:eastAsia="en-AU"/>
        </w:rPr>
        <w:t>p</w:t>
      </w:r>
      <w:r w:rsidRPr="00351863">
        <w:rPr>
          <w:szCs w:val="22"/>
          <w:lang w:val="en-AU" w:eastAsia="en-AU"/>
        </w:rPr>
        <w:t xml:space="preserve">. Available at </w:t>
      </w:r>
      <w:hyperlink r:id="rId238" w:tooltip="Reef Water Quality Protection Plan 2013.Securing the health and resilience of the Great Barrier Reef World Heritage Area and adjacent catchments." w:history="1">
        <w:r w:rsidRPr="00351863">
          <w:rPr>
            <w:lang w:eastAsia="en-AU"/>
          </w:rPr>
          <w:t>www.reefplan.qld.gov.au</w:t>
        </w:r>
      </w:hyperlink>
      <w:r w:rsidRPr="00351863">
        <w:rPr>
          <w:lang w:eastAsia="en-AU"/>
        </w:rPr>
        <w:t>.</w:t>
      </w:r>
    </w:p>
    <w:p w14:paraId="39378ED3" w14:textId="77777777" w:rsidR="002314D0" w:rsidRPr="00B20831" w:rsidRDefault="002314D0" w:rsidP="002314D0">
      <w:pPr>
        <w:ind w:left="284" w:hanging="284"/>
        <w:rPr>
          <w:lang w:val="en-AU" w:eastAsia="en-AU"/>
        </w:rPr>
      </w:pPr>
      <w:r w:rsidRPr="00F10029">
        <w:rPr>
          <w:lang w:val="pt-PT" w:eastAsia="en-AU"/>
        </w:rPr>
        <w:t xml:space="preserve">Bainbridge ZT, Wolanski E, Álvarez-Romero JG, Lewis SE, Brodie JE (2012). </w:t>
      </w:r>
      <w:r w:rsidRPr="00B20831">
        <w:rPr>
          <w:lang w:val="en-AU" w:eastAsia="en-AU"/>
        </w:rPr>
        <w:t>Fine sediment and nutrient dynamics related to particle size and floc formation in a Burdekin River flood plume, Australia. Mar</w:t>
      </w:r>
      <w:r>
        <w:rPr>
          <w:lang w:val="en-AU" w:eastAsia="en-AU"/>
        </w:rPr>
        <w:t>ine</w:t>
      </w:r>
      <w:r w:rsidRPr="00B20831">
        <w:rPr>
          <w:lang w:val="en-AU" w:eastAsia="en-AU"/>
        </w:rPr>
        <w:t xml:space="preserve"> Pollut</w:t>
      </w:r>
      <w:r>
        <w:rPr>
          <w:lang w:val="en-AU" w:eastAsia="en-AU"/>
        </w:rPr>
        <w:t>ion</w:t>
      </w:r>
      <w:r w:rsidRPr="00B20831">
        <w:rPr>
          <w:lang w:val="en-AU" w:eastAsia="en-AU"/>
        </w:rPr>
        <w:t xml:space="preserve"> Bull</w:t>
      </w:r>
      <w:r>
        <w:rPr>
          <w:lang w:val="en-AU" w:eastAsia="en-AU"/>
        </w:rPr>
        <w:t>etin</w:t>
      </w:r>
      <w:r w:rsidRPr="00B20831">
        <w:rPr>
          <w:lang w:val="en-AU" w:eastAsia="en-AU"/>
        </w:rPr>
        <w:t>, The Catchment to Reef Continuum: Case studies from the Great Barrier Reef 65</w:t>
      </w:r>
      <w:r>
        <w:rPr>
          <w:lang w:val="en-AU" w:eastAsia="en-AU"/>
        </w:rPr>
        <w:t xml:space="preserve">: </w:t>
      </w:r>
      <w:r w:rsidRPr="00B20831">
        <w:rPr>
          <w:lang w:val="en-AU" w:eastAsia="en-AU"/>
        </w:rPr>
        <w:t>236</w:t>
      </w:r>
      <w:r>
        <w:rPr>
          <w:lang w:val="en-AU" w:eastAsia="en-AU"/>
        </w:rPr>
        <w:t>-</w:t>
      </w:r>
      <w:r w:rsidRPr="00B20831">
        <w:rPr>
          <w:lang w:val="en-AU" w:eastAsia="en-AU"/>
        </w:rPr>
        <w:t>248. doi:10.1016/j.marpolbul.2012.01.043</w:t>
      </w:r>
    </w:p>
    <w:p w14:paraId="236F1097" w14:textId="77777777" w:rsidR="002314D0" w:rsidRDefault="002314D0" w:rsidP="002314D0">
      <w:r>
        <w:t xml:space="preserve">Baith K, </w:t>
      </w:r>
      <w:r w:rsidRPr="00E25742">
        <w:t>Lindsay</w:t>
      </w:r>
      <w:r>
        <w:t xml:space="preserve"> R, </w:t>
      </w:r>
      <w:r w:rsidRPr="00E25742">
        <w:t>Fu G</w:t>
      </w:r>
      <w:r>
        <w:t>,</w:t>
      </w:r>
      <w:r w:rsidRPr="00E25742">
        <w:t xml:space="preserve"> Mcclain C (2001). SeaDAS: Data analysis system developed for ocean color satellite sensors. EOS Transactions. 82. 202-202. 10.1029/01EO00109.</w:t>
      </w:r>
    </w:p>
    <w:p w14:paraId="76DC45D2" w14:textId="77777777" w:rsidR="002314D0" w:rsidRPr="00F10029" w:rsidRDefault="002314D0" w:rsidP="002314D0">
      <w:pPr>
        <w:ind w:left="284" w:hanging="284"/>
        <w:rPr>
          <w:lang w:val="pt-PT" w:eastAsia="en-AU"/>
        </w:rPr>
      </w:pPr>
      <w:r w:rsidRPr="00990809">
        <w:rPr>
          <w:lang w:val="en-AU" w:eastAsia="en-AU"/>
        </w:rPr>
        <w:t>Berkelmans</w:t>
      </w:r>
      <w:r>
        <w:rPr>
          <w:lang w:val="en-AU" w:eastAsia="en-AU"/>
        </w:rPr>
        <w:t xml:space="preserve"> R, Weeks S</w:t>
      </w:r>
      <w:r w:rsidRPr="00990809">
        <w:rPr>
          <w:lang w:val="en-AU" w:eastAsia="en-AU"/>
        </w:rPr>
        <w:t>J, Steinberg C</w:t>
      </w:r>
      <w:r>
        <w:rPr>
          <w:lang w:val="en-AU" w:eastAsia="en-AU"/>
        </w:rPr>
        <w:t>R</w:t>
      </w:r>
      <w:r w:rsidRPr="00990809">
        <w:rPr>
          <w:lang w:val="en-AU" w:eastAsia="en-AU"/>
        </w:rPr>
        <w:t xml:space="preserve"> </w:t>
      </w:r>
      <w:r>
        <w:rPr>
          <w:lang w:val="en-AU" w:eastAsia="en-AU"/>
        </w:rPr>
        <w:t>(</w:t>
      </w:r>
      <w:r w:rsidRPr="00990809">
        <w:rPr>
          <w:lang w:val="en-AU" w:eastAsia="en-AU"/>
        </w:rPr>
        <w:t>2010</w:t>
      </w:r>
      <w:r>
        <w:rPr>
          <w:lang w:val="en-AU" w:eastAsia="en-AU"/>
        </w:rPr>
        <w:t>)</w:t>
      </w:r>
      <w:r w:rsidRPr="00990809">
        <w:rPr>
          <w:lang w:val="en-AU" w:eastAsia="en-AU"/>
        </w:rPr>
        <w:t xml:space="preserve">. </w:t>
      </w:r>
      <w:r w:rsidRPr="00B20831">
        <w:rPr>
          <w:lang w:val="en-AU" w:eastAsia="en-AU"/>
        </w:rPr>
        <w:t xml:space="preserve">Upwelling linked to warm summers and bleaching on the Great Barrier Reef. </w:t>
      </w:r>
      <w:r w:rsidRPr="00F10029">
        <w:rPr>
          <w:lang w:val="pt-PT" w:eastAsia="en-AU"/>
        </w:rPr>
        <w:t>Limnol</w:t>
      </w:r>
      <w:r>
        <w:rPr>
          <w:lang w:val="pt-PT" w:eastAsia="en-AU"/>
        </w:rPr>
        <w:t>ogy</w:t>
      </w:r>
      <w:r w:rsidRPr="00F10029">
        <w:rPr>
          <w:lang w:val="pt-PT" w:eastAsia="en-AU"/>
        </w:rPr>
        <w:t xml:space="preserve"> Oceanogr</w:t>
      </w:r>
      <w:r>
        <w:rPr>
          <w:lang w:val="pt-PT" w:eastAsia="en-AU"/>
        </w:rPr>
        <w:t>aphy</w:t>
      </w:r>
      <w:r w:rsidRPr="00F10029">
        <w:rPr>
          <w:lang w:val="pt-PT" w:eastAsia="en-AU"/>
        </w:rPr>
        <w:t xml:space="preserve"> 55</w:t>
      </w:r>
      <w:r>
        <w:rPr>
          <w:lang w:val="pt-PT" w:eastAsia="en-AU"/>
        </w:rPr>
        <w:t xml:space="preserve">: </w:t>
      </w:r>
      <w:r w:rsidRPr="00F10029">
        <w:rPr>
          <w:lang w:val="pt-PT" w:eastAsia="en-AU"/>
        </w:rPr>
        <w:t>2634</w:t>
      </w:r>
      <w:r>
        <w:rPr>
          <w:lang w:val="pt-PT" w:eastAsia="en-AU"/>
        </w:rPr>
        <w:t>-</w:t>
      </w:r>
      <w:r w:rsidRPr="00F10029">
        <w:rPr>
          <w:lang w:val="pt-PT" w:eastAsia="en-AU"/>
        </w:rPr>
        <w:t>2644. doi:10.4319/lo.2010.55.6.2634</w:t>
      </w:r>
    </w:p>
    <w:p w14:paraId="7B6F88BD" w14:textId="77777777" w:rsidR="002314D0" w:rsidRPr="00B15750" w:rsidRDefault="002314D0" w:rsidP="002314D0">
      <w:pPr>
        <w:ind w:left="284" w:hanging="284"/>
        <w:rPr>
          <w:lang w:val="de-DE" w:eastAsia="en-AU"/>
        </w:rPr>
      </w:pPr>
      <w:r w:rsidRPr="00351863">
        <w:rPr>
          <w:lang w:val="de-DE" w:eastAsia="en-AU"/>
        </w:rPr>
        <w:t xml:space="preserve">Brando VE, Blondeau-Patissier D, Schroeder T, Dekker AG, Clementson L (2011). </w:t>
      </w:r>
      <w:r w:rsidRPr="00351863">
        <w:rPr>
          <w:lang w:eastAsia="en-AU"/>
        </w:rPr>
        <w:t xml:space="preserve">Reef Rescue Marine Monitoring Program: Assessment of terrestrial run-off entering the Reef and inshore marine water quality monitoring using earth observation data. Final Report for </w:t>
      </w:r>
      <w:r w:rsidRPr="00B15750">
        <w:rPr>
          <w:lang w:val="de-DE" w:eastAsia="en-AU"/>
        </w:rPr>
        <w:t>2010/11 Activities. CSIRO, Canberra. 201 pp.</w:t>
      </w:r>
    </w:p>
    <w:p w14:paraId="00DDB9D1" w14:textId="77777777" w:rsidR="002314D0" w:rsidRPr="00B15750" w:rsidRDefault="002314D0" w:rsidP="002314D0">
      <w:pPr>
        <w:ind w:left="284" w:hanging="284"/>
        <w:rPr>
          <w:lang w:val="de-DE" w:eastAsia="en-AU"/>
        </w:rPr>
      </w:pPr>
      <w:r w:rsidRPr="00B15750">
        <w:rPr>
          <w:lang w:val="de-DE" w:eastAsia="en-AU"/>
        </w:rPr>
        <w:t>Brando VE</w:t>
      </w:r>
      <w:r>
        <w:rPr>
          <w:lang w:val="de-DE" w:eastAsia="en-AU"/>
        </w:rPr>
        <w:t>, Devlin</w:t>
      </w:r>
      <w:r w:rsidRPr="00B15750">
        <w:rPr>
          <w:lang w:val="de-DE" w:eastAsia="en-AU"/>
        </w:rPr>
        <w:t xml:space="preserve"> MJ</w:t>
      </w:r>
      <w:r>
        <w:rPr>
          <w:lang w:val="de-DE" w:eastAsia="en-AU"/>
        </w:rPr>
        <w:t>, Dobbie</w:t>
      </w:r>
      <w:r w:rsidRPr="00B15750">
        <w:rPr>
          <w:lang w:val="de-DE" w:eastAsia="en-AU"/>
        </w:rPr>
        <w:t xml:space="preserve"> M, MacNeil A, Schaffelke B</w:t>
      </w:r>
      <w:r>
        <w:rPr>
          <w:lang w:val="de-DE" w:eastAsia="en-AU"/>
        </w:rPr>
        <w:t>,</w:t>
      </w:r>
      <w:r w:rsidRPr="00B15750">
        <w:rPr>
          <w:lang w:val="de-DE" w:eastAsia="en-AU"/>
        </w:rPr>
        <w:t xml:space="preserve"> </w:t>
      </w:r>
      <w:r>
        <w:rPr>
          <w:lang w:val="de-DE" w:eastAsia="en-AU"/>
        </w:rPr>
        <w:t>Schroeder</w:t>
      </w:r>
      <w:r w:rsidRPr="00B15750">
        <w:rPr>
          <w:lang w:val="de-DE" w:eastAsia="en-AU"/>
        </w:rPr>
        <w:t xml:space="preserve"> T (2014). Developing integrated assessment metrics for reporting of water quality in the Great Barrier Reef lagoon. Report to the Reef Rescue Water Quality Research &amp; Development Program. Reef and Rainforest Research Centre Limited, Cairns (53pp.).</w:t>
      </w:r>
    </w:p>
    <w:p w14:paraId="552E43D7" w14:textId="77777777" w:rsidR="002314D0" w:rsidRPr="00B20831" w:rsidRDefault="002314D0" w:rsidP="002314D0">
      <w:pPr>
        <w:ind w:left="284" w:hanging="284"/>
        <w:rPr>
          <w:lang w:val="en-AU" w:eastAsia="en-AU"/>
        </w:rPr>
      </w:pPr>
      <w:r w:rsidRPr="00F10029">
        <w:rPr>
          <w:lang w:val="pt-PT" w:eastAsia="en-AU"/>
        </w:rPr>
        <w:t xml:space="preserve">Brinkman R, Tonin H, Furnas M, Schaffelke B, Fabricius K (2014). </w:t>
      </w:r>
      <w:r w:rsidRPr="00B20831">
        <w:rPr>
          <w:lang w:val="en-AU" w:eastAsia="en-AU"/>
        </w:rPr>
        <w:t>Targeted analysis of the linkages between river runoff and risks for crown-of-thorns starfish outbreaks in the Northern GBR Australian Institute of Marine Science. June 2014.</w:t>
      </w:r>
    </w:p>
    <w:p w14:paraId="6AED82CB" w14:textId="77777777" w:rsidR="002314D0" w:rsidRDefault="002314D0" w:rsidP="002314D0">
      <w:pPr>
        <w:ind w:left="284" w:hanging="284"/>
        <w:rPr>
          <w:lang w:val="en-AU" w:eastAsia="en-AU"/>
        </w:rPr>
      </w:pPr>
      <w:r w:rsidRPr="00B20831">
        <w:rPr>
          <w:lang w:val="en-AU" w:eastAsia="en-AU"/>
        </w:rPr>
        <w:t>Brodie J, Fabricius K, De’ath G, Okaji K (2005). Are increased nutrient inputs responsible for more outbreaks of crown-of-thorns starfish? An appraisal of the evidence. Mar</w:t>
      </w:r>
      <w:r>
        <w:rPr>
          <w:lang w:val="en-AU" w:eastAsia="en-AU"/>
        </w:rPr>
        <w:t>ine</w:t>
      </w:r>
      <w:r w:rsidRPr="00B20831">
        <w:rPr>
          <w:lang w:val="en-AU" w:eastAsia="en-AU"/>
        </w:rPr>
        <w:t xml:space="preserve"> Pollut</w:t>
      </w:r>
      <w:r>
        <w:rPr>
          <w:lang w:val="en-AU" w:eastAsia="en-AU"/>
        </w:rPr>
        <w:t>ion</w:t>
      </w:r>
      <w:r w:rsidRPr="00B20831">
        <w:rPr>
          <w:lang w:val="en-AU" w:eastAsia="en-AU"/>
        </w:rPr>
        <w:t xml:space="preserve"> Bull</w:t>
      </w:r>
      <w:r>
        <w:rPr>
          <w:lang w:val="en-AU" w:eastAsia="en-AU"/>
        </w:rPr>
        <w:t>etin</w:t>
      </w:r>
      <w:r w:rsidRPr="00B20831">
        <w:rPr>
          <w:lang w:val="en-AU" w:eastAsia="en-AU"/>
        </w:rPr>
        <w:t>, Catchment to Reef: Water Quality Issues in the Great Barrier Reef Region 5</w:t>
      </w:r>
      <w:r>
        <w:rPr>
          <w:lang w:val="en-AU" w:eastAsia="en-AU"/>
        </w:rPr>
        <w:t xml:space="preserve">1: </w:t>
      </w:r>
      <w:r w:rsidRPr="00B20831">
        <w:rPr>
          <w:lang w:val="en-AU" w:eastAsia="en-AU"/>
        </w:rPr>
        <w:t>266</w:t>
      </w:r>
      <w:r>
        <w:rPr>
          <w:lang w:val="en-AU" w:eastAsia="en-AU"/>
        </w:rPr>
        <w:t>-</w:t>
      </w:r>
      <w:r w:rsidRPr="00B20831">
        <w:rPr>
          <w:lang w:val="en-AU" w:eastAsia="en-AU"/>
        </w:rPr>
        <w:t>278. doi:10.1016/j.marpolbul.2004.10.035</w:t>
      </w:r>
    </w:p>
    <w:p w14:paraId="34BF9C6F" w14:textId="77777777" w:rsidR="002314D0" w:rsidRPr="00B20831" w:rsidRDefault="002314D0" w:rsidP="002314D0">
      <w:pPr>
        <w:ind w:left="284" w:hanging="284"/>
        <w:rPr>
          <w:lang w:val="en-AU" w:eastAsia="en-AU"/>
        </w:rPr>
      </w:pPr>
      <w:r w:rsidRPr="00E25742">
        <w:rPr>
          <w:lang w:val="en-AU" w:eastAsia="en-AU"/>
        </w:rPr>
        <w:t>Brodie, J., De’ath, G., Devlin, M., Furnas, M., Wright, M., 2007. Spatial and temporal</w:t>
      </w:r>
      <w:r>
        <w:rPr>
          <w:lang w:val="en-AU" w:eastAsia="en-AU"/>
        </w:rPr>
        <w:t xml:space="preserve"> </w:t>
      </w:r>
      <w:r w:rsidRPr="00E25742">
        <w:rPr>
          <w:lang w:val="en-AU" w:eastAsia="en-AU"/>
        </w:rPr>
        <w:t>patterns of near-surface chlorophyll a in the Great Barrier Reef lagoon. Mar</w:t>
      </w:r>
      <w:r>
        <w:rPr>
          <w:lang w:val="en-AU" w:eastAsia="en-AU"/>
        </w:rPr>
        <w:t xml:space="preserve">ine and </w:t>
      </w:r>
      <w:r w:rsidRPr="00E25742">
        <w:rPr>
          <w:lang w:val="en-AU" w:eastAsia="en-AU"/>
        </w:rPr>
        <w:t>Freshwat</w:t>
      </w:r>
      <w:r>
        <w:rPr>
          <w:lang w:val="en-AU" w:eastAsia="en-AU"/>
        </w:rPr>
        <w:t>er Research</w:t>
      </w:r>
      <w:r w:rsidRPr="00E25742">
        <w:rPr>
          <w:lang w:val="en-AU" w:eastAsia="en-AU"/>
        </w:rPr>
        <w:t xml:space="preserve"> 58, 342–353</w:t>
      </w:r>
      <w:r w:rsidRPr="00792874">
        <w:rPr>
          <w:lang w:val="en-AU" w:eastAsia="en-AU"/>
        </w:rPr>
        <w:t>.</w:t>
      </w:r>
    </w:p>
    <w:p w14:paraId="35E11D60" w14:textId="77777777" w:rsidR="002314D0" w:rsidRPr="00B20831" w:rsidRDefault="002314D0" w:rsidP="002314D0">
      <w:pPr>
        <w:ind w:left="284" w:hanging="284"/>
        <w:rPr>
          <w:lang w:val="en-AU" w:eastAsia="en-AU"/>
        </w:rPr>
      </w:pPr>
      <w:r w:rsidRPr="00B20831">
        <w:rPr>
          <w:lang w:val="en-AU" w:eastAsia="en-AU"/>
        </w:rPr>
        <w:t>Brodie JE, Kroon FJ, Schaffelke B, Wolanski EC, Lewis SE, Devlin MJ, Bohnet IC, Bainbridge ZT, Waterhouse J, Davis AM (2012). Terrestrial pollutant runoff to the Great Barrier Reef: An update of issues, priorities and management responses. Mar</w:t>
      </w:r>
      <w:r>
        <w:rPr>
          <w:lang w:val="en-AU" w:eastAsia="en-AU"/>
        </w:rPr>
        <w:t>ine</w:t>
      </w:r>
      <w:r w:rsidRPr="00B20831">
        <w:rPr>
          <w:lang w:val="en-AU" w:eastAsia="en-AU"/>
        </w:rPr>
        <w:t xml:space="preserve"> Pollut</w:t>
      </w:r>
      <w:r>
        <w:rPr>
          <w:lang w:val="en-AU" w:eastAsia="en-AU"/>
        </w:rPr>
        <w:t>ion</w:t>
      </w:r>
      <w:r w:rsidRPr="00B20831">
        <w:rPr>
          <w:lang w:val="en-AU" w:eastAsia="en-AU"/>
        </w:rPr>
        <w:t xml:space="preserve"> Bull</w:t>
      </w:r>
      <w:r>
        <w:rPr>
          <w:lang w:val="en-AU" w:eastAsia="en-AU"/>
        </w:rPr>
        <w:t>etin</w:t>
      </w:r>
      <w:r w:rsidRPr="00B20831">
        <w:rPr>
          <w:lang w:val="en-AU" w:eastAsia="en-AU"/>
        </w:rPr>
        <w:t>, The Catchment to Reef Continuum: Case studies from the Great Barrier Reef 65</w:t>
      </w:r>
      <w:r>
        <w:rPr>
          <w:lang w:val="en-AU" w:eastAsia="en-AU"/>
        </w:rPr>
        <w:t xml:space="preserve">: </w:t>
      </w:r>
      <w:r w:rsidRPr="00B20831">
        <w:rPr>
          <w:lang w:val="en-AU" w:eastAsia="en-AU"/>
        </w:rPr>
        <w:t>81</w:t>
      </w:r>
      <w:r>
        <w:rPr>
          <w:lang w:val="en-AU" w:eastAsia="en-AU"/>
        </w:rPr>
        <w:t>-</w:t>
      </w:r>
      <w:r w:rsidRPr="00B20831">
        <w:rPr>
          <w:lang w:val="en-AU" w:eastAsia="en-AU"/>
        </w:rPr>
        <w:t>100. doi:10.1016/j.marpolbul.2011.12.012</w:t>
      </w:r>
    </w:p>
    <w:p w14:paraId="1830B78E" w14:textId="77777777" w:rsidR="002314D0" w:rsidRDefault="002314D0" w:rsidP="002314D0">
      <w:pPr>
        <w:ind w:left="284" w:hanging="284"/>
        <w:rPr>
          <w:lang w:val="en-AU" w:eastAsia="en-AU"/>
        </w:rPr>
      </w:pPr>
      <w:r w:rsidRPr="00B20831">
        <w:rPr>
          <w:lang w:val="en-AU" w:eastAsia="en-AU"/>
        </w:rPr>
        <w:t>Brodie J, Waterhouse J, Schaffelke B, Johnson JE, Kroon F, Thorburn P, Rolfe, J, Lewis S, Warne MStJ, Fabricius K, McKenzie L, Devlin M (2013). Reef Water Quality Scientific Consensus Statement 2013. Department of the Premier and Cabinet, Queensland Government, Brisbane.</w:t>
      </w:r>
    </w:p>
    <w:p w14:paraId="1FFE8799" w14:textId="77777777" w:rsidR="002314D0" w:rsidRDefault="002314D0" w:rsidP="002314D0">
      <w:pPr>
        <w:ind w:left="284" w:hanging="284"/>
        <w:rPr>
          <w:rStyle w:val="Hyperlink"/>
          <w:rFonts w:cs="Arial"/>
          <w:szCs w:val="22"/>
        </w:rPr>
      </w:pPr>
      <w:r>
        <w:rPr>
          <w:rFonts w:cs="Arial"/>
          <w:szCs w:val="22"/>
        </w:rPr>
        <w:t xml:space="preserve">Bureau of Meteorology (BOM) (2011). Climate averages, average monthly wind velocity over Australia. Australian Government, Bureau of Meteorology, viewed 7 December 2017, </w:t>
      </w:r>
      <w:hyperlink r:id="rId239" w:anchor="maps" w:history="1">
        <w:r>
          <w:rPr>
            <w:rStyle w:val="Hyperlink"/>
            <w:rFonts w:cs="Arial"/>
            <w:szCs w:val="22"/>
          </w:rPr>
          <w:t>http://www.bom.gov.au/jsp/ncc/climate_averages/wind-velocity/index.jsp?period=jan#maps</w:t>
        </w:r>
      </w:hyperlink>
    </w:p>
    <w:p w14:paraId="02A4B73A" w14:textId="77777777" w:rsidR="002314D0" w:rsidRPr="00B20831" w:rsidRDefault="002314D0" w:rsidP="002314D0">
      <w:pPr>
        <w:ind w:left="284" w:hanging="284"/>
        <w:rPr>
          <w:lang w:val="en-AU" w:eastAsia="en-AU"/>
        </w:rPr>
      </w:pPr>
      <w:r>
        <w:rPr>
          <w:lang w:val="en-AU" w:eastAsia="en-AU"/>
        </w:rPr>
        <w:t xml:space="preserve">BOM </w:t>
      </w:r>
      <w:r w:rsidRPr="00B20831">
        <w:rPr>
          <w:lang w:val="en-AU" w:eastAsia="en-AU"/>
        </w:rPr>
        <w:t>(2016). Tropical Cyclone seasonal outlook for The Coral Sea. http://www.bom.gov.au/cyclone/outlooks/seasonal/qld.shtml. Accessed 17 December 2016.</w:t>
      </w:r>
    </w:p>
    <w:p w14:paraId="0415D9DB" w14:textId="77777777" w:rsidR="002314D0" w:rsidRPr="00B15750" w:rsidRDefault="002314D0" w:rsidP="002314D0">
      <w:pPr>
        <w:spacing w:before="0" w:after="0"/>
        <w:ind w:left="284" w:hanging="284"/>
        <w:jc w:val="left"/>
        <w:rPr>
          <w:rFonts w:cs="Arial"/>
          <w:szCs w:val="22"/>
          <w:lang w:val="en-AU" w:eastAsia="en-AU"/>
        </w:rPr>
      </w:pPr>
      <w:r w:rsidRPr="00C61CEB">
        <w:rPr>
          <w:rFonts w:cs="Arial"/>
          <w:szCs w:val="22"/>
          <w:lang w:val="fr-FR" w:eastAsia="en-AU"/>
        </w:rPr>
        <w:t xml:space="preserve">Carstensen J, Klais R, Cloern JE (2015). </w:t>
      </w:r>
      <w:r w:rsidRPr="00B15750">
        <w:rPr>
          <w:rFonts w:cs="Arial"/>
          <w:szCs w:val="22"/>
          <w:lang w:val="en-AU" w:eastAsia="en-AU"/>
        </w:rPr>
        <w:t xml:space="preserve">Phytoplankton blooms in estuarine and coastal waters: Seasonal patterns and key species. </w:t>
      </w:r>
      <w:r w:rsidRPr="00B15750">
        <w:rPr>
          <w:rFonts w:cs="Arial"/>
          <w:iCs/>
          <w:szCs w:val="22"/>
          <w:lang w:val="en-AU" w:eastAsia="en-AU"/>
        </w:rPr>
        <w:t>Estuarine, Coastal and Shelf Science</w:t>
      </w:r>
      <w:r w:rsidRPr="00B15750">
        <w:rPr>
          <w:rFonts w:cs="Arial"/>
          <w:szCs w:val="22"/>
          <w:lang w:val="en-AU" w:eastAsia="en-AU"/>
        </w:rPr>
        <w:t xml:space="preserve"> </w:t>
      </w:r>
      <w:r w:rsidRPr="00B15750">
        <w:rPr>
          <w:rFonts w:cs="Arial"/>
          <w:iCs/>
          <w:szCs w:val="22"/>
          <w:lang w:val="en-AU" w:eastAsia="en-AU"/>
        </w:rPr>
        <w:t>162</w:t>
      </w:r>
      <w:r w:rsidRPr="00B15750">
        <w:rPr>
          <w:rFonts w:cs="Arial"/>
          <w:i/>
          <w:iCs/>
          <w:szCs w:val="22"/>
          <w:lang w:val="en-AU" w:eastAsia="en-AU"/>
        </w:rPr>
        <w:t>:</w:t>
      </w:r>
      <w:r w:rsidRPr="00B15750">
        <w:rPr>
          <w:rFonts w:cs="Arial"/>
          <w:szCs w:val="22"/>
          <w:lang w:val="en-AU" w:eastAsia="en-AU"/>
        </w:rPr>
        <w:t xml:space="preserve"> 98-109.</w:t>
      </w:r>
    </w:p>
    <w:p w14:paraId="5553595D" w14:textId="77777777" w:rsidR="002314D0" w:rsidRDefault="002314D0" w:rsidP="002314D0">
      <w:pPr>
        <w:ind w:left="284" w:hanging="284"/>
        <w:rPr>
          <w:lang w:val="en-AU" w:eastAsia="en-AU"/>
        </w:rPr>
      </w:pPr>
      <w:r>
        <w:rPr>
          <w:lang w:val="en-AU" w:eastAsia="en-AU"/>
        </w:rPr>
        <w:t>Castillo ME, Baldwin EM, Casarin RS (2012). Characterization of risks in coastal zones: A review. Clearn Soil Air Water 40(9): 894-905.</w:t>
      </w:r>
    </w:p>
    <w:p w14:paraId="79981519" w14:textId="77777777" w:rsidR="002314D0" w:rsidRDefault="002314D0" w:rsidP="002314D0">
      <w:pPr>
        <w:ind w:left="284" w:hanging="284"/>
        <w:rPr>
          <w:lang w:val="en-AU" w:eastAsia="en-AU"/>
        </w:rPr>
      </w:pPr>
      <w:r>
        <w:rPr>
          <w:lang w:val="en-AU" w:eastAsia="en-AU"/>
        </w:rPr>
        <w:t>da Silva</w:t>
      </w:r>
      <w:r w:rsidRPr="00990809">
        <w:rPr>
          <w:lang w:val="en-AU" w:eastAsia="en-AU"/>
        </w:rPr>
        <w:t xml:space="preserve"> E</w:t>
      </w:r>
      <w:r>
        <w:rPr>
          <w:lang w:val="en-AU" w:eastAsia="en-AU"/>
        </w:rPr>
        <w:t>T</w:t>
      </w:r>
      <w:r w:rsidRPr="00990809">
        <w:rPr>
          <w:lang w:val="en-AU" w:eastAsia="en-AU"/>
        </w:rPr>
        <w:t xml:space="preserve">, </w:t>
      </w:r>
      <w:r>
        <w:rPr>
          <w:lang w:val="en-AU" w:eastAsia="en-AU"/>
        </w:rPr>
        <w:t>Baird M</w:t>
      </w:r>
      <w:r w:rsidRPr="00990809">
        <w:rPr>
          <w:lang w:val="en-AU" w:eastAsia="en-AU"/>
        </w:rPr>
        <w:t xml:space="preserve">, </w:t>
      </w:r>
      <w:r>
        <w:rPr>
          <w:lang w:val="en-AU" w:eastAsia="en-AU"/>
        </w:rPr>
        <w:t>Tracey</w:t>
      </w:r>
      <w:r w:rsidRPr="00990809">
        <w:rPr>
          <w:lang w:val="en-AU" w:eastAsia="en-AU"/>
        </w:rPr>
        <w:t xml:space="preserve"> </w:t>
      </w:r>
      <w:r>
        <w:rPr>
          <w:lang w:val="en-AU" w:eastAsia="en-AU"/>
        </w:rPr>
        <w:t>D, Devlin</w:t>
      </w:r>
      <w:r w:rsidRPr="00990809">
        <w:rPr>
          <w:lang w:val="en-AU" w:eastAsia="en-AU"/>
        </w:rPr>
        <w:t xml:space="preserve"> M, Wolff N, Lewis S, Petus C, Brodie</w:t>
      </w:r>
      <w:r>
        <w:rPr>
          <w:lang w:val="en-AU" w:eastAsia="en-AU"/>
        </w:rPr>
        <w:t xml:space="preserve"> J</w:t>
      </w:r>
      <w:r w:rsidRPr="00990809">
        <w:rPr>
          <w:lang w:val="en-AU" w:eastAsia="en-AU"/>
        </w:rPr>
        <w:t xml:space="preserve"> </w:t>
      </w:r>
      <w:r>
        <w:rPr>
          <w:lang w:val="en-AU" w:eastAsia="en-AU"/>
        </w:rPr>
        <w:t>(</w:t>
      </w:r>
      <w:r w:rsidRPr="00990809">
        <w:rPr>
          <w:lang w:val="en-AU" w:eastAsia="en-AU"/>
        </w:rPr>
        <w:t>in prep</w:t>
      </w:r>
      <w:r>
        <w:rPr>
          <w:lang w:val="en-AU" w:eastAsia="en-AU"/>
        </w:rPr>
        <w:t>)</w:t>
      </w:r>
      <w:r w:rsidRPr="00990809">
        <w:rPr>
          <w:lang w:val="en-AU" w:eastAsia="en-AU"/>
        </w:rPr>
        <w:t xml:space="preserve">. </w:t>
      </w:r>
      <w:r w:rsidRPr="00B20831">
        <w:rPr>
          <w:lang w:val="en-AU" w:eastAsia="en-AU"/>
        </w:rPr>
        <w:t xml:space="preserve">Mapping the </w:t>
      </w:r>
      <w:r>
        <w:rPr>
          <w:lang w:val="en-AU" w:eastAsia="en-AU"/>
        </w:rPr>
        <w:t>s</w:t>
      </w:r>
      <w:r w:rsidRPr="00B20831">
        <w:rPr>
          <w:lang w:val="en-AU" w:eastAsia="en-AU"/>
        </w:rPr>
        <w:t xml:space="preserve">uperficial </w:t>
      </w:r>
      <w:r>
        <w:rPr>
          <w:lang w:val="en-AU" w:eastAsia="en-AU"/>
        </w:rPr>
        <w:t>d</w:t>
      </w:r>
      <w:r w:rsidRPr="00B20831">
        <w:rPr>
          <w:lang w:val="en-AU" w:eastAsia="en-AU"/>
        </w:rPr>
        <w:t xml:space="preserve">ispersion of </w:t>
      </w:r>
      <w:r>
        <w:rPr>
          <w:lang w:val="en-AU" w:eastAsia="en-AU"/>
        </w:rPr>
        <w:t>l</w:t>
      </w:r>
      <w:r w:rsidRPr="00B20831">
        <w:rPr>
          <w:lang w:val="en-AU" w:eastAsia="en-AU"/>
        </w:rPr>
        <w:t xml:space="preserve">and-sourced </w:t>
      </w:r>
      <w:r>
        <w:rPr>
          <w:lang w:val="en-AU" w:eastAsia="en-AU"/>
        </w:rPr>
        <w:t>n</w:t>
      </w:r>
      <w:r w:rsidRPr="00B20831">
        <w:rPr>
          <w:lang w:val="en-AU" w:eastAsia="en-AU"/>
        </w:rPr>
        <w:t xml:space="preserve">itrogen in the Great Barrier Reef Marine Park: </w:t>
      </w:r>
      <w:r>
        <w:rPr>
          <w:lang w:val="en-AU" w:eastAsia="en-AU"/>
        </w:rPr>
        <w:t>A</w:t>
      </w:r>
      <w:r w:rsidRPr="00B20831">
        <w:rPr>
          <w:lang w:val="en-AU" w:eastAsia="en-AU"/>
        </w:rPr>
        <w:t xml:space="preserve">n </w:t>
      </w:r>
      <w:r>
        <w:rPr>
          <w:lang w:val="en-AU" w:eastAsia="en-AU"/>
        </w:rPr>
        <w:t>o</w:t>
      </w:r>
      <w:r w:rsidRPr="00B20831">
        <w:rPr>
          <w:lang w:val="en-AU" w:eastAsia="en-AU"/>
        </w:rPr>
        <w:t xml:space="preserve">cean </w:t>
      </w:r>
      <w:r>
        <w:rPr>
          <w:lang w:val="en-AU" w:eastAsia="en-AU"/>
        </w:rPr>
        <w:t>c</w:t>
      </w:r>
      <w:r w:rsidRPr="00B20831">
        <w:rPr>
          <w:lang w:val="en-AU" w:eastAsia="en-AU"/>
        </w:rPr>
        <w:t xml:space="preserve">olour </w:t>
      </w:r>
      <w:r>
        <w:rPr>
          <w:lang w:val="en-AU" w:eastAsia="en-AU"/>
        </w:rPr>
        <w:t>b</w:t>
      </w:r>
      <w:r w:rsidRPr="00B20831">
        <w:rPr>
          <w:lang w:val="en-AU" w:eastAsia="en-AU"/>
        </w:rPr>
        <w:t xml:space="preserve">ased </w:t>
      </w:r>
      <w:r>
        <w:rPr>
          <w:lang w:val="en-AU" w:eastAsia="en-AU"/>
        </w:rPr>
        <w:t>a</w:t>
      </w:r>
      <w:r w:rsidRPr="00B20831">
        <w:rPr>
          <w:lang w:val="en-AU" w:eastAsia="en-AU"/>
        </w:rPr>
        <w:t>pproach.</w:t>
      </w:r>
    </w:p>
    <w:p w14:paraId="5A6E4635" w14:textId="77777777" w:rsidR="002314D0" w:rsidRPr="00B20831" w:rsidRDefault="002314D0" w:rsidP="002314D0">
      <w:pPr>
        <w:ind w:left="284" w:hanging="284"/>
        <w:rPr>
          <w:lang w:val="en-AU" w:eastAsia="en-AU"/>
        </w:rPr>
      </w:pPr>
      <w:r w:rsidRPr="00B20831">
        <w:rPr>
          <w:lang w:val="en-AU" w:eastAsia="en-AU"/>
        </w:rPr>
        <w:t>De'ath G, Fabricius KE (2010). Water quality as a regional driver of coral biodiversity and macroalgae on the Great Barrier Reef. Ecological Applications 20:</w:t>
      </w:r>
      <w:r>
        <w:rPr>
          <w:lang w:val="en-AU" w:eastAsia="en-AU"/>
        </w:rPr>
        <w:t xml:space="preserve"> </w:t>
      </w:r>
      <w:r w:rsidRPr="00B20831">
        <w:rPr>
          <w:lang w:val="en-AU" w:eastAsia="en-AU"/>
        </w:rPr>
        <w:t>840–850.</w:t>
      </w:r>
    </w:p>
    <w:p w14:paraId="53884F45" w14:textId="77777777" w:rsidR="002314D0" w:rsidRPr="00B20831" w:rsidRDefault="002314D0" w:rsidP="002314D0">
      <w:pPr>
        <w:ind w:left="284" w:hanging="284"/>
        <w:rPr>
          <w:lang w:val="en-AU" w:eastAsia="en-AU"/>
        </w:rPr>
      </w:pPr>
      <w:r w:rsidRPr="00B20831">
        <w:rPr>
          <w:lang w:val="en-AU" w:eastAsia="en-AU"/>
        </w:rPr>
        <w:t xml:space="preserve">Department of Environment and Resource Management </w:t>
      </w:r>
      <w:r>
        <w:rPr>
          <w:lang w:val="en-AU" w:eastAsia="en-AU"/>
        </w:rPr>
        <w:t xml:space="preserve">(DERM) </w:t>
      </w:r>
      <w:r w:rsidRPr="00B20831">
        <w:rPr>
          <w:lang w:val="en-AU" w:eastAsia="en-AU"/>
        </w:rPr>
        <w:t xml:space="preserve">(2009). Queensland Water Quality Guidelines, Version 3. 167 p. Available at </w:t>
      </w:r>
      <w:hyperlink r:id="rId240" w:tooltip="Queensland Water Quality Guidelines, Version 3. 167 p." w:history="1">
        <w:r w:rsidRPr="00B20831">
          <w:rPr>
            <w:lang w:val="en-AU" w:eastAsia="en-AU"/>
          </w:rPr>
          <w:t>www.derm.qld.gov.au</w:t>
        </w:r>
      </w:hyperlink>
      <w:r w:rsidRPr="00B20831">
        <w:rPr>
          <w:lang w:val="en-AU" w:eastAsia="en-AU"/>
        </w:rPr>
        <w:t>. ISBN 978-0-9806986-0-2.</w:t>
      </w:r>
    </w:p>
    <w:p w14:paraId="2F55F91D" w14:textId="77777777" w:rsidR="002314D0" w:rsidRPr="00C61CEB" w:rsidRDefault="002314D0" w:rsidP="002314D0">
      <w:pPr>
        <w:ind w:left="284" w:hanging="284"/>
        <w:rPr>
          <w:lang w:val="en-AU" w:eastAsia="en-AU"/>
        </w:rPr>
      </w:pPr>
      <w:r w:rsidRPr="00B20831">
        <w:rPr>
          <w:lang w:val="en-AU" w:eastAsia="en-AU"/>
        </w:rPr>
        <w:t xml:space="preserve">Devlin MJ, Brodie J (2005). Terrestrial discharge into the Great Barrier Reef Lagoon: nutrient behaviour in coastal waters. </w:t>
      </w:r>
      <w:r w:rsidRPr="00C61CEB">
        <w:rPr>
          <w:lang w:val="en-AU" w:eastAsia="en-AU"/>
        </w:rPr>
        <w:t>Marine Pollution Bulletin 51: 9-22.</w:t>
      </w:r>
    </w:p>
    <w:p w14:paraId="1042885B" w14:textId="77777777" w:rsidR="002314D0" w:rsidRPr="009B59A2" w:rsidRDefault="002314D0" w:rsidP="002314D0">
      <w:pPr>
        <w:ind w:left="284" w:hanging="284"/>
        <w:rPr>
          <w:rFonts w:cs="Arial"/>
          <w:szCs w:val="22"/>
          <w:lang w:val="en-AU" w:eastAsia="en-AU"/>
        </w:rPr>
      </w:pPr>
      <w:r w:rsidRPr="00C61CEB">
        <w:rPr>
          <w:rFonts w:cs="Arial"/>
          <w:szCs w:val="22"/>
          <w:lang w:val="en-AU" w:eastAsia="en-AU"/>
        </w:rPr>
        <w:t xml:space="preserve">Devlin M, Schaffelke B (2009). </w:t>
      </w:r>
      <w:r w:rsidRPr="00351863">
        <w:rPr>
          <w:rFonts w:cs="Arial"/>
          <w:szCs w:val="22"/>
          <w:lang w:eastAsia="en-AU"/>
        </w:rPr>
        <w:t xml:space="preserve">Spatial extent of riverine flood plumes and exposure of marine ecosystems in the Tully coastal region, Great Barrier Reef. Marine and Freshwater </w:t>
      </w:r>
      <w:r w:rsidRPr="009B59A2">
        <w:rPr>
          <w:rFonts w:cs="Arial"/>
          <w:szCs w:val="22"/>
          <w:lang w:val="en-AU" w:eastAsia="en-AU"/>
        </w:rPr>
        <w:t>Research 60: 1109–1122.</w:t>
      </w:r>
    </w:p>
    <w:p w14:paraId="6375D516" w14:textId="77777777" w:rsidR="002314D0" w:rsidRPr="00B20831" w:rsidRDefault="002314D0" w:rsidP="002314D0">
      <w:pPr>
        <w:ind w:left="284" w:hanging="284"/>
        <w:rPr>
          <w:lang w:val="en-AU" w:eastAsia="en-AU"/>
        </w:rPr>
      </w:pPr>
      <w:r w:rsidRPr="00B20831">
        <w:rPr>
          <w:lang w:val="en-AU" w:eastAsia="en-AU"/>
        </w:rPr>
        <w:t>Devlin M, McKinna LW, Álvarez-Romero J, Petus C, Abott B, Harkness P, Brodie J (2012a). Mapping the pollutants in surface plume waters in the Great Barrier Reef, Australia. Marine Pollution Bulletin 65:</w:t>
      </w:r>
      <w:r>
        <w:rPr>
          <w:lang w:val="en-AU" w:eastAsia="en-AU"/>
        </w:rPr>
        <w:t xml:space="preserve"> </w:t>
      </w:r>
      <w:r w:rsidRPr="00B20831">
        <w:rPr>
          <w:lang w:val="en-AU" w:eastAsia="en-AU"/>
        </w:rPr>
        <w:t>224-235. doi:10.1016/j.marpolbul.2012.03.001</w:t>
      </w:r>
    </w:p>
    <w:p w14:paraId="3A7C9884" w14:textId="77777777" w:rsidR="002314D0" w:rsidRPr="00B20831" w:rsidRDefault="002314D0" w:rsidP="002314D0">
      <w:pPr>
        <w:ind w:left="284" w:hanging="284"/>
        <w:rPr>
          <w:lang w:val="en-AU" w:eastAsia="en-AU"/>
        </w:rPr>
      </w:pPr>
      <w:r w:rsidRPr="00BB239A">
        <w:rPr>
          <w:lang w:val="en-AU" w:eastAsia="en-AU"/>
        </w:rPr>
        <w:t xml:space="preserve">Devlin M, Schroeder T, McKinna L, Brodie J, Brando V, Dekker A (2012b). </w:t>
      </w:r>
      <w:r w:rsidRPr="00B20831">
        <w:rPr>
          <w:lang w:val="en-AU" w:eastAsia="en-AU"/>
        </w:rPr>
        <w:t>Monitoring and mapping of flood plumes in the Great Barrier Reef based on in-situ and remote sensing observations., in: Advances in Environmental Remote Sensing to Monitor Global Changes. CRC Press, Boca Raton.</w:t>
      </w:r>
    </w:p>
    <w:p w14:paraId="58F3CC87" w14:textId="77777777" w:rsidR="002314D0" w:rsidRPr="00B20831" w:rsidRDefault="002314D0" w:rsidP="002314D0">
      <w:pPr>
        <w:ind w:left="284" w:hanging="284"/>
        <w:rPr>
          <w:lang w:val="en-AU" w:eastAsia="en-AU"/>
        </w:rPr>
      </w:pPr>
      <w:r w:rsidRPr="00C61CEB">
        <w:rPr>
          <w:lang w:val="en-AU" w:eastAsia="en-AU"/>
        </w:rPr>
        <w:t xml:space="preserve">Devlin MJ, Wenger A, Petus C, da Silva ET, DeBose J, Álvarez-Romero J (2013). </w:t>
      </w:r>
      <w:r w:rsidRPr="00B20831">
        <w:rPr>
          <w:lang w:val="en-AU" w:eastAsia="en-AU"/>
        </w:rPr>
        <w:t>Reef Rescue Marine Monitoring Program. Final report of JCU activities 2011/12: flood plumes and extreme weather monitoring for the Great Barrier Reef Marine Park Authority (Report). James Cook University.</w:t>
      </w:r>
    </w:p>
    <w:p w14:paraId="1BFA4950" w14:textId="77777777" w:rsidR="002314D0" w:rsidRDefault="002314D0" w:rsidP="002314D0">
      <w:pPr>
        <w:ind w:left="284" w:hanging="284"/>
        <w:rPr>
          <w:lang w:val="en-AU" w:eastAsia="en-AU"/>
        </w:rPr>
      </w:pPr>
      <w:r w:rsidRPr="00B20831">
        <w:rPr>
          <w:lang w:val="en-AU" w:eastAsia="en-AU"/>
        </w:rPr>
        <w:t>Environmental Systems Research Institute</w:t>
      </w:r>
      <w:r>
        <w:rPr>
          <w:lang w:val="en-AU" w:eastAsia="en-AU"/>
        </w:rPr>
        <w:t xml:space="preserve"> (ESRI)</w:t>
      </w:r>
      <w:r w:rsidRPr="00B20831">
        <w:rPr>
          <w:lang w:val="en-AU" w:eastAsia="en-AU"/>
        </w:rPr>
        <w:t xml:space="preserve"> (2010). ArcGIS 10.0. Environmental Systems Research Institute (ESRI). Redlands, CA.</w:t>
      </w:r>
    </w:p>
    <w:p w14:paraId="6BDB359C" w14:textId="77777777" w:rsidR="002314D0" w:rsidRPr="00F60DFE" w:rsidRDefault="002314D0" w:rsidP="002314D0">
      <w:pPr>
        <w:ind w:left="284" w:hanging="284"/>
        <w:rPr>
          <w:lang w:val="en-AU" w:eastAsia="en-AU"/>
        </w:rPr>
      </w:pPr>
      <w:r w:rsidRPr="00F60DFE">
        <w:rPr>
          <w:lang w:val="en-AU" w:eastAsia="en-AU"/>
        </w:rPr>
        <w:t>US EPA, 1998. Guidelines for Ecological Risk Assessment. U.S. Environmental Protection</w:t>
      </w:r>
    </w:p>
    <w:p w14:paraId="53A4A0AD" w14:textId="77777777" w:rsidR="002314D0" w:rsidRPr="00B20831" w:rsidRDefault="002314D0" w:rsidP="002314D0">
      <w:pPr>
        <w:ind w:left="284" w:hanging="284"/>
        <w:rPr>
          <w:lang w:val="en-AU" w:eastAsia="en-AU"/>
        </w:rPr>
      </w:pPr>
      <w:r w:rsidRPr="00F60DFE">
        <w:rPr>
          <w:lang w:val="en-AU" w:eastAsia="en-AU"/>
        </w:rPr>
        <w:t>Agency, Risk Assessment Forum, Washington, D.C., p. 199. EPA/630/R095/002F.</w:t>
      </w:r>
    </w:p>
    <w:p w14:paraId="6DB4E230" w14:textId="77777777" w:rsidR="002314D0" w:rsidRPr="00B20831" w:rsidRDefault="002314D0" w:rsidP="002314D0">
      <w:pPr>
        <w:ind w:left="284" w:hanging="284"/>
        <w:rPr>
          <w:lang w:val="en-AU" w:eastAsia="en-AU"/>
        </w:rPr>
      </w:pPr>
      <w:r w:rsidRPr="00B20831">
        <w:rPr>
          <w:lang w:val="en-AU" w:eastAsia="en-AU"/>
        </w:rPr>
        <w:t>Furnas MJ, Mitchell AW, Skuza M (1995). Nitrogen and phosphorus budgets for the Central Great Barrier Reef Shelf. Research Publication No. 36. Great Barrier Reef Marine Park Authority, Townsville.</w:t>
      </w:r>
    </w:p>
    <w:p w14:paraId="4F56475E" w14:textId="77777777" w:rsidR="002314D0" w:rsidRPr="00EF5383" w:rsidRDefault="002314D0" w:rsidP="002314D0">
      <w:pPr>
        <w:ind w:left="284" w:hanging="284"/>
        <w:rPr>
          <w:lang w:val="fr-FR" w:eastAsia="en-AU"/>
        </w:rPr>
      </w:pPr>
      <w:r w:rsidRPr="00B20831">
        <w:rPr>
          <w:lang w:val="en-AU" w:eastAsia="en-AU"/>
        </w:rPr>
        <w:t xml:space="preserve">Furnas MJ, Mitchell AW, Skuza M, Brodie J (2005). In the other 90%: Phytoplankton responses to enhanced nutrient availability in the Great Barrier Reef lagoon. </w:t>
      </w:r>
      <w:r w:rsidRPr="00EF5383">
        <w:rPr>
          <w:lang w:val="fr-FR" w:eastAsia="en-AU"/>
        </w:rPr>
        <w:t>Marine Pollution Bulletin 51:</w:t>
      </w:r>
      <w:r>
        <w:rPr>
          <w:lang w:val="fr-FR" w:eastAsia="en-AU"/>
        </w:rPr>
        <w:t xml:space="preserve"> </w:t>
      </w:r>
      <w:r w:rsidRPr="00EF5383">
        <w:rPr>
          <w:lang w:val="fr-FR" w:eastAsia="en-AU"/>
        </w:rPr>
        <w:t xml:space="preserve">253-256. </w:t>
      </w:r>
    </w:p>
    <w:p w14:paraId="3BFCCBC6" w14:textId="77777777" w:rsidR="002314D0" w:rsidRPr="00B20831" w:rsidRDefault="002314D0" w:rsidP="002314D0">
      <w:pPr>
        <w:ind w:left="284" w:hanging="284"/>
        <w:rPr>
          <w:lang w:val="en-AU" w:eastAsia="en-AU"/>
        </w:rPr>
      </w:pPr>
      <w:r w:rsidRPr="00EF5383">
        <w:rPr>
          <w:lang w:val="fr-FR" w:eastAsia="en-AU"/>
        </w:rPr>
        <w:t xml:space="preserve">Furnas M, Alongi D, McKinnon D, Trott L, Skuza M (2011). </w:t>
      </w:r>
      <w:r w:rsidRPr="00B20831">
        <w:rPr>
          <w:lang w:val="en-AU" w:eastAsia="en-AU"/>
        </w:rPr>
        <w:t>Regional-scale nitrogen and phosphorus budgets for the northern (14°S) and central (17°S) Great Barrier Reef shelf ecosystem. Cont</w:t>
      </w:r>
      <w:r>
        <w:rPr>
          <w:lang w:val="en-AU" w:eastAsia="en-AU"/>
        </w:rPr>
        <w:t>inental</w:t>
      </w:r>
      <w:r w:rsidRPr="00B20831">
        <w:rPr>
          <w:lang w:val="en-AU" w:eastAsia="en-AU"/>
        </w:rPr>
        <w:t xml:space="preserve"> Shelf Res</w:t>
      </w:r>
      <w:r>
        <w:rPr>
          <w:lang w:val="en-AU" w:eastAsia="en-AU"/>
        </w:rPr>
        <w:t>earch</w:t>
      </w:r>
      <w:r w:rsidRPr="00B20831">
        <w:rPr>
          <w:lang w:val="en-AU" w:eastAsia="en-AU"/>
        </w:rPr>
        <w:t xml:space="preserve"> 31</w:t>
      </w:r>
      <w:r>
        <w:rPr>
          <w:lang w:val="en-AU" w:eastAsia="en-AU"/>
        </w:rPr>
        <w:t>:</w:t>
      </w:r>
      <w:r w:rsidRPr="00B20831">
        <w:rPr>
          <w:lang w:val="en-AU" w:eastAsia="en-AU"/>
        </w:rPr>
        <w:t xml:space="preserve"> 1967</w:t>
      </w:r>
      <w:r>
        <w:rPr>
          <w:lang w:val="en-AU" w:eastAsia="en-AU"/>
        </w:rPr>
        <w:t>-</w:t>
      </w:r>
      <w:r w:rsidRPr="00B20831">
        <w:rPr>
          <w:lang w:val="en-AU" w:eastAsia="en-AU"/>
        </w:rPr>
        <w:t>1990. doi:10.1016/j.csr.2011.09.007</w:t>
      </w:r>
    </w:p>
    <w:p w14:paraId="6C22309C" w14:textId="77777777" w:rsidR="002314D0" w:rsidRDefault="002314D0" w:rsidP="002314D0">
      <w:pPr>
        <w:ind w:left="284" w:hanging="284"/>
        <w:rPr>
          <w:lang w:val="en-AU" w:eastAsia="en-AU"/>
        </w:rPr>
      </w:pPr>
      <w:r w:rsidRPr="00B20831">
        <w:rPr>
          <w:lang w:val="en-AU" w:eastAsia="en-AU"/>
        </w:rPr>
        <w:t xml:space="preserve">Great Barrier Reef Marine Park Authority </w:t>
      </w:r>
      <w:r>
        <w:rPr>
          <w:lang w:val="en-AU" w:eastAsia="en-AU"/>
        </w:rPr>
        <w:t xml:space="preserve">(GBRMPA) </w:t>
      </w:r>
      <w:r w:rsidRPr="00B20831">
        <w:rPr>
          <w:lang w:val="en-AU" w:eastAsia="en-AU"/>
        </w:rPr>
        <w:t>(2010). Water Quality Guidelines for the Great Barrier Reef Marine Park. Revised Edition 2010. Great Barrier Reef Marine Park Authority, Townsville. 100</w:t>
      </w:r>
      <w:r>
        <w:rPr>
          <w:lang w:val="en-AU" w:eastAsia="en-AU"/>
        </w:rPr>
        <w:t xml:space="preserve"> </w:t>
      </w:r>
      <w:r w:rsidRPr="00B20831">
        <w:rPr>
          <w:lang w:val="en-AU" w:eastAsia="en-AU"/>
        </w:rPr>
        <w:t>pp.</w:t>
      </w:r>
    </w:p>
    <w:p w14:paraId="76AFCE06" w14:textId="77777777" w:rsidR="002314D0" w:rsidRPr="00B20831" w:rsidRDefault="002314D0" w:rsidP="002314D0">
      <w:pPr>
        <w:ind w:left="284" w:hanging="284"/>
        <w:rPr>
          <w:lang w:val="en-AU" w:eastAsia="en-AU"/>
        </w:rPr>
      </w:pPr>
      <w:r w:rsidRPr="00B20831">
        <w:rPr>
          <w:lang w:val="en-AU" w:eastAsia="en-AU"/>
        </w:rPr>
        <w:t>Harding B, Tremblay C, Cousineau D (2014). Standard errors: A review and evaluation of standard error estimators using Monte Carlo simulations. Quant</w:t>
      </w:r>
      <w:r>
        <w:rPr>
          <w:lang w:val="en-AU" w:eastAsia="en-AU"/>
        </w:rPr>
        <w:t>ative</w:t>
      </w:r>
      <w:r w:rsidRPr="00B20831">
        <w:rPr>
          <w:lang w:val="en-AU" w:eastAsia="en-AU"/>
        </w:rPr>
        <w:t xml:space="preserve"> Methods Phycol</w:t>
      </w:r>
      <w:r>
        <w:rPr>
          <w:lang w:val="en-AU" w:eastAsia="en-AU"/>
        </w:rPr>
        <w:t>ology</w:t>
      </w:r>
      <w:r w:rsidRPr="00B20831">
        <w:rPr>
          <w:lang w:val="en-AU" w:eastAsia="en-AU"/>
        </w:rPr>
        <w:t xml:space="preserve"> 10</w:t>
      </w:r>
      <w:r>
        <w:rPr>
          <w:lang w:val="en-AU" w:eastAsia="en-AU"/>
        </w:rPr>
        <w:t xml:space="preserve">: </w:t>
      </w:r>
      <w:r w:rsidRPr="00B20831">
        <w:rPr>
          <w:lang w:val="en-AU" w:eastAsia="en-AU"/>
        </w:rPr>
        <w:t>107</w:t>
      </w:r>
      <w:r>
        <w:rPr>
          <w:lang w:val="en-AU" w:eastAsia="en-AU"/>
        </w:rPr>
        <w:t>-</w:t>
      </w:r>
      <w:r w:rsidRPr="00B20831">
        <w:rPr>
          <w:lang w:val="en-AU" w:eastAsia="en-AU"/>
        </w:rPr>
        <w:t>123.</w:t>
      </w:r>
    </w:p>
    <w:p w14:paraId="517FB809" w14:textId="77777777" w:rsidR="002314D0" w:rsidRPr="00B20831" w:rsidRDefault="002314D0" w:rsidP="002314D0">
      <w:pPr>
        <w:ind w:left="284" w:hanging="284"/>
        <w:rPr>
          <w:lang w:val="en-AU" w:eastAsia="en-AU"/>
        </w:rPr>
      </w:pPr>
      <w:r w:rsidRPr="00B20831">
        <w:rPr>
          <w:lang w:val="en-AU" w:eastAsia="en-AU"/>
        </w:rPr>
        <w:t>Hijmans RJ, Etten J van, Mattiuzzi M, Sumner M, Greenberg JA, Lamigueiro OP, Bevan A, Racine, EB, Shortridge A (2015). raster: Geographic Data Analysis and Modeling.</w:t>
      </w:r>
    </w:p>
    <w:p w14:paraId="2BC414DA" w14:textId="77777777" w:rsidR="002314D0" w:rsidRDefault="002314D0" w:rsidP="002314D0">
      <w:pPr>
        <w:ind w:left="284" w:hanging="284"/>
        <w:rPr>
          <w:lang w:val="en-AU" w:eastAsia="en-AU"/>
        </w:rPr>
      </w:pPr>
      <w:r w:rsidRPr="00B20831">
        <w:rPr>
          <w:lang w:val="en-AU" w:eastAsia="en-AU"/>
        </w:rPr>
        <w:t>Holmes RM, Aminot A, Kérouel R, Hooker BA, Peterson BJ (1999). A simple and precise method for measuring ammonium in marine and freshwater ecosystems. Canadian Journal of Fisheries and Aquatic Science 56:</w:t>
      </w:r>
      <w:r>
        <w:rPr>
          <w:lang w:val="en-AU" w:eastAsia="en-AU"/>
        </w:rPr>
        <w:t xml:space="preserve"> </w:t>
      </w:r>
      <w:r w:rsidRPr="00B20831">
        <w:rPr>
          <w:lang w:val="en-AU" w:eastAsia="en-AU"/>
        </w:rPr>
        <w:t>1801-1808.</w:t>
      </w:r>
    </w:p>
    <w:p w14:paraId="1C60B209" w14:textId="77777777" w:rsidR="002314D0" w:rsidRDefault="002314D0" w:rsidP="002314D0">
      <w:pPr>
        <w:widowControl w:val="0"/>
        <w:autoSpaceDE w:val="0"/>
        <w:autoSpaceDN w:val="0"/>
        <w:adjustRightInd w:val="0"/>
        <w:spacing w:after="240"/>
        <w:ind w:left="284" w:hanging="284"/>
        <w:rPr>
          <w:rFonts w:cs="Arial"/>
          <w:color w:val="000000"/>
          <w:szCs w:val="22"/>
        </w:rPr>
      </w:pPr>
      <w:r w:rsidRPr="001853EB">
        <w:rPr>
          <w:lang w:val="en-AU" w:eastAsia="en-AU"/>
        </w:rPr>
        <w:t>Honchin</w:t>
      </w:r>
      <w:r>
        <w:rPr>
          <w:lang w:val="en-AU" w:eastAsia="en-AU"/>
        </w:rPr>
        <w:t xml:space="preserve"> C</w:t>
      </w:r>
      <w:r w:rsidRPr="001853EB">
        <w:rPr>
          <w:lang w:val="en-AU" w:eastAsia="en-AU"/>
        </w:rPr>
        <w:t xml:space="preserve">, </w:t>
      </w:r>
      <w:r>
        <w:rPr>
          <w:lang w:val="en-AU" w:eastAsia="en-AU"/>
        </w:rPr>
        <w:t xml:space="preserve">Howley C, Moss A, </w:t>
      </w:r>
      <w:r w:rsidRPr="001853EB">
        <w:rPr>
          <w:lang w:val="en-AU" w:eastAsia="en-AU"/>
        </w:rPr>
        <w:t>Moulton</w:t>
      </w:r>
      <w:r>
        <w:rPr>
          <w:lang w:val="en-AU" w:eastAsia="en-AU"/>
        </w:rPr>
        <w:t xml:space="preserve"> D</w:t>
      </w:r>
      <w:r>
        <w:rPr>
          <w:rFonts w:cs="Arial"/>
          <w:color w:val="000000"/>
          <w:szCs w:val="22"/>
        </w:rPr>
        <w:t xml:space="preserve"> (2017). Draft environmental values and water quality objectives for eastern Cape York waters. Department of Environment and Heritage Protection, Queensland Government. </w:t>
      </w:r>
    </w:p>
    <w:p w14:paraId="449AB7A5" w14:textId="77777777" w:rsidR="002314D0" w:rsidRDefault="002314D0" w:rsidP="002314D0">
      <w:pPr>
        <w:autoSpaceDE w:val="0"/>
        <w:autoSpaceDN w:val="0"/>
        <w:adjustRightInd w:val="0"/>
        <w:ind w:left="284" w:hanging="284"/>
        <w:rPr>
          <w:rFonts w:cs="Arial"/>
          <w:szCs w:val="22"/>
          <w:lang w:val="en-AU"/>
        </w:rPr>
      </w:pPr>
      <w:r>
        <w:rPr>
          <w:rFonts w:cs="Arial"/>
          <w:szCs w:val="22"/>
          <w:lang w:val="en-AU"/>
        </w:rPr>
        <w:t>Howley C (2010). Results of the Laura-Normanby River Water Quality Monitoring Project: An assessment of ambient water quality and water quality impacts. CYMAG Environmental, Inc., Cooktown.</w:t>
      </w:r>
    </w:p>
    <w:p w14:paraId="7E840D81" w14:textId="77777777" w:rsidR="002314D0" w:rsidRPr="00B20831" w:rsidRDefault="002314D0" w:rsidP="002314D0">
      <w:pPr>
        <w:ind w:left="284" w:hanging="284"/>
        <w:rPr>
          <w:lang w:val="en-AU" w:eastAsia="en-AU"/>
        </w:rPr>
      </w:pPr>
      <w:r w:rsidRPr="00B20831">
        <w:rPr>
          <w:lang w:val="en-AU" w:eastAsia="en-AU"/>
        </w:rPr>
        <w:t>Jeffrey SW, Humphrey, GF (1975). New spectrophotometric equations for determining chlorophylls a1, b1, c1 and c2 in higher plants, algae and natural phytoplankton. Biochem</w:t>
      </w:r>
      <w:r>
        <w:rPr>
          <w:lang w:val="en-AU" w:eastAsia="en-AU"/>
        </w:rPr>
        <w:t>istry</w:t>
      </w:r>
      <w:r w:rsidRPr="00B20831">
        <w:rPr>
          <w:lang w:val="en-AU" w:eastAsia="en-AU"/>
        </w:rPr>
        <w:t xml:space="preserve"> Physiol</w:t>
      </w:r>
      <w:r>
        <w:rPr>
          <w:lang w:val="en-AU" w:eastAsia="en-AU"/>
        </w:rPr>
        <w:t>ogy</w:t>
      </w:r>
      <w:r w:rsidRPr="00B20831">
        <w:rPr>
          <w:lang w:val="en-AU" w:eastAsia="en-AU"/>
        </w:rPr>
        <w:t xml:space="preserve"> Pflanz. 167:</w:t>
      </w:r>
      <w:r>
        <w:rPr>
          <w:lang w:val="en-AU" w:eastAsia="en-AU"/>
        </w:rPr>
        <w:t xml:space="preserve"> </w:t>
      </w:r>
      <w:r w:rsidRPr="00B20831">
        <w:rPr>
          <w:lang w:val="en-AU" w:eastAsia="en-AU"/>
        </w:rPr>
        <w:t>191-194.</w:t>
      </w:r>
    </w:p>
    <w:p w14:paraId="2B070287" w14:textId="77777777" w:rsidR="002314D0" w:rsidRPr="008B452D" w:rsidRDefault="002314D0" w:rsidP="002314D0">
      <w:pPr>
        <w:ind w:left="284" w:hanging="284"/>
        <w:rPr>
          <w:lang w:val="en-AU" w:eastAsia="en-AU"/>
        </w:rPr>
      </w:pPr>
      <w:r w:rsidRPr="00B20831">
        <w:rPr>
          <w:lang w:val="en-AU" w:eastAsia="en-AU"/>
        </w:rPr>
        <w:t>Joo M, Raymo</w:t>
      </w:r>
      <w:r w:rsidRPr="00F84296">
        <w:rPr>
          <w:lang w:val="en-AU" w:eastAsia="en-AU"/>
        </w:rPr>
        <w:t>nd MAA, McNeil VH, Huggins R, Turner RDR, Choy S (2012)</w:t>
      </w:r>
      <w:r>
        <w:rPr>
          <w:lang w:val="en-AU" w:eastAsia="en-AU"/>
        </w:rPr>
        <w:t>.</w:t>
      </w:r>
      <w:r w:rsidRPr="00F84296">
        <w:rPr>
          <w:lang w:val="en-AU" w:eastAsia="en-AU"/>
        </w:rPr>
        <w:t xml:space="preserve"> Estimates of sediment and nutrient loads in 10 major catchments draining to the Great Barrier Reef during 2006–2009. </w:t>
      </w:r>
      <w:r w:rsidRPr="008B452D">
        <w:rPr>
          <w:lang w:val="en-AU" w:eastAsia="en-AU"/>
        </w:rPr>
        <w:t>Marine Pollution Bulletin 65:</w:t>
      </w:r>
      <w:r>
        <w:rPr>
          <w:lang w:val="en-AU" w:eastAsia="en-AU"/>
        </w:rPr>
        <w:t xml:space="preserve"> </w:t>
      </w:r>
      <w:r w:rsidRPr="008B452D">
        <w:rPr>
          <w:lang w:val="en-AU" w:eastAsia="en-AU"/>
        </w:rPr>
        <w:t>150-166.</w:t>
      </w:r>
    </w:p>
    <w:p w14:paraId="4F1CDF5F" w14:textId="762D59C8" w:rsidR="00337D1F" w:rsidRDefault="00337D1F" w:rsidP="002314D0">
      <w:pPr>
        <w:ind w:left="284" w:hanging="284"/>
        <w:rPr>
          <w:lang w:val="en-AU" w:eastAsia="en-AU"/>
        </w:rPr>
      </w:pPr>
      <w:r>
        <w:rPr>
          <w:lang w:val="en-AU" w:eastAsia="en-AU"/>
        </w:rPr>
        <w:t xml:space="preserve">Kuhnert PM, Henderson BL, Lewis SE, Bainbridge Z, Wilkinson SN, Brodie JE (2012). </w:t>
      </w:r>
      <w:r w:rsidRPr="00337D1F">
        <w:rPr>
          <w:lang w:val="en-AU" w:eastAsia="en-AU"/>
        </w:rPr>
        <w:t>Quantifying total suspended sediment export from the Burdekin River catchment using the loads regression estimator tool</w:t>
      </w:r>
      <w:r w:rsidR="004178F3">
        <w:rPr>
          <w:lang w:val="en-AU" w:eastAsia="en-AU"/>
        </w:rPr>
        <w:t xml:space="preserve">. </w:t>
      </w:r>
      <w:r w:rsidR="004178F3" w:rsidRPr="004178F3">
        <w:rPr>
          <w:lang w:val="en-AU" w:eastAsia="en-AU"/>
        </w:rPr>
        <w:t>Water Resources Research 48(4):</w:t>
      </w:r>
      <w:r w:rsidR="004178F3">
        <w:rPr>
          <w:lang w:val="en-AU" w:eastAsia="en-AU"/>
        </w:rPr>
        <w:t xml:space="preserve"> </w:t>
      </w:r>
      <w:r w:rsidR="004178F3" w:rsidRPr="004178F3">
        <w:rPr>
          <w:lang w:val="en-AU" w:eastAsia="en-AU"/>
        </w:rPr>
        <w:t>DOI: 10.1029/2011WR011080</w:t>
      </w:r>
      <w:r w:rsidR="004178F3">
        <w:rPr>
          <w:lang w:val="en-AU" w:eastAsia="en-AU"/>
        </w:rPr>
        <w:t>.</w:t>
      </w:r>
    </w:p>
    <w:p w14:paraId="46F8C7D7" w14:textId="77777777" w:rsidR="002314D0" w:rsidRPr="00BA4912" w:rsidRDefault="002314D0" w:rsidP="002314D0">
      <w:pPr>
        <w:ind w:left="284" w:hanging="284"/>
        <w:rPr>
          <w:lang w:val="en-AU" w:eastAsia="en-AU"/>
        </w:rPr>
      </w:pPr>
      <w:r w:rsidRPr="00BA4912">
        <w:rPr>
          <w:lang w:val="en-AU" w:eastAsia="en-AU"/>
        </w:rPr>
        <w:t xml:space="preserve">Kwiatkowska et al. </w:t>
      </w:r>
      <w:r>
        <w:rPr>
          <w:lang w:val="en-AU" w:eastAsia="en-AU"/>
        </w:rPr>
        <w:t>(</w:t>
      </w:r>
      <w:r w:rsidRPr="00BA4912">
        <w:rPr>
          <w:lang w:val="en-AU" w:eastAsia="en-AU"/>
        </w:rPr>
        <w:t>2008</w:t>
      </w:r>
      <w:r>
        <w:rPr>
          <w:lang w:val="en-AU" w:eastAsia="en-AU"/>
        </w:rPr>
        <w:t>).</w:t>
      </w:r>
      <w:r w:rsidRPr="00BA4912">
        <w:rPr>
          <w:lang w:val="en-AU" w:eastAsia="en-AU"/>
        </w:rPr>
        <w:t xml:space="preserve"> Cross</w:t>
      </w:r>
      <w:r>
        <w:rPr>
          <w:lang w:val="en-AU" w:eastAsia="en-AU"/>
        </w:rPr>
        <w:t xml:space="preserve"> </w:t>
      </w:r>
      <w:r w:rsidRPr="00BA4912">
        <w:rPr>
          <w:lang w:val="en-AU" w:eastAsia="en-AU"/>
        </w:rPr>
        <w:t xml:space="preserve">calibration of </w:t>
      </w:r>
      <w:r>
        <w:rPr>
          <w:lang w:val="en-AU" w:eastAsia="en-AU"/>
        </w:rPr>
        <w:t>o</w:t>
      </w:r>
      <w:r w:rsidRPr="00BA4912">
        <w:rPr>
          <w:lang w:val="en-AU" w:eastAsia="en-AU"/>
        </w:rPr>
        <w:t>cean-</w:t>
      </w:r>
      <w:r>
        <w:rPr>
          <w:lang w:val="en-AU" w:eastAsia="en-AU"/>
        </w:rPr>
        <w:t>c</w:t>
      </w:r>
      <w:r w:rsidRPr="00BA4912">
        <w:rPr>
          <w:lang w:val="en-AU" w:eastAsia="en-AU"/>
        </w:rPr>
        <w:t xml:space="preserve">olor </w:t>
      </w:r>
      <w:r>
        <w:rPr>
          <w:lang w:val="en-AU" w:eastAsia="en-AU"/>
        </w:rPr>
        <w:t>b</w:t>
      </w:r>
      <w:r w:rsidRPr="00BA4912">
        <w:rPr>
          <w:lang w:val="en-AU" w:eastAsia="en-AU"/>
        </w:rPr>
        <w:t xml:space="preserve">ands from </w:t>
      </w:r>
      <w:r>
        <w:rPr>
          <w:lang w:val="en-AU" w:eastAsia="en-AU"/>
        </w:rPr>
        <w:t>m</w:t>
      </w:r>
      <w:r w:rsidRPr="00BA4912">
        <w:rPr>
          <w:lang w:val="en-AU" w:eastAsia="en-AU"/>
        </w:rPr>
        <w:t>oderate-</w:t>
      </w:r>
      <w:r>
        <w:rPr>
          <w:lang w:val="en-AU" w:eastAsia="en-AU"/>
        </w:rPr>
        <w:t>r</w:t>
      </w:r>
      <w:r w:rsidRPr="00BA4912">
        <w:rPr>
          <w:lang w:val="en-AU" w:eastAsia="en-AU"/>
        </w:rPr>
        <w:t xml:space="preserve">esolution </w:t>
      </w:r>
      <w:r>
        <w:rPr>
          <w:lang w:val="en-AU" w:eastAsia="en-AU"/>
        </w:rPr>
        <w:t>i</w:t>
      </w:r>
      <w:r w:rsidRPr="00BA4912">
        <w:rPr>
          <w:lang w:val="en-AU" w:eastAsia="en-AU"/>
        </w:rPr>
        <w:t xml:space="preserve">maging </w:t>
      </w:r>
      <w:r>
        <w:rPr>
          <w:lang w:val="en-AU" w:eastAsia="en-AU"/>
        </w:rPr>
        <w:t>s</w:t>
      </w:r>
      <w:r w:rsidRPr="00BA4912">
        <w:rPr>
          <w:lang w:val="en-AU" w:eastAsia="en-AU"/>
        </w:rPr>
        <w:t xml:space="preserve">pectrometer on Terra </w:t>
      </w:r>
      <w:r>
        <w:rPr>
          <w:lang w:val="en-AU" w:eastAsia="en-AU"/>
        </w:rPr>
        <w:t>p</w:t>
      </w:r>
      <w:r w:rsidRPr="00BA4912">
        <w:rPr>
          <w:lang w:val="en-AU" w:eastAsia="en-AU"/>
        </w:rPr>
        <w:t>la</w:t>
      </w:r>
      <w:r>
        <w:rPr>
          <w:lang w:val="en-AU" w:eastAsia="en-AU"/>
        </w:rPr>
        <w:t>tform, Applied Optics</w:t>
      </w:r>
      <w:r w:rsidRPr="00BA4912">
        <w:rPr>
          <w:lang w:val="en-AU" w:eastAsia="en-AU"/>
        </w:rPr>
        <w:t xml:space="preserve"> 47</w:t>
      </w:r>
      <w:r>
        <w:rPr>
          <w:lang w:val="en-AU" w:eastAsia="en-AU"/>
        </w:rPr>
        <w:t>(</w:t>
      </w:r>
      <w:r w:rsidRPr="00BA4912">
        <w:rPr>
          <w:lang w:val="en-AU" w:eastAsia="en-AU"/>
        </w:rPr>
        <w:t>36</w:t>
      </w:r>
      <w:r>
        <w:rPr>
          <w:lang w:val="en-AU" w:eastAsia="en-AU"/>
        </w:rPr>
        <w:t>):</w:t>
      </w:r>
      <w:r w:rsidRPr="00BA4912">
        <w:rPr>
          <w:lang w:val="en-AU" w:eastAsia="en-AU"/>
        </w:rPr>
        <w:t xml:space="preserve"> 6796-6810.</w:t>
      </w:r>
    </w:p>
    <w:p w14:paraId="511751EE" w14:textId="77777777" w:rsidR="002314D0" w:rsidRPr="00B20831" w:rsidRDefault="002314D0" w:rsidP="002314D0">
      <w:pPr>
        <w:ind w:left="284" w:hanging="284"/>
        <w:rPr>
          <w:lang w:val="en-AU" w:eastAsia="en-AU"/>
        </w:rPr>
      </w:pPr>
      <w:r w:rsidRPr="008B452D">
        <w:rPr>
          <w:lang w:val="en-AU" w:eastAsia="en-AU"/>
        </w:rPr>
        <w:t xml:space="preserve">Lewis SE, Brodie JE, Endo G, Lough J, Furnas M, Bainbridge ZT (2014). </w:t>
      </w:r>
      <w:r w:rsidRPr="00B20831">
        <w:rPr>
          <w:lang w:val="en-AU" w:eastAsia="en-AU"/>
        </w:rPr>
        <w:t>Synthesising historical land use change, fertiliser and pesticide usage and pollutant load data in the regulated catchments to quantify baseline and changing loads exported to the Great Barrier Reef. (No. 14/2014), TropWATER Report. James Cook University, Townsville, AU.</w:t>
      </w:r>
    </w:p>
    <w:p w14:paraId="06AEF49A" w14:textId="77777777" w:rsidR="002314D0" w:rsidRPr="00B20831" w:rsidRDefault="002314D0" w:rsidP="002314D0">
      <w:pPr>
        <w:ind w:left="284" w:hanging="284"/>
        <w:rPr>
          <w:lang w:val="en-AU" w:eastAsia="en-AU"/>
        </w:rPr>
      </w:pPr>
      <w:r w:rsidRPr="00B20831">
        <w:rPr>
          <w:lang w:val="en-AU" w:eastAsia="en-AU"/>
        </w:rPr>
        <w:t>Luick JL, Mason L, Hardy T, Furnas MJ (2007). Circulation in the Great Barrier Reef Lagoon using numerical tracers and in-situ data. Cont</w:t>
      </w:r>
      <w:r>
        <w:rPr>
          <w:lang w:val="en-AU" w:eastAsia="en-AU"/>
        </w:rPr>
        <w:t>inental</w:t>
      </w:r>
      <w:r w:rsidRPr="00B20831">
        <w:rPr>
          <w:lang w:val="en-AU" w:eastAsia="en-AU"/>
        </w:rPr>
        <w:t xml:space="preserve"> Shelf Res</w:t>
      </w:r>
      <w:r>
        <w:rPr>
          <w:lang w:val="en-AU" w:eastAsia="en-AU"/>
        </w:rPr>
        <w:t>earch</w:t>
      </w:r>
      <w:r w:rsidRPr="00B20831">
        <w:rPr>
          <w:lang w:val="en-AU" w:eastAsia="en-AU"/>
        </w:rPr>
        <w:t xml:space="preserve"> 27</w:t>
      </w:r>
      <w:r>
        <w:rPr>
          <w:lang w:val="en-AU" w:eastAsia="en-AU"/>
        </w:rPr>
        <w:t xml:space="preserve">: </w:t>
      </w:r>
      <w:r w:rsidRPr="00B20831">
        <w:rPr>
          <w:lang w:val="en-AU" w:eastAsia="en-AU"/>
        </w:rPr>
        <w:t>757</w:t>
      </w:r>
      <w:r>
        <w:rPr>
          <w:lang w:val="en-AU" w:eastAsia="en-AU"/>
        </w:rPr>
        <w:t>-</w:t>
      </w:r>
      <w:r w:rsidRPr="00B20831">
        <w:rPr>
          <w:lang w:val="en-AU" w:eastAsia="en-AU"/>
        </w:rPr>
        <w:t>778. doi:10.1016/j.csr.2006.11.020</w:t>
      </w:r>
    </w:p>
    <w:p w14:paraId="00EA62F5" w14:textId="77777777" w:rsidR="002314D0" w:rsidRDefault="002314D0" w:rsidP="002314D0">
      <w:pPr>
        <w:ind w:left="284" w:hanging="284"/>
        <w:rPr>
          <w:lang w:val="en-AU" w:eastAsia="en-AU"/>
        </w:rPr>
      </w:pPr>
      <w:r w:rsidRPr="00B20831">
        <w:rPr>
          <w:lang w:val="en-AU" w:eastAsia="en-AU"/>
        </w:rPr>
        <w:t>Middelburg J, Nieuwenhuize J (2001). Nitrogen Isotope Tracing of Dissolved Inorganic Nitrogen Behaviour in Tidal Estuaries. Estuar</w:t>
      </w:r>
      <w:r>
        <w:rPr>
          <w:lang w:val="en-AU" w:eastAsia="en-AU"/>
        </w:rPr>
        <w:t>ine</w:t>
      </w:r>
      <w:r w:rsidRPr="00B20831">
        <w:rPr>
          <w:lang w:val="en-AU" w:eastAsia="en-AU"/>
        </w:rPr>
        <w:t xml:space="preserve"> Coast</w:t>
      </w:r>
      <w:r>
        <w:rPr>
          <w:lang w:val="en-AU" w:eastAsia="en-AU"/>
        </w:rPr>
        <w:t xml:space="preserve">al </w:t>
      </w:r>
      <w:r w:rsidRPr="00B20831">
        <w:rPr>
          <w:lang w:val="en-AU" w:eastAsia="en-AU"/>
        </w:rPr>
        <w:t>Shelf Sci</w:t>
      </w:r>
      <w:r>
        <w:rPr>
          <w:lang w:val="en-AU" w:eastAsia="en-AU"/>
        </w:rPr>
        <w:t>ence</w:t>
      </w:r>
      <w:r w:rsidRPr="00B20831">
        <w:rPr>
          <w:lang w:val="en-AU" w:eastAsia="en-AU"/>
        </w:rPr>
        <w:t xml:space="preserve"> 53</w:t>
      </w:r>
      <w:r>
        <w:rPr>
          <w:lang w:val="en-AU" w:eastAsia="en-AU"/>
        </w:rPr>
        <w:t>:</w:t>
      </w:r>
      <w:r w:rsidRPr="00B20831">
        <w:rPr>
          <w:lang w:val="en-AU" w:eastAsia="en-AU"/>
        </w:rPr>
        <w:t xml:space="preserve"> 385</w:t>
      </w:r>
      <w:r>
        <w:rPr>
          <w:lang w:val="en-AU" w:eastAsia="en-AU"/>
        </w:rPr>
        <w:t>-</w:t>
      </w:r>
      <w:r w:rsidRPr="00B20831">
        <w:rPr>
          <w:lang w:val="en-AU" w:eastAsia="en-AU"/>
        </w:rPr>
        <w:t>391. doi:10.1006/ecss.2001.0805</w:t>
      </w:r>
    </w:p>
    <w:p w14:paraId="3AE30E85" w14:textId="5F34BF17" w:rsidR="002314D0" w:rsidRPr="00B20831" w:rsidRDefault="002314D0" w:rsidP="002314D0">
      <w:pPr>
        <w:ind w:left="284" w:hanging="284"/>
        <w:rPr>
          <w:lang w:val="en-AU" w:eastAsia="en-AU"/>
        </w:rPr>
      </w:pPr>
      <w:r w:rsidRPr="00ED3BB2">
        <w:rPr>
          <w:lang w:val="en-AU" w:eastAsia="en-AU"/>
        </w:rPr>
        <w:t>Novoa S, Wernand MR, Van der Woerd H</w:t>
      </w:r>
      <w:r>
        <w:rPr>
          <w:lang w:val="en-AU" w:eastAsia="en-AU"/>
        </w:rPr>
        <w:t>J</w:t>
      </w:r>
      <w:r w:rsidRPr="00ED3BB2">
        <w:rPr>
          <w:lang w:val="en-AU" w:eastAsia="en-AU"/>
        </w:rPr>
        <w:t xml:space="preserve"> </w:t>
      </w:r>
      <w:r>
        <w:rPr>
          <w:lang w:val="en-AU" w:eastAsia="en-AU"/>
        </w:rPr>
        <w:t>(</w:t>
      </w:r>
      <w:r w:rsidRPr="00ED3BB2">
        <w:rPr>
          <w:lang w:val="en-AU" w:eastAsia="en-AU"/>
        </w:rPr>
        <w:t>2014</w:t>
      </w:r>
      <w:r>
        <w:rPr>
          <w:lang w:val="en-AU" w:eastAsia="en-AU"/>
        </w:rPr>
        <w:t>)</w:t>
      </w:r>
      <w:r w:rsidRPr="00ED3BB2">
        <w:rPr>
          <w:lang w:val="en-AU" w:eastAsia="en-AU"/>
        </w:rPr>
        <w:t>. The modern Forel-Ule scale: a ‘do-it-yourself’ colour comparator for water monitoring. J</w:t>
      </w:r>
      <w:r>
        <w:rPr>
          <w:lang w:val="en-AU" w:eastAsia="en-AU"/>
        </w:rPr>
        <w:t>ournal of</w:t>
      </w:r>
      <w:r w:rsidRPr="00ED3BB2">
        <w:rPr>
          <w:lang w:val="en-AU" w:eastAsia="en-AU"/>
        </w:rPr>
        <w:t xml:space="preserve"> </w:t>
      </w:r>
      <w:r>
        <w:rPr>
          <w:lang w:val="en-AU" w:eastAsia="en-AU"/>
        </w:rPr>
        <w:t xml:space="preserve">the </w:t>
      </w:r>
      <w:r w:rsidRPr="00ED3BB2">
        <w:rPr>
          <w:lang w:val="en-AU" w:eastAsia="en-AU"/>
        </w:rPr>
        <w:t>Eur</w:t>
      </w:r>
      <w:r>
        <w:rPr>
          <w:lang w:val="en-AU" w:eastAsia="en-AU"/>
        </w:rPr>
        <w:t>opean</w:t>
      </w:r>
      <w:r w:rsidRPr="00ED3BB2">
        <w:rPr>
          <w:lang w:val="en-AU" w:eastAsia="en-AU"/>
        </w:rPr>
        <w:t xml:space="preserve"> Opt</w:t>
      </w:r>
      <w:r>
        <w:rPr>
          <w:lang w:val="en-AU" w:eastAsia="en-AU"/>
        </w:rPr>
        <w:t>ical</w:t>
      </w:r>
      <w:r w:rsidRPr="00ED3BB2">
        <w:rPr>
          <w:lang w:val="en-AU" w:eastAsia="en-AU"/>
        </w:rPr>
        <w:t xml:space="preserve"> Soc</w:t>
      </w:r>
      <w:r>
        <w:rPr>
          <w:lang w:val="en-AU" w:eastAsia="en-AU"/>
        </w:rPr>
        <w:t>iety -</w:t>
      </w:r>
      <w:r w:rsidRPr="00ED3BB2">
        <w:rPr>
          <w:lang w:val="en-AU" w:eastAsia="en-AU"/>
        </w:rPr>
        <w:t xml:space="preserve"> Rapid</w:t>
      </w:r>
      <w:r>
        <w:rPr>
          <w:lang w:val="en-AU" w:eastAsia="en-AU"/>
        </w:rPr>
        <w:t xml:space="preserve"> Publications</w:t>
      </w:r>
      <w:r w:rsidRPr="00ED3BB2">
        <w:rPr>
          <w:lang w:val="en-AU" w:eastAsia="en-AU"/>
        </w:rPr>
        <w:t xml:space="preserve"> 9</w:t>
      </w:r>
      <w:r>
        <w:rPr>
          <w:lang w:val="en-AU" w:eastAsia="en-AU"/>
        </w:rPr>
        <w:t xml:space="preserve">: </w:t>
      </w:r>
      <w:r w:rsidRPr="00ED3BB2">
        <w:rPr>
          <w:lang w:val="en-AU" w:eastAsia="en-AU"/>
        </w:rPr>
        <w:t>14025.</w:t>
      </w:r>
    </w:p>
    <w:p w14:paraId="33B0E307" w14:textId="77777777" w:rsidR="002314D0" w:rsidRPr="00EF5383" w:rsidRDefault="002314D0" w:rsidP="002314D0">
      <w:pPr>
        <w:ind w:left="284" w:hanging="284"/>
        <w:rPr>
          <w:lang w:val="fr-FR" w:eastAsia="en-AU"/>
        </w:rPr>
      </w:pPr>
      <w:r w:rsidRPr="00B20831">
        <w:rPr>
          <w:lang w:val="en-AU" w:eastAsia="en-AU"/>
        </w:rPr>
        <w:t xml:space="preserve">Packett R, Dougall C, Rohde K, Noble R (2009). Agricultural lands are hot-spots for annual runoff polluting the southern Great Barrier Reef lagoon. </w:t>
      </w:r>
      <w:r w:rsidRPr="00EF5383">
        <w:rPr>
          <w:lang w:val="fr-FR" w:eastAsia="en-AU"/>
        </w:rPr>
        <w:t>Mar</w:t>
      </w:r>
      <w:r>
        <w:rPr>
          <w:lang w:val="fr-FR" w:eastAsia="en-AU"/>
        </w:rPr>
        <w:t>ine</w:t>
      </w:r>
      <w:r w:rsidRPr="00EF5383">
        <w:rPr>
          <w:lang w:val="fr-FR" w:eastAsia="en-AU"/>
        </w:rPr>
        <w:t xml:space="preserve"> Pollut</w:t>
      </w:r>
      <w:r>
        <w:rPr>
          <w:lang w:val="fr-FR" w:eastAsia="en-AU"/>
        </w:rPr>
        <w:t>ion</w:t>
      </w:r>
      <w:r w:rsidRPr="00EF5383">
        <w:rPr>
          <w:lang w:val="fr-FR" w:eastAsia="en-AU"/>
        </w:rPr>
        <w:t xml:space="preserve"> Bull</w:t>
      </w:r>
      <w:r>
        <w:rPr>
          <w:lang w:val="fr-FR" w:eastAsia="en-AU"/>
        </w:rPr>
        <w:t>etin</w:t>
      </w:r>
      <w:r w:rsidRPr="00EF5383">
        <w:rPr>
          <w:lang w:val="fr-FR" w:eastAsia="en-AU"/>
        </w:rPr>
        <w:t xml:space="preserve"> 58</w:t>
      </w:r>
      <w:r>
        <w:rPr>
          <w:lang w:val="fr-FR" w:eastAsia="en-AU"/>
        </w:rPr>
        <w:t>:</w:t>
      </w:r>
      <w:r w:rsidRPr="00EF5383">
        <w:rPr>
          <w:lang w:val="fr-FR" w:eastAsia="en-AU"/>
        </w:rPr>
        <w:t xml:space="preserve"> 976</w:t>
      </w:r>
      <w:r>
        <w:rPr>
          <w:lang w:val="fr-FR" w:eastAsia="en-AU"/>
        </w:rPr>
        <w:t>-</w:t>
      </w:r>
      <w:r w:rsidRPr="00EF5383">
        <w:rPr>
          <w:lang w:val="fr-FR" w:eastAsia="en-AU"/>
        </w:rPr>
        <w:t>986. doi:10.1016/j.marpolbul.2009.02.017</w:t>
      </w:r>
    </w:p>
    <w:p w14:paraId="24025943" w14:textId="77777777" w:rsidR="002314D0" w:rsidRPr="00F10029" w:rsidRDefault="002314D0" w:rsidP="002314D0">
      <w:pPr>
        <w:ind w:left="284" w:hanging="284"/>
        <w:rPr>
          <w:lang w:val="pt-PT" w:eastAsia="en-AU"/>
        </w:rPr>
      </w:pPr>
      <w:r w:rsidRPr="00EF5383">
        <w:rPr>
          <w:lang w:val="fr-FR" w:eastAsia="en-AU"/>
        </w:rPr>
        <w:t xml:space="preserve">Parsons TR, Maita Y, Lalli CM (1984). </w:t>
      </w:r>
      <w:r w:rsidRPr="00B20831">
        <w:rPr>
          <w:lang w:val="en-AU" w:eastAsia="en-AU"/>
        </w:rPr>
        <w:t xml:space="preserve">A </w:t>
      </w:r>
      <w:r>
        <w:rPr>
          <w:lang w:val="en-AU" w:eastAsia="en-AU"/>
        </w:rPr>
        <w:t>m</w:t>
      </w:r>
      <w:r w:rsidRPr="00B20831">
        <w:rPr>
          <w:lang w:val="en-AU" w:eastAsia="en-AU"/>
        </w:rPr>
        <w:t xml:space="preserve">anual of </w:t>
      </w:r>
      <w:r>
        <w:rPr>
          <w:lang w:val="en-AU" w:eastAsia="en-AU"/>
        </w:rPr>
        <w:t>c</w:t>
      </w:r>
      <w:r w:rsidRPr="00B20831">
        <w:rPr>
          <w:lang w:val="en-AU" w:eastAsia="en-AU"/>
        </w:rPr>
        <w:t xml:space="preserve">hemical and </w:t>
      </w:r>
      <w:r>
        <w:rPr>
          <w:lang w:val="en-AU" w:eastAsia="en-AU"/>
        </w:rPr>
        <w:t>b</w:t>
      </w:r>
      <w:r w:rsidRPr="00B20831">
        <w:rPr>
          <w:lang w:val="en-AU" w:eastAsia="en-AU"/>
        </w:rPr>
        <w:t xml:space="preserve">iological </w:t>
      </w:r>
      <w:r>
        <w:rPr>
          <w:lang w:val="en-AU" w:eastAsia="en-AU"/>
        </w:rPr>
        <w:t>m</w:t>
      </w:r>
      <w:r w:rsidRPr="00B20831">
        <w:rPr>
          <w:lang w:val="en-AU" w:eastAsia="en-AU"/>
        </w:rPr>
        <w:t xml:space="preserve">ethods for </w:t>
      </w:r>
      <w:r>
        <w:rPr>
          <w:lang w:val="en-AU" w:eastAsia="en-AU"/>
        </w:rPr>
        <w:t>s</w:t>
      </w:r>
      <w:r w:rsidRPr="00B20831">
        <w:rPr>
          <w:lang w:val="en-AU" w:eastAsia="en-AU"/>
        </w:rPr>
        <w:t xml:space="preserve">eawater </w:t>
      </w:r>
      <w:r>
        <w:rPr>
          <w:lang w:val="en-AU" w:eastAsia="en-AU"/>
        </w:rPr>
        <w:t>a</w:t>
      </w:r>
      <w:r w:rsidRPr="00B20831">
        <w:rPr>
          <w:lang w:val="en-AU" w:eastAsia="en-AU"/>
        </w:rPr>
        <w:t xml:space="preserve">nalysis. </w:t>
      </w:r>
      <w:r w:rsidRPr="00F10029">
        <w:rPr>
          <w:lang w:val="pt-PT" w:eastAsia="en-AU"/>
        </w:rPr>
        <w:t>Oxford, Pergamon Press.</w:t>
      </w:r>
    </w:p>
    <w:p w14:paraId="09273164" w14:textId="77777777" w:rsidR="002314D0" w:rsidRPr="00B20831" w:rsidRDefault="002314D0" w:rsidP="002314D0">
      <w:pPr>
        <w:ind w:left="284" w:hanging="284"/>
        <w:rPr>
          <w:lang w:val="en-AU" w:eastAsia="en-AU"/>
        </w:rPr>
      </w:pPr>
      <w:r w:rsidRPr="00F10029">
        <w:rPr>
          <w:lang w:val="pt-PT" w:eastAsia="en-AU"/>
        </w:rPr>
        <w:t xml:space="preserve">Petus C, Teixera da Silva E, Devlin M, Álvarez-Romero J, Wenger A (2014a). </w:t>
      </w:r>
      <w:r w:rsidRPr="00B20831">
        <w:rPr>
          <w:lang w:val="en-AU" w:eastAsia="en-AU"/>
        </w:rPr>
        <w:t>Using MODIS data for mapping of water types within flood plumes in the Great Barrier Reef, Australia: towards the production of river plume risk maps for reef and seagrass ecosystems. Journal of Environmental Management 137:</w:t>
      </w:r>
      <w:r>
        <w:rPr>
          <w:lang w:val="en-AU" w:eastAsia="en-AU"/>
        </w:rPr>
        <w:t xml:space="preserve"> </w:t>
      </w:r>
      <w:r w:rsidRPr="00B20831">
        <w:rPr>
          <w:lang w:val="en-AU" w:eastAsia="en-AU"/>
        </w:rPr>
        <w:t>163-177.</w:t>
      </w:r>
    </w:p>
    <w:p w14:paraId="3F9E78D5" w14:textId="77777777" w:rsidR="002314D0" w:rsidRDefault="002314D0" w:rsidP="002314D0">
      <w:pPr>
        <w:ind w:left="284" w:hanging="284"/>
        <w:rPr>
          <w:lang w:val="en-AU" w:eastAsia="en-AU"/>
        </w:rPr>
      </w:pPr>
      <w:r w:rsidRPr="00B20831">
        <w:rPr>
          <w:lang w:val="en-AU" w:eastAsia="en-AU"/>
        </w:rPr>
        <w:t>Petus C, Collier C, Devlin M, Rasheed M, McKenna S (2014b). Using MODIS data for understanding changes in seagrass meadow health: A case study in the Great Barrier Reef (Australia). Marine Environmental Research 98:</w:t>
      </w:r>
      <w:r>
        <w:rPr>
          <w:lang w:val="en-AU" w:eastAsia="en-AU"/>
        </w:rPr>
        <w:t xml:space="preserve"> </w:t>
      </w:r>
      <w:r w:rsidRPr="00B20831">
        <w:rPr>
          <w:lang w:val="en-AU" w:eastAsia="en-AU"/>
        </w:rPr>
        <w:t>68</w:t>
      </w:r>
      <w:r>
        <w:rPr>
          <w:lang w:val="en-AU" w:eastAsia="en-AU"/>
        </w:rPr>
        <w:t>-</w:t>
      </w:r>
      <w:r w:rsidRPr="00B20831">
        <w:rPr>
          <w:lang w:val="en-AU" w:eastAsia="en-AU"/>
        </w:rPr>
        <w:t>85.</w:t>
      </w:r>
    </w:p>
    <w:p w14:paraId="3D8E635D" w14:textId="77777777" w:rsidR="002314D0" w:rsidRPr="00B20831" w:rsidRDefault="002314D0" w:rsidP="002314D0">
      <w:pPr>
        <w:ind w:left="284" w:hanging="284"/>
        <w:rPr>
          <w:lang w:val="en-AU" w:eastAsia="en-AU"/>
        </w:rPr>
      </w:pPr>
      <w:r w:rsidRPr="00351863">
        <w:rPr>
          <w:lang w:val="pt-PT" w:eastAsia="en-AU"/>
        </w:rPr>
        <w:t xml:space="preserve">Petus C, Devlin M, Thompson A, McKenzie L, Teixeira da Silva E, Collier C, Tracey D, Martin K (2016). </w:t>
      </w:r>
      <w:r w:rsidRPr="00351863">
        <w:rPr>
          <w:lang w:eastAsia="en-AU"/>
        </w:rPr>
        <w:t xml:space="preserve">Estimating the exposure of coral reefs and seagrass meadows to land-sourced contaminants in river flood plumes of the Great Barrier Reef: validating a simple Satellite Risk Framework with Environmental Data. </w:t>
      </w:r>
      <w:r w:rsidRPr="00351863">
        <w:rPr>
          <w:lang w:val="pt-PT" w:eastAsia="en-AU"/>
        </w:rPr>
        <w:t xml:space="preserve">Remote Sensing, 8, 210. </w:t>
      </w:r>
    </w:p>
    <w:p w14:paraId="1A86B46A" w14:textId="77777777" w:rsidR="002314D0" w:rsidRPr="00B20831" w:rsidRDefault="002314D0" w:rsidP="002314D0">
      <w:pPr>
        <w:ind w:left="284" w:hanging="284"/>
        <w:rPr>
          <w:lang w:val="en-AU" w:eastAsia="en-AU"/>
        </w:rPr>
      </w:pPr>
      <w:r w:rsidRPr="00B20831">
        <w:rPr>
          <w:lang w:val="en-AU" w:eastAsia="en-AU"/>
        </w:rPr>
        <w:t>Pinheiro JC, Bates DM (2000). Mixed-</w:t>
      </w:r>
      <w:r>
        <w:rPr>
          <w:lang w:val="en-AU" w:eastAsia="en-AU"/>
        </w:rPr>
        <w:t>e</w:t>
      </w:r>
      <w:r w:rsidRPr="00B20831">
        <w:rPr>
          <w:lang w:val="en-AU" w:eastAsia="en-AU"/>
        </w:rPr>
        <w:t xml:space="preserve">ffects </w:t>
      </w:r>
      <w:r>
        <w:rPr>
          <w:lang w:val="en-AU" w:eastAsia="en-AU"/>
        </w:rPr>
        <w:t>m</w:t>
      </w:r>
      <w:r w:rsidRPr="00B20831">
        <w:rPr>
          <w:lang w:val="en-AU" w:eastAsia="en-AU"/>
        </w:rPr>
        <w:t>odels in S and S-PLUS, Statistics and Computing Series, Springer-Verlag, New York, NY.</w:t>
      </w:r>
    </w:p>
    <w:p w14:paraId="3CC400E1" w14:textId="77777777" w:rsidR="002314D0" w:rsidRPr="00B20831" w:rsidRDefault="002314D0" w:rsidP="002314D0">
      <w:pPr>
        <w:ind w:left="284" w:hanging="284"/>
        <w:rPr>
          <w:lang w:val="en-AU" w:eastAsia="en-AU"/>
        </w:rPr>
      </w:pPr>
      <w:r w:rsidRPr="00B20831">
        <w:rPr>
          <w:lang w:val="en-AU" w:eastAsia="en-AU"/>
        </w:rPr>
        <w:t xml:space="preserve">R Development Core Team (2013). R: A language and environment for statistical computing. R Foundation for Statistical Computing, Vienna, Austria. </w:t>
      </w:r>
    </w:p>
    <w:p w14:paraId="46627E52" w14:textId="77777777" w:rsidR="002314D0" w:rsidRPr="00B20831" w:rsidRDefault="002314D0" w:rsidP="002314D0">
      <w:pPr>
        <w:ind w:left="284" w:hanging="284"/>
        <w:rPr>
          <w:lang w:val="en-AU" w:eastAsia="en-AU"/>
        </w:rPr>
      </w:pPr>
      <w:r w:rsidRPr="00B20831">
        <w:rPr>
          <w:lang w:val="en-AU" w:eastAsia="en-AU"/>
        </w:rPr>
        <w:t xml:space="preserve">R Development Core Team (2015). R: </w:t>
      </w:r>
      <w:r>
        <w:rPr>
          <w:lang w:val="en-AU" w:eastAsia="en-AU"/>
        </w:rPr>
        <w:t>A</w:t>
      </w:r>
      <w:r w:rsidRPr="00B20831">
        <w:rPr>
          <w:lang w:val="en-AU" w:eastAsia="en-AU"/>
        </w:rPr>
        <w:t xml:space="preserve"> language and environment for statistical computing [WWW Document]. GBIF.ORG. URL http://www.gbif.org/resource/81287 (accessed 5.20.15).</w:t>
      </w:r>
    </w:p>
    <w:p w14:paraId="4B94EDAD" w14:textId="77777777" w:rsidR="002314D0" w:rsidRPr="00B20831" w:rsidRDefault="002314D0" w:rsidP="002314D0">
      <w:pPr>
        <w:ind w:left="284" w:hanging="284"/>
        <w:rPr>
          <w:lang w:val="en-AU" w:eastAsia="en-AU"/>
        </w:rPr>
      </w:pPr>
      <w:r w:rsidRPr="00813B57">
        <w:rPr>
          <w:lang w:val="en-AU" w:eastAsia="en-AU"/>
        </w:rPr>
        <w:t xml:space="preserve">Ryle VD, Mueller HR, Gentien P (1981). </w:t>
      </w:r>
      <w:r w:rsidRPr="00B20831">
        <w:rPr>
          <w:lang w:val="en-AU" w:eastAsia="en-AU"/>
        </w:rPr>
        <w:t>Automated analysis of nutrients in tropical sea waters. AIMS Technical Bulletin, Oceanography Series No. 3, Australian Institute of Marine Science, Townsville. 24 pp.</w:t>
      </w:r>
    </w:p>
    <w:p w14:paraId="2B6ED02E" w14:textId="77777777" w:rsidR="002314D0" w:rsidRPr="00B20831" w:rsidRDefault="002314D0" w:rsidP="002314D0">
      <w:pPr>
        <w:ind w:left="284" w:hanging="284"/>
        <w:rPr>
          <w:lang w:val="en-AU" w:eastAsia="en-AU"/>
        </w:rPr>
      </w:pPr>
      <w:r w:rsidRPr="00B20831">
        <w:rPr>
          <w:lang w:val="en-AU" w:eastAsia="en-AU"/>
        </w:rPr>
        <w:t>Schaffelke B, Thompson A, Carleton J, Davidson J, Doyle J, Furnas M, Gunn K, Skuza M, Wright M, Zagorskis I (2009). Reef Rescue Marine Monitoring Program. Final Report of AIMS Activities 2008/09. Report for Reef and Rainforest Research Centre. Australian Institute of Marine Science, Townsville. 146 pp.</w:t>
      </w:r>
    </w:p>
    <w:p w14:paraId="55352F61" w14:textId="77777777" w:rsidR="002314D0" w:rsidRPr="00351863" w:rsidRDefault="002314D0" w:rsidP="002314D0">
      <w:pPr>
        <w:ind w:left="284" w:hanging="284"/>
        <w:rPr>
          <w:lang w:eastAsia="en-AU"/>
        </w:rPr>
      </w:pPr>
      <w:r w:rsidRPr="00351863">
        <w:rPr>
          <w:lang w:eastAsia="en-AU"/>
        </w:rPr>
        <w:t>Schaffelke B, Carleton J, Skuza M, Zagorskis I, Furnas MJ (2012)</w:t>
      </w:r>
      <w:r>
        <w:rPr>
          <w:lang w:eastAsia="en-AU"/>
        </w:rPr>
        <w:t>.</w:t>
      </w:r>
      <w:r w:rsidRPr="00351863">
        <w:rPr>
          <w:lang w:eastAsia="en-AU"/>
        </w:rPr>
        <w:t xml:space="preserve"> Water quality in the inshore Great Barrier Reef lagoon: Implications for long-term monitoring and management. Marine Pollution Bulletin 65:249-260. DOI: 10.1016/j.marpolbul.2011.10.031</w:t>
      </w:r>
    </w:p>
    <w:p w14:paraId="74677EB1" w14:textId="77777777" w:rsidR="002314D0" w:rsidRDefault="002314D0" w:rsidP="002314D0">
      <w:pPr>
        <w:ind w:left="284" w:hanging="284"/>
        <w:rPr>
          <w:lang w:val="en-AU" w:eastAsia="en-AU"/>
        </w:rPr>
      </w:pPr>
      <w:r w:rsidRPr="00B20831">
        <w:rPr>
          <w:lang w:val="en-AU" w:eastAsia="en-AU"/>
        </w:rPr>
        <w:t>Schiller A, Herzfeld M, Brinkman R, Rizwi F, Andrewartha J (2015). Cross-shelf exchanges between the Coral Sea and the Great Barrier Reef lagoon determined from a regional-scale numerical model</w:t>
      </w:r>
      <w:r>
        <w:rPr>
          <w:lang w:val="en-AU" w:eastAsia="en-AU"/>
        </w:rPr>
        <w:t>.</w:t>
      </w:r>
      <w:r w:rsidRPr="00B20831">
        <w:rPr>
          <w:lang w:val="en-AU" w:eastAsia="en-AU"/>
        </w:rPr>
        <w:t xml:space="preserve"> Continental Shelf Research 109:150-163.</w:t>
      </w:r>
    </w:p>
    <w:p w14:paraId="41744011" w14:textId="77777777" w:rsidR="002314D0" w:rsidRPr="00F04186" w:rsidRDefault="002314D0" w:rsidP="002314D0">
      <w:pPr>
        <w:autoSpaceDE w:val="0"/>
        <w:autoSpaceDN w:val="0"/>
        <w:adjustRightInd w:val="0"/>
        <w:ind w:left="284" w:hanging="284"/>
        <w:rPr>
          <w:rFonts w:cs="Arial"/>
          <w:szCs w:val="22"/>
          <w:lang w:val="en-AU"/>
        </w:rPr>
      </w:pPr>
      <w:r>
        <w:rPr>
          <w:rFonts w:cs="Arial"/>
          <w:szCs w:val="22"/>
        </w:rPr>
        <w:t xml:space="preserve">Shellberg J, Howley C, Carroll J (2015). </w:t>
      </w:r>
      <w:r w:rsidRPr="00465ED1">
        <w:rPr>
          <w:rFonts w:cs="Arial"/>
          <w:szCs w:val="22"/>
        </w:rPr>
        <w:t>The Need for a ‘Super Gauge’ Approach Using Surrogate Technologies and Improved Field and Laboratory Techniques to Accurately Monitor Suspended Sediment and Nutrient Loads Delivered to the Great Barrier Reef: A Case Study from the Annan River Catchment on the Cape York Peninsula</w:t>
      </w:r>
      <w:r>
        <w:rPr>
          <w:rFonts w:cs="Arial"/>
          <w:i/>
          <w:szCs w:val="22"/>
        </w:rPr>
        <w:t xml:space="preserve">. </w:t>
      </w:r>
      <w:r>
        <w:rPr>
          <w:rFonts w:cs="Arial"/>
          <w:szCs w:val="22"/>
        </w:rPr>
        <w:t>Report by South Cape York Catchments with support from the Commonwealth Scientific and Industrial Research Organisation, the Queensland Government, and the Australian Government’s Cape York Water Quality Improvement Plan program.</w:t>
      </w:r>
    </w:p>
    <w:p w14:paraId="23CA9815" w14:textId="77777777" w:rsidR="002314D0" w:rsidRPr="00B20831" w:rsidRDefault="002314D0" w:rsidP="002314D0">
      <w:pPr>
        <w:ind w:left="284" w:hanging="284"/>
        <w:rPr>
          <w:lang w:val="en-AU" w:eastAsia="en-AU"/>
        </w:rPr>
      </w:pPr>
      <w:r w:rsidRPr="00B20831">
        <w:rPr>
          <w:lang w:val="en-AU" w:eastAsia="en-AU"/>
        </w:rPr>
        <w:t>Turner R, Huggins R, Wallace R, Smith R, Vardy S, Warne MStJ (2013). Loads of sediment, nutrients and pesticides discharged from high priority Queensland rivers in 2010-2011. Great Barrier Reef Catchment Loads Monitoring Program, Department of Science, Information Technology, Innovation and the Arts, Brisbane.</w:t>
      </w:r>
    </w:p>
    <w:p w14:paraId="2E39112E" w14:textId="77777777" w:rsidR="002314D0" w:rsidRDefault="002314D0" w:rsidP="002314D0">
      <w:pPr>
        <w:ind w:left="284" w:hanging="284"/>
        <w:rPr>
          <w:lang w:val="en-AU" w:eastAsia="en-AU"/>
        </w:rPr>
      </w:pPr>
      <w:r>
        <w:rPr>
          <w:lang w:val="en-AU" w:eastAsia="en-AU"/>
        </w:rPr>
        <w:t>US EPA 1988</w:t>
      </w:r>
    </w:p>
    <w:p w14:paraId="5E54EA59" w14:textId="77777777" w:rsidR="002314D0" w:rsidRDefault="002314D0" w:rsidP="002314D0">
      <w:pPr>
        <w:ind w:left="284" w:hanging="284"/>
        <w:rPr>
          <w:lang w:val="en-AU" w:eastAsia="en-AU"/>
        </w:rPr>
      </w:pPr>
      <w:r w:rsidRPr="00B20831">
        <w:rPr>
          <w:lang w:val="en-AU" w:eastAsia="en-AU"/>
        </w:rPr>
        <w:t>Valderrama JC (1981) The simultaneous analysis of total nitrogen and total phosphorus in natural waters. Marine Chemistry 10: 109-122.</w:t>
      </w:r>
    </w:p>
    <w:p w14:paraId="7AAF53F6" w14:textId="77777777" w:rsidR="002314D0" w:rsidRPr="00B20831" w:rsidRDefault="002314D0" w:rsidP="002314D0">
      <w:pPr>
        <w:ind w:left="284" w:hanging="284"/>
        <w:rPr>
          <w:lang w:val="en-AU" w:eastAsia="en-AU"/>
        </w:rPr>
      </w:pPr>
      <w:r>
        <w:rPr>
          <w:lang w:val="en-AU" w:eastAsia="en-AU"/>
        </w:rPr>
        <w:t>Van der Woerd</w:t>
      </w:r>
      <w:r w:rsidRPr="00ED3BB2">
        <w:rPr>
          <w:lang w:val="en-AU" w:eastAsia="en-AU"/>
        </w:rPr>
        <w:t xml:space="preserve"> HJ</w:t>
      </w:r>
      <w:r>
        <w:rPr>
          <w:lang w:val="en-AU" w:eastAsia="en-AU"/>
        </w:rPr>
        <w:t>,</w:t>
      </w:r>
      <w:r w:rsidRPr="00ED3BB2">
        <w:rPr>
          <w:lang w:val="en-AU" w:eastAsia="en-AU"/>
        </w:rPr>
        <w:t xml:space="preserve"> Wernand MR </w:t>
      </w:r>
      <w:r>
        <w:rPr>
          <w:lang w:val="en-AU" w:eastAsia="en-AU"/>
        </w:rPr>
        <w:t>(</w:t>
      </w:r>
      <w:r w:rsidRPr="00ED3BB2">
        <w:rPr>
          <w:lang w:val="en-AU" w:eastAsia="en-AU"/>
        </w:rPr>
        <w:t>2015</w:t>
      </w:r>
      <w:r>
        <w:rPr>
          <w:lang w:val="en-AU" w:eastAsia="en-AU"/>
        </w:rPr>
        <w:t>)</w:t>
      </w:r>
      <w:r w:rsidRPr="00ED3BB2">
        <w:rPr>
          <w:lang w:val="en-AU" w:eastAsia="en-AU"/>
        </w:rPr>
        <w:t>. True colour classification of natural waters with medium-spectral resolution satellites: SeaWiFS, MODIS, MERIS and OLCI. 2015. Sensors 15</w:t>
      </w:r>
      <w:r>
        <w:rPr>
          <w:lang w:val="en-AU" w:eastAsia="en-AU"/>
        </w:rPr>
        <w:t>:</w:t>
      </w:r>
      <w:r w:rsidRPr="00ED3BB2">
        <w:rPr>
          <w:lang w:val="en-AU" w:eastAsia="en-AU"/>
        </w:rPr>
        <w:t xml:space="preserve">25663-25680. doi: 10.3339/s151025663 </w:t>
      </w:r>
    </w:p>
    <w:p w14:paraId="3334F955" w14:textId="77777777" w:rsidR="002314D0" w:rsidRPr="00B20831" w:rsidRDefault="002314D0" w:rsidP="002314D0">
      <w:pPr>
        <w:ind w:left="284" w:hanging="284"/>
        <w:rPr>
          <w:lang w:val="en-AU" w:eastAsia="en-AU"/>
        </w:rPr>
      </w:pPr>
      <w:r w:rsidRPr="00B20831">
        <w:rPr>
          <w:lang w:val="en-AU" w:eastAsia="en-AU"/>
        </w:rPr>
        <w:t xml:space="preserve">Wallace R, Huggins R, Smith RA, Turner RDR, Garzon-Garcia A, Warne MStJ (2015). Total suspended solids, nutrient and pesticide loads (2012–2013) for rivers that discharge to the Great Barrier Reef – Great Barrier Reef Catchment Loads Monitoring Program 2012–2013. Department of Science, Information Technology and Innovation. Brisbane. </w:t>
      </w:r>
    </w:p>
    <w:p w14:paraId="124DFA30" w14:textId="77777777" w:rsidR="002314D0" w:rsidRPr="00B20831" w:rsidRDefault="002314D0" w:rsidP="002314D0">
      <w:pPr>
        <w:ind w:left="284" w:hanging="284"/>
        <w:rPr>
          <w:lang w:val="en-AU" w:eastAsia="en-AU"/>
        </w:rPr>
      </w:pPr>
      <w:r w:rsidRPr="00B20831">
        <w:rPr>
          <w:lang w:val="en-AU" w:eastAsia="en-AU"/>
        </w:rPr>
        <w:t>Wallace R, Huggins R, King O, Gardiner R, Thomson B, Orr D, Ferguson B, Taylor C, Severino Z, Smith RA, Warne MStJ, Turner RDR, Mann RM (2016). Total suspended solids, nutrient and pesticide loads (2014–2015) for rivers that discharge to the Great Barrier Reef – Great Barrier Reef Catchment Loads Monitoring Program. Department of Science, Information Technology and Innovation. Brisbane.</w:t>
      </w:r>
    </w:p>
    <w:p w14:paraId="5483C1C7" w14:textId="77777777" w:rsidR="002314D0" w:rsidRDefault="002314D0" w:rsidP="002314D0">
      <w:pPr>
        <w:ind w:left="284" w:hanging="284"/>
        <w:rPr>
          <w:lang w:val="en-AU" w:eastAsia="en-AU"/>
        </w:rPr>
      </w:pPr>
      <w:r w:rsidRPr="00B20831">
        <w:rPr>
          <w:lang w:val="en-AU" w:eastAsia="en-AU"/>
        </w:rPr>
        <w:t>Waterhouse J, Brodie J, Tracey D, Lewis S, Hateley L, Brinkman R, Furnas M, Wolff N, da Silva E, O’Brien D, McKenzie L (2014). Assessment of the relative risk of water quality to ecosystems of the Wet Tropics Region, Great Barrier. A report to Terrain NRM, Innisfail. (No. 14/27), TropWATER Report. James Cook University, Townsville, Australia.</w:t>
      </w:r>
    </w:p>
    <w:p w14:paraId="5DADCDED" w14:textId="77777777" w:rsidR="002314D0" w:rsidRPr="00ED3BB2" w:rsidRDefault="002314D0" w:rsidP="002314D0">
      <w:pPr>
        <w:ind w:left="284" w:hanging="284"/>
        <w:rPr>
          <w:lang w:val="en-AU" w:eastAsia="en-AU"/>
        </w:rPr>
      </w:pPr>
      <w:r w:rsidRPr="00ED3BB2">
        <w:rPr>
          <w:lang w:val="en-AU" w:eastAsia="en-AU"/>
        </w:rPr>
        <w:t>Wernand MR, van der Woerd</w:t>
      </w:r>
      <w:r>
        <w:rPr>
          <w:lang w:val="en-AU" w:eastAsia="en-AU"/>
        </w:rPr>
        <w:t>,</w:t>
      </w:r>
      <w:r w:rsidRPr="00ED3BB2">
        <w:rPr>
          <w:lang w:val="en-AU" w:eastAsia="en-AU"/>
        </w:rPr>
        <w:t xml:space="preserve"> HJ, Gieskes</w:t>
      </w:r>
      <w:r>
        <w:rPr>
          <w:lang w:val="en-AU" w:eastAsia="en-AU"/>
        </w:rPr>
        <w:t>,</w:t>
      </w:r>
      <w:r w:rsidRPr="00ED3BB2">
        <w:rPr>
          <w:lang w:val="en-AU" w:eastAsia="en-AU"/>
        </w:rPr>
        <w:t xml:space="preserve"> WWC </w:t>
      </w:r>
      <w:r>
        <w:rPr>
          <w:lang w:val="en-AU" w:eastAsia="en-AU"/>
        </w:rPr>
        <w:t>(</w:t>
      </w:r>
      <w:r w:rsidRPr="00ED3BB2">
        <w:rPr>
          <w:lang w:val="en-AU" w:eastAsia="en-AU"/>
        </w:rPr>
        <w:t>2013</w:t>
      </w:r>
      <w:r>
        <w:rPr>
          <w:lang w:val="en-AU" w:eastAsia="en-AU"/>
        </w:rPr>
        <w:t>)</w:t>
      </w:r>
      <w:r w:rsidRPr="00ED3BB2">
        <w:rPr>
          <w:lang w:val="en-AU" w:eastAsia="en-AU"/>
        </w:rPr>
        <w:t xml:space="preserve">. Trends in </w:t>
      </w:r>
      <w:r>
        <w:rPr>
          <w:lang w:val="en-AU" w:eastAsia="en-AU"/>
        </w:rPr>
        <w:t>o</w:t>
      </w:r>
      <w:r w:rsidRPr="00ED3BB2">
        <w:rPr>
          <w:lang w:val="en-AU" w:eastAsia="en-AU"/>
        </w:rPr>
        <w:t xml:space="preserve">cean </w:t>
      </w:r>
      <w:r>
        <w:rPr>
          <w:lang w:val="en-AU" w:eastAsia="en-AU"/>
        </w:rPr>
        <w:t>c</w:t>
      </w:r>
      <w:r w:rsidRPr="00ED3BB2">
        <w:rPr>
          <w:lang w:val="en-AU" w:eastAsia="en-AU"/>
        </w:rPr>
        <w:t xml:space="preserve">olour and </w:t>
      </w:r>
      <w:r>
        <w:rPr>
          <w:lang w:val="en-AU" w:eastAsia="en-AU"/>
        </w:rPr>
        <w:t>c</w:t>
      </w:r>
      <w:r w:rsidRPr="00ED3BB2">
        <w:rPr>
          <w:lang w:val="en-AU" w:eastAsia="en-AU"/>
        </w:rPr>
        <w:t xml:space="preserve">hlorophyll </w:t>
      </w:r>
      <w:r>
        <w:rPr>
          <w:lang w:val="en-AU" w:eastAsia="en-AU"/>
        </w:rPr>
        <w:t>c</w:t>
      </w:r>
      <w:r w:rsidRPr="00ED3BB2">
        <w:rPr>
          <w:lang w:val="en-AU" w:eastAsia="en-AU"/>
        </w:rPr>
        <w:t xml:space="preserve">oncentration from 1889 to 2000, Worldwide. PLoS ONE 8, e63766. </w:t>
      </w:r>
    </w:p>
    <w:p w14:paraId="6FC1E6BE" w14:textId="77777777" w:rsidR="002314D0" w:rsidRPr="00ED3BB2" w:rsidRDefault="002314D0" w:rsidP="002314D0">
      <w:pPr>
        <w:ind w:left="284" w:hanging="284"/>
        <w:rPr>
          <w:lang w:val="en-AU" w:eastAsia="en-AU"/>
        </w:rPr>
      </w:pPr>
      <w:r w:rsidRPr="00ED3BB2">
        <w:rPr>
          <w:lang w:val="en-AU" w:eastAsia="en-AU"/>
        </w:rPr>
        <w:t xml:space="preserve">Wernand M, </w:t>
      </w:r>
      <w:r>
        <w:rPr>
          <w:lang w:val="en-AU" w:eastAsia="en-AU"/>
        </w:rPr>
        <w:t>Novoa</w:t>
      </w:r>
      <w:r w:rsidRPr="00ED3BB2">
        <w:rPr>
          <w:lang w:val="en-AU" w:eastAsia="en-AU"/>
        </w:rPr>
        <w:t xml:space="preserve"> </w:t>
      </w:r>
      <w:r>
        <w:rPr>
          <w:lang w:val="en-AU" w:eastAsia="en-AU"/>
        </w:rPr>
        <w:t>S,</w:t>
      </w:r>
      <w:r w:rsidRPr="00ED3BB2">
        <w:rPr>
          <w:lang w:val="en-AU" w:eastAsia="en-AU"/>
        </w:rPr>
        <w:t xml:space="preserve"> Woerd </w:t>
      </w:r>
      <w:r>
        <w:rPr>
          <w:lang w:val="en-AU" w:eastAsia="en-AU"/>
        </w:rPr>
        <w:t>H. v.d,</w:t>
      </w:r>
      <w:r w:rsidRPr="00ED3BB2">
        <w:rPr>
          <w:lang w:val="en-AU" w:eastAsia="en-AU"/>
        </w:rPr>
        <w:t xml:space="preserve"> Gieskes</w:t>
      </w:r>
      <w:r>
        <w:rPr>
          <w:lang w:val="en-AU" w:eastAsia="en-AU"/>
        </w:rPr>
        <w:t xml:space="preserve"> </w:t>
      </w:r>
      <w:r w:rsidRPr="00ED3BB2">
        <w:rPr>
          <w:lang w:val="en-AU" w:eastAsia="en-AU"/>
        </w:rPr>
        <w:t xml:space="preserve">W </w:t>
      </w:r>
      <w:r>
        <w:rPr>
          <w:lang w:val="en-AU" w:eastAsia="en-AU"/>
        </w:rPr>
        <w:t>(</w:t>
      </w:r>
      <w:r w:rsidRPr="00ED3BB2">
        <w:rPr>
          <w:lang w:val="en-AU" w:eastAsia="en-AU"/>
        </w:rPr>
        <w:t>2014</w:t>
      </w:r>
      <w:r>
        <w:rPr>
          <w:lang w:val="en-AU" w:eastAsia="en-AU"/>
        </w:rPr>
        <w:t>)</w:t>
      </w:r>
      <w:r w:rsidRPr="00ED3BB2">
        <w:rPr>
          <w:lang w:val="en-AU" w:eastAsia="en-AU"/>
        </w:rPr>
        <w:t xml:space="preserve">. A Centuries long </w:t>
      </w:r>
      <w:r>
        <w:rPr>
          <w:lang w:val="en-AU" w:eastAsia="en-AU"/>
        </w:rPr>
        <w:t>h</w:t>
      </w:r>
      <w:r w:rsidRPr="00ED3BB2">
        <w:rPr>
          <w:lang w:val="en-AU" w:eastAsia="en-AU"/>
        </w:rPr>
        <w:t xml:space="preserve">istory of </w:t>
      </w:r>
      <w:r>
        <w:rPr>
          <w:lang w:val="en-AU" w:eastAsia="en-AU"/>
        </w:rPr>
        <w:t>p</w:t>
      </w:r>
      <w:r w:rsidRPr="00ED3BB2">
        <w:rPr>
          <w:lang w:val="en-AU" w:eastAsia="en-AU"/>
        </w:rPr>
        <w:t xml:space="preserve">articipatory </w:t>
      </w:r>
      <w:r>
        <w:rPr>
          <w:lang w:val="en-AU" w:eastAsia="en-AU"/>
        </w:rPr>
        <w:t>s</w:t>
      </w:r>
      <w:r w:rsidRPr="00ED3BB2">
        <w:rPr>
          <w:lang w:val="en-AU" w:eastAsia="en-AU"/>
        </w:rPr>
        <w:t xml:space="preserve">cience in </w:t>
      </w:r>
      <w:r>
        <w:rPr>
          <w:lang w:val="en-AU" w:eastAsia="en-AU"/>
        </w:rPr>
        <w:t>o</w:t>
      </w:r>
      <w:r w:rsidRPr="00ED3BB2">
        <w:rPr>
          <w:lang w:val="en-AU" w:eastAsia="en-AU"/>
        </w:rPr>
        <w:t xml:space="preserve">ptical </w:t>
      </w:r>
      <w:r>
        <w:rPr>
          <w:lang w:val="en-AU" w:eastAsia="en-AU"/>
        </w:rPr>
        <w:t>o</w:t>
      </w:r>
      <w:r w:rsidRPr="00ED3BB2">
        <w:rPr>
          <w:lang w:val="en-AU" w:eastAsia="en-AU"/>
        </w:rPr>
        <w:t>ceanography: from observation to interpretation of natural water colouring. In: Walter Lenz, Sonnfried Streicher (Eds). History of Oceanography Yearbook, Chapter: 19/20. Deutsches Meeresmuseum / German Oceanographic Museum, Stralsund (Germany), pp.</w:t>
      </w:r>
      <w:r>
        <w:rPr>
          <w:lang w:val="en-AU" w:eastAsia="en-AU"/>
        </w:rPr>
        <w:t xml:space="preserve"> </w:t>
      </w:r>
      <w:r w:rsidRPr="00ED3BB2">
        <w:rPr>
          <w:lang w:val="en-AU" w:eastAsia="en-AU"/>
        </w:rPr>
        <w:t>61-90.</w:t>
      </w:r>
    </w:p>
    <w:p w14:paraId="7CBE0B91" w14:textId="77777777" w:rsidR="002314D0" w:rsidRPr="00B20831" w:rsidRDefault="002314D0" w:rsidP="002314D0">
      <w:pPr>
        <w:ind w:left="284" w:hanging="284"/>
        <w:rPr>
          <w:lang w:val="en-AU" w:eastAsia="en-AU"/>
        </w:rPr>
      </w:pPr>
      <w:r w:rsidRPr="00B20831">
        <w:rPr>
          <w:lang w:val="en-AU" w:eastAsia="en-AU"/>
        </w:rPr>
        <w:t>Wolff N, da Silva ET, Tonin H, Brinkman R, Lewis S, Devlin M, Anthony K, Mumby P (in prep). Exposure of the Great Barrier Reef to riverine dissolved inorganic nitrogen inputs.</w:t>
      </w:r>
    </w:p>
    <w:p w14:paraId="21CEC651" w14:textId="77777777" w:rsidR="002314D0" w:rsidRPr="00B20831" w:rsidRDefault="002314D0" w:rsidP="002314D0">
      <w:pPr>
        <w:ind w:left="284" w:hanging="284"/>
        <w:rPr>
          <w:lang w:val="en-AU" w:eastAsia="en-AU"/>
        </w:rPr>
      </w:pPr>
      <w:r w:rsidRPr="00B20831">
        <w:rPr>
          <w:lang w:val="en-AU" w:eastAsia="en-AU"/>
        </w:rPr>
        <w:t>Wolff N, Devlin M, da Silva ET, Brinkman R, Petus C, Trace, D, Tonin H, Lewis S, Mumby P, Anthony K (2014). Impacts of terrestrial runoff on the vulnerability of the Great Barrier Reef., in: The 22nd Ocean Optics Conference. Portland, ME.</w:t>
      </w:r>
    </w:p>
    <w:p w14:paraId="149AE905" w14:textId="77777777" w:rsidR="002314D0" w:rsidRPr="00B20831" w:rsidRDefault="002314D0" w:rsidP="002314D0">
      <w:pPr>
        <w:ind w:left="284" w:hanging="284"/>
        <w:rPr>
          <w:lang w:val="en-AU" w:eastAsia="en-AU"/>
        </w:rPr>
      </w:pPr>
      <w:r w:rsidRPr="00B20831">
        <w:rPr>
          <w:lang w:val="en-AU" w:eastAsia="en-AU"/>
        </w:rPr>
        <w:t xml:space="preserve">Wood SN (2006). Generalized </w:t>
      </w:r>
      <w:r>
        <w:rPr>
          <w:lang w:val="en-AU" w:eastAsia="en-AU"/>
        </w:rPr>
        <w:t>a</w:t>
      </w:r>
      <w:r w:rsidRPr="00B20831">
        <w:rPr>
          <w:lang w:val="en-AU" w:eastAsia="en-AU"/>
        </w:rPr>
        <w:t xml:space="preserve">dditive </w:t>
      </w:r>
      <w:r>
        <w:rPr>
          <w:lang w:val="en-AU" w:eastAsia="en-AU"/>
        </w:rPr>
        <w:t>m</w:t>
      </w:r>
      <w:r w:rsidRPr="00B20831">
        <w:rPr>
          <w:lang w:val="en-AU" w:eastAsia="en-AU"/>
        </w:rPr>
        <w:t xml:space="preserve">odels: An </w:t>
      </w:r>
      <w:r>
        <w:rPr>
          <w:lang w:val="en-AU" w:eastAsia="en-AU"/>
        </w:rPr>
        <w:t>i</w:t>
      </w:r>
      <w:r w:rsidRPr="00B20831">
        <w:rPr>
          <w:lang w:val="en-AU" w:eastAsia="en-AU"/>
        </w:rPr>
        <w:t xml:space="preserve">ntroduction with R. Chapman &amp; Hall/CRC Publisher, City. </w:t>
      </w:r>
    </w:p>
    <w:p w14:paraId="15EA2542" w14:textId="77777777" w:rsidR="002314D0" w:rsidRPr="00B20831" w:rsidRDefault="002314D0" w:rsidP="002314D0">
      <w:pPr>
        <w:ind w:left="284" w:hanging="284"/>
        <w:rPr>
          <w:lang w:val="en-AU" w:eastAsia="en-AU"/>
        </w:rPr>
      </w:pPr>
      <w:r w:rsidRPr="00B20831">
        <w:rPr>
          <w:lang w:val="en-AU" w:eastAsia="en-AU"/>
        </w:rPr>
        <w:t>Wood SN (2011). Fast stable restricted maximum likelihood and marginal likelihood estimation of semiparametric generalized linear models. Journal of the Royal Statistical Society (B) 73:</w:t>
      </w:r>
      <w:r>
        <w:rPr>
          <w:lang w:val="en-AU" w:eastAsia="en-AU"/>
        </w:rPr>
        <w:t xml:space="preserve"> </w:t>
      </w:r>
      <w:r w:rsidRPr="00B20831">
        <w:rPr>
          <w:lang w:val="en-AU" w:eastAsia="en-AU"/>
        </w:rPr>
        <w:t>3-36.</w:t>
      </w:r>
    </w:p>
    <w:p w14:paraId="50F0B94E" w14:textId="399A80DD" w:rsidR="00450EB4" w:rsidRPr="00B20831" w:rsidRDefault="00450EB4" w:rsidP="00B15750">
      <w:pPr>
        <w:ind w:left="284" w:hanging="284"/>
        <w:rPr>
          <w:lang w:val="en-AU" w:eastAsia="en-AU"/>
        </w:rPr>
      </w:pPr>
      <w:r w:rsidRPr="00B20831">
        <w:rPr>
          <w:lang w:val="en-AU" w:eastAsia="en-AU"/>
        </w:rPr>
        <w:t xml:space="preserve">Wright S, Jeffrey S (2006). Pigment Markers for Phytoplankton Production. In: The Handbook of Environmental Chemistry, Volume 2N/2006. Springer, Berlin Heidelberg, pp. 71-104. </w:t>
      </w:r>
    </w:p>
    <w:p w14:paraId="73592983" w14:textId="77777777" w:rsidR="00C27B56" w:rsidRDefault="00C27B56" w:rsidP="00DC7793">
      <w:bookmarkStart w:id="2181" w:name="_Toc436082069"/>
      <w:bookmarkStart w:id="2182" w:name="_Toc436082070"/>
      <w:bookmarkStart w:id="2183" w:name="_Toc374701392"/>
      <w:bookmarkStart w:id="2184" w:name="_Toc436082071"/>
      <w:bookmarkEnd w:id="2181"/>
      <w:bookmarkEnd w:id="2182"/>
    </w:p>
    <w:p w14:paraId="20F3AD60" w14:textId="77777777" w:rsidR="00C27B56" w:rsidRDefault="00C27B56" w:rsidP="00DC7793">
      <w:pPr>
        <w:sectPr w:rsidR="00C27B56" w:rsidSect="00510F8C">
          <w:pgSz w:w="11907" w:h="16839" w:code="9"/>
          <w:pgMar w:top="1440" w:right="1440" w:bottom="1440" w:left="1440" w:header="709" w:footer="709" w:gutter="0"/>
          <w:cols w:space="708"/>
          <w:docGrid w:linePitch="360"/>
        </w:sectPr>
      </w:pPr>
    </w:p>
    <w:p w14:paraId="246BCE58" w14:textId="44FD87A4" w:rsidR="00803656" w:rsidRDefault="00803656" w:rsidP="005D5DE3">
      <w:pPr>
        <w:pStyle w:val="SummaryHeading1"/>
      </w:pPr>
      <w:bookmarkStart w:id="2185" w:name="_Toc11410795"/>
      <w:r w:rsidRPr="006F4C41">
        <w:t xml:space="preserve">Appendix </w:t>
      </w:r>
      <w:r w:rsidR="00B46E4D" w:rsidRPr="006F4C41">
        <w:t>E</w:t>
      </w:r>
      <w:r w:rsidRPr="006F4C41">
        <w:t xml:space="preserve">: Additional </w:t>
      </w:r>
      <w:bookmarkEnd w:id="2183"/>
      <w:bookmarkEnd w:id="2184"/>
      <w:r w:rsidR="006F4C41">
        <w:t>i</w:t>
      </w:r>
      <w:r w:rsidR="006F4C41" w:rsidRPr="006F4C41">
        <w:t>nformation</w:t>
      </w:r>
      <w:bookmarkEnd w:id="2185"/>
    </w:p>
    <w:p w14:paraId="20391CBA" w14:textId="77777777" w:rsidR="006F4C41" w:rsidRPr="006F4C41" w:rsidRDefault="006F4C41" w:rsidP="00851519"/>
    <w:p w14:paraId="19EB17E8" w14:textId="77777777" w:rsidR="00DD0AD8" w:rsidRDefault="00DD0AD8" w:rsidP="00C83B6E">
      <w:pPr>
        <w:pStyle w:val="Caption"/>
      </w:pPr>
      <w:r>
        <w:rPr>
          <w:noProof/>
          <w:lang w:val="en-AU" w:eastAsia="en-AU"/>
        </w:rPr>
        <w:drawing>
          <wp:inline distT="0" distB="0" distL="0" distR="0" wp14:anchorId="7E4948E7" wp14:editId="2CC25E62">
            <wp:extent cx="5732145" cy="2506345"/>
            <wp:effectExtent l="0" t="0" r="1905" b="8255"/>
            <wp:docPr id="8" name="Picture 8" descr="Time-series of daily means of chlorophyll and turbidity collected by moored ECO FLNTUSB instruments; coloured dashed lines represent the Water Quality Guidelines. Daily river discharge from the nearest river, daily wind speeds from the nearest weather stations, daily tidal range from the nearest tidal gauge, and daily temperature are also shown. Locations of loggers are shown in Figure 2 1 and panels continue on additional pages below: a) Fitzroy West; b) High West; c) Russell-Mulgrave Mouth Mooring; d) Franklands West; e) Dunk North; f) Tully Mouth Mooring; g) Palms West; h) Pandora; i) Magnetic; j) Burdekin Mouth Mooring; k) Double Cone; l) Pine; m) Seaforth; and n) Repulse" title="FLNTU timese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imeSeriesPlots.FtzW.png"/>
                    <pic:cNvPicPr/>
                  </pic:nvPicPr>
                  <pic:blipFill>
                    <a:blip r:embed="rId241" cstate="print">
                      <a:extLst>
                        <a:ext uri="{28A0092B-C50C-407E-A947-70E740481C1C}">
                          <a14:useLocalDpi xmlns:a14="http://schemas.microsoft.com/office/drawing/2010/main" val="0"/>
                        </a:ext>
                      </a:extLst>
                    </a:blip>
                    <a:stretch>
                      <a:fillRect/>
                    </a:stretch>
                  </pic:blipFill>
                  <pic:spPr>
                    <a:xfrm>
                      <a:off x="0" y="0"/>
                      <a:ext cx="5732145" cy="2506345"/>
                    </a:xfrm>
                    <a:prstGeom prst="rect">
                      <a:avLst/>
                    </a:prstGeom>
                  </pic:spPr>
                </pic:pic>
              </a:graphicData>
            </a:graphic>
          </wp:inline>
        </w:drawing>
      </w:r>
    </w:p>
    <w:p w14:paraId="6B00E14A" w14:textId="77777777" w:rsidR="00DD0AD8" w:rsidRDefault="00DD0AD8" w:rsidP="00DD0AD8">
      <w:pPr>
        <w:jc w:val="center"/>
        <w:rPr>
          <w:lang w:val="en-US"/>
        </w:rPr>
      </w:pPr>
      <w:r>
        <w:rPr>
          <w:noProof/>
          <w:lang w:val="en-AU" w:eastAsia="en-AU"/>
        </w:rPr>
        <w:drawing>
          <wp:inline distT="0" distB="0" distL="0" distR="0" wp14:anchorId="036448F7" wp14:editId="24D306CB">
            <wp:extent cx="5732145" cy="2506345"/>
            <wp:effectExtent l="0" t="0" r="1905" b="8255"/>
            <wp:docPr id="33" name="Picture 33" descr="Time-series of daily means of chlorophyll and turbidity collected by moored ECO FLNTUSB instruments; coloured dashed lines represent the Water Quality Guidelines. Daily river discharge from the nearest river, daily wind speeds from the nearest weather stations, daily tidal range from the nearest tidal gauge, and daily temperature are also shown. Locations of loggers are shown in Figure 2 1 and panels continue on additional pages below: a) Fitzroy West; b) High West; c) Russell-Mulgrave Mouth Mooring; d) Franklands West; e) Dunk North; f) Tully Mouth Mooring; g) Palms West; h) Pandora; i) Magnetic; j) Burdekin Mouth Mooring; k) Double Cone; l) Pine; m) Seaforth; and n) Re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imeSeriesPlots.HghW.png"/>
                    <pic:cNvPicPr/>
                  </pic:nvPicPr>
                  <pic:blipFill>
                    <a:blip r:embed="rId242" cstate="print">
                      <a:extLst>
                        <a:ext uri="{28A0092B-C50C-407E-A947-70E740481C1C}">
                          <a14:useLocalDpi xmlns:a14="http://schemas.microsoft.com/office/drawing/2010/main" val="0"/>
                        </a:ext>
                      </a:extLst>
                    </a:blip>
                    <a:stretch>
                      <a:fillRect/>
                    </a:stretch>
                  </pic:blipFill>
                  <pic:spPr>
                    <a:xfrm>
                      <a:off x="0" y="0"/>
                      <a:ext cx="5732145" cy="2506345"/>
                    </a:xfrm>
                    <a:prstGeom prst="rect">
                      <a:avLst/>
                    </a:prstGeom>
                  </pic:spPr>
                </pic:pic>
              </a:graphicData>
            </a:graphic>
          </wp:inline>
        </w:drawing>
      </w:r>
    </w:p>
    <w:p w14:paraId="1BCFD510" w14:textId="4CACF7E5" w:rsidR="00DD0AD8" w:rsidRPr="0064778A" w:rsidRDefault="00DD0AD8" w:rsidP="00DD0AD8">
      <w:pPr>
        <w:pStyle w:val="Figure"/>
        <w:rPr>
          <w:vanish/>
          <w:specVanish/>
        </w:rPr>
      </w:pPr>
      <w:bookmarkStart w:id="2186" w:name="_Toc374701406"/>
      <w:bookmarkStart w:id="2187" w:name="_Toc392929574"/>
      <w:bookmarkStart w:id="2188" w:name="_Toc5614696"/>
      <w:r>
        <w:t>Figure E-</w:t>
      </w:r>
      <w:r>
        <w:fldChar w:fldCharType="begin"/>
      </w:r>
      <w:r>
        <w:instrText xml:space="preserve"> SEQ Figure_E- \* ARABIC </w:instrText>
      </w:r>
      <w:r>
        <w:fldChar w:fldCharType="separate"/>
      </w:r>
      <w:r w:rsidR="00335316">
        <w:rPr>
          <w:noProof/>
        </w:rPr>
        <w:t>1</w:t>
      </w:r>
      <w:r>
        <w:rPr>
          <w:noProof/>
        </w:rPr>
        <w:fldChar w:fldCharType="end"/>
      </w:r>
      <w:r>
        <w:t>: Time-</w:t>
      </w:r>
      <w:r w:rsidRPr="00C951C9">
        <w:t xml:space="preserve">series of daily means of chlorophyll and turbidity collected by </w:t>
      </w:r>
      <w:r>
        <w:t xml:space="preserve">moored </w:t>
      </w:r>
      <w:r w:rsidRPr="00C951C9">
        <w:t>ECO FLNTUSB instruments</w:t>
      </w:r>
      <w:r>
        <w:t xml:space="preserve">; coloured dashed lines represent the Water Quality Guidelines. </w:t>
      </w:r>
      <w:r>
        <w:rPr>
          <w:rStyle w:val="IntenseReference"/>
          <w:rFonts w:eastAsiaTheme="majorEastAsia"/>
        </w:rPr>
        <w:t>D</w:t>
      </w:r>
      <w:r w:rsidRPr="00C951C9">
        <w:rPr>
          <w:rStyle w:val="IntenseReference"/>
          <w:rFonts w:eastAsiaTheme="majorEastAsia"/>
        </w:rPr>
        <w:t xml:space="preserve">aily </w:t>
      </w:r>
      <w:r>
        <w:rPr>
          <w:rStyle w:val="IntenseReference"/>
          <w:rFonts w:eastAsiaTheme="majorEastAsia"/>
        </w:rPr>
        <w:t>river discharge from the nearest river,</w:t>
      </w:r>
      <w:r w:rsidRPr="00C951C9">
        <w:rPr>
          <w:rStyle w:val="IntenseReference"/>
          <w:rFonts w:eastAsiaTheme="majorEastAsia"/>
        </w:rPr>
        <w:t xml:space="preserve"> daily wind speeds fr</w:t>
      </w:r>
      <w:r>
        <w:rPr>
          <w:rStyle w:val="IntenseReference"/>
          <w:rFonts w:eastAsiaTheme="majorEastAsia"/>
        </w:rPr>
        <w:t>om the nearest weather stations, daily tidal range from the nearest tidal gauge, and daily temperature are also shown.</w:t>
      </w:r>
      <w:r>
        <w:t xml:space="preserve"> Locations of loggers are shown in </w:t>
      </w:r>
      <w:r w:rsidR="00A311F1">
        <w:fldChar w:fldCharType="begin"/>
      </w:r>
      <w:r w:rsidR="00A311F1">
        <w:instrText xml:space="preserve"> REF _Ref3287183 \h </w:instrText>
      </w:r>
      <w:r w:rsidR="00A311F1">
        <w:fldChar w:fldCharType="separate"/>
      </w:r>
      <w:r w:rsidR="00335316">
        <w:rPr>
          <w:b/>
          <w:bCs/>
          <w:lang w:val="en-US"/>
        </w:rPr>
        <w:t>Error! Reference source not found.</w:t>
      </w:r>
      <w:r w:rsidR="00A311F1">
        <w:fldChar w:fldCharType="end"/>
      </w:r>
      <w:r>
        <w:t xml:space="preserve"> and panels continue on additional pages below: a) Fitzroy West; b) High West</w:t>
      </w:r>
      <w:bookmarkEnd w:id="2186"/>
      <w:bookmarkEnd w:id="2187"/>
      <w:r>
        <w:t xml:space="preserve">; </w:t>
      </w:r>
      <w:r w:rsidRPr="00535641">
        <w:t>c)</w:t>
      </w:r>
      <w:r>
        <w:t xml:space="preserve"> Russell-Mulgrave Mouth Mooring;</w:t>
      </w:r>
      <w:r w:rsidRPr="00535641">
        <w:t xml:space="preserve"> d) Franklands West</w:t>
      </w:r>
      <w:r>
        <w:t>;</w:t>
      </w:r>
      <w:r w:rsidRPr="00535641">
        <w:t xml:space="preserve"> e) Dunk North</w:t>
      </w:r>
      <w:r>
        <w:t xml:space="preserve">; </w:t>
      </w:r>
      <w:r w:rsidRPr="00535641">
        <w:t>f) Tully Mouth Mooring</w:t>
      </w:r>
      <w:r>
        <w:t>;</w:t>
      </w:r>
      <w:r w:rsidRPr="00535641">
        <w:t xml:space="preserve"> g) Palms West</w:t>
      </w:r>
      <w:r>
        <w:t>;</w:t>
      </w:r>
      <w:r w:rsidRPr="00535641">
        <w:t xml:space="preserve"> h) Pandora</w:t>
      </w:r>
      <w:r>
        <w:t xml:space="preserve">; </w:t>
      </w:r>
      <w:r w:rsidRPr="00535641">
        <w:t>i) Magnetic</w:t>
      </w:r>
      <w:r>
        <w:t>;</w:t>
      </w:r>
      <w:r w:rsidRPr="00535641">
        <w:t xml:space="preserve"> j) Burdekin Mouth Mooring</w:t>
      </w:r>
      <w:r>
        <w:t>;</w:t>
      </w:r>
      <w:r w:rsidRPr="00535641">
        <w:t xml:space="preserve"> k) Double Cone</w:t>
      </w:r>
      <w:r>
        <w:t>; l) Pine;</w:t>
      </w:r>
      <w:r w:rsidRPr="00535641">
        <w:t xml:space="preserve"> m) Seaforth</w:t>
      </w:r>
      <w:r>
        <w:t>;</w:t>
      </w:r>
      <w:r w:rsidRPr="00535641">
        <w:t xml:space="preserve"> </w:t>
      </w:r>
      <w:r>
        <w:t xml:space="preserve">and </w:t>
      </w:r>
      <w:r w:rsidRPr="00535641">
        <w:t>n) Repulse</w:t>
      </w:r>
      <w:r>
        <w:t>.</w:t>
      </w:r>
      <w:bookmarkEnd w:id="2188"/>
    </w:p>
    <w:p w14:paraId="0F2D7FFC" w14:textId="77777777" w:rsidR="00DD0AD8" w:rsidRDefault="00DD0AD8" w:rsidP="00DD0AD8">
      <w:pPr>
        <w:pStyle w:val="Figure"/>
      </w:pPr>
    </w:p>
    <w:p w14:paraId="5F93B0B9" w14:textId="77777777" w:rsidR="00DD0AD8" w:rsidRPr="00C41FE3" w:rsidRDefault="00DD0AD8" w:rsidP="00DD0AD8">
      <w:pPr>
        <w:rPr>
          <w:lang w:val="en-US"/>
        </w:rPr>
      </w:pPr>
    </w:p>
    <w:p w14:paraId="3FEFA2AB" w14:textId="77777777" w:rsidR="00DD0AD8" w:rsidRDefault="00DD0AD8" w:rsidP="00DD0AD8">
      <w:pPr>
        <w:spacing w:after="200" w:line="276" w:lineRule="auto"/>
        <w:jc w:val="center"/>
        <w:rPr>
          <w:b/>
          <w:lang w:val="en-AU"/>
        </w:rPr>
      </w:pPr>
      <w:r>
        <w:rPr>
          <w:rFonts w:ascii="Times New Roman" w:hAnsi="Times New Roman"/>
          <w:noProof/>
          <w:color w:val="000000"/>
          <w:w w:val="0"/>
          <w:sz w:val="0"/>
          <w:szCs w:val="0"/>
          <w:u w:color="000000"/>
          <w:bdr w:val="none" w:sz="0" w:space="0" w:color="000000"/>
          <w:shd w:val="clear" w:color="000000" w:fill="000000"/>
          <w:lang w:val="en-AU" w:eastAsia="en-AU"/>
        </w:rPr>
        <w:drawing>
          <wp:inline distT="0" distB="0" distL="0" distR="0" wp14:anchorId="4863A3BA" wp14:editId="399946AD">
            <wp:extent cx="5732145" cy="2506345"/>
            <wp:effectExtent l="0" t="0" r="1905" b="8255"/>
            <wp:docPr id="34" name="Picture 34" descr="Time-series of daily means of chlorophyll and turbidity collected by moored ECO FLNTUSB instruments; coloured dashed lines represent the Water Quality Guidelines. Daily river discharge from the nearest river, daily wind speeds from the nearest weather stations, daily tidal range from the nearest tidal gauge, and daily temperature are also shown. Locations of loggers are shown in Figure 2 1 and panels continue on additional pages below: a) Fitzroy West; b) High West; c) Russell-Mulgrave Mouth Mooring; d) Franklands West; e) Dunk North; f) Tully Mouth Mooring; g) Palms West; h) Pandora; i) Magnetic; j) Burdekin Mouth Mooring; k) Double Cone; l) Pine; m) Seaforth; and n) Repulse" title="FLNTU timese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imeSeriesPlots.RMMM.png"/>
                    <pic:cNvPicPr/>
                  </pic:nvPicPr>
                  <pic:blipFill>
                    <a:blip r:embed="rId243" cstate="print">
                      <a:extLst>
                        <a:ext uri="{28A0092B-C50C-407E-A947-70E740481C1C}">
                          <a14:useLocalDpi xmlns:a14="http://schemas.microsoft.com/office/drawing/2010/main" val="0"/>
                        </a:ext>
                      </a:extLst>
                    </a:blip>
                    <a:stretch>
                      <a:fillRect/>
                    </a:stretch>
                  </pic:blipFill>
                  <pic:spPr>
                    <a:xfrm>
                      <a:off x="0" y="0"/>
                      <a:ext cx="5732145" cy="2506345"/>
                    </a:xfrm>
                    <a:prstGeom prst="rect">
                      <a:avLst/>
                    </a:prstGeom>
                  </pic:spPr>
                </pic:pic>
              </a:graphicData>
            </a:graphic>
          </wp:inline>
        </w:drawing>
      </w:r>
      <w:r>
        <w:rPr>
          <w:rFonts w:ascii="Times New Roman" w:hAnsi="Times New Roman"/>
          <w:noProof/>
          <w:color w:val="000000"/>
          <w:w w:val="0"/>
          <w:sz w:val="0"/>
          <w:szCs w:val="0"/>
          <w:u w:color="000000"/>
          <w:bdr w:val="none" w:sz="0" w:space="0" w:color="000000"/>
          <w:shd w:val="clear" w:color="000000" w:fill="000000"/>
          <w:lang w:val="en-AU" w:eastAsia="en-AU"/>
        </w:rPr>
        <w:drawing>
          <wp:inline distT="0" distB="0" distL="0" distR="0" wp14:anchorId="07DE5316" wp14:editId="51BBE2BE">
            <wp:extent cx="5732145" cy="2506345"/>
            <wp:effectExtent l="0" t="0" r="1905" b="8255"/>
            <wp:docPr id="37" name="Picture 37" descr="Time-series of daily means of chlorophyll and turbidity collected by moored ECO FLNTUSB instruments; coloured dashed lines represent the Water Quality Guidelines. Daily river discharge from the nearest river, daily wind speeds from the nearest weather stations, daily tidal range from the nearest tidal gauge, and daily temperature are also shown. Locations of loggers are shown in Figure 2 1 and panels continue on additional pages below: a) Fitzroy West; b) High West; c) Russell-Mulgrave Mouth Mooring; d) Franklands West; e) Dunk North; f) Tully Mouth Mooring; g) Palms West; h) Pandora; i) Magnetic; j) Burdekin Mouth Mooring; k) Double Cone; l) Pine; m) Seaforth; and n) Repulse" title="FLNTU timese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timeSeriesPlots.FrnW.png"/>
                    <pic:cNvPicPr/>
                  </pic:nvPicPr>
                  <pic:blipFill>
                    <a:blip r:embed="rId244" cstate="print">
                      <a:extLst>
                        <a:ext uri="{28A0092B-C50C-407E-A947-70E740481C1C}">
                          <a14:useLocalDpi xmlns:a14="http://schemas.microsoft.com/office/drawing/2010/main" val="0"/>
                        </a:ext>
                      </a:extLst>
                    </a:blip>
                    <a:stretch>
                      <a:fillRect/>
                    </a:stretch>
                  </pic:blipFill>
                  <pic:spPr>
                    <a:xfrm>
                      <a:off x="0" y="0"/>
                      <a:ext cx="5732145" cy="2506345"/>
                    </a:xfrm>
                    <a:prstGeom prst="rect">
                      <a:avLst/>
                    </a:prstGeom>
                  </pic:spPr>
                </pic:pic>
              </a:graphicData>
            </a:graphic>
          </wp:inline>
        </w:drawing>
      </w:r>
      <w:r>
        <w:rPr>
          <w:b/>
          <w:noProof/>
          <w:lang w:val="en-AU" w:eastAsia="en-AU"/>
        </w:rPr>
        <w:drawing>
          <wp:inline distT="0" distB="0" distL="0" distR="0" wp14:anchorId="0E08F67C" wp14:editId="2FF67F39">
            <wp:extent cx="5732145" cy="2506345"/>
            <wp:effectExtent l="0" t="0" r="1905" b="8255"/>
            <wp:docPr id="38" name="Picture 38" descr="Time-series of daily means of chlorophyll and turbidity collected by moored ECO FLNTUSB instruments; coloured dashed lines represent the Water Quality Guidelines. Daily river discharge from the nearest river, daily wind speeds from the nearest weather stations, daily tidal range from the nearest tidal gauge, and daily temperature are also shown. Locations of loggers are shown in Figure 2 1 and panels continue on additional pages below: a) Fitzroy West; b) High West; c) Russell-Mulgrave Mouth Mooring; d) Franklands West; e) Dunk North; f) Tully Mouth Mooring; g) Palms West; h) Pandora; i) Magnetic; j) Burdekin Mouth Mooring; k) Double Cone; l) Pine; m) Seaforth; and n) Repulse" title="FLNTU timese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imeSeriesPlots.DnkN.png"/>
                    <pic:cNvPicPr/>
                  </pic:nvPicPr>
                  <pic:blipFill>
                    <a:blip r:embed="rId245" cstate="print">
                      <a:extLst>
                        <a:ext uri="{28A0092B-C50C-407E-A947-70E740481C1C}">
                          <a14:useLocalDpi xmlns:a14="http://schemas.microsoft.com/office/drawing/2010/main" val="0"/>
                        </a:ext>
                      </a:extLst>
                    </a:blip>
                    <a:stretch>
                      <a:fillRect/>
                    </a:stretch>
                  </pic:blipFill>
                  <pic:spPr>
                    <a:xfrm>
                      <a:off x="0" y="0"/>
                      <a:ext cx="5732145" cy="2506345"/>
                    </a:xfrm>
                    <a:prstGeom prst="rect">
                      <a:avLst/>
                    </a:prstGeom>
                  </pic:spPr>
                </pic:pic>
              </a:graphicData>
            </a:graphic>
          </wp:inline>
        </w:drawing>
      </w:r>
    </w:p>
    <w:p w14:paraId="67403E74" w14:textId="77777777" w:rsidR="00DD0AD8" w:rsidRPr="007D7C41" w:rsidRDefault="00DD0AD8" w:rsidP="00DD0AD8">
      <w:pPr>
        <w:spacing w:after="200" w:line="276" w:lineRule="auto"/>
        <w:jc w:val="center"/>
        <w:rPr>
          <w:b/>
          <w:lang w:val="en-AU"/>
        </w:rPr>
      </w:pPr>
    </w:p>
    <w:p w14:paraId="26A8DB28" w14:textId="77777777" w:rsidR="00DD0AD8" w:rsidRPr="007D7C41" w:rsidRDefault="00DD0AD8" w:rsidP="00DD0AD8">
      <w:pPr>
        <w:tabs>
          <w:tab w:val="left" w:pos="5970"/>
        </w:tabs>
        <w:jc w:val="center"/>
        <w:rPr>
          <w:lang w:val="en-AU"/>
        </w:rPr>
      </w:pPr>
      <w:r>
        <w:rPr>
          <w:noProof/>
          <w:lang w:val="en-AU" w:eastAsia="en-AU"/>
        </w:rPr>
        <w:drawing>
          <wp:inline distT="0" distB="0" distL="0" distR="0" wp14:anchorId="46EC3351" wp14:editId="085E379B">
            <wp:extent cx="5732145" cy="2506345"/>
            <wp:effectExtent l="0" t="0" r="1905" b="8255"/>
            <wp:docPr id="40" name="Picture 40" descr="Time-series of daily means of chlorophyll and turbidity collected by moored ECO FLNTUSB instruments; coloured dashed lines represent the Water Quality Guidelines. Daily river discharge from the nearest river, daily wind speeds from the nearest weather stations, daily tidal range from the nearest tidal gauge, and daily temperature are also shown. Locations of loggers are shown in Figure 2 1 and panels continue on additional pages below: a) Fitzroy West; b) High West; c) Russell-Mulgrave Mouth Mooring; d) Franklands West; e) Dunk North; f) Tully Mouth Mooring; g) Palms West; h) Pandora; i) Magnetic; j) Burdekin Mouth Mooring; k) Double Cone; l) Pine; m) Seaforth; and n) Repulse" title="FLNTU timese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timeSeriesPlots.TLMM.png"/>
                    <pic:cNvPicPr/>
                  </pic:nvPicPr>
                  <pic:blipFill>
                    <a:blip r:embed="rId246" cstate="print">
                      <a:extLst>
                        <a:ext uri="{28A0092B-C50C-407E-A947-70E740481C1C}">
                          <a14:useLocalDpi xmlns:a14="http://schemas.microsoft.com/office/drawing/2010/main" val="0"/>
                        </a:ext>
                      </a:extLst>
                    </a:blip>
                    <a:stretch>
                      <a:fillRect/>
                    </a:stretch>
                  </pic:blipFill>
                  <pic:spPr>
                    <a:xfrm>
                      <a:off x="0" y="0"/>
                      <a:ext cx="5732145" cy="2506345"/>
                    </a:xfrm>
                    <a:prstGeom prst="rect">
                      <a:avLst/>
                    </a:prstGeom>
                  </pic:spPr>
                </pic:pic>
              </a:graphicData>
            </a:graphic>
          </wp:inline>
        </w:drawing>
      </w:r>
    </w:p>
    <w:p w14:paraId="36EC6067" w14:textId="77777777" w:rsidR="00DD0AD8" w:rsidRDefault="00DD0AD8" w:rsidP="00DD0AD8">
      <w:pPr>
        <w:rPr>
          <w:lang w:val="en-AU"/>
        </w:rPr>
      </w:pPr>
      <w:r>
        <w:rPr>
          <w:noProof/>
          <w:lang w:val="en-AU" w:eastAsia="en-AU"/>
        </w:rPr>
        <w:drawing>
          <wp:inline distT="0" distB="0" distL="0" distR="0" wp14:anchorId="4791ADD7" wp14:editId="2187F18E">
            <wp:extent cx="5732145" cy="2506345"/>
            <wp:effectExtent l="0" t="0" r="1905" b="8255"/>
            <wp:docPr id="43" name="Picture 43" descr="Time-series of daily means of chlorophyll and turbidity collected by moored ECO FLNTUSB instruments; coloured dashed lines represent the Water Quality Guidelines. Daily river discharge from the nearest river, daily wind speeds from the nearest weather stations, daily tidal range from the nearest tidal gauge, and daily temperature are also shown. Locations of loggers are shown in Figure 2 1 and panels continue on additional pages below: a) Fitzroy West; b) High West; c) Russell-Mulgrave Mouth Mooring; d) Franklands West; e) Dunk North; f) Tully Mouth Mooring; g) Palms West; h) Pandora; i) Magnetic; j) Burdekin Mouth Mooring; k) Double Cone; l) Pine; m) Seaforth; and n) Repulse" title="FLNTU timese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imeSeriesPlots.PlmW.png"/>
                    <pic:cNvPicPr/>
                  </pic:nvPicPr>
                  <pic:blipFill>
                    <a:blip r:embed="rId247" cstate="print">
                      <a:extLst>
                        <a:ext uri="{28A0092B-C50C-407E-A947-70E740481C1C}">
                          <a14:useLocalDpi xmlns:a14="http://schemas.microsoft.com/office/drawing/2010/main" val="0"/>
                        </a:ext>
                      </a:extLst>
                    </a:blip>
                    <a:stretch>
                      <a:fillRect/>
                    </a:stretch>
                  </pic:blipFill>
                  <pic:spPr>
                    <a:xfrm>
                      <a:off x="0" y="0"/>
                      <a:ext cx="5732145" cy="2506345"/>
                    </a:xfrm>
                    <a:prstGeom prst="rect">
                      <a:avLst/>
                    </a:prstGeom>
                  </pic:spPr>
                </pic:pic>
              </a:graphicData>
            </a:graphic>
          </wp:inline>
        </w:drawing>
      </w:r>
    </w:p>
    <w:p w14:paraId="253B2536" w14:textId="77777777" w:rsidR="00DD0AD8" w:rsidRPr="007D7C41" w:rsidRDefault="00DD0AD8" w:rsidP="00DD0AD8">
      <w:pPr>
        <w:rPr>
          <w:lang w:val="en-AU"/>
        </w:rPr>
      </w:pPr>
      <w:r>
        <w:rPr>
          <w:noProof/>
          <w:lang w:val="en-AU" w:eastAsia="en-AU"/>
        </w:rPr>
        <w:drawing>
          <wp:inline distT="0" distB="0" distL="0" distR="0" wp14:anchorId="7B9A9E4F" wp14:editId="774A898F">
            <wp:extent cx="5732145" cy="2506345"/>
            <wp:effectExtent l="0" t="0" r="1905" b="8255"/>
            <wp:docPr id="44" name="Picture 44" descr="Time-series of daily means of chlorophyll and turbidity collected by moored ECO FLNTUSB instruments; coloured dashed lines represent the Water Quality Guidelines. Daily river discharge from the nearest river, daily wind speeds from the nearest weather stations, daily tidal range from the nearest tidal gauge, and daily temperature are also shown. Locations of loggers are shown in Figure 2 1 and panels continue on additional pages below: a) Fitzroy West; b) High West; c) Russell-Mulgrave Mouth Mooring; d) Franklands West; e) Dunk North; f) Tully Mouth Mooring; g) Palms West; h) Pandora; i) Magnetic; j) Burdekin Mouth Mooring; k) Double Cone; l) Pine; m) Seaforth; and n) Repulse" title="FLNTU timese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timeSeriesPlots.Pndr.png"/>
                    <pic:cNvPicPr/>
                  </pic:nvPicPr>
                  <pic:blipFill>
                    <a:blip r:embed="rId248" cstate="print">
                      <a:extLst>
                        <a:ext uri="{28A0092B-C50C-407E-A947-70E740481C1C}">
                          <a14:useLocalDpi xmlns:a14="http://schemas.microsoft.com/office/drawing/2010/main" val="0"/>
                        </a:ext>
                      </a:extLst>
                    </a:blip>
                    <a:stretch>
                      <a:fillRect/>
                    </a:stretch>
                  </pic:blipFill>
                  <pic:spPr>
                    <a:xfrm>
                      <a:off x="0" y="0"/>
                      <a:ext cx="5732145" cy="2506345"/>
                    </a:xfrm>
                    <a:prstGeom prst="rect">
                      <a:avLst/>
                    </a:prstGeom>
                  </pic:spPr>
                </pic:pic>
              </a:graphicData>
            </a:graphic>
          </wp:inline>
        </w:drawing>
      </w:r>
    </w:p>
    <w:p w14:paraId="690F61A1" w14:textId="77777777" w:rsidR="00DD0AD8" w:rsidRPr="007D7C41" w:rsidRDefault="00DD0AD8" w:rsidP="00DD0AD8">
      <w:pPr>
        <w:rPr>
          <w:rFonts w:ascii="Arial Narrow" w:hAnsi="Arial Narrow"/>
          <w:sz w:val="20"/>
          <w:lang w:val="en-AU"/>
        </w:rPr>
      </w:pPr>
    </w:p>
    <w:p w14:paraId="0E21559A" w14:textId="77777777" w:rsidR="00DD0AD8" w:rsidRPr="007D7C41" w:rsidRDefault="00DD0AD8" w:rsidP="00DD0AD8">
      <w:pPr>
        <w:rPr>
          <w:lang w:val="en-AU"/>
        </w:rPr>
      </w:pPr>
    </w:p>
    <w:p w14:paraId="2FDDAEF1" w14:textId="77777777" w:rsidR="00DD0AD8" w:rsidRDefault="00DD0AD8" w:rsidP="00DD0AD8">
      <w:pPr>
        <w:rPr>
          <w:lang w:val="en-AU"/>
        </w:rPr>
      </w:pPr>
      <w:r>
        <w:rPr>
          <w:noProof/>
          <w:lang w:val="en-AU" w:eastAsia="en-AU"/>
        </w:rPr>
        <w:drawing>
          <wp:inline distT="0" distB="0" distL="0" distR="0" wp14:anchorId="359297DC" wp14:editId="6C098675">
            <wp:extent cx="5732145" cy="2506345"/>
            <wp:effectExtent l="0" t="0" r="1905" b="8255"/>
            <wp:docPr id="75" name="Picture 75" descr="Time-series of daily means of chlorophyll and turbidity collected by moored ECO FLNTUSB instruments; coloured dashed lines represent the Water Quality Guidelines. Daily river discharge from the nearest river, daily wind speeds from the nearest weather stations, daily tidal range from the nearest tidal gauge, and daily temperature are also shown. Locations of loggers are shown in Figure 2 1 and panels continue on additional pages below: a) Fitzroy West; b) High West; c) Russell-Mulgrave Mouth Mooring; d) Franklands West; e) Dunk North; f) Tully Mouth Mooring; g) Palms West; h) Pandora; i) Magnetic; j) Burdekin Mouth Mooring; k) Double Cone; l) Pine; m) Seaforth; and n) Repulse" title="FLNTU timese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timeSeriesPlots.Mgnt.png"/>
                    <pic:cNvPicPr/>
                  </pic:nvPicPr>
                  <pic:blipFill>
                    <a:blip r:embed="rId249" cstate="print">
                      <a:extLst>
                        <a:ext uri="{28A0092B-C50C-407E-A947-70E740481C1C}">
                          <a14:useLocalDpi xmlns:a14="http://schemas.microsoft.com/office/drawing/2010/main" val="0"/>
                        </a:ext>
                      </a:extLst>
                    </a:blip>
                    <a:stretch>
                      <a:fillRect/>
                    </a:stretch>
                  </pic:blipFill>
                  <pic:spPr>
                    <a:xfrm>
                      <a:off x="0" y="0"/>
                      <a:ext cx="5732145" cy="2506345"/>
                    </a:xfrm>
                    <a:prstGeom prst="rect">
                      <a:avLst/>
                    </a:prstGeom>
                  </pic:spPr>
                </pic:pic>
              </a:graphicData>
            </a:graphic>
          </wp:inline>
        </w:drawing>
      </w:r>
    </w:p>
    <w:p w14:paraId="668D1DA7" w14:textId="77777777" w:rsidR="00DD0AD8" w:rsidRDefault="00DD0AD8" w:rsidP="00DD0AD8">
      <w:pPr>
        <w:rPr>
          <w:lang w:val="en-AU"/>
        </w:rPr>
      </w:pPr>
      <w:r>
        <w:rPr>
          <w:noProof/>
          <w:lang w:val="en-AU" w:eastAsia="en-AU"/>
        </w:rPr>
        <w:drawing>
          <wp:inline distT="0" distB="0" distL="0" distR="0" wp14:anchorId="380CE1AC" wp14:editId="4478326F">
            <wp:extent cx="5732145" cy="2506345"/>
            <wp:effectExtent l="0" t="0" r="1905" b="8255"/>
            <wp:docPr id="224" name="Picture 224" descr="Time-series of daily means of chlorophyll and turbidity collected by moored ECO FLNTUSB instruments; coloured dashed lines represent the Water Quality Guidelines. Daily river discharge from the nearest river, daily wind speeds from the nearest weather stations, daily tidal range from the nearest tidal gauge, and daily temperature are also shown. Locations of loggers are shown in Figure 2 1 and panels continue on additional pages below: a) Fitzroy West; b) High West; c) Russell-Mulgrave Mouth Mooring; d) Franklands West; e) Dunk North; f) Tully Mouth Mooring; g) Palms West; h) Pandora; i) Magnetic; j) Burdekin Mouth Mooring; k) Double Cone; l) Pine; m) Seaforth; and n) Repulse" title="FLNTU timese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timeSeriesPlots.BrdM.png"/>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5732145" cy="2506345"/>
                    </a:xfrm>
                    <a:prstGeom prst="rect">
                      <a:avLst/>
                    </a:prstGeom>
                  </pic:spPr>
                </pic:pic>
              </a:graphicData>
            </a:graphic>
          </wp:inline>
        </w:drawing>
      </w:r>
    </w:p>
    <w:p w14:paraId="4EB78228" w14:textId="77777777" w:rsidR="00DD0AD8" w:rsidRPr="007D7C41" w:rsidRDefault="00DD0AD8" w:rsidP="00DD0AD8">
      <w:pPr>
        <w:rPr>
          <w:lang w:val="en-AU"/>
        </w:rPr>
      </w:pPr>
      <w:r>
        <w:rPr>
          <w:noProof/>
          <w:lang w:val="en-AU" w:eastAsia="en-AU"/>
        </w:rPr>
        <w:drawing>
          <wp:inline distT="0" distB="0" distL="0" distR="0" wp14:anchorId="148028D5" wp14:editId="5233B6F2">
            <wp:extent cx="5732145" cy="2506345"/>
            <wp:effectExtent l="0" t="0" r="1905" b="8255"/>
            <wp:docPr id="228" name="Picture 228" descr="Time-series of daily means of chlorophyll and turbidity collected by moored ECO FLNTUSB instruments; coloured dashed lines represent the Water Quality Guidelines. Daily river discharge from the nearest river, daily wind speeds from the nearest weather stations, daily tidal range from the nearest tidal gauge, and daily temperature are also shown. Locations of loggers are shown in Figure 2 1 and panels continue on additional pages below: a) Fitzroy West; b) High West; c) Russell-Mulgrave Mouth Mooring; d) Franklands West; e) Dunk North; f) Tully Mouth Mooring; g) Palms West; h) Pandora; i) Magnetic; j) Burdekin Mouth Mooring; k) Double Cone; l) Pine; m) Seaforth; and n) Repulse" title="FLNTU timese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timeSeriesPlots.DblC.png"/>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5732145" cy="2506345"/>
                    </a:xfrm>
                    <a:prstGeom prst="rect">
                      <a:avLst/>
                    </a:prstGeom>
                  </pic:spPr>
                </pic:pic>
              </a:graphicData>
            </a:graphic>
          </wp:inline>
        </w:drawing>
      </w:r>
    </w:p>
    <w:p w14:paraId="71092759" w14:textId="4913EB3F" w:rsidR="00DD0AD8" w:rsidRDefault="00DD0AD8" w:rsidP="00DD0AD8">
      <w:pPr>
        <w:rPr>
          <w:rStyle w:val="IntenseReference"/>
          <w:rFonts w:eastAsiaTheme="majorEastAsia"/>
          <w:lang w:val="en-AU"/>
        </w:rPr>
      </w:pPr>
      <w:r>
        <w:rPr>
          <w:rFonts w:eastAsiaTheme="majorEastAsia"/>
          <w:bCs/>
          <w:noProof/>
          <w:color w:val="000000" w:themeColor="text1"/>
          <w:sz w:val="18"/>
          <w:lang w:val="en-AU" w:eastAsia="en-AU"/>
        </w:rPr>
        <w:drawing>
          <wp:inline distT="0" distB="0" distL="0" distR="0" wp14:anchorId="277A372E" wp14:editId="1B564FA5">
            <wp:extent cx="5732145" cy="2506345"/>
            <wp:effectExtent l="0" t="0" r="1905" b="8255"/>
            <wp:docPr id="234" name="Picture 234" descr="Time-series of daily means of chlorophyll and turbidity collected by moored ECO FLNTUSB instruments; coloured dashed lines represent the Water Quality Guidelines. Daily river discharge from the nearest river, daily wind speeds from the nearest weather stations, daily tidal range from the nearest tidal gauge, and daily temperature are also shown. Locations of loggers are shown in Figure 2 1 and panels continue on additional pages below: a) Fitzroy West; b) High West; c) Russell-Mulgrave Mouth Mooring; d) Franklands West; e) Dunk North; f) Tully Mouth Mooring; g) Palms West; h) Pandora; i) Magnetic; j) Burdekin Mouth Mooring; k) Double Cone; l) Pine; m) Seaforth; and n) Repulse" title="FLNTU timese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timeSeriesPlots.Pine.png"/>
                    <pic:cNvPicPr/>
                  </pic:nvPicPr>
                  <pic:blipFill>
                    <a:blip r:embed="rId252" cstate="print">
                      <a:extLst>
                        <a:ext uri="{28A0092B-C50C-407E-A947-70E740481C1C}">
                          <a14:useLocalDpi xmlns:a14="http://schemas.microsoft.com/office/drawing/2010/main" val="0"/>
                        </a:ext>
                      </a:extLst>
                    </a:blip>
                    <a:stretch>
                      <a:fillRect/>
                    </a:stretch>
                  </pic:blipFill>
                  <pic:spPr>
                    <a:xfrm>
                      <a:off x="0" y="0"/>
                      <a:ext cx="5732145" cy="2506345"/>
                    </a:xfrm>
                    <a:prstGeom prst="rect">
                      <a:avLst/>
                    </a:prstGeom>
                  </pic:spPr>
                </pic:pic>
              </a:graphicData>
            </a:graphic>
          </wp:inline>
        </w:drawing>
      </w:r>
    </w:p>
    <w:p w14:paraId="073773FA" w14:textId="77777777" w:rsidR="00DD0AD8" w:rsidRPr="007D7C41" w:rsidRDefault="00DD0AD8" w:rsidP="00DD0AD8">
      <w:pPr>
        <w:rPr>
          <w:rStyle w:val="IntenseReference"/>
          <w:rFonts w:eastAsiaTheme="majorEastAsia"/>
          <w:lang w:val="en-AU"/>
        </w:rPr>
      </w:pPr>
      <w:r>
        <w:rPr>
          <w:rFonts w:ascii="Times New Roman" w:hAnsi="Times New Roman"/>
          <w:noProof/>
          <w:color w:val="000000"/>
          <w:w w:val="0"/>
          <w:sz w:val="0"/>
          <w:szCs w:val="0"/>
          <w:u w:color="000000"/>
          <w:bdr w:val="none" w:sz="0" w:space="0" w:color="000000"/>
          <w:shd w:val="clear" w:color="000000" w:fill="000000"/>
          <w:lang w:val="en-AU" w:eastAsia="en-AU"/>
        </w:rPr>
        <w:drawing>
          <wp:inline distT="0" distB="0" distL="0" distR="0" wp14:anchorId="21AAAC8D" wp14:editId="593A2CEE">
            <wp:extent cx="5732145" cy="2506345"/>
            <wp:effectExtent l="0" t="0" r="1905" b="8255"/>
            <wp:docPr id="235" name="Picture 235" descr="Time-series of daily means of chlorophyll and turbidity collected by moored ECO FLNTUSB instruments; coloured dashed lines represent the Water Quality Guidelines. Daily river discharge from the nearest river, daily wind speeds from the nearest weather stations, daily tidal range from the nearest tidal gauge, and daily temperature are also shown. Locations of loggers are shown in Figure 2 1 and panels continue on additional pages below: a) Fitzroy West; b) High West; c) Russell-Mulgrave Mouth Mooring; d) Franklands West; e) Dunk North; f) Tully Mouth Mooring; g) Palms West; h) Pandora; i) Magnetic; j) Burdekin Mouth Mooring; k) Double Cone; l) Pine; m) Seaforth; and n) Repulse" title="FLNTU timese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timeSeriesPlots.Sfrt.png"/>
                    <pic:cNvPicPr/>
                  </pic:nvPicPr>
                  <pic:blipFill>
                    <a:blip r:embed="rId253" cstate="print">
                      <a:extLst>
                        <a:ext uri="{28A0092B-C50C-407E-A947-70E740481C1C}">
                          <a14:useLocalDpi xmlns:a14="http://schemas.microsoft.com/office/drawing/2010/main" val="0"/>
                        </a:ext>
                      </a:extLst>
                    </a:blip>
                    <a:stretch>
                      <a:fillRect/>
                    </a:stretch>
                  </pic:blipFill>
                  <pic:spPr>
                    <a:xfrm>
                      <a:off x="0" y="0"/>
                      <a:ext cx="5732145" cy="2506345"/>
                    </a:xfrm>
                    <a:prstGeom prst="rect">
                      <a:avLst/>
                    </a:prstGeom>
                  </pic:spPr>
                </pic:pic>
              </a:graphicData>
            </a:graphic>
          </wp:inline>
        </w:drawing>
      </w:r>
      <w:r w:rsidRPr="009A7ADC">
        <w:rPr>
          <w:rFonts w:ascii="Times New Roman" w:hAnsi="Times New Roman"/>
          <w:snapToGrid w:val="0"/>
          <w:color w:val="000000"/>
          <w:w w:val="0"/>
          <w:sz w:val="0"/>
          <w:szCs w:val="0"/>
          <w:u w:color="000000"/>
          <w:bdr w:val="none" w:sz="0" w:space="0" w:color="000000"/>
          <w:shd w:val="clear" w:color="000000" w:fill="000000"/>
        </w:rPr>
        <w:t xml:space="preserve"> </w:t>
      </w:r>
      <w:r>
        <w:rPr>
          <w:rFonts w:eastAsiaTheme="majorEastAsia"/>
          <w:bCs/>
          <w:noProof/>
          <w:color w:val="000000" w:themeColor="text1"/>
          <w:sz w:val="18"/>
          <w:lang w:val="en-AU" w:eastAsia="en-AU"/>
        </w:rPr>
        <w:drawing>
          <wp:inline distT="0" distB="0" distL="0" distR="0" wp14:anchorId="44D1BC0E" wp14:editId="27DA84F3">
            <wp:extent cx="5732145" cy="2506345"/>
            <wp:effectExtent l="0" t="0" r="1905" b="8255"/>
            <wp:docPr id="236" name="Picture 236" descr="Time-series of daily means of chlorophyll and turbidity collected by moored ECO FLNTUSB instruments; coloured dashed lines represent the Water Quality Guidelines. Daily river discharge from the nearest river, daily wind speeds from the nearest weather stations, daily tidal range from the nearest tidal gauge, and daily temperature are also shown. Locations of loggers are shown in Figure 2 1 and panels continue on additional pages below: a) Fitzroy West; b) High West; c) Russell-Mulgrave Mouth Mooring; d) Franklands West; e) Dunk North; f) Tully Mouth Mooring; g) Palms West; h) Pandora; i) Magnetic; j) Burdekin Mouth Mooring; k) Double Cone; l) Pine; m) Seaforth; and n) Repulse" title="FLNTU timese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timeSeriesPlots.Rpls.png"/>
                    <pic:cNvPicPr/>
                  </pic:nvPicPr>
                  <pic:blipFill>
                    <a:blip r:embed="rId254" cstate="print">
                      <a:extLst>
                        <a:ext uri="{28A0092B-C50C-407E-A947-70E740481C1C}">
                          <a14:useLocalDpi xmlns:a14="http://schemas.microsoft.com/office/drawing/2010/main" val="0"/>
                        </a:ext>
                      </a:extLst>
                    </a:blip>
                    <a:stretch>
                      <a:fillRect/>
                    </a:stretch>
                  </pic:blipFill>
                  <pic:spPr>
                    <a:xfrm>
                      <a:off x="0" y="0"/>
                      <a:ext cx="5732145" cy="2506345"/>
                    </a:xfrm>
                    <a:prstGeom prst="rect">
                      <a:avLst/>
                    </a:prstGeom>
                  </pic:spPr>
                </pic:pic>
              </a:graphicData>
            </a:graphic>
          </wp:inline>
        </w:drawing>
      </w:r>
    </w:p>
    <w:p w14:paraId="7568EDFF" w14:textId="77777777" w:rsidR="00DD0AD8" w:rsidRPr="007D7C41" w:rsidRDefault="00DD0AD8" w:rsidP="00DD0AD8">
      <w:pPr>
        <w:rPr>
          <w:rStyle w:val="IntenseReference"/>
          <w:rFonts w:eastAsiaTheme="majorEastAsia"/>
          <w:lang w:val="en-AU"/>
        </w:rPr>
      </w:pPr>
    </w:p>
    <w:p w14:paraId="557F47F8" w14:textId="1C349F77" w:rsidR="00DD0AD8" w:rsidRPr="007D7C41" w:rsidRDefault="00DD0AD8" w:rsidP="00DD0AD8">
      <w:pPr>
        <w:spacing w:before="0" w:after="0"/>
        <w:jc w:val="center"/>
        <w:rPr>
          <w:color w:val="0070C0"/>
          <w:lang w:val="en-AU"/>
        </w:rPr>
      </w:pPr>
      <w:r w:rsidRPr="009A7ADC">
        <w:rPr>
          <w:rFonts w:ascii="Times New Roman" w:hAnsi="Times New Roman"/>
          <w:snapToGrid w:val="0"/>
          <w:color w:val="000000"/>
          <w:w w:val="0"/>
          <w:sz w:val="0"/>
          <w:szCs w:val="0"/>
          <w:u w:color="000000"/>
          <w:bdr w:val="none" w:sz="0" w:space="0" w:color="000000"/>
          <w:shd w:val="clear" w:color="000000" w:fill="000000"/>
        </w:rPr>
        <w:t xml:space="preserve">  </w:t>
      </w:r>
      <w:r w:rsidRPr="00C41FE3">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p>
    <w:p w14:paraId="0EF8EA82" w14:textId="77777777" w:rsidR="00DD0AD8" w:rsidRDefault="00DD0AD8" w:rsidP="00DF2E5C">
      <w:r>
        <w:rPr>
          <w:noProof/>
          <w:lang w:val="en-AU" w:eastAsia="en-AU"/>
        </w:rPr>
        <mc:AlternateContent>
          <mc:Choice Requires="wps">
            <w:drawing>
              <wp:anchor distT="0" distB="0" distL="114300" distR="114300" simplePos="0" relativeHeight="251700224" behindDoc="0" locked="0" layoutInCell="1" allowOverlap="1" wp14:anchorId="4BA6DFE8" wp14:editId="4D9F19F3">
                <wp:simplePos x="0" y="0"/>
                <wp:positionH relativeFrom="margin">
                  <wp:align>center</wp:align>
                </wp:positionH>
                <wp:positionV relativeFrom="paragraph">
                  <wp:posOffset>0</wp:posOffset>
                </wp:positionV>
                <wp:extent cx="5633720" cy="7646670"/>
                <wp:effectExtent l="0" t="0" r="0" b="0"/>
                <wp:wrapTopAndBottom/>
                <wp:docPr id="7185" name="Text Box 7185"/>
                <wp:cNvGraphicFramePr/>
                <a:graphic xmlns:a="http://schemas.openxmlformats.org/drawingml/2006/main">
                  <a:graphicData uri="http://schemas.microsoft.com/office/word/2010/wordprocessingShape">
                    <wps:wsp>
                      <wps:cNvSpPr txBox="1"/>
                      <wps:spPr>
                        <a:xfrm>
                          <a:off x="0" y="0"/>
                          <a:ext cx="5633720" cy="764679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3A3A2D" w14:textId="77777777" w:rsidR="008A7E23" w:rsidRDefault="008A7E23" w:rsidP="00C83B6E">
                            <w:pPr>
                              <w:pStyle w:val="Caption"/>
                            </w:pPr>
                            <w:r>
                              <w:rPr>
                                <w:noProof/>
                                <w:lang w:val="en-AU" w:eastAsia="en-AU"/>
                              </w:rPr>
                              <w:drawing>
                                <wp:inline distT="0" distB="0" distL="0" distR="0" wp14:anchorId="22A84E9C" wp14:editId="4B2DA44F">
                                  <wp:extent cx="5535537" cy="6918385"/>
                                  <wp:effectExtent l="0" t="0" r="8255" b="0"/>
                                  <wp:docPr id="7214" name="Picture 7214" descr="Time series of daily means of temperature and salinity derived from moored Sea-Bird Electronics (SBE) CTDs. Sub-figures represent instrument locations." title="Time series of daily means of temperature and salinity derived from moored Sea-Bird Electronics (SBE) CTDs. Sub-figures represent instrument lo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6" name="waterTempSalinityAll.png"/>
                                          <pic:cNvPicPr/>
                                        </pic:nvPicPr>
                                        <pic:blipFill>
                                          <a:blip r:embed="rId255" cstate="print">
                                            <a:extLst>
                                              <a:ext uri="{28A0092B-C50C-407E-A947-70E740481C1C}">
                                                <a14:useLocalDpi xmlns:a14="http://schemas.microsoft.com/office/drawing/2010/main" val="0"/>
                                              </a:ext>
                                            </a:extLst>
                                          </a:blip>
                                          <a:stretch>
                                            <a:fillRect/>
                                          </a:stretch>
                                        </pic:blipFill>
                                        <pic:spPr>
                                          <a:xfrm>
                                            <a:off x="0" y="0"/>
                                            <a:ext cx="5556614" cy="6944727"/>
                                          </a:xfrm>
                                          <a:prstGeom prst="rect">
                                            <a:avLst/>
                                          </a:prstGeom>
                                        </pic:spPr>
                                      </pic:pic>
                                    </a:graphicData>
                                  </a:graphic>
                                </wp:inline>
                              </w:drawing>
                            </w:r>
                          </w:p>
                          <w:p w14:paraId="37D6A76A" w14:textId="77777777" w:rsidR="008A7E23" w:rsidRPr="0064778A" w:rsidRDefault="008A7E23" w:rsidP="00DD0AD8">
                            <w:pPr>
                              <w:pStyle w:val="Figure"/>
                              <w:rPr>
                                <w:vanish/>
                                <w:specVanish/>
                              </w:rPr>
                            </w:pPr>
                            <w:bookmarkStart w:id="2189" w:name="_Toc531866251"/>
                            <w:bookmarkStart w:id="2190" w:name="_Toc5614697"/>
                            <w:r>
                              <w:t>Figure E-</w:t>
                            </w:r>
                            <w:r>
                              <w:fldChar w:fldCharType="begin"/>
                            </w:r>
                            <w:r>
                              <w:instrText xml:space="preserve"> SEQ Figure_E- \* ARABIC </w:instrText>
                            </w:r>
                            <w:r>
                              <w:fldChar w:fldCharType="separate"/>
                            </w:r>
                            <w:r w:rsidR="00335316">
                              <w:rPr>
                                <w:noProof/>
                              </w:rPr>
                              <w:t>2</w:t>
                            </w:r>
                            <w:r>
                              <w:rPr>
                                <w:noProof/>
                              </w:rPr>
                              <w:fldChar w:fldCharType="end"/>
                            </w:r>
                            <w:r w:rsidRPr="00874C5E">
                              <w:t xml:space="preserve">: Time series of daily </w:t>
                            </w:r>
                            <w:r>
                              <w:t xml:space="preserve">means of temperature </w:t>
                            </w:r>
                            <w:r w:rsidRPr="00874C5E">
                              <w:t xml:space="preserve">and </w:t>
                            </w:r>
                            <w:r>
                              <w:t>salinity</w:t>
                            </w:r>
                            <w:r w:rsidRPr="00874C5E">
                              <w:t xml:space="preserve"> derived from </w:t>
                            </w:r>
                            <w:r>
                              <w:t xml:space="preserve">moored </w:t>
                            </w:r>
                            <w:r w:rsidRPr="00874C5E">
                              <w:t>Sea-Bird Electronics (SBE) CTD</w:t>
                            </w:r>
                            <w:r>
                              <w:t>s</w:t>
                            </w:r>
                            <w:r w:rsidRPr="00874C5E">
                              <w:t>.</w:t>
                            </w:r>
                            <w:bookmarkEnd w:id="2189"/>
                            <w:bookmarkEnd w:id="2190"/>
                          </w:p>
                          <w:p w14:paraId="40E169E5" w14:textId="57EB37EA" w:rsidR="008A7E23" w:rsidRDefault="008A7E23" w:rsidP="00DD0AD8">
                            <w:pPr>
                              <w:pStyle w:val="Figure"/>
                            </w:pPr>
                            <w:r>
                              <w:rPr>
                                <w:rStyle w:val="IntenseReference"/>
                                <w:rFonts w:eastAsiaTheme="majorEastAsia"/>
                              </w:rPr>
                              <w:t xml:space="preserve"> Sub-figures</w:t>
                            </w:r>
                            <w:r w:rsidRPr="00874C5E">
                              <w:rPr>
                                <w:rStyle w:val="IntenseReference"/>
                                <w:rFonts w:eastAsiaTheme="majorEastAsia"/>
                              </w:rPr>
                              <w:t xml:space="preserve"> represent </w:t>
                            </w:r>
                            <w:r>
                              <w:rPr>
                                <w:rStyle w:val="IntenseReference"/>
                                <w:rFonts w:eastAsiaTheme="majorEastAsia"/>
                              </w:rPr>
                              <w:t xml:space="preserve">instrument </w:t>
                            </w:r>
                            <w:r w:rsidRPr="00874C5E">
                              <w:rPr>
                                <w:rStyle w:val="IntenseReference"/>
                                <w:rFonts w:eastAsiaTheme="majorEastAsia"/>
                              </w:rPr>
                              <w:t>locations</w:t>
                            </w:r>
                            <w:r>
                              <w:rPr>
                                <w:rStyle w:val="IntenseReference"/>
                                <w:rFonts w:eastAsiaTheme="majorEastAsia"/>
                              </w:rPr>
                              <w:t xml:space="preserve"> at: </w:t>
                            </w:r>
                            <w:r>
                              <w:t>a) High West, b) Russel Mulgrave Mouth Mooring, c) Dunk North, d) Tully River Mouth Mooring, e) Burdekin Mouth Mooring,</w:t>
                            </w:r>
                            <w:r>
                              <w:rPr>
                                <w:color w:val="0070C0"/>
                                <w:lang w:val="en-AU"/>
                              </w:rPr>
                              <w:t xml:space="preserve"> </w:t>
                            </w:r>
                            <w:r w:rsidRPr="009A7ADC">
                              <w:rPr>
                                <w:rFonts w:cs="Arial"/>
                                <w:color w:val="000000"/>
                                <w:szCs w:val="18"/>
                              </w:rPr>
                              <w:t>f) Pine</w:t>
                            </w:r>
                            <w:r>
                              <w:rPr>
                                <w:rFonts w:cs="Arial"/>
                                <w:color w:val="000000"/>
                                <w:szCs w:val="18"/>
                              </w:rPr>
                              <w:t>, and</w:t>
                            </w:r>
                            <w:r w:rsidRPr="009A7ADC">
                              <w:rPr>
                                <w:rFonts w:cs="Arial"/>
                                <w:color w:val="000000"/>
                                <w:szCs w:val="18"/>
                              </w:rPr>
                              <w:t xml:space="preserve"> </w:t>
                            </w:r>
                            <w:r w:rsidRPr="009A7ADC">
                              <w:rPr>
                                <w:rFonts w:cs="Arial"/>
                                <w:color w:val="000000"/>
                                <w:szCs w:val="18"/>
                                <w:lang w:val="en-US"/>
                              </w:rPr>
                              <w:t>g) Repulse</w:t>
                            </w:r>
                            <w:r w:rsidRPr="009A7ADC">
                              <w:rPr>
                                <w:rStyle w:val="IntenseReference"/>
                                <w:rFonts w:eastAsiaTheme="majorEastAsia"/>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A6DFE8" id="Text Box 7185" o:spid="_x0000_s1063" type="#_x0000_t202" style="position:absolute;left:0;text-align:left;margin-left:0;margin-top:0;width:443.6pt;height:602.1pt;z-index:2517002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" filled="f" stroked="f" strokeweight=".5pt">
                <v:textbox>
                  <w:txbxContent>
                    <w:p w14:paraId="3F3A3A2D" w14:textId="77777777" w:rsidR="008A7E23" w:rsidRDefault="008A7E23" w:rsidP="00C83B6E">
                      <w:pPr>
                        <w:pStyle w:val="Caption"/>
                      </w:pPr>
                      <w:r>
                        <w:rPr>
                          <w:noProof/>
                          <w:lang w:val="en-AU" w:eastAsia="en-AU"/>
                        </w:rPr>
                        <w:drawing>
                          <wp:inline distT="0" distB="0" distL="0" distR="0" wp14:anchorId="22A84E9C" wp14:editId="4B2DA44F">
                            <wp:extent cx="5535537" cy="6918385"/>
                            <wp:effectExtent l="0" t="0" r="8255" b="0"/>
                            <wp:docPr id="7214" name="Picture 7214" descr="Time series of daily means of temperature and salinity derived from moored Sea-Bird Electronics (SBE) CTDs. Sub-figures represent instrument locations." title="Time series of daily means of temperature and salinity derived from moored Sea-Bird Electronics (SBE) CTDs. Sub-figures represent instrument lo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6" name="waterTempSalinityAll.png"/>
                                    <pic:cNvPicPr/>
                                  </pic:nvPicPr>
                                  <pic:blipFill>
                                    <a:blip r:embed="rId255" cstate="print">
                                      <a:extLst>
                                        <a:ext uri="{28A0092B-C50C-407E-A947-70E740481C1C}">
                                          <a14:useLocalDpi xmlns:a14="http://schemas.microsoft.com/office/drawing/2010/main" val="0"/>
                                        </a:ext>
                                      </a:extLst>
                                    </a:blip>
                                    <a:stretch>
                                      <a:fillRect/>
                                    </a:stretch>
                                  </pic:blipFill>
                                  <pic:spPr>
                                    <a:xfrm>
                                      <a:off x="0" y="0"/>
                                      <a:ext cx="5556614" cy="6944727"/>
                                    </a:xfrm>
                                    <a:prstGeom prst="rect">
                                      <a:avLst/>
                                    </a:prstGeom>
                                  </pic:spPr>
                                </pic:pic>
                              </a:graphicData>
                            </a:graphic>
                          </wp:inline>
                        </w:drawing>
                      </w:r>
                    </w:p>
                    <w:p w14:paraId="37D6A76A" w14:textId="77777777" w:rsidR="008A7E23" w:rsidRPr="0064778A" w:rsidRDefault="008A7E23" w:rsidP="00DD0AD8">
                      <w:pPr>
                        <w:pStyle w:val="Figure"/>
                        <w:rPr>
                          <w:vanish/>
                          <w:specVanish/>
                        </w:rPr>
                      </w:pPr>
                      <w:bookmarkStart w:id="2191" w:name="_Toc531866251"/>
                      <w:bookmarkStart w:id="2192" w:name="_Toc5614697"/>
                      <w:r>
                        <w:t>Figure E-</w:t>
                      </w:r>
                      <w:r>
                        <w:fldChar w:fldCharType="begin"/>
                      </w:r>
                      <w:r>
                        <w:instrText xml:space="preserve"> SEQ Figure_E- \* ARABIC </w:instrText>
                      </w:r>
                      <w:r>
                        <w:fldChar w:fldCharType="separate"/>
                      </w:r>
                      <w:r w:rsidR="00335316">
                        <w:rPr>
                          <w:noProof/>
                        </w:rPr>
                        <w:t>2</w:t>
                      </w:r>
                      <w:r>
                        <w:rPr>
                          <w:noProof/>
                        </w:rPr>
                        <w:fldChar w:fldCharType="end"/>
                      </w:r>
                      <w:r w:rsidRPr="00874C5E">
                        <w:t xml:space="preserve">: Time series of daily </w:t>
                      </w:r>
                      <w:r>
                        <w:t xml:space="preserve">means of temperature </w:t>
                      </w:r>
                      <w:r w:rsidRPr="00874C5E">
                        <w:t xml:space="preserve">and </w:t>
                      </w:r>
                      <w:r>
                        <w:t>salinity</w:t>
                      </w:r>
                      <w:r w:rsidRPr="00874C5E">
                        <w:t xml:space="preserve"> derived from </w:t>
                      </w:r>
                      <w:r>
                        <w:t xml:space="preserve">moored </w:t>
                      </w:r>
                      <w:r w:rsidRPr="00874C5E">
                        <w:t>Sea-Bird Electronics (SBE) CTD</w:t>
                      </w:r>
                      <w:r>
                        <w:t>s</w:t>
                      </w:r>
                      <w:r w:rsidRPr="00874C5E">
                        <w:t>.</w:t>
                      </w:r>
                      <w:bookmarkEnd w:id="2191"/>
                      <w:bookmarkEnd w:id="2192"/>
                    </w:p>
                    <w:p w14:paraId="40E169E5" w14:textId="57EB37EA" w:rsidR="008A7E23" w:rsidRDefault="008A7E23" w:rsidP="00DD0AD8">
                      <w:pPr>
                        <w:pStyle w:val="Figure"/>
                      </w:pPr>
                      <w:r>
                        <w:rPr>
                          <w:rStyle w:val="IntenseReference"/>
                          <w:rFonts w:eastAsiaTheme="majorEastAsia"/>
                        </w:rPr>
                        <w:t xml:space="preserve"> Sub-figures</w:t>
                      </w:r>
                      <w:r w:rsidRPr="00874C5E">
                        <w:rPr>
                          <w:rStyle w:val="IntenseReference"/>
                          <w:rFonts w:eastAsiaTheme="majorEastAsia"/>
                        </w:rPr>
                        <w:t xml:space="preserve"> represent </w:t>
                      </w:r>
                      <w:r>
                        <w:rPr>
                          <w:rStyle w:val="IntenseReference"/>
                          <w:rFonts w:eastAsiaTheme="majorEastAsia"/>
                        </w:rPr>
                        <w:t xml:space="preserve">instrument </w:t>
                      </w:r>
                      <w:r w:rsidRPr="00874C5E">
                        <w:rPr>
                          <w:rStyle w:val="IntenseReference"/>
                          <w:rFonts w:eastAsiaTheme="majorEastAsia"/>
                        </w:rPr>
                        <w:t>locations</w:t>
                      </w:r>
                      <w:r>
                        <w:rPr>
                          <w:rStyle w:val="IntenseReference"/>
                          <w:rFonts w:eastAsiaTheme="majorEastAsia"/>
                        </w:rPr>
                        <w:t xml:space="preserve"> at: </w:t>
                      </w:r>
                      <w:r>
                        <w:t>a) High West, b) Russel Mulgrave Mouth Mooring, c) Dunk North, d) Tully River Mouth Mooring, e) Burdekin Mouth Mooring,</w:t>
                      </w:r>
                      <w:r>
                        <w:rPr>
                          <w:color w:val="0070C0"/>
                          <w:lang w:val="en-AU"/>
                        </w:rPr>
                        <w:t xml:space="preserve"> </w:t>
                      </w:r>
                      <w:r w:rsidRPr="009A7ADC">
                        <w:rPr>
                          <w:rFonts w:cs="Arial"/>
                          <w:color w:val="000000"/>
                          <w:szCs w:val="18"/>
                        </w:rPr>
                        <w:t>f) Pine</w:t>
                      </w:r>
                      <w:r>
                        <w:rPr>
                          <w:rFonts w:cs="Arial"/>
                          <w:color w:val="000000"/>
                          <w:szCs w:val="18"/>
                        </w:rPr>
                        <w:t>, and</w:t>
                      </w:r>
                      <w:r w:rsidRPr="009A7ADC">
                        <w:rPr>
                          <w:rFonts w:cs="Arial"/>
                          <w:color w:val="000000"/>
                          <w:szCs w:val="18"/>
                        </w:rPr>
                        <w:t xml:space="preserve"> </w:t>
                      </w:r>
                      <w:r w:rsidRPr="009A7ADC">
                        <w:rPr>
                          <w:rFonts w:cs="Arial"/>
                          <w:color w:val="000000"/>
                          <w:szCs w:val="18"/>
                          <w:lang w:val="en-US"/>
                        </w:rPr>
                        <w:t>g) Repulse</w:t>
                      </w:r>
                      <w:r w:rsidRPr="009A7ADC">
                        <w:rPr>
                          <w:rStyle w:val="IntenseReference"/>
                          <w:rFonts w:eastAsiaTheme="majorEastAsia"/>
                          <w:szCs w:val="18"/>
                        </w:rPr>
                        <w:t>.</w:t>
                      </w:r>
                    </w:p>
                  </w:txbxContent>
                </v:textbox>
                <w10:wrap type="topAndBottom" anchorx="margin"/>
              </v:shape>
            </w:pict>
          </mc:Fallback>
        </mc:AlternateContent>
      </w:r>
    </w:p>
    <w:p w14:paraId="77861D60" w14:textId="77777777" w:rsidR="00DD0AD8" w:rsidRDefault="00DD0AD8" w:rsidP="00DD0AD8">
      <w:pPr>
        <w:sectPr w:rsidR="00DD0AD8" w:rsidSect="00DD0AD8">
          <w:pgSz w:w="11907" w:h="16839" w:code="9"/>
          <w:pgMar w:top="1440" w:right="1440" w:bottom="1440" w:left="1440" w:header="720" w:footer="720" w:gutter="0"/>
          <w:cols w:space="432"/>
          <w:docGrid w:linePitch="299"/>
        </w:sectPr>
      </w:pPr>
    </w:p>
    <w:p w14:paraId="58A95F30" w14:textId="721827C7" w:rsidR="00D56216" w:rsidRPr="00D56216" w:rsidRDefault="00426CA8" w:rsidP="00C83B6E">
      <w:pPr>
        <w:pStyle w:val="Caption"/>
        <w:rPr>
          <w:vanish/>
          <w:specVanish/>
        </w:rPr>
      </w:pPr>
      <w:bookmarkStart w:id="2193" w:name="_Ref506365710"/>
      <w:bookmarkStart w:id="2194" w:name="_Toc498074466"/>
      <w:bookmarkStart w:id="2195" w:name="_Toc5614702"/>
      <w:bookmarkStart w:id="2196" w:name="_Toc405989125"/>
      <w:r>
        <w:t>Table E-</w:t>
      </w:r>
      <w:r w:rsidR="005F019F">
        <w:fldChar w:fldCharType="begin"/>
      </w:r>
      <w:r w:rsidR="005F019F">
        <w:instrText xml:space="preserve"> SEQ Table_E- \* ARABIC </w:instrText>
      </w:r>
      <w:r w:rsidR="005F019F">
        <w:fldChar w:fldCharType="separate"/>
      </w:r>
      <w:r w:rsidR="00335316">
        <w:rPr>
          <w:noProof/>
        </w:rPr>
        <w:t>1</w:t>
      </w:r>
      <w:r w:rsidR="005F019F">
        <w:rPr>
          <w:noProof/>
        </w:rPr>
        <w:fldChar w:fldCharType="end"/>
      </w:r>
      <w:bookmarkEnd w:id="2193"/>
      <w:r w:rsidR="00803656">
        <w:t xml:space="preserve">: </w:t>
      </w:r>
      <w:r w:rsidR="00803656" w:rsidRPr="00053E65">
        <w:t>Relative annual freshwater discharge (fraction of long-term median) for the major r</w:t>
      </w:r>
      <w:r w:rsidR="00D56216">
        <w:t xml:space="preserve">ivers influencing the sampling </w:t>
      </w:r>
      <w:r w:rsidR="00803656" w:rsidRPr="00053E65">
        <w:t>sites of the MMP Inshore Water Quality Monitoring Program.</w:t>
      </w:r>
      <w:bookmarkEnd w:id="2194"/>
      <w:bookmarkEnd w:id="2195"/>
    </w:p>
    <w:p w14:paraId="246BCE5B" w14:textId="5124DF1D" w:rsidR="00803656" w:rsidRDefault="00D56216" w:rsidP="00C83B6E">
      <w:pPr>
        <w:pStyle w:val="Caption"/>
        <w:rPr>
          <w:lang w:val="en-AU" w:eastAsia="en-AU"/>
        </w:rPr>
      </w:pPr>
      <w:r>
        <w:rPr>
          <w:rStyle w:val="IntenseReference"/>
          <w:rFonts w:eastAsiaTheme="majorEastAsia" w:cs="Arial"/>
          <w:szCs w:val="18"/>
        </w:rPr>
        <w:t xml:space="preserve"> </w:t>
      </w:r>
      <w:r w:rsidR="00803656" w:rsidRPr="00053E65">
        <w:rPr>
          <w:rStyle w:val="IntenseReference"/>
          <w:rFonts w:eastAsiaTheme="majorEastAsia" w:cs="Arial"/>
          <w:szCs w:val="18"/>
        </w:rPr>
        <w:t xml:space="preserve">Shaded cells highlight years for which river </w:t>
      </w:r>
      <w:r w:rsidR="00763EE0">
        <w:rPr>
          <w:rStyle w:val="IntenseReference"/>
          <w:rFonts w:eastAsiaTheme="majorEastAsia" w:cs="Arial"/>
          <w:szCs w:val="18"/>
        </w:rPr>
        <w:t>discharge</w:t>
      </w:r>
      <w:r w:rsidR="00803656" w:rsidRPr="00053E65">
        <w:rPr>
          <w:rStyle w:val="IntenseReference"/>
          <w:rFonts w:eastAsiaTheme="majorEastAsia" w:cs="Arial"/>
          <w:szCs w:val="18"/>
        </w:rPr>
        <w:t xml:space="preserve"> exceeded the median annual </w:t>
      </w:r>
      <w:r w:rsidR="00763EE0">
        <w:rPr>
          <w:rStyle w:val="IntenseReference"/>
          <w:rFonts w:eastAsiaTheme="majorEastAsia" w:cs="Arial"/>
          <w:szCs w:val="18"/>
        </w:rPr>
        <w:t>discharge</w:t>
      </w:r>
      <w:r w:rsidR="00803656" w:rsidRPr="00053E65">
        <w:rPr>
          <w:rStyle w:val="IntenseReference"/>
          <w:rFonts w:eastAsiaTheme="majorEastAsia" w:cs="Arial"/>
          <w:szCs w:val="18"/>
        </w:rPr>
        <w:t xml:space="preserve"> as estimated from available long-term time series for each river (LT median from October 1970 to September 2000): yellow</w:t>
      </w:r>
      <w:r w:rsidR="00566627">
        <w:rPr>
          <w:rStyle w:val="IntenseReference"/>
          <w:rFonts w:eastAsiaTheme="majorEastAsia" w:cs="Arial"/>
          <w:szCs w:val="18"/>
        </w:rPr>
        <w:t xml:space="preserve"> </w:t>
      </w:r>
      <w:r w:rsidR="00803656" w:rsidRPr="00053E65">
        <w:rPr>
          <w:rStyle w:val="IntenseReference"/>
          <w:rFonts w:eastAsiaTheme="majorEastAsia" w:cs="Arial"/>
          <w:szCs w:val="18"/>
        </w:rPr>
        <w:t>= 1.5 to 2</w:t>
      </w:r>
      <w:r w:rsidR="0030381C">
        <w:rPr>
          <w:rStyle w:val="IntenseReference"/>
          <w:rFonts w:eastAsiaTheme="majorEastAsia" w:cs="Arial"/>
          <w:szCs w:val="18"/>
        </w:rPr>
        <w:t xml:space="preserve"> </w:t>
      </w:r>
      <w:r w:rsidR="00803656" w:rsidRPr="00053E65">
        <w:rPr>
          <w:rStyle w:val="IntenseReference"/>
          <w:rFonts w:eastAsiaTheme="majorEastAsia" w:cs="Arial"/>
          <w:szCs w:val="18"/>
        </w:rPr>
        <w:t>times LT median, orange</w:t>
      </w:r>
      <w:r w:rsidR="00566627">
        <w:rPr>
          <w:rStyle w:val="IntenseReference"/>
          <w:rFonts w:eastAsiaTheme="majorEastAsia" w:cs="Arial"/>
          <w:szCs w:val="18"/>
        </w:rPr>
        <w:t xml:space="preserve"> </w:t>
      </w:r>
      <w:r w:rsidR="00803656" w:rsidRPr="00053E65">
        <w:rPr>
          <w:rStyle w:val="IntenseReference"/>
          <w:rFonts w:eastAsiaTheme="majorEastAsia" w:cs="Arial"/>
          <w:szCs w:val="18"/>
        </w:rPr>
        <w:t>= 2 to 3</w:t>
      </w:r>
      <w:r w:rsidR="00B46E4D">
        <w:rPr>
          <w:rStyle w:val="IntenseReference"/>
          <w:rFonts w:eastAsiaTheme="majorEastAsia" w:cs="Arial"/>
          <w:szCs w:val="18"/>
        </w:rPr>
        <w:t xml:space="preserve"> </w:t>
      </w:r>
      <w:r w:rsidR="00803656" w:rsidRPr="00053E65">
        <w:rPr>
          <w:rStyle w:val="IntenseReference"/>
          <w:rFonts w:eastAsiaTheme="majorEastAsia" w:cs="Arial"/>
          <w:szCs w:val="18"/>
        </w:rPr>
        <w:t>times LT median, red</w:t>
      </w:r>
      <w:r w:rsidR="00566627">
        <w:rPr>
          <w:rStyle w:val="IntenseReference"/>
          <w:rFonts w:eastAsiaTheme="majorEastAsia" w:cs="Arial"/>
          <w:szCs w:val="18"/>
        </w:rPr>
        <w:t xml:space="preserve"> </w:t>
      </w:r>
      <w:r w:rsidR="00803656" w:rsidRPr="00053E65">
        <w:rPr>
          <w:rStyle w:val="IntenseReference"/>
          <w:rFonts w:eastAsiaTheme="majorEastAsia" w:cs="Arial"/>
          <w:szCs w:val="18"/>
        </w:rPr>
        <w:t>= &gt;3</w:t>
      </w:r>
      <w:r w:rsidR="00566627">
        <w:rPr>
          <w:rStyle w:val="IntenseReference"/>
          <w:rFonts w:eastAsiaTheme="majorEastAsia" w:cs="Arial"/>
          <w:szCs w:val="18"/>
        </w:rPr>
        <w:t xml:space="preserve"> </w:t>
      </w:r>
      <w:r w:rsidR="00803656" w:rsidRPr="00053E65">
        <w:rPr>
          <w:rStyle w:val="IntenseReference"/>
          <w:rFonts w:eastAsiaTheme="majorEastAsia" w:cs="Arial"/>
          <w:szCs w:val="18"/>
        </w:rPr>
        <w:t>times</w:t>
      </w:r>
      <w:r w:rsidR="008E6E2A">
        <w:rPr>
          <w:rStyle w:val="IntenseReference"/>
          <w:rFonts w:eastAsiaTheme="majorEastAsia" w:cs="Arial"/>
          <w:szCs w:val="18"/>
        </w:rPr>
        <w:t xml:space="preserve"> LT median. Records for the 201</w:t>
      </w:r>
      <w:r w:rsidR="00F07988">
        <w:rPr>
          <w:rStyle w:val="IntenseReference"/>
          <w:rFonts w:eastAsiaTheme="majorEastAsia" w:cs="Arial"/>
          <w:szCs w:val="18"/>
        </w:rPr>
        <w:t>8</w:t>
      </w:r>
      <w:r w:rsidR="00803656" w:rsidRPr="00053E65">
        <w:rPr>
          <w:rStyle w:val="IntenseReference"/>
          <w:rFonts w:eastAsiaTheme="majorEastAsia" w:cs="Arial"/>
          <w:szCs w:val="18"/>
        </w:rPr>
        <w:t xml:space="preserve"> water yea</w:t>
      </w:r>
      <w:r w:rsidR="008E6E2A">
        <w:rPr>
          <w:rStyle w:val="IntenseReference"/>
          <w:rFonts w:eastAsiaTheme="majorEastAsia" w:cs="Arial"/>
          <w:szCs w:val="18"/>
        </w:rPr>
        <w:t>r are incomplete (to August 201</w:t>
      </w:r>
      <w:r w:rsidR="00F07988">
        <w:rPr>
          <w:rStyle w:val="IntenseReference"/>
          <w:rFonts w:eastAsiaTheme="majorEastAsia" w:cs="Arial"/>
          <w:szCs w:val="18"/>
        </w:rPr>
        <w:t>8</w:t>
      </w:r>
      <w:r w:rsidR="00803656" w:rsidRPr="00053E65">
        <w:rPr>
          <w:rStyle w:val="IntenseReference"/>
          <w:rFonts w:eastAsiaTheme="majorEastAsia" w:cs="Arial"/>
          <w:szCs w:val="18"/>
        </w:rPr>
        <w:t>). Discharge data were supplied by the Queensland</w:t>
      </w:r>
      <w:r w:rsidR="00803656">
        <w:rPr>
          <w:rStyle w:val="IntenseReference"/>
          <w:rFonts w:eastAsiaTheme="majorEastAsia" w:cs="Arial"/>
          <w:szCs w:val="18"/>
        </w:rPr>
        <w:t xml:space="preserve"> </w:t>
      </w:r>
      <w:r w:rsidR="00803656" w:rsidRPr="00053E65">
        <w:rPr>
          <w:rStyle w:val="IntenseReference"/>
          <w:rFonts w:eastAsiaTheme="majorEastAsia" w:cs="Arial"/>
          <w:szCs w:val="18"/>
        </w:rPr>
        <w:t>Department of Natural Resources and Mines (gauging station</w:t>
      </w:r>
      <w:r w:rsidR="00F07988">
        <w:rPr>
          <w:rStyle w:val="IntenseReference"/>
          <w:rFonts w:eastAsiaTheme="majorEastAsia" w:cs="Arial"/>
          <w:szCs w:val="18"/>
        </w:rPr>
        <w:t xml:space="preserve"> codes given after river names).</w:t>
      </w:r>
      <w:r w:rsidR="00803656" w:rsidRPr="00492846">
        <w:rPr>
          <w:lang w:val="en-AU" w:eastAsia="en-AU"/>
        </w:rPr>
        <w:t xml:space="preserve"> </w:t>
      </w:r>
    </w:p>
    <w:tbl>
      <w:tblPr>
        <w:tblW w:w="5000" w:type="pct"/>
        <w:tblLook w:val="04A0" w:firstRow="1" w:lastRow="0" w:firstColumn="1" w:lastColumn="0" w:noHBand="0" w:noVBand="1"/>
      </w:tblPr>
      <w:tblGrid>
        <w:gridCol w:w="1282"/>
        <w:gridCol w:w="2114"/>
        <w:gridCol w:w="1570"/>
        <w:gridCol w:w="641"/>
        <w:gridCol w:w="641"/>
        <w:gridCol w:w="642"/>
        <w:gridCol w:w="642"/>
        <w:gridCol w:w="642"/>
        <w:gridCol w:w="642"/>
        <w:gridCol w:w="642"/>
        <w:gridCol w:w="642"/>
        <w:gridCol w:w="642"/>
        <w:gridCol w:w="642"/>
        <w:gridCol w:w="642"/>
        <w:gridCol w:w="642"/>
        <w:gridCol w:w="642"/>
        <w:gridCol w:w="639"/>
      </w:tblGrid>
      <w:tr w:rsidR="00F07988" w:rsidRPr="00F07988" w14:paraId="0D816E19" w14:textId="77777777" w:rsidTr="00CB3717">
        <w:trPr>
          <w:trHeight w:val="20"/>
          <w:tblHeader/>
        </w:trPr>
        <w:tc>
          <w:tcPr>
            <w:tcW w:w="460" w:type="pct"/>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B5C59DA"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Region</w:t>
            </w:r>
          </w:p>
        </w:tc>
        <w:tc>
          <w:tcPr>
            <w:tcW w:w="758" w:type="pct"/>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30EFD2EB" w14:textId="1ACFFA92" w:rsidR="00F07988" w:rsidRPr="00F07988" w:rsidRDefault="00F07988" w:rsidP="00F07988">
            <w:pPr>
              <w:spacing w:before="20" w:after="20"/>
              <w:ind w:left="20" w:right="20"/>
              <w:rPr>
                <w:rFonts w:cs="Arial"/>
                <w:sz w:val="16"/>
                <w:szCs w:val="16"/>
              </w:rPr>
            </w:pPr>
            <w:r w:rsidRPr="00F07988">
              <w:rPr>
                <w:rFonts w:cs="Arial"/>
                <w:color w:val="000000"/>
                <w:sz w:val="16"/>
                <w:szCs w:val="16"/>
              </w:rPr>
              <w:t>River</w:t>
            </w:r>
            <w:r>
              <w:rPr>
                <w:rFonts w:cs="Arial"/>
                <w:color w:val="000000"/>
                <w:sz w:val="16"/>
                <w:szCs w:val="16"/>
              </w:rPr>
              <w:t xml:space="preserve"> (gauging station) </w:t>
            </w:r>
          </w:p>
        </w:tc>
        <w:tc>
          <w:tcPr>
            <w:tcW w:w="563" w:type="pct"/>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B7B4939" w14:textId="62132471" w:rsidR="00F07988" w:rsidRPr="00F07988" w:rsidRDefault="00CB3717" w:rsidP="00CB3717">
            <w:pPr>
              <w:spacing w:before="20" w:after="20"/>
              <w:ind w:left="20" w:right="20"/>
              <w:jc w:val="center"/>
              <w:rPr>
                <w:rFonts w:cs="Arial"/>
                <w:sz w:val="16"/>
                <w:szCs w:val="16"/>
              </w:rPr>
            </w:pPr>
            <w:r>
              <w:rPr>
                <w:rFonts w:cs="Arial"/>
                <w:color w:val="000000"/>
                <w:sz w:val="16"/>
                <w:szCs w:val="16"/>
              </w:rPr>
              <w:t>Long-term m</w:t>
            </w:r>
            <w:r w:rsidR="00F07988" w:rsidRPr="00F07988">
              <w:rPr>
                <w:rFonts w:cs="Arial"/>
                <w:color w:val="000000"/>
                <w:sz w:val="16"/>
                <w:szCs w:val="16"/>
              </w:rPr>
              <w:t>edian discharge (ML)</w:t>
            </w:r>
          </w:p>
        </w:tc>
        <w:tc>
          <w:tcPr>
            <w:tcW w:w="230" w:type="pct"/>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3B51754" w14:textId="77777777" w:rsidR="00F07988" w:rsidRPr="00F07988" w:rsidRDefault="00F07988" w:rsidP="00F07988">
            <w:pPr>
              <w:spacing w:before="20" w:after="20"/>
              <w:ind w:left="20" w:right="20"/>
              <w:jc w:val="center"/>
              <w:rPr>
                <w:rFonts w:cs="Arial"/>
                <w:sz w:val="16"/>
                <w:szCs w:val="16"/>
              </w:rPr>
            </w:pPr>
            <w:r w:rsidRPr="00F07988">
              <w:rPr>
                <w:rFonts w:cs="Arial"/>
                <w:color w:val="000000"/>
                <w:sz w:val="16"/>
                <w:szCs w:val="16"/>
              </w:rPr>
              <w:t>2005</w:t>
            </w:r>
          </w:p>
        </w:tc>
        <w:tc>
          <w:tcPr>
            <w:tcW w:w="230" w:type="pct"/>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54CC2AA" w14:textId="77777777" w:rsidR="00F07988" w:rsidRPr="00F07988" w:rsidRDefault="00F07988" w:rsidP="00F07988">
            <w:pPr>
              <w:spacing w:before="20" w:after="20"/>
              <w:ind w:left="20" w:right="20"/>
              <w:jc w:val="center"/>
              <w:rPr>
                <w:rFonts w:cs="Arial"/>
                <w:sz w:val="16"/>
                <w:szCs w:val="16"/>
              </w:rPr>
            </w:pPr>
            <w:r w:rsidRPr="00F07988">
              <w:rPr>
                <w:rFonts w:cs="Arial"/>
                <w:color w:val="000000"/>
                <w:sz w:val="16"/>
                <w:szCs w:val="16"/>
              </w:rPr>
              <w:t>2006</w:t>
            </w:r>
          </w:p>
        </w:tc>
        <w:tc>
          <w:tcPr>
            <w:tcW w:w="230" w:type="pct"/>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3CD4C2BC" w14:textId="77777777" w:rsidR="00F07988" w:rsidRPr="00F07988" w:rsidRDefault="00F07988" w:rsidP="00F07988">
            <w:pPr>
              <w:spacing w:before="20" w:after="20"/>
              <w:ind w:left="20" w:right="20"/>
              <w:jc w:val="center"/>
              <w:rPr>
                <w:rFonts w:cs="Arial"/>
                <w:sz w:val="16"/>
                <w:szCs w:val="16"/>
              </w:rPr>
            </w:pPr>
            <w:r w:rsidRPr="00F07988">
              <w:rPr>
                <w:rFonts w:cs="Arial"/>
                <w:color w:val="000000"/>
                <w:sz w:val="16"/>
                <w:szCs w:val="16"/>
              </w:rPr>
              <w:t>2007</w:t>
            </w:r>
          </w:p>
        </w:tc>
        <w:tc>
          <w:tcPr>
            <w:tcW w:w="230" w:type="pct"/>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93F6B02" w14:textId="77777777" w:rsidR="00F07988" w:rsidRPr="00F07988" w:rsidRDefault="00F07988" w:rsidP="00F07988">
            <w:pPr>
              <w:spacing w:before="20" w:after="20"/>
              <w:ind w:left="20" w:right="20"/>
              <w:jc w:val="center"/>
              <w:rPr>
                <w:rFonts w:cs="Arial"/>
                <w:sz w:val="16"/>
                <w:szCs w:val="16"/>
              </w:rPr>
            </w:pPr>
            <w:r w:rsidRPr="00F07988">
              <w:rPr>
                <w:rFonts w:cs="Arial"/>
                <w:color w:val="000000"/>
                <w:sz w:val="16"/>
                <w:szCs w:val="16"/>
              </w:rPr>
              <w:t>2008</w:t>
            </w:r>
          </w:p>
        </w:tc>
        <w:tc>
          <w:tcPr>
            <w:tcW w:w="230" w:type="pct"/>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0F8F4DC" w14:textId="77777777" w:rsidR="00F07988" w:rsidRPr="00F07988" w:rsidRDefault="00F07988" w:rsidP="00F07988">
            <w:pPr>
              <w:spacing w:before="20" w:after="20"/>
              <w:ind w:left="20" w:right="20"/>
              <w:jc w:val="center"/>
              <w:rPr>
                <w:rFonts w:cs="Arial"/>
                <w:sz w:val="16"/>
                <w:szCs w:val="16"/>
              </w:rPr>
            </w:pPr>
            <w:r w:rsidRPr="00F07988">
              <w:rPr>
                <w:rFonts w:cs="Arial"/>
                <w:color w:val="000000"/>
                <w:sz w:val="16"/>
                <w:szCs w:val="16"/>
              </w:rPr>
              <w:t>2009</w:t>
            </w:r>
          </w:p>
        </w:tc>
        <w:tc>
          <w:tcPr>
            <w:tcW w:w="230" w:type="pct"/>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9D65A31" w14:textId="77777777" w:rsidR="00F07988" w:rsidRPr="00F07988" w:rsidRDefault="00F07988" w:rsidP="00F07988">
            <w:pPr>
              <w:spacing w:before="20" w:after="20"/>
              <w:ind w:left="20" w:right="20"/>
              <w:jc w:val="center"/>
              <w:rPr>
                <w:rFonts w:cs="Arial"/>
                <w:sz w:val="16"/>
                <w:szCs w:val="16"/>
              </w:rPr>
            </w:pPr>
            <w:r w:rsidRPr="00F07988">
              <w:rPr>
                <w:rFonts w:cs="Arial"/>
                <w:color w:val="000000"/>
                <w:sz w:val="16"/>
                <w:szCs w:val="16"/>
              </w:rPr>
              <w:t>2010</w:t>
            </w:r>
          </w:p>
        </w:tc>
        <w:tc>
          <w:tcPr>
            <w:tcW w:w="230" w:type="pct"/>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F4EBB1A" w14:textId="77777777" w:rsidR="00F07988" w:rsidRPr="00F07988" w:rsidRDefault="00F07988" w:rsidP="00F07988">
            <w:pPr>
              <w:spacing w:before="20" w:after="20"/>
              <w:ind w:left="20" w:right="20"/>
              <w:jc w:val="center"/>
              <w:rPr>
                <w:rFonts w:cs="Arial"/>
                <w:sz w:val="16"/>
                <w:szCs w:val="16"/>
              </w:rPr>
            </w:pPr>
            <w:r w:rsidRPr="00F07988">
              <w:rPr>
                <w:rFonts w:cs="Arial"/>
                <w:color w:val="000000"/>
                <w:sz w:val="16"/>
                <w:szCs w:val="16"/>
              </w:rPr>
              <w:t>2011</w:t>
            </w:r>
          </w:p>
        </w:tc>
        <w:tc>
          <w:tcPr>
            <w:tcW w:w="230" w:type="pct"/>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A6CC238" w14:textId="77777777" w:rsidR="00F07988" w:rsidRPr="00F07988" w:rsidRDefault="00F07988" w:rsidP="00F07988">
            <w:pPr>
              <w:spacing w:before="20" w:after="20"/>
              <w:ind w:left="20" w:right="20"/>
              <w:jc w:val="center"/>
              <w:rPr>
                <w:rFonts w:cs="Arial"/>
                <w:sz w:val="16"/>
                <w:szCs w:val="16"/>
              </w:rPr>
            </w:pPr>
            <w:r w:rsidRPr="00F07988">
              <w:rPr>
                <w:rFonts w:cs="Arial"/>
                <w:color w:val="000000"/>
                <w:sz w:val="16"/>
                <w:szCs w:val="16"/>
              </w:rPr>
              <w:t>2012</w:t>
            </w:r>
          </w:p>
        </w:tc>
        <w:tc>
          <w:tcPr>
            <w:tcW w:w="230" w:type="pct"/>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96395DF" w14:textId="77777777" w:rsidR="00F07988" w:rsidRPr="00F07988" w:rsidRDefault="00F07988" w:rsidP="00F07988">
            <w:pPr>
              <w:spacing w:before="20" w:after="20"/>
              <w:ind w:left="20" w:right="20"/>
              <w:jc w:val="center"/>
              <w:rPr>
                <w:rFonts w:cs="Arial"/>
                <w:sz w:val="16"/>
                <w:szCs w:val="16"/>
              </w:rPr>
            </w:pPr>
            <w:r w:rsidRPr="00F07988">
              <w:rPr>
                <w:rFonts w:cs="Arial"/>
                <w:color w:val="000000"/>
                <w:sz w:val="16"/>
                <w:szCs w:val="16"/>
              </w:rPr>
              <w:t>2013</w:t>
            </w:r>
          </w:p>
        </w:tc>
        <w:tc>
          <w:tcPr>
            <w:tcW w:w="230" w:type="pct"/>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C792FFA" w14:textId="77777777" w:rsidR="00F07988" w:rsidRPr="00F07988" w:rsidRDefault="00F07988" w:rsidP="00F07988">
            <w:pPr>
              <w:spacing w:before="20" w:after="20"/>
              <w:ind w:left="20" w:right="20"/>
              <w:jc w:val="center"/>
              <w:rPr>
                <w:rFonts w:cs="Arial"/>
                <w:sz w:val="16"/>
                <w:szCs w:val="16"/>
              </w:rPr>
            </w:pPr>
            <w:r w:rsidRPr="00F07988">
              <w:rPr>
                <w:rFonts w:cs="Arial"/>
                <w:color w:val="000000"/>
                <w:sz w:val="16"/>
                <w:szCs w:val="16"/>
              </w:rPr>
              <w:t>2014</w:t>
            </w:r>
          </w:p>
        </w:tc>
        <w:tc>
          <w:tcPr>
            <w:tcW w:w="230" w:type="pct"/>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0326ADA" w14:textId="77777777" w:rsidR="00F07988" w:rsidRPr="00F07988" w:rsidRDefault="00F07988" w:rsidP="00F07988">
            <w:pPr>
              <w:spacing w:before="20" w:after="20"/>
              <w:ind w:left="20" w:right="20"/>
              <w:jc w:val="center"/>
              <w:rPr>
                <w:rFonts w:cs="Arial"/>
                <w:sz w:val="16"/>
                <w:szCs w:val="16"/>
              </w:rPr>
            </w:pPr>
            <w:r w:rsidRPr="00F07988">
              <w:rPr>
                <w:rFonts w:cs="Arial"/>
                <w:color w:val="000000"/>
                <w:sz w:val="16"/>
                <w:szCs w:val="16"/>
              </w:rPr>
              <w:t>2015</w:t>
            </w:r>
          </w:p>
        </w:tc>
        <w:tc>
          <w:tcPr>
            <w:tcW w:w="230" w:type="pct"/>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93A0FA8" w14:textId="77777777" w:rsidR="00F07988" w:rsidRPr="00F07988" w:rsidRDefault="00F07988" w:rsidP="00F07988">
            <w:pPr>
              <w:spacing w:before="20" w:after="20"/>
              <w:ind w:left="20" w:right="20"/>
              <w:jc w:val="center"/>
              <w:rPr>
                <w:rFonts w:cs="Arial"/>
                <w:sz w:val="16"/>
                <w:szCs w:val="16"/>
              </w:rPr>
            </w:pPr>
            <w:r w:rsidRPr="00F07988">
              <w:rPr>
                <w:rFonts w:cs="Arial"/>
                <w:color w:val="000000"/>
                <w:sz w:val="16"/>
                <w:szCs w:val="16"/>
              </w:rPr>
              <w:t>2016</w:t>
            </w:r>
          </w:p>
        </w:tc>
        <w:tc>
          <w:tcPr>
            <w:tcW w:w="230" w:type="pct"/>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3774712" w14:textId="77777777" w:rsidR="00F07988" w:rsidRPr="00F07988" w:rsidRDefault="00F07988" w:rsidP="00F07988">
            <w:pPr>
              <w:spacing w:before="20" w:after="20"/>
              <w:ind w:left="20" w:right="20"/>
              <w:jc w:val="center"/>
              <w:rPr>
                <w:rFonts w:cs="Arial"/>
                <w:sz w:val="16"/>
                <w:szCs w:val="16"/>
              </w:rPr>
            </w:pPr>
            <w:r w:rsidRPr="00F07988">
              <w:rPr>
                <w:rFonts w:cs="Arial"/>
                <w:color w:val="000000"/>
                <w:sz w:val="16"/>
                <w:szCs w:val="16"/>
              </w:rPr>
              <w:t>2017</w:t>
            </w:r>
          </w:p>
        </w:tc>
        <w:tc>
          <w:tcPr>
            <w:tcW w:w="228" w:type="pct"/>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1EE495D" w14:textId="77777777" w:rsidR="00F07988" w:rsidRPr="00F07988" w:rsidRDefault="00F07988" w:rsidP="00F07988">
            <w:pPr>
              <w:spacing w:before="20" w:after="20"/>
              <w:ind w:left="20" w:right="20"/>
              <w:jc w:val="center"/>
              <w:rPr>
                <w:rFonts w:cs="Arial"/>
                <w:sz w:val="16"/>
                <w:szCs w:val="16"/>
              </w:rPr>
            </w:pPr>
            <w:r w:rsidRPr="00F07988">
              <w:rPr>
                <w:rFonts w:cs="Arial"/>
                <w:color w:val="000000"/>
                <w:sz w:val="16"/>
                <w:szCs w:val="16"/>
              </w:rPr>
              <w:t>2018</w:t>
            </w:r>
          </w:p>
        </w:tc>
      </w:tr>
      <w:tr w:rsidR="00F07988" w:rsidRPr="00F07988" w14:paraId="2615F274" w14:textId="77777777" w:rsidTr="00CB3717">
        <w:trPr>
          <w:trHeight w:val="20"/>
        </w:trPr>
        <w:tc>
          <w:tcPr>
            <w:tcW w:w="460" w:type="pct"/>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696B7B"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Wet Tropics</w:t>
            </w:r>
          </w:p>
        </w:tc>
        <w:tc>
          <w:tcPr>
            <w:tcW w:w="75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4D2294"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Barron (110001D)</w:t>
            </w:r>
          </w:p>
        </w:tc>
        <w:tc>
          <w:tcPr>
            <w:tcW w:w="563"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3459E3" w14:textId="77777777" w:rsidR="00F07988" w:rsidRPr="00F07988" w:rsidRDefault="00F07988" w:rsidP="00F07988">
            <w:pPr>
              <w:jc w:val="center"/>
              <w:rPr>
                <w:rFonts w:cs="Arial"/>
                <w:sz w:val="16"/>
                <w:szCs w:val="16"/>
              </w:rPr>
            </w:pPr>
            <w:r w:rsidRPr="00F07988">
              <w:rPr>
                <w:rFonts w:cs="Arial"/>
                <w:color w:val="000000"/>
                <w:sz w:val="16"/>
                <w:szCs w:val="16"/>
              </w:rPr>
              <w:t>526,686.5</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69364D" w14:textId="77777777" w:rsidR="00F07988" w:rsidRPr="00F07988" w:rsidRDefault="00F07988" w:rsidP="00F07988">
            <w:pPr>
              <w:jc w:val="center"/>
              <w:rPr>
                <w:rFonts w:cs="Arial"/>
                <w:sz w:val="16"/>
                <w:szCs w:val="16"/>
              </w:rPr>
            </w:pPr>
            <w:r w:rsidRPr="00F07988">
              <w:rPr>
                <w:rFonts w:cs="Arial"/>
                <w:color w:val="000000"/>
                <w:sz w:val="16"/>
                <w:szCs w:val="16"/>
              </w:rPr>
              <w:t>0.8</w:t>
            </w:r>
            <w:r w:rsidRPr="00F07988">
              <w:rPr>
                <w:rFonts w:cs="Arial"/>
                <w:color w:val="000000"/>
                <w:sz w:val="16"/>
                <w:szCs w:val="16"/>
                <w:vertAlign w:val="superscript"/>
              </w:rPr>
              <w:t>*</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2C5503D6" w14:textId="77777777" w:rsidR="00F07988" w:rsidRPr="00F07988" w:rsidRDefault="00F07988" w:rsidP="00F07988">
            <w:pPr>
              <w:jc w:val="center"/>
              <w:rPr>
                <w:rFonts w:cs="Arial"/>
                <w:sz w:val="16"/>
                <w:szCs w:val="16"/>
              </w:rPr>
            </w:pPr>
            <w:r w:rsidRPr="00F07988">
              <w:rPr>
                <w:rFonts w:cs="Arial"/>
                <w:color w:val="000000"/>
                <w:sz w:val="16"/>
                <w:szCs w:val="16"/>
              </w:rPr>
              <w:t>1.6</w:t>
            </w:r>
            <w:r w:rsidRPr="00F07988">
              <w:rPr>
                <w:rFonts w:cs="Arial"/>
                <w:color w:val="000000"/>
                <w:sz w:val="16"/>
                <w:szCs w:val="16"/>
                <w:vertAlign w:val="superscript"/>
              </w:rPr>
              <w:t>***</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80F6BE" w14:textId="77777777" w:rsidR="00F07988" w:rsidRPr="00F07988" w:rsidRDefault="00F07988" w:rsidP="00F07988">
            <w:pPr>
              <w:jc w:val="center"/>
              <w:rPr>
                <w:rFonts w:cs="Arial"/>
                <w:sz w:val="16"/>
                <w:szCs w:val="16"/>
              </w:rPr>
            </w:pPr>
            <w:r w:rsidRPr="00F07988">
              <w:rPr>
                <w:rFonts w:cs="Arial"/>
                <w:color w:val="000000"/>
                <w:sz w:val="16"/>
                <w:szCs w:val="16"/>
              </w:rPr>
              <w:t>0.9</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7286B43B" w14:textId="77777777" w:rsidR="00F07988" w:rsidRPr="00F07988" w:rsidRDefault="00F07988" w:rsidP="00F07988">
            <w:pPr>
              <w:jc w:val="center"/>
              <w:rPr>
                <w:rFonts w:cs="Arial"/>
                <w:sz w:val="16"/>
                <w:szCs w:val="16"/>
              </w:rPr>
            </w:pPr>
            <w:r w:rsidRPr="00F07988">
              <w:rPr>
                <w:rFonts w:cs="Arial"/>
                <w:color w:val="000000"/>
                <w:sz w:val="16"/>
                <w:szCs w:val="16"/>
              </w:rPr>
              <w:t>3.4</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34BD3A23" w14:textId="77777777" w:rsidR="00F07988" w:rsidRPr="00F07988" w:rsidRDefault="00F07988" w:rsidP="00F07988">
            <w:pPr>
              <w:jc w:val="center"/>
              <w:rPr>
                <w:rFonts w:cs="Arial"/>
                <w:sz w:val="16"/>
                <w:szCs w:val="16"/>
              </w:rPr>
            </w:pPr>
            <w:r w:rsidRPr="00F07988">
              <w:rPr>
                <w:rFonts w:cs="Arial"/>
                <w:color w:val="000000"/>
                <w:sz w:val="16"/>
                <w:szCs w:val="16"/>
              </w:rPr>
              <w:t>1.6</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6C308C" w14:textId="77777777" w:rsidR="00F07988" w:rsidRPr="00F07988" w:rsidRDefault="00F07988" w:rsidP="00F07988">
            <w:pPr>
              <w:jc w:val="center"/>
              <w:rPr>
                <w:rFonts w:cs="Arial"/>
                <w:sz w:val="16"/>
                <w:szCs w:val="16"/>
              </w:rPr>
            </w:pPr>
            <w:r w:rsidRPr="00F07988">
              <w:rPr>
                <w:rFonts w:cs="Arial"/>
                <w:color w:val="000000"/>
                <w:sz w:val="16"/>
                <w:szCs w:val="16"/>
              </w:rPr>
              <w:t>1.0</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038F50EA" w14:textId="77777777" w:rsidR="00F07988" w:rsidRPr="00F07988" w:rsidRDefault="00F07988" w:rsidP="00F07988">
            <w:pPr>
              <w:jc w:val="center"/>
              <w:rPr>
                <w:rFonts w:cs="Arial"/>
                <w:sz w:val="16"/>
                <w:szCs w:val="16"/>
              </w:rPr>
            </w:pPr>
            <w:r w:rsidRPr="00F07988">
              <w:rPr>
                <w:rFonts w:cs="Arial"/>
                <w:color w:val="000000"/>
                <w:sz w:val="16"/>
                <w:szCs w:val="16"/>
              </w:rPr>
              <w:t>4.0</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2C1FE39F" w14:textId="77777777" w:rsidR="00F07988" w:rsidRPr="00F07988" w:rsidRDefault="00F07988" w:rsidP="00F07988">
            <w:pPr>
              <w:jc w:val="center"/>
              <w:rPr>
                <w:rFonts w:cs="Arial"/>
                <w:sz w:val="16"/>
                <w:szCs w:val="16"/>
              </w:rPr>
            </w:pPr>
            <w:r w:rsidRPr="00F07988">
              <w:rPr>
                <w:rFonts w:cs="Arial"/>
                <w:color w:val="000000"/>
                <w:sz w:val="16"/>
                <w:szCs w:val="16"/>
              </w:rPr>
              <w:t>1.6</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6C1098" w14:textId="77777777" w:rsidR="00F07988" w:rsidRPr="00F07988" w:rsidRDefault="00F07988" w:rsidP="00F07988">
            <w:pPr>
              <w:jc w:val="center"/>
              <w:rPr>
                <w:rFonts w:cs="Arial"/>
                <w:sz w:val="16"/>
                <w:szCs w:val="16"/>
              </w:rPr>
            </w:pPr>
            <w:r w:rsidRPr="00F07988">
              <w:rPr>
                <w:rFonts w:cs="Arial"/>
                <w:color w:val="000000"/>
                <w:sz w:val="16"/>
                <w:szCs w:val="16"/>
              </w:rPr>
              <w:t>0.6</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C57C25" w14:textId="77777777" w:rsidR="00F07988" w:rsidRPr="00F07988" w:rsidRDefault="00F07988" w:rsidP="00F07988">
            <w:pPr>
              <w:jc w:val="center"/>
              <w:rPr>
                <w:rFonts w:cs="Arial"/>
                <w:sz w:val="16"/>
                <w:szCs w:val="16"/>
              </w:rPr>
            </w:pPr>
            <w:r w:rsidRPr="00F07988">
              <w:rPr>
                <w:rFonts w:cs="Arial"/>
                <w:color w:val="000000"/>
                <w:sz w:val="16"/>
                <w:szCs w:val="16"/>
              </w:rPr>
              <w:t>1.3</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388AFC" w14:textId="77777777" w:rsidR="00F07988" w:rsidRPr="00F07988" w:rsidRDefault="00F07988" w:rsidP="00F07988">
            <w:pPr>
              <w:jc w:val="center"/>
              <w:rPr>
                <w:rFonts w:cs="Arial"/>
                <w:sz w:val="16"/>
                <w:szCs w:val="16"/>
              </w:rPr>
            </w:pPr>
            <w:r w:rsidRPr="00F07988">
              <w:rPr>
                <w:rFonts w:cs="Arial"/>
                <w:color w:val="000000"/>
                <w:sz w:val="16"/>
                <w:szCs w:val="16"/>
              </w:rPr>
              <w:t>0.7</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389C9F" w14:textId="77777777" w:rsidR="00F07988" w:rsidRPr="00F07988" w:rsidRDefault="00F07988" w:rsidP="00F07988">
            <w:pPr>
              <w:jc w:val="center"/>
              <w:rPr>
                <w:rFonts w:cs="Arial"/>
                <w:sz w:val="16"/>
                <w:szCs w:val="16"/>
              </w:rPr>
            </w:pPr>
            <w:r w:rsidRPr="00F07988">
              <w:rPr>
                <w:rFonts w:cs="Arial"/>
                <w:color w:val="000000"/>
                <w:sz w:val="16"/>
                <w:szCs w:val="16"/>
              </w:rPr>
              <w:t>0.3</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DD46A5" w14:textId="77777777" w:rsidR="00F07988" w:rsidRPr="00F07988" w:rsidRDefault="00F07988" w:rsidP="00F07988">
            <w:pPr>
              <w:jc w:val="center"/>
              <w:rPr>
                <w:rFonts w:cs="Arial"/>
                <w:sz w:val="16"/>
                <w:szCs w:val="16"/>
              </w:rPr>
            </w:pPr>
            <w:r w:rsidRPr="00F07988">
              <w:rPr>
                <w:rFonts w:cs="Arial"/>
                <w:color w:val="000000"/>
                <w:sz w:val="16"/>
                <w:szCs w:val="16"/>
              </w:rPr>
              <w:t>0.5</w:t>
            </w:r>
          </w:p>
        </w:tc>
        <w:tc>
          <w:tcPr>
            <w:tcW w:w="228"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06EBFB57" w14:textId="77777777" w:rsidR="00F07988" w:rsidRPr="00F07988" w:rsidRDefault="00F07988" w:rsidP="00F07988">
            <w:pPr>
              <w:jc w:val="center"/>
              <w:rPr>
                <w:rFonts w:cs="Arial"/>
                <w:sz w:val="16"/>
                <w:szCs w:val="16"/>
              </w:rPr>
            </w:pPr>
            <w:r w:rsidRPr="00F07988">
              <w:rPr>
                <w:rFonts w:cs="Arial"/>
                <w:color w:val="000000"/>
                <w:sz w:val="16"/>
                <w:szCs w:val="16"/>
              </w:rPr>
              <w:t>1.6</w:t>
            </w:r>
          </w:p>
        </w:tc>
      </w:tr>
      <w:tr w:rsidR="00F07988" w:rsidRPr="00F07988" w14:paraId="2D80D41C" w14:textId="77777777" w:rsidTr="00CB3717">
        <w:trPr>
          <w:trHeight w:val="215"/>
        </w:trPr>
        <w:tc>
          <w:tcPr>
            <w:tcW w:w="460" w:type="pct"/>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03084F" w14:textId="77777777" w:rsidR="00F07988" w:rsidRPr="00F07988" w:rsidRDefault="00F07988" w:rsidP="00F07988">
            <w:pPr>
              <w:rPr>
                <w:rFonts w:cs="Arial"/>
                <w:sz w:val="16"/>
                <w:szCs w:val="16"/>
              </w:rPr>
            </w:pPr>
          </w:p>
        </w:tc>
        <w:tc>
          <w:tcPr>
            <w:tcW w:w="75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629312"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Daintree (108002A)</w:t>
            </w:r>
          </w:p>
        </w:tc>
        <w:tc>
          <w:tcPr>
            <w:tcW w:w="563"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B0E13E" w14:textId="77777777" w:rsidR="00F07988" w:rsidRPr="00F07988" w:rsidRDefault="00F07988" w:rsidP="00F07988">
            <w:pPr>
              <w:jc w:val="center"/>
              <w:rPr>
                <w:rFonts w:cs="Arial"/>
                <w:sz w:val="16"/>
                <w:szCs w:val="16"/>
              </w:rPr>
            </w:pPr>
            <w:r w:rsidRPr="00F07988">
              <w:rPr>
                <w:rFonts w:cs="Arial"/>
                <w:color w:val="000000"/>
                <w:sz w:val="16"/>
                <w:szCs w:val="16"/>
              </w:rPr>
              <w:t>1,722,934</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BE0135" w14:textId="77777777" w:rsidR="00F07988" w:rsidRPr="00F07988" w:rsidRDefault="00F07988" w:rsidP="00F07988">
            <w:pPr>
              <w:jc w:val="center"/>
              <w:rPr>
                <w:rFonts w:cs="Arial"/>
                <w:sz w:val="16"/>
                <w:szCs w:val="16"/>
              </w:rPr>
            </w:pPr>
            <w:r w:rsidRPr="00F07988">
              <w:rPr>
                <w:rFonts w:cs="Arial"/>
                <w:color w:val="000000"/>
                <w:sz w:val="16"/>
                <w:szCs w:val="16"/>
              </w:rPr>
              <w:t>0.7</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0E41277F" w14:textId="77777777" w:rsidR="00F07988" w:rsidRPr="00F07988" w:rsidRDefault="00F07988" w:rsidP="00F07988">
            <w:pPr>
              <w:jc w:val="center"/>
              <w:rPr>
                <w:rFonts w:cs="Arial"/>
                <w:sz w:val="16"/>
                <w:szCs w:val="16"/>
              </w:rPr>
            </w:pPr>
            <w:r w:rsidRPr="00F07988">
              <w:rPr>
                <w:rFonts w:cs="Arial"/>
                <w:color w:val="000000"/>
                <w:sz w:val="16"/>
                <w:szCs w:val="16"/>
              </w:rPr>
              <w:t>1.7</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94F36C" w14:textId="77777777" w:rsidR="00F07988" w:rsidRPr="00F07988" w:rsidRDefault="00F07988" w:rsidP="00F07988">
            <w:pPr>
              <w:jc w:val="center"/>
              <w:rPr>
                <w:rFonts w:cs="Arial"/>
                <w:sz w:val="16"/>
                <w:szCs w:val="16"/>
              </w:rPr>
            </w:pPr>
            <w:r w:rsidRPr="00F07988">
              <w:rPr>
                <w:rFonts w:cs="Arial"/>
                <w:color w:val="000000"/>
                <w:sz w:val="16"/>
                <w:szCs w:val="16"/>
              </w:rPr>
              <w:t>1.0</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4B7098" w14:textId="77777777" w:rsidR="00F07988" w:rsidRPr="00F07988" w:rsidRDefault="00F07988" w:rsidP="00F07988">
            <w:pPr>
              <w:jc w:val="center"/>
              <w:rPr>
                <w:rFonts w:cs="Arial"/>
                <w:sz w:val="16"/>
                <w:szCs w:val="16"/>
              </w:rPr>
            </w:pPr>
            <w:r w:rsidRPr="00F07988">
              <w:rPr>
                <w:rFonts w:cs="Arial"/>
                <w:color w:val="000000"/>
                <w:sz w:val="16"/>
                <w:szCs w:val="16"/>
              </w:rPr>
              <w:t>1.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2B4286" w14:textId="77777777" w:rsidR="00F07988" w:rsidRPr="00F07988" w:rsidRDefault="00F07988" w:rsidP="00F07988">
            <w:pPr>
              <w:jc w:val="center"/>
              <w:rPr>
                <w:rFonts w:cs="Arial"/>
                <w:sz w:val="16"/>
                <w:szCs w:val="16"/>
              </w:rPr>
            </w:pPr>
            <w:r w:rsidRPr="00F07988">
              <w:rPr>
                <w:rFonts w:cs="Arial"/>
                <w:color w:val="000000"/>
                <w:sz w:val="16"/>
                <w:szCs w:val="16"/>
              </w:rPr>
              <w:t>0.9</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14A3D737" w14:textId="77777777" w:rsidR="00F07988" w:rsidRPr="00F07988" w:rsidRDefault="00F07988" w:rsidP="00F07988">
            <w:pPr>
              <w:jc w:val="center"/>
              <w:rPr>
                <w:rFonts w:cs="Arial"/>
                <w:sz w:val="16"/>
                <w:szCs w:val="16"/>
              </w:rPr>
            </w:pPr>
            <w:r w:rsidRPr="00F07988">
              <w:rPr>
                <w:rFonts w:cs="Arial"/>
                <w:color w:val="000000"/>
                <w:sz w:val="16"/>
                <w:szCs w:val="16"/>
              </w:rPr>
              <w:t>1.6</w:t>
            </w:r>
          </w:p>
        </w:tc>
        <w:tc>
          <w:tcPr>
            <w:tcW w:w="230" w:type="pct"/>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6C8405DC" w14:textId="77777777" w:rsidR="00F07988" w:rsidRPr="00F07988" w:rsidRDefault="00F07988" w:rsidP="00F07988">
            <w:pPr>
              <w:jc w:val="center"/>
              <w:rPr>
                <w:rFonts w:cs="Arial"/>
                <w:sz w:val="16"/>
                <w:szCs w:val="16"/>
              </w:rPr>
            </w:pPr>
            <w:r w:rsidRPr="00F07988">
              <w:rPr>
                <w:rFonts w:cs="Arial"/>
                <w:color w:val="000000"/>
                <w:sz w:val="16"/>
                <w:szCs w:val="16"/>
              </w:rPr>
              <w:t>2.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E1C18F" w14:textId="77777777" w:rsidR="00F07988" w:rsidRPr="00F07988" w:rsidRDefault="00F07988" w:rsidP="00F07988">
            <w:pPr>
              <w:jc w:val="center"/>
              <w:rPr>
                <w:rFonts w:cs="Arial"/>
                <w:sz w:val="16"/>
                <w:szCs w:val="16"/>
              </w:rPr>
            </w:pPr>
            <w:r w:rsidRPr="00F07988">
              <w:rPr>
                <w:rFonts w:cs="Arial"/>
                <w:color w:val="000000"/>
                <w:sz w:val="16"/>
                <w:szCs w:val="16"/>
              </w:rPr>
              <w:t>1.3</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CB4F82" w14:textId="77777777" w:rsidR="00F07988" w:rsidRPr="00F07988" w:rsidRDefault="00F07988" w:rsidP="00F07988">
            <w:pPr>
              <w:jc w:val="center"/>
              <w:rPr>
                <w:rFonts w:cs="Arial"/>
                <w:sz w:val="16"/>
                <w:szCs w:val="16"/>
              </w:rPr>
            </w:pPr>
            <w:r w:rsidRPr="00F07988">
              <w:rPr>
                <w:rFonts w:cs="Arial"/>
                <w:color w:val="000000"/>
                <w:sz w:val="16"/>
                <w:szCs w:val="16"/>
              </w:rPr>
              <w:t>0.9</w:t>
            </w:r>
          </w:p>
        </w:tc>
        <w:tc>
          <w:tcPr>
            <w:tcW w:w="230" w:type="pct"/>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3CB60FC9" w14:textId="77777777" w:rsidR="00F07988" w:rsidRPr="00F07988" w:rsidRDefault="00F07988" w:rsidP="00F07988">
            <w:pPr>
              <w:jc w:val="center"/>
              <w:rPr>
                <w:rFonts w:cs="Arial"/>
                <w:sz w:val="16"/>
                <w:szCs w:val="16"/>
              </w:rPr>
            </w:pPr>
            <w:r w:rsidRPr="00F07988">
              <w:rPr>
                <w:rFonts w:cs="Arial"/>
                <w:color w:val="000000"/>
                <w:sz w:val="16"/>
                <w:szCs w:val="16"/>
              </w:rPr>
              <w:t>2.8</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885887" w14:textId="77777777" w:rsidR="00F07988" w:rsidRPr="00F07988" w:rsidRDefault="00F07988" w:rsidP="00F07988">
            <w:pPr>
              <w:jc w:val="center"/>
              <w:rPr>
                <w:rFonts w:cs="Arial"/>
                <w:sz w:val="16"/>
                <w:szCs w:val="16"/>
              </w:rPr>
            </w:pPr>
            <w:r w:rsidRPr="00F07988">
              <w:rPr>
                <w:rFonts w:cs="Arial"/>
                <w:color w:val="000000"/>
                <w:sz w:val="16"/>
                <w:szCs w:val="16"/>
              </w:rPr>
              <w:t>1.0</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B909F6" w14:textId="77777777" w:rsidR="00F07988" w:rsidRPr="00F07988" w:rsidRDefault="00F07988" w:rsidP="00F07988">
            <w:pPr>
              <w:jc w:val="center"/>
              <w:rPr>
                <w:rFonts w:cs="Arial"/>
                <w:sz w:val="16"/>
                <w:szCs w:val="16"/>
              </w:rPr>
            </w:pPr>
            <w:r w:rsidRPr="00F07988">
              <w:rPr>
                <w:rFonts w:cs="Arial"/>
                <w:color w:val="000000"/>
                <w:sz w:val="16"/>
                <w:szCs w:val="16"/>
              </w:rPr>
              <w:t>0.9</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BFF0D2" w14:textId="77777777" w:rsidR="00F07988" w:rsidRPr="00F07988" w:rsidRDefault="00F07988" w:rsidP="00F07988">
            <w:pPr>
              <w:jc w:val="center"/>
              <w:rPr>
                <w:rFonts w:cs="Arial"/>
                <w:sz w:val="16"/>
                <w:szCs w:val="16"/>
              </w:rPr>
            </w:pPr>
            <w:r w:rsidRPr="00F07988">
              <w:rPr>
                <w:rFonts w:cs="Arial"/>
                <w:color w:val="000000"/>
                <w:sz w:val="16"/>
                <w:szCs w:val="16"/>
              </w:rPr>
              <w:t>1.1</w:t>
            </w:r>
          </w:p>
        </w:tc>
        <w:tc>
          <w:tcPr>
            <w:tcW w:w="22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866295" w14:textId="77777777" w:rsidR="00F07988" w:rsidRPr="00F07988" w:rsidRDefault="00F07988" w:rsidP="00F07988">
            <w:pPr>
              <w:jc w:val="center"/>
              <w:rPr>
                <w:rFonts w:cs="Arial"/>
                <w:sz w:val="16"/>
                <w:szCs w:val="16"/>
              </w:rPr>
            </w:pPr>
            <w:r w:rsidRPr="00F07988">
              <w:rPr>
                <w:rFonts w:cs="Arial"/>
                <w:color w:val="000000"/>
                <w:sz w:val="16"/>
                <w:szCs w:val="16"/>
              </w:rPr>
              <w:t>0.6</w:t>
            </w:r>
          </w:p>
        </w:tc>
      </w:tr>
      <w:tr w:rsidR="00F07988" w:rsidRPr="00F07988" w14:paraId="49268598" w14:textId="77777777" w:rsidTr="00CB3717">
        <w:trPr>
          <w:trHeight w:val="20"/>
        </w:trPr>
        <w:tc>
          <w:tcPr>
            <w:tcW w:w="460" w:type="pct"/>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5608D1" w14:textId="77777777" w:rsidR="00F07988" w:rsidRPr="00F07988" w:rsidRDefault="00F07988" w:rsidP="00F07988">
            <w:pPr>
              <w:rPr>
                <w:rFonts w:cs="Arial"/>
                <w:sz w:val="16"/>
                <w:szCs w:val="16"/>
              </w:rPr>
            </w:pPr>
          </w:p>
        </w:tc>
        <w:tc>
          <w:tcPr>
            <w:tcW w:w="75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9D212C"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Herbert (116001F/E)</w:t>
            </w:r>
          </w:p>
        </w:tc>
        <w:tc>
          <w:tcPr>
            <w:tcW w:w="563"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0EA0BA" w14:textId="77777777" w:rsidR="00F07988" w:rsidRPr="00F07988" w:rsidRDefault="00F07988" w:rsidP="00F07988">
            <w:pPr>
              <w:jc w:val="center"/>
              <w:rPr>
                <w:rFonts w:cs="Arial"/>
                <w:sz w:val="16"/>
                <w:szCs w:val="16"/>
              </w:rPr>
            </w:pPr>
            <w:r w:rsidRPr="00F07988">
              <w:rPr>
                <w:rFonts w:cs="Arial"/>
                <w:color w:val="000000"/>
                <w:sz w:val="16"/>
                <w:szCs w:val="16"/>
              </w:rPr>
              <w:t>3,556,376</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38D044" w14:textId="77777777" w:rsidR="00F07988" w:rsidRPr="00F07988" w:rsidRDefault="00F07988" w:rsidP="00F07988">
            <w:pPr>
              <w:jc w:val="center"/>
              <w:rPr>
                <w:rFonts w:cs="Arial"/>
                <w:sz w:val="16"/>
                <w:szCs w:val="16"/>
              </w:rPr>
            </w:pPr>
            <w:r w:rsidRPr="00F07988">
              <w:rPr>
                <w:rFonts w:cs="Arial"/>
                <w:color w:val="000000"/>
                <w:sz w:val="16"/>
                <w:szCs w:val="16"/>
              </w:rPr>
              <w:t>0.4</w:t>
            </w:r>
            <w:r w:rsidRPr="00F07988">
              <w:rPr>
                <w:rFonts w:cs="Arial"/>
                <w:color w:val="000000"/>
                <w:sz w:val="16"/>
                <w:szCs w:val="16"/>
                <w:vertAlign w:val="superscript"/>
              </w:rPr>
              <w:t>***</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9AB298" w14:textId="77777777" w:rsidR="00F07988" w:rsidRPr="00F07988" w:rsidRDefault="00F07988" w:rsidP="00F07988">
            <w:pPr>
              <w:jc w:val="center"/>
              <w:rPr>
                <w:rFonts w:cs="Arial"/>
                <w:sz w:val="16"/>
                <w:szCs w:val="16"/>
              </w:rPr>
            </w:pPr>
            <w:r w:rsidRPr="00F07988">
              <w:rPr>
                <w:rFonts w:cs="Arial"/>
                <w:color w:val="000000"/>
                <w:sz w:val="16"/>
                <w:szCs w:val="16"/>
              </w:rPr>
              <w:t>1.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C24EA7" w14:textId="77777777" w:rsidR="00F07988" w:rsidRPr="00F07988" w:rsidRDefault="00F07988" w:rsidP="00F07988">
            <w:pPr>
              <w:jc w:val="center"/>
              <w:rPr>
                <w:rFonts w:cs="Arial"/>
                <w:sz w:val="16"/>
                <w:szCs w:val="16"/>
              </w:rPr>
            </w:pPr>
            <w:r w:rsidRPr="00F07988">
              <w:rPr>
                <w:rFonts w:cs="Arial"/>
                <w:color w:val="000000"/>
                <w:sz w:val="16"/>
                <w:szCs w:val="16"/>
              </w:rPr>
              <w:t>1.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5049EA" w14:textId="77777777" w:rsidR="00F07988" w:rsidRPr="00F07988" w:rsidRDefault="00F07988" w:rsidP="00F07988">
            <w:pPr>
              <w:jc w:val="center"/>
              <w:rPr>
                <w:rFonts w:cs="Arial"/>
                <w:sz w:val="16"/>
                <w:szCs w:val="16"/>
              </w:rPr>
            </w:pPr>
            <w:r w:rsidRPr="00F07988">
              <w:rPr>
                <w:rFonts w:cs="Arial"/>
                <w:color w:val="000000"/>
                <w:sz w:val="16"/>
                <w:szCs w:val="16"/>
              </w:rPr>
              <w:t>1.0</w:t>
            </w:r>
          </w:p>
        </w:tc>
        <w:tc>
          <w:tcPr>
            <w:tcW w:w="230" w:type="pct"/>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37306967" w14:textId="77777777" w:rsidR="00F07988" w:rsidRPr="00F07988" w:rsidRDefault="00F07988" w:rsidP="00F07988">
            <w:pPr>
              <w:jc w:val="center"/>
              <w:rPr>
                <w:rFonts w:cs="Arial"/>
                <w:sz w:val="16"/>
                <w:szCs w:val="16"/>
              </w:rPr>
            </w:pPr>
            <w:r w:rsidRPr="00F07988">
              <w:rPr>
                <w:rFonts w:cs="Arial"/>
                <w:color w:val="000000"/>
                <w:sz w:val="16"/>
                <w:szCs w:val="16"/>
              </w:rPr>
              <w:t>2.9</w:t>
            </w:r>
            <w:r w:rsidRPr="00F07988">
              <w:rPr>
                <w:rFonts w:cs="Arial"/>
                <w:color w:val="000000"/>
                <w:sz w:val="16"/>
                <w:szCs w:val="16"/>
                <w:vertAlign w:val="superscript"/>
              </w:rPr>
              <w:t>***</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4874A0" w14:textId="77777777" w:rsidR="00F07988" w:rsidRPr="00F07988" w:rsidRDefault="00F07988" w:rsidP="00F07988">
            <w:pPr>
              <w:jc w:val="center"/>
              <w:rPr>
                <w:rFonts w:cs="Arial"/>
                <w:sz w:val="16"/>
                <w:szCs w:val="16"/>
              </w:rPr>
            </w:pPr>
            <w:r w:rsidRPr="00F07988">
              <w:rPr>
                <w:rFonts w:cs="Arial"/>
                <w:color w:val="000000"/>
                <w:sz w:val="16"/>
                <w:szCs w:val="16"/>
              </w:rPr>
              <w:t>1.0</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11AF00A9" w14:textId="77777777" w:rsidR="00F07988" w:rsidRPr="00F07988" w:rsidRDefault="00F07988" w:rsidP="00F07988">
            <w:pPr>
              <w:jc w:val="center"/>
              <w:rPr>
                <w:rFonts w:cs="Arial"/>
                <w:sz w:val="16"/>
                <w:szCs w:val="16"/>
              </w:rPr>
            </w:pPr>
            <w:r w:rsidRPr="00F07988">
              <w:rPr>
                <w:rFonts w:cs="Arial"/>
                <w:color w:val="000000"/>
                <w:sz w:val="16"/>
                <w:szCs w:val="16"/>
              </w:rPr>
              <w:t>3.6</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B90168" w14:textId="77777777" w:rsidR="00F07988" w:rsidRPr="00F07988" w:rsidRDefault="00F07988" w:rsidP="00F07988">
            <w:pPr>
              <w:jc w:val="center"/>
              <w:rPr>
                <w:rFonts w:cs="Arial"/>
                <w:sz w:val="16"/>
                <w:szCs w:val="16"/>
              </w:rPr>
            </w:pPr>
            <w:r w:rsidRPr="00F07988">
              <w:rPr>
                <w:rFonts w:cs="Arial"/>
                <w:color w:val="000000"/>
                <w:sz w:val="16"/>
                <w:szCs w:val="16"/>
              </w:rPr>
              <w:t>1.3</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779420" w14:textId="77777777" w:rsidR="00F07988" w:rsidRPr="00F07988" w:rsidRDefault="00F07988" w:rsidP="00F07988">
            <w:pPr>
              <w:jc w:val="center"/>
              <w:rPr>
                <w:rFonts w:cs="Arial"/>
                <w:sz w:val="16"/>
                <w:szCs w:val="16"/>
              </w:rPr>
            </w:pPr>
            <w:r w:rsidRPr="00F07988">
              <w:rPr>
                <w:rFonts w:cs="Arial"/>
                <w:color w:val="000000"/>
                <w:sz w:val="16"/>
                <w:szCs w:val="16"/>
              </w:rPr>
              <w:t>0.9</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7A62F2" w14:textId="77777777" w:rsidR="00F07988" w:rsidRPr="00F07988" w:rsidRDefault="00F07988" w:rsidP="00F07988">
            <w:pPr>
              <w:jc w:val="center"/>
              <w:rPr>
                <w:rFonts w:cs="Arial"/>
                <w:sz w:val="16"/>
                <w:szCs w:val="16"/>
              </w:rPr>
            </w:pPr>
            <w:r w:rsidRPr="00F07988">
              <w:rPr>
                <w:rFonts w:cs="Arial"/>
                <w:color w:val="000000"/>
                <w:sz w:val="16"/>
                <w:szCs w:val="16"/>
              </w:rPr>
              <w:t>1.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32CE29" w14:textId="77777777" w:rsidR="00F07988" w:rsidRPr="00F07988" w:rsidRDefault="00F07988" w:rsidP="00F07988">
            <w:pPr>
              <w:jc w:val="center"/>
              <w:rPr>
                <w:rFonts w:cs="Arial"/>
                <w:sz w:val="16"/>
                <w:szCs w:val="16"/>
              </w:rPr>
            </w:pPr>
            <w:r w:rsidRPr="00F07988">
              <w:rPr>
                <w:rFonts w:cs="Arial"/>
                <w:color w:val="000000"/>
                <w:sz w:val="16"/>
                <w:szCs w:val="16"/>
              </w:rPr>
              <w:t>0.3</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1BB21E" w14:textId="77777777" w:rsidR="00F07988" w:rsidRPr="00F07988" w:rsidRDefault="00F07988" w:rsidP="00F07988">
            <w:pPr>
              <w:jc w:val="center"/>
              <w:rPr>
                <w:rFonts w:cs="Arial"/>
                <w:sz w:val="16"/>
                <w:szCs w:val="16"/>
              </w:rPr>
            </w:pPr>
            <w:r w:rsidRPr="00F07988">
              <w:rPr>
                <w:rFonts w:cs="Arial"/>
                <w:color w:val="000000"/>
                <w:sz w:val="16"/>
                <w:szCs w:val="16"/>
              </w:rPr>
              <w:t>0.5</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8CFDB8" w14:textId="77777777" w:rsidR="00F07988" w:rsidRPr="00F07988" w:rsidRDefault="00F07988" w:rsidP="00F07988">
            <w:pPr>
              <w:jc w:val="center"/>
              <w:rPr>
                <w:rFonts w:cs="Arial"/>
                <w:sz w:val="16"/>
                <w:szCs w:val="16"/>
              </w:rPr>
            </w:pPr>
            <w:r w:rsidRPr="00F07988">
              <w:rPr>
                <w:rFonts w:cs="Arial"/>
                <w:color w:val="000000"/>
                <w:sz w:val="16"/>
                <w:szCs w:val="16"/>
              </w:rPr>
              <w:t>0.6</w:t>
            </w:r>
          </w:p>
        </w:tc>
        <w:tc>
          <w:tcPr>
            <w:tcW w:w="228"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4DEE46FF" w14:textId="77777777" w:rsidR="00F07988" w:rsidRPr="00F07988" w:rsidRDefault="00F07988" w:rsidP="00F07988">
            <w:pPr>
              <w:jc w:val="center"/>
              <w:rPr>
                <w:rFonts w:cs="Arial"/>
                <w:sz w:val="16"/>
                <w:szCs w:val="16"/>
              </w:rPr>
            </w:pPr>
            <w:r w:rsidRPr="00F07988">
              <w:rPr>
                <w:rFonts w:cs="Arial"/>
                <w:color w:val="000000"/>
                <w:sz w:val="16"/>
                <w:szCs w:val="16"/>
              </w:rPr>
              <w:t>1.8</w:t>
            </w:r>
          </w:p>
        </w:tc>
      </w:tr>
      <w:tr w:rsidR="00F07988" w:rsidRPr="00F07988" w14:paraId="35907A11" w14:textId="77777777" w:rsidTr="00CB3717">
        <w:trPr>
          <w:trHeight w:val="20"/>
        </w:trPr>
        <w:tc>
          <w:tcPr>
            <w:tcW w:w="460" w:type="pct"/>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DFF3B4" w14:textId="77777777" w:rsidR="00F07988" w:rsidRPr="00F07988" w:rsidRDefault="00F07988" w:rsidP="00F07988">
            <w:pPr>
              <w:rPr>
                <w:rFonts w:cs="Arial"/>
                <w:sz w:val="16"/>
                <w:szCs w:val="16"/>
              </w:rPr>
            </w:pPr>
          </w:p>
        </w:tc>
        <w:tc>
          <w:tcPr>
            <w:tcW w:w="75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953846"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Mossman (109001A)</w:t>
            </w:r>
          </w:p>
        </w:tc>
        <w:tc>
          <w:tcPr>
            <w:tcW w:w="563"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9CC740" w14:textId="77777777" w:rsidR="00F07988" w:rsidRPr="00F07988" w:rsidRDefault="00F07988" w:rsidP="00F07988">
            <w:pPr>
              <w:jc w:val="center"/>
              <w:rPr>
                <w:rFonts w:cs="Arial"/>
                <w:sz w:val="16"/>
                <w:szCs w:val="16"/>
              </w:rPr>
            </w:pPr>
            <w:r w:rsidRPr="00F07988">
              <w:rPr>
                <w:rFonts w:cs="Arial"/>
                <w:color w:val="000000"/>
                <w:sz w:val="16"/>
                <w:szCs w:val="16"/>
              </w:rPr>
              <w:t>1,207,01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94925B" w14:textId="77777777" w:rsidR="00F07988" w:rsidRPr="00F07988" w:rsidRDefault="00F07988" w:rsidP="00F07988">
            <w:pPr>
              <w:jc w:val="center"/>
              <w:rPr>
                <w:rFonts w:cs="Arial"/>
                <w:sz w:val="16"/>
                <w:szCs w:val="16"/>
              </w:rPr>
            </w:pPr>
            <w:r w:rsidRPr="00F07988">
              <w:rPr>
                <w:rFonts w:cs="Arial"/>
                <w:color w:val="000000"/>
                <w:sz w:val="16"/>
                <w:szCs w:val="16"/>
              </w:rPr>
              <w:t>0.9</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29BF7810" w14:textId="77777777" w:rsidR="00F07988" w:rsidRPr="00F07988" w:rsidRDefault="00F07988" w:rsidP="00F07988">
            <w:pPr>
              <w:jc w:val="center"/>
              <w:rPr>
                <w:rFonts w:cs="Arial"/>
                <w:sz w:val="16"/>
                <w:szCs w:val="16"/>
              </w:rPr>
            </w:pPr>
            <w:r w:rsidRPr="00F07988">
              <w:rPr>
                <w:rFonts w:cs="Arial"/>
                <w:color w:val="000000"/>
                <w:sz w:val="16"/>
                <w:szCs w:val="16"/>
              </w:rPr>
              <w:t>1.5</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6DD0D6" w14:textId="77777777" w:rsidR="00F07988" w:rsidRPr="00F07988" w:rsidRDefault="00F07988" w:rsidP="00F07988">
            <w:pPr>
              <w:jc w:val="center"/>
              <w:rPr>
                <w:rFonts w:cs="Arial"/>
                <w:sz w:val="16"/>
                <w:szCs w:val="16"/>
              </w:rPr>
            </w:pPr>
            <w:r w:rsidRPr="00F07988">
              <w:rPr>
                <w:rFonts w:cs="Arial"/>
                <w:color w:val="000000"/>
                <w:sz w:val="16"/>
                <w:szCs w:val="16"/>
              </w:rPr>
              <w:t>1.0</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F15F1B" w14:textId="77777777" w:rsidR="00F07988" w:rsidRPr="00F07988" w:rsidRDefault="00F07988" w:rsidP="00F07988">
            <w:pPr>
              <w:jc w:val="center"/>
              <w:rPr>
                <w:rFonts w:cs="Arial"/>
                <w:sz w:val="16"/>
                <w:szCs w:val="16"/>
              </w:rPr>
            </w:pPr>
            <w:r w:rsidRPr="00F07988">
              <w:rPr>
                <w:rFonts w:cs="Arial"/>
                <w:color w:val="000000"/>
                <w:sz w:val="16"/>
                <w:szCs w:val="16"/>
              </w:rPr>
              <w:t>1.1</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DA85F2" w14:textId="77777777" w:rsidR="00F07988" w:rsidRPr="00F07988" w:rsidRDefault="00F07988" w:rsidP="00F07988">
            <w:pPr>
              <w:jc w:val="center"/>
              <w:rPr>
                <w:rFonts w:cs="Arial"/>
                <w:sz w:val="16"/>
                <w:szCs w:val="16"/>
              </w:rPr>
            </w:pPr>
            <w:r w:rsidRPr="00F07988">
              <w:rPr>
                <w:rFonts w:cs="Arial"/>
                <w:color w:val="000000"/>
                <w:sz w:val="16"/>
                <w:szCs w:val="16"/>
              </w:rPr>
              <w:t>0.9</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51676A" w14:textId="77777777" w:rsidR="00F07988" w:rsidRPr="00F07988" w:rsidRDefault="00F07988" w:rsidP="00F07988">
            <w:pPr>
              <w:jc w:val="center"/>
              <w:rPr>
                <w:rFonts w:cs="Arial"/>
                <w:sz w:val="16"/>
                <w:szCs w:val="16"/>
              </w:rPr>
            </w:pPr>
            <w:r w:rsidRPr="00F07988">
              <w:rPr>
                <w:rFonts w:cs="Arial"/>
                <w:color w:val="000000"/>
                <w:sz w:val="16"/>
                <w:szCs w:val="16"/>
              </w:rPr>
              <w:t>1.3</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41F90076" w14:textId="77777777" w:rsidR="00F07988" w:rsidRPr="00F07988" w:rsidRDefault="00F07988" w:rsidP="00F07988">
            <w:pPr>
              <w:jc w:val="center"/>
              <w:rPr>
                <w:rFonts w:cs="Arial"/>
                <w:sz w:val="16"/>
                <w:szCs w:val="16"/>
              </w:rPr>
            </w:pPr>
            <w:r w:rsidRPr="00F07988">
              <w:rPr>
                <w:rFonts w:cs="Arial"/>
                <w:color w:val="000000"/>
                <w:sz w:val="16"/>
                <w:szCs w:val="16"/>
              </w:rPr>
              <w:t>1.7</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937621" w14:textId="77777777" w:rsidR="00F07988" w:rsidRPr="00F07988" w:rsidRDefault="00F07988" w:rsidP="00F07988">
            <w:pPr>
              <w:jc w:val="center"/>
              <w:rPr>
                <w:rFonts w:cs="Arial"/>
                <w:sz w:val="16"/>
                <w:szCs w:val="16"/>
              </w:rPr>
            </w:pPr>
            <w:r w:rsidRPr="00F07988">
              <w:rPr>
                <w:rFonts w:cs="Arial"/>
                <w:color w:val="000000"/>
                <w:sz w:val="16"/>
                <w:szCs w:val="16"/>
              </w:rPr>
              <w:t>1.3</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277980" w14:textId="77777777" w:rsidR="00F07988" w:rsidRPr="00F07988" w:rsidRDefault="00F07988" w:rsidP="00F07988">
            <w:pPr>
              <w:jc w:val="center"/>
              <w:rPr>
                <w:rFonts w:cs="Arial"/>
                <w:sz w:val="16"/>
                <w:szCs w:val="16"/>
              </w:rPr>
            </w:pPr>
            <w:r w:rsidRPr="00F07988">
              <w:rPr>
                <w:rFonts w:cs="Arial"/>
                <w:color w:val="000000"/>
                <w:sz w:val="16"/>
                <w:szCs w:val="16"/>
              </w:rPr>
              <w:t>1.0</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316CEF1B" w14:textId="77777777" w:rsidR="00F07988" w:rsidRPr="00F07988" w:rsidRDefault="00F07988" w:rsidP="00F07988">
            <w:pPr>
              <w:jc w:val="center"/>
              <w:rPr>
                <w:rFonts w:cs="Arial"/>
                <w:sz w:val="16"/>
                <w:szCs w:val="16"/>
              </w:rPr>
            </w:pPr>
            <w:r w:rsidRPr="00F07988">
              <w:rPr>
                <w:rFonts w:cs="Arial"/>
                <w:color w:val="000000"/>
                <w:sz w:val="16"/>
                <w:szCs w:val="16"/>
              </w:rPr>
              <w:t>1.6</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1D9CDA" w14:textId="77777777" w:rsidR="00F07988" w:rsidRPr="00F07988" w:rsidRDefault="00F07988" w:rsidP="00F07988">
            <w:pPr>
              <w:jc w:val="center"/>
              <w:rPr>
                <w:rFonts w:cs="Arial"/>
                <w:sz w:val="16"/>
                <w:szCs w:val="16"/>
              </w:rPr>
            </w:pPr>
            <w:r w:rsidRPr="00F07988">
              <w:rPr>
                <w:rFonts w:cs="Arial"/>
                <w:color w:val="000000"/>
                <w:sz w:val="16"/>
                <w:szCs w:val="16"/>
              </w:rPr>
              <w:t>0.7</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1719F4" w14:textId="77777777" w:rsidR="00F07988" w:rsidRPr="00F07988" w:rsidRDefault="00F07988" w:rsidP="00F07988">
            <w:pPr>
              <w:jc w:val="center"/>
              <w:rPr>
                <w:rFonts w:cs="Arial"/>
                <w:sz w:val="16"/>
                <w:szCs w:val="16"/>
              </w:rPr>
            </w:pPr>
            <w:r w:rsidRPr="00F07988">
              <w:rPr>
                <w:rFonts w:cs="Arial"/>
                <w:color w:val="000000"/>
                <w:sz w:val="16"/>
                <w:szCs w:val="16"/>
              </w:rPr>
              <w:t>0.9</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4B9FC6" w14:textId="77777777" w:rsidR="00F07988" w:rsidRPr="00F07988" w:rsidRDefault="00F07988" w:rsidP="00F07988">
            <w:pPr>
              <w:jc w:val="center"/>
              <w:rPr>
                <w:rFonts w:cs="Arial"/>
                <w:sz w:val="16"/>
                <w:szCs w:val="16"/>
              </w:rPr>
            </w:pPr>
            <w:r w:rsidRPr="00F07988">
              <w:rPr>
                <w:rFonts w:cs="Arial"/>
                <w:color w:val="000000"/>
                <w:sz w:val="16"/>
                <w:szCs w:val="16"/>
              </w:rPr>
              <w:t>1.0</w:t>
            </w:r>
          </w:p>
        </w:tc>
        <w:tc>
          <w:tcPr>
            <w:tcW w:w="22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3D4BC4" w14:textId="77777777" w:rsidR="00F07988" w:rsidRPr="00F07988" w:rsidRDefault="00F07988" w:rsidP="00F07988">
            <w:pPr>
              <w:jc w:val="center"/>
              <w:rPr>
                <w:rFonts w:cs="Arial"/>
                <w:sz w:val="16"/>
                <w:szCs w:val="16"/>
              </w:rPr>
            </w:pPr>
            <w:r w:rsidRPr="00F07988">
              <w:rPr>
                <w:rFonts w:cs="Arial"/>
                <w:color w:val="000000"/>
                <w:sz w:val="16"/>
                <w:szCs w:val="16"/>
              </w:rPr>
              <w:t>1.2</w:t>
            </w:r>
          </w:p>
        </w:tc>
      </w:tr>
      <w:tr w:rsidR="00F07988" w:rsidRPr="00F07988" w14:paraId="72516CE6" w14:textId="77777777" w:rsidTr="00CB3717">
        <w:trPr>
          <w:trHeight w:val="20"/>
        </w:trPr>
        <w:tc>
          <w:tcPr>
            <w:tcW w:w="460" w:type="pct"/>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A7AC2E" w14:textId="77777777" w:rsidR="00F07988" w:rsidRPr="00F07988" w:rsidRDefault="00F07988" w:rsidP="00F07988">
            <w:pPr>
              <w:rPr>
                <w:rFonts w:cs="Arial"/>
                <w:sz w:val="16"/>
                <w:szCs w:val="16"/>
              </w:rPr>
            </w:pPr>
          </w:p>
        </w:tc>
        <w:tc>
          <w:tcPr>
            <w:tcW w:w="75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85178E"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Mulgrave (111007A)</w:t>
            </w:r>
          </w:p>
        </w:tc>
        <w:tc>
          <w:tcPr>
            <w:tcW w:w="563"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E5A14C" w14:textId="77777777" w:rsidR="00F07988" w:rsidRPr="00F07988" w:rsidRDefault="00F07988" w:rsidP="00F07988">
            <w:pPr>
              <w:jc w:val="center"/>
              <w:rPr>
                <w:rFonts w:cs="Arial"/>
                <w:sz w:val="16"/>
                <w:szCs w:val="16"/>
              </w:rPr>
            </w:pPr>
            <w:r w:rsidRPr="00F07988">
              <w:rPr>
                <w:rFonts w:cs="Arial"/>
                <w:color w:val="000000"/>
                <w:sz w:val="16"/>
                <w:szCs w:val="16"/>
              </w:rPr>
              <w:t>4,457,940</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698AA5" w14:textId="77777777" w:rsidR="00F07988" w:rsidRPr="00F07988" w:rsidRDefault="00F07988" w:rsidP="00F07988">
            <w:pPr>
              <w:jc w:val="center"/>
              <w:rPr>
                <w:rFonts w:cs="Arial"/>
                <w:sz w:val="16"/>
                <w:szCs w:val="16"/>
              </w:rPr>
            </w:pPr>
            <w:r w:rsidRPr="00F07988">
              <w:rPr>
                <w:rFonts w:cs="Arial"/>
                <w:color w:val="000000"/>
                <w:sz w:val="16"/>
                <w:szCs w:val="16"/>
              </w:rPr>
              <w:t>0.6</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F8B1F6" w14:textId="77777777" w:rsidR="00F07988" w:rsidRPr="00F07988" w:rsidRDefault="00F07988" w:rsidP="00F07988">
            <w:pPr>
              <w:jc w:val="center"/>
              <w:rPr>
                <w:rFonts w:cs="Arial"/>
                <w:sz w:val="16"/>
                <w:szCs w:val="16"/>
              </w:rPr>
            </w:pPr>
            <w:r w:rsidRPr="00F07988">
              <w:rPr>
                <w:rFonts w:cs="Arial"/>
                <w:color w:val="000000"/>
                <w:sz w:val="16"/>
                <w:szCs w:val="16"/>
              </w:rPr>
              <w:t>1.0</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CFF1ED" w14:textId="77777777" w:rsidR="00F07988" w:rsidRPr="00F07988" w:rsidRDefault="00F07988" w:rsidP="00F07988">
            <w:pPr>
              <w:jc w:val="center"/>
              <w:rPr>
                <w:rFonts w:cs="Arial"/>
                <w:sz w:val="16"/>
                <w:szCs w:val="16"/>
              </w:rPr>
            </w:pPr>
            <w:r w:rsidRPr="00F07988">
              <w:rPr>
                <w:rFonts w:cs="Arial"/>
                <w:color w:val="000000"/>
                <w:sz w:val="16"/>
                <w:szCs w:val="16"/>
              </w:rPr>
              <w:t>0.8</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80D67A" w14:textId="77777777" w:rsidR="00F07988" w:rsidRPr="00F07988" w:rsidRDefault="00F07988" w:rsidP="00F07988">
            <w:pPr>
              <w:jc w:val="center"/>
              <w:rPr>
                <w:rFonts w:cs="Arial"/>
                <w:sz w:val="16"/>
                <w:szCs w:val="16"/>
              </w:rPr>
            </w:pPr>
            <w:r w:rsidRPr="00F07988">
              <w:rPr>
                <w:rFonts w:cs="Arial"/>
                <w:color w:val="000000"/>
                <w:sz w:val="16"/>
                <w:szCs w:val="16"/>
              </w:rPr>
              <w:t>1.1</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B10E2B" w14:textId="77777777" w:rsidR="00F07988" w:rsidRPr="00F07988" w:rsidRDefault="00F07988" w:rsidP="00F07988">
            <w:pPr>
              <w:jc w:val="center"/>
              <w:rPr>
                <w:rFonts w:cs="Arial"/>
                <w:sz w:val="16"/>
                <w:szCs w:val="16"/>
              </w:rPr>
            </w:pPr>
            <w:r w:rsidRPr="00F07988">
              <w:rPr>
                <w:rFonts w:cs="Arial"/>
                <w:color w:val="000000"/>
                <w:sz w:val="16"/>
                <w:szCs w:val="16"/>
              </w:rPr>
              <w:t>0.8</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79473C" w14:textId="77777777" w:rsidR="00F07988" w:rsidRPr="00F07988" w:rsidRDefault="00F07988" w:rsidP="00F07988">
            <w:pPr>
              <w:jc w:val="center"/>
              <w:rPr>
                <w:rFonts w:cs="Arial"/>
                <w:sz w:val="16"/>
                <w:szCs w:val="16"/>
              </w:rPr>
            </w:pPr>
            <w:r w:rsidRPr="00F07988">
              <w:rPr>
                <w:rFonts w:cs="Arial"/>
                <w:color w:val="000000"/>
                <w:sz w:val="16"/>
                <w:szCs w:val="16"/>
              </w:rPr>
              <w:t>0.8</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56AEAACD" w14:textId="77777777" w:rsidR="00F07988" w:rsidRPr="00F07988" w:rsidRDefault="00F07988" w:rsidP="00F07988">
            <w:pPr>
              <w:jc w:val="center"/>
              <w:rPr>
                <w:rFonts w:cs="Arial"/>
                <w:sz w:val="16"/>
                <w:szCs w:val="16"/>
              </w:rPr>
            </w:pPr>
            <w:r w:rsidRPr="00F07988">
              <w:rPr>
                <w:rFonts w:cs="Arial"/>
                <w:color w:val="000000"/>
                <w:sz w:val="16"/>
                <w:szCs w:val="16"/>
              </w:rPr>
              <w:t>1.7</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DB6ACB" w14:textId="77777777" w:rsidR="00F07988" w:rsidRPr="00F07988" w:rsidRDefault="00F07988" w:rsidP="00F07988">
            <w:pPr>
              <w:jc w:val="center"/>
              <w:rPr>
                <w:rFonts w:cs="Arial"/>
                <w:sz w:val="16"/>
                <w:szCs w:val="16"/>
              </w:rPr>
            </w:pPr>
            <w:r w:rsidRPr="00F07988">
              <w:rPr>
                <w:rFonts w:cs="Arial"/>
                <w:color w:val="000000"/>
                <w:sz w:val="16"/>
                <w:szCs w:val="16"/>
              </w:rPr>
              <w:t>1.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9CABF0" w14:textId="77777777" w:rsidR="00F07988" w:rsidRPr="00F07988" w:rsidRDefault="00F07988" w:rsidP="00F07988">
            <w:pPr>
              <w:jc w:val="center"/>
              <w:rPr>
                <w:rFonts w:cs="Arial"/>
                <w:sz w:val="16"/>
                <w:szCs w:val="16"/>
              </w:rPr>
            </w:pPr>
            <w:r w:rsidRPr="00F07988">
              <w:rPr>
                <w:rFonts w:cs="Arial"/>
                <w:color w:val="000000"/>
                <w:sz w:val="16"/>
                <w:szCs w:val="16"/>
              </w:rPr>
              <w:t>0.6</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7CE6E3" w14:textId="77777777" w:rsidR="00F07988" w:rsidRPr="00F07988" w:rsidRDefault="00F07988" w:rsidP="00F07988">
            <w:pPr>
              <w:jc w:val="center"/>
              <w:rPr>
                <w:rFonts w:cs="Arial"/>
                <w:sz w:val="16"/>
                <w:szCs w:val="16"/>
              </w:rPr>
            </w:pPr>
            <w:r w:rsidRPr="00F07988">
              <w:rPr>
                <w:rFonts w:cs="Arial"/>
                <w:color w:val="000000"/>
                <w:sz w:val="16"/>
                <w:szCs w:val="16"/>
              </w:rPr>
              <w:t>1.0</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B25DFE" w14:textId="77777777" w:rsidR="00F07988" w:rsidRPr="00F07988" w:rsidRDefault="00F07988" w:rsidP="00F07988">
            <w:pPr>
              <w:jc w:val="center"/>
              <w:rPr>
                <w:rFonts w:cs="Arial"/>
                <w:sz w:val="16"/>
                <w:szCs w:val="16"/>
              </w:rPr>
            </w:pPr>
            <w:r w:rsidRPr="00F07988">
              <w:rPr>
                <w:rFonts w:cs="Arial"/>
                <w:color w:val="000000"/>
                <w:sz w:val="16"/>
                <w:szCs w:val="16"/>
              </w:rPr>
              <w:t>0.7</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CCB6B6" w14:textId="77777777" w:rsidR="00F07988" w:rsidRPr="00F07988" w:rsidRDefault="00F07988" w:rsidP="00F07988">
            <w:pPr>
              <w:jc w:val="center"/>
              <w:rPr>
                <w:rFonts w:cs="Arial"/>
                <w:sz w:val="16"/>
                <w:szCs w:val="16"/>
              </w:rPr>
            </w:pPr>
            <w:r w:rsidRPr="00F07988">
              <w:rPr>
                <w:rFonts w:cs="Arial"/>
                <w:color w:val="000000"/>
                <w:sz w:val="16"/>
                <w:szCs w:val="16"/>
              </w:rPr>
              <w:t>0.4</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8A2B00" w14:textId="77777777" w:rsidR="00F07988" w:rsidRPr="00F07988" w:rsidRDefault="00F07988" w:rsidP="00F07988">
            <w:pPr>
              <w:jc w:val="center"/>
              <w:rPr>
                <w:rFonts w:cs="Arial"/>
                <w:sz w:val="16"/>
                <w:szCs w:val="16"/>
              </w:rPr>
            </w:pPr>
            <w:r w:rsidRPr="00F07988">
              <w:rPr>
                <w:rFonts w:cs="Arial"/>
                <w:color w:val="000000"/>
                <w:sz w:val="16"/>
                <w:szCs w:val="16"/>
              </w:rPr>
              <w:t>0.5</w:t>
            </w:r>
          </w:p>
        </w:tc>
        <w:tc>
          <w:tcPr>
            <w:tcW w:w="22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A07265" w14:textId="77777777" w:rsidR="00F07988" w:rsidRPr="00F07988" w:rsidRDefault="00F07988" w:rsidP="00F07988">
            <w:pPr>
              <w:jc w:val="center"/>
              <w:rPr>
                <w:rFonts w:cs="Arial"/>
                <w:sz w:val="16"/>
                <w:szCs w:val="16"/>
              </w:rPr>
            </w:pPr>
            <w:r w:rsidRPr="00F07988">
              <w:rPr>
                <w:rFonts w:cs="Arial"/>
                <w:color w:val="000000"/>
                <w:sz w:val="16"/>
                <w:szCs w:val="16"/>
              </w:rPr>
              <w:t>1.2</w:t>
            </w:r>
          </w:p>
        </w:tc>
      </w:tr>
      <w:tr w:rsidR="00F07988" w:rsidRPr="00F07988" w14:paraId="315ACCF9" w14:textId="77777777" w:rsidTr="00CB3717">
        <w:trPr>
          <w:trHeight w:val="20"/>
        </w:trPr>
        <w:tc>
          <w:tcPr>
            <w:tcW w:w="460" w:type="pct"/>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CB9616" w14:textId="77777777" w:rsidR="00F07988" w:rsidRPr="00F07988" w:rsidRDefault="00F07988" w:rsidP="00F07988">
            <w:pPr>
              <w:rPr>
                <w:rFonts w:cs="Arial"/>
                <w:sz w:val="16"/>
                <w:szCs w:val="16"/>
              </w:rPr>
            </w:pPr>
          </w:p>
        </w:tc>
        <w:tc>
          <w:tcPr>
            <w:tcW w:w="75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499E6F"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Murray (114001A)</w:t>
            </w:r>
          </w:p>
        </w:tc>
        <w:tc>
          <w:tcPr>
            <w:tcW w:w="563"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4FFD5D" w14:textId="77777777" w:rsidR="00F07988" w:rsidRPr="00F07988" w:rsidRDefault="00F07988" w:rsidP="00F07988">
            <w:pPr>
              <w:jc w:val="center"/>
              <w:rPr>
                <w:rFonts w:cs="Arial"/>
                <w:sz w:val="16"/>
                <w:szCs w:val="16"/>
              </w:rPr>
            </w:pPr>
            <w:r w:rsidRPr="00F07988">
              <w:rPr>
                <w:rFonts w:cs="Arial"/>
                <w:color w:val="000000"/>
                <w:sz w:val="16"/>
                <w:szCs w:val="16"/>
              </w:rPr>
              <w:t>1,227,888</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B7A823" w14:textId="77777777" w:rsidR="00F07988" w:rsidRPr="00F07988" w:rsidRDefault="00F07988" w:rsidP="00F07988">
            <w:pPr>
              <w:jc w:val="center"/>
              <w:rPr>
                <w:rFonts w:cs="Arial"/>
                <w:sz w:val="16"/>
                <w:szCs w:val="16"/>
              </w:rPr>
            </w:pPr>
            <w:r w:rsidRPr="00F07988">
              <w:rPr>
                <w:rFonts w:cs="Arial"/>
                <w:color w:val="000000"/>
                <w:sz w:val="16"/>
                <w:szCs w:val="16"/>
              </w:rPr>
              <w:t>0.3</w:t>
            </w:r>
            <w:r w:rsidRPr="00F07988">
              <w:rPr>
                <w:rFonts w:cs="Arial"/>
                <w:color w:val="000000"/>
                <w:sz w:val="16"/>
                <w:szCs w:val="16"/>
                <w:vertAlign w:val="superscript"/>
              </w:rPr>
              <w:t>*</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BA07E7" w14:textId="77777777" w:rsidR="00F07988" w:rsidRPr="00F07988" w:rsidRDefault="00F07988" w:rsidP="00F07988">
            <w:pPr>
              <w:jc w:val="center"/>
              <w:rPr>
                <w:rFonts w:cs="Arial"/>
                <w:sz w:val="16"/>
                <w:szCs w:val="16"/>
              </w:rPr>
            </w:pPr>
            <w:r w:rsidRPr="00F07988">
              <w:rPr>
                <w:rFonts w:cs="Arial"/>
                <w:color w:val="000000"/>
                <w:sz w:val="16"/>
                <w:szCs w:val="16"/>
              </w:rPr>
              <w:t>1.4</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CE03CE" w14:textId="77777777" w:rsidR="00F07988" w:rsidRPr="00F07988" w:rsidRDefault="00F07988" w:rsidP="00F07988">
            <w:pPr>
              <w:jc w:val="center"/>
              <w:rPr>
                <w:rFonts w:cs="Arial"/>
                <w:sz w:val="16"/>
                <w:szCs w:val="16"/>
              </w:rPr>
            </w:pPr>
            <w:r w:rsidRPr="00F07988">
              <w:rPr>
                <w:rFonts w:cs="Arial"/>
                <w:color w:val="000000"/>
                <w:sz w:val="16"/>
                <w:szCs w:val="16"/>
              </w:rPr>
              <w:t>1.1</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74DC57" w14:textId="77777777" w:rsidR="00F07988" w:rsidRPr="00F07988" w:rsidRDefault="00F07988" w:rsidP="00F07988">
            <w:pPr>
              <w:jc w:val="center"/>
              <w:rPr>
                <w:rFonts w:cs="Arial"/>
                <w:sz w:val="16"/>
                <w:szCs w:val="16"/>
              </w:rPr>
            </w:pPr>
            <w:r w:rsidRPr="00F07988">
              <w:rPr>
                <w:rFonts w:cs="Arial"/>
                <w:color w:val="000000"/>
                <w:sz w:val="16"/>
                <w:szCs w:val="16"/>
              </w:rPr>
              <w:t>1.0</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3E35BBAA" w14:textId="77777777" w:rsidR="00F07988" w:rsidRPr="00F07988" w:rsidRDefault="00F07988" w:rsidP="00F07988">
            <w:pPr>
              <w:jc w:val="center"/>
              <w:rPr>
                <w:rFonts w:cs="Arial"/>
                <w:sz w:val="16"/>
                <w:szCs w:val="16"/>
              </w:rPr>
            </w:pPr>
            <w:r w:rsidRPr="00F07988">
              <w:rPr>
                <w:rFonts w:cs="Arial"/>
                <w:color w:val="000000"/>
                <w:sz w:val="16"/>
                <w:szCs w:val="16"/>
              </w:rPr>
              <w:t>1.5</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6D3C3B" w14:textId="77777777" w:rsidR="00F07988" w:rsidRPr="00F07988" w:rsidRDefault="00F07988" w:rsidP="00F07988">
            <w:pPr>
              <w:jc w:val="center"/>
              <w:rPr>
                <w:rFonts w:cs="Arial"/>
                <w:sz w:val="16"/>
                <w:szCs w:val="16"/>
              </w:rPr>
            </w:pPr>
            <w:r w:rsidRPr="00F07988">
              <w:rPr>
                <w:rFonts w:cs="Arial"/>
                <w:color w:val="000000"/>
                <w:sz w:val="16"/>
                <w:szCs w:val="16"/>
              </w:rPr>
              <w:t>0.8</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FAC643F" w14:textId="77777777" w:rsidR="00F07988" w:rsidRPr="00F07988" w:rsidRDefault="00F07988" w:rsidP="00F07988">
            <w:pPr>
              <w:jc w:val="center"/>
              <w:rPr>
                <w:rFonts w:cs="Arial"/>
                <w:sz w:val="16"/>
                <w:szCs w:val="16"/>
              </w:rPr>
            </w:pPr>
            <w:r w:rsidRPr="00F07988">
              <w:rPr>
                <w:rFonts w:cs="Arial"/>
                <w:color w:val="000000"/>
                <w:sz w:val="16"/>
                <w:szCs w:val="16"/>
              </w:rPr>
              <w:t>3.5</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038EA34D" w14:textId="77777777" w:rsidR="00F07988" w:rsidRPr="00F07988" w:rsidRDefault="00F07988" w:rsidP="00F07988">
            <w:pPr>
              <w:jc w:val="center"/>
              <w:rPr>
                <w:rFonts w:cs="Arial"/>
                <w:sz w:val="16"/>
                <w:szCs w:val="16"/>
              </w:rPr>
            </w:pPr>
            <w:r w:rsidRPr="00F07988">
              <w:rPr>
                <w:rFonts w:cs="Arial"/>
                <w:color w:val="000000"/>
                <w:sz w:val="16"/>
                <w:szCs w:val="16"/>
              </w:rPr>
              <w:t>1.7</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1B6F5B" w14:textId="77777777" w:rsidR="00F07988" w:rsidRPr="00F07988" w:rsidRDefault="00F07988" w:rsidP="00F07988">
            <w:pPr>
              <w:jc w:val="center"/>
              <w:rPr>
                <w:rFonts w:cs="Arial"/>
                <w:sz w:val="16"/>
                <w:szCs w:val="16"/>
              </w:rPr>
            </w:pPr>
            <w:r w:rsidRPr="00F07988">
              <w:rPr>
                <w:rFonts w:cs="Arial"/>
                <w:color w:val="000000"/>
                <w:sz w:val="16"/>
                <w:szCs w:val="16"/>
              </w:rPr>
              <w:t>0.8</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8BBA3E" w14:textId="77777777" w:rsidR="00F07988" w:rsidRPr="00F07988" w:rsidRDefault="00F07988" w:rsidP="00F07988">
            <w:pPr>
              <w:jc w:val="center"/>
              <w:rPr>
                <w:rFonts w:cs="Arial"/>
                <w:sz w:val="16"/>
                <w:szCs w:val="16"/>
              </w:rPr>
            </w:pPr>
            <w:r w:rsidRPr="00F07988">
              <w:rPr>
                <w:rFonts w:cs="Arial"/>
                <w:color w:val="000000"/>
                <w:sz w:val="16"/>
                <w:szCs w:val="16"/>
              </w:rPr>
              <w:t>1.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74C19A" w14:textId="77777777" w:rsidR="00F07988" w:rsidRPr="00F07988" w:rsidRDefault="00F07988" w:rsidP="00F07988">
            <w:pPr>
              <w:jc w:val="center"/>
              <w:rPr>
                <w:rFonts w:cs="Arial"/>
                <w:sz w:val="16"/>
                <w:szCs w:val="16"/>
              </w:rPr>
            </w:pPr>
            <w:r w:rsidRPr="00F07988">
              <w:rPr>
                <w:rFonts w:cs="Arial"/>
                <w:color w:val="000000"/>
                <w:sz w:val="16"/>
                <w:szCs w:val="16"/>
              </w:rPr>
              <w:t>0.3</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340C0F" w14:textId="77777777" w:rsidR="00F07988" w:rsidRPr="00F07988" w:rsidRDefault="00F07988" w:rsidP="00F07988">
            <w:pPr>
              <w:jc w:val="center"/>
              <w:rPr>
                <w:rFonts w:cs="Arial"/>
                <w:sz w:val="16"/>
                <w:szCs w:val="16"/>
              </w:rPr>
            </w:pPr>
            <w:r w:rsidRPr="00F07988">
              <w:rPr>
                <w:rFonts w:cs="Arial"/>
                <w:color w:val="000000"/>
                <w:sz w:val="16"/>
                <w:szCs w:val="16"/>
              </w:rPr>
              <w:t>0.8</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BF707E" w14:textId="77777777" w:rsidR="00F07988" w:rsidRPr="00F07988" w:rsidRDefault="00F07988" w:rsidP="00F07988">
            <w:pPr>
              <w:jc w:val="center"/>
              <w:rPr>
                <w:rFonts w:cs="Arial"/>
                <w:sz w:val="16"/>
                <w:szCs w:val="16"/>
              </w:rPr>
            </w:pPr>
            <w:r w:rsidRPr="00F07988">
              <w:rPr>
                <w:rFonts w:cs="Arial"/>
                <w:color w:val="000000"/>
                <w:sz w:val="16"/>
                <w:szCs w:val="16"/>
              </w:rPr>
              <w:t>0.8</w:t>
            </w:r>
          </w:p>
        </w:tc>
        <w:tc>
          <w:tcPr>
            <w:tcW w:w="22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4B71D4" w14:textId="77777777" w:rsidR="00F07988" w:rsidRPr="00F07988" w:rsidRDefault="00F07988" w:rsidP="00F07988">
            <w:pPr>
              <w:jc w:val="center"/>
              <w:rPr>
                <w:rFonts w:cs="Arial"/>
                <w:sz w:val="16"/>
                <w:szCs w:val="16"/>
              </w:rPr>
            </w:pPr>
            <w:r w:rsidRPr="00F07988">
              <w:rPr>
                <w:rFonts w:cs="Arial"/>
                <w:color w:val="000000"/>
                <w:sz w:val="16"/>
                <w:szCs w:val="16"/>
              </w:rPr>
              <w:t>1.4</w:t>
            </w:r>
          </w:p>
        </w:tc>
      </w:tr>
      <w:tr w:rsidR="00F07988" w:rsidRPr="00F07988" w14:paraId="7B45E552" w14:textId="77777777" w:rsidTr="00CB3717">
        <w:trPr>
          <w:trHeight w:val="319"/>
        </w:trPr>
        <w:tc>
          <w:tcPr>
            <w:tcW w:w="460" w:type="pct"/>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764913" w14:textId="77777777" w:rsidR="00F07988" w:rsidRPr="00F07988" w:rsidRDefault="00F07988" w:rsidP="00F07988">
            <w:pPr>
              <w:rPr>
                <w:rFonts w:cs="Arial"/>
                <w:sz w:val="16"/>
                <w:szCs w:val="16"/>
              </w:rPr>
            </w:pPr>
          </w:p>
        </w:tc>
        <w:tc>
          <w:tcPr>
            <w:tcW w:w="75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DDFE7E"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Normanby (105107A)</w:t>
            </w:r>
          </w:p>
        </w:tc>
        <w:tc>
          <w:tcPr>
            <w:tcW w:w="563"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792880"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1392BD"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F12724"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7758AF"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920BCB"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DB1288"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62D68F"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CDE125"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43474B"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12F5F2"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71F565"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DFEB2D"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4DDBC4"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F4AD72" w14:textId="77777777" w:rsidR="00F07988" w:rsidRPr="00F07988" w:rsidRDefault="00F07988" w:rsidP="00F07988">
            <w:pPr>
              <w:jc w:val="center"/>
              <w:rPr>
                <w:rFonts w:cs="Arial"/>
                <w:sz w:val="16"/>
                <w:szCs w:val="16"/>
              </w:rPr>
            </w:pPr>
          </w:p>
        </w:tc>
        <w:tc>
          <w:tcPr>
            <w:tcW w:w="22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AEAD94" w14:textId="77777777" w:rsidR="00F07988" w:rsidRPr="00F07988" w:rsidRDefault="00F07988" w:rsidP="00F07988">
            <w:pPr>
              <w:jc w:val="center"/>
              <w:rPr>
                <w:rFonts w:cs="Arial"/>
                <w:sz w:val="16"/>
                <w:szCs w:val="16"/>
              </w:rPr>
            </w:pPr>
          </w:p>
        </w:tc>
      </w:tr>
      <w:tr w:rsidR="00F07988" w:rsidRPr="00F07988" w14:paraId="3AD140C4" w14:textId="77777777" w:rsidTr="00CB3717">
        <w:trPr>
          <w:trHeight w:val="20"/>
        </w:trPr>
        <w:tc>
          <w:tcPr>
            <w:tcW w:w="460" w:type="pct"/>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7B83D5" w14:textId="77777777" w:rsidR="00F07988" w:rsidRPr="00F07988" w:rsidRDefault="00F07988" w:rsidP="00F07988">
            <w:pPr>
              <w:rPr>
                <w:rFonts w:cs="Arial"/>
                <w:sz w:val="16"/>
                <w:szCs w:val="16"/>
              </w:rPr>
            </w:pPr>
          </w:p>
        </w:tc>
        <w:tc>
          <w:tcPr>
            <w:tcW w:w="75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7D64C2"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North Johnstone (112004A)</w:t>
            </w:r>
          </w:p>
        </w:tc>
        <w:tc>
          <w:tcPr>
            <w:tcW w:w="563"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8F5347" w14:textId="77777777" w:rsidR="00F07988" w:rsidRPr="00F07988" w:rsidRDefault="00F07988" w:rsidP="00F07988">
            <w:pPr>
              <w:jc w:val="center"/>
              <w:rPr>
                <w:rFonts w:cs="Arial"/>
                <w:sz w:val="16"/>
                <w:szCs w:val="16"/>
              </w:rPr>
            </w:pPr>
            <w:r w:rsidRPr="00F07988">
              <w:rPr>
                <w:rFonts w:cs="Arial"/>
                <w:color w:val="000000"/>
                <w:sz w:val="16"/>
                <w:szCs w:val="16"/>
              </w:rPr>
              <w:t>4,743,914</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7A7460" w14:textId="77777777" w:rsidR="00F07988" w:rsidRPr="00F07988" w:rsidRDefault="00F07988" w:rsidP="00F07988">
            <w:pPr>
              <w:jc w:val="center"/>
              <w:rPr>
                <w:rFonts w:cs="Arial"/>
                <w:sz w:val="16"/>
                <w:szCs w:val="16"/>
              </w:rPr>
            </w:pPr>
            <w:r w:rsidRPr="00F07988">
              <w:rPr>
                <w:rFonts w:cs="Arial"/>
                <w:color w:val="000000"/>
                <w:sz w:val="16"/>
                <w:szCs w:val="16"/>
              </w:rPr>
              <w:t>0.8</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CF7FD0" w14:textId="77777777" w:rsidR="00F07988" w:rsidRPr="00F07988" w:rsidRDefault="00F07988" w:rsidP="00F07988">
            <w:pPr>
              <w:jc w:val="center"/>
              <w:rPr>
                <w:rFonts w:cs="Arial"/>
                <w:sz w:val="16"/>
                <w:szCs w:val="16"/>
              </w:rPr>
            </w:pPr>
            <w:r w:rsidRPr="00F07988">
              <w:rPr>
                <w:rFonts w:cs="Arial"/>
                <w:color w:val="000000"/>
                <w:sz w:val="16"/>
                <w:szCs w:val="16"/>
              </w:rPr>
              <w:t>1.1</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67087C" w14:textId="77777777" w:rsidR="00F07988" w:rsidRPr="00F07988" w:rsidRDefault="00F07988" w:rsidP="00F07988">
            <w:pPr>
              <w:jc w:val="center"/>
              <w:rPr>
                <w:rFonts w:cs="Arial"/>
                <w:sz w:val="16"/>
                <w:szCs w:val="16"/>
              </w:rPr>
            </w:pPr>
            <w:r w:rsidRPr="00F07988">
              <w:rPr>
                <w:rFonts w:cs="Arial"/>
                <w:color w:val="000000"/>
                <w:sz w:val="16"/>
                <w:szCs w:val="16"/>
              </w:rPr>
              <w:t>1.1</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BD402E" w14:textId="77777777" w:rsidR="00F07988" w:rsidRPr="00F07988" w:rsidRDefault="00F07988" w:rsidP="00F07988">
            <w:pPr>
              <w:jc w:val="center"/>
              <w:rPr>
                <w:rFonts w:cs="Arial"/>
                <w:sz w:val="16"/>
                <w:szCs w:val="16"/>
              </w:rPr>
            </w:pPr>
            <w:r w:rsidRPr="00F07988">
              <w:rPr>
                <w:rFonts w:cs="Arial"/>
                <w:color w:val="000000"/>
                <w:sz w:val="16"/>
                <w:szCs w:val="16"/>
              </w:rPr>
              <w:t>1.0</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541B53" w14:textId="77777777" w:rsidR="00F07988" w:rsidRPr="00F07988" w:rsidRDefault="00F07988" w:rsidP="00F07988">
            <w:pPr>
              <w:jc w:val="center"/>
              <w:rPr>
                <w:rFonts w:cs="Arial"/>
                <w:sz w:val="16"/>
                <w:szCs w:val="16"/>
              </w:rPr>
            </w:pPr>
            <w:r w:rsidRPr="00F07988">
              <w:rPr>
                <w:rFonts w:cs="Arial"/>
                <w:color w:val="000000"/>
                <w:sz w:val="16"/>
                <w:szCs w:val="16"/>
              </w:rPr>
              <w:t>1.0</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A912B3" w14:textId="77777777" w:rsidR="00F07988" w:rsidRPr="00F07988" w:rsidRDefault="00F07988" w:rsidP="00F07988">
            <w:pPr>
              <w:jc w:val="center"/>
              <w:rPr>
                <w:rFonts w:cs="Arial"/>
                <w:sz w:val="16"/>
                <w:szCs w:val="16"/>
              </w:rPr>
            </w:pPr>
            <w:r w:rsidRPr="00F07988">
              <w:rPr>
                <w:rFonts w:cs="Arial"/>
                <w:color w:val="000000"/>
                <w:sz w:val="16"/>
                <w:szCs w:val="16"/>
              </w:rPr>
              <w:t>1.0</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293F24CF" w14:textId="77777777" w:rsidR="00F07988" w:rsidRPr="00F07988" w:rsidRDefault="00F07988" w:rsidP="00F07988">
            <w:pPr>
              <w:jc w:val="center"/>
              <w:rPr>
                <w:rFonts w:cs="Arial"/>
                <w:sz w:val="16"/>
                <w:szCs w:val="16"/>
              </w:rPr>
            </w:pPr>
            <w:r w:rsidRPr="00F07988">
              <w:rPr>
                <w:rFonts w:cs="Arial"/>
                <w:color w:val="000000"/>
                <w:sz w:val="16"/>
                <w:szCs w:val="16"/>
              </w:rPr>
              <w:t>1.9</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73F37C" w14:textId="77777777" w:rsidR="00F07988" w:rsidRPr="00F07988" w:rsidRDefault="00F07988" w:rsidP="00F07988">
            <w:pPr>
              <w:jc w:val="center"/>
              <w:rPr>
                <w:rFonts w:cs="Arial"/>
                <w:sz w:val="16"/>
                <w:szCs w:val="16"/>
              </w:rPr>
            </w:pPr>
            <w:r w:rsidRPr="00F07988">
              <w:rPr>
                <w:rFonts w:cs="Arial"/>
                <w:color w:val="000000"/>
                <w:sz w:val="16"/>
                <w:szCs w:val="16"/>
              </w:rPr>
              <w:t>1.1</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50D787" w14:textId="77777777" w:rsidR="00F07988" w:rsidRPr="00F07988" w:rsidRDefault="00F07988" w:rsidP="00F07988">
            <w:pPr>
              <w:jc w:val="center"/>
              <w:rPr>
                <w:rFonts w:cs="Arial"/>
                <w:sz w:val="16"/>
                <w:szCs w:val="16"/>
              </w:rPr>
            </w:pPr>
            <w:r w:rsidRPr="00F07988">
              <w:rPr>
                <w:rFonts w:cs="Arial"/>
                <w:color w:val="000000"/>
                <w:sz w:val="16"/>
                <w:szCs w:val="16"/>
              </w:rPr>
              <w:t>0.8</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693D13" w14:textId="77777777" w:rsidR="00F07988" w:rsidRPr="00F07988" w:rsidRDefault="00F07988" w:rsidP="00F07988">
            <w:pPr>
              <w:jc w:val="center"/>
              <w:rPr>
                <w:rFonts w:cs="Arial"/>
                <w:sz w:val="16"/>
                <w:szCs w:val="16"/>
              </w:rPr>
            </w:pPr>
            <w:r w:rsidRPr="00F07988">
              <w:rPr>
                <w:rFonts w:cs="Arial"/>
                <w:color w:val="000000"/>
                <w:sz w:val="16"/>
                <w:szCs w:val="16"/>
              </w:rPr>
              <w:t>1.1</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58AC04" w14:textId="77777777" w:rsidR="00F07988" w:rsidRPr="00F07988" w:rsidRDefault="00F07988" w:rsidP="00F07988">
            <w:pPr>
              <w:jc w:val="center"/>
              <w:rPr>
                <w:rFonts w:cs="Arial"/>
                <w:sz w:val="16"/>
                <w:szCs w:val="16"/>
              </w:rPr>
            </w:pPr>
            <w:r w:rsidRPr="00F07988">
              <w:rPr>
                <w:rFonts w:cs="Arial"/>
                <w:color w:val="000000"/>
                <w:sz w:val="16"/>
                <w:szCs w:val="16"/>
              </w:rPr>
              <w:t>0.7</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CBCC13" w14:textId="77777777" w:rsidR="00F07988" w:rsidRPr="00F07988" w:rsidRDefault="00F07988" w:rsidP="00F07988">
            <w:pPr>
              <w:jc w:val="center"/>
              <w:rPr>
                <w:rFonts w:cs="Arial"/>
                <w:sz w:val="16"/>
                <w:szCs w:val="16"/>
              </w:rPr>
            </w:pPr>
            <w:r w:rsidRPr="00F07988">
              <w:rPr>
                <w:rFonts w:cs="Arial"/>
                <w:color w:val="000000"/>
                <w:sz w:val="16"/>
                <w:szCs w:val="16"/>
              </w:rPr>
              <w:t>0.7</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60DEB4" w14:textId="77777777" w:rsidR="00F07988" w:rsidRPr="00F07988" w:rsidRDefault="00F07988" w:rsidP="00F07988">
            <w:pPr>
              <w:jc w:val="center"/>
              <w:rPr>
                <w:rFonts w:cs="Arial"/>
                <w:sz w:val="16"/>
                <w:szCs w:val="16"/>
              </w:rPr>
            </w:pPr>
            <w:r w:rsidRPr="00F07988">
              <w:rPr>
                <w:rFonts w:cs="Arial"/>
                <w:color w:val="000000"/>
                <w:sz w:val="16"/>
                <w:szCs w:val="16"/>
              </w:rPr>
              <w:t>0.8</w:t>
            </w:r>
          </w:p>
        </w:tc>
        <w:tc>
          <w:tcPr>
            <w:tcW w:w="22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4C6527" w14:textId="77777777" w:rsidR="00F07988" w:rsidRPr="00F07988" w:rsidRDefault="00F07988" w:rsidP="00F07988">
            <w:pPr>
              <w:jc w:val="center"/>
              <w:rPr>
                <w:rFonts w:cs="Arial"/>
                <w:sz w:val="16"/>
                <w:szCs w:val="16"/>
              </w:rPr>
            </w:pPr>
            <w:r w:rsidRPr="00F07988">
              <w:rPr>
                <w:rFonts w:cs="Arial"/>
                <w:color w:val="000000"/>
                <w:sz w:val="16"/>
                <w:szCs w:val="16"/>
              </w:rPr>
              <w:t>1.2</w:t>
            </w:r>
          </w:p>
        </w:tc>
      </w:tr>
      <w:tr w:rsidR="00F07988" w:rsidRPr="00F07988" w14:paraId="10D257BC" w14:textId="77777777" w:rsidTr="00CB3717">
        <w:trPr>
          <w:trHeight w:val="20"/>
        </w:trPr>
        <w:tc>
          <w:tcPr>
            <w:tcW w:w="460" w:type="pct"/>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AE7081" w14:textId="77777777" w:rsidR="00F07988" w:rsidRPr="00F07988" w:rsidRDefault="00F07988" w:rsidP="00F07988">
            <w:pPr>
              <w:rPr>
                <w:rFonts w:cs="Arial"/>
                <w:sz w:val="16"/>
                <w:szCs w:val="16"/>
              </w:rPr>
            </w:pPr>
          </w:p>
        </w:tc>
        <w:tc>
          <w:tcPr>
            <w:tcW w:w="75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1EBB6A"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Russell (111101D)</w:t>
            </w:r>
          </w:p>
        </w:tc>
        <w:tc>
          <w:tcPr>
            <w:tcW w:w="563"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088DF9" w14:textId="77777777" w:rsidR="00F07988" w:rsidRPr="00F07988" w:rsidRDefault="00F07988" w:rsidP="00F07988">
            <w:pPr>
              <w:jc w:val="center"/>
              <w:rPr>
                <w:rFonts w:cs="Arial"/>
                <w:sz w:val="16"/>
                <w:szCs w:val="16"/>
              </w:rPr>
            </w:pPr>
            <w:r w:rsidRPr="00F07988">
              <w:rPr>
                <w:rFonts w:cs="Arial"/>
                <w:color w:val="000000"/>
                <w:sz w:val="16"/>
                <w:szCs w:val="16"/>
              </w:rPr>
              <w:t>4,457,940</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3B79B4" w14:textId="77777777" w:rsidR="00F07988" w:rsidRPr="00F07988" w:rsidRDefault="00F07988" w:rsidP="00F07988">
            <w:pPr>
              <w:jc w:val="center"/>
              <w:rPr>
                <w:rFonts w:cs="Arial"/>
                <w:sz w:val="16"/>
                <w:szCs w:val="16"/>
              </w:rPr>
            </w:pPr>
            <w:r w:rsidRPr="00F07988">
              <w:rPr>
                <w:rFonts w:cs="Arial"/>
                <w:color w:val="000000"/>
                <w:sz w:val="16"/>
                <w:szCs w:val="16"/>
              </w:rPr>
              <w:t>0.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B8A59D" w14:textId="77777777" w:rsidR="00F07988" w:rsidRPr="00F07988" w:rsidRDefault="00F07988" w:rsidP="00F07988">
            <w:pPr>
              <w:jc w:val="center"/>
              <w:rPr>
                <w:rFonts w:cs="Arial"/>
                <w:sz w:val="16"/>
                <w:szCs w:val="16"/>
              </w:rPr>
            </w:pPr>
            <w:r w:rsidRPr="00F07988">
              <w:rPr>
                <w:rFonts w:cs="Arial"/>
                <w:color w:val="000000"/>
                <w:sz w:val="16"/>
                <w:szCs w:val="16"/>
              </w:rPr>
              <w:t>0.3</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B64CDA" w14:textId="77777777" w:rsidR="00F07988" w:rsidRPr="00F07988" w:rsidRDefault="00F07988" w:rsidP="00F07988">
            <w:pPr>
              <w:jc w:val="center"/>
              <w:rPr>
                <w:rFonts w:cs="Arial"/>
                <w:sz w:val="16"/>
                <w:szCs w:val="16"/>
              </w:rPr>
            </w:pPr>
            <w:r w:rsidRPr="00F07988">
              <w:rPr>
                <w:rFonts w:cs="Arial"/>
                <w:color w:val="000000"/>
                <w:sz w:val="16"/>
                <w:szCs w:val="16"/>
              </w:rPr>
              <w:t>0.3</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AF38B7" w14:textId="77777777" w:rsidR="00F07988" w:rsidRPr="00F07988" w:rsidRDefault="00F07988" w:rsidP="00F07988">
            <w:pPr>
              <w:jc w:val="center"/>
              <w:rPr>
                <w:rFonts w:cs="Arial"/>
                <w:sz w:val="16"/>
                <w:szCs w:val="16"/>
              </w:rPr>
            </w:pPr>
            <w:r w:rsidRPr="00F07988">
              <w:rPr>
                <w:rFonts w:cs="Arial"/>
                <w:color w:val="000000"/>
                <w:sz w:val="16"/>
                <w:szCs w:val="16"/>
              </w:rPr>
              <w:t>0.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1F7F13" w14:textId="77777777" w:rsidR="00F07988" w:rsidRPr="00F07988" w:rsidRDefault="00F07988" w:rsidP="00F07988">
            <w:pPr>
              <w:jc w:val="center"/>
              <w:rPr>
                <w:rFonts w:cs="Arial"/>
                <w:sz w:val="16"/>
                <w:szCs w:val="16"/>
              </w:rPr>
            </w:pPr>
            <w:r w:rsidRPr="00F07988">
              <w:rPr>
                <w:rFonts w:cs="Arial"/>
                <w:color w:val="000000"/>
                <w:sz w:val="16"/>
                <w:szCs w:val="16"/>
              </w:rPr>
              <w:t>0.3</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5AD764" w14:textId="77777777" w:rsidR="00F07988" w:rsidRPr="00F07988" w:rsidRDefault="00F07988" w:rsidP="00F07988">
            <w:pPr>
              <w:jc w:val="center"/>
              <w:rPr>
                <w:rFonts w:cs="Arial"/>
                <w:sz w:val="16"/>
                <w:szCs w:val="16"/>
              </w:rPr>
            </w:pPr>
            <w:r w:rsidRPr="00F07988">
              <w:rPr>
                <w:rFonts w:cs="Arial"/>
                <w:color w:val="000000"/>
                <w:sz w:val="16"/>
                <w:szCs w:val="16"/>
              </w:rPr>
              <w:t>0.3</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05E8D9" w14:textId="77777777" w:rsidR="00F07988" w:rsidRPr="00F07988" w:rsidRDefault="00F07988" w:rsidP="00F07988">
            <w:pPr>
              <w:jc w:val="center"/>
              <w:rPr>
                <w:rFonts w:cs="Arial"/>
                <w:sz w:val="16"/>
                <w:szCs w:val="16"/>
              </w:rPr>
            </w:pPr>
            <w:r w:rsidRPr="00F07988">
              <w:rPr>
                <w:rFonts w:cs="Arial"/>
                <w:color w:val="000000"/>
                <w:sz w:val="16"/>
                <w:szCs w:val="16"/>
              </w:rPr>
              <w:t>0.4</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C2BEA6" w14:textId="77777777" w:rsidR="00F07988" w:rsidRPr="00F07988" w:rsidRDefault="00F07988" w:rsidP="00F07988">
            <w:pPr>
              <w:jc w:val="center"/>
              <w:rPr>
                <w:rFonts w:cs="Arial"/>
                <w:sz w:val="16"/>
                <w:szCs w:val="16"/>
              </w:rPr>
            </w:pPr>
            <w:r w:rsidRPr="00F07988">
              <w:rPr>
                <w:rFonts w:cs="Arial"/>
                <w:color w:val="000000"/>
                <w:sz w:val="16"/>
                <w:szCs w:val="16"/>
              </w:rPr>
              <w:t>0.3</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18BCD8" w14:textId="77777777" w:rsidR="00F07988" w:rsidRPr="00F07988" w:rsidRDefault="00F07988" w:rsidP="00F07988">
            <w:pPr>
              <w:jc w:val="center"/>
              <w:rPr>
                <w:rFonts w:cs="Arial"/>
                <w:sz w:val="16"/>
                <w:szCs w:val="16"/>
              </w:rPr>
            </w:pPr>
            <w:r w:rsidRPr="00F07988">
              <w:rPr>
                <w:rFonts w:cs="Arial"/>
                <w:color w:val="000000"/>
                <w:sz w:val="16"/>
                <w:szCs w:val="16"/>
              </w:rPr>
              <w:t>0.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11A2CE" w14:textId="77777777" w:rsidR="00F07988" w:rsidRPr="00F07988" w:rsidRDefault="00F07988" w:rsidP="00F07988">
            <w:pPr>
              <w:jc w:val="center"/>
              <w:rPr>
                <w:rFonts w:cs="Arial"/>
                <w:sz w:val="16"/>
                <w:szCs w:val="16"/>
              </w:rPr>
            </w:pPr>
            <w:r w:rsidRPr="00F07988">
              <w:rPr>
                <w:rFonts w:cs="Arial"/>
                <w:color w:val="000000"/>
                <w:sz w:val="16"/>
                <w:szCs w:val="16"/>
              </w:rPr>
              <w:t>0.3</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9F87E2" w14:textId="77777777" w:rsidR="00F07988" w:rsidRPr="00F07988" w:rsidRDefault="00F07988" w:rsidP="00F07988">
            <w:pPr>
              <w:jc w:val="center"/>
              <w:rPr>
                <w:rFonts w:cs="Arial"/>
                <w:sz w:val="16"/>
                <w:szCs w:val="16"/>
              </w:rPr>
            </w:pPr>
            <w:r w:rsidRPr="00F07988">
              <w:rPr>
                <w:rFonts w:cs="Arial"/>
                <w:color w:val="000000"/>
                <w:sz w:val="16"/>
                <w:szCs w:val="16"/>
              </w:rPr>
              <w:t>0.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2CDB25" w14:textId="77777777" w:rsidR="00F07988" w:rsidRPr="00F07988" w:rsidRDefault="00F07988" w:rsidP="00F07988">
            <w:pPr>
              <w:jc w:val="center"/>
              <w:rPr>
                <w:rFonts w:cs="Arial"/>
                <w:sz w:val="16"/>
                <w:szCs w:val="16"/>
              </w:rPr>
            </w:pPr>
            <w:r w:rsidRPr="00F07988">
              <w:rPr>
                <w:rFonts w:cs="Arial"/>
                <w:color w:val="000000"/>
                <w:sz w:val="16"/>
                <w:szCs w:val="16"/>
              </w:rPr>
              <w:t>0.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DFDF99" w14:textId="77777777" w:rsidR="00F07988" w:rsidRPr="00F07988" w:rsidRDefault="00F07988" w:rsidP="00F07988">
            <w:pPr>
              <w:jc w:val="center"/>
              <w:rPr>
                <w:rFonts w:cs="Arial"/>
                <w:sz w:val="16"/>
                <w:szCs w:val="16"/>
              </w:rPr>
            </w:pPr>
            <w:r w:rsidRPr="00F07988">
              <w:rPr>
                <w:rFonts w:cs="Arial"/>
                <w:color w:val="000000"/>
                <w:sz w:val="16"/>
                <w:szCs w:val="16"/>
              </w:rPr>
              <w:t>0.2</w:t>
            </w:r>
          </w:p>
        </w:tc>
        <w:tc>
          <w:tcPr>
            <w:tcW w:w="22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91E385" w14:textId="77777777" w:rsidR="00F07988" w:rsidRPr="00F07988" w:rsidRDefault="00F07988" w:rsidP="00F07988">
            <w:pPr>
              <w:jc w:val="center"/>
              <w:rPr>
                <w:rFonts w:cs="Arial"/>
                <w:sz w:val="16"/>
                <w:szCs w:val="16"/>
              </w:rPr>
            </w:pPr>
            <w:r w:rsidRPr="00F07988">
              <w:rPr>
                <w:rFonts w:cs="Arial"/>
                <w:color w:val="000000"/>
                <w:sz w:val="16"/>
                <w:szCs w:val="16"/>
              </w:rPr>
              <w:t>0.3</w:t>
            </w:r>
          </w:p>
        </w:tc>
      </w:tr>
      <w:tr w:rsidR="00F07988" w:rsidRPr="00F07988" w14:paraId="255FB74A" w14:textId="77777777" w:rsidTr="00CB3717">
        <w:trPr>
          <w:trHeight w:val="20"/>
        </w:trPr>
        <w:tc>
          <w:tcPr>
            <w:tcW w:w="460" w:type="pct"/>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7C88DB" w14:textId="77777777" w:rsidR="00F07988" w:rsidRPr="00F07988" w:rsidRDefault="00F07988" w:rsidP="00F07988">
            <w:pPr>
              <w:rPr>
                <w:rFonts w:cs="Arial"/>
                <w:sz w:val="16"/>
                <w:szCs w:val="16"/>
              </w:rPr>
            </w:pPr>
          </w:p>
        </w:tc>
        <w:tc>
          <w:tcPr>
            <w:tcW w:w="75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9B3749"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South Johnstone (112101B)</w:t>
            </w:r>
          </w:p>
        </w:tc>
        <w:tc>
          <w:tcPr>
            <w:tcW w:w="563"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A4E3EF" w14:textId="77777777" w:rsidR="00F07988" w:rsidRPr="00F07988" w:rsidRDefault="00F07988" w:rsidP="00F07988">
            <w:pPr>
              <w:jc w:val="center"/>
              <w:rPr>
                <w:rFonts w:cs="Arial"/>
                <w:sz w:val="16"/>
                <w:szCs w:val="16"/>
              </w:rPr>
            </w:pPr>
            <w:r w:rsidRPr="00F07988">
              <w:rPr>
                <w:rFonts w:cs="Arial"/>
                <w:color w:val="000000"/>
                <w:sz w:val="16"/>
                <w:szCs w:val="16"/>
              </w:rPr>
              <w:t>4,743,914</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C8F768" w14:textId="77777777" w:rsidR="00F07988" w:rsidRPr="00F07988" w:rsidRDefault="00F07988" w:rsidP="00F07988">
            <w:pPr>
              <w:jc w:val="center"/>
              <w:rPr>
                <w:rFonts w:cs="Arial"/>
                <w:sz w:val="16"/>
                <w:szCs w:val="16"/>
              </w:rPr>
            </w:pPr>
            <w:r w:rsidRPr="00F07988">
              <w:rPr>
                <w:rFonts w:cs="Arial"/>
                <w:color w:val="000000"/>
                <w:sz w:val="16"/>
                <w:szCs w:val="16"/>
              </w:rPr>
              <w:t>0.7</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C81160" w14:textId="77777777" w:rsidR="00F07988" w:rsidRPr="00F07988" w:rsidRDefault="00F07988" w:rsidP="00F07988">
            <w:pPr>
              <w:jc w:val="center"/>
              <w:rPr>
                <w:rFonts w:cs="Arial"/>
                <w:sz w:val="16"/>
                <w:szCs w:val="16"/>
              </w:rPr>
            </w:pPr>
            <w:r w:rsidRPr="00F07988">
              <w:rPr>
                <w:rFonts w:cs="Arial"/>
                <w:color w:val="000000"/>
                <w:sz w:val="16"/>
                <w:szCs w:val="16"/>
              </w:rPr>
              <w:t>1.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4F3E85" w14:textId="77777777" w:rsidR="00F07988" w:rsidRPr="00F07988" w:rsidRDefault="00F07988" w:rsidP="00F07988">
            <w:pPr>
              <w:jc w:val="center"/>
              <w:rPr>
                <w:rFonts w:cs="Arial"/>
                <w:sz w:val="16"/>
                <w:szCs w:val="16"/>
              </w:rPr>
            </w:pPr>
            <w:r w:rsidRPr="00F07988">
              <w:rPr>
                <w:rFonts w:cs="Arial"/>
                <w:color w:val="000000"/>
                <w:sz w:val="16"/>
                <w:szCs w:val="16"/>
              </w:rPr>
              <w:t>1.1</w:t>
            </w:r>
            <w:r w:rsidRPr="00F07988">
              <w:rPr>
                <w:rFonts w:cs="Arial"/>
                <w:color w:val="000000"/>
                <w:sz w:val="16"/>
                <w:szCs w:val="16"/>
                <w:vertAlign w:val="superscript"/>
              </w:rPr>
              <w:t>*</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1E3DB5" w14:textId="77777777" w:rsidR="00F07988" w:rsidRPr="00F07988" w:rsidRDefault="00F07988" w:rsidP="00F07988">
            <w:pPr>
              <w:jc w:val="center"/>
              <w:rPr>
                <w:rFonts w:cs="Arial"/>
                <w:sz w:val="16"/>
                <w:szCs w:val="16"/>
              </w:rPr>
            </w:pPr>
            <w:r w:rsidRPr="00F07988">
              <w:rPr>
                <w:rFonts w:cs="Arial"/>
                <w:color w:val="000000"/>
                <w:sz w:val="16"/>
                <w:szCs w:val="16"/>
              </w:rPr>
              <w:t>1.0</w:t>
            </w:r>
            <w:r w:rsidRPr="00F07988">
              <w:rPr>
                <w:rFonts w:cs="Arial"/>
                <w:color w:val="000000"/>
                <w:sz w:val="16"/>
                <w:szCs w:val="16"/>
                <w:vertAlign w:val="superscript"/>
              </w:rPr>
              <w:t>***</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32328D" w14:textId="77777777" w:rsidR="00F07988" w:rsidRPr="00F07988" w:rsidRDefault="00F07988" w:rsidP="00F07988">
            <w:pPr>
              <w:jc w:val="center"/>
              <w:rPr>
                <w:rFonts w:cs="Arial"/>
                <w:sz w:val="16"/>
                <w:szCs w:val="16"/>
              </w:rPr>
            </w:pPr>
            <w:r w:rsidRPr="00F07988">
              <w:rPr>
                <w:rFonts w:cs="Arial"/>
                <w:color w:val="000000"/>
                <w:sz w:val="16"/>
                <w:szCs w:val="16"/>
              </w:rPr>
              <w:t>1.3</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CA3758" w14:textId="77777777" w:rsidR="00F07988" w:rsidRPr="00F07988" w:rsidRDefault="00F07988" w:rsidP="00F07988">
            <w:pPr>
              <w:jc w:val="center"/>
              <w:rPr>
                <w:rFonts w:cs="Arial"/>
                <w:sz w:val="16"/>
                <w:szCs w:val="16"/>
              </w:rPr>
            </w:pPr>
            <w:r w:rsidRPr="00F07988">
              <w:rPr>
                <w:rFonts w:cs="Arial"/>
                <w:color w:val="000000"/>
                <w:sz w:val="16"/>
                <w:szCs w:val="16"/>
              </w:rPr>
              <w:t>0.9</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1DBA0902" w14:textId="77777777" w:rsidR="00F07988" w:rsidRPr="00F07988" w:rsidRDefault="00F07988" w:rsidP="00F07988">
            <w:pPr>
              <w:jc w:val="center"/>
              <w:rPr>
                <w:rFonts w:cs="Arial"/>
                <w:sz w:val="16"/>
                <w:szCs w:val="16"/>
              </w:rPr>
            </w:pPr>
            <w:r w:rsidRPr="00F07988">
              <w:rPr>
                <w:rFonts w:cs="Arial"/>
                <w:color w:val="000000"/>
                <w:sz w:val="16"/>
                <w:szCs w:val="16"/>
              </w:rPr>
              <w:t>2.0</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F843A2" w14:textId="77777777" w:rsidR="00F07988" w:rsidRPr="00F07988" w:rsidRDefault="00F07988" w:rsidP="00F07988">
            <w:pPr>
              <w:jc w:val="center"/>
              <w:rPr>
                <w:rFonts w:cs="Arial"/>
                <w:sz w:val="16"/>
                <w:szCs w:val="16"/>
              </w:rPr>
            </w:pPr>
            <w:r w:rsidRPr="00F07988">
              <w:rPr>
                <w:rFonts w:cs="Arial"/>
                <w:color w:val="000000"/>
                <w:sz w:val="16"/>
                <w:szCs w:val="16"/>
              </w:rPr>
              <w:t>1.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475047" w14:textId="77777777" w:rsidR="00F07988" w:rsidRPr="00F07988" w:rsidRDefault="00F07988" w:rsidP="00F07988">
            <w:pPr>
              <w:jc w:val="center"/>
              <w:rPr>
                <w:rFonts w:cs="Arial"/>
                <w:sz w:val="16"/>
                <w:szCs w:val="16"/>
              </w:rPr>
            </w:pPr>
            <w:r w:rsidRPr="00F07988">
              <w:rPr>
                <w:rFonts w:cs="Arial"/>
                <w:color w:val="000000"/>
                <w:sz w:val="16"/>
                <w:szCs w:val="16"/>
              </w:rPr>
              <w:t>0.7</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DF9700" w14:textId="77777777" w:rsidR="00F07988" w:rsidRPr="00F07988" w:rsidRDefault="00F07988" w:rsidP="00F07988">
            <w:pPr>
              <w:jc w:val="center"/>
              <w:rPr>
                <w:rFonts w:cs="Arial"/>
                <w:sz w:val="16"/>
                <w:szCs w:val="16"/>
              </w:rPr>
            </w:pPr>
            <w:r w:rsidRPr="00F07988">
              <w:rPr>
                <w:rFonts w:cs="Arial"/>
                <w:color w:val="000000"/>
                <w:sz w:val="16"/>
                <w:szCs w:val="16"/>
              </w:rPr>
              <w:t>1.1</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B0A15C" w14:textId="77777777" w:rsidR="00F07988" w:rsidRPr="00F07988" w:rsidRDefault="00F07988" w:rsidP="00F07988">
            <w:pPr>
              <w:jc w:val="center"/>
              <w:rPr>
                <w:rFonts w:cs="Arial"/>
                <w:sz w:val="16"/>
                <w:szCs w:val="16"/>
              </w:rPr>
            </w:pPr>
            <w:r w:rsidRPr="00F07988">
              <w:rPr>
                <w:rFonts w:cs="Arial"/>
                <w:color w:val="000000"/>
                <w:sz w:val="16"/>
                <w:szCs w:val="16"/>
              </w:rPr>
              <w:t>0.5</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2B0F67" w14:textId="77777777" w:rsidR="00F07988" w:rsidRPr="00F07988" w:rsidRDefault="00F07988" w:rsidP="00F07988">
            <w:pPr>
              <w:jc w:val="center"/>
              <w:rPr>
                <w:rFonts w:cs="Arial"/>
                <w:sz w:val="16"/>
                <w:szCs w:val="16"/>
              </w:rPr>
            </w:pPr>
            <w:r w:rsidRPr="00F07988">
              <w:rPr>
                <w:rFonts w:cs="Arial"/>
                <w:color w:val="000000"/>
                <w:sz w:val="16"/>
                <w:szCs w:val="16"/>
              </w:rPr>
              <w:t>0.7</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FAB91D" w14:textId="77777777" w:rsidR="00F07988" w:rsidRPr="00F07988" w:rsidRDefault="00F07988" w:rsidP="00F07988">
            <w:pPr>
              <w:jc w:val="center"/>
              <w:rPr>
                <w:rFonts w:cs="Arial"/>
                <w:sz w:val="16"/>
                <w:szCs w:val="16"/>
              </w:rPr>
            </w:pPr>
            <w:r w:rsidRPr="00F07988">
              <w:rPr>
                <w:rFonts w:cs="Arial"/>
                <w:color w:val="000000"/>
                <w:sz w:val="16"/>
                <w:szCs w:val="16"/>
              </w:rPr>
              <w:t>0.9</w:t>
            </w:r>
          </w:p>
        </w:tc>
        <w:tc>
          <w:tcPr>
            <w:tcW w:w="22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9C4715" w14:textId="77777777" w:rsidR="00F07988" w:rsidRPr="00F07988" w:rsidRDefault="00F07988" w:rsidP="00F07988">
            <w:pPr>
              <w:jc w:val="center"/>
              <w:rPr>
                <w:rFonts w:cs="Arial"/>
                <w:sz w:val="16"/>
                <w:szCs w:val="16"/>
              </w:rPr>
            </w:pPr>
            <w:r w:rsidRPr="00F07988">
              <w:rPr>
                <w:rFonts w:cs="Arial"/>
                <w:color w:val="000000"/>
                <w:sz w:val="16"/>
                <w:szCs w:val="16"/>
              </w:rPr>
              <w:t>1.3</w:t>
            </w:r>
          </w:p>
        </w:tc>
      </w:tr>
      <w:tr w:rsidR="00F07988" w:rsidRPr="00F07988" w14:paraId="0A827744" w14:textId="77777777" w:rsidTr="00CB3717">
        <w:trPr>
          <w:trHeight w:val="20"/>
        </w:trPr>
        <w:tc>
          <w:tcPr>
            <w:tcW w:w="460" w:type="pct"/>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07505F" w14:textId="77777777" w:rsidR="00F07988" w:rsidRPr="00F07988" w:rsidRDefault="00F07988" w:rsidP="00F07988">
            <w:pPr>
              <w:rPr>
                <w:rFonts w:cs="Arial"/>
                <w:sz w:val="16"/>
                <w:szCs w:val="16"/>
              </w:rPr>
            </w:pPr>
          </w:p>
        </w:tc>
        <w:tc>
          <w:tcPr>
            <w:tcW w:w="75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A33916"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Stewart (104001A)</w:t>
            </w:r>
          </w:p>
        </w:tc>
        <w:tc>
          <w:tcPr>
            <w:tcW w:w="563"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D1BC0A"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278434"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079E0C"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47266C"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99E502"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F36D85"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BD6175"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508CAF"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3204D8"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F0A245"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8DF5B4"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17BC8E"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A955FA"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5408C0" w14:textId="77777777" w:rsidR="00F07988" w:rsidRPr="00F07988" w:rsidRDefault="00F07988" w:rsidP="00F07988">
            <w:pPr>
              <w:jc w:val="center"/>
              <w:rPr>
                <w:rFonts w:cs="Arial"/>
                <w:sz w:val="16"/>
                <w:szCs w:val="16"/>
              </w:rPr>
            </w:pPr>
          </w:p>
        </w:tc>
        <w:tc>
          <w:tcPr>
            <w:tcW w:w="22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E078AE" w14:textId="77777777" w:rsidR="00F07988" w:rsidRPr="00F07988" w:rsidRDefault="00F07988" w:rsidP="00F07988">
            <w:pPr>
              <w:jc w:val="center"/>
              <w:rPr>
                <w:rFonts w:cs="Arial"/>
                <w:sz w:val="16"/>
                <w:szCs w:val="16"/>
              </w:rPr>
            </w:pPr>
          </w:p>
        </w:tc>
      </w:tr>
      <w:tr w:rsidR="00F07988" w:rsidRPr="00F07988" w14:paraId="63CC4B6E" w14:textId="77777777" w:rsidTr="00CB3717">
        <w:trPr>
          <w:trHeight w:val="20"/>
        </w:trPr>
        <w:tc>
          <w:tcPr>
            <w:tcW w:w="460" w:type="pct"/>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262D31" w14:textId="77777777" w:rsidR="00F07988" w:rsidRPr="00F07988" w:rsidRDefault="00F07988" w:rsidP="00F07988">
            <w:pPr>
              <w:rPr>
                <w:rFonts w:cs="Arial"/>
                <w:sz w:val="16"/>
                <w:szCs w:val="16"/>
              </w:rPr>
            </w:pPr>
          </w:p>
        </w:tc>
        <w:tc>
          <w:tcPr>
            <w:tcW w:w="75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A08133"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Tully (113006A)</w:t>
            </w:r>
          </w:p>
        </w:tc>
        <w:tc>
          <w:tcPr>
            <w:tcW w:w="563"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89578B" w14:textId="77777777" w:rsidR="00F07988" w:rsidRPr="00F07988" w:rsidRDefault="00F07988" w:rsidP="00F07988">
            <w:pPr>
              <w:jc w:val="center"/>
              <w:rPr>
                <w:rFonts w:cs="Arial"/>
                <w:sz w:val="16"/>
                <w:szCs w:val="16"/>
              </w:rPr>
            </w:pPr>
            <w:r w:rsidRPr="00F07988">
              <w:rPr>
                <w:rFonts w:cs="Arial"/>
                <w:color w:val="000000"/>
                <w:sz w:val="16"/>
                <w:szCs w:val="16"/>
              </w:rPr>
              <w:t>3,536,054</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F05D6A" w14:textId="77777777" w:rsidR="00F07988" w:rsidRPr="00F07988" w:rsidRDefault="00F07988" w:rsidP="00F07988">
            <w:pPr>
              <w:jc w:val="center"/>
              <w:rPr>
                <w:rFonts w:cs="Arial"/>
                <w:sz w:val="16"/>
                <w:szCs w:val="16"/>
              </w:rPr>
            </w:pPr>
            <w:r w:rsidRPr="00F07988">
              <w:rPr>
                <w:rFonts w:cs="Arial"/>
                <w:color w:val="000000"/>
                <w:sz w:val="16"/>
                <w:szCs w:val="16"/>
              </w:rPr>
              <w:t>0.7</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3C9742" w14:textId="77777777" w:rsidR="00F07988" w:rsidRPr="00F07988" w:rsidRDefault="00F07988" w:rsidP="00F07988">
            <w:pPr>
              <w:jc w:val="center"/>
              <w:rPr>
                <w:rFonts w:cs="Arial"/>
                <w:sz w:val="16"/>
                <w:szCs w:val="16"/>
              </w:rPr>
            </w:pPr>
            <w:r w:rsidRPr="00F07988">
              <w:rPr>
                <w:rFonts w:cs="Arial"/>
                <w:color w:val="000000"/>
                <w:sz w:val="16"/>
                <w:szCs w:val="16"/>
              </w:rPr>
              <w:t>1.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837A18" w14:textId="77777777" w:rsidR="00F07988" w:rsidRPr="00F07988" w:rsidRDefault="00F07988" w:rsidP="00F07988">
            <w:pPr>
              <w:jc w:val="center"/>
              <w:rPr>
                <w:rFonts w:cs="Arial"/>
                <w:sz w:val="16"/>
                <w:szCs w:val="16"/>
              </w:rPr>
            </w:pPr>
            <w:r w:rsidRPr="00F07988">
              <w:rPr>
                <w:rFonts w:cs="Arial"/>
                <w:color w:val="000000"/>
                <w:sz w:val="16"/>
                <w:szCs w:val="16"/>
              </w:rPr>
              <w:t>1.3</w:t>
            </w:r>
            <w:r w:rsidRPr="00F07988">
              <w:rPr>
                <w:rFonts w:cs="Arial"/>
                <w:color w:val="000000"/>
                <w:sz w:val="16"/>
                <w:szCs w:val="16"/>
                <w:vertAlign w:val="superscript"/>
              </w:rPr>
              <w:t>**</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EFD0A0" w14:textId="77777777" w:rsidR="00F07988" w:rsidRPr="00F07988" w:rsidRDefault="00F07988" w:rsidP="00F07988">
            <w:pPr>
              <w:jc w:val="center"/>
              <w:rPr>
                <w:rFonts w:cs="Arial"/>
                <w:sz w:val="16"/>
                <w:szCs w:val="16"/>
              </w:rPr>
            </w:pPr>
            <w:r w:rsidRPr="00F07988">
              <w:rPr>
                <w:rFonts w:cs="Arial"/>
                <w:color w:val="000000"/>
                <w:sz w:val="16"/>
                <w:szCs w:val="16"/>
              </w:rPr>
              <w:t>1.1</w:t>
            </w:r>
            <w:r w:rsidRPr="00F07988">
              <w:rPr>
                <w:rFonts w:cs="Arial"/>
                <w:color w:val="000000"/>
                <w:sz w:val="16"/>
                <w:szCs w:val="16"/>
                <w:vertAlign w:val="superscript"/>
              </w:rPr>
              <w:t>**</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233ECC" w14:textId="77777777" w:rsidR="00F07988" w:rsidRPr="00F07988" w:rsidRDefault="00F07988" w:rsidP="00F07988">
            <w:pPr>
              <w:jc w:val="center"/>
              <w:rPr>
                <w:rFonts w:cs="Arial"/>
                <w:sz w:val="16"/>
                <w:szCs w:val="16"/>
              </w:rPr>
            </w:pPr>
            <w:r w:rsidRPr="00F07988">
              <w:rPr>
                <w:rFonts w:cs="Arial"/>
                <w:color w:val="000000"/>
                <w:sz w:val="16"/>
                <w:szCs w:val="16"/>
              </w:rPr>
              <w:t>1.2</w:t>
            </w:r>
            <w:r w:rsidRPr="00F07988">
              <w:rPr>
                <w:rFonts w:cs="Arial"/>
                <w:color w:val="000000"/>
                <w:sz w:val="16"/>
                <w:szCs w:val="16"/>
                <w:vertAlign w:val="superscript"/>
              </w:rPr>
              <w:t>*</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2D0C8C" w14:textId="77777777" w:rsidR="00F07988" w:rsidRPr="00F07988" w:rsidRDefault="00F07988" w:rsidP="00F07988">
            <w:pPr>
              <w:jc w:val="center"/>
              <w:rPr>
                <w:rFonts w:cs="Arial"/>
                <w:sz w:val="16"/>
                <w:szCs w:val="16"/>
              </w:rPr>
            </w:pPr>
            <w:r w:rsidRPr="00F07988">
              <w:rPr>
                <w:rFonts w:cs="Arial"/>
                <w:color w:val="000000"/>
                <w:sz w:val="16"/>
                <w:szCs w:val="16"/>
              </w:rPr>
              <w:t>1.0</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2E473B31" w14:textId="77777777" w:rsidR="00F07988" w:rsidRPr="00F07988" w:rsidRDefault="00F07988" w:rsidP="00F07988">
            <w:pPr>
              <w:jc w:val="center"/>
              <w:rPr>
                <w:rFonts w:cs="Arial"/>
                <w:sz w:val="16"/>
                <w:szCs w:val="16"/>
              </w:rPr>
            </w:pPr>
            <w:r w:rsidRPr="00F07988">
              <w:rPr>
                <w:rFonts w:cs="Arial"/>
                <w:color w:val="000000"/>
                <w:sz w:val="16"/>
                <w:szCs w:val="16"/>
              </w:rPr>
              <w:t>1.9</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B682AA"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BFB8FB"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284D87"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32ED70" w14:textId="77777777" w:rsidR="00F07988" w:rsidRPr="00F07988" w:rsidRDefault="00F07988" w:rsidP="00F07988">
            <w:pPr>
              <w:jc w:val="center"/>
              <w:rPr>
                <w:rFonts w:cs="Arial"/>
                <w:sz w:val="16"/>
                <w:szCs w:val="16"/>
              </w:rPr>
            </w:pPr>
            <w:r w:rsidRPr="00F07988">
              <w:rPr>
                <w:rFonts w:cs="Arial"/>
                <w:color w:val="000000"/>
                <w:sz w:val="16"/>
                <w:szCs w:val="16"/>
              </w:rPr>
              <w:t>0.0</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CBC0C7" w14:textId="77777777" w:rsidR="00F07988" w:rsidRPr="00F07988" w:rsidRDefault="00F07988" w:rsidP="00F07988">
            <w:pPr>
              <w:jc w:val="center"/>
              <w:rPr>
                <w:rFonts w:cs="Arial"/>
                <w:sz w:val="16"/>
                <w:szCs w:val="16"/>
              </w:rPr>
            </w:pPr>
            <w:r w:rsidRPr="00F07988">
              <w:rPr>
                <w:rFonts w:cs="Arial"/>
                <w:color w:val="000000"/>
                <w:sz w:val="16"/>
                <w:szCs w:val="16"/>
              </w:rPr>
              <w:t>0.8</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AF32AA" w14:textId="77777777" w:rsidR="00F07988" w:rsidRPr="00F07988" w:rsidRDefault="00F07988" w:rsidP="00F07988">
            <w:pPr>
              <w:jc w:val="center"/>
              <w:rPr>
                <w:rFonts w:cs="Arial"/>
                <w:sz w:val="16"/>
                <w:szCs w:val="16"/>
              </w:rPr>
            </w:pPr>
            <w:r w:rsidRPr="00F07988">
              <w:rPr>
                <w:rFonts w:cs="Arial"/>
                <w:color w:val="000000"/>
                <w:sz w:val="16"/>
                <w:szCs w:val="16"/>
              </w:rPr>
              <w:t>0.9</w:t>
            </w:r>
          </w:p>
        </w:tc>
        <w:tc>
          <w:tcPr>
            <w:tcW w:w="22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376938" w14:textId="77777777" w:rsidR="00F07988" w:rsidRPr="00F07988" w:rsidRDefault="00F07988" w:rsidP="00F07988">
            <w:pPr>
              <w:jc w:val="center"/>
              <w:rPr>
                <w:rFonts w:cs="Arial"/>
                <w:sz w:val="16"/>
                <w:szCs w:val="16"/>
              </w:rPr>
            </w:pPr>
            <w:r w:rsidRPr="00F07988">
              <w:rPr>
                <w:rFonts w:cs="Arial"/>
                <w:color w:val="000000"/>
                <w:sz w:val="16"/>
                <w:szCs w:val="16"/>
              </w:rPr>
              <w:t>1.2</w:t>
            </w:r>
          </w:p>
        </w:tc>
      </w:tr>
      <w:tr w:rsidR="00F07988" w:rsidRPr="00F07988" w14:paraId="3704C813" w14:textId="77777777" w:rsidTr="00CB3717">
        <w:trPr>
          <w:trHeight w:val="20"/>
        </w:trPr>
        <w:tc>
          <w:tcPr>
            <w:tcW w:w="460" w:type="pct"/>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769CBE"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Burdekin</w:t>
            </w:r>
          </w:p>
        </w:tc>
        <w:tc>
          <w:tcPr>
            <w:tcW w:w="75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68006F"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Black (117002A)</w:t>
            </w:r>
          </w:p>
        </w:tc>
        <w:tc>
          <w:tcPr>
            <w:tcW w:w="563"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E5933D" w14:textId="77777777" w:rsidR="00F07988" w:rsidRPr="00F07988" w:rsidRDefault="00F07988" w:rsidP="00F07988">
            <w:pPr>
              <w:jc w:val="center"/>
              <w:rPr>
                <w:rFonts w:cs="Arial"/>
                <w:sz w:val="16"/>
                <w:szCs w:val="16"/>
              </w:rPr>
            </w:pPr>
            <w:r w:rsidRPr="00F07988">
              <w:rPr>
                <w:rFonts w:cs="Arial"/>
                <w:color w:val="000000"/>
                <w:sz w:val="16"/>
                <w:szCs w:val="16"/>
              </w:rPr>
              <w:t>228,629</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4E812D" w14:textId="77777777" w:rsidR="00F07988" w:rsidRPr="00F07988" w:rsidRDefault="00F07988" w:rsidP="00F07988">
            <w:pPr>
              <w:jc w:val="center"/>
              <w:rPr>
                <w:rFonts w:cs="Arial"/>
                <w:sz w:val="16"/>
                <w:szCs w:val="16"/>
              </w:rPr>
            </w:pPr>
            <w:r w:rsidRPr="00F07988">
              <w:rPr>
                <w:rFonts w:cs="Arial"/>
                <w:color w:val="000000"/>
                <w:sz w:val="16"/>
                <w:szCs w:val="16"/>
              </w:rPr>
              <w:t>0.8</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0CBE520C" w14:textId="77777777" w:rsidR="00F07988" w:rsidRPr="00F07988" w:rsidRDefault="00F07988" w:rsidP="00F07988">
            <w:pPr>
              <w:jc w:val="center"/>
              <w:rPr>
                <w:rFonts w:cs="Arial"/>
                <w:sz w:val="16"/>
                <w:szCs w:val="16"/>
              </w:rPr>
            </w:pPr>
            <w:r w:rsidRPr="00F07988">
              <w:rPr>
                <w:rFonts w:cs="Arial"/>
                <w:color w:val="000000"/>
                <w:sz w:val="16"/>
                <w:szCs w:val="16"/>
              </w:rPr>
              <w:t>1.6</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7C5E60C3" w14:textId="77777777" w:rsidR="00F07988" w:rsidRPr="00F07988" w:rsidRDefault="00F07988" w:rsidP="00F07988">
            <w:pPr>
              <w:jc w:val="center"/>
              <w:rPr>
                <w:rFonts w:cs="Arial"/>
                <w:sz w:val="16"/>
                <w:szCs w:val="16"/>
              </w:rPr>
            </w:pPr>
            <w:r w:rsidRPr="00F07988">
              <w:rPr>
                <w:rFonts w:cs="Arial"/>
                <w:color w:val="000000"/>
                <w:sz w:val="16"/>
                <w:szCs w:val="16"/>
              </w:rPr>
              <w:t>4.3</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4BB300D7" w14:textId="77777777" w:rsidR="00F07988" w:rsidRPr="00F07988" w:rsidRDefault="00F07988" w:rsidP="00F07988">
            <w:pPr>
              <w:jc w:val="center"/>
              <w:rPr>
                <w:rFonts w:cs="Arial"/>
                <w:sz w:val="16"/>
                <w:szCs w:val="16"/>
              </w:rPr>
            </w:pPr>
            <w:r w:rsidRPr="00F07988">
              <w:rPr>
                <w:rFonts w:cs="Arial"/>
                <w:color w:val="000000"/>
                <w:sz w:val="16"/>
                <w:szCs w:val="16"/>
              </w:rPr>
              <w:t>5.5</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D341671" w14:textId="77777777" w:rsidR="00F07988" w:rsidRPr="00F07988" w:rsidRDefault="00F07988" w:rsidP="00F07988">
            <w:pPr>
              <w:jc w:val="center"/>
              <w:rPr>
                <w:rFonts w:cs="Arial"/>
                <w:sz w:val="16"/>
                <w:szCs w:val="16"/>
              </w:rPr>
            </w:pPr>
            <w:r w:rsidRPr="00F07988">
              <w:rPr>
                <w:rFonts w:cs="Arial"/>
                <w:color w:val="000000"/>
                <w:sz w:val="16"/>
                <w:szCs w:val="16"/>
              </w:rPr>
              <w:t>9.2</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424DBAD4" w14:textId="77777777" w:rsidR="00F07988" w:rsidRPr="00F07988" w:rsidRDefault="00F07988" w:rsidP="00F07988">
            <w:pPr>
              <w:jc w:val="center"/>
              <w:rPr>
                <w:rFonts w:cs="Arial"/>
                <w:sz w:val="16"/>
                <w:szCs w:val="16"/>
              </w:rPr>
            </w:pPr>
            <w:r w:rsidRPr="00F07988">
              <w:rPr>
                <w:rFonts w:cs="Arial"/>
                <w:color w:val="000000"/>
                <w:sz w:val="16"/>
                <w:szCs w:val="16"/>
              </w:rPr>
              <w:t>4.6</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3B051F52" w14:textId="77777777" w:rsidR="00F07988" w:rsidRPr="00F07988" w:rsidRDefault="00F07988" w:rsidP="00F07988">
            <w:pPr>
              <w:jc w:val="center"/>
              <w:rPr>
                <w:rFonts w:cs="Arial"/>
                <w:sz w:val="16"/>
                <w:szCs w:val="16"/>
              </w:rPr>
            </w:pPr>
            <w:r w:rsidRPr="00F07988">
              <w:rPr>
                <w:rFonts w:cs="Arial"/>
                <w:color w:val="000000"/>
                <w:sz w:val="16"/>
                <w:szCs w:val="16"/>
              </w:rPr>
              <w:t>10.6</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4E8F717E" w14:textId="77777777" w:rsidR="00F07988" w:rsidRPr="00F07988" w:rsidRDefault="00F07988" w:rsidP="00F07988">
            <w:pPr>
              <w:jc w:val="center"/>
              <w:rPr>
                <w:rFonts w:cs="Arial"/>
                <w:sz w:val="16"/>
                <w:szCs w:val="16"/>
              </w:rPr>
            </w:pPr>
            <w:r w:rsidRPr="00F07988">
              <w:rPr>
                <w:rFonts w:cs="Arial"/>
                <w:color w:val="000000"/>
                <w:sz w:val="16"/>
                <w:szCs w:val="16"/>
              </w:rPr>
              <w:t>5.6</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01CD68" w14:textId="77777777" w:rsidR="00F07988" w:rsidRPr="00F07988" w:rsidRDefault="00F07988" w:rsidP="00F07988">
            <w:pPr>
              <w:jc w:val="center"/>
              <w:rPr>
                <w:rFonts w:cs="Arial"/>
                <w:sz w:val="16"/>
                <w:szCs w:val="16"/>
              </w:rPr>
            </w:pPr>
            <w:r w:rsidRPr="00F07988">
              <w:rPr>
                <w:rFonts w:cs="Arial"/>
                <w:color w:val="000000"/>
                <w:sz w:val="16"/>
                <w:szCs w:val="16"/>
              </w:rPr>
              <w:t>1.3</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1031F86F" w14:textId="77777777" w:rsidR="00F07988" w:rsidRPr="00F07988" w:rsidRDefault="00F07988" w:rsidP="00F07988">
            <w:pPr>
              <w:jc w:val="center"/>
              <w:rPr>
                <w:rFonts w:cs="Arial"/>
                <w:sz w:val="16"/>
                <w:szCs w:val="16"/>
              </w:rPr>
            </w:pPr>
            <w:r w:rsidRPr="00F07988">
              <w:rPr>
                <w:rFonts w:cs="Arial"/>
                <w:color w:val="000000"/>
                <w:sz w:val="16"/>
                <w:szCs w:val="16"/>
              </w:rPr>
              <w:t>3.4</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14724B" w14:textId="77777777" w:rsidR="00F07988" w:rsidRPr="00F07988" w:rsidRDefault="00F07988" w:rsidP="00F07988">
            <w:pPr>
              <w:jc w:val="center"/>
              <w:rPr>
                <w:rFonts w:cs="Arial"/>
                <w:sz w:val="16"/>
                <w:szCs w:val="16"/>
              </w:rPr>
            </w:pPr>
            <w:r w:rsidRPr="00F07988">
              <w:rPr>
                <w:rFonts w:cs="Arial"/>
                <w:color w:val="000000"/>
                <w:sz w:val="16"/>
                <w:szCs w:val="16"/>
              </w:rPr>
              <w:t>0.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719B62" w14:textId="77777777" w:rsidR="00F07988" w:rsidRPr="00F07988" w:rsidRDefault="00F07988" w:rsidP="00F07988">
            <w:pPr>
              <w:jc w:val="center"/>
              <w:rPr>
                <w:rFonts w:cs="Arial"/>
                <w:sz w:val="16"/>
                <w:szCs w:val="16"/>
              </w:rPr>
            </w:pPr>
            <w:r w:rsidRPr="00F07988">
              <w:rPr>
                <w:rFonts w:cs="Arial"/>
                <w:color w:val="000000"/>
                <w:sz w:val="16"/>
                <w:szCs w:val="16"/>
              </w:rPr>
              <w:t>0.9</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62ED45" w14:textId="77777777" w:rsidR="00F07988" w:rsidRPr="00F07988" w:rsidRDefault="00F07988" w:rsidP="00F07988">
            <w:pPr>
              <w:jc w:val="center"/>
              <w:rPr>
                <w:rFonts w:cs="Arial"/>
                <w:sz w:val="16"/>
                <w:szCs w:val="16"/>
              </w:rPr>
            </w:pPr>
            <w:r w:rsidRPr="00F07988">
              <w:rPr>
                <w:rFonts w:cs="Arial"/>
                <w:color w:val="000000"/>
                <w:sz w:val="16"/>
                <w:szCs w:val="16"/>
              </w:rPr>
              <w:t>0.5</w:t>
            </w:r>
          </w:p>
        </w:tc>
        <w:tc>
          <w:tcPr>
            <w:tcW w:w="228"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363554D9" w14:textId="77777777" w:rsidR="00F07988" w:rsidRPr="00F07988" w:rsidRDefault="00F07988" w:rsidP="00F07988">
            <w:pPr>
              <w:jc w:val="center"/>
              <w:rPr>
                <w:rFonts w:cs="Arial"/>
                <w:sz w:val="16"/>
                <w:szCs w:val="16"/>
              </w:rPr>
            </w:pPr>
            <w:r w:rsidRPr="00F07988">
              <w:rPr>
                <w:rFonts w:cs="Arial"/>
                <w:color w:val="000000"/>
                <w:sz w:val="16"/>
                <w:szCs w:val="16"/>
              </w:rPr>
              <w:t>3.4</w:t>
            </w:r>
          </w:p>
        </w:tc>
      </w:tr>
      <w:tr w:rsidR="00F07988" w:rsidRPr="00F07988" w14:paraId="0A086069" w14:textId="77777777" w:rsidTr="00CB3717">
        <w:trPr>
          <w:trHeight w:val="20"/>
        </w:trPr>
        <w:tc>
          <w:tcPr>
            <w:tcW w:w="460" w:type="pct"/>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7C4011" w14:textId="77777777" w:rsidR="00F07988" w:rsidRPr="00F07988" w:rsidRDefault="00F07988" w:rsidP="00F07988">
            <w:pPr>
              <w:rPr>
                <w:rFonts w:cs="Arial"/>
                <w:sz w:val="16"/>
                <w:szCs w:val="16"/>
              </w:rPr>
            </w:pPr>
          </w:p>
        </w:tc>
        <w:tc>
          <w:tcPr>
            <w:tcW w:w="75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B2AABD"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Burdekin (120006B)</w:t>
            </w:r>
          </w:p>
        </w:tc>
        <w:tc>
          <w:tcPr>
            <w:tcW w:w="563"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4CD0FB" w14:textId="77777777" w:rsidR="00F07988" w:rsidRPr="00F07988" w:rsidRDefault="00F07988" w:rsidP="00F07988">
            <w:pPr>
              <w:jc w:val="center"/>
              <w:rPr>
                <w:rFonts w:cs="Arial"/>
                <w:sz w:val="16"/>
                <w:szCs w:val="16"/>
              </w:rPr>
            </w:pPr>
            <w:r w:rsidRPr="00F07988">
              <w:rPr>
                <w:rFonts w:cs="Arial"/>
                <w:color w:val="000000"/>
                <w:sz w:val="16"/>
                <w:szCs w:val="16"/>
              </w:rPr>
              <w:t>4,406,780</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F9E921" w14:textId="77777777" w:rsidR="00F07988" w:rsidRPr="00F07988" w:rsidRDefault="00F07988" w:rsidP="00F07988">
            <w:pPr>
              <w:jc w:val="center"/>
              <w:rPr>
                <w:rFonts w:cs="Arial"/>
                <w:sz w:val="16"/>
                <w:szCs w:val="16"/>
              </w:rPr>
            </w:pPr>
            <w:r w:rsidRPr="00F07988">
              <w:rPr>
                <w:rFonts w:cs="Arial"/>
                <w:color w:val="000000"/>
                <w:sz w:val="16"/>
                <w:szCs w:val="16"/>
              </w:rPr>
              <w:t>1.0</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715674" w14:textId="77777777" w:rsidR="00F07988" w:rsidRPr="00F07988" w:rsidRDefault="00F07988" w:rsidP="00F07988">
            <w:pPr>
              <w:jc w:val="center"/>
              <w:rPr>
                <w:rFonts w:cs="Arial"/>
                <w:sz w:val="16"/>
                <w:szCs w:val="16"/>
              </w:rPr>
            </w:pPr>
            <w:r w:rsidRPr="00F07988">
              <w:rPr>
                <w:rFonts w:cs="Arial"/>
                <w:color w:val="000000"/>
                <w:sz w:val="16"/>
                <w:szCs w:val="16"/>
              </w:rPr>
              <w:t>0.5</w:t>
            </w:r>
          </w:p>
        </w:tc>
        <w:tc>
          <w:tcPr>
            <w:tcW w:w="230" w:type="pct"/>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290E7436" w14:textId="77777777" w:rsidR="00F07988" w:rsidRPr="00F07988" w:rsidRDefault="00F07988" w:rsidP="00F07988">
            <w:pPr>
              <w:jc w:val="center"/>
              <w:rPr>
                <w:rFonts w:cs="Arial"/>
                <w:sz w:val="16"/>
                <w:szCs w:val="16"/>
              </w:rPr>
            </w:pPr>
            <w:r w:rsidRPr="00F07988">
              <w:rPr>
                <w:rFonts w:cs="Arial"/>
                <w:color w:val="000000"/>
                <w:sz w:val="16"/>
                <w:szCs w:val="16"/>
              </w:rPr>
              <w:t>2.2</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A8D0DD1" w14:textId="77777777" w:rsidR="00F07988" w:rsidRPr="00F07988" w:rsidRDefault="00F07988" w:rsidP="00F07988">
            <w:pPr>
              <w:jc w:val="center"/>
              <w:rPr>
                <w:rFonts w:cs="Arial"/>
                <w:sz w:val="16"/>
                <w:szCs w:val="16"/>
              </w:rPr>
            </w:pPr>
            <w:r w:rsidRPr="00F07988">
              <w:rPr>
                <w:rFonts w:cs="Arial"/>
                <w:color w:val="000000"/>
                <w:sz w:val="16"/>
                <w:szCs w:val="16"/>
              </w:rPr>
              <w:t>6.2</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0057C85F" w14:textId="77777777" w:rsidR="00F07988" w:rsidRPr="00F07988" w:rsidRDefault="00F07988" w:rsidP="00F07988">
            <w:pPr>
              <w:jc w:val="center"/>
              <w:rPr>
                <w:rFonts w:cs="Arial"/>
                <w:sz w:val="16"/>
                <w:szCs w:val="16"/>
              </w:rPr>
            </w:pPr>
            <w:r w:rsidRPr="00F07988">
              <w:rPr>
                <w:rFonts w:cs="Arial"/>
                <w:color w:val="000000"/>
                <w:sz w:val="16"/>
                <w:szCs w:val="16"/>
              </w:rPr>
              <w:t>6.7</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42AE95E4" w14:textId="77777777" w:rsidR="00F07988" w:rsidRPr="00F07988" w:rsidRDefault="00F07988" w:rsidP="00F07988">
            <w:pPr>
              <w:jc w:val="center"/>
              <w:rPr>
                <w:rFonts w:cs="Arial"/>
                <w:sz w:val="16"/>
                <w:szCs w:val="16"/>
              </w:rPr>
            </w:pPr>
            <w:r w:rsidRPr="00F07988">
              <w:rPr>
                <w:rFonts w:cs="Arial"/>
                <w:color w:val="000000"/>
                <w:sz w:val="16"/>
                <w:szCs w:val="16"/>
              </w:rPr>
              <w:t>1.8</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3EB91A34" w14:textId="77777777" w:rsidR="00F07988" w:rsidRPr="00F07988" w:rsidRDefault="00F07988" w:rsidP="00F07988">
            <w:pPr>
              <w:jc w:val="center"/>
              <w:rPr>
                <w:rFonts w:cs="Arial"/>
                <w:sz w:val="16"/>
                <w:szCs w:val="16"/>
              </w:rPr>
            </w:pPr>
            <w:r w:rsidRPr="00F07988">
              <w:rPr>
                <w:rFonts w:cs="Arial"/>
                <w:color w:val="000000"/>
                <w:sz w:val="16"/>
                <w:szCs w:val="16"/>
              </w:rPr>
              <w:t>7.9</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E2F24F7" w14:textId="77777777" w:rsidR="00F07988" w:rsidRPr="00F07988" w:rsidRDefault="00F07988" w:rsidP="00F07988">
            <w:pPr>
              <w:jc w:val="center"/>
              <w:rPr>
                <w:rFonts w:cs="Arial"/>
                <w:sz w:val="16"/>
                <w:szCs w:val="16"/>
              </w:rPr>
            </w:pPr>
            <w:r w:rsidRPr="00F07988">
              <w:rPr>
                <w:rFonts w:cs="Arial"/>
                <w:color w:val="000000"/>
                <w:sz w:val="16"/>
                <w:szCs w:val="16"/>
              </w:rPr>
              <w:t>3.6</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A9FD08" w14:textId="77777777" w:rsidR="00F07988" w:rsidRPr="00F07988" w:rsidRDefault="00F07988" w:rsidP="00F07988">
            <w:pPr>
              <w:jc w:val="center"/>
              <w:rPr>
                <w:rFonts w:cs="Arial"/>
                <w:sz w:val="16"/>
                <w:szCs w:val="16"/>
              </w:rPr>
            </w:pPr>
            <w:r w:rsidRPr="00F07988">
              <w:rPr>
                <w:rFonts w:cs="Arial"/>
                <w:color w:val="000000"/>
                <w:sz w:val="16"/>
                <w:szCs w:val="16"/>
              </w:rPr>
              <w:t>0.8</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5D0BEE" w14:textId="77777777" w:rsidR="00F07988" w:rsidRPr="00F07988" w:rsidRDefault="00F07988" w:rsidP="00F07988">
            <w:pPr>
              <w:jc w:val="center"/>
              <w:rPr>
                <w:rFonts w:cs="Arial"/>
                <w:sz w:val="16"/>
                <w:szCs w:val="16"/>
              </w:rPr>
            </w:pPr>
            <w:r w:rsidRPr="00F07988">
              <w:rPr>
                <w:rFonts w:cs="Arial"/>
                <w:color w:val="000000"/>
                <w:sz w:val="16"/>
                <w:szCs w:val="16"/>
              </w:rPr>
              <w:t>0.4</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9F4BC7" w14:textId="77777777" w:rsidR="00F07988" w:rsidRPr="00F07988" w:rsidRDefault="00F07988" w:rsidP="00F07988">
            <w:pPr>
              <w:jc w:val="center"/>
              <w:rPr>
                <w:rFonts w:cs="Arial"/>
                <w:sz w:val="16"/>
                <w:szCs w:val="16"/>
              </w:rPr>
            </w:pPr>
            <w:r w:rsidRPr="00F07988">
              <w:rPr>
                <w:rFonts w:cs="Arial"/>
                <w:color w:val="000000"/>
                <w:sz w:val="16"/>
                <w:szCs w:val="16"/>
              </w:rPr>
              <w:t>0.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2AF27A" w14:textId="77777777" w:rsidR="00F07988" w:rsidRPr="00F07988" w:rsidRDefault="00F07988" w:rsidP="00F07988">
            <w:pPr>
              <w:jc w:val="center"/>
              <w:rPr>
                <w:rFonts w:cs="Arial"/>
                <w:sz w:val="16"/>
                <w:szCs w:val="16"/>
              </w:rPr>
            </w:pPr>
            <w:r w:rsidRPr="00F07988">
              <w:rPr>
                <w:rFonts w:cs="Arial"/>
                <w:color w:val="000000"/>
                <w:sz w:val="16"/>
                <w:szCs w:val="16"/>
              </w:rPr>
              <w:t>0.4</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A507D0" w14:textId="77777777" w:rsidR="00F07988" w:rsidRPr="00F07988" w:rsidRDefault="00F07988" w:rsidP="00F07988">
            <w:pPr>
              <w:jc w:val="center"/>
              <w:rPr>
                <w:rFonts w:cs="Arial"/>
                <w:sz w:val="16"/>
                <w:szCs w:val="16"/>
              </w:rPr>
            </w:pPr>
            <w:r w:rsidRPr="00F07988">
              <w:rPr>
                <w:rFonts w:cs="Arial"/>
                <w:color w:val="000000"/>
                <w:sz w:val="16"/>
                <w:szCs w:val="16"/>
              </w:rPr>
              <w:t>1.0</w:t>
            </w:r>
          </w:p>
        </w:tc>
        <w:tc>
          <w:tcPr>
            <w:tcW w:w="22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299A11" w14:textId="77777777" w:rsidR="00F07988" w:rsidRPr="00F07988" w:rsidRDefault="00F07988" w:rsidP="00F07988">
            <w:pPr>
              <w:jc w:val="center"/>
              <w:rPr>
                <w:rFonts w:cs="Arial"/>
                <w:sz w:val="16"/>
                <w:szCs w:val="16"/>
              </w:rPr>
            </w:pPr>
            <w:r w:rsidRPr="00F07988">
              <w:rPr>
                <w:rFonts w:cs="Arial"/>
                <w:color w:val="000000"/>
                <w:sz w:val="16"/>
                <w:szCs w:val="16"/>
              </w:rPr>
              <w:t>1.3</w:t>
            </w:r>
          </w:p>
        </w:tc>
      </w:tr>
      <w:tr w:rsidR="00F07988" w:rsidRPr="00F07988" w14:paraId="119F1A17" w14:textId="77777777" w:rsidTr="00CB3717">
        <w:trPr>
          <w:trHeight w:val="20"/>
        </w:trPr>
        <w:tc>
          <w:tcPr>
            <w:tcW w:w="460" w:type="pct"/>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6754A3" w14:textId="77777777" w:rsidR="00F07988" w:rsidRPr="00F07988" w:rsidRDefault="00F07988" w:rsidP="00F07988">
            <w:pPr>
              <w:rPr>
                <w:rFonts w:cs="Arial"/>
                <w:sz w:val="16"/>
                <w:szCs w:val="16"/>
              </w:rPr>
            </w:pPr>
          </w:p>
        </w:tc>
        <w:tc>
          <w:tcPr>
            <w:tcW w:w="75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26EFC4"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Don (121003A)</w:t>
            </w:r>
          </w:p>
        </w:tc>
        <w:tc>
          <w:tcPr>
            <w:tcW w:w="563"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C92A77" w14:textId="77777777" w:rsidR="00F07988" w:rsidRPr="00F07988" w:rsidRDefault="00F07988" w:rsidP="00F07988">
            <w:pPr>
              <w:jc w:val="center"/>
              <w:rPr>
                <w:rFonts w:cs="Arial"/>
                <w:sz w:val="16"/>
                <w:szCs w:val="16"/>
              </w:rPr>
            </w:pPr>
            <w:r w:rsidRPr="00F07988">
              <w:rPr>
                <w:rFonts w:cs="Arial"/>
                <w:color w:val="000000"/>
                <w:sz w:val="16"/>
                <w:szCs w:val="16"/>
              </w:rPr>
              <w:t>342,257</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6EDF29" w14:textId="77777777" w:rsidR="00F07988" w:rsidRPr="00F07988" w:rsidRDefault="00F07988" w:rsidP="00F07988">
            <w:pPr>
              <w:jc w:val="center"/>
              <w:rPr>
                <w:rFonts w:cs="Arial"/>
                <w:sz w:val="16"/>
                <w:szCs w:val="16"/>
              </w:rPr>
            </w:pPr>
            <w:r w:rsidRPr="00F07988">
              <w:rPr>
                <w:rFonts w:cs="Arial"/>
                <w:color w:val="000000"/>
                <w:sz w:val="16"/>
                <w:szCs w:val="16"/>
              </w:rPr>
              <w:t>1.1</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74101F" w14:textId="77777777" w:rsidR="00F07988" w:rsidRPr="00F07988" w:rsidRDefault="00F07988" w:rsidP="00F07988">
            <w:pPr>
              <w:jc w:val="center"/>
              <w:rPr>
                <w:rFonts w:cs="Arial"/>
                <w:sz w:val="16"/>
                <w:szCs w:val="16"/>
              </w:rPr>
            </w:pPr>
            <w:r w:rsidRPr="00F07988">
              <w:rPr>
                <w:rFonts w:cs="Arial"/>
                <w:color w:val="000000"/>
                <w:sz w:val="16"/>
                <w:szCs w:val="16"/>
              </w:rPr>
              <w:t>0.4</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349B4237" w14:textId="77777777" w:rsidR="00F07988" w:rsidRPr="00F07988" w:rsidRDefault="00F07988" w:rsidP="00F07988">
            <w:pPr>
              <w:jc w:val="center"/>
              <w:rPr>
                <w:rFonts w:cs="Arial"/>
                <w:sz w:val="16"/>
                <w:szCs w:val="16"/>
              </w:rPr>
            </w:pPr>
            <w:r w:rsidRPr="00F07988">
              <w:rPr>
                <w:rFonts w:cs="Arial"/>
                <w:color w:val="000000"/>
                <w:sz w:val="16"/>
                <w:szCs w:val="16"/>
              </w:rPr>
              <w:t>1.8</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4348005C" w14:textId="77777777" w:rsidR="00F07988" w:rsidRPr="00F07988" w:rsidRDefault="00F07988" w:rsidP="00F07988">
            <w:pPr>
              <w:jc w:val="center"/>
              <w:rPr>
                <w:rFonts w:cs="Arial"/>
                <w:sz w:val="16"/>
                <w:szCs w:val="16"/>
              </w:rPr>
            </w:pPr>
            <w:r w:rsidRPr="00F07988">
              <w:rPr>
                <w:rFonts w:cs="Arial"/>
                <w:color w:val="000000"/>
                <w:sz w:val="16"/>
                <w:szCs w:val="16"/>
              </w:rPr>
              <w:t>5.0</w:t>
            </w:r>
          </w:p>
        </w:tc>
        <w:tc>
          <w:tcPr>
            <w:tcW w:w="230" w:type="pct"/>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3C42B518" w14:textId="77777777" w:rsidR="00F07988" w:rsidRPr="00F07988" w:rsidRDefault="00F07988" w:rsidP="00F07988">
            <w:pPr>
              <w:jc w:val="center"/>
              <w:rPr>
                <w:rFonts w:cs="Arial"/>
                <w:sz w:val="16"/>
                <w:szCs w:val="16"/>
              </w:rPr>
            </w:pPr>
            <w:r w:rsidRPr="00F07988">
              <w:rPr>
                <w:rFonts w:cs="Arial"/>
                <w:color w:val="000000"/>
                <w:sz w:val="16"/>
                <w:szCs w:val="16"/>
              </w:rPr>
              <w:t>2.7</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662A343B" w14:textId="77777777" w:rsidR="00F07988" w:rsidRPr="00F07988" w:rsidRDefault="00F07988" w:rsidP="00F07988">
            <w:pPr>
              <w:jc w:val="center"/>
              <w:rPr>
                <w:rFonts w:cs="Arial"/>
                <w:sz w:val="16"/>
                <w:szCs w:val="16"/>
              </w:rPr>
            </w:pPr>
            <w:r w:rsidRPr="00F07988">
              <w:rPr>
                <w:rFonts w:cs="Arial"/>
                <w:color w:val="000000"/>
                <w:sz w:val="16"/>
                <w:szCs w:val="16"/>
              </w:rPr>
              <w:t>1.6</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7C22A574" w14:textId="77777777" w:rsidR="00F07988" w:rsidRPr="00F07988" w:rsidRDefault="00F07988" w:rsidP="00F07988">
            <w:pPr>
              <w:jc w:val="center"/>
              <w:rPr>
                <w:rFonts w:cs="Arial"/>
                <w:sz w:val="16"/>
                <w:szCs w:val="16"/>
              </w:rPr>
            </w:pPr>
            <w:r w:rsidRPr="00F07988">
              <w:rPr>
                <w:rFonts w:cs="Arial"/>
                <w:color w:val="000000"/>
                <w:sz w:val="16"/>
                <w:szCs w:val="16"/>
              </w:rPr>
              <w:t>9.2</w:t>
            </w:r>
          </w:p>
        </w:tc>
        <w:tc>
          <w:tcPr>
            <w:tcW w:w="230" w:type="pct"/>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5832542A" w14:textId="77777777" w:rsidR="00F07988" w:rsidRPr="00F07988" w:rsidRDefault="00F07988" w:rsidP="00F07988">
            <w:pPr>
              <w:jc w:val="center"/>
              <w:rPr>
                <w:rFonts w:cs="Arial"/>
                <w:sz w:val="16"/>
                <w:szCs w:val="16"/>
              </w:rPr>
            </w:pPr>
            <w:r w:rsidRPr="00F07988">
              <w:rPr>
                <w:rFonts w:cs="Arial"/>
                <w:color w:val="000000"/>
                <w:sz w:val="16"/>
                <w:szCs w:val="16"/>
              </w:rPr>
              <w:t>2.3</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1DD3C75F" w14:textId="77777777" w:rsidR="00F07988" w:rsidRPr="00F07988" w:rsidRDefault="00F07988" w:rsidP="00F07988">
            <w:pPr>
              <w:jc w:val="center"/>
              <w:rPr>
                <w:rFonts w:cs="Arial"/>
                <w:sz w:val="16"/>
                <w:szCs w:val="16"/>
              </w:rPr>
            </w:pPr>
            <w:r w:rsidRPr="00F07988">
              <w:rPr>
                <w:rFonts w:cs="Arial"/>
                <w:color w:val="000000"/>
                <w:sz w:val="16"/>
                <w:szCs w:val="16"/>
              </w:rPr>
              <w:t>1.7</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944181" w14:textId="77777777" w:rsidR="00F07988" w:rsidRPr="00F07988" w:rsidRDefault="00F07988" w:rsidP="00F07988">
            <w:pPr>
              <w:jc w:val="center"/>
              <w:rPr>
                <w:rFonts w:cs="Arial"/>
                <w:sz w:val="16"/>
                <w:szCs w:val="16"/>
              </w:rPr>
            </w:pPr>
            <w:r w:rsidRPr="00F07988">
              <w:rPr>
                <w:rFonts w:cs="Arial"/>
                <w:color w:val="000000"/>
                <w:sz w:val="16"/>
                <w:szCs w:val="16"/>
              </w:rPr>
              <w:t>0.9</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A1E255" w14:textId="77777777" w:rsidR="00F07988" w:rsidRPr="00F07988" w:rsidRDefault="00F07988" w:rsidP="00F07988">
            <w:pPr>
              <w:jc w:val="center"/>
              <w:rPr>
                <w:rFonts w:cs="Arial"/>
                <w:sz w:val="16"/>
                <w:szCs w:val="16"/>
              </w:rPr>
            </w:pPr>
            <w:r w:rsidRPr="00F07988">
              <w:rPr>
                <w:rFonts w:cs="Arial"/>
                <w:color w:val="000000"/>
                <w:sz w:val="16"/>
                <w:szCs w:val="16"/>
              </w:rPr>
              <w:t>0.5</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74A303" w14:textId="77777777" w:rsidR="00F07988" w:rsidRPr="00F07988" w:rsidRDefault="00F07988" w:rsidP="00F07988">
            <w:pPr>
              <w:jc w:val="center"/>
              <w:rPr>
                <w:rFonts w:cs="Arial"/>
                <w:sz w:val="16"/>
                <w:szCs w:val="16"/>
              </w:rPr>
            </w:pPr>
            <w:r w:rsidRPr="00F07988">
              <w:rPr>
                <w:rFonts w:cs="Arial"/>
                <w:color w:val="000000"/>
                <w:sz w:val="16"/>
                <w:szCs w:val="16"/>
              </w:rPr>
              <w:t>0.3</w:t>
            </w:r>
          </w:p>
        </w:tc>
        <w:tc>
          <w:tcPr>
            <w:tcW w:w="230" w:type="pct"/>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209E4C2F" w14:textId="77777777" w:rsidR="00F07988" w:rsidRPr="00F07988" w:rsidRDefault="00F07988" w:rsidP="00F07988">
            <w:pPr>
              <w:jc w:val="center"/>
              <w:rPr>
                <w:rFonts w:cs="Arial"/>
                <w:sz w:val="16"/>
                <w:szCs w:val="16"/>
              </w:rPr>
            </w:pPr>
            <w:r w:rsidRPr="00F07988">
              <w:rPr>
                <w:rFonts w:cs="Arial"/>
                <w:color w:val="000000"/>
                <w:sz w:val="16"/>
                <w:szCs w:val="16"/>
              </w:rPr>
              <w:t>2.9</w:t>
            </w:r>
          </w:p>
        </w:tc>
        <w:tc>
          <w:tcPr>
            <w:tcW w:w="22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DD7359" w14:textId="77777777" w:rsidR="00F07988" w:rsidRPr="00F07988" w:rsidRDefault="00F07988" w:rsidP="00F07988">
            <w:pPr>
              <w:jc w:val="center"/>
              <w:rPr>
                <w:rFonts w:cs="Arial"/>
                <w:sz w:val="16"/>
                <w:szCs w:val="16"/>
              </w:rPr>
            </w:pPr>
            <w:r w:rsidRPr="00F07988">
              <w:rPr>
                <w:rFonts w:cs="Arial"/>
                <w:color w:val="000000"/>
                <w:sz w:val="16"/>
                <w:szCs w:val="16"/>
              </w:rPr>
              <w:t>0.4</w:t>
            </w:r>
          </w:p>
        </w:tc>
      </w:tr>
      <w:tr w:rsidR="00F07988" w:rsidRPr="00F07988" w14:paraId="3B5CEA29" w14:textId="77777777" w:rsidTr="00CB3717">
        <w:trPr>
          <w:trHeight w:val="20"/>
        </w:trPr>
        <w:tc>
          <w:tcPr>
            <w:tcW w:w="460" w:type="pct"/>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B8A878" w14:textId="77777777" w:rsidR="00F07988" w:rsidRPr="00F07988" w:rsidRDefault="00F07988" w:rsidP="00F07988">
            <w:pPr>
              <w:rPr>
                <w:rFonts w:cs="Arial"/>
                <w:sz w:val="16"/>
                <w:szCs w:val="16"/>
              </w:rPr>
            </w:pPr>
          </w:p>
        </w:tc>
        <w:tc>
          <w:tcPr>
            <w:tcW w:w="75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23BB58"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Haughton (119003A)</w:t>
            </w:r>
          </w:p>
        </w:tc>
        <w:tc>
          <w:tcPr>
            <w:tcW w:w="563"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D6D7D8" w14:textId="77777777" w:rsidR="00F07988" w:rsidRPr="00F07988" w:rsidRDefault="00F07988" w:rsidP="00F07988">
            <w:pPr>
              <w:jc w:val="center"/>
              <w:rPr>
                <w:rFonts w:cs="Arial"/>
                <w:sz w:val="16"/>
                <w:szCs w:val="16"/>
              </w:rPr>
            </w:pPr>
            <w:r w:rsidRPr="00F07988">
              <w:rPr>
                <w:rFonts w:cs="Arial"/>
                <w:color w:val="000000"/>
                <w:sz w:val="16"/>
                <w:szCs w:val="16"/>
              </w:rPr>
              <w:t>553,29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2327C7" w14:textId="77777777" w:rsidR="00F07988" w:rsidRPr="00F07988" w:rsidRDefault="00F07988" w:rsidP="00F07988">
            <w:pPr>
              <w:jc w:val="center"/>
              <w:rPr>
                <w:rFonts w:cs="Arial"/>
                <w:sz w:val="16"/>
                <w:szCs w:val="16"/>
              </w:rPr>
            </w:pPr>
            <w:r w:rsidRPr="00F07988">
              <w:rPr>
                <w:rFonts w:cs="Arial"/>
                <w:color w:val="000000"/>
                <w:sz w:val="16"/>
                <w:szCs w:val="16"/>
              </w:rPr>
              <w:t>1.0</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B9BA82" w14:textId="77777777" w:rsidR="00F07988" w:rsidRPr="00F07988" w:rsidRDefault="00F07988" w:rsidP="00F07988">
            <w:pPr>
              <w:jc w:val="center"/>
              <w:rPr>
                <w:rFonts w:cs="Arial"/>
                <w:sz w:val="16"/>
                <w:szCs w:val="16"/>
              </w:rPr>
            </w:pPr>
            <w:r w:rsidRPr="00F07988">
              <w:rPr>
                <w:rFonts w:cs="Arial"/>
                <w:color w:val="000000"/>
                <w:sz w:val="16"/>
                <w:szCs w:val="16"/>
              </w:rPr>
              <w:t>1.2</w:t>
            </w:r>
          </w:p>
        </w:tc>
        <w:tc>
          <w:tcPr>
            <w:tcW w:w="230" w:type="pct"/>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5B34F66D" w14:textId="77777777" w:rsidR="00F07988" w:rsidRPr="00F07988" w:rsidRDefault="00F07988" w:rsidP="00F07988">
            <w:pPr>
              <w:jc w:val="center"/>
              <w:rPr>
                <w:rFonts w:cs="Arial"/>
                <w:sz w:val="16"/>
                <w:szCs w:val="16"/>
              </w:rPr>
            </w:pPr>
            <w:r w:rsidRPr="00F07988">
              <w:rPr>
                <w:rFonts w:cs="Arial"/>
                <w:color w:val="000000"/>
                <w:sz w:val="16"/>
                <w:szCs w:val="16"/>
              </w:rPr>
              <w:t>2.4</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19DE8E57" w14:textId="77777777" w:rsidR="00F07988" w:rsidRPr="00F07988" w:rsidRDefault="00F07988" w:rsidP="00F07988">
            <w:pPr>
              <w:jc w:val="center"/>
              <w:rPr>
                <w:rFonts w:cs="Arial"/>
                <w:sz w:val="16"/>
                <w:szCs w:val="16"/>
              </w:rPr>
            </w:pPr>
            <w:r w:rsidRPr="00F07988">
              <w:rPr>
                <w:rFonts w:cs="Arial"/>
                <w:color w:val="000000"/>
                <w:sz w:val="16"/>
                <w:szCs w:val="16"/>
              </w:rPr>
              <w:t>3.3</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0A0751D0" w14:textId="77777777" w:rsidR="00F07988" w:rsidRPr="00F07988" w:rsidRDefault="00F07988" w:rsidP="00F07988">
            <w:pPr>
              <w:jc w:val="center"/>
              <w:rPr>
                <w:rFonts w:cs="Arial"/>
                <w:sz w:val="16"/>
                <w:szCs w:val="16"/>
              </w:rPr>
            </w:pPr>
            <w:r w:rsidRPr="00F07988">
              <w:rPr>
                <w:rFonts w:cs="Arial"/>
                <w:color w:val="000000"/>
                <w:sz w:val="16"/>
                <w:szCs w:val="16"/>
              </w:rPr>
              <w:t>4.6</w:t>
            </w:r>
          </w:p>
        </w:tc>
        <w:tc>
          <w:tcPr>
            <w:tcW w:w="230" w:type="pct"/>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55DA4080" w14:textId="77777777" w:rsidR="00F07988" w:rsidRPr="00F07988" w:rsidRDefault="00F07988" w:rsidP="00F07988">
            <w:pPr>
              <w:jc w:val="center"/>
              <w:rPr>
                <w:rFonts w:cs="Arial"/>
                <w:sz w:val="16"/>
                <w:szCs w:val="16"/>
              </w:rPr>
            </w:pPr>
            <w:r w:rsidRPr="00F07988">
              <w:rPr>
                <w:rFonts w:cs="Arial"/>
                <w:color w:val="000000"/>
                <w:sz w:val="16"/>
                <w:szCs w:val="16"/>
              </w:rPr>
              <w:t>2.1</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30E94139" w14:textId="77777777" w:rsidR="00F07988" w:rsidRPr="00F07988" w:rsidRDefault="00F07988" w:rsidP="00F07988">
            <w:pPr>
              <w:jc w:val="center"/>
              <w:rPr>
                <w:rFonts w:cs="Arial"/>
                <w:sz w:val="16"/>
                <w:szCs w:val="16"/>
              </w:rPr>
            </w:pPr>
            <w:r w:rsidRPr="00F07988">
              <w:rPr>
                <w:rFonts w:cs="Arial"/>
                <w:color w:val="000000"/>
                <w:sz w:val="16"/>
                <w:szCs w:val="16"/>
              </w:rPr>
              <w:t>4.4</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7F77EF8F" w14:textId="77777777" w:rsidR="00F07988" w:rsidRPr="00F07988" w:rsidRDefault="00F07988" w:rsidP="00F07988">
            <w:pPr>
              <w:jc w:val="center"/>
              <w:rPr>
                <w:rFonts w:cs="Arial"/>
                <w:sz w:val="16"/>
                <w:szCs w:val="16"/>
              </w:rPr>
            </w:pPr>
            <w:r w:rsidRPr="00F07988">
              <w:rPr>
                <w:rFonts w:cs="Arial"/>
                <w:color w:val="000000"/>
                <w:sz w:val="16"/>
                <w:szCs w:val="16"/>
              </w:rPr>
              <w:t>3.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2E4892" w14:textId="77777777" w:rsidR="00F07988" w:rsidRPr="00F07988" w:rsidRDefault="00F07988" w:rsidP="00F07988">
            <w:pPr>
              <w:jc w:val="center"/>
              <w:rPr>
                <w:rFonts w:cs="Arial"/>
                <w:sz w:val="16"/>
                <w:szCs w:val="16"/>
              </w:rPr>
            </w:pPr>
            <w:r w:rsidRPr="00F07988">
              <w:rPr>
                <w:rFonts w:cs="Arial"/>
                <w:color w:val="000000"/>
                <w:sz w:val="16"/>
                <w:szCs w:val="16"/>
              </w:rPr>
              <w:t>0.9</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A2DA31" w14:textId="77777777" w:rsidR="00F07988" w:rsidRPr="00F07988" w:rsidRDefault="00F07988" w:rsidP="00F07988">
            <w:pPr>
              <w:jc w:val="center"/>
              <w:rPr>
                <w:rFonts w:cs="Arial"/>
                <w:sz w:val="16"/>
                <w:szCs w:val="16"/>
              </w:rPr>
            </w:pPr>
            <w:r w:rsidRPr="00F07988">
              <w:rPr>
                <w:rFonts w:cs="Arial"/>
                <w:color w:val="000000"/>
                <w:sz w:val="16"/>
                <w:szCs w:val="16"/>
              </w:rPr>
              <w:t>1.0</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993269" w14:textId="77777777" w:rsidR="00F07988" w:rsidRPr="00F07988" w:rsidRDefault="00F07988" w:rsidP="00F07988">
            <w:pPr>
              <w:jc w:val="center"/>
              <w:rPr>
                <w:rFonts w:cs="Arial"/>
                <w:sz w:val="16"/>
                <w:szCs w:val="16"/>
              </w:rPr>
            </w:pPr>
            <w:r w:rsidRPr="00F07988">
              <w:rPr>
                <w:rFonts w:cs="Arial"/>
                <w:color w:val="000000"/>
                <w:sz w:val="16"/>
                <w:szCs w:val="16"/>
              </w:rPr>
              <w:t>0.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2FD138" w14:textId="77777777" w:rsidR="00F07988" w:rsidRPr="00F07988" w:rsidRDefault="00F07988" w:rsidP="00F07988">
            <w:pPr>
              <w:jc w:val="center"/>
              <w:rPr>
                <w:rFonts w:cs="Arial"/>
                <w:sz w:val="16"/>
                <w:szCs w:val="16"/>
              </w:rPr>
            </w:pPr>
            <w:r w:rsidRPr="00F07988">
              <w:rPr>
                <w:rFonts w:cs="Arial"/>
                <w:color w:val="000000"/>
                <w:sz w:val="16"/>
                <w:szCs w:val="16"/>
              </w:rPr>
              <w:t>0.6</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7A1A79" w14:textId="77777777" w:rsidR="00F07988" w:rsidRPr="00F07988" w:rsidRDefault="00F07988" w:rsidP="00F07988">
            <w:pPr>
              <w:jc w:val="center"/>
              <w:rPr>
                <w:rFonts w:cs="Arial"/>
                <w:sz w:val="16"/>
                <w:szCs w:val="16"/>
              </w:rPr>
            </w:pPr>
            <w:r w:rsidRPr="00F07988">
              <w:rPr>
                <w:rFonts w:cs="Arial"/>
                <w:color w:val="000000"/>
                <w:sz w:val="16"/>
                <w:szCs w:val="16"/>
              </w:rPr>
              <w:t>0.6</w:t>
            </w:r>
          </w:p>
        </w:tc>
        <w:tc>
          <w:tcPr>
            <w:tcW w:w="22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567896" w14:textId="77777777" w:rsidR="00F07988" w:rsidRPr="00F07988" w:rsidRDefault="00F07988" w:rsidP="00F07988">
            <w:pPr>
              <w:jc w:val="center"/>
              <w:rPr>
                <w:rFonts w:cs="Arial"/>
                <w:sz w:val="16"/>
                <w:szCs w:val="16"/>
              </w:rPr>
            </w:pPr>
            <w:r w:rsidRPr="00F07988">
              <w:rPr>
                <w:rFonts w:cs="Arial"/>
                <w:color w:val="000000"/>
                <w:sz w:val="16"/>
                <w:szCs w:val="16"/>
              </w:rPr>
              <w:t>1.5</w:t>
            </w:r>
          </w:p>
        </w:tc>
      </w:tr>
      <w:tr w:rsidR="00F07988" w:rsidRPr="00F07988" w14:paraId="0BD7E7E5" w14:textId="77777777" w:rsidTr="00CB3717">
        <w:trPr>
          <w:trHeight w:val="20"/>
        </w:trPr>
        <w:tc>
          <w:tcPr>
            <w:tcW w:w="460" w:type="pct"/>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8FEE4C"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Mackay Whitsunday</w:t>
            </w:r>
          </w:p>
        </w:tc>
        <w:tc>
          <w:tcPr>
            <w:tcW w:w="75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B5DDC9"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Carmila (126003A)</w:t>
            </w:r>
          </w:p>
        </w:tc>
        <w:tc>
          <w:tcPr>
            <w:tcW w:w="563"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0A2B60" w14:textId="77777777" w:rsidR="00F07988" w:rsidRPr="00F07988" w:rsidRDefault="00F07988" w:rsidP="00F07988">
            <w:pPr>
              <w:jc w:val="center"/>
              <w:rPr>
                <w:rFonts w:cs="Arial"/>
                <w:sz w:val="16"/>
                <w:szCs w:val="16"/>
              </w:rPr>
            </w:pPr>
            <w:r w:rsidRPr="00F07988">
              <w:rPr>
                <w:rFonts w:cs="Arial"/>
                <w:color w:val="000000"/>
                <w:sz w:val="16"/>
                <w:szCs w:val="16"/>
              </w:rPr>
              <w:t>1,052,831</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2F0D64" w14:textId="77777777" w:rsidR="00F07988" w:rsidRPr="00F07988" w:rsidRDefault="00F07988" w:rsidP="00F07988">
            <w:pPr>
              <w:jc w:val="center"/>
              <w:rPr>
                <w:rFonts w:cs="Arial"/>
                <w:sz w:val="16"/>
                <w:szCs w:val="16"/>
              </w:rPr>
            </w:pPr>
            <w:r w:rsidRPr="00F07988">
              <w:rPr>
                <w:rFonts w:cs="Arial"/>
                <w:color w:val="000000"/>
                <w:sz w:val="16"/>
                <w:szCs w:val="16"/>
              </w:rPr>
              <w:t>0.0</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219790" w14:textId="77777777" w:rsidR="00F07988" w:rsidRPr="00F07988" w:rsidRDefault="00F07988" w:rsidP="00F07988">
            <w:pPr>
              <w:jc w:val="center"/>
              <w:rPr>
                <w:rFonts w:cs="Arial"/>
                <w:sz w:val="16"/>
                <w:szCs w:val="16"/>
              </w:rPr>
            </w:pPr>
            <w:r w:rsidRPr="00F07988">
              <w:rPr>
                <w:rFonts w:cs="Arial"/>
                <w:color w:val="000000"/>
                <w:sz w:val="16"/>
                <w:szCs w:val="16"/>
              </w:rPr>
              <w:t>0.0</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C027D0" w14:textId="77777777" w:rsidR="00F07988" w:rsidRPr="00F07988" w:rsidRDefault="00F07988" w:rsidP="00F07988">
            <w:pPr>
              <w:jc w:val="center"/>
              <w:rPr>
                <w:rFonts w:cs="Arial"/>
                <w:sz w:val="16"/>
                <w:szCs w:val="16"/>
              </w:rPr>
            </w:pPr>
            <w:r w:rsidRPr="00F07988">
              <w:rPr>
                <w:rFonts w:cs="Arial"/>
                <w:color w:val="000000"/>
                <w:sz w:val="16"/>
                <w:szCs w:val="16"/>
              </w:rPr>
              <w:t>0.1</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C40865" w14:textId="77777777" w:rsidR="00F07988" w:rsidRPr="00F07988" w:rsidRDefault="00F07988" w:rsidP="00F07988">
            <w:pPr>
              <w:jc w:val="center"/>
              <w:rPr>
                <w:rFonts w:cs="Arial"/>
                <w:sz w:val="16"/>
                <w:szCs w:val="16"/>
              </w:rPr>
            </w:pPr>
            <w:r w:rsidRPr="00F07988">
              <w:rPr>
                <w:rFonts w:cs="Arial"/>
                <w:color w:val="000000"/>
                <w:sz w:val="16"/>
                <w:szCs w:val="16"/>
              </w:rPr>
              <w:t>0.1</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82B626" w14:textId="77777777" w:rsidR="00F07988" w:rsidRPr="00F07988" w:rsidRDefault="00F07988" w:rsidP="00F07988">
            <w:pPr>
              <w:jc w:val="center"/>
              <w:rPr>
                <w:rFonts w:cs="Arial"/>
                <w:sz w:val="16"/>
                <w:szCs w:val="16"/>
              </w:rPr>
            </w:pPr>
            <w:r w:rsidRPr="00F07988">
              <w:rPr>
                <w:rFonts w:cs="Arial"/>
                <w:color w:val="000000"/>
                <w:sz w:val="16"/>
                <w:szCs w:val="16"/>
              </w:rPr>
              <w:t>0.0</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92B722" w14:textId="77777777" w:rsidR="00F07988" w:rsidRPr="00F07988" w:rsidRDefault="00F07988" w:rsidP="00F07988">
            <w:pPr>
              <w:jc w:val="center"/>
              <w:rPr>
                <w:rFonts w:cs="Arial"/>
                <w:sz w:val="16"/>
                <w:szCs w:val="16"/>
              </w:rPr>
            </w:pPr>
            <w:r w:rsidRPr="00F07988">
              <w:rPr>
                <w:rFonts w:cs="Arial"/>
                <w:color w:val="000000"/>
                <w:sz w:val="16"/>
                <w:szCs w:val="16"/>
              </w:rPr>
              <w:t>0.1</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885956" w14:textId="77777777" w:rsidR="00F07988" w:rsidRPr="00F07988" w:rsidRDefault="00F07988" w:rsidP="00F07988">
            <w:pPr>
              <w:jc w:val="center"/>
              <w:rPr>
                <w:rFonts w:cs="Arial"/>
                <w:sz w:val="16"/>
                <w:szCs w:val="16"/>
              </w:rPr>
            </w:pPr>
            <w:r w:rsidRPr="00F07988">
              <w:rPr>
                <w:rFonts w:cs="Arial"/>
                <w:color w:val="000000"/>
                <w:sz w:val="16"/>
                <w:szCs w:val="16"/>
              </w:rPr>
              <w:t>0.1</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D804BE" w14:textId="77777777" w:rsidR="00F07988" w:rsidRPr="00F07988" w:rsidRDefault="00F07988" w:rsidP="00F07988">
            <w:pPr>
              <w:jc w:val="center"/>
              <w:rPr>
                <w:rFonts w:cs="Arial"/>
                <w:sz w:val="16"/>
                <w:szCs w:val="16"/>
              </w:rPr>
            </w:pPr>
            <w:r w:rsidRPr="00F07988">
              <w:rPr>
                <w:rFonts w:cs="Arial"/>
                <w:color w:val="000000"/>
                <w:sz w:val="16"/>
                <w:szCs w:val="16"/>
              </w:rPr>
              <w:t>0.1</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3AD853" w14:textId="77777777" w:rsidR="00F07988" w:rsidRPr="00F07988" w:rsidRDefault="00F07988" w:rsidP="00F07988">
            <w:pPr>
              <w:jc w:val="center"/>
              <w:rPr>
                <w:rFonts w:cs="Arial"/>
                <w:sz w:val="16"/>
                <w:szCs w:val="16"/>
              </w:rPr>
            </w:pPr>
            <w:r w:rsidRPr="00F07988">
              <w:rPr>
                <w:rFonts w:cs="Arial"/>
                <w:color w:val="000000"/>
                <w:sz w:val="16"/>
                <w:szCs w:val="16"/>
              </w:rPr>
              <w:t>0.0</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899FD2" w14:textId="77777777" w:rsidR="00F07988" w:rsidRPr="00F07988" w:rsidRDefault="00F07988" w:rsidP="00F07988">
            <w:pPr>
              <w:jc w:val="center"/>
              <w:rPr>
                <w:rFonts w:cs="Arial"/>
                <w:sz w:val="16"/>
                <w:szCs w:val="16"/>
              </w:rPr>
            </w:pPr>
            <w:r w:rsidRPr="00F07988">
              <w:rPr>
                <w:rFonts w:cs="Arial"/>
                <w:color w:val="000000"/>
                <w:sz w:val="16"/>
                <w:szCs w:val="16"/>
              </w:rPr>
              <w:t>0.0</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C539EB" w14:textId="77777777" w:rsidR="00F07988" w:rsidRPr="00F07988" w:rsidRDefault="00F07988" w:rsidP="00F07988">
            <w:pPr>
              <w:jc w:val="center"/>
              <w:rPr>
                <w:rFonts w:cs="Arial"/>
                <w:sz w:val="16"/>
                <w:szCs w:val="16"/>
              </w:rPr>
            </w:pPr>
            <w:r w:rsidRPr="00F07988">
              <w:rPr>
                <w:rFonts w:cs="Arial"/>
                <w:color w:val="000000"/>
                <w:sz w:val="16"/>
                <w:szCs w:val="16"/>
              </w:rPr>
              <w:t>0.0</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4BC528" w14:textId="77777777" w:rsidR="00F07988" w:rsidRPr="00F07988" w:rsidRDefault="00F07988" w:rsidP="00F07988">
            <w:pPr>
              <w:jc w:val="center"/>
              <w:rPr>
                <w:rFonts w:cs="Arial"/>
                <w:sz w:val="16"/>
                <w:szCs w:val="16"/>
              </w:rPr>
            </w:pPr>
            <w:r w:rsidRPr="00F07988">
              <w:rPr>
                <w:rFonts w:cs="Arial"/>
                <w:color w:val="000000"/>
                <w:sz w:val="16"/>
                <w:szCs w:val="16"/>
              </w:rPr>
              <w:t>0.0</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D79919" w14:textId="77777777" w:rsidR="00F07988" w:rsidRPr="00F07988" w:rsidRDefault="00F07988" w:rsidP="00F07988">
            <w:pPr>
              <w:jc w:val="center"/>
              <w:rPr>
                <w:rFonts w:cs="Arial"/>
                <w:sz w:val="16"/>
                <w:szCs w:val="16"/>
              </w:rPr>
            </w:pPr>
            <w:r w:rsidRPr="00F07988">
              <w:rPr>
                <w:rFonts w:cs="Arial"/>
                <w:color w:val="000000"/>
                <w:sz w:val="16"/>
                <w:szCs w:val="16"/>
              </w:rPr>
              <w:t>0.1</w:t>
            </w:r>
          </w:p>
        </w:tc>
        <w:tc>
          <w:tcPr>
            <w:tcW w:w="22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1940CE" w14:textId="77777777" w:rsidR="00F07988" w:rsidRPr="00F07988" w:rsidRDefault="00F07988" w:rsidP="00F07988">
            <w:pPr>
              <w:jc w:val="center"/>
              <w:rPr>
                <w:rFonts w:cs="Arial"/>
                <w:sz w:val="16"/>
                <w:szCs w:val="16"/>
              </w:rPr>
            </w:pPr>
            <w:r w:rsidRPr="00F07988">
              <w:rPr>
                <w:rFonts w:cs="Arial"/>
                <w:color w:val="000000"/>
                <w:sz w:val="16"/>
                <w:szCs w:val="16"/>
              </w:rPr>
              <w:t>0.0</w:t>
            </w:r>
          </w:p>
        </w:tc>
      </w:tr>
      <w:tr w:rsidR="00F07988" w:rsidRPr="00F07988" w14:paraId="3071AAD5" w14:textId="77777777" w:rsidTr="00CB3717">
        <w:trPr>
          <w:trHeight w:val="20"/>
        </w:trPr>
        <w:tc>
          <w:tcPr>
            <w:tcW w:w="460" w:type="pct"/>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E7F37C" w14:textId="77777777" w:rsidR="00F07988" w:rsidRPr="00F07988" w:rsidRDefault="00F07988" w:rsidP="00F07988">
            <w:pPr>
              <w:rPr>
                <w:rFonts w:cs="Arial"/>
                <w:sz w:val="16"/>
                <w:szCs w:val="16"/>
              </w:rPr>
            </w:pPr>
          </w:p>
        </w:tc>
        <w:tc>
          <w:tcPr>
            <w:tcW w:w="75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74DE34"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Gregory (122004A)</w:t>
            </w:r>
          </w:p>
        </w:tc>
        <w:tc>
          <w:tcPr>
            <w:tcW w:w="563"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7D11A2" w14:textId="77777777" w:rsidR="00F07988" w:rsidRPr="00F07988" w:rsidRDefault="00F07988" w:rsidP="00F07988">
            <w:pPr>
              <w:jc w:val="center"/>
              <w:rPr>
                <w:rFonts w:cs="Arial"/>
                <w:sz w:val="16"/>
                <w:szCs w:val="16"/>
              </w:rPr>
            </w:pPr>
            <w:r w:rsidRPr="00F07988">
              <w:rPr>
                <w:rFonts w:cs="Arial"/>
                <w:color w:val="000000"/>
                <w:sz w:val="16"/>
                <w:szCs w:val="16"/>
              </w:rPr>
              <w:t>887,771.5</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1A5C28" w14:textId="77777777" w:rsidR="00F07988" w:rsidRPr="00F07988" w:rsidRDefault="00F07988" w:rsidP="00F07988">
            <w:pPr>
              <w:jc w:val="center"/>
              <w:rPr>
                <w:rFonts w:cs="Arial"/>
                <w:sz w:val="16"/>
                <w:szCs w:val="16"/>
              </w:rPr>
            </w:pPr>
            <w:r w:rsidRPr="00F07988">
              <w:rPr>
                <w:rFonts w:cs="Arial"/>
                <w:color w:val="000000"/>
                <w:sz w:val="16"/>
                <w:szCs w:val="16"/>
              </w:rPr>
              <w:t>0.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4E238C" w14:textId="77777777" w:rsidR="00F07988" w:rsidRPr="00F07988" w:rsidRDefault="00F07988" w:rsidP="00F07988">
            <w:pPr>
              <w:jc w:val="center"/>
              <w:rPr>
                <w:rFonts w:cs="Arial"/>
                <w:sz w:val="16"/>
                <w:szCs w:val="16"/>
              </w:rPr>
            </w:pPr>
            <w:r w:rsidRPr="00F07988">
              <w:rPr>
                <w:rFonts w:cs="Arial"/>
                <w:color w:val="000000"/>
                <w:sz w:val="16"/>
                <w:szCs w:val="16"/>
              </w:rPr>
              <w:t>0.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B6BAD4" w14:textId="77777777" w:rsidR="00F07988" w:rsidRPr="00F07988" w:rsidRDefault="00F07988" w:rsidP="00F07988">
            <w:pPr>
              <w:jc w:val="center"/>
              <w:rPr>
                <w:rFonts w:cs="Arial"/>
                <w:sz w:val="16"/>
                <w:szCs w:val="16"/>
              </w:rPr>
            </w:pPr>
            <w:r w:rsidRPr="00F07988">
              <w:rPr>
                <w:rFonts w:cs="Arial"/>
                <w:color w:val="000000"/>
                <w:sz w:val="16"/>
                <w:szCs w:val="16"/>
              </w:rPr>
              <w:t>0.5</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2A325B" w14:textId="77777777" w:rsidR="00F07988" w:rsidRPr="00F07988" w:rsidRDefault="00F07988" w:rsidP="00F07988">
            <w:pPr>
              <w:jc w:val="center"/>
              <w:rPr>
                <w:rFonts w:cs="Arial"/>
                <w:sz w:val="16"/>
                <w:szCs w:val="16"/>
              </w:rPr>
            </w:pPr>
            <w:r w:rsidRPr="00F07988">
              <w:rPr>
                <w:rFonts w:cs="Arial"/>
                <w:color w:val="000000"/>
                <w:sz w:val="16"/>
                <w:szCs w:val="16"/>
              </w:rPr>
              <w:t>1.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DA90A4" w14:textId="77777777" w:rsidR="00F07988" w:rsidRPr="00F07988" w:rsidRDefault="00F07988" w:rsidP="00F07988">
            <w:pPr>
              <w:jc w:val="center"/>
              <w:rPr>
                <w:rFonts w:cs="Arial"/>
                <w:sz w:val="16"/>
                <w:szCs w:val="16"/>
              </w:rPr>
            </w:pPr>
            <w:r w:rsidRPr="00F07988">
              <w:rPr>
                <w:rFonts w:cs="Arial"/>
                <w:color w:val="000000"/>
                <w:sz w:val="16"/>
                <w:szCs w:val="16"/>
              </w:rPr>
              <w:t>0.7</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EBDDA2" w14:textId="77777777" w:rsidR="00F07988" w:rsidRPr="00F07988" w:rsidRDefault="00F07988" w:rsidP="00F07988">
            <w:pPr>
              <w:jc w:val="center"/>
              <w:rPr>
                <w:rFonts w:cs="Arial"/>
                <w:sz w:val="16"/>
                <w:szCs w:val="16"/>
              </w:rPr>
            </w:pPr>
            <w:r w:rsidRPr="00F07988">
              <w:rPr>
                <w:rFonts w:cs="Arial"/>
                <w:color w:val="000000"/>
                <w:sz w:val="16"/>
                <w:szCs w:val="16"/>
              </w:rPr>
              <w:t>0.6</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A28C03" w14:textId="77777777" w:rsidR="00F07988" w:rsidRPr="00F07988" w:rsidRDefault="00F07988" w:rsidP="00F07988">
            <w:pPr>
              <w:jc w:val="center"/>
              <w:rPr>
                <w:rFonts w:cs="Arial"/>
                <w:sz w:val="16"/>
                <w:szCs w:val="16"/>
              </w:rPr>
            </w:pPr>
            <w:r w:rsidRPr="00F07988">
              <w:rPr>
                <w:rFonts w:cs="Arial"/>
                <w:color w:val="000000"/>
                <w:sz w:val="16"/>
                <w:szCs w:val="16"/>
              </w:rPr>
              <w:t>1.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E201D0" w14:textId="77777777" w:rsidR="00F07988" w:rsidRPr="00F07988" w:rsidRDefault="00F07988" w:rsidP="00F07988">
            <w:pPr>
              <w:jc w:val="center"/>
              <w:rPr>
                <w:rFonts w:cs="Arial"/>
                <w:sz w:val="16"/>
                <w:szCs w:val="16"/>
              </w:rPr>
            </w:pPr>
            <w:r w:rsidRPr="00F07988">
              <w:rPr>
                <w:rFonts w:cs="Arial"/>
                <w:color w:val="000000"/>
                <w:sz w:val="16"/>
                <w:szCs w:val="16"/>
              </w:rPr>
              <w:t>0.4</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6C87A5" w14:textId="77777777" w:rsidR="00F07988" w:rsidRPr="00F07988" w:rsidRDefault="00F07988" w:rsidP="00F07988">
            <w:pPr>
              <w:jc w:val="center"/>
              <w:rPr>
                <w:rFonts w:cs="Arial"/>
                <w:sz w:val="16"/>
                <w:szCs w:val="16"/>
              </w:rPr>
            </w:pPr>
            <w:r w:rsidRPr="00F07988">
              <w:rPr>
                <w:rFonts w:cs="Arial"/>
                <w:color w:val="000000"/>
                <w:sz w:val="16"/>
                <w:szCs w:val="16"/>
              </w:rPr>
              <w:t>0.4</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9C7AD0" w14:textId="77777777" w:rsidR="00F07988" w:rsidRPr="00F07988" w:rsidRDefault="00F07988" w:rsidP="00F07988">
            <w:pPr>
              <w:jc w:val="center"/>
              <w:rPr>
                <w:rFonts w:cs="Arial"/>
                <w:sz w:val="16"/>
                <w:szCs w:val="16"/>
              </w:rPr>
            </w:pPr>
            <w:r w:rsidRPr="00F07988">
              <w:rPr>
                <w:rFonts w:cs="Arial"/>
                <w:color w:val="000000"/>
                <w:sz w:val="16"/>
                <w:szCs w:val="16"/>
              </w:rPr>
              <w:t>0.4</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206E67" w14:textId="77777777" w:rsidR="00F07988" w:rsidRPr="00F07988" w:rsidRDefault="00F07988" w:rsidP="00F07988">
            <w:pPr>
              <w:jc w:val="center"/>
              <w:rPr>
                <w:rFonts w:cs="Arial"/>
                <w:sz w:val="16"/>
                <w:szCs w:val="16"/>
              </w:rPr>
            </w:pPr>
            <w:r w:rsidRPr="00F07988">
              <w:rPr>
                <w:rFonts w:cs="Arial"/>
                <w:color w:val="000000"/>
                <w:sz w:val="16"/>
                <w:szCs w:val="16"/>
              </w:rPr>
              <w:t>0.1</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385462" w14:textId="77777777" w:rsidR="00F07988" w:rsidRPr="00F07988" w:rsidRDefault="00F07988" w:rsidP="00F07988">
            <w:pPr>
              <w:jc w:val="center"/>
              <w:rPr>
                <w:rFonts w:cs="Arial"/>
                <w:sz w:val="16"/>
                <w:szCs w:val="16"/>
              </w:rPr>
            </w:pPr>
            <w:r w:rsidRPr="00F07988">
              <w:rPr>
                <w:rFonts w:cs="Arial"/>
                <w:color w:val="000000"/>
                <w:sz w:val="16"/>
                <w:szCs w:val="16"/>
              </w:rPr>
              <w:t>0.1</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0A3441" w14:textId="77777777" w:rsidR="00F07988" w:rsidRPr="00F07988" w:rsidRDefault="00F07988" w:rsidP="00F07988">
            <w:pPr>
              <w:jc w:val="center"/>
              <w:rPr>
                <w:rFonts w:cs="Arial"/>
                <w:sz w:val="16"/>
                <w:szCs w:val="16"/>
              </w:rPr>
            </w:pPr>
            <w:r w:rsidRPr="00F07988">
              <w:rPr>
                <w:rFonts w:cs="Arial"/>
                <w:color w:val="000000"/>
                <w:sz w:val="16"/>
                <w:szCs w:val="16"/>
              </w:rPr>
              <w:t>1.2</w:t>
            </w:r>
          </w:p>
        </w:tc>
        <w:tc>
          <w:tcPr>
            <w:tcW w:w="22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8376CE" w14:textId="77777777" w:rsidR="00F07988" w:rsidRPr="00F07988" w:rsidRDefault="00F07988" w:rsidP="00F07988">
            <w:pPr>
              <w:jc w:val="center"/>
              <w:rPr>
                <w:rFonts w:cs="Arial"/>
                <w:sz w:val="16"/>
                <w:szCs w:val="16"/>
              </w:rPr>
            </w:pPr>
            <w:r w:rsidRPr="00F07988">
              <w:rPr>
                <w:rFonts w:cs="Arial"/>
                <w:color w:val="000000"/>
                <w:sz w:val="16"/>
                <w:szCs w:val="16"/>
              </w:rPr>
              <w:t>0.3</w:t>
            </w:r>
          </w:p>
        </w:tc>
      </w:tr>
      <w:tr w:rsidR="00F07988" w:rsidRPr="00F07988" w14:paraId="27F5156B" w14:textId="77777777" w:rsidTr="00CB3717">
        <w:trPr>
          <w:trHeight w:val="20"/>
        </w:trPr>
        <w:tc>
          <w:tcPr>
            <w:tcW w:w="460" w:type="pct"/>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B379BC" w14:textId="77777777" w:rsidR="00F07988" w:rsidRPr="00F07988" w:rsidRDefault="00F07988" w:rsidP="00F07988">
            <w:pPr>
              <w:rPr>
                <w:rFonts w:cs="Arial"/>
                <w:sz w:val="16"/>
                <w:szCs w:val="16"/>
              </w:rPr>
            </w:pPr>
          </w:p>
        </w:tc>
        <w:tc>
          <w:tcPr>
            <w:tcW w:w="75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51D84B"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OConnell (124001B)</w:t>
            </w:r>
          </w:p>
        </w:tc>
        <w:tc>
          <w:tcPr>
            <w:tcW w:w="563"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E39B86" w14:textId="77777777" w:rsidR="00F07988" w:rsidRPr="00F07988" w:rsidRDefault="00F07988" w:rsidP="00F07988">
            <w:pPr>
              <w:jc w:val="center"/>
              <w:rPr>
                <w:rFonts w:cs="Arial"/>
                <w:sz w:val="16"/>
                <w:szCs w:val="16"/>
              </w:rPr>
            </w:pPr>
            <w:r w:rsidRPr="00F07988">
              <w:rPr>
                <w:rFonts w:cs="Arial"/>
                <w:color w:val="000000"/>
                <w:sz w:val="16"/>
                <w:szCs w:val="16"/>
              </w:rPr>
              <w:t>796,718</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D23B32" w14:textId="77777777" w:rsidR="00F07988" w:rsidRPr="00F07988" w:rsidRDefault="00F07988" w:rsidP="00F07988">
            <w:pPr>
              <w:jc w:val="center"/>
              <w:rPr>
                <w:rFonts w:cs="Arial"/>
                <w:sz w:val="16"/>
                <w:szCs w:val="16"/>
              </w:rPr>
            </w:pP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35CD00" w14:textId="77777777" w:rsidR="00F07988" w:rsidRPr="00F07988" w:rsidRDefault="00F07988" w:rsidP="00F07988">
            <w:pPr>
              <w:jc w:val="center"/>
              <w:rPr>
                <w:rFonts w:cs="Arial"/>
                <w:sz w:val="16"/>
                <w:szCs w:val="16"/>
              </w:rPr>
            </w:pPr>
            <w:r w:rsidRPr="00F07988">
              <w:rPr>
                <w:rFonts w:cs="Arial"/>
                <w:color w:val="000000"/>
                <w:sz w:val="16"/>
                <w:szCs w:val="16"/>
              </w:rPr>
              <w:t>0.8</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2A0638B1" w14:textId="77777777" w:rsidR="00F07988" w:rsidRPr="00F07988" w:rsidRDefault="00F07988" w:rsidP="00F07988">
            <w:pPr>
              <w:jc w:val="center"/>
              <w:rPr>
                <w:rFonts w:cs="Arial"/>
                <w:sz w:val="16"/>
                <w:szCs w:val="16"/>
              </w:rPr>
            </w:pPr>
            <w:r w:rsidRPr="00F07988">
              <w:rPr>
                <w:rFonts w:cs="Arial"/>
                <w:color w:val="000000"/>
                <w:sz w:val="16"/>
                <w:szCs w:val="16"/>
              </w:rPr>
              <w:t>1.6</w:t>
            </w:r>
          </w:p>
        </w:tc>
        <w:tc>
          <w:tcPr>
            <w:tcW w:w="230" w:type="pct"/>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4BB9A0E9" w14:textId="77777777" w:rsidR="00F07988" w:rsidRPr="00F07988" w:rsidRDefault="00F07988" w:rsidP="00F07988">
            <w:pPr>
              <w:jc w:val="center"/>
              <w:rPr>
                <w:rFonts w:cs="Arial"/>
                <w:sz w:val="16"/>
                <w:szCs w:val="16"/>
              </w:rPr>
            </w:pPr>
            <w:r w:rsidRPr="00F07988">
              <w:rPr>
                <w:rFonts w:cs="Arial"/>
                <w:color w:val="000000"/>
                <w:sz w:val="16"/>
                <w:szCs w:val="16"/>
              </w:rPr>
              <w:t>2.3</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2B5EF6D8" w14:textId="77777777" w:rsidR="00F07988" w:rsidRPr="00F07988" w:rsidRDefault="00F07988" w:rsidP="00F07988">
            <w:pPr>
              <w:jc w:val="center"/>
              <w:rPr>
                <w:rFonts w:cs="Arial"/>
                <w:sz w:val="16"/>
                <w:szCs w:val="16"/>
              </w:rPr>
            </w:pPr>
            <w:r w:rsidRPr="00F07988">
              <w:rPr>
                <w:rFonts w:cs="Arial"/>
                <w:color w:val="000000"/>
                <w:sz w:val="16"/>
                <w:szCs w:val="16"/>
              </w:rPr>
              <w:t>1.7</w:t>
            </w:r>
          </w:p>
        </w:tc>
        <w:tc>
          <w:tcPr>
            <w:tcW w:w="230" w:type="pct"/>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75307B08" w14:textId="77777777" w:rsidR="00F07988" w:rsidRPr="00F07988" w:rsidRDefault="00F07988" w:rsidP="00F07988">
            <w:pPr>
              <w:jc w:val="center"/>
              <w:rPr>
                <w:rFonts w:cs="Arial"/>
                <w:sz w:val="16"/>
                <w:szCs w:val="16"/>
              </w:rPr>
            </w:pPr>
            <w:r w:rsidRPr="00F07988">
              <w:rPr>
                <w:rFonts w:cs="Arial"/>
                <w:color w:val="000000"/>
                <w:sz w:val="16"/>
                <w:szCs w:val="16"/>
              </w:rPr>
              <w:t>2.9</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ECD572" w14:textId="77777777" w:rsidR="00F07988" w:rsidRPr="00F07988" w:rsidRDefault="00F07988" w:rsidP="00F07988">
            <w:pPr>
              <w:jc w:val="center"/>
              <w:rPr>
                <w:rFonts w:cs="Arial"/>
                <w:sz w:val="16"/>
                <w:szCs w:val="16"/>
              </w:rPr>
            </w:pPr>
            <w:r w:rsidRPr="00F07988">
              <w:rPr>
                <w:rFonts w:cs="Arial"/>
                <w:color w:val="000000"/>
                <w:sz w:val="16"/>
                <w:szCs w:val="16"/>
              </w:rPr>
              <w:t>5.2</w:t>
            </w:r>
          </w:p>
        </w:tc>
        <w:tc>
          <w:tcPr>
            <w:tcW w:w="230" w:type="pct"/>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1BC553DA" w14:textId="77777777" w:rsidR="00F07988" w:rsidRPr="00F07988" w:rsidRDefault="00F07988" w:rsidP="00F07988">
            <w:pPr>
              <w:jc w:val="center"/>
              <w:rPr>
                <w:rFonts w:cs="Arial"/>
                <w:sz w:val="16"/>
                <w:szCs w:val="16"/>
              </w:rPr>
            </w:pPr>
            <w:r w:rsidRPr="00F07988">
              <w:rPr>
                <w:rFonts w:cs="Arial"/>
                <w:color w:val="000000"/>
                <w:sz w:val="16"/>
                <w:szCs w:val="16"/>
              </w:rPr>
              <w:t>2.4</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2E9913" w14:textId="77777777" w:rsidR="00F07988" w:rsidRPr="00F07988" w:rsidRDefault="00F07988" w:rsidP="00F07988">
            <w:pPr>
              <w:jc w:val="center"/>
              <w:rPr>
                <w:rFonts w:cs="Arial"/>
                <w:sz w:val="16"/>
                <w:szCs w:val="16"/>
              </w:rPr>
            </w:pPr>
            <w:r w:rsidRPr="00F07988">
              <w:rPr>
                <w:rFonts w:cs="Arial"/>
                <w:color w:val="000000"/>
                <w:sz w:val="16"/>
                <w:szCs w:val="16"/>
              </w:rPr>
              <w:t>1.0</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B367AA" w14:textId="77777777" w:rsidR="00F07988" w:rsidRPr="00F07988" w:rsidRDefault="00F07988" w:rsidP="00F07988">
            <w:pPr>
              <w:jc w:val="center"/>
              <w:rPr>
                <w:rFonts w:cs="Arial"/>
                <w:sz w:val="16"/>
                <w:szCs w:val="16"/>
              </w:rPr>
            </w:pPr>
            <w:r w:rsidRPr="00F07988">
              <w:rPr>
                <w:rFonts w:cs="Arial"/>
                <w:color w:val="000000"/>
                <w:sz w:val="16"/>
                <w:szCs w:val="16"/>
              </w:rPr>
              <w:t>0.8</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9C9EAD" w14:textId="77777777" w:rsidR="00F07988" w:rsidRPr="00F07988" w:rsidRDefault="00F07988" w:rsidP="00F07988">
            <w:pPr>
              <w:jc w:val="center"/>
              <w:rPr>
                <w:rFonts w:cs="Arial"/>
                <w:sz w:val="16"/>
                <w:szCs w:val="16"/>
              </w:rPr>
            </w:pPr>
            <w:r w:rsidRPr="00F07988">
              <w:rPr>
                <w:rFonts w:cs="Arial"/>
                <w:color w:val="000000"/>
                <w:sz w:val="16"/>
                <w:szCs w:val="16"/>
              </w:rPr>
              <w:t>0.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803C59" w14:textId="77777777" w:rsidR="00F07988" w:rsidRPr="00F07988" w:rsidRDefault="00F07988" w:rsidP="00F07988">
            <w:pPr>
              <w:jc w:val="center"/>
              <w:rPr>
                <w:rFonts w:cs="Arial"/>
                <w:sz w:val="16"/>
                <w:szCs w:val="16"/>
              </w:rPr>
            </w:pPr>
            <w:r w:rsidRPr="00F07988">
              <w:rPr>
                <w:rFonts w:cs="Arial"/>
                <w:color w:val="000000"/>
                <w:sz w:val="16"/>
                <w:szCs w:val="16"/>
              </w:rPr>
              <w:t>0.4</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0897F295" w14:textId="77777777" w:rsidR="00F07988" w:rsidRPr="00F07988" w:rsidRDefault="00F07988" w:rsidP="00F07988">
            <w:pPr>
              <w:jc w:val="center"/>
              <w:rPr>
                <w:rFonts w:cs="Arial"/>
                <w:sz w:val="16"/>
                <w:szCs w:val="16"/>
              </w:rPr>
            </w:pPr>
            <w:r w:rsidRPr="00F07988">
              <w:rPr>
                <w:rFonts w:cs="Arial"/>
                <w:color w:val="000000"/>
                <w:sz w:val="16"/>
                <w:szCs w:val="16"/>
              </w:rPr>
              <w:t>1.9</w:t>
            </w:r>
          </w:p>
        </w:tc>
        <w:tc>
          <w:tcPr>
            <w:tcW w:w="22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420636" w14:textId="77777777" w:rsidR="00F07988" w:rsidRPr="00F07988" w:rsidRDefault="00F07988" w:rsidP="00F07988">
            <w:pPr>
              <w:jc w:val="center"/>
              <w:rPr>
                <w:rFonts w:cs="Arial"/>
                <w:sz w:val="16"/>
                <w:szCs w:val="16"/>
              </w:rPr>
            </w:pPr>
            <w:r w:rsidRPr="00F07988">
              <w:rPr>
                <w:rFonts w:cs="Arial"/>
                <w:color w:val="000000"/>
                <w:sz w:val="16"/>
                <w:szCs w:val="16"/>
              </w:rPr>
              <w:t>0.6</w:t>
            </w:r>
          </w:p>
        </w:tc>
      </w:tr>
      <w:tr w:rsidR="00F07988" w:rsidRPr="00F07988" w14:paraId="67DB7775" w14:textId="77777777" w:rsidTr="00CB3717">
        <w:trPr>
          <w:trHeight w:val="20"/>
        </w:trPr>
        <w:tc>
          <w:tcPr>
            <w:tcW w:w="460" w:type="pct"/>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436E82" w14:textId="77777777" w:rsidR="00F07988" w:rsidRPr="00F07988" w:rsidRDefault="00F07988" w:rsidP="00F07988">
            <w:pPr>
              <w:rPr>
                <w:rFonts w:cs="Arial"/>
                <w:sz w:val="16"/>
                <w:szCs w:val="16"/>
              </w:rPr>
            </w:pPr>
          </w:p>
        </w:tc>
        <w:tc>
          <w:tcPr>
            <w:tcW w:w="75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F33364"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Pioneer (125007A)</w:t>
            </w:r>
          </w:p>
        </w:tc>
        <w:tc>
          <w:tcPr>
            <w:tcW w:w="563"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0745B7" w14:textId="77777777" w:rsidR="00F07988" w:rsidRPr="00F07988" w:rsidRDefault="00F07988" w:rsidP="00F07988">
            <w:pPr>
              <w:jc w:val="center"/>
              <w:rPr>
                <w:rFonts w:cs="Arial"/>
                <w:sz w:val="16"/>
                <w:szCs w:val="16"/>
              </w:rPr>
            </w:pPr>
            <w:r w:rsidRPr="00F07988">
              <w:rPr>
                <w:rFonts w:cs="Arial"/>
                <w:color w:val="000000"/>
                <w:sz w:val="16"/>
                <w:szCs w:val="16"/>
              </w:rPr>
              <w:t>776,984</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0A6329" w14:textId="77777777" w:rsidR="00F07988" w:rsidRPr="00F07988" w:rsidRDefault="00F07988" w:rsidP="00F07988">
            <w:pPr>
              <w:jc w:val="center"/>
              <w:rPr>
                <w:rFonts w:cs="Arial"/>
                <w:sz w:val="16"/>
                <w:szCs w:val="16"/>
              </w:rPr>
            </w:pPr>
            <w:r w:rsidRPr="00F07988">
              <w:rPr>
                <w:rFonts w:cs="Arial"/>
                <w:color w:val="000000"/>
                <w:sz w:val="16"/>
                <w:szCs w:val="16"/>
              </w:rPr>
              <w:t>0.3</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8AE208" w14:textId="77777777" w:rsidR="00F07988" w:rsidRPr="00F07988" w:rsidRDefault="00F07988" w:rsidP="00F07988">
            <w:pPr>
              <w:jc w:val="center"/>
              <w:rPr>
                <w:rFonts w:cs="Arial"/>
                <w:sz w:val="16"/>
                <w:szCs w:val="16"/>
              </w:rPr>
            </w:pPr>
            <w:r w:rsidRPr="00F07988">
              <w:rPr>
                <w:rFonts w:cs="Arial"/>
                <w:color w:val="000000"/>
                <w:sz w:val="16"/>
                <w:szCs w:val="16"/>
              </w:rPr>
              <w:t>0.1</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0E00FC" w14:textId="77777777" w:rsidR="00F07988" w:rsidRPr="00F07988" w:rsidRDefault="00F07988" w:rsidP="00F07988">
            <w:pPr>
              <w:jc w:val="center"/>
              <w:rPr>
                <w:rFonts w:cs="Arial"/>
                <w:sz w:val="16"/>
                <w:szCs w:val="16"/>
              </w:rPr>
            </w:pPr>
            <w:r w:rsidRPr="00F07988">
              <w:rPr>
                <w:rFonts w:cs="Arial"/>
                <w:color w:val="000000"/>
                <w:sz w:val="16"/>
                <w:szCs w:val="16"/>
              </w:rPr>
              <w:t>1.0</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6C48803D" w14:textId="77777777" w:rsidR="00F07988" w:rsidRPr="00F07988" w:rsidRDefault="00F07988" w:rsidP="00F07988">
            <w:pPr>
              <w:jc w:val="center"/>
              <w:rPr>
                <w:rFonts w:cs="Arial"/>
                <w:sz w:val="16"/>
                <w:szCs w:val="16"/>
              </w:rPr>
            </w:pPr>
            <w:r w:rsidRPr="00F07988">
              <w:rPr>
                <w:rFonts w:cs="Arial"/>
                <w:color w:val="000000"/>
                <w:sz w:val="16"/>
                <w:szCs w:val="16"/>
              </w:rPr>
              <w:t>1.8</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6C82F2" w14:textId="77777777" w:rsidR="00F07988" w:rsidRPr="00F07988" w:rsidRDefault="00F07988" w:rsidP="00F07988">
            <w:pPr>
              <w:jc w:val="center"/>
              <w:rPr>
                <w:rFonts w:cs="Arial"/>
                <w:sz w:val="16"/>
                <w:szCs w:val="16"/>
              </w:rPr>
            </w:pPr>
            <w:r w:rsidRPr="00F07988">
              <w:rPr>
                <w:rFonts w:cs="Arial"/>
                <w:color w:val="000000"/>
                <w:sz w:val="16"/>
                <w:szCs w:val="16"/>
              </w:rPr>
              <w:t>1.2</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41E84F36" w14:textId="77777777" w:rsidR="00F07988" w:rsidRPr="00F07988" w:rsidRDefault="00F07988" w:rsidP="00F07988">
            <w:pPr>
              <w:jc w:val="center"/>
              <w:rPr>
                <w:rFonts w:cs="Arial"/>
                <w:sz w:val="16"/>
                <w:szCs w:val="16"/>
              </w:rPr>
            </w:pPr>
            <w:r w:rsidRPr="00F07988">
              <w:rPr>
                <w:rFonts w:cs="Arial"/>
                <w:color w:val="000000"/>
                <w:sz w:val="16"/>
                <w:szCs w:val="16"/>
              </w:rPr>
              <w:t>1.7</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0833A788" w14:textId="77777777" w:rsidR="00F07988" w:rsidRPr="00F07988" w:rsidRDefault="00F07988" w:rsidP="00F07988">
            <w:pPr>
              <w:jc w:val="center"/>
              <w:rPr>
                <w:rFonts w:cs="Arial"/>
                <w:sz w:val="16"/>
                <w:szCs w:val="16"/>
              </w:rPr>
            </w:pPr>
            <w:r w:rsidRPr="00F07988">
              <w:rPr>
                <w:rFonts w:cs="Arial"/>
                <w:color w:val="000000"/>
                <w:sz w:val="16"/>
                <w:szCs w:val="16"/>
              </w:rPr>
              <w:t>4.7</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40AEC8E0" w14:textId="77777777" w:rsidR="00F07988" w:rsidRPr="00F07988" w:rsidRDefault="00F07988" w:rsidP="00F07988">
            <w:pPr>
              <w:jc w:val="center"/>
              <w:rPr>
                <w:rFonts w:cs="Arial"/>
                <w:sz w:val="16"/>
                <w:szCs w:val="16"/>
              </w:rPr>
            </w:pPr>
            <w:r w:rsidRPr="00F07988">
              <w:rPr>
                <w:rFonts w:cs="Arial"/>
                <w:color w:val="000000"/>
                <w:sz w:val="16"/>
                <w:szCs w:val="16"/>
              </w:rPr>
              <w:t>1.9</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5D0342" w14:textId="77777777" w:rsidR="00F07988" w:rsidRPr="00F07988" w:rsidRDefault="00F07988" w:rsidP="00F07988">
            <w:pPr>
              <w:jc w:val="center"/>
              <w:rPr>
                <w:rFonts w:cs="Arial"/>
                <w:sz w:val="16"/>
                <w:szCs w:val="16"/>
              </w:rPr>
            </w:pPr>
            <w:r w:rsidRPr="00F07988">
              <w:rPr>
                <w:rFonts w:cs="Arial"/>
                <w:color w:val="000000"/>
                <w:sz w:val="16"/>
                <w:szCs w:val="16"/>
              </w:rPr>
              <w:t>1.3</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52B232" w14:textId="77777777" w:rsidR="00F07988" w:rsidRPr="00F07988" w:rsidRDefault="00F07988" w:rsidP="00F07988">
            <w:pPr>
              <w:jc w:val="center"/>
              <w:rPr>
                <w:rFonts w:cs="Arial"/>
                <w:sz w:val="16"/>
                <w:szCs w:val="16"/>
              </w:rPr>
            </w:pPr>
            <w:r w:rsidRPr="00F07988">
              <w:rPr>
                <w:rFonts w:cs="Arial"/>
                <w:color w:val="000000"/>
                <w:sz w:val="16"/>
                <w:szCs w:val="16"/>
              </w:rPr>
              <w:t>0.7</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8B2358" w14:textId="77777777" w:rsidR="00F07988" w:rsidRPr="00F07988" w:rsidRDefault="00F07988" w:rsidP="00F07988">
            <w:pPr>
              <w:jc w:val="center"/>
              <w:rPr>
                <w:rFonts w:cs="Arial"/>
                <w:sz w:val="16"/>
                <w:szCs w:val="16"/>
              </w:rPr>
            </w:pPr>
            <w:r w:rsidRPr="00F07988">
              <w:rPr>
                <w:rFonts w:cs="Arial"/>
                <w:color w:val="000000"/>
                <w:sz w:val="16"/>
                <w:szCs w:val="16"/>
              </w:rPr>
              <w:t>0.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D7D87B" w14:textId="77777777" w:rsidR="00F07988" w:rsidRPr="00F07988" w:rsidRDefault="00F07988" w:rsidP="00F07988">
            <w:pPr>
              <w:jc w:val="center"/>
              <w:rPr>
                <w:rFonts w:cs="Arial"/>
                <w:sz w:val="16"/>
                <w:szCs w:val="16"/>
              </w:rPr>
            </w:pPr>
            <w:r w:rsidRPr="00F07988">
              <w:rPr>
                <w:rFonts w:cs="Arial"/>
                <w:color w:val="000000"/>
                <w:sz w:val="16"/>
                <w:szCs w:val="16"/>
              </w:rPr>
              <w:t>0.6</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5198EE01" w14:textId="77777777" w:rsidR="00F07988" w:rsidRPr="00F07988" w:rsidRDefault="00F07988" w:rsidP="00F07988">
            <w:pPr>
              <w:jc w:val="center"/>
              <w:rPr>
                <w:rFonts w:cs="Arial"/>
                <w:sz w:val="16"/>
                <w:szCs w:val="16"/>
              </w:rPr>
            </w:pPr>
            <w:r w:rsidRPr="00F07988">
              <w:rPr>
                <w:rFonts w:cs="Arial"/>
                <w:color w:val="000000"/>
                <w:sz w:val="16"/>
                <w:szCs w:val="16"/>
              </w:rPr>
              <w:t>1.7</w:t>
            </w:r>
          </w:p>
        </w:tc>
        <w:tc>
          <w:tcPr>
            <w:tcW w:w="22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EF77FF" w14:textId="77777777" w:rsidR="00F07988" w:rsidRPr="00F07988" w:rsidRDefault="00F07988" w:rsidP="00F07988">
            <w:pPr>
              <w:jc w:val="center"/>
              <w:rPr>
                <w:rFonts w:cs="Arial"/>
                <w:sz w:val="16"/>
                <w:szCs w:val="16"/>
              </w:rPr>
            </w:pPr>
            <w:r w:rsidRPr="00F07988">
              <w:rPr>
                <w:rFonts w:cs="Arial"/>
                <w:color w:val="000000"/>
                <w:sz w:val="16"/>
                <w:szCs w:val="16"/>
              </w:rPr>
              <w:t>0.3</w:t>
            </w:r>
          </w:p>
        </w:tc>
      </w:tr>
      <w:tr w:rsidR="00F07988" w:rsidRPr="00F07988" w14:paraId="60CC2F21" w14:textId="77777777" w:rsidTr="00CB3717">
        <w:trPr>
          <w:trHeight w:val="20"/>
        </w:trPr>
        <w:tc>
          <w:tcPr>
            <w:tcW w:w="460" w:type="pct"/>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82AD3A" w14:textId="77777777" w:rsidR="00F07988" w:rsidRPr="00F07988" w:rsidRDefault="00F07988" w:rsidP="00F07988">
            <w:pPr>
              <w:rPr>
                <w:rFonts w:cs="Arial"/>
                <w:sz w:val="16"/>
                <w:szCs w:val="16"/>
              </w:rPr>
            </w:pPr>
          </w:p>
        </w:tc>
        <w:tc>
          <w:tcPr>
            <w:tcW w:w="75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3C6F39"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Sandy (126001A)</w:t>
            </w:r>
          </w:p>
        </w:tc>
        <w:tc>
          <w:tcPr>
            <w:tcW w:w="563"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83BFCB" w14:textId="77777777" w:rsidR="00F07988" w:rsidRPr="00F07988" w:rsidRDefault="00F07988" w:rsidP="00F07988">
            <w:pPr>
              <w:jc w:val="center"/>
              <w:rPr>
                <w:rFonts w:cs="Arial"/>
                <w:sz w:val="16"/>
                <w:szCs w:val="16"/>
              </w:rPr>
            </w:pPr>
            <w:r w:rsidRPr="00F07988">
              <w:rPr>
                <w:rFonts w:cs="Arial"/>
                <w:color w:val="000000"/>
                <w:sz w:val="16"/>
                <w:szCs w:val="16"/>
              </w:rPr>
              <w:t>1,052,831</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61794D" w14:textId="77777777" w:rsidR="00F07988" w:rsidRPr="00F07988" w:rsidRDefault="00F07988" w:rsidP="00F07988">
            <w:pPr>
              <w:jc w:val="center"/>
              <w:rPr>
                <w:rFonts w:cs="Arial"/>
                <w:sz w:val="16"/>
                <w:szCs w:val="16"/>
              </w:rPr>
            </w:pPr>
            <w:r w:rsidRPr="00F07988">
              <w:rPr>
                <w:rFonts w:cs="Arial"/>
                <w:color w:val="000000"/>
                <w:sz w:val="16"/>
                <w:szCs w:val="16"/>
              </w:rPr>
              <w:t>0.5</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7785C4" w14:textId="77777777" w:rsidR="00F07988" w:rsidRPr="00F07988" w:rsidRDefault="00F07988" w:rsidP="00F07988">
            <w:pPr>
              <w:jc w:val="center"/>
              <w:rPr>
                <w:rFonts w:cs="Arial"/>
                <w:sz w:val="16"/>
                <w:szCs w:val="16"/>
              </w:rPr>
            </w:pPr>
            <w:r w:rsidRPr="00F07988">
              <w:rPr>
                <w:rFonts w:cs="Arial"/>
                <w:color w:val="000000"/>
                <w:sz w:val="16"/>
                <w:szCs w:val="16"/>
              </w:rPr>
              <w:t>0.0</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53A7B7" w14:textId="77777777" w:rsidR="00F07988" w:rsidRPr="00F07988" w:rsidRDefault="00F07988" w:rsidP="00F07988">
            <w:pPr>
              <w:jc w:val="center"/>
              <w:rPr>
                <w:rFonts w:cs="Arial"/>
                <w:sz w:val="16"/>
                <w:szCs w:val="16"/>
              </w:rPr>
            </w:pPr>
            <w:r w:rsidRPr="00F07988">
              <w:rPr>
                <w:rFonts w:cs="Arial"/>
                <w:color w:val="000000"/>
                <w:sz w:val="16"/>
                <w:szCs w:val="16"/>
              </w:rPr>
              <w:t>1.2</w:t>
            </w:r>
          </w:p>
        </w:tc>
        <w:tc>
          <w:tcPr>
            <w:tcW w:w="230" w:type="pct"/>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6555E674" w14:textId="77777777" w:rsidR="00F07988" w:rsidRPr="00F07988" w:rsidRDefault="00F07988" w:rsidP="00F07988">
            <w:pPr>
              <w:jc w:val="center"/>
              <w:rPr>
                <w:rFonts w:cs="Arial"/>
                <w:sz w:val="16"/>
                <w:szCs w:val="16"/>
              </w:rPr>
            </w:pPr>
            <w:r w:rsidRPr="00F07988">
              <w:rPr>
                <w:rFonts w:cs="Arial"/>
                <w:color w:val="000000"/>
                <w:sz w:val="16"/>
                <w:szCs w:val="16"/>
              </w:rPr>
              <w:t>2.7</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76DB37" w14:textId="77777777" w:rsidR="00F07988" w:rsidRPr="00F07988" w:rsidRDefault="00F07988" w:rsidP="00F07988">
            <w:pPr>
              <w:jc w:val="center"/>
              <w:rPr>
                <w:rFonts w:cs="Arial"/>
                <w:sz w:val="16"/>
                <w:szCs w:val="16"/>
              </w:rPr>
            </w:pPr>
            <w:r w:rsidRPr="00F07988">
              <w:rPr>
                <w:rFonts w:cs="Arial"/>
                <w:color w:val="000000"/>
                <w:sz w:val="16"/>
                <w:szCs w:val="16"/>
              </w:rPr>
              <w:t>1.4</w:t>
            </w:r>
          </w:p>
        </w:tc>
        <w:tc>
          <w:tcPr>
            <w:tcW w:w="230" w:type="pct"/>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09C4961D" w14:textId="77777777" w:rsidR="00F07988" w:rsidRPr="00F07988" w:rsidRDefault="00F07988" w:rsidP="00F07988">
            <w:pPr>
              <w:jc w:val="center"/>
              <w:rPr>
                <w:rFonts w:cs="Arial"/>
                <w:sz w:val="16"/>
                <w:szCs w:val="16"/>
              </w:rPr>
            </w:pPr>
            <w:r w:rsidRPr="00F07988">
              <w:rPr>
                <w:rFonts w:cs="Arial"/>
                <w:color w:val="000000"/>
                <w:sz w:val="16"/>
                <w:szCs w:val="16"/>
              </w:rPr>
              <w:t>2.8</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5BF94CD" w14:textId="77777777" w:rsidR="00F07988" w:rsidRPr="00F07988" w:rsidRDefault="00F07988" w:rsidP="00F07988">
            <w:pPr>
              <w:jc w:val="center"/>
              <w:rPr>
                <w:rFonts w:cs="Arial"/>
                <w:sz w:val="16"/>
                <w:szCs w:val="16"/>
              </w:rPr>
            </w:pPr>
            <w:r w:rsidRPr="00F07988">
              <w:rPr>
                <w:rFonts w:cs="Arial"/>
                <w:color w:val="000000"/>
                <w:sz w:val="16"/>
                <w:szCs w:val="16"/>
              </w:rPr>
              <w:t>4.6</w:t>
            </w:r>
          </w:p>
        </w:tc>
        <w:tc>
          <w:tcPr>
            <w:tcW w:w="230" w:type="pct"/>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31BC5424" w14:textId="77777777" w:rsidR="00F07988" w:rsidRPr="00F07988" w:rsidRDefault="00F07988" w:rsidP="00F07988">
            <w:pPr>
              <w:jc w:val="center"/>
              <w:rPr>
                <w:rFonts w:cs="Arial"/>
                <w:sz w:val="16"/>
                <w:szCs w:val="16"/>
              </w:rPr>
            </w:pPr>
            <w:r w:rsidRPr="00F07988">
              <w:rPr>
                <w:rFonts w:cs="Arial"/>
                <w:color w:val="000000"/>
                <w:sz w:val="16"/>
                <w:szCs w:val="16"/>
              </w:rPr>
              <w:t>2.7</w:t>
            </w:r>
          </w:p>
        </w:tc>
        <w:tc>
          <w:tcPr>
            <w:tcW w:w="230" w:type="pct"/>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20F4B07D" w14:textId="77777777" w:rsidR="00F07988" w:rsidRPr="00F07988" w:rsidRDefault="00F07988" w:rsidP="00F07988">
            <w:pPr>
              <w:jc w:val="center"/>
              <w:rPr>
                <w:rFonts w:cs="Arial"/>
                <w:sz w:val="16"/>
                <w:szCs w:val="16"/>
              </w:rPr>
            </w:pPr>
            <w:r w:rsidRPr="00F07988">
              <w:rPr>
                <w:rFonts w:cs="Arial"/>
                <w:color w:val="000000"/>
                <w:sz w:val="16"/>
                <w:szCs w:val="16"/>
              </w:rPr>
              <w:t>1.9</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2362DB" w14:textId="77777777" w:rsidR="00F07988" w:rsidRPr="00F07988" w:rsidRDefault="00F07988" w:rsidP="00F07988">
            <w:pPr>
              <w:jc w:val="center"/>
              <w:rPr>
                <w:rFonts w:cs="Arial"/>
                <w:sz w:val="16"/>
                <w:szCs w:val="16"/>
              </w:rPr>
            </w:pPr>
            <w:r w:rsidRPr="00F07988">
              <w:rPr>
                <w:rFonts w:cs="Arial"/>
                <w:color w:val="000000"/>
                <w:sz w:val="16"/>
                <w:szCs w:val="16"/>
              </w:rPr>
              <w:t>0.7</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945548" w14:textId="77777777" w:rsidR="00F07988" w:rsidRPr="00F07988" w:rsidRDefault="00F07988" w:rsidP="00F07988">
            <w:pPr>
              <w:jc w:val="center"/>
              <w:rPr>
                <w:rFonts w:cs="Arial"/>
                <w:sz w:val="16"/>
                <w:szCs w:val="16"/>
              </w:rPr>
            </w:pPr>
            <w:r w:rsidRPr="00F07988">
              <w:rPr>
                <w:rFonts w:cs="Arial"/>
                <w:color w:val="000000"/>
                <w:sz w:val="16"/>
                <w:szCs w:val="16"/>
              </w:rPr>
              <w:t>0.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98904F" w14:textId="77777777" w:rsidR="00F07988" w:rsidRPr="00F07988" w:rsidRDefault="00F07988" w:rsidP="00F07988">
            <w:pPr>
              <w:jc w:val="center"/>
              <w:rPr>
                <w:rFonts w:cs="Arial"/>
                <w:sz w:val="16"/>
                <w:szCs w:val="16"/>
              </w:rPr>
            </w:pPr>
            <w:r w:rsidRPr="00F07988">
              <w:rPr>
                <w:rFonts w:cs="Arial"/>
                <w:color w:val="000000"/>
                <w:sz w:val="16"/>
                <w:szCs w:val="16"/>
              </w:rPr>
              <w:t>0.8</w:t>
            </w:r>
          </w:p>
        </w:tc>
        <w:tc>
          <w:tcPr>
            <w:tcW w:w="230" w:type="pct"/>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7EE508ED" w14:textId="77777777" w:rsidR="00F07988" w:rsidRPr="00F07988" w:rsidRDefault="00F07988" w:rsidP="00F07988">
            <w:pPr>
              <w:jc w:val="center"/>
              <w:rPr>
                <w:rFonts w:cs="Arial"/>
                <w:sz w:val="16"/>
                <w:szCs w:val="16"/>
              </w:rPr>
            </w:pPr>
            <w:r w:rsidRPr="00F07988">
              <w:rPr>
                <w:rFonts w:cs="Arial"/>
                <w:color w:val="000000"/>
                <w:sz w:val="16"/>
                <w:szCs w:val="16"/>
              </w:rPr>
              <w:t>2.5</w:t>
            </w:r>
          </w:p>
        </w:tc>
        <w:tc>
          <w:tcPr>
            <w:tcW w:w="22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947152" w14:textId="77777777" w:rsidR="00F07988" w:rsidRPr="00F07988" w:rsidRDefault="00F07988" w:rsidP="00F07988">
            <w:pPr>
              <w:jc w:val="center"/>
              <w:rPr>
                <w:rFonts w:cs="Arial"/>
                <w:sz w:val="16"/>
                <w:szCs w:val="16"/>
              </w:rPr>
            </w:pPr>
            <w:r w:rsidRPr="00F07988">
              <w:rPr>
                <w:rFonts w:cs="Arial"/>
                <w:color w:val="000000"/>
                <w:sz w:val="16"/>
                <w:szCs w:val="16"/>
              </w:rPr>
              <w:t>0.3</w:t>
            </w:r>
          </w:p>
        </w:tc>
      </w:tr>
      <w:tr w:rsidR="00F07988" w:rsidRPr="00F07988" w14:paraId="7074D967" w14:textId="77777777" w:rsidTr="00CB3717">
        <w:trPr>
          <w:trHeight w:val="20"/>
        </w:trPr>
        <w:tc>
          <w:tcPr>
            <w:tcW w:w="460" w:type="pct"/>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38E4C0"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Fitzroy</w:t>
            </w:r>
          </w:p>
        </w:tc>
        <w:tc>
          <w:tcPr>
            <w:tcW w:w="75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AC5278"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Fitzroy (130005A)</w:t>
            </w:r>
          </w:p>
        </w:tc>
        <w:tc>
          <w:tcPr>
            <w:tcW w:w="563"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E4B2B1" w14:textId="77777777" w:rsidR="00F07988" w:rsidRPr="00F07988" w:rsidRDefault="00F07988" w:rsidP="00F07988">
            <w:pPr>
              <w:jc w:val="center"/>
              <w:rPr>
                <w:rFonts w:cs="Arial"/>
                <w:sz w:val="16"/>
                <w:szCs w:val="16"/>
              </w:rPr>
            </w:pPr>
            <w:r w:rsidRPr="00F07988">
              <w:rPr>
                <w:rFonts w:cs="Arial"/>
                <w:color w:val="000000"/>
                <w:sz w:val="16"/>
                <w:szCs w:val="16"/>
              </w:rPr>
              <w:t>2,852,306</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A7F5C2" w14:textId="77777777" w:rsidR="00F07988" w:rsidRPr="00F07988" w:rsidRDefault="00F07988" w:rsidP="00F07988">
            <w:pPr>
              <w:jc w:val="center"/>
              <w:rPr>
                <w:rFonts w:cs="Arial"/>
                <w:sz w:val="16"/>
                <w:szCs w:val="16"/>
              </w:rPr>
            </w:pPr>
            <w:r w:rsidRPr="00F07988">
              <w:rPr>
                <w:rFonts w:cs="Arial"/>
                <w:color w:val="000000"/>
                <w:sz w:val="16"/>
                <w:szCs w:val="16"/>
              </w:rPr>
              <w:t>0.3</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8BFBED" w14:textId="77777777" w:rsidR="00F07988" w:rsidRPr="00F07988" w:rsidRDefault="00F07988" w:rsidP="00F07988">
            <w:pPr>
              <w:jc w:val="center"/>
              <w:rPr>
                <w:rFonts w:cs="Arial"/>
                <w:sz w:val="16"/>
                <w:szCs w:val="16"/>
              </w:rPr>
            </w:pPr>
            <w:r w:rsidRPr="00F07988">
              <w:rPr>
                <w:rFonts w:cs="Arial"/>
                <w:color w:val="000000"/>
                <w:sz w:val="16"/>
                <w:szCs w:val="16"/>
              </w:rPr>
              <w:t>0.2</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4C94E0" w14:textId="77777777" w:rsidR="00F07988" w:rsidRPr="00F07988" w:rsidRDefault="00F07988" w:rsidP="00F07988">
            <w:pPr>
              <w:jc w:val="center"/>
              <w:rPr>
                <w:rFonts w:cs="Arial"/>
                <w:sz w:val="16"/>
                <w:szCs w:val="16"/>
              </w:rPr>
            </w:pPr>
            <w:r w:rsidRPr="00F07988">
              <w:rPr>
                <w:rFonts w:cs="Arial"/>
                <w:color w:val="000000"/>
                <w:sz w:val="16"/>
                <w:szCs w:val="16"/>
              </w:rPr>
              <w:t>0.4</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09F85728" w14:textId="77777777" w:rsidR="00F07988" w:rsidRPr="00F07988" w:rsidRDefault="00F07988" w:rsidP="00F07988">
            <w:pPr>
              <w:jc w:val="center"/>
              <w:rPr>
                <w:rFonts w:cs="Arial"/>
                <w:sz w:val="16"/>
                <w:szCs w:val="16"/>
              </w:rPr>
            </w:pPr>
            <w:r w:rsidRPr="00F07988">
              <w:rPr>
                <w:rFonts w:cs="Arial"/>
                <w:color w:val="000000"/>
                <w:sz w:val="16"/>
                <w:szCs w:val="16"/>
              </w:rPr>
              <w:t>4.4</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343DB9" w14:textId="77777777" w:rsidR="00F07988" w:rsidRPr="00F07988" w:rsidRDefault="00F07988" w:rsidP="00F07988">
            <w:pPr>
              <w:jc w:val="center"/>
              <w:rPr>
                <w:rFonts w:cs="Arial"/>
                <w:sz w:val="16"/>
                <w:szCs w:val="16"/>
              </w:rPr>
            </w:pPr>
            <w:r w:rsidRPr="00F07988">
              <w:rPr>
                <w:rFonts w:cs="Arial"/>
                <w:color w:val="000000"/>
                <w:sz w:val="16"/>
                <w:szCs w:val="16"/>
              </w:rPr>
              <w:t>0.7</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4A30B1C8" w14:textId="77777777" w:rsidR="00F07988" w:rsidRPr="00F07988" w:rsidRDefault="00F07988" w:rsidP="00F07988">
            <w:pPr>
              <w:jc w:val="center"/>
              <w:rPr>
                <w:rFonts w:cs="Arial"/>
                <w:sz w:val="16"/>
                <w:szCs w:val="16"/>
              </w:rPr>
            </w:pPr>
            <w:r w:rsidRPr="00F07988">
              <w:rPr>
                <w:rFonts w:cs="Arial"/>
                <w:color w:val="000000"/>
                <w:sz w:val="16"/>
                <w:szCs w:val="16"/>
              </w:rPr>
              <w:t>4.1</w:t>
            </w:r>
          </w:p>
        </w:tc>
        <w:tc>
          <w:tcPr>
            <w:tcW w:w="230" w:type="pct"/>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49211BC0" w14:textId="77777777" w:rsidR="00F07988" w:rsidRPr="00F07988" w:rsidRDefault="00F07988" w:rsidP="00F07988">
            <w:pPr>
              <w:jc w:val="center"/>
              <w:rPr>
                <w:rFonts w:cs="Arial"/>
                <w:sz w:val="16"/>
                <w:szCs w:val="16"/>
              </w:rPr>
            </w:pPr>
            <w:r w:rsidRPr="00F07988">
              <w:rPr>
                <w:rFonts w:cs="Arial"/>
                <w:color w:val="000000"/>
                <w:sz w:val="16"/>
                <w:szCs w:val="16"/>
              </w:rPr>
              <w:t>13.3</w:t>
            </w:r>
          </w:p>
        </w:tc>
        <w:tc>
          <w:tcPr>
            <w:tcW w:w="230" w:type="pct"/>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16326347" w14:textId="77777777" w:rsidR="00F07988" w:rsidRPr="00F07988" w:rsidRDefault="00F07988" w:rsidP="00F07988">
            <w:pPr>
              <w:jc w:val="center"/>
              <w:rPr>
                <w:rFonts w:cs="Arial"/>
                <w:sz w:val="16"/>
                <w:szCs w:val="16"/>
              </w:rPr>
            </w:pPr>
            <w:r w:rsidRPr="00F07988">
              <w:rPr>
                <w:rFonts w:cs="Arial"/>
                <w:color w:val="000000"/>
                <w:sz w:val="16"/>
                <w:szCs w:val="16"/>
              </w:rPr>
              <w:t>2.8</w:t>
            </w:r>
          </w:p>
        </w:tc>
        <w:tc>
          <w:tcPr>
            <w:tcW w:w="230" w:type="pct"/>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26175C0F" w14:textId="77777777" w:rsidR="00F07988" w:rsidRPr="00F07988" w:rsidRDefault="00F07988" w:rsidP="00F07988">
            <w:pPr>
              <w:jc w:val="center"/>
              <w:rPr>
                <w:rFonts w:cs="Arial"/>
                <w:sz w:val="16"/>
                <w:szCs w:val="16"/>
              </w:rPr>
            </w:pPr>
            <w:r w:rsidRPr="00F07988">
              <w:rPr>
                <w:rFonts w:cs="Arial"/>
                <w:color w:val="000000"/>
                <w:sz w:val="16"/>
                <w:szCs w:val="16"/>
              </w:rPr>
              <w:t>3.0</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3366F1" w14:textId="77777777" w:rsidR="00F07988" w:rsidRPr="00F07988" w:rsidRDefault="00F07988" w:rsidP="00F07988">
            <w:pPr>
              <w:jc w:val="center"/>
              <w:rPr>
                <w:rFonts w:cs="Arial"/>
                <w:sz w:val="16"/>
                <w:szCs w:val="16"/>
              </w:rPr>
            </w:pPr>
            <w:r w:rsidRPr="00F07988">
              <w:rPr>
                <w:rFonts w:cs="Arial"/>
                <w:color w:val="000000"/>
                <w:sz w:val="16"/>
                <w:szCs w:val="16"/>
              </w:rPr>
              <w:t>0.6</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010DEE" w14:textId="77777777" w:rsidR="00F07988" w:rsidRPr="00F07988" w:rsidRDefault="00F07988" w:rsidP="00F07988">
            <w:pPr>
              <w:jc w:val="center"/>
              <w:rPr>
                <w:rFonts w:cs="Arial"/>
                <w:sz w:val="16"/>
                <w:szCs w:val="16"/>
              </w:rPr>
            </w:pPr>
            <w:r w:rsidRPr="00F07988">
              <w:rPr>
                <w:rFonts w:cs="Arial"/>
                <w:color w:val="000000"/>
                <w:sz w:val="16"/>
                <w:szCs w:val="16"/>
              </w:rPr>
              <w:t>0.9</w:t>
            </w:r>
          </w:p>
        </w:tc>
        <w:tc>
          <w:tcPr>
            <w:tcW w:w="230"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805041" w14:textId="77777777" w:rsidR="00F07988" w:rsidRPr="00F07988" w:rsidRDefault="00F07988" w:rsidP="00F07988">
            <w:pPr>
              <w:jc w:val="center"/>
              <w:rPr>
                <w:rFonts w:cs="Arial"/>
                <w:sz w:val="16"/>
                <w:szCs w:val="16"/>
              </w:rPr>
            </w:pPr>
            <w:r w:rsidRPr="00F07988">
              <w:rPr>
                <w:rFonts w:cs="Arial"/>
                <w:color w:val="000000"/>
                <w:sz w:val="16"/>
                <w:szCs w:val="16"/>
              </w:rPr>
              <w:t>1.2</w:t>
            </w:r>
          </w:p>
        </w:tc>
        <w:tc>
          <w:tcPr>
            <w:tcW w:w="230" w:type="pct"/>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4093C3ED" w14:textId="77777777" w:rsidR="00F07988" w:rsidRPr="00F07988" w:rsidRDefault="00F07988" w:rsidP="00F07988">
            <w:pPr>
              <w:jc w:val="center"/>
              <w:rPr>
                <w:rFonts w:cs="Arial"/>
                <w:sz w:val="16"/>
                <w:szCs w:val="16"/>
              </w:rPr>
            </w:pPr>
            <w:r w:rsidRPr="00F07988">
              <w:rPr>
                <w:rFonts w:cs="Arial"/>
                <w:color w:val="000000"/>
                <w:sz w:val="16"/>
                <w:szCs w:val="16"/>
              </w:rPr>
              <w:t>2.2</w:t>
            </w:r>
          </w:p>
        </w:tc>
        <w:tc>
          <w:tcPr>
            <w:tcW w:w="228" w:type="pc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D02DAA" w14:textId="77777777" w:rsidR="00F07988" w:rsidRPr="00F07988" w:rsidRDefault="00F07988" w:rsidP="00F07988">
            <w:pPr>
              <w:jc w:val="center"/>
              <w:rPr>
                <w:rFonts w:cs="Arial"/>
                <w:sz w:val="16"/>
                <w:szCs w:val="16"/>
              </w:rPr>
            </w:pPr>
            <w:r w:rsidRPr="00F07988">
              <w:rPr>
                <w:rFonts w:cs="Arial"/>
                <w:color w:val="000000"/>
                <w:sz w:val="16"/>
                <w:szCs w:val="16"/>
              </w:rPr>
              <w:t>0.3</w:t>
            </w:r>
          </w:p>
        </w:tc>
      </w:tr>
      <w:tr w:rsidR="00F07988" w:rsidRPr="00F07988" w14:paraId="6852C861" w14:textId="77777777" w:rsidTr="00CB3717">
        <w:trPr>
          <w:trHeight w:val="20"/>
        </w:trPr>
        <w:tc>
          <w:tcPr>
            <w:tcW w:w="460" w:type="pct"/>
            <w:vMerge/>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4DC52DFE" w14:textId="77777777" w:rsidR="00F07988" w:rsidRPr="00F07988" w:rsidRDefault="00F07988" w:rsidP="00F07988">
            <w:pPr>
              <w:rPr>
                <w:rFonts w:cs="Arial"/>
                <w:sz w:val="16"/>
                <w:szCs w:val="16"/>
              </w:rPr>
            </w:pPr>
          </w:p>
        </w:tc>
        <w:tc>
          <w:tcPr>
            <w:tcW w:w="758" w:type="pct"/>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20824091" w14:textId="77777777" w:rsidR="00F07988" w:rsidRPr="00F07988" w:rsidRDefault="00F07988" w:rsidP="00F07988">
            <w:pPr>
              <w:spacing w:before="20" w:after="20"/>
              <w:ind w:left="20" w:right="20"/>
              <w:rPr>
                <w:rFonts w:cs="Arial"/>
                <w:sz w:val="16"/>
                <w:szCs w:val="16"/>
              </w:rPr>
            </w:pPr>
            <w:r w:rsidRPr="00F07988">
              <w:rPr>
                <w:rFonts w:cs="Arial"/>
                <w:color w:val="000000"/>
                <w:sz w:val="16"/>
                <w:szCs w:val="16"/>
              </w:rPr>
              <w:t>Waterpark (129001A)</w:t>
            </w:r>
          </w:p>
        </w:tc>
        <w:tc>
          <w:tcPr>
            <w:tcW w:w="563" w:type="pct"/>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3FF3C59B" w14:textId="77777777" w:rsidR="00F07988" w:rsidRPr="00F07988" w:rsidRDefault="00F07988" w:rsidP="00F07988">
            <w:pPr>
              <w:jc w:val="center"/>
              <w:rPr>
                <w:rFonts w:cs="Arial"/>
                <w:sz w:val="16"/>
                <w:szCs w:val="16"/>
              </w:rPr>
            </w:pPr>
            <w:r w:rsidRPr="00F07988">
              <w:rPr>
                <w:rFonts w:cs="Arial"/>
                <w:color w:val="000000"/>
                <w:sz w:val="16"/>
                <w:szCs w:val="16"/>
              </w:rPr>
              <w:t>563,267.5</w:t>
            </w:r>
          </w:p>
        </w:tc>
        <w:tc>
          <w:tcPr>
            <w:tcW w:w="230" w:type="pct"/>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05F0975D" w14:textId="77777777" w:rsidR="00F07988" w:rsidRPr="00F07988" w:rsidRDefault="00F07988" w:rsidP="00F07988">
            <w:pPr>
              <w:jc w:val="center"/>
              <w:rPr>
                <w:rFonts w:cs="Arial"/>
                <w:sz w:val="16"/>
                <w:szCs w:val="16"/>
              </w:rPr>
            </w:pPr>
            <w:r w:rsidRPr="00F07988">
              <w:rPr>
                <w:rFonts w:cs="Arial"/>
                <w:color w:val="000000"/>
                <w:sz w:val="16"/>
                <w:szCs w:val="16"/>
              </w:rPr>
              <w:t>0.4</w:t>
            </w:r>
          </w:p>
        </w:tc>
        <w:tc>
          <w:tcPr>
            <w:tcW w:w="230" w:type="pct"/>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79EB8C45" w14:textId="77777777" w:rsidR="00F07988" w:rsidRPr="00F07988" w:rsidRDefault="00F07988" w:rsidP="00F07988">
            <w:pPr>
              <w:jc w:val="center"/>
              <w:rPr>
                <w:rFonts w:cs="Arial"/>
                <w:sz w:val="16"/>
                <w:szCs w:val="16"/>
              </w:rPr>
            </w:pPr>
            <w:r w:rsidRPr="00F07988">
              <w:rPr>
                <w:rFonts w:cs="Arial"/>
                <w:color w:val="000000"/>
                <w:sz w:val="16"/>
                <w:szCs w:val="16"/>
              </w:rPr>
              <w:t>0.2</w:t>
            </w:r>
          </w:p>
        </w:tc>
        <w:tc>
          <w:tcPr>
            <w:tcW w:w="230" w:type="pct"/>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5C7129D4" w14:textId="77777777" w:rsidR="00F07988" w:rsidRPr="00F07988" w:rsidRDefault="00F07988" w:rsidP="00F07988">
            <w:pPr>
              <w:jc w:val="center"/>
              <w:rPr>
                <w:rFonts w:cs="Arial"/>
                <w:sz w:val="16"/>
                <w:szCs w:val="16"/>
              </w:rPr>
            </w:pPr>
            <w:r w:rsidRPr="00F07988">
              <w:rPr>
                <w:rFonts w:cs="Arial"/>
                <w:color w:val="000000"/>
                <w:sz w:val="16"/>
                <w:szCs w:val="16"/>
              </w:rPr>
              <w:t>0.5</w:t>
            </w:r>
          </w:p>
        </w:tc>
        <w:tc>
          <w:tcPr>
            <w:tcW w:w="230" w:type="pct"/>
            <w:tcBorders>
              <w:top w:val="single" w:sz="4" w:space="0" w:color="000000"/>
              <w:left w:val="single" w:sz="4" w:space="0" w:color="000000"/>
              <w:bottom w:val="single" w:sz="4" w:space="0" w:color="auto"/>
              <w:right w:val="single" w:sz="4" w:space="0" w:color="000000"/>
            </w:tcBorders>
            <w:shd w:val="clear" w:color="auto" w:fill="FFA500"/>
            <w:tcMar>
              <w:top w:w="20" w:type="dxa"/>
              <w:left w:w="20" w:type="dxa"/>
              <w:bottom w:w="20" w:type="dxa"/>
              <w:right w:w="20" w:type="dxa"/>
            </w:tcMar>
            <w:vAlign w:val="center"/>
          </w:tcPr>
          <w:p w14:paraId="7C5E801B" w14:textId="77777777" w:rsidR="00F07988" w:rsidRPr="00F07988" w:rsidRDefault="00F07988" w:rsidP="00F07988">
            <w:pPr>
              <w:jc w:val="center"/>
              <w:rPr>
                <w:rFonts w:cs="Arial"/>
                <w:sz w:val="16"/>
                <w:szCs w:val="16"/>
              </w:rPr>
            </w:pPr>
            <w:r w:rsidRPr="00F07988">
              <w:rPr>
                <w:rFonts w:cs="Arial"/>
                <w:color w:val="000000"/>
                <w:sz w:val="16"/>
                <w:szCs w:val="16"/>
              </w:rPr>
              <w:t>2.5</w:t>
            </w:r>
          </w:p>
        </w:tc>
        <w:tc>
          <w:tcPr>
            <w:tcW w:w="230" w:type="pct"/>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506580B2" w14:textId="77777777" w:rsidR="00F07988" w:rsidRPr="00F07988" w:rsidRDefault="00F07988" w:rsidP="00F07988">
            <w:pPr>
              <w:jc w:val="center"/>
              <w:rPr>
                <w:rFonts w:cs="Arial"/>
                <w:sz w:val="16"/>
                <w:szCs w:val="16"/>
              </w:rPr>
            </w:pPr>
            <w:r w:rsidRPr="00F07988">
              <w:rPr>
                <w:rFonts w:cs="Arial"/>
                <w:color w:val="000000"/>
                <w:sz w:val="16"/>
                <w:szCs w:val="16"/>
              </w:rPr>
              <w:t>1.0</w:t>
            </w:r>
          </w:p>
        </w:tc>
        <w:tc>
          <w:tcPr>
            <w:tcW w:w="230" w:type="pct"/>
            <w:tcBorders>
              <w:top w:val="single" w:sz="4" w:space="0" w:color="000000"/>
              <w:left w:val="single" w:sz="4" w:space="0" w:color="000000"/>
              <w:bottom w:val="single" w:sz="4" w:space="0" w:color="auto"/>
              <w:right w:val="single" w:sz="4" w:space="0" w:color="000000"/>
            </w:tcBorders>
            <w:shd w:val="clear" w:color="auto" w:fill="FFA500"/>
            <w:tcMar>
              <w:top w:w="20" w:type="dxa"/>
              <w:left w:w="20" w:type="dxa"/>
              <w:bottom w:w="20" w:type="dxa"/>
              <w:right w:w="20" w:type="dxa"/>
            </w:tcMar>
            <w:vAlign w:val="center"/>
          </w:tcPr>
          <w:p w14:paraId="6107144A" w14:textId="77777777" w:rsidR="00F07988" w:rsidRPr="00F07988" w:rsidRDefault="00F07988" w:rsidP="00F07988">
            <w:pPr>
              <w:jc w:val="center"/>
              <w:rPr>
                <w:rFonts w:cs="Arial"/>
                <w:sz w:val="16"/>
                <w:szCs w:val="16"/>
              </w:rPr>
            </w:pPr>
            <w:r w:rsidRPr="00F07988">
              <w:rPr>
                <w:rFonts w:cs="Arial"/>
                <w:color w:val="000000"/>
                <w:sz w:val="16"/>
                <w:szCs w:val="16"/>
              </w:rPr>
              <w:t>2.8</w:t>
            </w:r>
          </w:p>
        </w:tc>
        <w:tc>
          <w:tcPr>
            <w:tcW w:w="230" w:type="pct"/>
            <w:tcBorders>
              <w:top w:val="single" w:sz="4" w:space="0" w:color="000000"/>
              <w:left w:val="single" w:sz="4" w:space="0" w:color="000000"/>
              <w:bottom w:val="single" w:sz="4" w:space="0" w:color="auto"/>
              <w:right w:val="single" w:sz="4" w:space="0" w:color="000000"/>
            </w:tcBorders>
            <w:shd w:val="clear" w:color="auto" w:fill="FF0000"/>
            <w:tcMar>
              <w:top w:w="20" w:type="dxa"/>
              <w:left w:w="20" w:type="dxa"/>
              <w:bottom w:w="20" w:type="dxa"/>
              <w:right w:w="20" w:type="dxa"/>
            </w:tcMar>
            <w:vAlign w:val="center"/>
          </w:tcPr>
          <w:p w14:paraId="67A23CBD" w14:textId="77777777" w:rsidR="00F07988" w:rsidRPr="00F07988" w:rsidRDefault="00F07988" w:rsidP="00F07988">
            <w:pPr>
              <w:jc w:val="center"/>
              <w:rPr>
                <w:rFonts w:cs="Arial"/>
                <w:sz w:val="16"/>
                <w:szCs w:val="16"/>
              </w:rPr>
            </w:pPr>
            <w:r w:rsidRPr="00F07988">
              <w:rPr>
                <w:rFonts w:cs="Arial"/>
                <w:color w:val="000000"/>
                <w:sz w:val="16"/>
                <w:szCs w:val="16"/>
              </w:rPr>
              <w:t>4.8</w:t>
            </w:r>
          </w:p>
        </w:tc>
        <w:tc>
          <w:tcPr>
            <w:tcW w:w="230" w:type="pct"/>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5601010A" w14:textId="77777777" w:rsidR="00F07988" w:rsidRPr="00F07988" w:rsidRDefault="00F07988" w:rsidP="00F07988">
            <w:pPr>
              <w:jc w:val="center"/>
              <w:rPr>
                <w:rFonts w:cs="Arial"/>
                <w:sz w:val="16"/>
                <w:szCs w:val="16"/>
              </w:rPr>
            </w:pPr>
            <w:r w:rsidRPr="00F07988">
              <w:rPr>
                <w:rFonts w:cs="Arial"/>
                <w:color w:val="000000"/>
                <w:sz w:val="16"/>
                <w:szCs w:val="16"/>
              </w:rPr>
              <w:t>1.5</w:t>
            </w:r>
          </w:p>
        </w:tc>
        <w:tc>
          <w:tcPr>
            <w:tcW w:w="230" w:type="pct"/>
            <w:tcBorders>
              <w:top w:val="single" w:sz="4" w:space="0" w:color="000000"/>
              <w:left w:val="single" w:sz="4" w:space="0" w:color="000000"/>
              <w:bottom w:val="single" w:sz="4" w:space="0" w:color="auto"/>
              <w:right w:val="single" w:sz="4" w:space="0" w:color="000000"/>
            </w:tcBorders>
            <w:shd w:val="clear" w:color="auto" w:fill="FF0000"/>
            <w:tcMar>
              <w:top w:w="20" w:type="dxa"/>
              <w:left w:w="20" w:type="dxa"/>
              <w:bottom w:w="20" w:type="dxa"/>
              <w:right w:w="20" w:type="dxa"/>
            </w:tcMar>
            <w:vAlign w:val="center"/>
          </w:tcPr>
          <w:p w14:paraId="7F91C96D" w14:textId="77777777" w:rsidR="00F07988" w:rsidRPr="00F07988" w:rsidRDefault="00F07988" w:rsidP="00F07988">
            <w:pPr>
              <w:jc w:val="center"/>
              <w:rPr>
                <w:rFonts w:cs="Arial"/>
                <w:sz w:val="16"/>
                <w:szCs w:val="16"/>
              </w:rPr>
            </w:pPr>
            <w:r w:rsidRPr="00F07988">
              <w:rPr>
                <w:rFonts w:cs="Arial"/>
                <w:color w:val="000000"/>
                <w:sz w:val="16"/>
                <w:szCs w:val="16"/>
              </w:rPr>
              <w:t>5.2</w:t>
            </w:r>
          </w:p>
        </w:tc>
        <w:tc>
          <w:tcPr>
            <w:tcW w:w="230" w:type="pct"/>
            <w:tcBorders>
              <w:top w:val="single" w:sz="4" w:space="0" w:color="000000"/>
              <w:left w:val="single" w:sz="4" w:space="0" w:color="000000"/>
              <w:bottom w:val="single" w:sz="4" w:space="0" w:color="auto"/>
              <w:right w:val="single" w:sz="4" w:space="0" w:color="000000"/>
            </w:tcBorders>
            <w:shd w:val="clear" w:color="auto" w:fill="FFA500"/>
            <w:tcMar>
              <w:top w:w="20" w:type="dxa"/>
              <w:left w:w="20" w:type="dxa"/>
              <w:bottom w:w="20" w:type="dxa"/>
              <w:right w:w="20" w:type="dxa"/>
            </w:tcMar>
            <w:vAlign w:val="center"/>
          </w:tcPr>
          <w:p w14:paraId="16E950EA" w14:textId="77777777" w:rsidR="00F07988" w:rsidRPr="00F07988" w:rsidRDefault="00F07988" w:rsidP="00F07988">
            <w:pPr>
              <w:jc w:val="center"/>
              <w:rPr>
                <w:rFonts w:cs="Arial"/>
                <w:sz w:val="16"/>
                <w:szCs w:val="16"/>
              </w:rPr>
            </w:pPr>
            <w:r w:rsidRPr="00F07988">
              <w:rPr>
                <w:rFonts w:cs="Arial"/>
                <w:color w:val="000000"/>
                <w:sz w:val="16"/>
                <w:szCs w:val="16"/>
              </w:rPr>
              <w:t>2.9</w:t>
            </w:r>
          </w:p>
        </w:tc>
        <w:tc>
          <w:tcPr>
            <w:tcW w:w="230" w:type="pct"/>
            <w:tcBorders>
              <w:top w:val="single" w:sz="4" w:space="0" w:color="000000"/>
              <w:left w:val="single" w:sz="4" w:space="0" w:color="000000"/>
              <w:bottom w:val="single" w:sz="4" w:space="0" w:color="auto"/>
              <w:right w:val="single" w:sz="4" w:space="0" w:color="000000"/>
            </w:tcBorders>
            <w:shd w:val="clear" w:color="auto" w:fill="FFA500"/>
            <w:tcMar>
              <w:top w:w="20" w:type="dxa"/>
              <w:left w:w="20" w:type="dxa"/>
              <w:bottom w:w="20" w:type="dxa"/>
              <w:right w:w="20" w:type="dxa"/>
            </w:tcMar>
            <w:vAlign w:val="center"/>
          </w:tcPr>
          <w:p w14:paraId="0FD1CD4B" w14:textId="77777777" w:rsidR="00F07988" w:rsidRPr="00F07988" w:rsidRDefault="00F07988" w:rsidP="00F07988">
            <w:pPr>
              <w:jc w:val="center"/>
              <w:rPr>
                <w:rFonts w:cs="Arial"/>
                <w:sz w:val="16"/>
                <w:szCs w:val="16"/>
              </w:rPr>
            </w:pPr>
            <w:r w:rsidRPr="00F07988">
              <w:rPr>
                <w:rFonts w:cs="Arial"/>
                <w:color w:val="000000"/>
                <w:sz w:val="16"/>
                <w:szCs w:val="16"/>
              </w:rPr>
              <w:t>2.2</w:t>
            </w:r>
          </w:p>
        </w:tc>
        <w:tc>
          <w:tcPr>
            <w:tcW w:w="230" w:type="pct"/>
            <w:tcBorders>
              <w:top w:val="single" w:sz="4" w:space="0" w:color="000000"/>
              <w:left w:val="single" w:sz="4" w:space="0" w:color="000000"/>
              <w:bottom w:val="single" w:sz="4" w:space="0" w:color="auto"/>
              <w:right w:val="single" w:sz="4" w:space="0" w:color="000000"/>
            </w:tcBorders>
            <w:shd w:val="clear" w:color="auto" w:fill="FFFF00"/>
            <w:tcMar>
              <w:top w:w="20" w:type="dxa"/>
              <w:left w:w="20" w:type="dxa"/>
              <w:bottom w:w="20" w:type="dxa"/>
              <w:right w:w="20" w:type="dxa"/>
            </w:tcMar>
            <w:vAlign w:val="center"/>
          </w:tcPr>
          <w:p w14:paraId="7EBD7721" w14:textId="77777777" w:rsidR="00F07988" w:rsidRPr="00F07988" w:rsidRDefault="00F07988" w:rsidP="00F07988">
            <w:pPr>
              <w:jc w:val="center"/>
              <w:rPr>
                <w:rFonts w:cs="Arial"/>
                <w:sz w:val="16"/>
                <w:szCs w:val="16"/>
              </w:rPr>
            </w:pPr>
            <w:r w:rsidRPr="00F07988">
              <w:rPr>
                <w:rFonts w:cs="Arial"/>
                <w:color w:val="000000"/>
                <w:sz w:val="16"/>
                <w:szCs w:val="16"/>
              </w:rPr>
              <w:t>1.8</w:t>
            </w:r>
          </w:p>
        </w:tc>
        <w:tc>
          <w:tcPr>
            <w:tcW w:w="230" w:type="pct"/>
            <w:tcBorders>
              <w:top w:val="single" w:sz="4" w:space="0" w:color="000000"/>
              <w:left w:val="single" w:sz="4" w:space="0" w:color="000000"/>
              <w:bottom w:val="single" w:sz="4" w:space="0" w:color="auto"/>
              <w:right w:val="single" w:sz="4" w:space="0" w:color="000000"/>
            </w:tcBorders>
            <w:shd w:val="clear" w:color="auto" w:fill="FFA500"/>
            <w:tcMar>
              <w:top w:w="20" w:type="dxa"/>
              <w:left w:w="20" w:type="dxa"/>
              <w:bottom w:w="20" w:type="dxa"/>
              <w:right w:w="20" w:type="dxa"/>
            </w:tcMar>
            <w:vAlign w:val="center"/>
          </w:tcPr>
          <w:p w14:paraId="459038BB" w14:textId="77777777" w:rsidR="00F07988" w:rsidRPr="00F07988" w:rsidRDefault="00F07988" w:rsidP="00F07988">
            <w:pPr>
              <w:jc w:val="center"/>
              <w:rPr>
                <w:rFonts w:cs="Arial"/>
                <w:sz w:val="16"/>
                <w:szCs w:val="16"/>
              </w:rPr>
            </w:pPr>
            <w:r w:rsidRPr="00F07988">
              <w:rPr>
                <w:rFonts w:cs="Arial"/>
                <w:color w:val="000000"/>
                <w:sz w:val="16"/>
                <w:szCs w:val="16"/>
              </w:rPr>
              <w:t>2.6</w:t>
            </w:r>
          </w:p>
        </w:tc>
        <w:tc>
          <w:tcPr>
            <w:tcW w:w="228" w:type="pct"/>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48DD2EA2" w14:textId="77777777" w:rsidR="00F07988" w:rsidRPr="00F07988" w:rsidRDefault="00F07988" w:rsidP="00F07988">
            <w:pPr>
              <w:jc w:val="center"/>
              <w:rPr>
                <w:rFonts w:cs="Arial"/>
                <w:sz w:val="16"/>
                <w:szCs w:val="16"/>
              </w:rPr>
            </w:pPr>
            <w:r w:rsidRPr="00F07988">
              <w:rPr>
                <w:rFonts w:cs="Arial"/>
                <w:color w:val="000000"/>
                <w:sz w:val="16"/>
                <w:szCs w:val="16"/>
              </w:rPr>
              <w:t>1.4</w:t>
            </w:r>
          </w:p>
        </w:tc>
      </w:tr>
      <w:tr w:rsidR="00F07988" w:rsidRPr="00F07988" w14:paraId="1BA7DBD3" w14:textId="77777777" w:rsidTr="00F07988">
        <w:trPr>
          <w:trHeight w:val="20"/>
        </w:trPr>
        <w:tc>
          <w:tcPr>
            <w:tcW w:w="5000" w:type="pct"/>
            <w:gridSpan w:val="17"/>
            <w:shd w:val="clear" w:color="auto" w:fill="FFFFFF"/>
            <w:tcMar>
              <w:top w:w="20" w:type="dxa"/>
              <w:left w:w="20" w:type="dxa"/>
              <w:bottom w:w="20" w:type="dxa"/>
              <w:right w:w="20" w:type="dxa"/>
            </w:tcMar>
            <w:vAlign w:val="center"/>
          </w:tcPr>
          <w:p w14:paraId="1F8064CD" w14:textId="0877A36A" w:rsidR="00F07988" w:rsidRPr="00F07988" w:rsidRDefault="00763EE0" w:rsidP="00763EE0">
            <w:pPr>
              <w:jc w:val="left"/>
              <w:rPr>
                <w:rFonts w:cs="Arial"/>
                <w:color w:val="000000"/>
                <w:sz w:val="16"/>
                <w:szCs w:val="16"/>
              </w:rPr>
            </w:pPr>
            <w:r>
              <w:rPr>
                <w:rFonts w:cs="Arial"/>
                <w:color w:val="000000"/>
                <w:sz w:val="16"/>
                <w:szCs w:val="16"/>
              </w:rPr>
              <w:t>* I</w:t>
            </w:r>
            <w:r w:rsidR="00F07988" w:rsidRPr="00F07988">
              <w:rPr>
                <w:rFonts w:cs="Arial"/>
                <w:color w:val="000000"/>
                <w:sz w:val="16"/>
                <w:szCs w:val="16"/>
              </w:rPr>
              <w:t>ndicates 5</w:t>
            </w:r>
            <w:r>
              <w:rPr>
                <w:rFonts w:cs="Arial"/>
                <w:color w:val="000000"/>
                <w:sz w:val="16"/>
                <w:szCs w:val="16"/>
              </w:rPr>
              <w:t xml:space="preserve"> - 1</w:t>
            </w:r>
            <w:r w:rsidR="00F07988" w:rsidRPr="00F07988">
              <w:rPr>
                <w:rFonts w:cs="Arial"/>
                <w:color w:val="000000"/>
                <w:sz w:val="16"/>
                <w:szCs w:val="16"/>
              </w:rPr>
              <w:t xml:space="preserve">5% of </w:t>
            </w:r>
            <w:r>
              <w:rPr>
                <w:rFonts w:cs="Arial"/>
                <w:color w:val="000000"/>
                <w:sz w:val="16"/>
                <w:szCs w:val="16"/>
              </w:rPr>
              <w:t>daily observations were missing</w:t>
            </w:r>
          </w:p>
        </w:tc>
      </w:tr>
      <w:tr w:rsidR="00F07988" w:rsidRPr="00F07988" w14:paraId="2C328282" w14:textId="77777777" w:rsidTr="00F07988">
        <w:trPr>
          <w:trHeight w:val="20"/>
        </w:trPr>
        <w:tc>
          <w:tcPr>
            <w:tcW w:w="5000" w:type="pct"/>
            <w:gridSpan w:val="17"/>
            <w:shd w:val="clear" w:color="auto" w:fill="FFFFFF"/>
            <w:tcMar>
              <w:top w:w="20" w:type="dxa"/>
              <w:left w:w="20" w:type="dxa"/>
              <w:bottom w:w="20" w:type="dxa"/>
              <w:right w:w="20" w:type="dxa"/>
            </w:tcMar>
            <w:vAlign w:val="center"/>
          </w:tcPr>
          <w:p w14:paraId="078248E1" w14:textId="36C7F89E" w:rsidR="00F07988" w:rsidRPr="00F07988" w:rsidRDefault="00F07988" w:rsidP="00763EE0">
            <w:pPr>
              <w:jc w:val="left"/>
              <w:rPr>
                <w:rFonts w:cs="Arial"/>
                <w:color w:val="000000"/>
                <w:sz w:val="16"/>
                <w:szCs w:val="16"/>
              </w:rPr>
            </w:pPr>
            <w:r w:rsidRPr="00F07988">
              <w:rPr>
                <w:rFonts w:cs="Arial"/>
                <w:color w:val="000000"/>
                <w:sz w:val="16"/>
                <w:szCs w:val="16"/>
              </w:rPr>
              <w:t>**</w:t>
            </w:r>
            <w:r w:rsidR="00763EE0">
              <w:rPr>
                <w:rFonts w:cs="Arial"/>
                <w:color w:val="000000"/>
                <w:sz w:val="16"/>
                <w:szCs w:val="16"/>
              </w:rPr>
              <w:t xml:space="preserve"> I</w:t>
            </w:r>
            <w:r w:rsidRPr="00F07988">
              <w:rPr>
                <w:rFonts w:cs="Arial"/>
                <w:color w:val="000000"/>
                <w:sz w:val="16"/>
                <w:szCs w:val="16"/>
              </w:rPr>
              <w:t>ndicate</w:t>
            </w:r>
            <w:r w:rsidR="00763EE0">
              <w:rPr>
                <w:rFonts w:cs="Arial"/>
                <w:color w:val="000000"/>
                <w:sz w:val="16"/>
                <w:szCs w:val="16"/>
              </w:rPr>
              <w:t>s</w:t>
            </w:r>
            <w:r w:rsidRPr="00F07988">
              <w:rPr>
                <w:rFonts w:cs="Arial"/>
                <w:color w:val="000000"/>
                <w:sz w:val="16"/>
                <w:szCs w:val="16"/>
              </w:rPr>
              <w:t xml:space="preserve"> years for which &gt;15% of daily flow was not available but these missing records are likely have been zero flow and so annual flow estimates are valid</w:t>
            </w:r>
          </w:p>
        </w:tc>
      </w:tr>
      <w:tr w:rsidR="00F07988" w:rsidRPr="00F07988" w14:paraId="3A021A30" w14:textId="77777777" w:rsidTr="00F07988">
        <w:trPr>
          <w:trHeight w:val="20"/>
        </w:trPr>
        <w:tc>
          <w:tcPr>
            <w:tcW w:w="5000" w:type="pct"/>
            <w:gridSpan w:val="17"/>
            <w:shd w:val="clear" w:color="auto" w:fill="FFFFFF"/>
            <w:tcMar>
              <w:top w:w="20" w:type="dxa"/>
              <w:left w:w="20" w:type="dxa"/>
              <w:bottom w:w="20" w:type="dxa"/>
              <w:right w:w="20" w:type="dxa"/>
            </w:tcMar>
            <w:vAlign w:val="center"/>
          </w:tcPr>
          <w:p w14:paraId="5774E1AA" w14:textId="3099A11D" w:rsidR="00F07988" w:rsidRPr="00F07988" w:rsidRDefault="00F07988" w:rsidP="00F07988">
            <w:pPr>
              <w:jc w:val="left"/>
              <w:rPr>
                <w:rFonts w:cs="Arial"/>
                <w:color w:val="000000"/>
                <w:sz w:val="16"/>
                <w:szCs w:val="16"/>
              </w:rPr>
            </w:pPr>
            <w:r w:rsidRPr="00F07988">
              <w:rPr>
                <w:rFonts w:cs="Arial"/>
                <w:color w:val="000000"/>
                <w:sz w:val="16"/>
                <w:szCs w:val="16"/>
              </w:rPr>
              <w:t>***</w:t>
            </w:r>
            <w:r w:rsidR="00763EE0">
              <w:rPr>
                <w:rFonts w:cs="Arial"/>
                <w:color w:val="000000"/>
                <w:sz w:val="16"/>
                <w:szCs w:val="16"/>
              </w:rPr>
              <w:t xml:space="preserve"> </w:t>
            </w:r>
            <w:r w:rsidRPr="00F07988">
              <w:rPr>
                <w:rFonts w:cs="Arial"/>
                <w:color w:val="000000"/>
                <w:sz w:val="16"/>
                <w:szCs w:val="16"/>
              </w:rPr>
              <w:t>Indicates years for which &gt;15% of daily flow estimates were not available</w:t>
            </w:r>
          </w:p>
        </w:tc>
      </w:tr>
    </w:tbl>
    <w:p w14:paraId="574ED4BE" w14:textId="77777777" w:rsidR="00CC333F" w:rsidRPr="00CC333F" w:rsidRDefault="00CC333F" w:rsidP="00A13544">
      <w:pPr>
        <w:rPr>
          <w:lang w:val="en-AU" w:eastAsia="en-AU"/>
        </w:rPr>
      </w:pPr>
    </w:p>
    <w:bookmarkEnd w:id="2196"/>
    <w:p w14:paraId="016A71E7" w14:textId="7E1DA2FC" w:rsidR="00D53735" w:rsidRDefault="00D53735" w:rsidP="00803656">
      <w:pPr>
        <w:rPr>
          <w:lang w:val="en-AU"/>
        </w:rPr>
      </w:pPr>
    </w:p>
    <w:p w14:paraId="5202A025" w14:textId="77777777" w:rsidR="00D53735" w:rsidRPr="00ED1198" w:rsidRDefault="00D53735" w:rsidP="00803656">
      <w:pPr>
        <w:rPr>
          <w:lang w:val="en-AU"/>
        </w:rPr>
        <w:sectPr w:rsidR="00D53735" w:rsidRPr="00ED1198" w:rsidSect="007C3496">
          <w:pgSz w:w="16839" w:h="11907" w:orient="landscape" w:code="9"/>
          <w:pgMar w:top="1440" w:right="1440" w:bottom="1440" w:left="1440" w:header="720" w:footer="720" w:gutter="0"/>
          <w:cols w:space="432"/>
          <w:docGrid w:linePitch="299"/>
        </w:sectPr>
      </w:pPr>
    </w:p>
    <w:p w14:paraId="027B288B" w14:textId="727E75F4" w:rsidR="00DF7A07" w:rsidRPr="001853EB" w:rsidRDefault="00426CA8" w:rsidP="00C83B6E">
      <w:pPr>
        <w:pStyle w:val="Caption"/>
        <w:rPr>
          <w:vanish/>
          <w:specVanish/>
        </w:rPr>
      </w:pPr>
      <w:bookmarkStart w:id="2197" w:name="_Ref506365726"/>
      <w:bookmarkStart w:id="2198" w:name="_Toc5614703"/>
      <w:bookmarkStart w:id="2199" w:name="_Toc498074467"/>
      <w:bookmarkStart w:id="2200" w:name="_Toc374701574"/>
      <w:bookmarkStart w:id="2201" w:name="_Toc405989126"/>
      <w:r>
        <w:t>Table E-</w:t>
      </w:r>
      <w:r w:rsidR="005F019F">
        <w:fldChar w:fldCharType="begin"/>
      </w:r>
      <w:r w:rsidR="005F019F">
        <w:instrText xml:space="preserve"> SEQ Table_E- \* ARABIC </w:instrText>
      </w:r>
      <w:r w:rsidR="005F019F">
        <w:fldChar w:fldCharType="separate"/>
      </w:r>
      <w:r w:rsidR="00335316">
        <w:rPr>
          <w:noProof/>
        </w:rPr>
        <w:t>2</w:t>
      </w:r>
      <w:r w:rsidR="005F019F">
        <w:rPr>
          <w:noProof/>
        </w:rPr>
        <w:fldChar w:fldCharType="end"/>
      </w:r>
      <w:bookmarkEnd w:id="2197"/>
      <w:r w:rsidR="00F95F64">
        <w:t>:</w:t>
      </w:r>
      <w:r w:rsidR="0033152B" w:rsidRPr="0033152B">
        <w:t xml:space="preserve"> </w:t>
      </w:r>
      <w:r w:rsidR="00DF7A07" w:rsidRPr="0033152B">
        <w:t xml:space="preserve">Water quality results for Cape York sampling sites within the </w:t>
      </w:r>
      <w:r w:rsidR="006A068C">
        <w:t>e</w:t>
      </w:r>
      <w:r w:rsidR="00DF7A07" w:rsidRPr="0033152B">
        <w:t xml:space="preserve">nclosed </w:t>
      </w:r>
      <w:r w:rsidR="006A068C">
        <w:t>c</w:t>
      </w:r>
      <w:r w:rsidR="00DF7A07" w:rsidRPr="0033152B">
        <w:t>oastal</w:t>
      </w:r>
      <w:r w:rsidR="00DF7A07">
        <w:t xml:space="preserve"> (EC)</w:t>
      </w:r>
      <w:r w:rsidR="00DF7A07" w:rsidRPr="0033152B">
        <w:t xml:space="preserve">, </w:t>
      </w:r>
      <w:r w:rsidR="006A068C">
        <w:t>open c</w:t>
      </w:r>
      <w:r w:rsidR="00DF7A07" w:rsidRPr="0033152B">
        <w:t>oastal</w:t>
      </w:r>
      <w:r w:rsidR="00DF7A07">
        <w:t xml:space="preserve"> (OC), </w:t>
      </w:r>
      <w:r w:rsidR="006A068C">
        <w:t>m</w:t>
      </w:r>
      <w:r w:rsidR="00DF7A07" w:rsidRPr="0033152B">
        <w:t>id-shelf</w:t>
      </w:r>
      <w:r w:rsidR="00DF7A07">
        <w:t xml:space="preserve"> (MS)</w:t>
      </w:r>
      <w:r w:rsidR="00DF7A07" w:rsidRPr="0033152B">
        <w:t xml:space="preserve"> </w:t>
      </w:r>
      <w:r w:rsidR="00DF7A07">
        <w:t xml:space="preserve">and </w:t>
      </w:r>
      <w:r w:rsidR="006A068C">
        <w:t>o</w:t>
      </w:r>
      <w:r w:rsidR="00DF7A07">
        <w:t xml:space="preserve">ffshore (OS) </w:t>
      </w:r>
      <w:r w:rsidR="00DF7A07" w:rsidRPr="0033152B">
        <w:t xml:space="preserve">zones compared against the Draft Eastern Cape York </w:t>
      </w:r>
      <w:r w:rsidR="00DF7A07" w:rsidRPr="000C702F">
        <w:rPr>
          <w:lang w:val="en-AU"/>
        </w:rPr>
        <w:t>Water Quality Guidelines</w:t>
      </w:r>
      <w:r w:rsidR="00DF7A07" w:rsidRPr="0033152B" w:rsidDel="007B4DB9">
        <w:t xml:space="preserve"> </w:t>
      </w:r>
      <w:r w:rsidR="00DF7A07" w:rsidRPr="0033152B">
        <w:t>for each zone.</w:t>
      </w:r>
      <w:bookmarkEnd w:id="2198"/>
    </w:p>
    <w:p w14:paraId="49CF063B" w14:textId="08AF0CEF" w:rsidR="00DF7A07" w:rsidRDefault="00DF7A07" w:rsidP="00C83B6E">
      <w:pPr>
        <w:pStyle w:val="Caption"/>
      </w:pPr>
      <w:r w:rsidRPr="0033152B">
        <w:t xml:space="preserve"> Guidelines vary for each zone and sub-region based on available data</w:t>
      </w:r>
      <w:r>
        <w:t xml:space="preserve">. For the EC zone, annual </w:t>
      </w:r>
      <w:r w:rsidRPr="0033152B">
        <w:t>baseflow (wet and dry season</w:t>
      </w:r>
      <w:r>
        <w:t xml:space="preserve"> combined</w:t>
      </w:r>
      <w:r w:rsidRPr="0033152B">
        <w:t xml:space="preserve">) guidelines have been designated for Endeavour and Normanby Basin </w:t>
      </w:r>
      <w:r w:rsidR="006A068C">
        <w:t>e</w:t>
      </w:r>
      <w:r w:rsidRPr="0033152B">
        <w:t xml:space="preserve">nclosed </w:t>
      </w:r>
      <w:r w:rsidR="006A068C">
        <w:t>c</w:t>
      </w:r>
      <w:r w:rsidRPr="0033152B">
        <w:t>oastal zones</w:t>
      </w:r>
      <w:r>
        <w:t>.</w:t>
      </w:r>
      <w:r w:rsidRPr="0033152B">
        <w:t xml:space="preserve"> Stewart &amp; Pascoe </w:t>
      </w:r>
      <w:r>
        <w:t>EC</w:t>
      </w:r>
      <w:r w:rsidRPr="0033152B">
        <w:t xml:space="preserve"> zone results are compared with Endeavour River HEV </w:t>
      </w:r>
      <w:r w:rsidRPr="000C702F">
        <w:rPr>
          <w:lang w:val="en-AU"/>
        </w:rPr>
        <w:t>Water Quality Guidelines</w:t>
      </w:r>
      <w:r w:rsidRPr="0033152B" w:rsidDel="007B4DB9">
        <w:t xml:space="preserve"> </w:t>
      </w:r>
      <w:r w:rsidRPr="0033152B">
        <w:t>due to lack of guidelines for these sub-regions.</w:t>
      </w:r>
      <w:r>
        <w:t xml:space="preserve"> OC</w:t>
      </w:r>
      <w:r w:rsidRPr="0033152B">
        <w:t xml:space="preserve"> zone guidelines (all sub-regions) include </w:t>
      </w:r>
      <w:r>
        <w:t xml:space="preserve">both </w:t>
      </w:r>
      <w:r w:rsidRPr="0033152B">
        <w:t>wet season and dry season guidelines except for NH</w:t>
      </w:r>
      <w:r w:rsidRPr="001F214B">
        <w:rPr>
          <w:vertAlign w:val="subscript"/>
        </w:rPr>
        <w:t>3</w:t>
      </w:r>
      <w:r w:rsidRPr="0033152B">
        <w:t xml:space="preserve"> and </w:t>
      </w:r>
      <w:r>
        <w:t>Secchi</w:t>
      </w:r>
      <w:r w:rsidRPr="0033152B">
        <w:t xml:space="preserve"> depth </w:t>
      </w:r>
      <w:r>
        <w:t xml:space="preserve">which have </w:t>
      </w:r>
      <w:r w:rsidRPr="0033152B">
        <w:t>annual</w:t>
      </w:r>
      <w:r>
        <w:t xml:space="preserve"> guidelines. As a result, the OC zone results for each sub-region are presented for combined annual results, wet season and dry season.</w:t>
      </w:r>
      <w:r w:rsidRPr="0033152B">
        <w:t xml:space="preserve"> </w:t>
      </w:r>
      <w:r>
        <w:t>MS</w:t>
      </w:r>
      <w:r w:rsidRPr="0033152B">
        <w:t xml:space="preserve"> </w:t>
      </w:r>
      <w:r>
        <w:t xml:space="preserve">and OS zone </w:t>
      </w:r>
      <w:r w:rsidRPr="0033152B">
        <w:t>guidelines (all sub-regions) are based on annual concentrations</w:t>
      </w:r>
      <w:r>
        <w:t xml:space="preserve">, therefore only the annual </w:t>
      </w:r>
      <w:r w:rsidRPr="0033152B">
        <w:t>(wet and dry season</w:t>
      </w:r>
      <w:r>
        <w:t xml:space="preserve"> combined</w:t>
      </w:r>
      <w:r w:rsidRPr="0033152B">
        <w:t xml:space="preserve">) </w:t>
      </w:r>
      <w:r>
        <w:t>results are presented for each sub-region in these zones.</w:t>
      </w:r>
      <w:r w:rsidRPr="0033152B">
        <w:t xml:space="preserve"> </w:t>
      </w:r>
      <w:r>
        <w:t>Flood event sample results are not included in the statistics calculated for these tables. Results that exceed the relevant guidelines are shaded in red. Pascoe river marine waters (all zones) and Normanby transect OS zone sites were only sampled during the wet season, therefore are not representative of annual conditions and these comparisons with annual guidelines are shaded in yellow.</w:t>
      </w:r>
    </w:p>
    <w:p w14:paraId="417571A6" w14:textId="77777777" w:rsidR="00DF7A07" w:rsidRPr="00DF7A07" w:rsidRDefault="00DF7A07" w:rsidP="00DF7A07">
      <w:pPr>
        <w:spacing w:before="0" w:after="0"/>
        <w:rPr>
          <w:lang w:val="en-US"/>
        </w:rPr>
      </w:pPr>
    </w:p>
    <w:tbl>
      <w:tblPr>
        <w:tblW w:w="12186" w:type="dxa"/>
        <w:jc w:val="center"/>
        <w:tblLayout w:type="fixed"/>
        <w:tblLook w:val="04A0" w:firstRow="1" w:lastRow="0" w:firstColumn="1" w:lastColumn="0" w:noHBand="0" w:noVBand="1"/>
      </w:tblPr>
      <w:tblGrid>
        <w:gridCol w:w="846"/>
        <w:gridCol w:w="850"/>
        <w:gridCol w:w="851"/>
        <w:gridCol w:w="425"/>
        <w:gridCol w:w="864"/>
        <w:gridCol w:w="864"/>
        <w:gridCol w:w="864"/>
        <w:gridCol w:w="846"/>
        <w:gridCol w:w="861"/>
        <w:gridCol w:w="885"/>
        <w:gridCol w:w="885"/>
        <w:gridCol w:w="864"/>
        <w:gridCol w:w="1430"/>
        <w:gridCol w:w="851"/>
      </w:tblGrid>
      <w:tr w:rsidR="00DF7A07" w14:paraId="70383D98" w14:textId="77777777" w:rsidTr="007B331C">
        <w:trPr>
          <w:tblHeader/>
          <w:jc w:val="center"/>
        </w:trPr>
        <w:tc>
          <w:tcPr>
            <w:tcW w:w="12186" w:type="dxa"/>
            <w:gridSpan w:val="14"/>
            <w:tcBorders>
              <w:top w:val="single" w:sz="4" w:space="0" w:color="000000"/>
              <w:left w:val="single" w:sz="4" w:space="0" w:color="000000"/>
              <w:right w:val="single" w:sz="4" w:space="0" w:color="000000"/>
            </w:tcBorders>
            <w:shd w:val="clear" w:color="auto" w:fill="BEBEBE"/>
            <w:tcMar>
              <w:top w:w="0" w:type="dxa"/>
              <w:left w:w="108" w:type="dxa"/>
              <w:bottom w:w="20" w:type="dxa"/>
              <w:right w:w="108" w:type="dxa"/>
            </w:tcMar>
            <w:vAlign w:val="center"/>
          </w:tcPr>
          <w:p w14:paraId="262EE5F2" w14:textId="77777777" w:rsidR="00DF7A07" w:rsidRDefault="00DF7A07" w:rsidP="00DF7A07">
            <w:pPr>
              <w:spacing w:before="0" w:after="0"/>
              <w:ind w:left="20" w:right="20"/>
              <w:jc w:val="center"/>
              <w:rPr>
                <w:rFonts w:ascii="Arial Narrow" w:hAnsi="Arial Narrow" w:cs="Arial Narrow Bold"/>
                <w:color w:val="000000"/>
                <w:sz w:val="14"/>
              </w:rPr>
            </w:pPr>
            <w:r w:rsidRPr="00BD4721">
              <w:rPr>
                <w:rFonts w:cs="Arial"/>
                <w:color w:val="000000"/>
                <w:szCs w:val="22"/>
              </w:rPr>
              <w:t>ENCLOSED COASTAL ZONE ANNUAL (WET AND DRY SEASON COMBINED) 2017</w:t>
            </w:r>
            <w:r>
              <w:rPr>
                <w:rFonts w:cs="Arial"/>
                <w:color w:val="000000"/>
                <w:szCs w:val="22"/>
              </w:rPr>
              <w:t xml:space="preserve"> </w:t>
            </w:r>
            <w:r w:rsidRPr="00BD4721">
              <w:rPr>
                <w:rFonts w:cs="Arial"/>
                <w:color w:val="000000"/>
                <w:szCs w:val="22"/>
              </w:rPr>
              <w:t>- 2018</w:t>
            </w:r>
          </w:p>
        </w:tc>
      </w:tr>
      <w:tr w:rsidR="00DF7A07" w14:paraId="1783128A" w14:textId="77777777" w:rsidTr="007B331C">
        <w:trPr>
          <w:tblHeader/>
          <w:jc w:val="center"/>
        </w:trPr>
        <w:tc>
          <w:tcPr>
            <w:tcW w:w="846" w:type="dxa"/>
            <w:vMerge w:val="restart"/>
            <w:tcBorders>
              <w:top w:val="single" w:sz="4" w:space="0" w:color="000000"/>
              <w:left w:val="single" w:sz="4" w:space="0" w:color="000000"/>
              <w:right w:val="single" w:sz="4" w:space="0" w:color="000000"/>
            </w:tcBorders>
            <w:shd w:val="clear" w:color="auto" w:fill="BEBEBE"/>
            <w:tcMar>
              <w:top w:w="0" w:type="dxa"/>
              <w:left w:w="108" w:type="dxa"/>
              <w:bottom w:w="20" w:type="dxa"/>
              <w:right w:w="108" w:type="dxa"/>
            </w:tcMar>
            <w:vAlign w:val="center"/>
          </w:tcPr>
          <w:p w14:paraId="389FD167" w14:textId="77777777" w:rsidR="00DF7A07" w:rsidRDefault="00DF7A07" w:rsidP="00DF7A07">
            <w:pPr>
              <w:spacing w:before="0" w:after="0"/>
              <w:ind w:left="20" w:right="20"/>
              <w:rPr>
                <w:rFonts w:ascii="Arial Narrow" w:hAnsi="Arial Narrow" w:cs="Arial Narrow Bold"/>
                <w:color w:val="000000"/>
                <w:sz w:val="14"/>
              </w:rPr>
            </w:pPr>
            <w:r>
              <w:rPr>
                <w:rFonts w:ascii="Arial Narrow" w:hAnsi="Arial Narrow" w:cs="Arial Narrow Bold"/>
                <w:color w:val="000000"/>
                <w:sz w:val="14"/>
              </w:rPr>
              <w:t>Region/ Water body</w:t>
            </w:r>
          </w:p>
        </w:tc>
        <w:tc>
          <w:tcPr>
            <w:tcW w:w="850" w:type="dxa"/>
            <w:vMerge w:val="restart"/>
            <w:tcBorders>
              <w:top w:val="single" w:sz="4" w:space="0" w:color="000000"/>
              <w:left w:val="single" w:sz="4" w:space="0" w:color="000000"/>
              <w:right w:val="single" w:sz="4" w:space="0" w:color="000000"/>
            </w:tcBorders>
            <w:shd w:val="clear" w:color="auto" w:fill="BEBEBE"/>
            <w:tcMar>
              <w:top w:w="0" w:type="dxa"/>
              <w:left w:w="108" w:type="dxa"/>
              <w:bottom w:w="20" w:type="dxa"/>
              <w:right w:w="108" w:type="dxa"/>
            </w:tcMar>
            <w:vAlign w:val="center"/>
          </w:tcPr>
          <w:p w14:paraId="66312685" w14:textId="77777777" w:rsidR="00DF7A07" w:rsidRDefault="00DF7A07" w:rsidP="00DF7A07">
            <w:pPr>
              <w:spacing w:before="0" w:after="0"/>
              <w:ind w:left="20" w:right="20"/>
              <w:rPr>
                <w:rFonts w:ascii="Arial Narrow" w:hAnsi="Arial Narrow" w:cs="Arial Narrow Bold"/>
                <w:color w:val="000000"/>
                <w:sz w:val="14"/>
              </w:rPr>
            </w:pPr>
            <w:r>
              <w:rPr>
                <w:rFonts w:ascii="Arial Narrow" w:hAnsi="Arial Narrow" w:cs="Arial Narrow Bold"/>
                <w:color w:val="000000"/>
                <w:sz w:val="14"/>
              </w:rPr>
              <w:t>Site</w:t>
            </w:r>
          </w:p>
        </w:tc>
        <w:tc>
          <w:tcPr>
            <w:tcW w:w="851" w:type="dxa"/>
            <w:vMerge w:val="restart"/>
            <w:tcBorders>
              <w:top w:val="single" w:sz="4" w:space="0" w:color="000000"/>
              <w:left w:val="single" w:sz="4" w:space="0" w:color="000000"/>
              <w:right w:val="single" w:sz="4" w:space="0" w:color="000000"/>
            </w:tcBorders>
            <w:shd w:val="clear" w:color="auto" w:fill="BEBEBE"/>
            <w:tcMar>
              <w:top w:w="0" w:type="dxa"/>
              <w:left w:w="108" w:type="dxa"/>
              <w:bottom w:w="20" w:type="dxa"/>
              <w:right w:w="108" w:type="dxa"/>
            </w:tcMar>
            <w:vAlign w:val="center"/>
          </w:tcPr>
          <w:p w14:paraId="069FAED0" w14:textId="77777777" w:rsidR="00DF7A07" w:rsidRDefault="00DF7A07" w:rsidP="00DF7A07">
            <w:pPr>
              <w:spacing w:before="0" w:after="0"/>
              <w:ind w:left="20" w:right="20"/>
              <w:rPr>
                <w:rFonts w:ascii="Arial Narrow" w:hAnsi="Arial Narrow" w:cs="Arial Narrow Bold"/>
                <w:color w:val="000000"/>
                <w:sz w:val="14"/>
              </w:rPr>
            </w:pPr>
            <w:r>
              <w:rPr>
                <w:rFonts w:ascii="Arial Narrow" w:hAnsi="Arial Narrow" w:cs="Arial Narrow Bold"/>
                <w:color w:val="000000"/>
                <w:sz w:val="14"/>
              </w:rPr>
              <w:t>Measure</w:t>
            </w:r>
          </w:p>
        </w:tc>
        <w:tc>
          <w:tcPr>
            <w:tcW w:w="425" w:type="dxa"/>
            <w:vMerge w:val="restart"/>
            <w:tcBorders>
              <w:top w:val="single" w:sz="4" w:space="0" w:color="000000"/>
              <w:left w:val="single" w:sz="4" w:space="0" w:color="000000"/>
              <w:right w:val="single" w:sz="4" w:space="0" w:color="000000"/>
            </w:tcBorders>
            <w:shd w:val="clear" w:color="auto" w:fill="BEBEBE"/>
            <w:tcMar>
              <w:top w:w="0" w:type="dxa"/>
              <w:left w:w="108" w:type="dxa"/>
              <w:bottom w:w="20" w:type="dxa"/>
              <w:right w:w="108" w:type="dxa"/>
            </w:tcMar>
            <w:vAlign w:val="center"/>
          </w:tcPr>
          <w:p w14:paraId="370203A8"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N</w:t>
            </w:r>
          </w:p>
        </w:tc>
        <w:tc>
          <w:tcPr>
            <w:tcW w:w="864" w:type="dxa"/>
            <w:vMerge w:val="restart"/>
            <w:tcBorders>
              <w:top w:val="single" w:sz="4" w:space="0" w:color="000000"/>
              <w:left w:val="single" w:sz="4" w:space="0" w:color="000000"/>
              <w:right w:val="single" w:sz="4" w:space="0" w:color="000000"/>
            </w:tcBorders>
            <w:shd w:val="clear" w:color="auto" w:fill="BEBEBE"/>
            <w:vAlign w:val="center"/>
          </w:tcPr>
          <w:p w14:paraId="6353104E" w14:textId="77777777" w:rsidR="00DF7A07" w:rsidRDefault="00DF7A07" w:rsidP="00DF7A07">
            <w:pPr>
              <w:spacing w:before="0" w:after="0"/>
              <w:ind w:right="20"/>
              <w:jc w:val="center"/>
              <w:rPr>
                <w:rFonts w:ascii="Arial Narrow" w:hAnsi="Arial Narrow" w:cs="Arial Narrow Bold"/>
                <w:color w:val="000000"/>
                <w:sz w:val="14"/>
              </w:rPr>
            </w:pPr>
            <w:r>
              <w:rPr>
                <w:rFonts w:ascii="Arial Narrow" w:hAnsi="Arial Narrow" w:cs="Arial Narrow Bold"/>
                <w:color w:val="000000"/>
                <w:sz w:val="14"/>
              </w:rPr>
              <w:t>Min</w:t>
            </w:r>
          </w:p>
        </w:tc>
        <w:tc>
          <w:tcPr>
            <w:tcW w:w="864" w:type="dxa"/>
            <w:vMerge w:val="restart"/>
            <w:tcBorders>
              <w:top w:val="single" w:sz="4" w:space="0" w:color="000000"/>
              <w:left w:val="single" w:sz="4" w:space="0" w:color="000000"/>
              <w:right w:val="single" w:sz="4" w:space="0" w:color="000000"/>
            </w:tcBorders>
            <w:shd w:val="clear" w:color="auto" w:fill="BFBFBF" w:themeFill="background1" w:themeFillShade="BF"/>
            <w:vAlign w:val="center"/>
          </w:tcPr>
          <w:p w14:paraId="04A57D18"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Max</w:t>
            </w:r>
          </w:p>
        </w:tc>
        <w:tc>
          <w:tcPr>
            <w:tcW w:w="864" w:type="dxa"/>
            <w:vMerge w:val="restart"/>
            <w:tcBorders>
              <w:top w:val="single" w:sz="4" w:space="0" w:color="000000"/>
              <w:left w:val="single" w:sz="4" w:space="0" w:color="000000"/>
              <w:right w:val="single" w:sz="4" w:space="0" w:color="000000"/>
            </w:tcBorders>
            <w:shd w:val="clear" w:color="auto" w:fill="BEBEBE"/>
            <w:tcMar>
              <w:top w:w="0" w:type="dxa"/>
              <w:left w:w="108" w:type="dxa"/>
              <w:bottom w:w="20" w:type="dxa"/>
              <w:right w:w="108" w:type="dxa"/>
            </w:tcMar>
            <w:vAlign w:val="center"/>
          </w:tcPr>
          <w:p w14:paraId="5BBCC5C1"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Mean</w:t>
            </w:r>
          </w:p>
        </w:tc>
        <w:tc>
          <w:tcPr>
            <w:tcW w:w="4341" w:type="dxa"/>
            <w:gridSpan w:val="5"/>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73FB5441"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Quantiles</w:t>
            </w:r>
          </w:p>
        </w:tc>
        <w:tc>
          <w:tcPr>
            <w:tcW w:w="2281"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0BDC24F9"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Guidelines</w:t>
            </w:r>
          </w:p>
        </w:tc>
      </w:tr>
      <w:tr w:rsidR="00DF7A07" w14:paraId="05B4CD44" w14:textId="77777777" w:rsidTr="007B331C">
        <w:trPr>
          <w:tblHeader/>
          <w:jc w:val="center"/>
        </w:trPr>
        <w:tc>
          <w:tcPr>
            <w:tcW w:w="846" w:type="dxa"/>
            <w:vMerge/>
            <w:tcBorders>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1A6B06CF" w14:textId="77777777" w:rsidR="00DF7A07" w:rsidRDefault="00DF7A07" w:rsidP="00DF7A07">
            <w:pPr>
              <w:spacing w:before="0" w:after="0"/>
              <w:ind w:left="20" w:right="20"/>
              <w:rPr>
                <w:rFonts w:ascii="Arial Narrow" w:hAnsi="Arial Narrow"/>
              </w:rPr>
            </w:pPr>
          </w:p>
        </w:tc>
        <w:tc>
          <w:tcPr>
            <w:tcW w:w="850" w:type="dxa"/>
            <w:vMerge/>
            <w:tcBorders>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16F10267" w14:textId="77777777" w:rsidR="00DF7A07" w:rsidRDefault="00DF7A07" w:rsidP="00DF7A07">
            <w:pPr>
              <w:spacing w:before="0" w:after="0"/>
              <w:ind w:left="20" w:right="20"/>
              <w:rPr>
                <w:rFonts w:ascii="Arial Narrow" w:hAnsi="Arial Narrow"/>
              </w:rPr>
            </w:pPr>
          </w:p>
        </w:tc>
        <w:tc>
          <w:tcPr>
            <w:tcW w:w="851" w:type="dxa"/>
            <w:vMerge/>
            <w:tcBorders>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36F5DCAB" w14:textId="77777777" w:rsidR="00DF7A07" w:rsidRDefault="00DF7A07" w:rsidP="00DF7A07">
            <w:pPr>
              <w:spacing w:before="0" w:after="0"/>
              <w:ind w:left="20" w:right="20"/>
              <w:rPr>
                <w:rFonts w:ascii="Arial Narrow" w:hAnsi="Arial Narrow"/>
              </w:rPr>
            </w:pPr>
          </w:p>
        </w:tc>
        <w:tc>
          <w:tcPr>
            <w:tcW w:w="425" w:type="dxa"/>
            <w:vMerge/>
            <w:tcBorders>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111F6F41" w14:textId="77777777" w:rsidR="00DF7A07" w:rsidRDefault="00DF7A07" w:rsidP="00DF7A07">
            <w:pPr>
              <w:spacing w:before="0" w:after="0"/>
              <w:ind w:left="20" w:right="20"/>
              <w:jc w:val="center"/>
              <w:rPr>
                <w:rFonts w:ascii="Arial Narrow" w:hAnsi="Arial Narrow"/>
              </w:rPr>
            </w:pPr>
          </w:p>
        </w:tc>
        <w:tc>
          <w:tcPr>
            <w:tcW w:w="864" w:type="dxa"/>
            <w:vMerge/>
            <w:tcBorders>
              <w:left w:val="single" w:sz="4" w:space="0" w:color="000000"/>
              <w:bottom w:val="single" w:sz="4" w:space="0" w:color="000000"/>
              <w:right w:val="single" w:sz="4" w:space="0" w:color="000000"/>
            </w:tcBorders>
            <w:shd w:val="clear" w:color="auto" w:fill="BEBEBE"/>
            <w:vAlign w:val="center"/>
            <w:hideMark/>
          </w:tcPr>
          <w:p w14:paraId="7DFBD000" w14:textId="77777777" w:rsidR="00DF7A07" w:rsidRDefault="00DF7A07" w:rsidP="00DF7A07">
            <w:pPr>
              <w:spacing w:before="0" w:after="0"/>
              <w:ind w:right="20"/>
              <w:jc w:val="center"/>
              <w:rPr>
                <w:rFonts w:ascii="Arial Narrow" w:hAnsi="Arial Narrow" w:cs="Arial Narrow Bold"/>
                <w:color w:val="000000"/>
                <w:sz w:val="14"/>
              </w:rPr>
            </w:pPr>
          </w:p>
        </w:tc>
        <w:tc>
          <w:tcPr>
            <w:tcW w:w="864" w:type="dxa"/>
            <w:vMerge/>
            <w:tcBorders>
              <w:left w:val="single" w:sz="4" w:space="0" w:color="000000"/>
              <w:bottom w:val="single" w:sz="4" w:space="0" w:color="000000"/>
              <w:right w:val="single" w:sz="4" w:space="0" w:color="000000"/>
            </w:tcBorders>
            <w:shd w:val="clear" w:color="auto" w:fill="BFBFBF" w:themeFill="background1" w:themeFillShade="BF"/>
            <w:vAlign w:val="center"/>
            <w:hideMark/>
          </w:tcPr>
          <w:p w14:paraId="40678377" w14:textId="77777777" w:rsidR="00DF7A07" w:rsidRDefault="00DF7A07" w:rsidP="00DF7A07">
            <w:pPr>
              <w:spacing w:before="0" w:after="0"/>
              <w:ind w:left="20" w:right="20"/>
              <w:jc w:val="center"/>
              <w:rPr>
                <w:rFonts w:ascii="Arial Narrow" w:hAnsi="Arial Narrow" w:cs="Arial Narrow Bold"/>
                <w:color w:val="000000"/>
                <w:sz w:val="14"/>
              </w:rPr>
            </w:pPr>
          </w:p>
        </w:tc>
        <w:tc>
          <w:tcPr>
            <w:tcW w:w="864" w:type="dxa"/>
            <w:vMerge/>
            <w:tcBorders>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5E2B429F" w14:textId="77777777" w:rsidR="00DF7A07" w:rsidRDefault="00DF7A07" w:rsidP="00DF7A07">
            <w:pPr>
              <w:spacing w:before="0" w:after="0"/>
              <w:ind w:left="20" w:right="20"/>
              <w:jc w:val="center"/>
              <w:rPr>
                <w:rFonts w:ascii="Arial Narrow" w:hAnsi="Arial Narrow"/>
              </w:rPr>
            </w:pPr>
          </w:p>
        </w:tc>
        <w:tc>
          <w:tcPr>
            <w:tcW w:w="846"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3CA7B829" w14:textId="77777777" w:rsidR="00DF7A07" w:rsidRDefault="00DF7A07" w:rsidP="00DF7A07">
            <w:pPr>
              <w:spacing w:before="0" w:after="0"/>
              <w:ind w:left="20" w:right="20"/>
              <w:jc w:val="center"/>
              <w:rPr>
                <w:rFonts w:ascii="Arial Narrow" w:hAnsi="Arial Narrow"/>
              </w:rPr>
            </w:pPr>
            <w:r>
              <w:rPr>
                <w:rFonts w:ascii="Arial Narrow" w:hAnsi="Arial Narrow" w:cs="Arial Narrow Bold"/>
                <w:color w:val="000000"/>
                <w:sz w:val="14"/>
              </w:rPr>
              <w:t>Q5</w:t>
            </w:r>
          </w:p>
        </w:tc>
        <w:tc>
          <w:tcPr>
            <w:tcW w:w="861"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0950D40A" w14:textId="77777777" w:rsidR="00DF7A07" w:rsidRDefault="00DF7A07" w:rsidP="00DF7A07">
            <w:pPr>
              <w:spacing w:before="0" w:after="0"/>
              <w:ind w:left="20" w:right="20"/>
              <w:jc w:val="center"/>
              <w:rPr>
                <w:rFonts w:ascii="Arial Narrow" w:hAnsi="Arial Narrow"/>
              </w:rPr>
            </w:pPr>
            <w:r>
              <w:rPr>
                <w:rFonts w:ascii="Arial Narrow" w:hAnsi="Arial Narrow" w:cs="Arial Narrow Bold"/>
                <w:color w:val="000000"/>
                <w:sz w:val="14"/>
              </w:rPr>
              <w:t>Q20</w:t>
            </w:r>
          </w:p>
        </w:tc>
        <w:tc>
          <w:tcPr>
            <w:tcW w:w="885" w:type="dxa"/>
            <w:tcBorders>
              <w:top w:val="single" w:sz="4" w:space="0" w:color="000000"/>
              <w:left w:val="single" w:sz="4" w:space="0" w:color="000000"/>
              <w:bottom w:val="single" w:sz="4" w:space="0" w:color="000000"/>
              <w:right w:val="single" w:sz="4" w:space="0" w:color="000000"/>
            </w:tcBorders>
            <w:shd w:val="clear" w:color="auto" w:fill="BEBEBE"/>
          </w:tcPr>
          <w:p w14:paraId="7CE3409F" w14:textId="77777777" w:rsidR="00DF7A07" w:rsidRDefault="00DF7A07" w:rsidP="00DF7A07">
            <w:pPr>
              <w:spacing w:before="0" w:after="0"/>
              <w:ind w:right="20"/>
              <w:jc w:val="center"/>
              <w:rPr>
                <w:rFonts w:ascii="Arial Narrow" w:hAnsi="Arial Narrow" w:cs="Arial Narrow Bold"/>
                <w:color w:val="000000"/>
                <w:sz w:val="14"/>
              </w:rPr>
            </w:pPr>
            <w:r>
              <w:rPr>
                <w:rFonts w:ascii="Arial Narrow" w:hAnsi="Arial Narrow" w:cs="Arial Narrow Bold"/>
                <w:color w:val="000000"/>
                <w:sz w:val="14"/>
              </w:rPr>
              <w:t>Median</w:t>
            </w:r>
          </w:p>
          <w:p w14:paraId="35330E6C" w14:textId="77777777" w:rsidR="00DF7A07" w:rsidRDefault="00DF7A07" w:rsidP="00DF7A07">
            <w:pPr>
              <w:spacing w:before="0" w:after="0"/>
              <w:ind w:right="20"/>
              <w:jc w:val="center"/>
              <w:rPr>
                <w:rFonts w:ascii="Arial Narrow" w:hAnsi="Arial Narrow" w:cs="Arial Narrow Bold"/>
                <w:color w:val="000000"/>
                <w:sz w:val="14"/>
              </w:rPr>
            </w:pPr>
            <w:r>
              <w:rPr>
                <w:rFonts w:ascii="Arial Narrow" w:hAnsi="Arial Narrow" w:cs="Arial Narrow Bold"/>
                <w:color w:val="000000"/>
                <w:sz w:val="14"/>
              </w:rPr>
              <w:t>Q50</w:t>
            </w:r>
          </w:p>
        </w:tc>
        <w:tc>
          <w:tcPr>
            <w:tcW w:w="885"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02BD060D" w14:textId="77777777" w:rsidR="00DF7A07" w:rsidRDefault="00DF7A07" w:rsidP="00DF7A07">
            <w:pPr>
              <w:spacing w:before="0" w:after="0"/>
              <w:ind w:left="20" w:right="20"/>
              <w:jc w:val="center"/>
              <w:rPr>
                <w:rFonts w:ascii="Arial Narrow" w:hAnsi="Arial Narrow"/>
              </w:rPr>
            </w:pPr>
            <w:r>
              <w:rPr>
                <w:rFonts w:ascii="Arial Narrow" w:hAnsi="Arial Narrow" w:cs="Arial Narrow Bold"/>
                <w:color w:val="000000"/>
                <w:sz w:val="14"/>
              </w:rPr>
              <w:t>Q80</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289DD8C5" w14:textId="77777777" w:rsidR="00DF7A07" w:rsidRDefault="00DF7A07" w:rsidP="00DF7A07">
            <w:pPr>
              <w:spacing w:before="0" w:after="0"/>
              <w:ind w:left="20" w:right="20"/>
              <w:jc w:val="center"/>
              <w:rPr>
                <w:rFonts w:ascii="Arial Narrow" w:hAnsi="Arial Narrow"/>
              </w:rPr>
            </w:pPr>
            <w:r>
              <w:rPr>
                <w:rFonts w:ascii="Arial Narrow" w:hAnsi="Arial Narrow" w:cs="Arial Narrow Bold"/>
                <w:color w:val="000000"/>
                <w:sz w:val="14"/>
              </w:rPr>
              <w:t>Q95</w:t>
            </w:r>
          </w:p>
        </w:tc>
        <w:tc>
          <w:tcPr>
            <w:tcW w:w="1430"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4A91D250" w14:textId="77777777" w:rsidR="00DF7A07" w:rsidRDefault="00DF7A07" w:rsidP="00DF7A07">
            <w:pPr>
              <w:spacing w:before="0" w:after="0"/>
              <w:ind w:left="20" w:right="20"/>
              <w:jc w:val="center"/>
              <w:rPr>
                <w:rFonts w:ascii="Arial Narrow" w:hAnsi="Arial Narrow"/>
              </w:rPr>
            </w:pPr>
            <w:r>
              <w:rPr>
                <w:rFonts w:ascii="Arial Narrow" w:hAnsi="Arial Narrow" w:cs="Arial Narrow Bold"/>
                <w:color w:val="000000"/>
                <w:sz w:val="14"/>
              </w:rPr>
              <w:t>Statistic</w:t>
            </w:r>
          </w:p>
        </w:tc>
        <w:tc>
          <w:tcPr>
            <w:tcW w:w="851"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573E2240" w14:textId="77777777" w:rsidR="00DF7A07" w:rsidRDefault="00DF7A07" w:rsidP="00DF7A07">
            <w:pPr>
              <w:spacing w:before="0" w:after="0"/>
              <w:ind w:left="20" w:right="20"/>
              <w:jc w:val="center"/>
              <w:rPr>
                <w:rFonts w:ascii="Arial Narrow" w:hAnsi="Arial Narrow"/>
              </w:rPr>
            </w:pPr>
            <w:r>
              <w:rPr>
                <w:rFonts w:ascii="Arial Narrow" w:hAnsi="Arial Narrow" w:cs="Arial Narrow Bold"/>
                <w:color w:val="000000"/>
                <w:sz w:val="14"/>
              </w:rPr>
              <w:t>Base Flow/ Annual</w:t>
            </w:r>
          </w:p>
        </w:tc>
      </w:tr>
      <w:tr w:rsidR="00DF7A07" w14:paraId="3716E9FF" w14:textId="77777777" w:rsidTr="007B331C">
        <w:trPr>
          <w:trHeight w:hRule="exact" w:val="227"/>
          <w:jc w:val="center"/>
        </w:trPr>
        <w:tc>
          <w:tcPr>
            <w:tcW w:w="846" w:type="dxa"/>
            <w:vMerge w:val="restart"/>
            <w:tcBorders>
              <w:top w:val="single" w:sz="4" w:space="0" w:color="000000"/>
              <w:left w:val="single" w:sz="4" w:space="0" w:color="000000"/>
              <w:right w:val="single" w:sz="4" w:space="0" w:color="000000"/>
            </w:tcBorders>
            <w:shd w:val="clear" w:color="auto" w:fill="FFFFFF"/>
            <w:tcMar>
              <w:top w:w="20" w:type="dxa"/>
              <w:left w:w="20" w:type="dxa"/>
              <w:bottom w:w="20" w:type="dxa"/>
              <w:right w:w="20" w:type="dxa"/>
            </w:tcMar>
            <w:vAlign w:val="center"/>
            <w:hideMark/>
          </w:tcPr>
          <w:p w14:paraId="04335F48" w14:textId="77777777" w:rsidR="00DF7A07" w:rsidRDefault="00DF7A07" w:rsidP="00DF7A07">
            <w:pPr>
              <w:spacing w:before="0" w:after="0"/>
              <w:ind w:left="20" w:right="20"/>
              <w:rPr>
                <w:rFonts w:cs="Arial"/>
                <w:sz w:val="16"/>
                <w:szCs w:val="16"/>
              </w:rPr>
            </w:pPr>
          </w:p>
          <w:p w14:paraId="41DAFBC3" w14:textId="77777777" w:rsidR="00DF7A07" w:rsidRDefault="00DF7A07" w:rsidP="00DF7A07">
            <w:pPr>
              <w:spacing w:before="0" w:after="0"/>
              <w:ind w:left="20" w:right="20"/>
              <w:rPr>
                <w:rFonts w:cs="Arial"/>
                <w:sz w:val="16"/>
                <w:szCs w:val="16"/>
              </w:rPr>
            </w:pPr>
          </w:p>
          <w:p w14:paraId="08F940EF" w14:textId="77777777" w:rsidR="00DF7A07" w:rsidRDefault="00DF7A07" w:rsidP="00DF7A07">
            <w:pPr>
              <w:spacing w:before="0" w:after="0"/>
              <w:ind w:left="20" w:right="20"/>
              <w:rPr>
                <w:rFonts w:cs="Arial"/>
                <w:sz w:val="16"/>
                <w:szCs w:val="16"/>
              </w:rPr>
            </w:pPr>
          </w:p>
          <w:p w14:paraId="5D3CC32D" w14:textId="77777777" w:rsidR="00DF7A07" w:rsidRDefault="00DF7A07" w:rsidP="00DF7A07">
            <w:pPr>
              <w:spacing w:before="0" w:after="0"/>
              <w:ind w:left="20" w:right="20"/>
              <w:rPr>
                <w:rFonts w:cs="Arial"/>
                <w:sz w:val="16"/>
                <w:szCs w:val="16"/>
              </w:rPr>
            </w:pPr>
          </w:p>
          <w:p w14:paraId="7F187195" w14:textId="77777777" w:rsidR="00DF7A07" w:rsidRDefault="00DF7A07" w:rsidP="00DF7A07">
            <w:pPr>
              <w:spacing w:before="0" w:after="0"/>
              <w:ind w:left="20" w:right="20"/>
              <w:rPr>
                <w:rFonts w:cs="Arial"/>
                <w:sz w:val="16"/>
                <w:szCs w:val="16"/>
              </w:rPr>
            </w:pPr>
          </w:p>
          <w:p w14:paraId="67CA51F8" w14:textId="77777777" w:rsidR="00DF7A07" w:rsidRDefault="00DF7A07" w:rsidP="00DF7A07">
            <w:pPr>
              <w:spacing w:before="0" w:after="0"/>
              <w:ind w:left="20" w:right="20"/>
              <w:rPr>
                <w:rFonts w:cs="Arial"/>
                <w:sz w:val="16"/>
                <w:szCs w:val="16"/>
              </w:rPr>
            </w:pPr>
          </w:p>
          <w:p w14:paraId="57B78636" w14:textId="77777777" w:rsidR="00DF7A07" w:rsidRDefault="00DF7A07" w:rsidP="00DF7A07">
            <w:pPr>
              <w:spacing w:before="0" w:after="0"/>
              <w:ind w:left="20" w:right="20"/>
              <w:rPr>
                <w:rFonts w:cs="Arial"/>
                <w:sz w:val="16"/>
                <w:szCs w:val="16"/>
              </w:rPr>
            </w:pPr>
          </w:p>
          <w:p w14:paraId="36A4ADC5" w14:textId="77777777" w:rsidR="00DF7A07" w:rsidRDefault="00DF7A07" w:rsidP="00DF7A07">
            <w:pPr>
              <w:spacing w:before="0" w:after="0"/>
              <w:ind w:left="20" w:right="20"/>
              <w:rPr>
                <w:rFonts w:cs="Arial"/>
                <w:sz w:val="16"/>
                <w:szCs w:val="16"/>
              </w:rPr>
            </w:pPr>
          </w:p>
          <w:p w14:paraId="66AB2479" w14:textId="77777777" w:rsidR="00DF7A07" w:rsidRDefault="00DF7A07" w:rsidP="00DF7A07">
            <w:pPr>
              <w:spacing w:before="0" w:after="0"/>
              <w:ind w:left="20" w:right="20"/>
              <w:rPr>
                <w:rFonts w:cs="Arial"/>
                <w:sz w:val="16"/>
                <w:szCs w:val="16"/>
              </w:rPr>
            </w:pPr>
          </w:p>
          <w:p w14:paraId="4EA321DA" w14:textId="77777777" w:rsidR="00DF7A07" w:rsidRDefault="00DF7A07" w:rsidP="00DF7A07">
            <w:pPr>
              <w:spacing w:before="0" w:after="0"/>
              <w:ind w:left="20" w:right="20"/>
              <w:rPr>
                <w:rFonts w:cs="Arial"/>
                <w:sz w:val="16"/>
                <w:szCs w:val="16"/>
              </w:rPr>
            </w:pPr>
          </w:p>
          <w:p w14:paraId="6356979D" w14:textId="77777777" w:rsidR="00DF7A07" w:rsidRDefault="00DF7A07" w:rsidP="00DF7A07">
            <w:pPr>
              <w:spacing w:before="0" w:after="0"/>
              <w:ind w:left="20" w:right="20"/>
              <w:rPr>
                <w:rFonts w:cs="Arial"/>
                <w:sz w:val="16"/>
                <w:szCs w:val="16"/>
              </w:rPr>
            </w:pPr>
          </w:p>
          <w:p w14:paraId="0C033FB3" w14:textId="77777777" w:rsidR="00DF7A07" w:rsidRDefault="00DF7A07" w:rsidP="00DF7A07">
            <w:pPr>
              <w:spacing w:before="0" w:after="0"/>
              <w:ind w:left="20" w:right="20"/>
              <w:rPr>
                <w:rFonts w:cs="Arial"/>
                <w:sz w:val="16"/>
                <w:szCs w:val="16"/>
              </w:rPr>
            </w:pPr>
          </w:p>
          <w:p w14:paraId="73AF6B73" w14:textId="77777777" w:rsidR="00DF7A07" w:rsidRDefault="00DF7A07" w:rsidP="00DF7A07">
            <w:pPr>
              <w:spacing w:before="0" w:after="0"/>
              <w:ind w:left="20" w:right="20"/>
              <w:rPr>
                <w:rFonts w:cs="Arial"/>
                <w:sz w:val="16"/>
                <w:szCs w:val="16"/>
              </w:rPr>
            </w:pPr>
          </w:p>
          <w:p w14:paraId="2BBA082D" w14:textId="77777777" w:rsidR="00DF7A07" w:rsidRDefault="00DF7A07" w:rsidP="00DF7A07">
            <w:pPr>
              <w:spacing w:before="0" w:after="0"/>
              <w:ind w:left="20" w:right="20"/>
              <w:rPr>
                <w:rFonts w:cs="Arial"/>
                <w:sz w:val="16"/>
                <w:szCs w:val="16"/>
              </w:rPr>
            </w:pPr>
          </w:p>
          <w:p w14:paraId="1AD86152" w14:textId="77777777" w:rsidR="00DF7A07" w:rsidRPr="00DF1678" w:rsidRDefault="00DF7A07" w:rsidP="00DF7A07">
            <w:pPr>
              <w:spacing w:before="0" w:after="0"/>
              <w:ind w:left="20" w:right="20"/>
              <w:rPr>
                <w:rFonts w:cs="Arial"/>
                <w:sz w:val="16"/>
                <w:szCs w:val="16"/>
              </w:rPr>
            </w:pPr>
            <w:r w:rsidRPr="00DF1678">
              <w:rPr>
                <w:rFonts w:cs="Arial"/>
                <w:sz w:val="16"/>
                <w:szCs w:val="16"/>
              </w:rPr>
              <w:t>Cape York</w:t>
            </w:r>
          </w:p>
          <w:p w14:paraId="7A1A3863" w14:textId="77777777" w:rsidR="00DF7A07" w:rsidRPr="00DF1678" w:rsidRDefault="00DF7A07" w:rsidP="00DF7A07">
            <w:pPr>
              <w:spacing w:before="0" w:after="0"/>
              <w:ind w:left="20" w:right="20"/>
              <w:rPr>
                <w:rFonts w:cs="Arial"/>
                <w:sz w:val="16"/>
                <w:szCs w:val="16"/>
              </w:rPr>
            </w:pPr>
            <w:r w:rsidRPr="00DF1678">
              <w:rPr>
                <w:rFonts w:cs="Arial"/>
                <w:sz w:val="16"/>
                <w:szCs w:val="16"/>
              </w:rPr>
              <w:t xml:space="preserve">Enclosed Coastal </w:t>
            </w:r>
          </w:p>
          <w:p w14:paraId="5AF2379B" w14:textId="77777777" w:rsidR="00DF7A07" w:rsidRPr="00DF1678" w:rsidRDefault="00DF7A07" w:rsidP="00DF7A07">
            <w:pPr>
              <w:spacing w:before="0" w:after="0"/>
              <w:ind w:left="20" w:right="20"/>
              <w:rPr>
                <w:rFonts w:cs="Arial"/>
                <w:sz w:val="16"/>
                <w:szCs w:val="16"/>
              </w:rPr>
            </w:pPr>
            <w:r w:rsidRPr="00DF1678">
              <w:rPr>
                <w:rFonts w:cs="Arial"/>
                <w:sz w:val="16"/>
                <w:szCs w:val="16"/>
              </w:rPr>
              <w:t>(EC) Zone</w:t>
            </w:r>
          </w:p>
          <w:p w14:paraId="194C2913" w14:textId="77777777" w:rsidR="00DF7A07" w:rsidRDefault="00DF7A07" w:rsidP="00DF7A07">
            <w:pPr>
              <w:spacing w:before="0" w:after="0"/>
              <w:jc w:val="left"/>
              <w:rPr>
                <w:rFonts w:ascii="Arial Narrow" w:hAnsi="Arial Narrow"/>
                <w:sz w:val="14"/>
                <w:szCs w:val="14"/>
              </w:rPr>
            </w:pPr>
          </w:p>
          <w:p w14:paraId="19D089BC" w14:textId="77777777" w:rsidR="00DF7A07" w:rsidRDefault="00DF7A07" w:rsidP="00DF7A07">
            <w:pPr>
              <w:spacing w:before="0" w:after="0"/>
              <w:jc w:val="left"/>
              <w:rPr>
                <w:rFonts w:ascii="Arial Narrow" w:hAnsi="Arial Narrow"/>
                <w:sz w:val="14"/>
                <w:szCs w:val="14"/>
              </w:rPr>
            </w:pPr>
          </w:p>
          <w:p w14:paraId="70409DE0" w14:textId="77777777" w:rsidR="00DF7A07" w:rsidRDefault="00DF7A07" w:rsidP="00DF7A07">
            <w:pPr>
              <w:spacing w:before="0" w:after="0"/>
              <w:jc w:val="left"/>
              <w:rPr>
                <w:rFonts w:ascii="Arial Narrow" w:hAnsi="Arial Narrow"/>
                <w:sz w:val="14"/>
                <w:szCs w:val="14"/>
              </w:rPr>
            </w:pPr>
          </w:p>
          <w:p w14:paraId="79F59D7F" w14:textId="77777777" w:rsidR="00DF7A07" w:rsidRDefault="00DF7A07" w:rsidP="00DF7A07">
            <w:pPr>
              <w:spacing w:before="0" w:after="0"/>
              <w:jc w:val="left"/>
              <w:rPr>
                <w:rFonts w:ascii="Arial Narrow" w:hAnsi="Arial Narrow"/>
                <w:sz w:val="14"/>
                <w:szCs w:val="14"/>
              </w:rPr>
            </w:pPr>
          </w:p>
          <w:p w14:paraId="5EA80C8B" w14:textId="77777777" w:rsidR="00DF7A07" w:rsidRDefault="00DF7A07" w:rsidP="00DF7A07">
            <w:pPr>
              <w:spacing w:before="0" w:after="0"/>
              <w:jc w:val="left"/>
              <w:rPr>
                <w:rFonts w:ascii="Arial Narrow" w:hAnsi="Arial Narrow"/>
                <w:sz w:val="14"/>
                <w:szCs w:val="14"/>
              </w:rPr>
            </w:pPr>
          </w:p>
          <w:p w14:paraId="6FF610A0" w14:textId="77777777" w:rsidR="00DF7A07" w:rsidRDefault="00DF7A07" w:rsidP="00DF7A07">
            <w:pPr>
              <w:spacing w:before="0" w:after="0"/>
              <w:jc w:val="left"/>
              <w:rPr>
                <w:rFonts w:ascii="Arial Narrow" w:hAnsi="Arial Narrow"/>
                <w:sz w:val="14"/>
                <w:szCs w:val="14"/>
              </w:rPr>
            </w:pPr>
          </w:p>
          <w:p w14:paraId="4DE8CC0D" w14:textId="77777777" w:rsidR="00DF7A07" w:rsidRDefault="00DF7A07" w:rsidP="00DF7A07">
            <w:pPr>
              <w:spacing w:before="0" w:after="0"/>
              <w:jc w:val="left"/>
              <w:rPr>
                <w:rFonts w:ascii="Arial Narrow" w:hAnsi="Arial Narrow"/>
                <w:sz w:val="14"/>
                <w:szCs w:val="14"/>
              </w:rPr>
            </w:pPr>
          </w:p>
          <w:p w14:paraId="76E8E75C" w14:textId="77777777" w:rsidR="00DF7A07" w:rsidRDefault="00DF7A07" w:rsidP="00DF7A07">
            <w:pPr>
              <w:spacing w:before="0" w:after="0"/>
              <w:jc w:val="left"/>
              <w:rPr>
                <w:rFonts w:ascii="Arial Narrow" w:hAnsi="Arial Narrow"/>
                <w:sz w:val="14"/>
                <w:szCs w:val="14"/>
              </w:rPr>
            </w:pPr>
          </w:p>
          <w:p w14:paraId="6000B00D" w14:textId="77777777" w:rsidR="00DF7A07" w:rsidRDefault="00DF7A07" w:rsidP="00DF7A07">
            <w:pPr>
              <w:spacing w:before="0" w:after="0"/>
              <w:jc w:val="left"/>
              <w:rPr>
                <w:rFonts w:ascii="Arial Narrow" w:hAnsi="Arial Narrow"/>
                <w:sz w:val="14"/>
                <w:szCs w:val="14"/>
              </w:rPr>
            </w:pPr>
          </w:p>
          <w:p w14:paraId="156ED7D7" w14:textId="77777777" w:rsidR="00DF7A07" w:rsidRDefault="00DF7A07" w:rsidP="00DF7A07">
            <w:pPr>
              <w:spacing w:before="0" w:after="0"/>
              <w:jc w:val="left"/>
              <w:rPr>
                <w:rFonts w:ascii="Arial Narrow" w:hAnsi="Arial Narrow"/>
                <w:sz w:val="14"/>
                <w:szCs w:val="14"/>
              </w:rPr>
            </w:pPr>
          </w:p>
          <w:p w14:paraId="585B02E9" w14:textId="77777777" w:rsidR="00DF7A07" w:rsidRDefault="00DF7A07" w:rsidP="00DF7A07">
            <w:pPr>
              <w:spacing w:before="0" w:after="0"/>
              <w:jc w:val="left"/>
              <w:rPr>
                <w:rFonts w:ascii="Arial Narrow" w:hAnsi="Arial Narrow"/>
                <w:sz w:val="14"/>
                <w:szCs w:val="14"/>
              </w:rPr>
            </w:pPr>
          </w:p>
          <w:p w14:paraId="368B7A23" w14:textId="77777777" w:rsidR="00DF7A07" w:rsidRDefault="00DF7A07" w:rsidP="00DF7A07">
            <w:pPr>
              <w:spacing w:before="0" w:after="0"/>
              <w:jc w:val="left"/>
              <w:rPr>
                <w:rFonts w:ascii="Arial Narrow" w:hAnsi="Arial Narrow"/>
                <w:sz w:val="14"/>
                <w:szCs w:val="14"/>
              </w:rPr>
            </w:pPr>
          </w:p>
          <w:p w14:paraId="1FD97439" w14:textId="77777777" w:rsidR="00DF7A07" w:rsidRDefault="00DF7A07" w:rsidP="00DF7A07">
            <w:pPr>
              <w:spacing w:before="0" w:after="0"/>
              <w:jc w:val="left"/>
              <w:rPr>
                <w:rFonts w:ascii="Arial Narrow" w:hAnsi="Arial Narrow"/>
                <w:sz w:val="14"/>
                <w:szCs w:val="14"/>
              </w:rPr>
            </w:pPr>
          </w:p>
          <w:p w14:paraId="744C6A92" w14:textId="77777777" w:rsidR="00DF7A07" w:rsidRDefault="00DF7A07" w:rsidP="00DF7A07">
            <w:pPr>
              <w:spacing w:before="0" w:after="0"/>
              <w:jc w:val="left"/>
              <w:rPr>
                <w:rFonts w:ascii="Arial Narrow" w:hAnsi="Arial Narrow"/>
                <w:sz w:val="14"/>
                <w:szCs w:val="14"/>
              </w:rPr>
            </w:pPr>
          </w:p>
          <w:p w14:paraId="32A16843" w14:textId="77777777" w:rsidR="00DF7A07" w:rsidRDefault="00DF7A07" w:rsidP="00DF7A07">
            <w:pPr>
              <w:spacing w:before="0" w:after="0"/>
              <w:jc w:val="left"/>
              <w:rPr>
                <w:rFonts w:ascii="Arial Narrow" w:hAnsi="Arial Narrow"/>
                <w:sz w:val="14"/>
                <w:szCs w:val="14"/>
              </w:rPr>
            </w:pPr>
          </w:p>
          <w:p w14:paraId="7529AAAD" w14:textId="77777777" w:rsidR="00DF7A07" w:rsidRDefault="00DF7A07" w:rsidP="00DF7A07">
            <w:pPr>
              <w:spacing w:before="0" w:after="0"/>
              <w:jc w:val="left"/>
              <w:rPr>
                <w:rFonts w:ascii="Arial Narrow" w:hAnsi="Arial Narrow"/>
                <w:sz w:val="14"/>
                <w:szCs w:val="14"/>
              </w:rPr>
            </w:pPr>
          </w:p>
          <w:p w14:paraId="5A85B4F8" w14:textId="77777777" w:rsidR="00DF7A07" w:rsidRDefault="00DF7A07" w:rsidP="00DF7A07">
            <w:pPr>
              <w:spacing w:before="0" w:after="0"/>
              <w:jc w:val="left"/>
              <w:rPr>
                <w:rFonts w:ascii="Arial Narrow" w:hAnsi="Arial Narrow"/>
                <w:sz w:val="14"/>
                <w:szCs w:val="14"/>
              </w:rPr>
            </w:pPr>
          </w:p>
          <w:p w14:paraId="567C6D54" w14:textId="77777777" w:rsidR="00DF7A07" w:rsidRDefault="00DF7A07" w:rsidP="00DF7A07">
            <w:pPr>
              <w:spacing w:before="0" w:after="0"/>
              <w:jc w:val="left"/>
              <w:rPr>
                <w:rFonts w:ascii="Arial Narrow" w:hAnsi="Arial Narrow"/>
                <w:sz w:val="14"/>
                <w:szCs w:val="14"/>
              </w:rPr>
            </w:pPr>
          </w:p>
          <w:p w14:paraId="7E7B042E" w14:textId="77777777" w:rsidR="00DF7A07" w:rsidRDefault="00DF7A07" w:rsidP="00DF7A07">
            <w:pPr>
              <w:spacing w:before="0" w:after="0"/>
              <w:jc w:val="left"/>
              <w:rPr>
                <w:rFonts w:ascii="Arial Narrow" w:hAnsi="Arial Narrow"/>
                <w:sz w:val="14"/>
                <w:szCs w:val="14"/>
              </w:rPr>
            </w:pPr>
          </w:p>
          <w:p w14:paraId="505C62A7" w14:textId="77777777" w:rsidR="00DF7A07" w:rsidRDefault="00DF7A07" w:rsidP="00DF7A07">
            <w:pPr>
              <w:spacing w:before="0" w:after="0"/>
              <w:jc w:val="left"/>
              <w:rPr>
                <w:rFonts w:ascii="Arial Narrow" w:hAnsi="Arial Narrow"/>
                <w:sz w:val="14"/>
                <w:szCs w:val="14"/>
              </w:rPr>
            </w:pPr>
          </w:p>
          <w:p w14:paraId="034189F2" w14:textId="77777777" w:rsidR="00DF7A07" w:rsidRDefault="00DF7A07" w:rsidP="00DF7A07">
            <w:pPr>
              <w:spacing w:before="0" w:after="0"/>
              <w:jc w:val="left"/>
              <w:rPr>
                <w:rFonts w:ascii="Arial Narrow" w:hAnsi="Arial Narrow"/>
                <w:sz w:val="14"/>
                <w:szCs w:val="14"/>
              </w:rPr>
            </w:pPr>
          </w:p>
          <w:p w14:paraId="0455C443" w14:textId="77777777" w:rsidR="00DF7A07" w:rsidRDefault="00DF7A07" w:rsidP="00DF7A07">
            <w:pPr>
              <w:spacing w:before="0" w:after="0"/>
              <w:jc w:val="left"/>
              <w:rPr>
                <w:rFonts w:ascii="Arial Narrow" w:hAnsi="Arial Narrow"/>
                <w:sz w:val="14"/>
                <w:szCs w:val="14"/>
              </w:rPr>
            </w:pPr>
          </w:p>
          <w:p w14:paraId="6956EC6C" w14:textId="77777777" w:rsidR="00DF7A07" w:rsidRDefault="00DF7A07" w:rsidP="00DF7A07">
            <w:pPr>
              <w:spacing w:before="0" w:after="0"/>
              <w:jc w:val="left"/>
              <w:rPr>
                <w:rFonts w:ascii="Arial Narrow" w:hAnsi="Arial Narrow"/>
                <w:sz w:val="14"/>
                <w:szCs w:val="14"/>
              </w:rPr>
            </w:pPr>
          </w:p>
          <w:p w14:paraId="46B8D0E7" w14:textId="77777777" w:rsidR="00DF7A07" w:rsidRDefault="00DF7A07" w:rsidP="00DF7A07">
            <w:pPr>
              <w:spacing w:before="0" w:after="0"/>
              <w:jc w:val="left"/>
              <w:rPr>
                <w:rFonts w:ascii="Arial Narrow" w:hAnsi="Arial Narrow"/>
                <w:sz w:val="14"/>
                <w:szCs w:val="14"/>
              </w:rPr>
            </w:pPr>
          </w:p>
          <w:p w14:paraId="3B330B21" w14:textId="77777777" w:rsidR="00DF7A07" w:rsidRDefault="00DF7A07" w:rsidP="00DF7A07">
            <w:pPr>
              <w:spacing w:before="0" w:after="0"/>
              <w:jc w:val="left"/>
              <w:rPr>
                <w:rFonts w:ascii="Arial Narrow" w:hAnsi="Arial Narrow"/>
                <w:sz w:val="14"/>
                <w:szCs w:val="14"/>
              </w:rPr>
            </w:pPr>
          </w:p>
          <w:p w14:paraId="303EC954" w14:textId="77777777" w:rsidR="00DF7A07" w:rsidRDefault="00DF7A07" w:rsidP="00DF7A07">
            <w:pPr>
              <w:spacing w:before="0" w:after="0"/>
              <w:jc w:val="left"/>
              <w:rPr>
                <w:rFonts w:ascii="Arial Narrow" w:hAnsi="Arial Narrow"/>
                <w:sz w:val="14"/>
                <w:szCs w:val="14"/>
              </w:rPr>
            </w:pPr>
          </w:p>
          <w:p w14:paraId="73BE7B45" w14:textId="77777777" w:rsidR="00DF7A07" w:rsidRDefault="00DF7A07" w:rsidP="00DF7A07">
            <w:pPr>
              <w:spacing w:before="0" w:after="0"/>
              <w:jc w:val="left"/>
              <w:rPr>
                <w:rFonts w:ascii="Arial Narrow" w:hAnsi="Arial Narrow"/>
                <w:sz w:val="14"/>
                <w:szCs w:val="14"/>
              </w:rPr>
            </w:pPr>
          </w:p>
          <w:p w14:paraId="6D8C0B83" w14:textId="77777777" w:rsidR="00DF7A07" w:rsidRDefault="00DF7A07" w:rsidP="00DF7A07">
            <w:pPr>
              <w:spacing w:before="0" w:after="0"/>
              <w:jc w:val="left"/>
              <w:rPr>
                <w:rFonts w:ascii="Arial Narrow" w:hAnsi="Arial Narrow"/>
                <w:sz w:val="14"/>
                <w:szCs w:val="14"/>
              </w:rPr>
            </w:pPr>
          </w:p>
          <w:p w14:paraId="30A28DC3" w14:textId="77777777" w:rsidR="00DF7A07" w:rsidRDefault="00DF7A07" w:rsidP="00DF7A07">
            <w:pPr>
              <w:spacing w:before="0" w:after="0"/>
              <w:jc w:val="left"/>
              <w:rPr>
                <w:rFonts w:ascii="Arial Narrow" w:hAnsi="Arial Narrow"/>
                <w:sz w:val="14"/>
                <w:szCs w:val="14"/>
              </w:rPr>
            </w:pPr>
          </w:p>
          <w:p w14:paraId="67253E57" w14:textId="77777777" w:rsidR="00DF7A07" w:rsidRDefault="00DF7A07" w:rsidP="00DF7A07">
            <w:pPr>
              <w:spacing w:before="0" w:after="0"/>
              <w:jc w:val="left"/>
              <w:rPr>
                <w:rFonts w:ascii="Arial Narrow" w:hAnsi="Arial Narrow"/>
                <w:sz w:val="14"/>
                <w:szCs w:val="14"/>
              </w:rPr>
            </w:pPr>
          </w:p>
          <w:p w14:paraId="1AD57AE8" w14:textId="77777777" w:rsidR="00DF7A07" w:rsidRDefault="00DF7A07" w:rsidP="00DF7A07">
            <w:pPr>
              <w:spacing w:before="0" w:after="0"/>
              <w:jc w:val="left"/>
              <w:rPr>
                <w:rFonts w:ascii="Arial Narrow" w:hAnsi="Arial Narrow"/>
                <w:sz w:val="14"/>
                <w:szCs w:val="14"/>
              </w:rPr>
            </w:pPr>
          </w:p>
          <w:p w14:paraId="0AD8CDF5" w14:textId="77777777" w:rsidR="00DF7A07" w:rsidRPr="00DF1678" w:rsidRDefault="00DF7A07" w:rsidP="00DF7A07">
            <w:pPr>
              <w:spacing w:before="0" w:after="0"/>
              <w:ind w:left="20" w:right="20"/>
              <w:rPr>
                <w:rFonts w:cs="Arial"/>
                <w:sz w:val="16"/>
                <w:szCs w:val="16"/>
              </w:rPr>
            </w:pPr>
            <w:r w:rsidRPr="00DF1678">
              <w:rPr>
                <w:rFonts w:cs="Arial"/>
                <w:sz w:val="16"/>
                <w:szCs w:val="16"/>
              </w:rPr>
              <w:t>Cape York</w:t>
            </w:r>
          </w:p>
          <w:p w14:paraId="3A61E1E8" w14:textId="77777777" w:rsidR="00DF7A07" w:rsidRPr="00DF1678" w:rsidRDefault="00DF7A07" w:rsidP="00DF7A07">
            <w:pPr>
              <w:spacing w:before="0" w:after="0"/>
              <w:ind w:left="20" w:right="20"/>
              <w:rPr>
                <w:rFonts w:cs="Arial"/>
                <w:sz w:val="16"/>
                <w:szCs w:val="16"/>
              </w:rPr>
            </w:pPr>
            <w:r w:rsidRPr="00DF1678">
              <w:rPr>
                <w:rFonts w:cs="Arial"/>
                <w:sz w:val="16"/>
                <w:szCs w:val="16"/>
              </w:rPr>
              <w:t xml:space="preserve">Enclosed Coastal </w:t>
            </w:r>
          </w:p>
          <w:p w14:paraId="58245A12" w14:textId="77777777" w:rsidR="00DF7A07" w:rsidRPr="00DF1678" w:rsidRDefault="00DF7A07" w:rsidP="00DF7A07">
            <w:pPr>
              <w:spacing w:before="0" w:after="0"/>
              <w:ind w:left="20" w:right="20"/>
              <w:rPr>
                <w:rFonts w:cs="Arial"/>
                <w:sz w:val="16"/>
                <w:szCs w:val="16"/>
              </w:rPr>
            </w:pPr>
            <w:r w:rsidRPr="00DF1678">
              <w:rPr>
                <w:rFonts w:cs="Arial"/>
                <w:sz w:val="16"/>
                <w:szCs w:val="16"/>
              </w:rPr>
              <w:t>Zone</w:t>
            </w:r>
          </w:p>
          <w:p w14:paraId="05A047BF" w14:textId="77777777" w:rsidR="00DF7A07" w:rsidRDefault="00DF7A07" w:rsidP="00DF7A07">
            <w:pPr>
              <w:spacing w:before="0" w:after="0"/>
              <w:jc w:val="left"/>
              <w:rPr>
                <w:rFonts w:ascii="Arial Narrow" w:hAnsi="Arial Narrow"/>
                <w:sz w:val="14"/>
                <w:szCs w:val="14"/>
              </w:rPr>
            </w:pPr>
          </w:p>
          <w:p w14:paraId="70ED30BE" w14:textId="77777777" w:rsidR="00DF7A07" w:rsidRDefault="00DF7A07" w:rsidP="00DF7A07">
            <w:pPr>
              <w:spacing w:before="0" w:after="0"/>
              <w:jc w:val="left"/>
              <w:rPr>
                <w:rFonts w:ascii="Arial Narrow" w:hAnsi="Arial Narrow"/>
                <w:sz w:val="14"/>
                <w:szCs w:val="14"/>
              </w:rPr>
            </w:pPr>
          </w:p>
          <w:p w14:paraId="5673D85E" w14:textId="77777777" w:rsidR="00DF7A07" w:rsidRDefault="00DF7A07" w:rsidP="00DF7A07">
            <w:pPr>
              <w:spacing w:before="0" w:after="0"/>
              <w:jc w:val="left"/>
              <w:rPr>
                <w:rFonts w:ascii="Arial Narrow" w:hAnsi="Arial Narrow"/>
                <w:sz w:val="14"/>
                <w:szCs w:val="14"/>
              </w:rPr>
            </w:pPr>
          </w:p>
          <w:p w14:paraId="354064FE" w14:textId="77777777" w:rsidR="00DF7A07" w:rsidRDefault="00DF7A07" w:rsidP="00DF7A07">
            <w:pPr>
              <w:spacing w:before="0" w:after="0"/>
              <w:jc w:val="left"/>
              <w:rPr>
                <w:rFonts w:ascii="Arial Narrow" w:hAnsi="Arial Narrow"/>
                <w:sz w:val="14"/>
                <w:szCs w:val="14"/>
              </w:rPr>
            </w:pPr>
          </w:p>
          <w:p w14:paraId="026F2BC2" w14:textId="77777777" w:rsidR="00DF7A07" w:rsidRDefault="00DF7A07" w:rsidP="00DF7A07">
            <w:pPr>
              <w:spacing w:before="0" w:after="0"/>
              <w:jc w:val="left"/>
              <w:rPr>
                <w:rFonts w:ascii="Arial Narrow" w:hAnsi="Arial Narrow"/>
                <w:sz w:val="14"/>
                <w:szCs w:val="14"/>
              </w:rPr>
            </w:pPr>
          </w:p>
          <w:p w14:paraId="7DEE6FE3" w14:textId="77777777" w:rsidR="00DF7A07" w:rsidRDefault="00DF7A07" w:rsidP="00DF7A07">
            <w:pPr>
              <w:spacing w:before="0" w:after="0"/>
              <w:jc w:val="left"/>
              <w:rPr>
                <w:rFonts w:ascii="Arial Narrow" w:hAnsi="Arial Narrow"/>
                <w:sz w:val="14"/>
                <w:szCs w:val="14"/>
              </w:rPr>
            </w:pPr>
          </w:p>
          <w:p w14:paraId="3F47636F" w14:textId="77777777" w:rsidR="00DF7A07" w:rsidRDefault="00DF7A07" w:rsidP="00DF7A07">
            <w:pPr>
              <w:spacing w:before="0" w:after="0"/>
              <w:jc w:val="left"/>
              <w:rPr>
                <w:rFonts w:ascii="Arial Narrow" w:hAnsi="Arial Narrow"/>
                <w:sz w:val="14"/>
                <w:szCs w:val="14"/>
              </w:rPr>
            </w:pPr>
          </w:p>
          <w:p w14:paraId="30BE6F91" w14:textId="77777777" w:rsidR="00DF7A07" w:rsidRDefault="00DF7A07" w:rsidP="00DF7A07">
            <w:pPr>
              <w:spacing w:before="0" w:after="0"/>
              <w:jc w:val="left"/>
              <w:rPr>
                <w:rFonts w:ascii="Arial Narrow" w:hAnsi="Arial Narrow"/>
                <w:sz w:val="14"/>
                <w:szCs w:val="14"/>
              </w:rPr>
            </w:pPr>
          </w:p>
          <w:p w14:paraId="14CAEA24" w14:textId="77777777" w:rsidR="00DF7A07" w:rsidRDefault="00DF7A07" w:rsidP="00DF7A07">
            <w:pPr>
              <w:spacing w:before="0" w:after="0"/>
              <w:jc w:val="left"/>
              <w:rPr>
                <w:rFonts w:ascii="Arial Narrow" w:hAnsi="Arial Narrow"/>
                <w:sz w:val="14"/>
                <w:szCs w:val="14"/>
              </w:rPr>
            </w:pPr>
          </w:p>
          <w:p w14:paraId="47852019" w14:textId="77777777" w:rsidR="00DF7A07" w:rsidRDefault="00DF7A07" w:rsidP="00DF7A07">
            <w:pPr>
              <w:spacing w:before="0" w:after="0"/>
              <w:jc w:val="left"/>
              <w:rPr>
                <w:rFonts w:ascii="Arial Narrow" w:hAnsi="Arial Narrow"/>
                <w:sz w:val="14"/>
                <w:szCs w:val="14"/>
              </w:rPr>
            </w:pPr>
          </w:p>
          <w:p w14:paraId="592D41B0" w14:textId="77777777" w:rsidR="00DF7A07" w:rsidRDefault="00DF7A07" w:rsidP="00DF7A07">
            <w:pPr>
              <w:spacing w:before="0" w:after="0"/>
              <w:jc w:val="left"/>
              <w:rPr>
                <w:rFonts w:ascii="Arial Narrow" w:hAnsi="Arial Narrow"/>
                <w:sz w:val="14"/>
                <w:szCs w:val="14"/>
              </w:rPr>
            </w:pPr>
          </w:p>
          <w:p w14:paraId="383DD847" w14:textId="77777777" w:rsidR="00DF7A07" w:rsidRDefault="00DF7A07" w:rsidP="00DF7A07">
            <w:pPr>
              <w:spacing w:before="0" w:after="0"/>
              <w:jc w:val="left"/>
              <w:rPr>
                <w:rFonts w:ascii="Arial Narrow" w:hAnsi="Arial Narrow"/>
                <w:sz w:val="14"/>
                <w:szCs w:val="14"/>
              </w:rPr>
            </w:pPr>
          </w:p>
          <w:p w14:paraId="379EDF61" w14:textId="77777777" w:rsidR="00DF7A07" w:rsidRDefault="00DF7A07" w:rsidP="00DF7A07">
            <w:pPr>
              <w:spacing w:before="0" w:after="0"/>
              <w:jc w:val="left"/>
              <w:rPr>
                <w:rFonts w:ascii="Arial Narrow" w:hAnsi="Arial Narrow"/>
                <w:sz w:val="14"/>
                <w:szCs w:val="14"/>
              </w:rPr>
            </w:pPr>
          </w:p>
          <w:p w14:paraId="64EC5FEE" w14:textId="77777777" w:rsidR="00DF7A07" w:rsidRDefault="00DF7A07" w:rsidP="00DF7A07">
            <w:pPr>
              <w:spacing w:before="0" w:after="0"/>
              <w:jc w:val="left"/>
              <w:rPr>
                <w:rFonts w:ascii="Arial Narrow" w:hAnsi="Arial Narrow"/>
                <w:sz w:val="14"/>
                <w:szCs w:val="14"/>
              </w:rPr>
            </w:pPr>
          </w:p>
          <w:p w14:paraId="5B29298A" w14:textId="77777777" w:rsidR="00DF7A07" w:rsidRDefault="00DF7A07" w:rsidP="00DF7A07">
            <w:pPr>
              <w:spacing w:before="0" w:after="0"/>
              <w:jc w:val="left"/>
              <w:rPr>
                <w:rFonts w:ascii="Arial Narrow" w:hAnsi="Arial Narrow"/>
                <w:sz w:val="14"/>
                <w:szCs w:val="14"/>
              </w:rPr>
            </w:pPr>
          </w:p>
          <w:p w14:paraId="552B8B8B" w14:textId="77777777" w:rsidR="00DF7A07" w:rsidRDefault="00DF7A07" w:rsidP="00DF7A07">
            <w:pPr>
              <w:spacing w:before="0" w:after="0"/>
              <w:jc w:val="left"/>
              <w:rPr>
                <w:rFonts w:ascii="Arial Narrow" w:hAnsi="Arial Narrow"/>
                <w:sz w:val="14"/>
                <w:szCs w:val="14"/>
              </w:rPr>
            </w:pPr>
          </w:p>
          <w:p w14:paraId="0295295E" w14:textId="77777777" w:rsidR="00DF7A07" w:rsidRDefault="00DF7A07" w:rsidP="00DF7A07">
            <w:pPr>
              <w:spacing w:before="0" w:after="0"/>
              <w:jc w:val="left"/>
              <w:rPr>
                <w:rFonts w:ascii="Arial Narrow" w:hAnsi="Arial Narrow"/>
                <w:sz w:val="14"/>
                <w:szCs w:val="14"/>
              </w:rPr>
            </w:pPr>
          </w:p>
          <w:p w14:paraId="2F60B4C5" w14:textId="77777777" w:rsidR="00DF7A07" w:rsidRDefault="00DF7A07" w:rsidP="00DF7A07">
            <w:pPr>
              <w:spacing w:before="0" w:after="0"/>
              <w:jc w:val="left"/>
              <w:rPr>
                <w:rFonts w:ascii="Arial Narrow" w:hAnsi="Arial Narrow"/>
                <w:sz w:val="14"/>
                <w:szCs w:val="14"/>
              </w:rPr>
            </w:pPr>
          </w:p>
          <w:p w14:paraId="2C03B732" w14:textId="77777777" w:rsidR="00DF7A07" w:rsidRDefault="00DF7A07" w:rsidP="00DF7A07">
            <w:pPr>
              <w:spacing w:before="0" w:after="0"/>
              <w:jc w:val="left"/>
              <w:rPr>
                <w:rFonts w:ascii="Arial Narrow" w:hAnsi="Arial Narrow"/>
                <w:sz w:val="14"/>
                <w:szCs w:val="14"/>
              </w:rPr>
            </w:pPr>
          </w:p>
          <w:p w14:paraId="2597CA8A" w14:textId="77777777" w:rsidR="00DF7A07" w:rsidRDefault="00DF7A07" w:rsidP="00DF7A07">
            <w:pPr>
              <w:spacing w:before="0" w:after="0"/>
              <w:jc w:val="left"/>
              <w:rPr>
                <w:rFonts w:ascii="Arial Narrow" w:hAnsi="Arial Narrow"/>
                <w:sz w:val="14"/>
                <w:szCs w:val="14"/>
              </w:rPr>
            </w:pPr>
          </w:p>
        </w:tc>
        <w:tc>
          <w:tcPr>
            <w:tcW w:w="850"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B41CDA6" w14:textId="77777777" w:rsidR="00DF7A07" w:rsidRDefault="00DF7A07" w:rsidP="00DF7A07">
            <w:pPr>
              <w:spacing w:before="0" w:after="0"/>
              <w:ind w:left="20" w:right="20"/>
              <w:rPr>
                <w:rFonts w:ascii="Arial Narrow" w:hAnsi="Arial Narrow"/>
                <w:sz w:val="14"/>
                <w:szCs w:val="14"/>
              </w:rPr>
            </w:pPr>
            <w:r>
              <w:rPr>
                <w:rFonts w:ascii="Arial Narrow" w:hAnsi="Arial Narrow"/>
                <w:sz w:val="14"/>
                <w:szCs w:val="14"/>
              </w:rPr>
              <w:t>Annan - Endeavour</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7B3804" w14:textId="77777777" w:rsidR="00DF7A07" w:rsidRPr="007B331C" w:rsidRDefault="00DF7A07" w:rsidP="00DF7A07">
            <w:pPr>
              <w:spacing w:before="0" w:after="0"/>
              <w:ind w:left="20" w:right="20"/>
              <w:rPr>
                <w:rFonts w:ascii="Arial Narrow" w:hAnsi="Arial Narrow" w:cs="Arial"/>
                <w:sz w:val="14"/>
                <w:szCs w:val="14"/>
                <w:vertAlign w:val="superscript"/>
              </w:rPr>
            </w:pPr>
            <w:r w:rsidRPr="007B331C">
              <w:rPr>
                <w:rFonts w:ascii="Arial Narrow" w:hAnsi="Arial Narrow" w:cs="Arial"/>
                <w:color w:val="000000"/>
                <w:sz w:val="14"/>
                <w:szCs w:val="14"/>
              </w:rPr>
              <w:t>Secchi (m)</w:t>
            </w:r>
            <w:r w:rsidRPr="007B331C">
              <w:rPr>
                <w:rFonts w:ascii="Arial Narrow" w:hAnsi="Arial Narrow" w:cs="Arial"/>
                <w:color w:val="000000"/>
                <w:sz w:val="14"/>
                <w:szCs w:val="14"/>
                <w:vertAlign w:val="superscript"/>
              </w:rPr>
              <w:t>1</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020BBB5" w14:textId="77777777" w:rsidR="00DF7A07" w:rsidRPr="007B331C" w:rsidRDefault="00DF7A07" w:rsidP="00DF7A07">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2CDE8D1" w14:textId="77777777" w:rsidR="00DF7A07" w:rsidRPr="007B331C" w:rsidRDefault="00DF7A07" w:rsidP="00DF7A07">
            <w:pPr>
              <w:spacing w:before="0" w:after="0"/>
              <w:jc w:val="center"/>
              <w:rPr>
                <w:rFonts w:ascii="Arial Narrow" w:hAnsi="Arial Narrow" w:cs="Tahoma"/>
                <w:sz w:val="14"/>
                <w:szCs w:val="14"/>
              </w:rPr>
            </w:pPr>
          </w:p>
        </w:tc>
        <w:tc>
          <w:tcPr>
            <w:tcW w:w="864" w:type="dxa"/>
            <w:tcBorders>
              <w:top w:val="single" w:sz="4" w:space="0" w:color="000000"/>
              <w:left w:val="single" w:sz="4" w:space="0" w:color="000000"/>
              <w:bottom w:val="single" w:sz="4" w:space="0" w:color="000000"/>
              <w:right w:val="single" w:sz="4" w:space="0" w:color="000000"/>
            </w:tcBorders>
            <w:vAlign w:val="bottom"/>
          </w:tcPr>
          <w:p w14:paraId="60698080" w14:textId="77777777" w:rsidR="00DF7A07" w:rsidRPr="007B331C" w:rsidRDefault="00DF7A07" w:rsidP="00DF7A07">
            <w:pPr>
              <w:spacing w:before="0" w:after="0"/>
              <w:jc w:val="center"/>
              <w:rPr>
                <w:rFonts w:ascii="Arial Narrow" w:hAnsi="Arial Narrow" w:cs="Tahoma"/>
                <w:sz w:val="14"/>
                <w:szCs w:val="14"/>
              </w:rPr>
            </w:pP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A73A1F7" w14:textId="77777777" w:rsidR="00DF7A07" w:rsidRPr="007B331C" w:rsidRDefault="00DF7A07" w:rsidP="00DF7A07">
            <w:pPr>
              <w:spacing w:before="0" w:after="0"/>
              <w:jc w:val="center"/>
              <w:rPr>
                <w:rFonts w:ascii="Arial Narrow" w:hAnsi="Arial Narrow" w:cs="Tahoma"/>
                <w:sz w:val="14"/>
                <w:szCs w:val="14"/>
              </w:rPr>
            </w:pP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119570C" w14:textId="77777777" w:rsidR="00DF7A07" w:rsidRPr="007B331C" w:rsidRDefault="00DF7A07" w:rsidP="00DF7A07">
            <w:pPr>
              <w:spacing w:before="0" w:after="0"/>
              <w:jc w:val="center"/>
              <w:rPr>
                <w:rFonts w:ascii="Arial Narrow" w:hAnsi="Arial Narrow" w:cs="Tahoma"/>
                <w:sz w:val="14"/>
                <w:szCs w:val="14"/>
              </w:rPr>
            </w:pP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42D4ACA" w14:textId="77777777" w:rsidR="00DF7A07" w:rsidRPr="007B331C" w:rsidRDefault="00DF7A07" w:rsidP="00DF7A07">
            <w:pPr>
              <w:spacing w:before="0" w:after="0"/>
              <w:jc w:val="center"/>
              <w:rPr>
                <w:rFonts w:ascii="Arial Narrow" w:hAnsi="Arial Narrow" w:cs="Tahoma"/>
                <w:sz w:val="14"/>
                <w:szCs w:val="14"/>
              </w:rPr>
            </w:pPr>
          </w:p>
        </w:tc>
        <w:tc>
          <w:tcPr>
            <w:tcW w:w="885" w:type="dxa"/>
            <w:tcBorders>
              <w:top w:val="single" w:sz="4" w:space="0" w:color="000000"/>
              <w:left w:val="single" w:sz="4" w:space="0" w:color="000000"/>
              <w:bottom w:val="single" w:sz="4" w:space="0" w:color="000000"/>
              <w:right w:val="single" w:sz="4" w:space="0" w:color="000000"/>
            </w:tcBorders>
            <w:vAlign w:val="bottom"/>
          </w:tcPr>
          <w:p w14:paraId="689B02A5" w14:textId="77777777" w:rsidR="00DF7A07" w:rsidRPr="007B331C" w:rsidDel="00FA75D6" w:rsidRDefault="00DF7A07" w:rsidP="00DF7A07">
            <w:pPr>
              <w:spacing w:before="0" w:after="0"/>
              <w:jc w:val="center"/>
              <w:rPr>
                <w:rFonts w:ascii="Arial Narrow" w:hAnsi="Arial Narrow"/>
                <w:sz w:val="14"/>
                <w:szCs w:val="14"/>
              </w:rPr>
            </w:pP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DC156ED" w14:textId="77777777" w:rsidR="00DF7A07" w:rsidRPr="007B331C" w:rsidRDefault="00DF7A07" w:rsidP="00DF7A07">
            <w:pPr>
              <w:spacing w:before="0" w:after="0"/>
              <w:jc w:val="center"/>
              <w:rPr>
                <w:rFonts w:ascii="Arial Narrow" w:hAnsi="Arial Narrow" w:cs="Tahoma"/>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1D30738E" w14:textId="77777777" w:rsidR="00DF7A07" w:rsidRPr="007B331C" w:rsidRDefault="00DF7A07" w:rsidP="00DF7A07">
            <w:pPr>
              <w:spacing w:before="0" w:after="0"/>
              <w:jc w:val="center"/>
              <w:rPr>
                <w:rFonts w:ascii="Arial Narrow" w:hAnsi="Arial Narrow" w:cs="Tahoma"/>
                <w:sz w:val="14"/>
                <w:szCs w:val="14"/>
              </w:rPr>
            </w:pP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CDBD90" w14:textId="77777777" w:rsidR="00DF7A07" w:rsidRPr="007B331C" w:rsidRDefault="00DF7A07"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EE393E" w14:textId="77777777" w:rsidR="00DF7A07" w:rsidRPr="007B331C" w:rsidRDefault="00DF7A07" w:rsidP="00DF7A07">
            <w:pPr>
              <w:spacing w:before="0" w:after="0"/>
              <w:jc w:val="center"/>
              <w:rPr>
                <w:rFonts w:ascii="Arial Narrow" w:hAnsi="Arial Narrow"/>
                <w:sz w:val="14"/>
                <w:szCs w:val="14"/>
              </w:rPr>
            </w:pPr>
          </w:p>
        </w:tc>
      </w:tr>
      <w:tr w:rsidR="00DF7A07" w14:paraId="30898774" w14:textId="77777777" w:rsidTr="007B331C">
        <w:trPr>
          <w:trHeight w:hRule="exact" w:val="227"/>
          <w:jc w:val="center"/>
        </w:trPr>
        <w:tc>
          <w:tcPr>
            <w:tcW w:w="846" w:type="dxa"/>
            <w:vMerge/>
            <w:tcBorders>
              <w:left w:val="single" w:sz="4" w:space="0" w:color="000000"/>
              <w:right w:val="single" w:sz="4" w:space="0" w:color="000000"/>
            </w:tcBorders>
            <w:vAlign w:val="center"/>
            <w:hideMark/>
          </w:tcPr>
          <w:p w14:paraId="051BB9D3" w14:textId="77777777" w:rsidR="00DF7A07" w:rsidRDefault="00DF7A07" w:rsidP="00DF7A07">
            <w:pPr>
              <w:spacing w:before="0" w:after="0"/>
              <w:jc w:val="left"/>
              <w:rPr>
                <w:rFonts w:ascii="Arial Narrow" w:hAnsi="Arial Narrow"/>
                <w:sz w:val="14"/>
                <w:szCs w:val="14"/>
              </w:rPr>
            </w:pPr>
          </w:p>
        </w:tc>
        <w:tc>
          <w:tcPr>
            <w:tcW w:w="850" w:type="dxa"/>
            <w:vMerge/>
            <w:tcBorders>
              <w:top w:val="single" w:sz="4" w:space="0" w:color="000000"/>
              <w:left w:val="single" w:sz="4" w:space="0" w:color="000000"/>
              <w:bottom w:val="single" w:sz="4" w:space="0" w:color="000000"/>
              <w:right w:val="single" w:sz="4" w:space="0" w:color="000000"/>
            </w:tcBorders>
            <w:vAlign w:val="center"/>
            <w:hideMark/>
          </w:tcPr>
          <w:p w14:paraId="13B4937F"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8B1953"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TSS (m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05742B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EA858B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4" w:type="dxa"/>
            <w:tcBorders>
              <w:top w:val="single" w:sz="4" w:space="0" w:color="000000"/>
              <w:left w:val="single" w:sz="4" w:space="0" w:color="000000"/>
              <w:bottom w:val="single" w:sz="4" w:space="0" w:color="000000"/>
              <w:right w:val="single" w:sz="4" w:space="0" w:color="000000"/>
            </w:tcBorders>
            <w:vAlign w:val="bottom"/>
          </w:tcPr>
          <w:p w14:paraId="2B5FB78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2106A1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AC3E3F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80CE66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vAlign w:val="bottom"/>
          </w:tcPr>
          <w:p w14:paraId="51F0B4D2" w14:textId="77777777" w:rsidR="00DF7A07" w:rsidRPr="007B331C" w:rsidDel="00FA75D6"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A55B23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4A3686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E86778" w14:textId="77777777" w:rsidR="00DF7A07" w:rsidRPr="007B331C" w:rsidRDefault="00DF7A07"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D647B3" w14:textId="77777777" w:rsidR="00DF7A07" w:rsidRPr="007B331C" w:rsidRDefault="00DF7A07" w:rsidP="00DF7A07">
            <w:pPr>
              <w:spacing w:before="0" w:after="0"/>
              <w:jc w:val="center"/>
              <w:rPr>
                <w:rFonts w:ascii="Arial Narrow" w:hAnsi="Arial Narrow"/>
                <w:sz w:val="14"/>
                <w:szCs w:val="14"/>
              </w:rPr>
            </w:pPr>
          </w:p>
        </w:tc>
      </w:tr>
      <w:tr w:rsidR="00DF7A07" w14:paraId="3EC7215A" w14:textId="77777777" w:rsidTr="007B331C">
        <w:trPr>
          <w:trHeight w:hRule="exact" w:val="227"/>
          <w:jc w:val="center"/>
        </w:trPr>
        <w:tc>
          <w:tcPr>
            <w:tcW w:w="846" w:type="dxa"/>
            <w:vMerge/>
            <w:tcBorders>
              <w:left w:val="single" w:sz="4" w:space="0" w:color="000000"/>
              <w:right w:val="single" w:sz="4" w:space="0" w:color="000000"/>
            </w:tcBorders>
            <w:vAlign w:val="center"/>
          </w:tcPr>
          <w:p w14:paraId="271E366C" w14:textId="77777777" w:rsidR="00DF7A07" w:rsidRDefault="00DF7A07" w:rsidP="00DF7A07">
            <w:pPr>
              <w:spacing w:before="0" w:after="0"/>
              <w:jc w:val="left"/>
              <w:rPr>
                <w:rFonts w:ascii="Arial Narrow" w:hAnsi="Arial Narrow"/>
                <w:sz w:val="14"/>
                <w:szCs w:val="14"/>
              </w:rPr>
            </w:pPr>
          </w:p>
        </w:tc>
        <w:tc>
          <w:tcPr>
            <w:tcW w:w="850" w:type="dxa"/>
            <w:vMerge/>
            <w:tcBorders>
              <w:top w:val="single" w:sz="4" w:space="0" w:color="000000"/>
              <w:left w:val="single" w:sz="4" w:space="0" w:color="000000"/>
              <w:bottom w:val="single" w:sz="4" w:space="0" w:color="000000"/>
              <w:right w:val="single" w:sz="4" w:space="0" w:color="000000"/>
            </w:tcBorders>
            <w:vAlign w:val="center"/>
          </w:tcPr>
          <w:p w14:paraId="4D1A9970"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7D2D1D"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TN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D3879B1"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AA15211"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1</w:t>
            </w:r>
          </w:p>
        </w:tc>
        <w:tc>
          <w:tcPr>
            <w:tcW w:w="864" w:type="dxa"/>
            <w:tcBorders>
              <w:top w:val="single" w:sz="4" w:space="0" w:color="000000"/>
              <w:left w:val="single" w:sz="4" w:space="0" w:color="000000"/>
              <w:bottom w:val="single" w:sz="4" w:space="0" w:color="000000"/>
              <w:right w:val="single" w:sz="4" w:space="0" w:color="000000"/>
            </w:tcBorders>
            <w:vAlign w:val="bottom"/>
          </w:tcPr>
          <w:p w14:paraId="49D63D0D"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5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AF1049F"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3</w:t>
            </w:r>
          </w:p>
        </w:tc>
        <w:tc>
          <w:tcPr>
            <w:tcW w:w="84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B4B2CFD"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6</w:t>
            </w:r>
          </w:p>
        </w:tc>
        <w:tc>
          <w:tcPr>
            <w:tcW w:w="861"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E09CEF6"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3</w:t>
            </w:r>
          </w:p>
        </w:tc>
        <w:tc>
          <w:tcPr>
            <w:tcW w:w="88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955802A"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6</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022D26D"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6</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2EF9383"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36</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FAE25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r w:rsidRPr="007B331C">
              <w:rPr>
                <w:rFonts w:ascii="Arial Narrow" w:hAnsi="Arial Narrow" w:cs="Arial"/>
                <w:sz w:val="14"/>
                <w:szCs w:val="14"/>
                <w:vertAlign w:val="superscript"/>
              </w:rPr>
              <w:t>th</w:t>
            </w:r>
            <w:r w:rsidRPr="007B331C">
              <w:rPr>
                <w:rFonts w:ascii="Arial Narrow" w:hAnsi="Arial Narrow" w:cs="Arial"/>
                <w:sz w:val="14"/>
                <w:szCs w:val="14"/>
              </w:rPr>
              <w:t>-50</w:t>
            </w:r>
            <w:r w:rsidRPr="007B331C">
              <w:rPr>
                <w:rFonts w:ascii="Arial Narrow" w:hAnsi="Arial Narrow" w:cs="Arial"/>
                <w:sz w:val="14"/>
                <w:szCs w:val="14"/>
                <w:vertAlign w:val="superscript"/>
              </w:rPr>
              <w:t>th</w:t>
            </w:r>
            <w:r w:rsidRPr="007B331C">
              <w:rPr>
                <w:rFonts w:ascii="Arial Narrow" w:hAnsi="Arial Narrow" w:cs="Arial"/>
                <w:sz w:val="14"/>
                <w:szCs w:val="14"/>
              </w:rPr>
              <w:t>-80</w:t>
            </w:r>
            <w:r w:rsidRPr="007B331C">
              <w:rPr>
                <w:rFonts w:ascii="Arial Narrow" w:hAnsi="Arial Narrow" w:cs="Arial"/>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CA87C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eastAsiaTheme="minorHAnsi" w:hAnsi="Arial Narrow" w:cs="Arial"/>
                <w:sz w:val="14"/>
                <w:szCs w:val="14"/>
                <w:lang w:val="en-AU"/>
              </w:rPr>
              <w:t>110–125–200</w:t>
            </w:r>
          </w:p>
        </w:tc>
      </w:tr>
      <w:tr w:rsidR="00DF7A07" w14:paraId="69526198" w14:textId="77777777" w:rsidTr="007B331C">
        <w:trPr>
          <w:trHeight w:hRule="exact" w:val="227"/>
          <w:jc w:val="center"/>
        </w:trPr>
        <w:tc>
          <w:tcPr>
            <w:tcW w:w="846" w:type="dxa"/>
            <w:vMerge/>
            <w:tcBorders>
              <w:left w:val="single" w:sz="4" w:space="0" w:color="000000"/>
              <w:right w:val="single" w:sz="4" w:space="0" w:color="000000"/>
            </w:tcBorders>
            <w:vAlign w:val="center"/>
            <w:hideMark/>
          </w:tcPr>
          <w:p w14:paraId="7857478B" w14:textId="77777777" w:rsidR="00DF7A07" w:rsidRDefault="00DF7A07" w:rsidP="00DF7A07">
            <w:pPr>
              <w:spacing w:before="0" w:after="0"/>
              <w:jc w:val="left"/>
              <w:rPr>
                <w:rFonts w:ascii="Arial Narrow" w:hAnsi="Arial Narrow"/>
                <w:sz w:val="14"/>
                <w:szCs w:val="14"/>
              </w:rPr>
            </w:pPr>
          </w:p>
        </w:tc>
        <w:tc>
          <w:tcPr>
            <w:tcW w:w="850" w:type="dxa"/>
            <w:vMerge/>
            <w:tcBorders>
              <w:top w:val="single" w:sz="4" w:space="0" w:color="000000"/>
              <w:left w:val="single" w:sz="4" w:space="0" w:color="000000"/>
              <w:bottom w:val="single" w:sz="4" w:space="0" w:color="000000"/>
              <w:right w:val="single" w:sz="4" w:space="0" w:color="000000"/>
            </w:tcBorders>
            <w:vAlign w:val="center"/>
            <w:hideMark/>
          </w:tcPr>
          <w:p w14:paraId="47609522"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461A15" w14:textId="77777777" w:rsidR="00DF7A07" w:rsidRPr="007B331C" w:rsidRDefault="00DF7A07" w:rsidP="00DF7A07">
            <w:pPr>
              <w:spacing w:before="0" w:after="0"/>
              <w:ind w:left="20" w:right="20"/>
              <w:rPr>
                <w:rFonts w:ascii="Arial Narrow" w:hAnsi="Arial Narrow" w:cs="Arial"/>
                <w:sz w:val="14"/>
                <w:szCs w:val="14"/>
              </w:rPr>
            </w:pPr>
            <w:r w:rsidRPr="007B331C">
              <w:rPr>
                <w:rFonts w:ascii="Arial Narrow" w:hAnsi="Arial Narrow" w:cs="Arial"/>
                <w:color w:val="000000"/>
                <w:sz w:val="14"/>
                <w:szCs w:val="14"/>
              </w:rPr>
              <w:t>NOx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1F63849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7E1D94A" w14:textId="77777777" w:rsidR="00DF7A07" w:rsidRPr="007B331C" w:rsidRDefault="00DF7A07" w:rsidP="00DF7A07">
            <w:pPr>
              <w:spacing w:before="0" w:after="0"/>
              <w:jc w:val="center"/>
              <w:rPr>
                <w:rFonts w:ascii="Arial Narrow" w:hAnsi="Arial Narrow" w:cs="Arial"/>
                <w:color w:val="000000"/>
                <w:sz w:val="14"/>
                <w:szCs w:val="14"/>
                <w:lang w:eastAsia="en-GB"/>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3E59B636" w14:textId="77777777" w:rsidR="00DF7A07" w:rsidRPr="007B331C" w:rsidRDefault="00DF7A07" w:rsidP="00DF7A07">
            <w:pPr>
              <w:spacing w:before="0" w:after="0"/>
              <w:jc w:val="center"/>
              <w:rPr>
                <w:rFonts w:ascii="Arial Narrow" w:hAnsi="Arial Narrow" w:cs="Arial"/>
                <w:color w:val="000000"/>
                <w:sz w:val="14"/>
                <w:szCs w:val="14"/>
                <w:lang w:eastAsia="en-GB"/>
              </w:rPr>
            </w:pPr>
            <w:r w:rsidRPr="007B331C">
              <w:rPr>
                <w:rFonts w:ascii="Arial Narrow" w:hAnsi="Arial Narrow" w:cs="Arial"/>
                <w:color w:val="000000"/>
                <w:sz w:val="14"/>
                <w:szCs w:val="14"/>
              </w:rPr>
              <w:t>1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2B016A7" w14:textId="77777777" w:rsidR="00DF7A07" w:rsidRPr="007B331C" w:rsidRDefault="00DF7A07" w:rsidP="00DF7A07">
            <w:pPr>
              <w:spacing w:before="0" w:after="0"/>
              <w:jc w:val="center"/>
              <w:rPr>
                <w:rFonts w:ascii="Arial Narrow" w:hAnsi="Arial Narrow" w:cs="Arial"/>
                <w:color w:val="000000"/>
                <w:sz w:val="14"/>
                <w:szCs w:val="14"/>
                <w:lang w:eastAsia="en-GB"/>
              </w:rPr>
            </w:pPr>
            <w:r w:rsidRPr="007B331C">
              <w:rPr>
                <w:rFonts w:ascii="Arial Narrow" w:hAnsi="Arial Narrow" w:cs="Arial"/>
                <w:color w:val="000000"/>
                <w:sz w:val="14"/>
                <w:szCs w:val="14"/>
              </w:rPr>
              <w:t>4</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861C0C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292CC63E" w14:textId="77777777" w:rsidR="00DF7A07" w:rsidRPr="007B331C" w:rsidRDefault="00DF7A07" w:rsidP="00DF7A07">
            <w:pPr>
              <w:spacing w:before="0" w:after="0"/>
              <w:jc w:val="center"/>
              <w:rPr>
                <w:rFonts w:ascii="Arial Narrow" w:hAnsi="Arial Narrow" w:cs="Arial"/>
                <w:sz w:val="14"/>
                <w:szCs w:val="14"/>
                <w:highlight w:val="red"/>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shd w:val="clear" w:color="auto" w:fill="FF0000"/>
            <w:vAlign w:val="bottom"/>
          </w:tcPr>
          <w:p w14:paraId="35BE045A" w14:textId="77777777" w:rsidR="00DF7A07" w:rsidRPr="007B331C" w:rsidDel="00FA75D6" w:rsidRDefault="00DF7A07" w:rsidP="00DF7A07">
            <w:pPr>
              <w:spacing w:before="0" w:after="0"/>
              <w:jc w:val="center"/>
              <w:rPr>
                <w:rFonts w:ascii="Arial Narrow" w:hAnsi="Arial Narrow" w:cs="Arial"/>
                <w:sz w:val="14"/>
                <w:szCs w:val="14"/>
                <w:highlight w:val="red"/>
              </w:rPr>
            </w:pPr>
            <w:r w:rsidRPr="007B331C">
              <w:rPr>
                <w:rFonts w:ascii="Arial Narrow" w:hAnsi="Arial Narrow" w:cs="Arial"/>
                <w:color w:val="000000"/>
                <w:sz w:val="14"/>
                <w:szCs w:val="14"/>
              </w:rPr>
              <w:t>3</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5B9C3A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293475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24A97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r w:rsidRPr="007B331C">
              <w:rPr>
                <w:rFonts w:ascii="Arial Narrow" w:hAnsi="Arial Narrow" w:cs="Arial"/>
                <w:sz w:val="14"/>
                <w:szCs w:val="14"/>
                <w:vertAlign w:val="superscript"/>
              </w:rPr>
              <w:t>th</w:t>
            </w:r>
            <w:r w:rsidRPr="007B331C">
              <w:rPr>
                <w:rFonts w:ascii="Arial Narrow" w:hAnsi="Arial Narrow" w:cs="Arial"/>
                <w:sz w:val="14"/>
                <w:szCs w:val="14"/>
              </w:rPr>
              <w:t>-50</w:t>
            </w:r>
            <w:r w:rsidRPr="007B331C">
              <w:rPr>
                <w:rFonts w:ascii="Arial Narrow" w:hAnsi="Arial Narrow" w:cs="Arial"/>
                <w:sz w:val="14"/>
                <w:szCs w:val="14"/>
                <w:vertAlign w:val="superscript"/>
              </w:rPr>
              <w:t>th</w:t>
            </w:r>
            <w:r w:rsidRPr="007B331C">
              <w:rPr>
                <w:rFonts w:ascii="Arial Narrow" w:hAnsi="Arial Narrow" w:cs="Arial"/>
                <w:sz w:val="14"/>
                <w:szCs w:val="14"/>
              </w:rPr>
              <w:t>-80</w:t>
            </w:r>
            <w:r w:rsidRPr="007B331C">
              <w:rPr>
                <w:rFonts w:ascii="Arial Narrow" w:hAnsi="Arial Narrow" w:cs="Arial"/>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87659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2-10</w:t>
            </w:r>
          </w:p>
        </w:tc>
      </w:tr>
      <w:tr w:rsidR="00DF7A07" w14:paraId="4CF64499" w14:textId="77777777" w:rsidTr="007B331C">
        <w:trPr>
          <w:trHeight w:hRule="exact" w:val="227"/>
          <w:jc w:val="center"/>
        </w:trPr>
        <w:tc>
          <w:tcPr>
            <w:tcW w:w="846" w:type="dxa"/>
            <w:vMerge/>
            <w:tcBorders>
              <w:left w:val="single" w:sz="4" w:space="0" w:color="000000"/>
              <w:right w:val="single" w:sz="4" w:space="0" w:color="000000"/>
            </w:tcBorders>
            <w:vAlign w:val="center"/>
            <w:hideMark/>
          </w:tcPr>
          <w:p w14:paraId="18770672" w14:textId="77777777" w:rsidR="00DF7A07" w:rsidRDefault="00DF7A07" w:rsidP="00DF7A07">
            <w:pPr>
              <w:spacing w:before="0" w:after="0"/>
              <w:jc w:val="left"/>
              <w:rPr>
                <w:rFonts w:ascii="Arial Narrow" w:hAnsi="Arial Narrow"/>
                <w:sz w:val="14"/>
                <w:szCs w:val="14"/>
              </w:rPr>
            </w:pPr>
          </w:p>
        </w:tc>
        <w:tc>
          <w:tcPr>
            <w:tcW w:w="850" w:type="dxa"/>
            <w:vMerge/>
            <w:tcBorders>
              <w:top w:val="single" w:sz="4" w:space="0" w:color="000000"/>
              <w:left w:val="single" w:sz="4" w:space="0" w:color="000000"/>
              <w:bottom w:val="single" w:sz="4" w:space="0" w:color="000000"/>
              <w:right w:val="single" w:sz="4" w:space="0" w:color="000000"/>
            </w:tcBorders>
            <w:vAlign w:val="center"/>
            <w:hideMark/>
          </w:tcPr>
          <w:p w14:paraId="293F116B"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8BECB7" w14:textId="77777777" w:rsidR="00DF7A07" w:rsidRPr="007B331C" w:rsidRDefault="00DF7A07" w:rsidP="00DF7A07">
            <w:pPr>
              <w:spacing w:before="0" w:after="0"/>
              <w:ind w:left="20" w:right="20"/>
              <w:rPr>
                <w:rFonts w:ascii="Arial Narrow" w:hAnsi="Arial Narrow" w:cs="Arial"/>
                <w:sz w:val="14"/>
                <w:szCs w:val="14"/>
              </w:rPr>
            </w:pPr>
            <w:r w:rsidRPr="007B331C">
              <w:rPr>
                <w:rFonts w:ascii="Arial Narrow" w:hAnsi="Arial Narrow" w:cs="Arial"/>
                <w:color w:val="000000"/>
                <w:sz w:val="14"/>
                <w:szCs w:val="14"/>
              </w:rPr>
              <w:t>NH</w:t>
            </w:r>
            <w:r w:rsidRPr="007B331C">
              <w:rPr>
                <w:rFonts w:ascii="Arial Narrow" w:hAnsi="Arial Narrow" w:cs="Arial"/>
                <w:color w:val="000000"/>
                <w:sz w:val="14"/>
                <w:szCs w:val="14"/>
                <w:vertAlign w:val="subscript"/>
              </w:rPr>
              <w:t>3</w:t>
            </w:r>
            <w:r w:rsidRPr="007B331C">
              <w:rPr>
                <w:rFonts w:ascii="Arial Narrow" w:hAnsi="Arial Narrow" w:cs="Arial"/>
                <w:color w:val="000000"/>
                <w:sz w:val="14"/>
                <w:szCs w:val="14"/>
              </w:rPr>
              <w:t xml:space="preserve">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A05272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2BD15E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7AFE4B5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89CE4D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6046B7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729BA02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vAlign w:val="bottom"/>
          </w:tcPr>
          <w:p w14:paraId="575ADB0B" w14:textId="77777777" w:rsidR="00DF7A07" w:rsidRPr="007B331C" w:rsidDel="00FA75D6"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39212B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5E572B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6DB336" w14:textId="77777777" w:rsidR="00DF7A07" w:rsidRPr="007B331C" w:rsidRDefault="00DF7A07" w:rsidP="007B331C">
            <w:pPr>
              <w:spacing w:before="0" w:after="0"/>
              <w:jc w:val="center"/>
              <w:rPr>
                <w:rFonts w:ascii="Arial Narrow" w:hAnsi="Arial Narrow" w:cs="Arial"/>
                <w:sz w:val="14"/>
                <w:szCs w:val="14"/>
              </w:rPr>
            </w:pPr>
            <w:r w:rsidRPr="007B331C">
              <w:rPr>
                <w:rFonts w:ascii="Arial Narrow" w:hAnsi="Arial Narrow" w:cs="Arial"/>
                <w:sz w:val="14"/>
                <w:szCs w:val="14"/>
              </w:rPr>
              <w:t>20</w:t>
            </w:r>
            <w:r w:rsidRPr="007B331C">
              <w:rPr>
                <w:rFonts w:ascii="Arial Narrow" w:hAnsi="Arial Narrow" w:cs="Arial"/>
                <w:sz w:val="14"/>
                <w:szCs w:val="14"/>
                <w:vertAlign w:val="superscript"/>
              </w:rPr>
              <w:t>th</w:t>
            </w:r>
            <w:r w:rsidRPr="007B331C">
              <w:rPr>
                <w:rFonts w:ascii="Arial Narrow" w:hAnsi="Arial Narrow" w:cs="Arial"/>
                <w:sz w:val="14"/>
                <w:szCs w:val="14"/>
              </w:rPr>
              <w:t>-50</w:t>
            </w:r>
            <w:r w:rsidRPr="007B331C">
              <w:rPr>
                <w:rFonts w:ascii="Arial Narrow" w:hAnsi="Arial Narrow" w:cs="Arial"/>
                <w:sz w:val="14"/>
                <w:szCs w:val="14"/>
                <w:vertAlign w:val="superscript"/>
              </w:rPr>
              <w:t>th</w:t>
            </w:r>
            <w:r w:rsidRPr="007B331C">
              <w:rPr>
                <w:rFonts w:ascii="Arial Narrow" w:hAnsi="Arial Narrow" w:cs="Arial"/>
                <w:sz w:val="14"/>
                <w:szCs w:val="14"/>
              </w:rPr>
              <w:t>-80</w:t>
            </w:r>
            <w:r w:rsidRPr="007B331C">
              <w:rPr>
                <w:rFonts w:ascii="Arial Narrow" w:hAnsi="Arial Narrow" w:cs="Arial"/>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81005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4-10</w:t>
            </w:r>
          </w:p>
        </w:tc>
      </w:tr>
      <w:tr w:rsidR="00DF7A07" w14:paraId="4A47D845" w14:textId="77777777" w:rsidTr="007B331C">
        <w:trPr>
          <w:trHeight w:hRule="exact" w:val="227"/>
          <w:jc w:val="center"/>
        </w:trPr>
        <w:tc>
          <w:tcPr>
            <w:tcW w:w="846" w:type="dxa"/>
            <w:vMerge/>
            <w:tcBorders>
              <w:left w:val="single" w:sz="4" w:space="0" w:color="000000"/>
              <w:right w:val="single" w:sz="4" w:space="0" w:color="000000"/>
            </w:tcBorders>
            <w:vAlign w:val="center"/>
            <w:hideMark/>
          </w:tcPr>
          <w:p w14:paraId="1EB27043" w14:textId="77777777" w:rsidR="00DF7A07" w:rsidRDefault="00DF7A07" w:rsidP="00DF7A07">
            <w:pPr>
              <w:spacing w:before="0" w:after="0"/>
              <w:jc w:val="left"/>
              <w:rPr>
                <w:rFonts w:ascii="Arial Narrow" w:hAnsi="Arial Narrow"/>
                <w:sz w:val="14"/>
                <w:szCs w:val="14"/>
              </w:rPr>
            </w:pPr>
          </w:p>
        </w:tc>
        <w:tc>
          <w:tcPr>
            <w:tcW w:w="850" w:type="dxa"/>
            <w:vMerge/>
            <w:tcBorders>
              <w:top w:val="single" w:sz="4" w:space="0" w:color="000000"/>
              <w:left w:val="single" w:sz="4" w:space="0" w:color="000000"/>
              <w:bottom w:val="single" w:sz="4" w:space="0" w:color="000000"/>
              <w:right w:val="single" w:sz="4" w:space="0" w:color="000000"/>
            </w:tcBorders>
            <w:vAlign w:val="center"/>
            <w:hideMark/>
          </w:tcPr>
          <w:p w14:paraId="3E896EA4"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665B2D" w14:textId="77777777" w:rsidR="00DF7A07" w:rsidRPr="007B331C" w:rsidRDefault="00DF7A07" w:rsidP="00DF7A07">
            <w:pPr>
              <w:spacing w:before="0" w:after="0"/>
              <w:ind w:left="20" w:right="20"/>
              <w:rPr>
                <w:rFonts w:ascii="Arial Narrow" w:hAnsi="Arial Narrow" w:cs="Arial"/>
                <w:sz w:val="14"/>
                <w:szCs w:val="14"/>
              </w:rPr>
            </w:pPr>
            <w:r w:rsidRPr="007B331C">
              <w:rPr>
                <w:rFonts w:ascii="Arial Narrow" w:hAnsi="Arial Narrow" w:cs="Arial"/>
                <w:color w:val="000000"/>
                <w:sz w:val="14"/>
                <w:szCs w:val="14"/>
              </w:rPr>
              <w:t>DON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6C49FC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0321AE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8</w:t>
            </w:r>
          </w:p>
        </w:tc>
        <w:tc>
          <w:tcPr>
            <w:tcW w:w="864" w:type="dxa"/>
            <w:tcBorders>
              <w:top w:val="single" w:sz="4" w:space="0" w:color="000000"/>
              <w:left w:val="single" w:sz="4" w:space="0" w:color="000000"/>
              <w:bottom w:val="single" w:sz="4" w:space="0" w:color="000000"/>
              <w:right w:val="single" w:sz="4" w:space="0" w:color="000000"/>
            </w:tcBorders>
            <w:vAlign w:val="bottom"/>
          </w:tcPr>
          <w:p w14:paraId="7D3F4E6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0AEFB7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5</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3F1D36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F48FC9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8</w:t>
            </w:r>
          </w:p>
        </w:tc>
        <w:tc>
          <w:tcPr>
            <w:tcW w:w="885" w:type="dxa"/>
            <w:tcBorders>
              <w:top w:val="single" w:sz="4" w:space="0" w:color="000000"/>
              <w:left w:val="single" w:sz="4" w:space="0" w:color="000000"/>
              <w:bottom w:val="single" w:sz="4" w:space="0" w:color="000000"/>
              <w:right w:val="single" w:sz="4" w:space="0" w:color="000000"/>
            </w:tcBorders>
            <w:vAlign w:val="bottom"/>
          </w:tcPr>
          <w:p w14:paraId="2E0E81FF" w14:textId="77777777" w:rsidR="00DF7A07" w:rsidRPr="007B331C" w:rsidDel="00FA75D6"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2</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D9DF15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F41AC4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1</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7A9622" w14:textId="77777777" w:rsidR="00DF7A07" w:rsidRPr="007B331C" w:rsidRDefault="00DF7A07" w:rsidP="00DF7A07">
            <w:pPr>
              <w:spacing w:before="0" w:after="0"/>
              <w:jc w:val="center"/>
              <w:rPr>
                <w:rFonts w:ascii="Arial Narrow" w:hAnsi="Arial Narrow" w:cs="Arial"/>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DE3945" w14:textId="77777777" w:rsidR="00DF7A07" w:rsidRPr="007B331C" w:rsidRDefault="00DF7A07" w:rsidP="00DF7A07">
            <w:pPr>
              <w:spacing w:before="0" w:after="0"/>
              <w:jc w:val="center"/>
              <w:rPr>
                <w:rFonts w:ascii="Arial Narrow" w:hAnsi="Arial Narrow" w:cs="Arial"/>
                <w:sz w:val="14"/>
                <w:szCs w:val="14"/>
              </w:rPr>
            </w:pPr>
          </w:p>
        </w:tc>
      </w:tr>
      <w:tr w:rsidR="00DF7A07" w14:paraId="402AC687" w14:textId="77777777" w:rsidTr="007B331C">
        <w:trPr>
          <w:trHeight w:hRule="exact" w:val="227"/>
          <w:jc w:val="center"/>
        </w:trPr>
        <w:tc>
          <w:tcPr>
            <w:tcW w:w="846" w:type="dxa"/>
            <w:vMerge/>
            <w:tcBorders>
              <w:left w:val="single" w:sz="4" w:space="0" w:color="000000"/>
              <w:right w:val="single" w:sz="4" w:space="0" w:color="000000"/>
            </w:tcBorders>
            <w:vAlign w:val="center"/>
            <w:hideMark/>
          </w:tcPr>
          <w:p w14:paraId="41409E7E" w14:textId="77777777" w:rsidR="00DF7A07" w:rsidRDefault="00DF7A07" w:rsidP="00DF7A07">
            <w:pPr>
              <w:spacing w:before="0" w:after="0"/>
              <w:jc w:val="left"/>
              <w:rPr>
                <w:rFonts w:ascii="Arial Narrow" w:hAnsi="Arial Narrow"/>
                <w:sz w:val="14"/>
                <w:szCs w:val="14"/>
              </w:rPr>
            </w:pPr>
          </w:p>
        </w:tc>
        <w:tc>
          <w:tcPr>
            <w:tcW w:w="850" w:type="dxa"/>
            <w:vMerge/>
            <w:tcBorders>
              <w:top w:val="single" w:sz="4" w:space="0" w:color="000000"/>
              <w:left w:val="single" w:sz="4" w:space="0" w:color="000000"/>
              <w:bottom w:val="single" w:sz="4" w:space="0" w:color="000000"/>
              <w:right w:val="single" w:sz="4" w:space="0" w:color="000000"/>
            </w:tcBorders>
            <w:vAlign w:val="center"/>
            <w:hideMark/>
          </w:tcPr>
          <w:p w14:paraId="670D0FED"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28F43A" w14:textId="77777777" w:rsidR="00DF7A07" w:rsidRPr="007B331C" w:rsidRDefault="00DF7A07" w:rsidP="00DF7A07">
            <w:pPr>
              <w:spacing w:before="0" w:after="0"/>
              <w:ind w:left="20" w:right="20"/>
              <w:rPr>
                <w:rFonts w:ascii="Arial Narrow" w:hAnsi="Arial Narrow" w:cs="Arial"/>
                <w:sz w:val="14"/>
                <w:szCs w:val="14"/>
              </w:rPr>
            </w:pPr>
            <w:r w:rsidRPr="007B331C">
              <w:rPr>
                <w:rFonts w:ascii="Arial Narrow" w:hAnsi="Arial Narrow" w:cs="Arial"/>
                <w:color w:val="000000"/>
                <w:sz w:val="14"/>
                <w:szCs w:val="14"/>
              </w:rPr>
              <w:t>PN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D2E3BF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1BE9BE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286F3FB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EECFB3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w:t>
            </w:r>
          </w:p>
        </w:tc>
        <w:tc>
          <w:tcPr>
            <w:tcW w:w="84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46D763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1"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65D200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85" w:type="dxa"/>
            <w:tcBorders>
              <w:top w:val="single" w:sz="4" w:space="0" w:color="000000"/>
              <w:left w:val="single" w:sz="4" w:space="0" w:color="000000"/>
              <w:bottom w:val="single" w:sz="4" w:space="0" w:color="000000"/>
              <w:right w:val="single" w:sz="4" w:space="0" w:color="000000"/>
            </w:tcBorders>
            <w:vAlign w:val="bottom"/>
          </w:tcPr>
          <w:p w14:paraId="5DA1A24C" w14:textId="77777777" w:rsidR="00DF7A07" w:rsidRPr="007B331C" w:rsidDel="00FA75D6"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CDC38F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7814EA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6</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B2C24B" w14:textId="77777777" w:rsidR="00DF7A07" w:rsidRPr="007B331C" w:rsidRDefault="00DF7A07" w:rsidP="00DF7A07">
            <w:pPr>
              <w:spacing w:before="0" w:after="0"/>
              <w:jc w:val="center"/>
              <w:rPr>
                <w:rFonts w:ascii="Arial Narrow" w:hAnsi="Arial Narrow" w:cs="Arial"/>
                <w:sz w:val="14"/>
                <w:szCs w:val="14"/>
                <w:vertAlign w:val="superscript"/>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D4937B" w14:textId="77777777" w:rsidR="00DF7A07" w:rsidRPr="007B331C" w:rsidRDefault="00DF7A07" w:rsidP="00DF7A07">
            <w:pPr>
              <w:spacing w:before="0" w:after="0"/>
              <w:jc w:val="center"/>
              <w:rPr>
                <w:rFonts w:ascii="Arial Narrow" w:hAnsi="Arial Narrow" w:cs="Arial"/>
                <w:sz w:val="14"/>
                <w:szCs w:val="14"/>
              </w:rPr>
            </w:pPr>
          </w:p>
        </w:tc>
      </w:tr>
      <w:tr w:rsidR="00DF7A07" w14:paraId="721C0E3D" w14:textId="77777777" w:rsidTr="007B331C">
        <w:trPr>
          <w:trHeight w:hRule="exact" w:val="227"/>
          <w:jc w:val="center"/>
        </w:trPr>
        <w:tc>
          <w:tcPr>
            <w:tcW w:w="846" w:type="dxa"/>
            <w:vMerge/>
            <w:tcBorders>
              <w:left w:val="single" w:sz="4" w:space="0" w:color="000000"/>
              <w:right w:val="single" w:sz="4" w:space="0" w:color="000000"/>
            </w:tcBorders>
            <w:vAlign w:val="center"/>
          </w:tcPr>
          <w:p w14:paraId="440EF1A6" w14:textId="77777777" w:rsidR="00DF7A07" w:rsidRDefault="00DF7A07" w:rsidP="00DF7A07">
            <w:pPr>
              <w:spacing w:before="0" w:after="0"/>
              <w:jc w:val="left"/>
              <w:rPr>
                <w:rFonts w:ascii="Arial Narrow" w:hAnsi="Arial Narrow"/>
                <w:sz w:val="14"/>
                <w:szCs w:val="14"/>
              </w:rPr>
            </w:pPr>
          </w:p>
        </w:tc>
        <w:tc>
          <w:tcPr>
            <w:tcW w:w="850" w:type="dxa"/>
            <w:vMerge/>
            <w:tcBorders>
              <w:top w:val="single" w:sz="4" w:space="0" w:color="000000"/>
              <w:left w:val="single" w:sz="4" w:space="0" w:color="000000"/>
              <w:bottom w:val="single" w:sz="4" w:space="0" w:color="000000"/>
              <w:right w:val="single" w:sz="4" w:space="0" w:color="000000"/>
            </w:tcBorders>
            <w:vAlign w:val="center"/>
          </w:tcPr>
          <w:p w14:paraId="0C594786"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198777"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TP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66ECB60"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37D1856"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64" w:type="dxa"/>
            <w:tcBorders>
              <w:top w:val="single" w:sz="4" w:space="0" w:color="000000"/>
              <w:left w:val="single" w:sz="4" w:space="0" w:color="000000"/>
              <w:bottom w:val="single" w:sz="4" w:space="0" w:color="000000"/>
              <w:right w:val="single" w:sz="4" w:space="0" w:color="000000"/>
            </w:tcBorders>
            <w:vAlign w:val="bottom"/>
          </w:tcPr>
          <w:p w14:paraId="311B7BC0"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6674CCB"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w:t>
            </w:r>
          </w:p>
        </w:tc>
        <w:tc>
          <w:tcPr>
            <w:tcW w:w="84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3F9CBA2"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6105CF0E"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w:t>
            </w:r>
          </w:p>
        </w:tc>
        <w:tc>
          <w:tcPr>
            <w:tcW w:w="88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6E537AF"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296081F"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0C2550C"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45614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r w:rsidRPr="007B331C">
              <w:rPr>
                <w:rFonts w:ascii="Arial Narrow" w:hAnsi="Arial Narrow" w:cs="Arial"/>
                <w:sz w:val="14"/>
                <w:szCs w:val="14"/>
                <w:vertAlign w:val="superscript"/>
              </w:rPr>
              <w:t>th</w:t>
            </w:r>
            <w:r w:rsidRPr="007B331C">
              <w:rPr>
                <w:rFonts w:ascii="Arial Narrow" w:hAnsi="Arial Narrow" w:cs="Arial"/>
                <w:sz w:val="14"/>
                <w:szCs w:val="14"/>
              </w:rPr>
              <w:t>-50</w:t>
            </w:r>
            <w:r w:rsidRPr="007B331C">
              <w:rPr>
                <w:rFonts w:ascii="Arial Narrow" w:hAnsi="Arial Narrow" w:cs="Arial"/>
                <w:sz w:val="14"/>
                <w:szCs w:val="14"/>
                <w:vertAlign w:val="superscript"/>
              </w:rPr>
              <w:t>th</w:t>
            </w:r>
            <w:r w:rsidRPr="007B331C">
              <w:rPr>
                <w:rFonts w:ascii="Arial Narrow" w:hAnsi="Arial Narrow" w:cs="Arial"/>
                <w:sz w:val="14"/>
                <w:szCs w:val="14"/>
              </w:rPr>
              <w:t>-80</w:t>
            </w:r>
            <w:r w:rsidRPr="007B331C">
              <w:rPr>
                <w:rFonts w:ascii="Arial Narrow" w:hAnsi="Arial Narrow" w:cs="Arial"/>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B202A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eastAsiaTheme="minorHAnsi" w:hAnsi="Arial Narrow" w:cs="Arial"/>
                <w:sz w:val="14"/>
                <w:szCs w:val="14"/>
                <w:lang w:val="en-AU"/>
              </w:rPr>
              <w:t>6–8–12</w:t>
            </w:r>
          </w:p>
        </w:tc>
      </w:tr>
      <w:tr w:rsidR="00DF7A07" w14:paraId="01AF96CC" w14:textId="77777777" w:rsidTr="007B331C">
        <w:trPr>
          <w:trHeight w:hRule="exact" w:val="227"/>
          <w:jc w:val="center"/>
        </w:trPr>
        <w:tc>
          <w:tcPr>
            <w:tcW w:w="846" w:type="dxa"/>
            <w:vMerge/>
            <w:tcBorders>
              <w:left w:val="single" w:sz="4" w:space="0" w:color="000000"/>
              <w:right w:val="single" w:sz="4" w:space="0" w:color="000000"/>
            </w:tcBorders>
            <w:vAlign w:val="center"/>
            <w:hideMark/>
          </w:tcPr>
          <w:p w14:paraId="395B30FF" w14:textId="77777777" w:rsidR="00DF7A07" w:rsidRDefault="00DF7A07" w:rsidP="00DF7A07">
            <w:pPr>
              <w:spacing w:before="0" w:after="0"/>
              <w:jc w:val="left"/>
              <w:rPr>
                <w:rFonts w:ascii="Arial Narrow" w:hAnsi="Arial Narrow"/>
                <w:sz w:val="14"/>
                <w:szCs w:val="14"/>
              </w:rPr>
            </w:pPr>
          </w:p>
        </w:tc>
        <w:tc>
          <w:tcPr>
            <w:tcW w:w="850" w:type="dxa"/>
            <w:vMerge/>
            <w:tcBorders>
              <w:top w:val="single" w:sz="4" w:space="0" w:color="000000"/>
              <w:left w:val="single" w:sz="4" w:space="0" w:color="000000"/>
              <w:bottom w:val="single" w:sz="4" w:space="0" w:color="000000"/>
              <w:right w:val="single" w:sz="4" w:space="0" w:color="000000"/>
            </w:tcBorders>
            <w:vAlign w:val="center"/>
            <w:hideMark/>
          </w:tcPr>
          <w:p w14:paraId="7A7383C5"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93144D" w14:textId="44C463EF" w:rsidR="00DF7A07" w:rsidRPr="007B331C" w:rsidRDefault="00DB1350" w:rsidP="00DF7A07">
            <w:pPr>
              <w:spacing w:before="0" w:after="0"/>
              <w:ind w:left="20" w:right="20"/>
              <w:rPr>
                <w:rFonts w:ascii="Arial Narrow" w:hAnsi="Arial Narrow" w:cs="Arial"/>
                <w:sz w:val="14"/>
                <w:szCs w:val="14"/>
              </w:rPr>
            </w:pPr>
            <w:r>
              <w:rPr>
                <w:rFonts w:ascii="Arial Narrow" w:hAnsi="Arial Narrow" w:cs="Arial"/>
                <w:color w:val="000000"/>
                <w:sz w:val="14"/>
                <w:szCs w:val="14"/>
              </w:rPr>
              <w:t>PO4</w:t>
            </w:r>
            <w:r w:rsidR="00DF7A07" w:rsidRPr="007B331C">
              <w:rPr>
                <w:rFonts w:ascii="Arial Narrow" w:hAnsi="Arial Narrow" w:cs="Arial"/>
                <w:color w:val="000000"/>
                <w:sz w:val="14"/>
                <w:szCs w:val="14"/>
              </w:rPr>
              <w:t xml:space="preserve"> (</w:t>
            </w:r>
            <w:r w:rsidR="00DF7A07" w:rsidRPr="007B331C">
              <w:rPr>
                <w:rFonts w:ascii="Arial Narrow" w:eastAsia="Helvetica" w:hAnsi="Arial Narrow" w:cs="Arial"/>
                <w:color w:val="000000"/>
                <w:sz w:val="14"/>
                <w:szCs w:val="14"/>
              </w:rPr>
              <w:t>µgL</w:t>
            </w:r>
            <w:r w:rsidR="00DF7A07" w:rsidRPr="007B331C">
              <w:rPr>
                <w:rFonts w:ascii="Cambria Math" w:eastAsia="Helvetica" w:hAnsi="Cambria Math" w:cs="Cambria Math"/>
                <w:color w:val="000000"/>
                <w:sz w:val="14"/>
                <w:szCs w:val="14"/>
              </w:rPr>
              <w:t>⁻</w:t>
            </w:r>
            <w:r w:rsidR="00DF7A07"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717EB20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47F96A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4" w:type="dxa"/>
            <w:tcBorders>
              <w:top w:val="single" w:sz="4" w:space="0" w:color="000000"/>
              <w:left w:val="single" w:sz="4" w:space="0" w:color="000000"/>
              <w:bottom w:val="single" w:sz="4" w:space="0" w:color="000000"/>
              <w:right w:val="single" w:sz="4" w:space="0" w:color="000000"/>
            </w:tcBorders>
            <w:vAlign w:val="bottom"/>
          </w:tcPr>
          <w:p w14:paraId="4DC3207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1C15DF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4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23F3D7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4F263C3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tcBorders>
              <w:top w:val="single" w:sz="4" w:space="0" w:color="000000"/>
              <w:left w:val="single" w:sz="4" w:space="0" w:color="000000"/>
              <w:bottom w:val="single" w:sz="4" w:space="0" w:color="000000"/>
              <w:right w:val="single" w:sz="4" w:space="0" w:color="000000"/>
            </w:tcBorders>
            <w:shd w:val="clear" w:color="auto" w:fill="FF0000"/>
            <w:vAlign w:val="bottom"/>
          </w:tcPr>
          <w:p w14:paraId="08E22F4F" w14:textId="77777777" w:rsidR="00DF7A07" w:rsidRPr="007B331C" w:rsidDel="00FA75D6"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683D9BD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E8FDB5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DEBC2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r w:rsidRPr="007B331C">
              <w:rPr>
                <w:rFonts w:ascii="Arial Narrow" w:hAnsi="Arial Narrow" w:cs="Arial"/>
                <w:sz w:val="14"/>
                <w:szCs w:val="14"/>
                <w:vertAlign w:val="superscript"/>
              </w:rPr>
              <w:t>th</w:t>
            </w:r>
            <w:r w:rsidRPr="007B331C">
              <w:rPr>
                <w:rFonts w:ascii="Arial Narrow" w:hAnsi="Arial Narrow" w:cs="Arial"/>
                <w:sz w:val="14"/>
                <w:szCs w:val="14"/>
              </w:rPr>
              <w:t>-50</w:t>
            </w:r>
            <w:r w:rsidRPr="007B331C">
              <w:rPr>
                <w:rFonts w:ascii="Arial Narrow" w:hAnsi="Arial Narrow" w:cs="Arial"/>
                <w:sz w:val="14"/>
                <w:szCs w:val="14"/>
                <w:vertAlign w:val="superscript"/>
              </w:rPr>
              <w:t>th</w:t>
            </w:r>
            <w:r w:rsidRPr="007B331C">
              <w:rPr>
                <w:rFonts w:ascii="Arial Narrow" w:hAnsi="Arial Narrow" w:cs="Arial"/>
                <w:sz w:val="14"/>
                <w:szCs w:val="14"/>
              </w:rPr>
              <w:t>-80</w:t>
            </w:r>
            <w:r w:rsidRPr="007B331C">
              <w:rPr>
                <w:rFonts w:ascii="Arial Narrow" w:hAnsi="Arial Narrow" w:cs="Arial"/>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E5D1D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1-3</w:t>
            </w:r>
          </w:p>
        </w:tc>
      </w:tr>
      <w:tr w:rsidR="00DF7A07" w14:paraId="57F0DE6F" w14:textId="77777777" w:rsidTr="007B331C">
        <w:trPr>
          <w:trHeight w:hRule="exact" w:val="227"/>
          <w:jc w:val="center"/>
        </w:trPr>
        <w:tc>
          <w:tcPr>
            <w:tcW w:w="846" w:type="dxa"/>
            <w:vMerge/>
            <w:tcBorders>
              <w:left w:val="single" w:sz="4" w:space="0" w:color="000000"/>
              <w:right w:val="single" w:sz="4" w:space="0" w:color="000000"/>
            </w:tcBorders>
            <w:vAlign w:val="center"/>
            <w:hideMark/>
          </w:tcPr>
          <w:p w14:paraId="4838CF6C" w14:textId="77777777" w:rsidR="00DF7A07" w:rsidRDefault="00DF7A07" w:rsidP="00DF7A07">
            <w:pPr>
              <w:spacing w:before="0" w:after="0"/>
              <w:jc w:val="left"/>
              <w:rPr>
                <w:rFonts w:ascii="Arial Narrow" w:hAnsi="Arial Narrow"/>
                <w:sz w:val="14"/>
                <w:szCs w:val="14"/>
              </w:rPr>
            </w:pPr>
          </w:p>
        </w:tc>
        <w:tc>
          <w:tcPr>
            <w:tcW w:w="850" w:type="dxa"/>
            <w:vMerge/>
            <w:tcBorders>
              <w:top w:val="single" w:sz="4" w:space="0" w:color="000000"/>
              <w:left w:val="single" w:sz="4" w:space="0" w:color="000000"/>
              <w:bottom w:val="single" w:sz="4" w:space="0" w:color="000000"/>
              <w:right w:val="single" w:sz="4" w:space="0" w:color="000000"/>
            </w:tcBorders>
            <w:vAlign w:val="center"/>
            <w:hideMark/>
          </w:tcPr>
          <w:p w14:paraId="467A4EBC"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2B4D60" w14:textId="77777777" w:rsidR="00DF7A07" w:rsidRPr="007B331C" w:rsidRDefault="00DF7A07" w:rsidP="00DF7A07">
            <w:pPr>
              <w:spacing w:before="0" w:after="0"/>
              <w:ind w:left="20" w:right="20"/>
              <w:rPr>
                <w:rFonts w:ascii="Arial Narrow" w:hAnsi="Arial Narrow" w:cs="Arial"/>
                <w:sz w:val="14"/>
                <w:szCs w:val="14"/>
              </w:rPr>
            </w:pPr>
            <w:r w:rsidRPr="007B331C">
              <w:rPr>
                <w:rFonts w:ascii="Arial Narrow" w:hAnsi="Arial Narrow" w:cs="Arial"/>
                <w:color w:val="000000"/>
                <w:sz w:val="14"/>
                <w:szCs w:val="14"/>
              </w:rPr>
              <w:t>DOP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14435D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0D33EE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w:t>
            </w:r>
          </w:p>
        </w:tc>
        <w:tc>
          <w:tcPr>
            <w:tcW w:w="864" w:type="dxa"/>
            <w:tcBorders>
              <w:top w:val="single" w:sz="4" w:space="0" w:color="000000"/>
              <w:left w:val="single" w:sz="4" w:space="0" w:color="000000"/>
              <w:bottom w:val="single" w:sz="4" w:space="0" w:color="000000"/>
              <w:right w:val="single" w:sz="4" w:space="0" w:color="000000"/>
            </w:tcBorders>
            <w:vAlign w:val="bottom"/>
          </w:tcPr>
          <w:p w14:paraId="1320A85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6E6E09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4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24278D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B22993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95D776D" w14:textId="77777777" w:rsidR="00DF7A07" w:rsidRPr="007B331C" w:rsidDel="00FA75D6"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1BB684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D9BC01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25CFFB" w14:textId="77777777" w:rsidR="00DF7A07" w:rsidRPr="007B331C" w:rsidRDefault="00DF7A07" w:rsidP="00DF7A07">
            <w:pPr>
              <w:spacing w:before="0" w:after="0"/>
              <w:jc w:val="center"/>
              <w:rPr>
                <w:rFonts w:ascii="Arial Narrow" w:hAnsi="Arial Narrow" w:cs="Arial"/>
                <w:sz w:val="14"/>
                <w:szCs w:val="14"/>
                <w:vertAlign w:val="superscript"/>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A8B9E9" w14:textId="77777777" w:rsidR="00DF7A07" w:rsidRPr="007B331C" w:rsidRDefault="00DF7A07" w:rsidP="00DF7A07">
            <w:pPr>
              <w:spacing w:before="0" w:after="0"/>
              <w:jc w:val="center"/>
              <w:rPr>
                <w:rFonts w:ascii="Arial Narrow" w:hAnsi="Arial Narrow" w:cs="Arial"/>
                <w:sz w:val="14"/>
                <w:szCs w:val="14"/>
              </w:rPr>
            </w:pPr>
          </w:p>
        </w:tc>
      </w:tr>
      <w:tr w:rsidR="00DF7A07" w14:paraId="1BED4B3E" w14:textId="77777777" w:rsidTr="007B331C">
        <w:trPr>
          <w:trHeight w:hRule="exact" w:val="227"/>
          <w:jc w:val="center"/>
        </w:trPr>
        <w:tc>
          <w:tcPr>
            <w:tcW w:w="846" w:type="dxa"/>
            <w:vMerge/>
            <w:tcBorders>
              <w:left w:val="single" w:sz="4" w:space="0" w:color="000000"/>
              <w:right w:val="single" w:sz="4" w:space="0" w:color="000000"/>
            </w:tcBorders>
            <w:vAlign w:val="center"/>
          </w:tcPr>
          <w:p w14:paraId="4E922A68" w14:textId="77777777" w:rsidR="00DF7A07" w:rsidRDefault="00DF7A07" w:rsidP="00DF7A07">
            <w:pPr>
              <w:spacing w:before="0" w:after="0"/>
              <w:jc w:val="left"/>
              <w:rPr>
                <w:rFonts w:ascii="Arial Narrow" w:hAnsi="Arial Narrow"/>
                <w:sz w:val="14"/>
                <w:szCs w:val="14"/>
              </w:rPr>
            </w:pPr>
          </w:p>
        </w:tc>
        <w:tc>
          <w:tcPr>
            <w:tcW w:w="850" w:type="dxa"/>
            <w:vMerge/>
            <w:tcBorders>
              <w:top w:val="single" w:sz="4" w:space="0" w:color="000000"/>
              <w:left w:val="single" w:sz="4" w:space="0" w:color="000000"/>
              <w:bottom w:val="single" w:sz="4" w:space="0" w:color="000000"/>
              <w:right w:val="single" w:sz="4" w:space="0" w:color="000000"/>
            </w:tcBorders>
            <w:vAlign w:val="center"/>
          </w:tcPr>
          <w:p w14:paraId="5871A8B4"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61E1D3"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PP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15212CBA"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34BDA394"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0</w:t>
            </w:r>
          </w:p>
        </w:tc>
        <w:tc>
          <w:tcPr>
            <w:tcW w:w="864" w:type="dxa"/>
            <w:tcBorders>
              <w:top w:val="single" w:sz="4" w:space="0" w:color="000000"/>
              <w:left w:val="single" w:sz="4" w:space="0" w:color="000000"/>
              <w:bottom w:val="single" w:sz="4" w:space="0" w:color="000000"/>
              <w:right w:val="single" w:sz="4" w:space="0" w:color="000000"/>
            </w:tcBorders>
            <w:vAlign w:val="bottom"/>
          </w:tcPr>
          <w:p w14:paraId="6A392D98"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E970F57"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4343E64"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34A6E9A"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0</w:t>
            </w:r>
          </w:p>
        </w:tc>
        <w:tc>
          <w:tcPr>
            <w:tcW w:w="885" w:type="dxa"/>
            <w:tcBorders>
              <w:top w:val="single" w:sz="4" w:space="0" w:color="000000"/>
              <w:left w:val="single" w:sz="4" w:space="0" w:color="000000"/>
              <w:bottom w:val="single" w:sz="4" w:space="0" w:color="000000"/>
              <w:right w:val="single" w:sz="4" w:space="0" w:color="000000"/>
            </w:tcBorders>
            <w:vAlign w:val="bottom"/>
          </w:tcPr>
          <w:p w14:paraId="2981CF8E"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4044A9B"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3AF1C36"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DA1FDA" w14:textId="77777777" w:rsidR="00DF7A07" w:rsidRPr="007B331C" w:rsidRDefault="00DF7A07" w:rsidP="00DF7A07">
            <w:pPr>
              <w:spacing w:before="0" w:after="0"/>
              <w:jc w:val="center"/>
              <w:rPr>
                <w:rFonts w:ascii="Arial Narrow" w:hAnsi="Arial Narrow" w:cs="Arial"/>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04DF09" w14:textId="77777777" w:rsidR="00DF7A07" w:rsidRPr="007B331C" w:rsidRDefault="00DF7A07" w:rsidP="00DF7A07">
            <w:pPr>
              <w:spacing w:before="0" w:after="0"/>
              <w:jc w:val="center"/>
              <w:rPr>
                <w:rFonts w:ascii="Arial Narrow" w:hAnsi="Arial Narrow" w:cs="Arial"/>
                <w:sz w:val="14"/>
                <w:szCs w:val="14"/>
              </w:rPr>
            </w:pPr>
          </w:p>
        </w:tc>
      </w:tr>
      <w:tr w:rsidR="00DF7A07" w14:paraId="27133839" w14:textId="77777777" w:rsidTr="007B331C">
        <w:trPr>
          <w:trHeight w:hRule="exact" w:val="227"/>
          <w:jc w:val="center"/>
        </w:trPr>
        <w:tc>
          <w:tcPr>
            <w:tcW w:w="846" w:type="dxa"/>
            <w:vMerge/>
            <w:tcBorders>
              <w:left w:val="single" w:sz="4" w:space="0" w:color="000000"/>
              <w:right w:val="single" w:sz="4" w:space="0" w:color="000000"/>
            </w:tcBorders>
            <w:vAlign w:val="center"/>
            <w:hideMark/>
          </w:tcPr>
          <w:p w14:paraId="796C3D72" w14:textId="77777777" w:rsidR="00DF7A07" w:rsidRDefault="00DF7A07" w:rsidP="00DF7A07">
            <w:pPr>
              <w:spacing w:before="0" w:after="0"/>
              <w:jc w:val="left"/>
              <w:rPr>
                <w:rFonts w:ascii="Arial Narrow" w:hAnsi="Arial Narrow"/>
                <w:sz w:val="14"/>
                <w:szCs w:val="14"/>
              </w:rPr>
            </w:pPr>
          </w:p>
        </w:tc>
        <w:tc>
          <w:tcPr>
            <w:tcW w:w="850" w:type="dxa"/>
            <w:vMerge/>
            <w:tcBorders>
              <w:top w:val="single" w:sz="4" w:space="0" w:color="000000"/>
              <w:left w:val="single" w:sz="4" w:space="0" w:color="000000"/>
              <w:bottom w:val="single" w:sz="4" w:space="0" w:color="000000"/>
              <w:right w:val="single" w:sz="4" w:space="0" w:color="000000"/>
            </w:tcBorders>
            <w:vAlign w:val="center"/>
            <w:hideMark/>
          </w:tcPr>
          <w:p w14:paraId="487E39E5"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7FED38" w14:textId="77777777" w:rsidR="00DF7A07" w:rsidRPr="007B331C" w:rsidRDefault="00DF7A07" w:rsidP="00DF7A07">
            <w:pPr>
              <w:spacing w:before="0" w:after="0"/>
              <w:ind w:left="20" w:right="20"/>
              <w:rPr>
                <w:rFonts w:ascii="Arial Narrow" w:hAnsi="Arial Narrow" w:cs="Arial"/>
                <w:sz w:val="14"/>
                <w:szCs w:val="14"/>
              </w:rPr>
            </w:pPr>
            <w:r w:rsidRPr="007B331C">
              <w:rPr>
                <w:rFonts w:ascii="Arial Narrow" w:hAnsi="Arial Narrow" w:cs="Arial"/>
                <w:color w:val="000000"/>
                <w:sz w:val="14"/>
                <w:szCs w:val="14"/>
              </w:rPr>
              <w:t>Chla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1FBC4DD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60227E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10</w:t>
            </w:r>
          </w:p>
        </w:tc>
        <w:tc>
          <w:tcPr>
            <w:tcW w:w="864" w:type="dxa"/>
            <w:tcBorders>
              <w:top w:val="single" w:sz="4" w:space="0" w:color="000000"/>
              <w:left w:val="single" w:sz="4" w:space="0" w:color="000000"/>
              <w:bottom w:val="single" w:sz="4" w:space="0" w:color="000000"/>
              <w:right w:val="single" w:sz="4" w:space="0" w:color="000000"/>
            </w:tcBorders>
            <w:vAlign w:val="bottom"/>
          </w:tcPr>
          <w:p w14:paraId="6BC1FF7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49</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C717E2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27</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9023C0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1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5C5641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10</w:t>
            </w:r>
          </w:p>
        </w:tc>
        <w:tc>
          <w:tcPr>
            <w:tcW w:w="885" w:type="dxa"/>
            <w:tcBorders>
              <w:top w:val="single" w:sz="4" w:space="0" w:color="000000"/>
              <w:left w:val="single" w:sz="4" w:space="0" w:color="000000"/>
              <w:bottom w:val="single" w:sz="4" w:space="0" w:color="000000"/>
              <w:right w:val="single" w:sz="4" w:space="0" w:color="000000"/>
            </w:tcBorders>
            <w:vAlign w:val="bottom"/>
          </w:tcPr>
          <w:p w14:paraId="609D5291" w14:textId="77777777" w:rsidR="00DF7A07" w:rsidRPr="007B331C" w:rsidDel="00FA75D6"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29</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E7575D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4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B35B76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47</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C9DA8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r w:rsidRPr="007B331C">
              <w:rPr>
                <w:rFonts w:ascii="Arial Narrow" w:hAnsi="Arial Narrow" w:cs="Arial"/>
                <w:sz w:val="14"/>
                <w:szCs w:val="14"/>
                <w:vertAlign w:val="superscript"/>
              </w:rPr>
              <w:t>th</w:t>
            </w:r>
            <w:r w:rsidRPr="007B331C">
              <w:rPr>
                <w:rFonts w:ascii="Arial Narrow" w:hAnsi="Arial Narrow" w:cs="Arial"/>
                <w:sz w:val="14"/>
                <w:szCs w:val="14"/>
              </w:rPr>
              <w:t>-50</w:t>
            </w:r>
            <w:r w:rsidRPr="007B331C">
              <w:rPr>
                <w:rFonts w:ascii="Arial Narrow" w:hAnsi="Arial Narrow" w:cs="Arial"/>
                <w:sz w:val="14"/>
                <w:szCs w:val="14"/>
                <w:vertAlign w:val="superscript"/>
              </w:rPr>
              <w:t>th</w:t>
            </w:r>
            <w:r w:rsidRPr="007B331C">
              <w:rPr>
                <w:rFonts w:ascii="Arial Narrow" w:hAnsi="Arial Narrow" w:cs="Arial"/>
                <w:sz w:val="14"/>
                <w:szCs w:val="14"/>
              </w:rPr>
              <w:t>-80</w:t>
            </w:r>
            <w:r w:rsidRPr="007B331C">
              <w:rPr>
                <w:rFonts w:ascii="Arial Narrow" w:hAnsi="Arial Narrow" w:cs="Arial"/>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D0A33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5-1.0-1.5</w:t>
            </w:r>
          </w:p>
        </w:tc>
      </w:tr>
      <w:tr w:rsidR="00DF7A07" w14:paraId="7A5671C1" w14:textId="77777777" w:rsidTr="007B331C">
        <w:trPr>
          <w:trHeight w:hRule="exact" w:val="227"/>
          <w:jc w:val="center"/>
        </w:trPr>
        <w:tc>
          <w:tcPr>
            <w:tcW w:w="846" w:type="dxa"/>
            <w:vMerge/>
            <w:tcBorders>
              <w:left w:val="single" w:sz="4" w:space="0" w:color="000000"/>
              <w:right w:val="single" w:sz="4" w:space="0" w:color="000000"/>
            </w:tcBorders>
            <w:vAlign w:val="center"/>
          </w:tcPr>
          <w:p w14:paraId="2760AD1D" w14:textId="77777777" w:rsidR="00DF7A07" w:rsidRDefault="00DF7A07" w:rsidP="00DF7A07">
            <w:pPr>
              <w:spacing w:before="0" w:after="0"/>
              <w:jc w:val="left"/>
              <w:rPr>
                <w:rFonts w:ascii="Arial Narrow" w:hAnsi="Arial Narrow"/>
                <w:sz w:val="14"/>
                <w:szCs w:val="14"/>
              </w:rPr>
            </w:pPr>
          </w:p>
        </w:tc>
        <w:tc>
          <w:tcPr>
            <w:tcW w:w="850" w:type="dxa"/>
            <w:vMerge w:val="restart"/>
            <w:tcBorders>
              <w:top w:val="single" w:sz="4" w:space="0" w:color="000000"/>
              <w:left w:val="single" w:sz="4" w:space="0" w:color="000000"/>
              <w:right w:val="single" w:sz="4" w:space="0" w:color="000000"/>
            </w:tcBorders>
            <w:vAlign w:val="center"/>
          </w:tcPr>
          <w:p w14:paraId="42DDF32C" w14:textId="77777777" w:rsidR="00DF7A07" w:rsidRDefault="00DF7A07" w:rsidP="00DF7A07">
            <w:pPr>
              <w:spacing w:before="0" w:after="0"/>
              <w:jc w:val="left"/>
              <w:rPr>
                <w:rFonts w:ascii="Arial Narrow" w:hAnsi="Arial Narrow"/>
                <w:sz w:val="14"/>
                <w:szCs w:val="14"/>
              </w:rPr>
            </w:pPr>
            <w:r>
              <w:rPr>
                <w:rFonts w:ascii="Arial Narrow" w:hAnsi="Arial Narrow"/>
                <w:sz w:val="14"/>
                <w:szCs w:val="14"/>
              </w:rPr>
              <w:t>Stewart River</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C6BD51"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Secchi (m)</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7E59C09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43D42F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w:t>
            </w:r>
          </w:p>
        </w:tc>
        <w:tc>
          <w:tcPr>
            <w:tcW w:w="864" w:type="dxa"/>
            <w:tcBorders>
              <w:top w:val="single" w:sz="4" w:space="0" w:color="000000"/>
              <w:left w:val="single" w:sz="4" w:space="0" w:color="000000"/>
              <w:bottom w:val="single" w:sz="4" w:space="0" w:color="000000"/>
              <w:right w:val="single" w:sz="4" w:space="0" w:color="000000"/>
            </w:tcBorders>
            <w:vAlign w:val="bottom"/>
          </w:tcPr>
          <w:p w14:paraId="4D3F7BF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78371F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8B81CA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4</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A2EDE5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8</w:t>
            </w:r>
          </w:p>
        </w:tc>
        <w:tc>
          <w:tcPr>
            <w:tcW w:w="885" w:type="dxa"/>
            <w:tcBorders>
              <w:top w:val="single" w:sz="4" w:space="0" w:color="000000"/>
              <w:left w:val="single" w:sz="4" w:space="0" w:color="000000"/>
              <w:bottom w:val="single" w:sz="4" w:space="0" w:color="000000"/>
              <w:right w:val="single" w:sz="4" w:space="0" w:color="000000"/>
            </w:tcBorders>
            <w:vAlign w:val="bottom"/>
          </w:tcPr>
          <w:p w14:paraId="3313D27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A7E27E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7</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4CD886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6</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F5EBAD" w14:textId="77777777" w:rsidR="00DF7A07" w:rsidRPr="007B331C" w:rsidRDefault="00DF7A07" w:rsidP="00DF7A07">
            <w:pPr>
              <w:spacing w:before="0" w:after="0"/>
              <w:jc w:val="center"/>
              <w:rPr>
                <w:rFonts w:ascii="Arial Narrow" w:hAnsi="Arial Narrow" w:cs="Arial"/>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5EF7D4" w14:textId="77777777" w:rsidR="00DF7A07" w:rsidRPr="007B331C" w:rsidRDefault="00DF7A07" w:rsidP="00DF7A07">
            <w:pPr>
              <w:spacing w:before="0" w:after="0"/>
              <w:jc w:val="center"/>
              <w:rPr>
                <w:rFonts w:ascii="Arial Narrow" w:hAnsi="Arial Narrow" w:cs="Arial"/>
                <w:sz w:val="14"/>
                <w:szCs w:val="14"/>
              </w:rPr>
            </w:pPr>
          </w:p>
        </w:tc>
      </w:tr>
      <w:tr w:rsidR="00DF7A07" w14:paraId="14D55D85" w14:textId="77777777" w:rsidTr="007B331C">
        <w:trPr>
          <w:trHeight w:hRule="exact" w:val="227"/>
          <w:jc w:val="center"/>
        </w:trPr>
        <w:tc>
          <w:tcPr>
            <w:tcW w:w="846" w:type="dxa"/>
            <w:vMerge/>
            <w:tcBorders>
              <w:left w:val="single" w:sz="4" w:space="0" w:color="000000"/>
              <w:right w:val="single" w:sz="4" w:space="0" w:color="000000"/>
            </w:tcBorders>
            <w:vAlign w:val="center"/>
          </w:tcPr>
          <w:p w14:paraId="6156EF20"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5F207BC2"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38B935"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TSS (m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726308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F1F56E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70566CF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6</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E9EC8F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C8FD2F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49C380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vAlign w:val="bottom"/>
          </w:tcPr>
          <w:p w14:paraId="581E1B5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60AC3C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6064CF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6</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C4649F" w14:textId="77777777" w:rsidR="00DF7A07" w:rsidRPr="007B331C" w:rsidRDefault="00DF7A07" w:rsidP="00DF7A07">
            <w:pPr>
              <w:spacing w:before="0" w:after="0"/>
              <w:jc w:val="center"/>
              <w:rPr>
                <w:rFonts w:ascii="Arial Narrow" w:hAnsi="Arial Narrow" w:cs="Arial"/>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54F204" w14:textId="77777777" w:rsidR="00DF7A07" w:rsidRPr="007B331C" w:rsidRDefault="00DF7A07" w:rsidP="00DF7A07">
            <w:pPr>
              <w:spacing w:before="0" w:after="0"/>
              <w:jc w:val="center"/>
              <w:rPr>
                <w:rFonts w:ascii="Arial Narrow" w:hAnsi="Arial Narrow" w:cs="Arial"/>
                <w:sz w:val="14"/>
                <w:szCs w:val="14"/>
              </w:rPr>
            </w:pPr>
          </w:p>
        </w:tc>
      </w:tr>
      <w:tr w:rsidR="00DF7A07" w14:paraId="2A546F97" w14:textId="77777777" w:rsidTr="007B331C">
        <w:trPr>
          <w:trHeight w:hRule="exact" w:val="227"/>
          <w:jc w:val="center"/>
        </w:trPr>
        <w:tc>
          <w:tcPr>
            <w:tcW w:w="846" w:type="dxa"/>
            <w:vMerge/>
            <w:tcBorders>
              <w:left w:val="single" w:sz="4" w:space="0" w:color="000000"/>
              <w:right w:val="single" w:sz="4" w:space="0" w:color="000000"/>
            </w:tcBorders>
            <w:vAlign w:val="center"/>
          </w:tcPr>
          <w:p w14:paraId="58717787"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1403696F"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F096AC"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TN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5D12C09"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4933029"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9</w:t>
            </w:r>
          </w:p>
        </w:tc>
        <w:tc>
          <w:tcPr>
            <w:tcW w:w="864" w:type="dxa"/>
            <w:tcBorders>
              <w:top w:val="single" w:sz="4" w:space="0" w:color="000000"/>
              <w:left w:val="single" w:sz="4" w:space="0" w:color="000000"/>
              <w:bottom w:val="single" w:sz="4" w:space="0" w:color="000000"/>
              <w:right w:val="single" w:sz="4" w:space="0" w:color="000000"/>
            </w:tcBorders>
            <w:vAlign w:val="bottom"/>
          </w:tcPr>
          <w:p w14:paraId="3DAB5509"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9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0EA0053"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36</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C1B69FC"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6</w:t>
            </w:r>
          </w:p>
        </w:tc>
        <w:tc>
          <w:tcPr>
            <w:tcW w:w="861"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2BDCFE0"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0</w:t>
            </w:r>
          </w:p>
        </w:tc>
        <w:tc>
          <w:tcPr>
            <w:tcW w:w="88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DC8A5B"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21</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5B4B7ED"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4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100C407"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76</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6D44F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r w:rsidRPr="007B331C">
              <w:rPr>
                <w:rFonts w:ascii="Arial Narrow" w:hAnsi="Arial Narrow" w:cs="Arial"/>
                <w:sz w:val="14"/>
                <w:szCs w:val="14"/>
                <w:vertAlign w:val="superscript"/>
              </w:rPr>
              <w:t>th</w:t>
            </w:r>
            <w:r w:rsidRPr="007B331C">
              <w:rPr>
                <w:rFonts w:ascii="Arial Narrow" w:hAnsi="Arial Narrow" w:cs="Arial"/>
                <w:sz w:val="14"/>
                <w:szCs w:val="14"/>
              </w:rPr>
              <w:t>-50</w:t>
            </w:r>
            <w:r w:rsidRPr="007B331C">
              <w:rPr>
                <w:rFonts w:ascii="Arial Narrow" w:hAnsi="Arial Narrow" w:cs="Arial"/>
                <w:sz w:val="14"/>
                <w:szCs w:val="14"/>
                <w:vertAlign w:val="superscript"/>
              </w:rPr>
              <w:t>th</w:t>
            </w:r>
            <w:r w:rsidRPr="007B331C">
              <w:rPr>
                <w:rFonts w:ascii="Arial Narrow" w:hAnsi="Arial Narrow" w:cs="Arial"/>
                <w:sz w:val="14"/>
                <w:szCs w:val="14"/>
              </w:rPr>
              <w:t>-80</w:t>
            </w:r>
            <w:r w:rsidRPr="007B331C">
              <w:rPr>
                <w:rFonts w:ascii="Arial Narrow" w:hAnsi="Arial Narrow" w:cs="Arial"/>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FAA9E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eastAsiaTheme="minorHAnsi" w:hAnsi="Arial Narrow" w:cs="Arial"/>
                <w:sz w:val="14"/>
                <w:szCs w:val="14"/>
                <w:lang w:val="en-AU"/>
              </w:rPr>
              <w:t>110–125–200</w:t>
            </w:r>
          </w:p>
        </w:tc>
      </w:tr>
      <w:tr w:rsidR="00DF7A07" w14:paraId="70053EA3" w14:textId="77777777" w:rsidTr="007B331C">
        <w:trPr>
          <w:trHeight w:hRule="exact" w:val="227"/>
          <w:jc w:val="center"/>
        </w:trPr>
        <w:tc>
          <w:tcPr>
            <w:tcW w:w="846" w:type="dxa"/>
            <w:vMerge/>
            <w:tcBorders>
              <w:left w:val="single" w:sz="4" w:space="0" w:color="000000"/>
              <w:right w:val="single" w:sz="4" w:space="0" w:color="000000"/>
            </w:tcBorders>
            <w:vAlign w:val="center"/>
          </w:tcPr>
          <w:p w14:paraId="0449AC95"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196E7080"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DEA3F6"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NOx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4444D67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FE401E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092A962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1CEFA5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C676AF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6808EB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8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CF06A7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E30F22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6C5BDE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0</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13C9B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r w:rsidRPr="007B331C">
              <w:rPr>
                <w:rFonts w:ascii="Arial Narrow" w:hAnsi="Arial Narrow" w:cs="Arial"/>
                <w:sz w:val="14"/>
                <w:szCs w:val="14"/>
                <w:vertAlign w:val="superscript"/>
              </w:rPr>
              <w:t>th</w:t>
            </w:r>
            <w:r w:rsidRPr="007B331C">
              <w:rPr>
                <w:rFonts w:ascii="Arial Narrow" w:hAnsi="Arial Narrow" w:cs="Arial"/>
                <w:sz w:val="14"/>
                <w:szCs w:val="14"/>
              </w:rPr>
              <w:t>-50</w:t>
            </w:r>
            <w:r w:rsidRPr="007B331C">
              <w:rPr>
                <w:rFonts w:ascii="Arial Narrow" w:hAnsi="Arial Narrow" w:cs="Arial"/>
                <w:sz w:val="14"/>
                <w:szCs w:val="14"/>
                <w:vertAlign w:val="superscript"/>
              </w:rPr>
              <w:t>th</w:t>
            </w:r>
            <w:r w:rsidRPr="007B331C">
              <w:rPr>
                <w:rFonts w:ascii="Arial Narrow" w:hAnsi="Arial Narrow" w:cs="Arial"/>
                <w:sz w:val="14"/>
                <w:szCs w:val="14"/>
              </w:rPr>
              <w:t>-80</w:t>
            </w:r>
            <w:r w:rsidRPr="007B331C">
              <w:rPr>
                <w:rFonts w:ascii="Arial Narrow" w:hAnsi="Arial Narrow" w:cs="Arial"/>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2E808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2-10</w:t>
            </w:r>
          </w:p>
        </w:tc>
      </w:tr>
      <w:tr w:rsidR="00DF7A07" w14:paraId="454DB6AC" w14:textId="77777777" w:rsidTr="007B331C">
        <w:trPr>
          <w:trHeight w:hRule="exact" w:val="227"/>
          <w:jc w:val="center"/>
        </w:trPr>
        <w:tc>
          <w:tcPr>
            <w:tcW w:w="846" w:type="dxa"/>
            <w:vMerge/>
            <w:tcBorders>
              <w:left w:val="single" w:sz="4" w:space="0" w:color="000000"/>
              <w:right w:val="single" w:sz="4" w:space="0" w:color="000000"/>
            </w:tcBorders>
            <w:vAlign w:val="center"/>
          </w:tcPr>
          <w:p w14:paraId="1440E8A2"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19293FC8"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80A695"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NH</w:t>
            </w:r>
            <w:r w:rsidRPr="007B331C">
              <w:rPr>
                <w:rFonts w:ascii="Arial Narrow" w:hAnsi="Arial Narrow" w:cs="Arial"/>
                <w:color w:val="000000"/>
                <w:sz w:val="14"/>
                <w:szCs w:val="14"/>
                <w:vertAlign w:val="subscript"/>
              </w:rPr>
              <w:t>3</w:t>
            </w:r>
            <w:r w:rsidRPr="007B331C">
              <w:rPr>
                <w:rFonts w:ascii="Arial Narrow" w:hAnsi="Arial Narrow" w:cs="Arial"/>
                <w:color w:val="000000"/>
                <w:sz w:val="14"/>
                <w:szCs w:val="14"/>
              </w:rPr>
              <w:t xml:space="preserve">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0883948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3AE6805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37D6A6B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0C729F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3A13D3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4BB592E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vAlign w:val="bottom"/>
          </w:tcPr>
          <w:p w14:paraId="0FD1D62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0106F8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193691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3318B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r w:rsidRPr="007B331C">
              <w:rPr>
                <w:rFonts w:ascii="Arial Narrow" w:hAnsi="Arial Narrow" w:cs="Arial"/>
                <w:sz w:val="14"/>
                <w:szCs w:val="14"/>
                <w:vertAlign w:val="superscript"/>
              </w:rPr>
              <w:t>th</w:t>
            </w:r>
            <w:r w:rsidRPr="007B331C">
              <w:rPr>
                <w:rFonts w:ascii="Arial Narrow" w:hAnsi="Arial Narrow" w:cs="Arial"/>
                <w:sz w:val="14"/>
                <w:szCs w:val="14"/>
              </w:rPr>
              <w:t>-50</w:t>
            </w:r>
            <w:r w:rsidRPr="007B331C">
              <w:rPr>
                <w:rFonts w:ascii="Arial Narrow" w:hAnsi="Arial Narrow" w:cs="Arial"/>
                <w:sz w:val="14"/>
                <w:szCs w:val="14"/>
                <w:vertAlign w:val="superscript"/>
              </w:rPr>
              <w:t>th</w:t>
            </w:r>
            <w:r w:rsidRPr="007B331C">
              <w:rPr>
                <w:rFonts w:ascii="Arial Narrow" w:hAnsi="Arial Narrow" w:cs="Arial"/>
                <w:sz w:val="14"/>
                <w:szCs w:val="14"/>
              </w:rPr>
              <w:t>-80</w:t>
            </w:r>
            <w:r w:rsidRPr="007B331C">
              <w:rPr>
                <w:rFonts w:ascii="Arial Narrow" w:hAnsi="Arial Narrow" w:cs="Arial"/>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47A33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4-10</w:t>
            </w:r>
          </w:p>
        </w:tc>
      </w:tr>
      <w:tr w:rsidR="00DF7A07" w14:paraId="3F423CD8" w14:textId="77777777" w:rsidTr="007B331C">
        <w:trPr>
          <w:trHeight w:hRule="exact" w:val="227"/>
          <w:jc w:val="center"/>
        </w:trPr>
        <w:tc>
          <w:tcPr>
            <w:tcW w:w="846" w:type="dxa"/>
            <w:vMerge/>
            <w:tcBorders>
              <w:left w:val="single" w:sz="4" w:space="0" w:color="000000"/>
              <w:right w:val="single" w:sz="4" w:space="0" w:color="000000"/>
            </w:tcBorders>
            <w:vAlign w:val="center"/>
          </w:tcPr>
          <w:p w14:paraId="5165ACB7"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449FC637"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840EBC"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DON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5362B9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A3261B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5</w:t>
            </w:r>
          </w:p>
        </w:tc>
        <w:tc>
          <w:tcPr>
            <w:tcW w:w="864" w:type="dxa"/>
            <w:tcBorders>
              <w:top w:val="single" w:sz="4" w:space="0" w:color="000000"/>
              <w:left w:val="single" w:sz="4" w:space="0" w:color="000000"/>
              <w:bottom w:val="single" w:sz="4" w:space="0" w:color="000000"/>
              <w:right w:val="single" w:sz="4" w:space="0" w:color="000000"/>
            </w:tcBorders>
            <w:vAlign w:val="bottom"/>
          </w:tcPr>
          <w:p w14:paraId="69DCB0D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3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278AA0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8</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A20AA4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1</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2318C2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8</w:t>
            </w:r>
          </w:p>
        </w:tc>
        <w:tc>
          <w:tcPr>
            <w:tcW w:w="885" w:type="dxa"/>
            <w:tcBorders>
              <w:top w:val="single" w:sz="4" w:space="0" w:color="000000"/>
              <w:left w:val="single" w:sz="4" w:space="0" w:color="000000"/>
              <w:bottom w:val="single" w:sz="4" w:space="0" w:color="000000"/>
              <w:right w:val="single" w:sz="4" w:space="0" w:color="000000"/>
            </w:tcBorders>
            <w:vAlign w:val="bottom"/>
          </w:tcPr>
          <w:p w14:paraId="51D9D77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4</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D2C6F7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CBBE8C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6</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DE63B3" w14:textId="77777777" w:rsidR="00DF7A07" w:rsidRPr="007B331C" w:rsidRDefault="00DF7A07" w:rsidP="00DF7A07">
            <w:pPr>
              <w:spacing w:before="0" w:after="0"/>
              <w:jc w:val="center"/>
              <w:rPr>
                <w:rFonts w:ascii="Arial Narrow" w:hAnsi="Arial Narrow" w:cs="Arial"/>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A3AD75" w14:textId="77777777" w:rsidR="00DF7A07" w:rsidRPr="007B331C" w:rsidRDefault="00DF7A07" w:rsidP="00DF7A07">
            <w:pPr>
              <w:spacing w:before="0" w:after="0"/>
              <w:jc w:val="center"/>
              <w:rPr>
                <w:rFonts w:ascii="Arial Narrow" w:hAnsi="Arial Narrow" w:cs="Arial"/>
                <w:sz w:val="14"/>
                <w:szCs w:val="14"/>
              </w:rPr>
            </w:pPr>
          </w:p>
        </w:tc>
      </w:tr>
      <w:tr w:rsidR="00DF7A07" w14:paraId="5EA03395" w14:textId="77777777" w:rsidTr="007B331C">
        <w:trPr>
          <w:trHeight w:hRule="exact" w:val="227"/>
          <w:jc w:val="center"/>
        </w:trPr>
        <w:tc>
          <w:tcPr>
            <w:tcW w:w="846" w:type="dxa"/>
            <w:vMerge/>
            <w:tcBorders>
              <w:left w:val="single" w:sz="4" w:space="0" w:color="000000"/>
              <w:right w:val="single" w:sz="4" w:space="0" w:color="000000"/>
            </w:tcBorders>
            <w:vAlign w:val="center"/>
          </w:tcPr>
          <w:p w14:paraId="6B24EE0D"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02CD62C9"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536874"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PN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46DADCC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555407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w:t>
            </w:r>
          </w:p>
        </w:tc>
        <w:tc>
          <w:tcPr>
            <w:tcW w:w="864" w:type="dxa"/>
            <w:tcBorders>
              <w:top w:val="single" w:sz="4" w:space="0" w:color="000000"/>
              <w:left w:val="single" w:sz="4" w:space="0" w:color="000000"/>
              <w:bottom w:val="single" w:sz="4" w:space="0" w:color="000000"/>
              <w:right w:val="single" w:sz="4" w:space="0" w:color="000000"/>
            </w:tcBorders>
            <w:vAlign w:val="bottom"/>
          </w:tcPr>
          <w:p w14:paraId="42981F6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0FA89E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8</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688BBE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69C8E9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vAlign w:val="bottom"/>
          </w:tcPr>
          <w:p w14:paraId="7F17074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17E1EA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E69F46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2</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D22587" w14:textId="77777777" w:rsidR="00DF7A07" w:rsidRPr="007B331C" w:rsidRDefault="00DF7A07" w:rsidP="00DF7A07">
            <w:pPr>
              <w:spacing w:before="0" w:after="0"/>
              <w:jc w:val="center"/>
              <w:rPr>
                <w:rFonts w:ascii="Arial Narrow" w:hAnsi="Arial Narrow" w:cs="Arial"/>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F68D87" w14:textId="77777777" w:rsidR="00DF7A07" w:rsidRPr="007B331C" w:rsidRDefault="00DF7A07" w:rsidP="00DF7A07">
            <w:pPr>
              <w:spacing w:before="0" w:after="0"/>
              <w:jc w:val="center"/>
              <w:rPr>
                <w:rFonts w:ascii="Arial Narrow" w:hAnsi="Arial Narrow" w:cs="Arial"/>
                <w:sz w:val="14"/>
                <w:szCs w:val="14"/>
              </w:rPr>
            </w:pPr>
          </w:p>
        </w:tc>
      </w:tr>
      <w:tr w:rsidR="00DF7A07" w14:paraId="2802F20C" w14:textId="77777777" w:rsidTr="007B331C">
        <w:trPr>
          <w:trHeight w:hRule="exact" w:val="227"/>
          <w:jc w:val="center"/>
        </w:trPr>
        <w:tc>
          <w:tcPr>
            <w:tcW w:w="846" w:type="dxa"/>
            <w:vMerge/>
            <w:tcBorders>
              <w:left w:val="single" w:sz="4" w:space="0" w:color="000000"/>
              <w:right w:val="single" w:sz="4" w:space="0" w:color="000000"/>
            </w:tcBorders>
            <w:vAlign w:val="center"/>
          </w:tcPr>
          <w:p w14:paraId="42E7B62B"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4E445DB2"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CB59D8"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TP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74287B1"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3E5C4B12"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vAlign w:val="bottom"/>
          </w:tcPr>
          <w:p w14:paraId="75B8CD19"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DA136EF"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CC55C98"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A7E1107"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85" w:type="dxa"/>
            <w:tcBorders>
              <w:top w:val="single" w:sz="4" w:space="0" w:color="000000"/>
              <w:left w:val="single" w:sz="4" w:space="0" w:color="000000"/>
              <w:bottom w:val="single" w:sz="4" w:space="0" w:color="000000"/>
              <w:right w:val="single" w:sz="4" w:space="0" w:color="000000"/>
            </w:tcBorders>
            <w:vAlign w:val="bottom"/>
          </w:tcPr>
          <w:p w14:paraId="51602344"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035CCEE"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B03AF82"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7</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71018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r w:rsidRPr="007B331C">
              <w:rPr>
                <w:rFonts w:ascii="Arial Narrow" w:hAnsi="Arial Narrow" w:cs="Arial"/>
                <w:sz w:val="14"/>
                <w:szCs w:val="14"/>
                <w:vertAlign w:val="superscript"/>
              </w:rPr>
              <w:t>th</w:t>
            </w:r>
            <w:r w:rsidRPr="007B331C">
              <w:rPr>
                <w:rFonts w:ascii="Arial Narrow" w:hAnsi="Arial Narrow" w:cs="Arial"/>
                <w:sz w:val="14"/>
                <w:szCs w:val="14"/>
              </w:rPr>
              <w:t>-50</w:t>
            </w:r>
            <w:r w:rsidRPr="007B331C">
              <w:rPr>
                <w:rFonts w:ascii="Arial Narrow" w:hAnsi="Arial Narrow" w:cs="Arial"/>
                <w:sz w:val="14"/>
                <w:szCs w:val="14"/>
                <w:vertAlign w:val="superscript"/>
              </w:rPr>
              <w:t>th</w:t>
            </w:r>
            <w:r w:rsidRPr="007B331C">
              <w:rPr>
                <w:rFonts w:ascii="Arial Narrow" w:hAnsi="Arial Narrow" w:cs="Arial"/>
                <w:sz w:val="14"/>
                <w:szCs w:val="14"/>
              </w:rPr>
              <w:t>-80</w:t>
            </w:r>
            <w:r w:rsidRPr="007B331C">
              <w:rPr>
                <w:rFonts w:ascii="Arial Narrow" w:hAnsi="Arial Narrow" w:cs="Arial"/>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54F9E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eastAsiaTheme="minorHAnsi" w:hAnsi="Arial Narrow" w:cs="Arial"/>
                <w:sz w:val="14"/>
                <w:szCs w:val="14"/>
                <w:lang w:val="en-AU"/>
              </w:rPr>
              <w:t>6–8–12</w:t>
            </w:r>
          </w:p>
        </w:tc>
      </w:tr>
      <w:tr w:rsidR="00DF7A07" w14:paraId="136F58EA" w14:textId="77777777" w:rsidTr="007B331C">
        <w:trPr>
          <w:trHeight w:hRule="exact" w:val="227"/>
          <w:jc w:val="center"/>
        </w:trPr>
        <w:tc>
          <w:tcPr>
            <w:tcW w:w="846" w:type="dxa"/>
            <w:vMerge/>
            <w:tcBorders>
              <w:left w:val="single" w:sz="4" w:space="0" w:color="000000"/>
              <w:right w:val="single" w:sz="4" w:space="0" w:color="000000"/>
            </w:tcBorders>
            <w:vAlign w:val="center"/>
          </w:tcPr>
          <w:p w14:paraId="140C90E0"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411EA509"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AE24EF" w14:textId="3D3A9CF1" w:rsidR="00DF7A07" w:rsidRPr="007B331C" w:rsidRDefault="00DB1350" w:rsidP="00DF7A07">
            <w:pPr>
              <w:spacing w:before="0" w:after="0"/>
              <w:ind w:left="20" w:right="20"/>
              <w:rPr>
                <w:rFonts w:ascii="Arial Narrow" w:hAnsi="Arial Narrow" w:cs="Arial"/>
                <w:color w:val="000000"/>
                <w:sz w:val="14"/>
                <w:szCs w:val="14"/>
              </w:rPr>
            </w:pPr>
            <w:r>
              <w:rPr>
                <w:rFonts w:ascii="Arial Narrow" w:hAnsi="Arial Narrow" w:cs="Arial"/>
                <w:color w:val="000000"/>
                <w:sz w:val="14"/>
                <w:szCs w:val="14"/>
              </w:rPr>
              <w:t>PO4</w:t>
            </w:r>
            <w:r w:rsidR="00DF7A07" w:rsidRPr="007B331C">
              <w:rPr>
                <w:rFonts w:ascii="Arial Narrow" w:hAnsi="Arial Narrow" w:cs="Arial"/>
                <w:color w:val="000000"/>
                <w:sz w:val="14"/>
                <w:szCs w:val="14"/>
              </w:rPr>
              <w:t xml:space="preserve"> (</w:t>
            </w:r>
            <w:r w:rsidR="00DF7A07" w:rsidRPr="007B331C">
              <w:rPr>
                <w:rFonts w:ascii="Arial Narrow" w:eastAsia="Helvetica" w:hAnsi="Arial Narrow" w:cs="Arial"/>
                <w:color w:val="000000"/>
                <w:sz w:val="14"/>
                <w:szCs w:val="14"/>
              </w:rPr>
              <w:t>µgL</w:t>
            </w:r>
            <w:r w:rsidR="00DF7A07" w:rsidRPr="007B331C">
              <w:rPr>
                <w:rFonts w:ascii="Cambria Math" w:eastAsia="Helvetica" w:hAnsi="Cambria Math" w:cs="Cambria Math"/>
                <w:color w:val="000000"/>
                <w:sz w:val="14"/>
                <w:szCs w:val="14"/>
              </w:rPr>
              <w:t>⁻</w:t>
            </w:r>
            <w:r w:rsidR="00DF7A07"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6CBB66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30221FA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2825426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8704E9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784D2E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4D9B90A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shd w:val="clear" w:color="auto" w:fill="FF0000"/>
            <w:vAlign w:val="bottom"/>
          </w:tcPr>
          <w:p w14:paraId="640A35D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76C0F9C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43C5F9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2B817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r w:rsidRPr="007B331C">
              <w:rPr>
                <w:rFonts w:ascii="Arial Narrow" w:hAnsi="Arial Narrow" w:cs="Arial"/>
                <w:sz w:val="14"/>
                <w:szCs w:val="14"/>
                <w:vertAlign w:val="superscript"/>
              </w:rPr>
              <w:t>th</w:t>
            </w:r>
            <w:r w:rsidRPr="007B331C">
              <w:rPr>
                <w:rFonts w:ascii="Arial Narrow" w:hAnsi="Arial Narrow" w:cs="Arial"/>
                <w:sz w:val="14"/>
                <w:szCs w:val="14"/>
              </w:rPr>
              <w:t>-50</w:t>
            </w:r>
            <w:r w:rsidRPr="007B331C">
              <w:rPr>
                <w:rFonts w:ascii="Arial Narrow" w:hAnsi="Arial Narrow" w:cs="Arial"/>
                <w:sz w:val="14"/>
                <w:szCs w:val="14"/>
                <w:vertAlign w:val="superscript"/>
              </w:rPr>
              <w:t>th</w:t>
            </w:r>
            <w:r w:rsidRPr="007B331C">
              <w:rPr>
                <w:rFonts w:ascii="Arial Narrow" w:hAnsi="Arial Narrow" w:cs="Arial"/>
                <w:sz w:val="14"/>
                <w:szCs w:val="14"/>
              </w:rPr>
              <w:t>-80</w:t>
            </w:r>
            <w:r w:rsidRPr="007B331C">
              <w:rPr>
                <w:rFonts w:ascii="Arial Narrow" w:hAnsi="Arial Narrow" w:cs="Arial"/>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127DC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1-3</w:t>
            </w:r>
          </w:p>
        </w:tc>
      </w:tr>
      <w:tr w:rsidR="00DF7A07" w14:paraId="3BFCAF00" w14:textId="77777777" w:rsidTr="007B331C">
        <w:trPr>
          <w:trHeight w:hRule="exact" w:val="227"/>
          <w:jc w:val="center"/>
        </w:trPr>
        <w:tc>
          <w:tcPr>
            <w:tcW w:w="846" w:type="dxa"/>
            <w:vMerge/>
            <w:tcBorders>
              <w:left w:val="single" w:sz="4" w:space="0" w:color="000000"/>
              <w:right w:val="single" w:sz="4" w:space="0" w:color="000000"/>
            </w:tcBorders>
            <w:vAlign w:val="center"/>
          </w:tcPr>
          <w:p w14:paraId="31B2CFE4"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33DE3139"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1337EA"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DOP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7254EE8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3F4FF89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w:t>
            </w:r>
          </w:p>
        </w:tc>
        <w:tc>
          <w:tcPr>
            <w:tcW w:w="864" w:type="dxa"/>
            <w:tcBorders>
              <w:top w:val="single" w:sz="4" w:space="0" w:color="000000"/>
              <w:left w:val="single" w:sz="4" w:space="0" w:color="000000"/>
              <w:bottom w:val="single" w:sz="4" w:space="0" w:color="000000"/>
              <w:right w:val="single" w:sz="4" w:space="0" w:color="000000"/>
            </w:tcBorders>
            <w:vAlign w:val="bottom"/>
          </w:tcPr>
          <w:p w14:paraId="7A00148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01FE21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23294E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987536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85" w:type="dxa"/>
            <w:tcBorders>
              <w:top w:val="single" w:sz="4" w:space="0" w:color="000000"/>
              <w:left w:val="single" w:sz="4" w:space="0" w:color="000000"/>
              <w:bottom w:val="single" w:sz="4" w:space="0" w:color="000000"/>
              <w:right w:val="single" w:sz="4" w:space="0" w:color="000000"/>
            </w:tcBorders>
            <w:vAlign w:val="bottom"/>
          </w:tcPr>
          <w:p w14:paraId="1798AA4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6C967A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799F67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90FEAF" w14:textId="77777777" w:rsidR="00DF7A07" w:rsidRPr="007B331C" w:rsidRDefault="00DF7A07" w:rsidP="00DF7A07">
            <w:pPr>
              <w:spacing w:before="0" w:after="0"/>
              <w:jc w:val="center"/>
              <w:rPr>
                <w:rFonts w:ascii="Arial Narrow" w:hAnsi="Arial Narrow" w:cs="Arial"/>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87560B" w14:textId="77777777" w:rsidR="00DF7A07" w:rsidRPr="007B331C" w:rsidRDefault="00DF7A07" w:rsidP="00DF7A07">
            <w:pPr>
              <w:spacing w:before="0" w:after="0"/>
              <w:jc w:val="center"/>
              <w:rPr>
                <w:rFonts w:ascii="Arial Narrow" w:hAnsi="Arial Narrow" w:cs="Arial"/>
                <w:sz w:val="14"/>
                <w:szCs w:val="14"/>
              </w:rPr>
            </w:pPr>
          </w:p>
        </w:tc>
      </w:tr>
      <w:tr w:rsidR="00DF7A07" w14:paraId="259E6E36" w14:textId="77777777" w:rsidTr="007B331C">
        <w:trPr>
          <w:trHeight w:hRule="exact" w:val="227"/>
          <w:jc w:val="center"/>
        </w:trPr>
        <w:tc>
          <w:tcPr>
            <w:tcW w:w="846" w:type="dxa"/>
            <w:vMerge/>
            <w:tcBorders>
              <w:left w:val="single" w:sz="4" w:space="0" w:color="000000"/>
              <w:right w:val="single" w:sz="4" w:space="0" w:color="000000"/>
            </w:tcBorders>
            <w:vAlign w:val="center"/>
          </w:tcPr>
          <w:p w14:paraId="67D26605"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0DA0B18D"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C818A1"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PP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F65D15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01D1CA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w:t>
            </w:r>
          </w:p>
        </w:tc>
        <w:tc>
          <w:tcPr>
            <w:tcW w:w="864" w:type="dxa"/>
            <w:tcBorders>
              <w:top w:val="single" w:sz="4" w:space="0" w:color="000000"/>
              <w:left w:val="single" w:sz="4" w:space="0" w:color="000000"/>
              <w:bottom w:val="single" w:sz="4" w:space="0" w:color="000000"/>
              <w:right w:val="single" w:sz="4" w:space="0" w:color="000000"/>
            </w:tcBorders>
            <w:vAlign w:val="bottom"/>
          </w:tcPr>
          <w:p w14:paraId="57E0D38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7210B2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9B6FC0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BEFF00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85" w:type="dxa"/>
            <w:tcBorders>
              <w:top w:val="single" w:sz="4" w:space="0" w:color="000000"/>
              <w:left w:val="single" w:sz="4" w:space="0" w:color="000000"/>
              <w:bottom w:val="single" w:sz="4" w:space="0" w:color="000000"/>
              <w:right w:val="single" w:sz="4" w:space="0" w:color="000000"/>
            </w:tcBorders>
            <w:vAlign w:val="bottom"/>
          </w:tcPr>
          <w:p w14:paraId="3ED8726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0A9608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CE94B6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FF5E67" w14:textId="77777777" w:rsidR="00DF7A07" w:rsidRPr="007B331C" w:rsidRDefault="00DF7A07" w:rsidP="00DF7A07">
            <w:pPr>
              <w:spacing w:before="0" w:after="0"/>
              <w:jc w:val="center"/>
              <w:rPr>
                <w:rFonts w:ascii="Arial Narrow" w:hAnsi="Arial Narrow" w:cs="Arial"/>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D56C09" w14:textId="77777777" w:rsidR="00DF7A07" w:rsidRPr="007B331C" w:rsidRDefault="00DF7A07" w:rsidP="00DF7A07">
            <w:pPr>
              <w:spacing w:before="0" w:after="0"/>
              <w:jc w:val="center"/>
              <w:rPr>
                <w:rFonts w:ascii="Arial Narrow" w:hAnsi="Arial Narrow" w:cs="Arial"/>
                <w:sz w:val="14"/>
                <w:szCs w:val="14"/>
              </w:rPr>
            </w:pPr>
          </w:p>
        </w:tc>
      </w:tr>
      <w:tr w:rsidR="00DF7A07" w14:paraId="0814040F" w14:textId="77777777" w:rsidTr="007B331C">
        <w:trPr>
          <w:trHeight w:hRule="exact" w:val="227"/>
          <w:jc w:val="center"/>
        </w:trPr>
        <w:tc>
          <w:tcPr>
            <w:tcW w:w="846" w:type="dxa"/>
            <w:vMerge/>
            <w:tcBorders>
              <w:left w:val="single" w:sz="4" w:space="0" w:color="000000"/>
              <w:right w:val="single" w:sz="4" w:space="0" w:color="000000"/>
            </w:tcBorders>
            <w:vAlign w:val="center"/>
          </w:tcPr>
          <w:p w14:paraId="49F6D865"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bottom w:val="single" w:sz="4" w:space="0" w:color="000000"/>
              <w:right w:val="single" w:sz="4" w:space="0" w:color="000000"/>
            </w:tcBorders>
            <w:vAlign w:val="center"/>
          </w:tcPr>
          <w:p w14:paraId="1DD87F2C"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9384B7"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Chla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757302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6DE3F0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26</w:t>
            </w:r>
          </w:p>
        </w:tc>
        <w:tc>
          <w:tcPr>
            <w:tcW w:w="864" w:type="dxa"/>
            <w:tcBorders>
              <w:top w:val="single" w:sz="4" w:space="0" w:color="000000"/>
              <w:left w:val="single" w:sz="4" w:space="0" w:color="000000"/>
              <w:bottom w:val="single" w:sz="4" w:space="0" w:color="000000"/>
              <w:right w:val="single" w:sz="4" w:space="0" w:color="000000"/>
            </w:tcBorders>
            <w:vAlign w:val="bottom"/>
          </w:tcPr>
          <w:p w14:paraId="5725A02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3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97CD3A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45</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4CF7F7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26</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7599FA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31</w:t>
            </w:r>
          </w:p>
        </w:tc>
        <w:tc>
          <w:tcPr>
            <w:tcW w:w="885" w:type="dxa"/>
            <w:tcBorders>
              <w:top w:val="single" w:sz="4" w:space="0" w:color="000000"/>
              <w:left w:val="single" w:sz="4" w:space="0" w:color="000000"/>
              <w:bottom w:val="single" w:sz="4" w:space="0" w:color="000000"/>
              <w:right w:val="single" w:sz="4" w:space="0" w:color="000000"/>
            </w:tcBorders>
            <w:vAlign w:val="bottom"/>
          </w:tcPr>
          <w:p w14:paraId="544E453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39</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9C3669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5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8438D7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76</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97DE1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r w:rsidRPr="007B331C">
              <w:rPr>
                <w:rFonts w:ascii="Arial Narrow" w:hAnsi="Arial Narrow" w:cs="Arial"/>
                <w:sz w:val="14"/>
                <w:szCs w:val="14"/>
                <w:vertAlign w:val="superscript"/>
              </w:rPr>
              <w:t>th</w:t>
            </w:r>
            <w:r w:rsidRPr="007B331C">
              <w:rPr>
                <w:rFonts w:ascii="Arial Narrow" w:hAnsi="Arial Narrow" w:cs="Arial"/>
                <w:sz w:val="14"/>
                <w:szCs w:val="14"/>
              </w:rPr>
              <w:t>-50</w:t>
            </w:r>
            <w:r w:rsidRPr="007B331C">
              <w:rPr>
                <w:rFonts w:ascii="Arial Narrow" w:hAnsi="Arial Narrow" w:cs="Arial"/>
                <w:sz w:val="14"/>
                <w:szCs w:val="14"/>
                <w:vertAlign w:val="superscript"/>
              </w:rPr>
              <w:t>th</w:t>
            </w:r>
            <w:r w:rsidRPr="007B331C">
              <w:rPr>
                <w:rFonts w:ascii="Arial Narrow" w:hAnsi="Arial Narrow" w:cs="Arial"/>
                <w:sz w:val="14"/>
                <w:szCs w:val="14"/>
              </w:rPr>
              <w:t>-80</w:t>
            </w:r>
            <w:r w:rsidRPr="007B331C">
              <w:rPr>
                <w:rFonts w:ascii="Arial Narrow" w:hAnsi="Arial Narrow" w:cs="Arial"/>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2EC3A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5-1.0-1.5</w:t>
            </w:r>
          </w:p>
        </w:tc>
      </w:tr>
      <w:tr w:rsidR="00DF7A07" w14:paraId="43B51003" w14:textId="77777777" w:rsidTr="007B331C">
        <w:trPr>
          <w:trHeight w:hRule="exact" w:val="227"/>
          <w:jc w:val="center"/>
        </w:trPr>
        <w:tc>
          <w:tcPr>
            <w:tcW w:w="846" w:type="dxa"/>
            <w:vMerge/>
            <w:tcBorders>
              <w:left w:val="single" w:sz="4" w:space="0" w:color="000000"/>
              <w:right w:val="single" w:sz="4" w:space="0" w:color="000000"/>
            </w:tcBorders>
            <w:vAlign w:val="center"/>
          </w:tcPr>
          <w:p w14:paraId="02EC5DA3" w14:textId="77777777" w:rsidR="00DF7A07" w:rsidRDefault="00DF7A07" w:rsidP="00DF7A07">
            <w:pPr>
              <w:spacing w:before="0" w:after="0"/>
              <w:jc w:val="left"/>
              <w:rPr>
                <w:rFonts w:ascii="Arial Narrow" w:hAnsi="Arial Narrow"/>
                <w:sz w:val="14"/>
                <w:szCs w:val="14"/>
              </w:rPr>
            </w:pPr>
          </w:p>
        </w:tc>
        <w:tc>
          <w:tcPr>
            <w:tcW w:w="850" w:type="dxa"/>
            <w:vMerge w:val="restart"/>
            <w:tcBorders>
              <w:top w:val="single" w:sz="4" w:space="0" w:color="000000"/>
              <w:left w:val="single" w:sz="4" w:space="0" w:color="000000"/>
              <w:right w:val="single" w:sz="4" w:space="0" w:color="000000"/>
            </w:tcBorders>
            <w:vAlign w:val="center"/>
          </w:tcPr>
          <w:p w14:paraId="40D0F3CE" w14:textId="77777777" w:rsidR="00DF7A07" w:rsidRDefault="00DF7A07" w:rsidP="00DF7A07">
            <w:pPr>
              <w:spacing w:before="0" w:after="0"/>
              <w:jc w:val="left"/>
              <w:rPr>
                <w:rFonts w:ascii="Arial Narrow" w:hAnsi="Arial Narrow"/>
                <w:sz w:val="14"/>
                <w:szCs w:val="14"/>
              </w:rPr>
            </w:pPr>
            <w:r>
              <w:rPr>
                <w:rFonts w:ascii="Arial Narrow" w:hAnsi="Arial Narrow"/>
                <w:sz w:val="14"/>
                <w:szCs w:val="14"/>
              </w:rPr>
              <w:t>Pascoe River</w:t>
            </w:r>
          </w:p>
          <w:p w14:paraId="2B260B84" w14:textId="77777777" w:rsidR="00DF7A07" w:rsidRDefault="00DF7A07" w:rsidP="00DF7A07">
            <w:pPr>
              <w:spacing w:before="0" w:after="0"/>
              <w:jc w:val="left"/>
              <w:rPr>
                <w:rFonts w:ascii="Arial Narrow" w:hAnsi="Arial Narrow"/>
                <w:sz w:val="14"/>
                <w:szCs w:val="14"/>
              </w:rPr>
            </w:pPr>
            <w:r w:rsidRPr="00675868">
              <w:rPr>
                <w:rFonts w:ascii="Arial Narrow" w:hAnsi="Arial Narrow"/>
                <w:sz w:val="14"/>
                <w:szCs w:val="14"/>
              </w:rPr>
              <w:t>(Wet Season Onl</w:t>
            </w:r>
            <w:r w:rsidRPr="00855790">
              <w:rPr>
                <w:rFonts w:ascii="Arial Narrow" w:hAnsi="Arial Narrow"/>
                <w:sz w:val="14"/>
                <w:szCs w:val="14"/>
              </w:rPr>
              <w:t>y</w:t>
            </w:r>
            <w:r w:rsidRPr="00C61CEB">
              <w:rPr>
                <w:rFonts w:ascii="Arial Narrow" w:hAnsi="Arial Narrow"/>
                <w:sz w:val="14"/>
                <w:szCs w:val="14"/>
              </w:rPr>
              <w:t>)</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94A416"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Secchi (m)</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7A67D7B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CCBDE9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w:t>
            </w:r>
          </w:p>
        </w:tc>
        <w:tc>
          <w:tcPr>
            <w:tcW w:w="864" w:type="dxa"/>
            <w:tcBorders>
              <w:top w:val="single" w:sz="4" w:space="0" w:color="000000"/>
              <w:left w:val="single" w:sz="4" w:space="0" w:color="000000"/>
              <w:bottom w:val="single" w:sz="4" w:space="0" w:color="000000"/>
              <w:right w:val="single" w:sz="4" w:space="0" w:color="000000"/>
            </w:tcBorders>
            <w:vAlign w:val="bottom"/>
          </w:tcPr>
          <w:p w14:paraId="3427804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A71F96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1794EF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5D81BB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3</w:t>
            </w:r>
          </w:p>
        </w:tc>
        <w:tc>
          <w:tcPr>
            <w:tcW w:w="885" w:type="dxa"/>
            <w:tcBorders>
              <w:top w:val="single" w:sz="4" w:space="0" w:color="000000"/>
              <w:left w:val="single" w:sz="4" w:space="0" w:color="000000"/>
              <w:bottom w:val="single" w:sz="4" w:space="0" w:color="000000"/>
              <w:right w:val="single" w:sz="4" w:space="0" w:color="000000"/>
            </w:tcBorders>
            <w:vAlign w:val="bottom"/>
          </w:tcPr>
          <w:p w14:paraId="1EAB691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7</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0EA45C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683E1A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3</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73740B" w14:textId="77777777" w:rsidR="00DF7A07" w:rsidRPr="007B331C" w:rsidRDefault="00DF7A07" w:rsidP="00DF7A07">
            <w:pPr>
              <w:spacing w:before="0" w:after="0"/>
              <w:jc w:val="center"/>
              <w:rPr>
                <w:rFonts w:ascii="Arial Narrow" w:hAnsi="Arial Narrow" w:cs="Arial"/>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379752" w14:textId="77777777" w:rsidR="00DF7A07" w:rsidRPr="007B331C" w:rsidRDefault="00DF7A07" w:rsidP="00DF7A07">
            <w:pPr>
              <w:spacing w:before="0" w:after="0"/>
              <w:jc w:val="center"/>
              <w:rPr>
                <w:rFonts w:ascii="Arial Narrow" w:hAnsi="Arial Narrow" w:cs="Arial"/>
                <w:sz w:val="14"/>
                <w:szCs w:val="14"/>
              </w:rPr>
            </w:pPr>
          </w:p>
        </w:tc>
      </w:tr>
      <w:tr w:rsidR="00DF7A07" w14:paraId="1CCBEB12" w14:textId="77777777" w:rsidTr="007B331C">
        <w:trPr>
          <w:trHeight w:hRule="exact" w:val="227"/>
          <w:jc w:val="center"/>
        </w:trPr>
        <w:tc>
          <w:tcPr>
            <w:tcW w:w="846" w:type="dxa"/>
            <w:vMerge/>
            <w:tcBorders>
              <w:left w:val="single" w:sz="4" w:space="0" w:color="000000"/>
              <w:right w:val="single" w:sz="4" w:space="0" w:color="000000"/>
            </w:tcBorders>
            <w:vAlign w:val="center"/>
          </w:tcPr>
          <w:p w14:paraId="14341A29"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2DDC4CEB"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7FABC9"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TSS (m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77EE24B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6048E6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77D8B9B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05ABF8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472BB0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07D76E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85" w:type="dxa"/>
            <w:tcBorders>
              <w:top w:val="single" w:sz="4" w:space="0" w:color="000000"/>
              <w:left w:val="single" w:sz="4" w:space="0" w:color="000000"/>
              <w:bottom w:val="single" w:sz="4" w:space="0" w:color="000000"/>
              <w:right w:val="single" w:sz="4" w:space="0" w:color="000000"/>
            </w:tcBorders>
            <w:vAlign w:val="bottom"/>
          </w:tcPr>
          <w:p w14:paraId="6847255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C70D8B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035F24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4</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9CE19E" w14:textId="77777777" w:rsidR="00DF7A07" w:rsidRPr="007B331C" w:rsidRDefault="00DF7A07" w:rsidP="00DF7A07">
            <w:pPr>
              <w:spacing w:before="0" w:after="0"/>
              <w:jc w:val="center"/>
              <w:rPr>
                <w:rFonts w:ascii="Arial Narrow" w:hAnsi="Arial Narrow" w:cs="Arial"/>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8830FA" w14:textId="77777777" w:rsidR="00DF7A07" w:rsidRPr="007B331C" w:rsidRDefault="00DF7A07" w:rsidP="00DF7A07">
            <w:pPr>
              <w:spacing w:before="0" w:after="0"/>
              <w:jc w:val="center"/>
              <w:rPr>
                <w:rFonts w:ascii="Arial Narrow" w:hAnsi="Arial Narrow" w:cs="Arial"/>
                <w:sz w:val="14"/>
                <w:szCs w:val="14"/>
              </w:rPr>
            </w:pPr>
          </w:p>
        </w:tc>
      </w:tr>
      <w:tr w:rsidR="00DF7A07" w14:paraId="131F6F84" w14:textId="77777777" w:rsidTr="007B331C">
        <w:trPr>
          <w:trHeight w:hRule="exact" w:val="227"/>
          <w:jc w:val="center"/>
        </w:trPr>
        <w:tc>
          <w:tcPr>
            <w:tcW w:w="846" w:type="dxa"/>
            <w:vMerge/>
            <w:tcBorders>
              <w:left w:val="single" w:sz="4" w:space="0" w:color="000000"/>
              <w:right w:val="single" w:sz="4" w:space="0" w:color="000000"/>
            </w:tcBorders>
            <w:vAlign w:val="center"/>
          </w:tcPr>
          <w:p w14:paraId="5605DBF1"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39D3948D"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F6C390"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TN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09B912BA"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C1031E1"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4</w:t>
            </w:r>
          </w:p>
        </w:tc>
        <w:tc>
          <w:tcPr>
            <w:tcW w:w="864" w:type="dxa"/>
            <w:tcBorders>
              <w:top w:val="single" w:sz="4" w:space="0" w:color="000000"/>
              <w:left w:val="single" w:sz="4" w:space="0" w:color="000000"/>
              <w:bottom w:val="single" w:sz="4" w:space="0" w:color="000000"/>
              <w:right w:val="single" w:sz="4" w:space="0" w:color="000000"/>
            </w:tcBorders>
            <w:vAlign w:val="bottom"/>
          </w:tcPr>
          <w:p w14:paraId="34564314"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2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C5834E6"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32</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EF24535"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1</w:t>
            </w:r>
          </w:p>
        </w:tc>
        <w:tc>
          <w:tcPr>
            <w:tcW w:w="861"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F55BA39"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2</w:t>
            </w:r>
          </w:p>
        </w:tc>
        <w:tc>
          <w:tcPr>
            <w:tcW w:w="88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6D610D9"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18</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D511D4A"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66</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BDD6C2A"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01</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8B374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r w:rsidRPr="007B331C">
              <w:rPr>
                <w:rFonts w:ascii="Arial Narrow" w:hAnsi="Arial Narrow" w:cs="Arial"/>
                <w:sz w:val="14"/>
                <w:szCs w:val="14"/>
                <w:vertAlign w:val="superscript"/>
              </w:rPr>
              <w:t>th</w:t>
            </w:r>
            <w:r w:rsidRPr="007B331C">
              <w:rPr>
                <w:rFonts w:ascii="Arial Narrow" w:hAnsi="Arial Narrow" w:cs="Arial"/>
                <w:sz w:val="14"/>
                <w:szCs w:val="14"/>
              </w:rPr>
              <w:t>-50</w:t>
            </w:r>
            <w:r w:rsidRPr="007B331C">
              <w:rPr>
                <w:rFonts w:ascii="Arial Narrow" w:hAnsi="Arial Narrow" w:cs="Arial"/>
                <w:sz w:val="14"/>
                <w:szCs w:val="14"/>
                <w:vertAlign w:val="superscript"/>
              </w:rPr>
              <w:t>th</w:t>
            </w:r>
            <w:r w:rsidRPr="007B331C">
              <w:rPr>
                <w:rFonts w:ascii="Arial Narrow" w:hAnsi="Arial Narrow" w:cs="Arial"/>
                <w:sz w:val="14"/>
                <w:szCs w:val="14"/>
              </w:rPr>
              <w:t>-80</w:t>
            </w:r>
            <w:r w:rsidRPr="007B331C">
              <w:rPr>
                <w:rFonts w:ascii="Arial Narrow" w:hAnsi="Arial Narrow" w:cs="Arial"/>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D4D5E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eastAsiaTheme="minorHAnsi" w:hAnsi="Arial Narrow" w:cs="Arial"/>
                <w:sz w:val="14"/>
                <w:szCs w:val="14"/>
                <w:lang w:val="en-AU"/>
              </w:rPr>
              <w:t>110–125–200</w:t>
            </w:r>
          </w:p>
        </w:tc>
      </w:tr>
      <w:tr w:rsidR="00DF7A07" w14:paraId="4515B072" w14:textId="77777777" w:rsidTr="007B331C">
        <w:trPr>
          <w:trHeight w:hRule="exact" w:val="227"/>
          <w:jc w:val="center"/>
        </w:trPr>
        <w:tc>
          <w:tcPr>
            <w:tcW w:w="846" w:type="dxa"/>
            <w:vMerge/>
            <w:tcBorders>
              <w:left w:val="single" w:sz="4" w:space="0" w:color="000000"/>
              <w:right w:val="single" w:sz="4" w:space="0" w:color="000000"/>
            </w:tcBorders>
            <w:vAlign w:val="center"/>
          </w:tcPr>
          <w:p w14:paraId="3805D7F2"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533A3335"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CB5F5A"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NOx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715FD7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1AAF07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w:t>
            </w:r>
          </w:p>
        </w:tc>
        <w:tc>
          <w:tcPr>
            <w:tcW w:w="864" w:type="dxa"/>
            <w:tcBorders>
              <w:top w:val="single" w:sz="4" w:space="0" w:color="000000"/>
              <w:left w:val="single" w:sz="4" w:space="0" w:color="000000"/>
              <w:bottom w:val="single" w:sz="4" w:space="0" w:color="000000"/>
              <w:right w:val="single" w:sz="4" w:space="0" w:color="000000"/>
            </w:tcBorders>
            <w:vAlign w:val="bottom"/>
          </w:tcPr>
          <w:p w14:paraId="25D6E9D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0D54E7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23127D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2D33F4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8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D3023A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5</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AD547E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333B77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122E9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r w:rsidRPr="007B331C">
              <w:rPr>
                <w:rFonts w:ascii="Arial Narrow" w:hAnsi="Arial Narrow" w:cs="Arial"/>
                <w:sz w:val="14"/>
                <w:szCs w:val="14"/>
                <w:vertAlign w:val="superscript"/>
              </w:rPr>
              <w:t>th</w:t>
            </w:r>
            <w:r w:rsidRPr="007B331C">
              <w:rPr>
                <w:rFonts w:ascii="Arial Narrow" w:hAnsi="Arial Narrow" w:cs="Arial"/>
                <w:sz w:val="14"/>
                <w:szCs w:val="14"/>
              </w:rPr>
              <w:t>-50</w:t>
            </w:r>
            <w:r w:rsidRPr="007B331C">
              <w:rPr>
                <w:rFonts w:ascii="Arial Narrow" w:hAnsi="Arial Narrow" w:cs="Arial"/>
                <w:sz w:val="14"/>
                <w:szCs w:val="14"/>
                <w:vertAlign w:val="superscript"/>
              </w:rPr>
              <w:t>th</w:t>
            </w:r>
            <w:r w:rsidRPr="007B331C">
              <w:rPr>
                <w:rFonts w:ascii="Arial Narrow" w:hAnsi="Arial Narrow" w:cs="Arial"/>
                <w:sz w:val="14"/>
                <w:szCs w:val="14"/>
              </w:rPr>
              <w:t>-80</w:t>
            </w:r>
            <w:r w:rsidRPr="007B331C">
              <w:rPr>
                <w:rFonts w:ascii="Arial Narrow" w:hAnsi="Arial Narrow" w:cs="Arial"/>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913E7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2-10</w:t>
            </w:r>
          </w:p>
        </w:tc>
      </w:tr>
      <w:tr w:rsidR="00DF7A07" w14:paraId="29E33493" w14:textId="77777777" w:rsidTr="007B331C">
        <w:trPr>
          <w:trHeight w:hRule="exact" w:val="227"/>
          <w:jc w:val="center"/>
        </w:trPr>
        <w:tc>
          <w:tcPr>
            <w:tcW w:w="846" w:type="dxa"/>
            <w:vMerge/>
            <w:tcBorders>
              <w:left w:val="single" w:sz="4" w:space="0" w:color="000000"/>
              <w:right w:val="single" w:sz="4" w:space="0" w:color="000000"/>
            </w:tcBorders>
            <w:vAlign w:val="center"/>
          </w:tcPr>
          <w:p w14:paraId="6C1EEA1E"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79085F88"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45CE21"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NH</w:t>
            </w:r>
            <w:r w:rsidRPr="007B331C">
              <w:rPr>
                <w:rFonts w:ascii="Arial Narrow" w:hAnsi="Arial Narrow" w:cs="Arial"/>
                <w:color w:val="000000"/>
                <w:sz w:val="14"/>
                <w:szCs w:val="14"/>
                <w:vertAlign w:val="subscript"/>
              </w:rPr>
              <w:t>3</w:t>
            </w:r>
            <w:r w:rsidRPr="007B331C">
              <w:rPr>
                <w:rFonts w:ascii="Arial Narrow" w:hAnsi="Arial Narrow" w:cs="Arial"/>
                <w:color w:val="000000"/>
                <w:sz w:val="14"/>
                <w:szCs w:val="14"/>
              </w:rPr>
              <w:t xml:space="preserve">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7E01AD3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15F000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4" w:type="dxa"/>
            <w:tcBorders>
              <w:top w:val="single" w:sz="4" w:space="0" w:color="000000"/>
              <w:left w:val="single" w:sz="4" w:space="0" w:color="000000"/>
              <w:bottom w:val="single" w:sz="4" w:space="0" w:color="000000"/>
              <w:right w:val="single" w:sz="4" w:space="0" w:color="000000"/>
            </w:tcBorders>
            <w:vAlign w:val="bottom"/>
          </w:tcPr>
          <w:p w14:paraId="5490FFD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9B4634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8526CA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1" w:type="dxa"/>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20" w:type="dxa"/>
              <w:left w:w="20" w:type="dxa"/>
              <w:bottom w:w="20" w:type="dxa"/>
              <w:right w:w="20" w:type="dxa"/>
            </w:tcMar>
            <w:vAlign w:val="bottom"/>
          </w:tcPr>
          <w:p w14:paraId="0D1ED07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vAlign w:val="bottom"/>
          </w:tcPr>
          <w:p w14:paraId="722FDC2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11E11E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9A25C7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C2BB0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r w:rsidRPr="007B331C">
              <w:rPr>
                <w:rFonts w:ascii="Arial Narrow" w:hAnsi="Arial Narrow" w:cs="Arial"/>
                <w:sz w:val="14"/>
                <w:szCs w:val="14"/>
                <w:vertAlign w:val="superscript"/>
              </w:rPr>
              <w:t>th</w:t>
            </w:r>
            <w:r w:rsidRPr="007B331C">
              <w:rPr>
                <w:rFonts w:ascii="Arial Narrow" w:hAnsi="Arial Narrow" w:cs="Arial"/>
                <w:sz w:val="14"/>
                <w:szCs w:val="14"/>
              </w:rPr>
              <w:t>-50</w:t>
            </w:r>
            <w:r w:rsidRPr="007B331C">
              <w:rPr>
                <w:rFonts w:ascii="Arial Narrow" w:hAnsi="Arial Narrow" w:cs="Arial"/>
                <w:sz w:val="14"/>
                <w:szCs w:val="14"/>
                <w:vertAlign w:val="superscript"/>
              </w:rPr>
              <w:t>th</w:t>
            </w:r>
            <w:r w:rsidRPr="007B331C">
              <w:rPr>
                <w:rFonts w:ascii="Arial Narrow" w:hAnsi="Arial Narrow" w:cs="Arial"/>
                <w:sz w:val="14"/>
                <w:szCs w:val="14"/>
              </w:rPr>
              <w:t>-80</w:t>
            </w:r>
            <w:r w:rsidRPr="007B331C">
              <w:rPr>
                <w:rFonts w:ascii="Arial Narrow" w:hAnsi="Arial Narrow" w:cs="Arial"/>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8E5F1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4-10</w:t>
            </w:r>
          </w:p>
        </w:tc>
      </w:tr>
      <w:tr w:rsidR="00DF7A07" w14:paraId="34820D5D" w14:textId="77777777" w:rsidTr="007B331C">
        <w:trPr>
          <w:trHeight w:hRule="exact" w:val="227"/>
          <w:jc w:val="center"/>
        </w:trPr>
        <w:tc>
          <w:tcPr>
            <w:tcW w:w="846" w:type="dxa"/>
            <w:vMerge/>
            <w:tcBorders>
              <w:left w:val="single" w:sz="4" w:space="0" w:color="000000"/>
              <w:right w:val="single" w:sz="4" w:space="0" w:color="000000"/>
            </w:tcBorders>
            <w:vAlign w:val="center"/>
          </w:tcPr>
          <w:p w14:paraId="0C64B3DD"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0E54CB34"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0439EB"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DON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4B2ED6C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EF21AB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7</w:t>
            </w:r>
          </w:p>
        </w:tc>
        <w:tc>
          <w:tcPr>
            <w:tcW w:w="864" w:type="dxa"/>
            <w:tcBorders>
              <w:top w:val="single" w:sz="4" w:space="0" w:color="000000"/>
              <w:left w:val="single" w:sz="4" w:space="0" w:color="000000"/>
              <w:bottom w:val="single" w:sz="4" w:space="0" w:color="000000"/>
              <w:right w:val="single" w:sz="4" w:space="0" w:color="000000"/>
            </w:tcBorders>
            <w:vAlign w:val="bottom"/>
          </w:tcPr>
          <w:p w14:paraId="08F7751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6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854877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6</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DDDC75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034DF5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4</w:t>
            </w:r>
          </w:p>
        </w:tc>
        <w:tc>
          <w:tcPr>
            <w:tcW w:w="885" w:type="dxa"/>
            <w:tcBorders>
              <w:top w:val="single" w:sz="4" w:space="0" w:color="000000"/>
              <w:left w:val="single" w:sz="4" w:space="0" w:color="000000"/>
              <w:bottom w:val="single" w:sz="4" w:space="0" w:color="000000"/>
              <w:right w:val="single" w:sz="4" w:space="0" w:color="000000"/>
            </w:tcBorders>
            <w:vAlign w:val="bottom"/>
          </w:tcPr>
          <w:p w14:paraId="476825B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6</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17C41B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7</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6F1C79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57</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830250" w14:textId="77777777" w:rsidR="00DF7A07" w:rsidRPr="007B331C" w:rsidRDefault="00DF7A07" w:rsidP="00DF7A07">
            <w:pPr>
              <w:spacing w:before="0" w:after="0"/>
              <w:jc w:val="center"/>
              <w:rPr>
                <w:rFonts w:ascii="Arial Narrow" w:hAnsi="Arial Narrow" w:cs="Arial"/>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FC9237" w14:textId="77777777" w:rsidR="00DF7A07" w:rsidRPr="007B331C" w:rsidRDefault="00DF7A07" w:rsidP="00DF7A07">
            <w:pPr>
              <w:spacing w:before="0" w:after="0"/>
              <w:jc w:val="center"/>
              <w:rPr>
                <w:rFonts w:ascii="Arial Narrow" w:hAnsi="Arial Narrow" w:cs="Arial"/>
                <w:sz w:val="14"/>
                <w:szCs w:val="14"/>
              </w:rPr>
            </w:pPr>
          </w:p>
        </w:tc>
      </w:tr>
      <w:tr w:rsidR="00DF7A07" w14:paraId="0313662E" w14:textId="77777777" w:rsidTr="007B331C">
        <w:trPr>
          <w:trHeight w:hRule="exact" w:val="227"/>
          <w:jc w:val="center"/>
        </w:trPr>
        <w:tc>
          <w:tcPr>
            <w:tcW w:w="846" w:type="dxa"/>
            <w:vMerge/>
            <w:tcBorders>
              <w:left w:val="single" w:sz="4" w:space="0" w:color="000000"/>
              <w:right w:val="single" w:sz="4" w:space="0" w:color="000000"/>
            </w:tcBorders>
            <w:vAlign w:val="center"/>
          </w:tcPr>
          <w:p w14:paraId="7C478A43"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5F90389B"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D86D59"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PN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1BE7BD6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45A22F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30FC0B9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7</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05559A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55C2AA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BDE7A6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vAlign w:val="bottom"/>
          </w:tcPr>
          <w:p w14:paraId="510B955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46E150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E29C49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7</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68029E" w14:textId="77777777" w:rsidR="00DF7A07" w:rsidRPr="007B331C" w:rsidRDefault="00DF7A07" w:rsidP="00DF7A07">
            <w:pPr>
              <w:spacing w:before="0" w:after="0"/>
              <w:jc w:val="center"/>
              <w:rPr>
                <w:rFonts w:ascii="Arial Narrow" w:hAnsi="Arial Narrow" w:cs="Arial"/>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39237E" w14:textId="77777777" w:rsidR="00DF7A07" w:rsidRPr="007B331C" w:rsidRDefault="00DF7A07" w:rsidP="00DF7A07">
            <w:pPr>
              <w:spacing w:before="0" w:after="0"/>
              <w:jc w:val="center"/>
              <w:rPr>
                <w:rFonts w:ascii="Arial Narrow" w:hAnsi="Arial Narrow" w:cs="Arial"/>
                <w:sz w:val="14"/>
                <w:szCs w:val="14"/>
              </w:rPr>
            </w:pPr>
          </w:p>
        </w:tc>
      </w:tr>
      <w:tr w:rsidR="00DF7A07" w14:paraId="4B8C2A1A" w14:textId="77777777" w:rsidTr="007B331C">
        <w:trPr>
          <w:trHeight w:hRule="exact" w:val="227"/>
          <w:jc w:val="center"/>
        </w:trPr>
        <w:tc>
          <w:tcPr>
            <w:tcW w:w="846" w:type="dxa"/>
            <w:vMerge/>
            <w:tcBorders>
              <w:left w:val="single" w:sz="4" w:space="0" w:color="000000"/>
              <w:right w:val="single" w:sz="4" w:space="0" w:color="000000"/>
            </w:tcBorders>
            <w:vAlign w:val="center"/>
          </w:tcPr>
          <w:p w14:paraId="1A43982D"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2E31C94C"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043603"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TP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0798DCEC"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E5FF652"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64" w:type="dxa"/>
            <w:tcBorders>
              <w:top w:val="single" w:sz="4" w:space="0" w:color="000000"/>
              <w:left w:val="single" w:sz="4" w:space="0" w:color="000000"/>
              <w:bottom w:val="single" w:sz="4" w:space="0" w:color="000000"/>
              <w:right w:val="single" w:sz="4" w:space="0" w:color="000000"/>
            </w:tcBorders>
            <w:vAlign w:val="bottom"/>
          </w:tcPr>
          <w:p w14:paraId="12795E31"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51F2C55"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7F48B01"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B855BD5"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85" w:type="dxa"/>
            <w:tcBorders>
              <w:top w:val="single" w:sz="4" w:space="0" w:color="000000"/>
              <w:left w:val="single" w:sz="4" w:space="0" w:color="000000"/>
              <w:bottom w:val="single" w:sz="4" w:space="0" w:color="000000"/>
              <w:right w:val="single" w:sz="4" w:space="0" w:color="000000"/>
            </w:tcBorders>
            <w:vAlign w:val="bottom"/>
          </w:tcPr>
          <w:p w14:paraId="7620FC9A"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A879475"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E5737B9"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2</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01B1A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r w:rsidRPr="007B331C">
              <w:rPr>
                <w:rFonts w:ascii="Arial Narrow" w:hAnsi="Arial Narrow" w:cs="Arial"/>
                <w:sz w:val="14"/>
                <w:szCs w:val="14"/>
                <w:vertAlign w:val="superscript"/>
              </w:rPr>
              <w:t>th</w:t>
            </w:r>
            <w:r w:rsidRPr="007B331C">
              <w:rPr>
                <w:rFonts w:ascii="Arial Narrow" w:hAnsi="Arial Narrow" w:cs="Arial"/>
                <w:sz w:val="14"/>
                <w:szCs w:val="14"/>
              </w:rPr>
              <w:t>-50</w:t>
            </w:r>
            <w:r w:rsidRPr="007B331C">
              <w:rPr>
                <w:rFonts w:ascii="Arial Narrow" w:hAnsi="Arial Narrow" w:cs="Arial"/>
                <w:sz w:val="14"/>
                <w:szCs w:val="14"/>
                <w:vertAlign w:val="superscript"/>
              </w:rPr>
              <w:t>th</w:t>
            </w:r>
            <w:r w:rsidRPr="007B331C">
              <w:rPr>
                <w:rFonts w:ascii="Arial Narrow" w:hAnsi="Arial Narrow" w:cs="Arial"/>
                <w:sz w:val="14"/>
                <w:szCs w:val="14"/>
              </w:rPr>
              <w:t>-80</w:t>
            </w:r>
            <w:r w:rsidRPr="007B331C">
              <w:rPr>
                <w:rFonts w:ascii="Arial Narrow" w:hAnsi="Arial Narrow" w:cs="Arial"/>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0896C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eastAsiaTheme="minorHAnsi" w:hAnsi="Arial Narrow" w:cs="Arial"/>
                <w:sz w:val="14"/>
                <w:szCs w:val="14"/>
                <w:lang w:val="en-AU"/>
              </w:rPr>
              <w:t>6–8–12</w:t>
            </w:r>
          </w:p>
        </w:tc>
      </w:tr>
      <w:tr w:rsidR="00DF7A07" w14:paraId="6E5BCA26" w14:textId="77777777" w:rsidTr="007B331C">
        <w:trPr>
          <w:trHeight w:hRule="exact" w:val="227"/>
          <w:jc w:val="center"/>
        </w:trPr>
        <w:tc>
          <w:tcPr>
            <w:tcW w:w="846" w:type="dxa"/>
            <w:vMerge/>
            <w:tcBorders>
              <w:left w:val="single" w:sz="4" w:space="0" w:color="000000"/>
              <w:right w:val="single" w:sz="4" w:space="0" w:color="000000"/>
            </w:tcBorders>
            <w:vAlign w:val="center"/>
          </w:tcPr>
          <w:p w14:paraId="5B3805EE"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0F48572D"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451969" w14:textId="0CA3B095" w:rsidR="00DF7A07" w:rsidRPr="007B331C" w:rsidRDefault="00DB1350" w:rsidP="00DF7A07">
            <w:pPr>
              <w:spacing w:before="0" w:after="0"/>
              <w:ind w:left="20" w:right="20"/>
              <w:rPr>
                <w:rFonts w:ascii="Arial Narrow" w:hAnsi="Arial Narrow" w:cs="Arial"/>
                <w:color w:val="000000"/>
                <w:sz w:val="14"/>
                <w:szCs w:val="14"/>
              </w:rPr>
            </w:pPr>
            <w:r>
              <w:rPr>
                <w:rFonts w:ascii="Arial Narrow" w:hAnsi="Arial Narrow" w:cs="Arial"/>
                <w:color w:val="000000"/>
                <w:sz w:val="14"/>
                <w:szCs w:val="14"/>
              </w:rPr>
              <w:t>PO4</w:t>
            </w:r>
            <w:r w:rsidR="00DF7A07" w:rsidRPr="007B331C">
              <w:rPr>
                <w:rFonts w:ascii="Arial Narrow" w:hAnsi="Arial Narrow" w:cs="Arial"/>
                <w:color w:val="000000"/>
                <w:sz w:val="14"/>
                <w:szCs w:val="14"/>
              </w:rPr>
              <w:t xml:space="preserve"> (</w:t>
            </w:r>
            <w:r w:rsidR="00DF7A07" w:rsidRPr="007B331C">
              <w:rPr>
                <w:rFonts w:ascii="Arial Narrow" w:eastAsia="Helvetica" w:hAnsi="Arial Narrow" w:cs="Arial"/>
                <w:color w:val="000000"/>
                <w:sz w:val="14"/>
                <w:szCs w:val="14"/>
              </w:rPr>
              <w:t>µgL</w:t>
            </w:r>
            <w:r w:rsidR="00DF7A07" w:rsidRPr="007B331C">
              <w:rPr>
                <w:rFonts w:ascii="Cambria Math" w:eastAsia="Helvetica" w:hAnsi="Cambria Math" w:cs="Cambria Math"/>
                <w:color w:val="000000"/>
                <w:sz w:val="14"/>
                <w:szCs w:val="14"/>
              </w:rPr>
              <w:t>⁻</w:t>
            </w:r>
            <w:r w:rsidR="00DF7A07"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6ECB69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225E32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6288F5C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B4A01F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139B0A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D39D2C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vAlign w:val="bottom"/>
          </w:tcPr>
          <w:p w14:paraId="6E58D2C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09BAB2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F020FA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1F1F49" w14:textId="77777777" w:rsidR="00DF7A07" w:rsidRPr="007B331C" w:rsidRDefault="00DF7A07" w:rsidP="00DF7A07">
            <w:pPr>
              <w:spacing w:before="0" w:after="0"/>
              <w:jc w:val="center"/>
              <w:rPr>
                <w:rFonts w:ascii="Arial Narrow" w:hAnsi="Arial Narrow" w:cs="Arial"/>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FFEE0A" w14:textId="77777777" w:rsidR="00DF7A07" w:rsidRPr="007B331C" w:rsidRDefault="00DF7A07" w:rsidP="00DF7A07">
            <w:pPr>
              <w:spacing w:before="0" w:after="0"/>
              <w:jc w:val="center"/>
              <w:rPr>
                <w:rFonts w:ascii="Arial Narrow" w:hAnsi="Arial Narrow" w:cs="Arial"/>
                <w:sz w:val="14"/>
                <w:szCs w:val="14"/>
              </w:rPr>
            </w:pPr>
          </w:p>
        </w:tc>
      </w:tr>
      <w:tr w:rsidR="00DF7A07" w14:paraId="46F11DCB" w14:textId="77777777" w:rsidTr="007B331C">
        <w:trPr>
          <w:trHeight w:hRule="exact" w:val="227"/>
          <w:jc w:val="center"/>
        </w:trPr>
        <w:tc>
          <w:tcPr>
            <w:tcW w:w="846" w:type="dxa"/>
            <w:vMerge/>
            <w:tcBorders>
              <w:left w:val="single" w:sz="4" w:space="0" w:color="000000"/>
              <w:right w:val="single" w:sz="4" w:space="0" w:color="000000"/>
            </w:tcBorders>
            <w:vAlign w:val="center"/>
          </w:tcPr>
          <w:p w14:paraId="52670FCF"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56D669B7"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A2726F"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DOP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450D0E2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0E5A5F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251C075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F52409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184AC3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20" w:type="dxa"/>
              <w:left w:w="20" w:type="dxa"/>
              <w:bottom w:w="20" w:type="dxa"/>
              <w:right w:w="20" w:type="dxa"/>
            </w:tcMar>
            <w:vAlign w:val="bottom"/>
          </w:tcPr>
          <w:p w14:paraId="69D0494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shd w:val="clear" w:color="auto" w:fill="FFF2CC" w:themeFill="accent4" w:themeFillTint="33"/>
            <w:vAlign w:val="bottom"/>
          </w:tcPr>
          <w:p w14:paraId="7698B7B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20" w:type="dxa"/>
              <w:left w:w="20" w:type="dxa"/>
              <w:bottom w:w="20" w:type="dxa"/>
              <w:right w:w="20" w:type="dxa"/>
            </w:tcMar>
            <w:vAlign w:val="bottom"/>
          </w:tcPr>
          <w:p w14:paraId="5BCD79F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4CBF9E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3DF2B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r w:rsidRPr="007B331C">
              <w:rPr>
                <w:rFonts w:ascii="Arial Narrow" w:hAnsi="Arial Narrow" w:cs="Arial"/>
                <w:sz w:val="14"/>
                <w:szCs w:val="14"/>
                <w:vertAlign w:val="superscript"/>
              </w:rPr>
              <w:t>th</w:t>
            </w:r>
            <w:r w:rsidRPr="007B331C">
              <w:rPr>
                <w:rFonts w:ascii="Arial Narrow" w:hAnsi="Arial Narrow" w:cs="Arial"/>
                <w:sz w:val="14"/>
                <w:szCs w:val="14"/>
              </w:rPr>
              <w:t>-50</w:t>
            </w:r>
            <w:r w:rsidRPr="007B331C">
              <w:rPr>
                <w:rFonts w:ascii="Arial Narrow" w:hAnsi="Arial Narrow" w:cs="Arial"/>
                <w:sz w:val="14"/>
                <w:szCs w:val="14"/>
                <w:vertAlign w:val="superscript"/>
              </w:rPr>
              <w:t>th</w:t>
            </w:r>
            <w:r w:rsidRPr="007B331C">
              <w:rPr>
                <w:rFonts w:ascii="Arial Narrow" w:hAnsi="Arial Narrow" w:cs="Arial"/>
                <w:sz w:val="14"/>
                <w:szCs w:val="14"/>
              </w:rPr>
              <w:t>-80</w:t>
            </w:r>
            <w:r w:rsidRPr="007B331C">
              <w:rPr>
                <w:rFonts w:ascii="Arial Narrow" w:hAnsi="Arial Narrow" w:cs="Arial"/>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956FD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1-3</w:t>
            </w:r>
          </w:p>
        </w:tc>
      </w:tr>
      <w:tr w:rsidR="00DF7A07" w14:paraId="35CFDC32" w14:textId="77777777" w:rsidTr="007B331C">
        <w:trPr>
          <w:trHeight w:hRule="exact" w:val="227"/>
          <w:jc w:val="center"/>
        </w:trPr>
        <w:tc>
          <w:tcPr>
            <w:tcW w:w="846" w:type="dxa"/>
            <w:vMerge/>
            <w:tcBorders>
              <w:left w:val="single" w:sz="4" w:space="0" w:color="000000"/>
              <w:right w:val="single" w:sz="4" w:space="0" w:color="000000"/>
            </w:tcBorders>
            <w:vAlign w:val="center"/>
          </w:tcPr>
          <w:p w14:paraId="2B10CAB1"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3E3CA8E4"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27FC55"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PP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710829F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13F91F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w:t>
            </w:r>
          </w:p>
        </w:tc>
        <w:tc>
          <w:tcPr>
            <w:tcW w:w="864" w:type="dxa"/>
            <w:tcBorders>
              <w:top w:val="single" w:sz="4" w:space="0" w:color="000000"/>
              <w:left w:val="single" w:sz="4" w:space="0" w:color="000000"/>
              <w:bottom w:val="single" w:sz="4" w:space="0" w:color="000000"/>
              <w:right w:val="single" w:sz="4" w:space="0" w:color="000000"/>
            </w:tcBorders>
            <w:vAlign w:val="bottom"/>
          </w:tcPr>
          <w:p w14:paraId="5ECFC6C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40AECB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228B39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E7EE37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85" w:type="dxa"/>
            <w:tcBorders>
              <w:top w:val="single" w:sz="4" w:space="0" w:color="000000"/>
              <w:left w:val="single" w:sz="4" w:space="0" w:color="000000"/>
              <w:bottom w:val="single" w:sz="4" w:space="0" w:color="000000"/>
              <w:right w:val="single" w:sz="4" w:space="0" w:color="000000"/>
            </w:tcBorders>
            <w:vAlign w:val="bottom"/>
          </w:tcPr>
          <w:p w14:paraId="24E9929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FA896F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1B3ACA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F4AF8F" w14:textId="77777777" w:rsidR="00DF7A07" w:rsidRPr="007B331C" w:rsidRDefault="00DF7A07" w:rsidP="00DF7A07">
            <w:pPr>
              <w:spacing w:before="0" w:after="0"/>
              <w:jc w:val="center"/>
              <w:rPr>
                <w:rFonts w:ascii="Arial Narrow" w:hAnsi="Arial Narrow" w:cs="Arial"/>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FFCFB4" w14:textId="77777777" w:rsidR="00DF7A07" w:rsidRPr="007B331C" w:rsidRDefault="00DF7A07" w:rsidP="00DF7A07">
            <w:pPr>
              <w:spacing w:before="0" w:after="0"/>
              <w:jc w:val="center"/>
              <w:rPr>
                <w:rFonts w:ascii="Arial Narrow" w:hAnsi="Arial Narrow" w:cs="Arial"/>
                <w:sz w:val="14"/>
                <w:szCs w:val="14"/>
              </w:rPr>
            </w:pPr>
          </w:p>
        </w:tc>
      </w:tr>
      <w:tr w:rsidR="00DF7A07" w14:paraId="478E9C34" w14:textId="77777777" w:rsidTr="007B331C">
        <w:trPr>
          <w:trHeight w:hRule="exact" w:val="227"/>
          <w:jc w:val="center"/>
        </w:trPr>
        <w:tc>
          <w:tcPr>
            <w:tcW w:w="846" w:type="dxa"/>
            <w:vMerge/>
            <w:tcBorders>
              <w:left w:val="single" w:sz="4" w:space="0" w:color="000000"/>
              <w:right w:val="single" w:sz="4" w:space="0" w:color="000000"/>
            </w:tcBorders>
            <w:vAlign w:val="center"/>
          </w:tcPr>
          <w:p w14:paraId="023F3FA9"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bottom w:val="single" w:sz="4" w:space="0" w:color="000000"/>
              <w:right w:val="single" w:sz="4" w:space="0" w:color="000000"/>
            </w:tcBorders>
            <w:vAlign w:val="center"/>
          </w:tcPr>
          <w:p w14:paraId="4F79F389"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80B101"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Chla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81342D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5F8E76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33</w:t>
            </w:r>
          </w:p>
        </w:tc>
        <w:tc>
          <w:tcPr>
            <w:tcW w:w="864" w:type="dxa"/>
            <w:tcBorders>
              <w:top w:val="single" w:sz="4" w:space="0" w:color="000000"/>
              <w:left w:val="single" w:sz="4" w:space="0" w:color="000000"/>
              <w:bottom w:val="single" w:sz="4" w:space="0" w:color="000000"/>
              <w:right w:val="single" w:sz="4" w:space="0" w:color="000000"/>
            </w:tcBorders>
            <w:vAlign w:val="bottom"/>
          </w:tcPr>
          <w:p w14:paraId="38D279C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8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D9721A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88</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9F2293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36</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A248D2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57</w:t>
            </w:r>
          </w:p>
        </w:tc>
        <w:tc>
          <w:tcPr>
            <w:tcW w:w="885" w:type="dxa"/>
            <w:tcBorders>
              <w:top w:val="single" w:sz="4" w:space="0" w:color="000000"/>
              <w:left w:val="single" w:sz="4" w:space="0" w:color="000000"/>
              <w:bottom w:val="single" w:sz="4" w:space="0" w:color="000000"/>
              <w:right w:val="single" w:sz="4" w:space="0" w:color="000000"/>
            </w:tcBorders>
            <w:vAlign w:val="bottom"/>
          </w:tcPr>
          <w:p w14:paraId="77471CE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72</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E2BC12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F9EA24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68</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C564C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r w:rsidRPr="007B331C">
              <w:rPr>
                <w:rFonts w:ascii="Arial Narrow" w:hAnsi="Arial Narrow" w:cs="Arial"/>
                <w:sz w:val="14"/>
                <w:szCs w:val="14"/>
                <w:vertAlign w:val="superscript"/>
              </w:rPr>
              <w:t>th</w:t>
            </w:r>
            <w:r w:rsidRPr="007B331C">
              <w:rPr>
                <w:rFonts w:ascii="Arial Narrow" w:hAnsi="Arial Narrow" w:cs="Arial"/>
                <w:sz w:val="14"/>
                <w:szCs w:val="14"/>
              </w:rPr>
              <w:t>-50</w:t>
            </w:r>
            <w:r w:rsidRPr="007B331C">
              <w:rPr>
                <w:rFonts w:ascii="Arial Narrow" w:hAnsi="Arial Narrow" w:cs="Arial"/>
                <w:sz w:val="14"/>
                <w:szCs w:val="14"/>
                <w:vertAlign w:val="superscript"/>
              </w:rPr>
              <w:t>th</w:t>
            </w:r>
            <w:r w:rsidRPr="007B331C">
              <w:rPr>
                <w:rFonts w:ascii="Arial Narrow" w:hAnsi="Arial Narrow" w:cs="Arial"/>
                <w:sz w:val="14"/>
                <w:szCs w:val="14"/>
              </w:rPr>
              <w:t>-80</w:t>
            </w:r>
            <w:r w:rsidRPr="007B331C">
              <w:rPr>
                <w:rFonts w:ascii="Arial Narrow" w:hAnsi="Arial Narrow" w:cs="Arial"/>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B7E31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5-1.0-1.5</w:t>
            </w:r>
          </w:p>
        </w:tc>
      </w:tr>
      <w:tr w:rsidR="00DF7A07" w14:paraId="36AE0458" w14:textId="77777777" w:rsidTr="007B331C">
        <w:trPr>
          <w:trHeight w:hRule="exact" w:val="227"/>
          <w:jc w:val="center"/>
        </w:trPr>
        <w:tc>
          <w:tcPr>
            <w:tcW w:w="846" w:type="dxa"/>
            <w:vMerge/>
            <w:tcBorders>
              <w:left w:val="single" w:sz="4" w:space="0" w:color="000000"/>
              <w:right w:val="single" w:sz="4" w:space="0" w:color="000000"/>
            </w:tcBorders>
            <w:vAlign w:val="center"/>
          </w:tcPr>
          <w:p w14:paraId="450B43FE" w14:textId="77777777" w:rsidR="00DF7A07" w:rsidRDefault="00DF7A07" w:rsidP="00DF7A07">
            <w:pPr>
              <w:spacing w:before="0" w:after="0"/>
              <w:jc w:val="left"/>
              <w:rPr>
                <w:rFonts w:ascii="Arial Narrow" w:hAnsi="Arial Narrow"/>
                <w:sz w:val="14"/>
                <w:szCs w:val="14"/>
              </w:rPr>
            </w:pPr>
          </w:p>
        </w:tc>
        <w:tc>
          <w:tcPr>
            <w:tcW w:w="850" w:type="dxa"/>
            <w:vMerge w:val="restart"/>
            <w:tcBorders>
              <w:top w:val="single" w:sz="4" w:space="0" w:color="000000"/>
              <w:left w:val="single" w:sz="4" w:space="0" w:color="000000"/>
              <w:right w:val="single" w:sz="4" w:space="0" w:color="000000"/>
            </w:tcBorders>
            <w:vAlign w:val="center"/>
          </w:tcPr>
          <w:p w14:paraId="5C3C3D97" w14:textId="77777777" w:rsidR="00DF7A07" w:rsidRDefault="00DF7A07" w:rsidP="00DF7A07">
            <w:pPr>
              <w:spacing w:before="0" w:after="0"/>
              <w:jc w:val="left"/>
              <w:rPr>
                <w:rFonts w:ascii="Arial Narrow" w:hAnsi="Arial Narrow"/>
                <w:sz w:val="14"/>
                <w:szCs w:val="14"/>
              </w:rPr>
            </w:pPr>
            <w:r>
              <w:rPr>
                <w:rFonts w:ascii="Arial Narrow" w:hAnsi="Arial Narrow"/>
                <w:sz w:val="14"/>
                <w:szCs w:val="14"/>
              </w:rPr>
              <w:t>Normanby</w:t>
            </w:r>
          </w:p>
          <w:p w14:paraId="0E13AD4A" w14:textId="77777777" w:rsidR="00DF7A07" w:rsidRDefault="00DF7A07" w:rsidP="00DF7A07">
            <w:pPr>
              <w:spacing w:before="0" w:after="0"/>
              <w:jc w:val="left"/>
              <w:rPr>
                <w:rFonts w:ascii="Arial Narrow" w:hAnsi="Arial Narrow"/>
                <w:sz w:val="14"/>
                <w:szCs w:val="14"/>
              </w:rPr>
            </w:pPr>
            <w:r>
              <w:rPr>
                <w:rFonts w:ascii="Arial Narrow" w:hAnsi="Arial Narrow"/>
                <w:sz w:val="14"/>
                <w:szCs w:val="14"/>
              </w:rPr>
              <w:t>River</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EBA4C9"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Secchi (m)</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21D6FA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E50980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9</w:t>
            </w:r>
          </w:p>
        </w:tc>
        <w:tc>
          <w:tcPr>
            <w:tcW w:w="864" w:type="dxa"/>
            <w:tcBorders>
              <w:top w:val="single" w:sz="4" w:space="0" w:color="000000"/>
              <w:left w:val="single" w:sz="4" w:space="0" w:color="000000"/>
              <w:bottom w:val="single" w:sz="4" w:space="0" w:color="000000"/>
              <w:right w:val="single" w:sz="4" w:space="0" w:color="000000"/>
            </w:tcBorders>
            <w:vAlign w:val="bottom"/>
          </w:tcPr>
          <w:p w14:paraId="54E5404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7</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9DEACD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8</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E98B86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3E6FF3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2</w:t>
            </w:r>
          </w:p>
        </w:tc>
        <w:tc>
          <w:tcPr>
            <w:tcW w:w="885" w:type="dxa"/>
            <w:tcBorders>
              <w:top w:val="single" w:sz="4" w:space="0" w:color="000000"/>
              <w:left w:val="single" w:sz="4" w:space="0" w:color="000000"/>
              <w:bottom w:val="single" w:sz="4" w:space="0" w:color="000000"/>
              <w:right w:val="single" w:sz="4" w:space="0" w:color="000000"/>
            </w:tcBorders>
            <w:vAlign w:val="bottom"/>
          </w:tcPr>
          <w:p w14:paraId="7FDAAD6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5</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33C794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6</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2057FA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7</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FFAC05" w14:textId="77777777" w:rsidR="00DF7A07" w:rsidRPr="007B331C" w:rsidRDefault="00DF7A07" w:rsidP="00DF7A07">
            <w:pPr>
              <w:spacing w:before="0" w:after="0"/>
              <w:jc w:val="center"/>
              <w:rPr>
                <w:rFonts w:ascii="Arial Narrow" w:hAnsi="Arial Narrow" w:cs="Arial"/>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77380C" w14:textId="77777777" w:rsidR="00DF7A07" w:rsidRPr="007B331C" w:rsidRDefault="00DF7A07" w:rsidP="00DF7A07">
            <w:pPr>
              <w:spacing w:before="0" w:after="0"/>
              <w:jc w:val="center"/>
              <w:rPr>
                <w:rFonts w:ascii="Arial Narrow" w:hAnsi="Arial Narrow" w:cs="Arial"/>
                <w:sz w:val="14"/>
                <w:szCs w:val="14"/>
              </w:rPr>
            </w:pPr>
          </w:p>
        </w:tc>
      </w:tr>
      <w:tr w:rsidR="00DF7A07" w14:paraId="4DE14DEF" w14:textId="77777777" w:rsidTr="007B331C">
        <w:trPr>
          <w:trHeight w:hRule="exact" w:val="227"/>
          <w:jc w:val="center"/>
        </w:trPr>
        <w:tc>
          <w:tcPr>
            <w:tcW w:w="846" w:type="dxa"/>
            <w:vMerge/>
            <w:tcBorders>
              <w:left w:val="single" w:sz="4" w:space="0" w:color="000000"/>
              <w:right w:val="single" w:sz="4" w:space="0" w:color="000000"/>
            </w:tcBorders>
            <w:vAlign w:val="center"/>
          </w:tcPr>
          <w:p w14:paraId="4CE97198"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32B7B4F4"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A5BB39"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TSS (m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0D0C579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D892C8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tcBorders>
              <w:top w:val="single" w:sz="4" w:space="0" w:color="000000"/>
              <w:left w:val="single" w:sz="4" w:space="0" w:color="000000"/>
              <w:bottom w:val="single" w:sz="4" w:space="0" w:color="000000"/>
              <w:right w:val="single" w:sz="4" w:space="0" w:color="000000"/>
            </w:tcBorders>
            <w:vAlign w:val="bottom"/>
          </w:tcPr>
          <w:p w14:paraId="027ED7E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72D284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A6F45E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1"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9DA519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8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777F1A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5</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F7D920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F5880B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7</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4DF844" w14:textId="77777777" w:rsidR="00DF7A07" w:rsidRPr="007B331C" w:rsidRDefault="00DF7A07" w:rsidP="00DF7A07">
            <w:pPr>
              <w:spacing w:before="0" w:after="0"/>
              <w:jc w:val="center"/>
              <w:rPr>
                <w:rFonts w:ascii="Arial Narrow" w:hAnsi="Arial Narrow" w:cs="Arial"/>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3A2D1C" w14:textId="77777777" w:rsidR="00DF7A07" w:rsidRPr="007B331C" w:rsidRDefault="00DF7A07" w:rsidP="00DF7A07">
            <w:pPr>
              <w:spacing w:before="0" w:after="0"/>
              <w:jc w:val="center"/>
              <w:rPr>
                <w:rFonts w:ascii="Arial Narrow" w:hAnsi="Arial Narrow" w:cs="Arial"/>
                <w:sz w:val="14"/>
                <w:szCs w:val="14"/>
              </w:rPr>
            </w:pPr>
          </w:p>
        </w:tc>
      </w:tr>
      <w:tr w:rsidR="00DF7A07" w14:paraId="45FE8296" w14:textId="77777777" w:rsidTr="007B331C">
        <w:trPr>
          <w:trHeight w:hRule="exact" w:val="227"/>
          <w:jc w:val="center"/>
        </w:trPr>
        <w:tc>
          <w:tcPr>
            <w:tcW w:w="846" w:type="dxa"/>
            <w:vMerge/>
            <w:tcBorders>
              <w:left w:val="single" w:sz="4" w:space="0" w:color="000000"/>
              <w:right w:val="single" w:sz="4" w:space="0" w:color="000000"/>
            </w:tcBorders>
            <w:vAlign w:val="center"/>
          </w:tcPr>
          <w:p w14:paraId="57779D98"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22E5ACE8"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270E34"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TN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558DD7F"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D362D99"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97</w:t>
            </w:r>
          </w:p>
        </w:tc>
        <w:tc>
          <w:tcPr>
            <w:tcW w:w="864" w:type="dxa"/>
            <w:tcBorders>
              <w:top w:val="single" w:sz="4" w:space="0" w:color="000000"/>
              <w:left w:val="single" w:sz="4" w:space="0" w:color="000000"/>
              <w:bottom w:val="single" w:sz="4" w:space="0" w:color="000000"/>
              <w:right w:val="single" w:sz="4" w:space="0" w:color="000000"/>
            </w:tcBorders>
            <w:vAlign w:val="bottom"/>
          </w:tcPr>
          <w:p w14:paraId="328025F8"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25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93D5755"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48</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14C5994"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03</w:t>
            </w:r>
          </w:p>
        </w:tc>
        <w:tc>
          <w:tcPr>
            <w:tcW w:w="861"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9156CCA"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05</w:t>
            </w:r>
          </w:p>
        </w:tc>
        <w:tc>
          <w:tcPr>
            <w:tcW w:w="885" w:type="dxa"/>
            <w:tcBorders>
              <w:top w:val="single" w:sz="4" w:space="0" w:color="000000"/>
              <w:left w:val="single" w:sz="4" w:space="0" w:color="000000"/>
              <w:bottom w:val="single" w:sz="4" w:space="0" w:color="000000"/>
              <w:right w:val="single" w:sz="4" w:space="0" w:color="000000"/>
            </w:tcBorders>
            <w:vAlign w:val="bottom"/>
          </w:tcPr>
          <w:p w14:paraId="35FB5C0C"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3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70709F6"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7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415CE6D"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234</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9CFDF2" w14:textId="77777777" w:rsidR="00DF7A07" w:rsidRPr="007B331C" w:rsidRDefault="00DF7A07" w:rsidP="00DF7A07">
            <w:pPr>
              <w:spacing w:before="0" w:after="0"/>
              <w:jc w:val="center"/>
              <w:rPr>
                <w:rFonts w:ascii="Arial Narrow" w:hAnsi="Arial Narrow" w:cs="Arial"/>
                <w:sz w:val="14"/>
                <w:szCs w:val="14"/>
                <w:vertAlign w:val="superscript"/>
              </w:rPr>
            </w:pPr>
            <w:r w:rsidRPr="007B331C">
              <w:rPr>
                <w:rFonts w:ascii="Arial Narrow" w:hAnsi="Arial Narrow" w:cs="Arial"/>
                <w:sz w:val="14"/>
                <w:szCs w:val="14"/>
              </w:rPr>
              <w:t>20</w:t>
            </w:r>
            <w:r w:rsidRPr="007B331C">
              <w:rPr>
                <w:rFonts w:ascii="Arial Narrow" w:hAnsi="Arial Narrow" w:cs="Arial"/>
                <w:sz w:val="14"/>
                <w:szCs w:val="14"/>
                <w:vertAlign w:val="superscript"/>
              </w:rPr>
              <w:t>th</w:t>
            </w:r>
            <w:r w:rsidRPr="007B331C">
              <w:rPr>
                <w:rFonts w:ascii="Arial Narrow" w:hAnsi="Arial Narrow" w:cs="Arial"/>
                <w:sz w:val="14"/>
                <w:szCs w:val="14"/>
              </w:rPr>
              <w:t>-50</w:t>
            </w:r>
            <w:r w:rsidRPr="007B331C">
              <w:rPr>
                <w:rFonts w:ascii="Arial Narrow" w:hAnsi="Arial Narrow" w:cs="Arial"/>
                <w:sz w:val="14"/>
                <w:szCs w:val="14"/>
                <w:vertAlign w:val="superscript"/>
              </w:rPr>
              <w:t>th</w:t>
            </w:r>
            <w:r w:rsidRPr="007B331C">
              <w:rPr>
                <w:rFonts w:ascii="Arial Narrow" w:hAnsi="Arial Narrow" w:cs="Arial"/>
                <w:sz w:val="14"/>
                <w:szCs w:val="14"/>
              </w:rPr>
              <w:t>-80</w:t>
            </w:r>
            <w:r w:rsidRPr="007B331C">
              <w:rPr>
                <w:rFonts w:ascii="Arial Narrow" w:hAnsi="Arial Narrow" w:cs="Arial"/>
                <w:sz w:val="14"/>
                <w:szCs w:val="14"/>
                <w:vertAlign w:val="superscript"/>
              </w:rPr>
              <w:t>th</w:t>
            </w:r>
          </w:p>
          <w:p w14:paraId="78C6F84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IMP)</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3024C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eastAsiaTheme="minorHAnsi" w:hAnsi="Arial Narrow" w:cs="Arial"/>
                <w:sz w:val="14"/>
                <w:szCs w:val="14"/>
                <w:lang w:val="en-AU"/>
              </w:rPr>
              <w:t>160–224–257</w:t>
            </w:r>
          </w:p>
        </w:tc>
      </w:tr>
      <w:tr w:rsidR="00DF7A07" w14:paraId="60DEA867" w14:textId="77777777" w:rsidTr="007B331C">
        <w:trPr>
          <w:trHeight w:hRule="exact" w:val="227"/>
          <w:jc w:val="center"/>
        </w:trPr>
        <w:tc>
          <w:tcPr>
            <w:tcW w:w="846" w:type="dxa"/>
            <w:vMerge/>
            <w:tcBorders>
              <w:left w:val="single" w:sz="4" w:space="0" w:color="000000"/>
              <w:right w:val="single" w:sz="4" w:space="0" w:color="000000"/>
            </w:tcBorders>
            <w:vAlign w:val="center"/>
          </w:tcPr>
          <w:p w14:paraId="4FE48E1B"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0E2C84F1"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F4D0F0"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NH</w:t>
            </w:r>
            <w:r w:rsidRPr="007B331C">
              <w:rPr>
                <w:rFonts w:ascii="Arial Narrow" w:hAnsi="Arial Narrow" w:cs="Arial"/>
                <w:color w:val="000000"/>
                <w:sz w:val="14"/>
                <w:szCs w:val="14"/>
                <w:vertAlign w:val="subscript"/>
              </w:rPr>
              <w:t>3</w:t>
            </w:r>
            <w:r w:rsidRPr="007B331C">
              <w:rPr>
                <w:rFonts w:ascii="Arial Narrow" w:hAnsi="Arial Narrow" w:cs="Arial"/>
                <w:color w:val="000000"/>
                <w:sz w:val="14"/>
                <w:szCs w:val="14"/>
              </w:rPr>
              <w:t xml:space="preserve">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7007AA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86E2EF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64" w:type="dxa"/>
            <w:tcBorders>
              <w:top w:val="single" w:sz="4" w:space="0" w:color="000000"/>
              <w:left w:val="single" w:sz="4" w:space="0" w:color="000000"/>
              <w:bottom w:val="single" w:sz="4" w:space="0" w:color="000000"/>
              <w:right w:val="single" w:sz="4" w:space="0" w:color="000000"/>
            </w:tcBorders>
            <w:vAlign w:val="bottom"/>
          </w:tcPr>
          <w:p w14:paraId="260D5CF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9B4BE1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5ED0E9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02564E7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85" w:type="dxa"/>
            <w:tcBorders>
              <w:top w:val="single" w:sz="4" w:space="0" w:color="000000"/>
              <w:left w:val="single" w:sz="4" w:space="0" w:color="000000"/>
              <w:bottom w:val="single" w:sz="4" w:space="0" w:color="000000"/>
              <w:right w:val="single" w:sz="4" w:space="0" w:color="000000"/>
            </w:tcBorders>
            <w:vAlign w:val="bottom"/>
          </w:tcPr>
          <w:p w14:paraId="440DE6C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45A4FA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6</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7AFC7A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16A052" w14:textId="3BAA0310" w:rsidR="00DF7A07" w:rsidRPr="007B331C" w:rsidRDefault="00DF7A07" w:rsidP="007B331C">
            <w:pPr>
              <w:spacing w:before="0" w:after="0"/>
              <w:jc w:val="center"/>
              <w:rPr>
                <w:rFonts w:ascii="Arial Narrow" w:hAnsi="Arial Narrow" w:cs="Arial"/>
                <w:sz w:val="14"/>
                <w:szCs w:val="14"/>
              </w:rPr>
            </w:pPr>
            <w:r w:rsidRPr="007B331C">
              <w:rPr>
                <w:rFonts w:ascii="Arial Narrow" w:hAnsi="Arial Narrow" w:cs="Arial"/>
                <w:sz w:val="14"/>
                <w:szCs w:val="14"/>
              </w:rPr>
              <w:t>20</w:t>
            </w:r>
            <w:r w:rsidRPr="007B331C">
              <w:rPr>
                <w:rFonts w:ascii="Arial Narrow" w:hAnsi="Arial Narrow" w:cs="Arial"/>
                <w:sz w:val="14"/>
                <w:szCs w:val="14"/>
                <w:vertAlign w:val="superscript"/>
              </w:rPr>
              <w:t>th</w:t>
            </w:r>
            <w:r w:rsidRPr="007B331C">
              <w:rPr>
                <w:rFonts w:ascii="Arial Narrow" w:hAnsi="Arial Narrow" w:cs="Arial"/>
                <w:sz w:val="14"/>
                <w:szCs w:val="14"/>
              </w:rPr>
              <w:t>-50</w:t>
            </w:r>
            <w:r w:rsidRPr="007B331C">
              <w:rPr>
                <w:rFonts w:ascii="Arial Narrow" w:hAnsi="Arial Narrow" w:cs="Arial"/>
                <w:sz w:val="14"/>
                <w:szCs w:val="14"/>
                <w:vertAlign w:val="superscript"/>
              </w:rPr>
              <w:t>th</w:t>
            </w:r>
            <w:r w:rsidRPr="007B331C">
              <w:rPr>
                <w:rFonts w:ascii="Arial Narrow" w:hAnsi="Arial Narrow" w:cs="Arial"/>
                <w:sz w:val="14"/>
                <w:szCs w:val="14"/>
              </w:rPr>
              <w:t>-80</w:t>
            </w:r>
            <w:r w:rsidRPr="007B331C">
              <w:rPr>
                <w:rFonts w:ascii="Arial Narrow" w:hAnsi="Arial Narrow" w:cs="Arial"/>
                <w:sz w:val="14"/>
                <w:szCs w:val="14"/>
                <w:vertAlign w:val="superscript"/>
              </w:rPr>
              <w:t>th</w:t>
            </w:r>
            <w:r w:rsidR="007B331C">
              <w:rPr>
                <w:rFonts w:ascii="Arial Narrow" w:hAnsi="Arial Narrow" w:cs="Arial"/>
                <w:sz w:val="14"/>
                <w:szCs w:val="14"/>
                <w:vertAlign w:val="superscript"/>
              </w:rPr>
              <w:t xml:space="preserve"> </w:t>
            </w:r>
            <w:r w:rsidRPr="007B331C">
              <w:rPr>
                <w:rFonts w:ascii="Arial Narrow" w:hAnsi="Arial Narrow" w:cs="Arial"/>
                <w:sz w:val="14"/>
                <w:szCs w:val="14"/>
              </w:rPr>
              <w:t>(IMP)</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111EF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8-14</w:t>
            </w:r>
          </w:p>
        </w:tc>
      </w:tr>
      <w:tr w:rsidR="00DF7A07" w14:paraId="5AB8DEB9" w14:textId="77777777" w:rsidTr="007B331C">
        <w:trPr>
          <w:trHeight w:hRule="exact" w:val="227"/>
          <w:jc w:val="center"/>
        </w:trPr>
        <w:tc>
          <w:tcPr>
            <w:tcW w:w="846" w:type="dxa"/>
            <w:vMerge/>
            <w:tcBorders>
              <w:left w:val="single" w:sz="4" w:space="0" w:color="000000"/>
              <w:right w:val="single" w:sz="4" w:space="0" w:color="000000"/>
            </w:tcBorders>
            <w:vAlign w:val="center"/>
          </w:tcPr>
          <w:p w14:paraId="58EF55C0"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70B99AE3"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77E523"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NOx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19E2E2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C5C8D9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0</w:t>
            </w:r>
          </w:p>
        </w:tc>
        <w:tc>
          <w:tcPr>
            <w:tcW w:w="864" w:type="dxa"/>
            <w:tcBorders>
              <w:top w:val="single" w:sz="4" w:space="0" w:color="000000"/>
              <w:left w:val="single" w:sz="4" w:space="0" w:color="000000"/>
              <w:bottom w:val="single" w:sz="4" w:space="0" w:color="000000"/>
              <w:right w:val="single" w:sz="4" w:space="0" w:color="000000"/>
            </w:tcBorders>
            <w:vAlign w:val="bottom"/>
          </w:tcPr>
          <w:p w14:paraId="55B0BF6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2.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8AAF12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5</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0F2949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53AADC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0</w:t>
            </w:r>
          </w:p>
        </w:tc>
        <w:tc>
          <w:tcPr>
            <w:tcW w:w="885" w:type="dxa"/>
            <w:tcBorders>
              <w:top w:val="single" w:sz="4" w:space="0" w:color="000000"/>
              <w:left w:val="single" w:sz="4" w:space="0" w:color="000000"/>
              <w:bottom w:val="single" w:sz="4" w:space="0" w:color="000000"/>
              <w:right w:val="single" w:sz="4" w:space="0" w:color="000000"/>
            </w:tcBorders>
            <w:vAlign w:val="bottom"/>
          </w:tcPr>
          <w:p w14:paraId="3729BE7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5</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77C381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3809CE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9.6</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AE42BE" w14:textId="2255EF08" w:rsidR="00DF7A07" w:rsidRPr="007B331C" w:rsidRDefault="00DF7A07" w:rsidP="007B331C">
            <w:pPr>
              <w:spacing w:before="0" w:after="0"/>
              <w:jc w:val="center"/>
              <w:rPr>
                <w:rFonts w:ascii="Arial Narrow" w:hAnsi="Arial Narrow" w:cs="Arial"/>
                <w:sz w:val="14"/>
                <w:szCs w:val="14"/>
              </w:rPr>
            </w:pPr>
            <w:r w:rsidRPr="007B331C">
              <w:rPr>
                <w:rFonts w:ascii="Arial Narrow" w:hAnsi="Arial Narrow" w:cs="Arial"/>
                <w:sz w:val="14"/>
                <w:szCs w:val="14"/>
              </w:rPr>
              <w:t>20</w:t>
            </w:r>
            <w:r w:rsidRPr="007B331C">
              <w:rPr>
                <w:rFonts w:ascii="Arial Narrow" w:hAnsi="Arial Narrow" w:cs="Arial"/>
                <w:sz w:val="14"/>
                <w:szCs w:val="14"/>
                <w:vertAlign w:val="superscript"/>
              </w:rPr>
              <w:t>th</w:t>
            </w:r>
            <w:r w:rsidRPr="007B331C">
              <w:rPr>
                <w:rFonts w:ascii="Arial Narrow" w:hAnsi="Arial Narrow" w:cs="Arial"/>
                <w:sz w:val="14"/>
                <w:szCs w:val="14"/>
              </w:rPr>
              <w:t>-50</w:t>
            </w:r>
            <w:r w:rsidRPr="007B331C">
              <w:rPr>
                <w:rFonts w:ascii="Arial Narrow" w:hAnsi="Arial Narrow" w:cs="Arial"/>
                <w:sz w:val="14"/>
                <w:szCs w:val="14"/>
                <w:vertAlign w:val="superscript"/>
              </w:rPr>
              <w:t>th</w:t>
            </w:r>
            <w:r w:rsidRPr="007B331C">
              <w:rPr>
                <w:rFonts w:ascii="Arial Narrow" w:hAnsi="Arial Narrow" w:cs="Arial"/>
                <w:sz w:val="14"/>
                <w:szCs w:val="14"/>
              </w:rPr>
              <w:t>-80</w:t>
            </w:r>
            <w:r w:rsidRPr="007B331C">
              <w:rPr>
                <w:rFonts w:ascii="Arial Narrow" w:hAnsi="Arial Narrow" w:cs="Arial"/>
                <w:sz w:val="14"/>
                <w:szCs w:val="14"/>
                <w:vertAlign w:val="superscript"/>
              </w:rPr>
              <w:t>th</w:t>
            </w:r>
            <w:r w:rsidR="007B331C">
              <w:rPr>
                <w:rFonts w:ascii="Arial Narrow" w:hAnsi="Arial Narrow" w:cs="Arial"/>
                <w:sz w:val="14"/>
                <w:szCs w:val="14"/>
                <w:vertAlign w:val="superscript"/>
              </w:rPr>
              <w:t xml:space="preserve"> </w:t>
            </w:r>
            <w:r w:rsidRPr="007B331C">
              <w:rPr>
                <w:rFonts w:ascii="Arial Narrow" w:hAnsi="Arial Narrow" w:cs="Arial"/>
                <w:sz w:val="14"/>
                <w:szCs w:val="14"/>
              </w:rPr>
              <w:t>(IMP)</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431CE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5-13-23</w:t>
            </w:r>
          </w:p>
        </w:tc>
      </w:tr>
      <w:tr w:rsidR="00DF7A07" w14:paraId="2134F413" w14:textId="77777777" w:rsidTr="007B331C">
        <w:trPr>
          <w:trHeight w:hRule="exact" w:val="227"/>
          <w:jc w:val="center"/>
        </w:trPr>
        <w:tc>
          <w:tcPr>
            <w:tcW w:w="846" w:type="dxa"/>
            <w:vMerge/>
            <w:tcBorders>
              <w:left w:val="single" w:sz="4" w:space="0" w:color="000000"/>
              <w:right w:val="single" w:sz="4" w:space="0" w:color="000000"/>
            </w:tcBorders>
            <w:vAlign w:val="center"/>
          </w:tcPr>
          <w:p w14:paraId="01455560"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5BE8E225"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388DF9"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DON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4AB30F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681833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5</w:t>
            </w:r>
          </w:p>
        </w:tc>
        <w:tc>
          <w:tcPr>
            <w:tcW w:w="864" w:type="dxa"/>
            <w:tcBorders>
              <w:top w:val="single" w:sz="4" w:space="0" w:color="000000"/>
              <w:left w:val="single" w:sz="4" w:space="0" w:color="000000"/>
              <w:bottom w:val="single" w:sz="4" w:space="0" w:color="000000"/>
              <w:right w:val="single" w:sz="4" w:space="0" w:color="000000"/>
            </w:tcBorders>
            <w:vAlign w:val="bottom"/>
          </w:tcPr>
          <w:p w14:paraId="0192A90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5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26B03D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09</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E7E9BC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81</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A2B1CD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84</w:t>
            </w:r>
          </w:p>
        </w:tc>
        <w:tc>
          <w:tcPr>
            <w:tcW w:w="885" w:type="dxa"/>
            <w:tcBorders>
              <w:top w:val="single" w:sz="4" w:space="0" w:color="000000"/>
              <w:left w:val="single" w:sz="4" w:space="0" w:color="000000"/>
              <w:bottom w:val="single" w:sz="4" w:space="0" w:color="000000"/>
              <w:right w:val="single" w:sz="4" w:space="0" w:color="000000"/>
            </w:tcBorders>
            <w:vAlign w:val="bottom"/>
          </w:tcPr>
          <w:p w14:paraId="52FE9ED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02</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D1FF75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3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E61AE8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50</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709781" w14:textId="77777777" w:rsidR="00DF7A07" w:rsidRPr="007B331C" w:rsidRDefault="00DF7A07" w:rsidP="00DF7A07">
            <w:pPr>
              <w:spacing w:before="0" w:after="0"/>
              <w:jc w:val="center"/>
              <w:rPr>
                <w:rFonts w:ascii="Arial Narrow" w:hAnsi="Arial Narrow" w:cs="Arial"/>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710762" w14:textId="77777777" w:rsidR="00DF7A07" w:rsidRPr="007B331C" w:rsidRDefault="00DF7A07" w:rsidP="00DF7A07">
            <w:pPr>
              <w:spacing w:before="0" w:after="0"/>
              <w:jc w:val="center"/>
              <w:rPr>
                <w:rFonts w:ascii="Arial Narrow" w:hAnsi="Arial Narrow" w:cs="Arial"/>
                <w:sz w:val="14"/>
                <w:szCs w:val="14"/>
              </w:rPr>
            </w:pPr>
          </w:p>
        </w:tc>
      </w:tr>
      <w:tr w:rsidR="00DF7A07" w14:paraId="6595E26E" w14:textId="77777777" w:rsidTr="007B331C">
        <w:trPr>
          <w:trHeight w:hRule="exact" w:val="227"/>
          <w:jc w:val="center"/>
        </w:trPr>
        <w:tc>
          <w:tcPr>
            <w:tcW w:w="846" w:type="dxa"/>
            <w:vMerge/>
            <w:tcBorders>
              <w:left w:val="single" w:sz="4" w:space="0" w:color="000000"/>
              <w:right w:val="single" w:sz="4" w:space="0" w:color="000000"/>
            </w:tcBorders>
            <w:vAlign w:val="center"/>
          </w:tcPr>
          <w:p w14:paraId="07843C98"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771555D4"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8A9237"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PN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4718068C"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FBFF608"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0</w:t>
            </w:r>
          </w:p>
        </w:tc>
        <w:tc>
          <w:tcPr>
            <w:tcW w:w="864" w:type="dxa"/>
            <w:tcBorders>
              <w:top w:val="single" w:sz="4" w:space="0" w:color="000000"/>
              <w:left w:val="single" w:sz="4" w:space="0" w:color="000000"/>
              <w:bottom w:val="single" w:sz="4" w:space="0" w:color="000000"/>
              <w:right w:val="single" w:sz="4" w:space="0" w:color="000000"/>
            </w:tcBorders>
            <w:vAlign w:val="bottom"/>
          </w:tcPr>
          <w:p w14:paraId="024E948F"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3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BA5EAF9"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32</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7340EB4"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324DB5E"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0</w:t>
            </w:r>
          </w:p>
        </w:tc>
        <w:tc>
          <w:tcPr>
            <w:tcW w:w="885" w:type="dxa"/>
            <w:tcBorders>
              <w:top w:val="single" w:sz="4" w:space="0" w:color="000000"/>
              <w:left w:val="single" w:sz="4" w:space="0" w:color="000000"/>
              <w:bottom w:val="single" w:sz="4" w:space="0" w:color="000000"/>
              <w:right w:val="single" w:sz="4" w:space="0" w:color="000000"/>
            </w:tcBorders>
            <w:vAlign w:val="bottom"/>
          </w:tcPr>
          <w:p w14:paraId="28008608"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7</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722B56D"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59</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996EC3E"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12</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F1D19A" w14:textId="77777777" w:rsidR="00DF7A07" w:rsidRPr="007B331C" w:rsidRDefault="00DF7A07" w:rsidP="00DF7A07">
            <w:pPr>
              <w:spacing w:before="0" w:after="0"/>
              <w:jc w:val="center"/>
              <w:rPr>
                <w:rFonts w:ascii="Arial Narrow" w:hAnsi="Arial Narrow" w:cs="Arial"/>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02DAF0" w14:textId="77777777" w:rsidR="00DF7A07" w:rsidRPr="007B331C" w:rsidRDefault="00DF7A07" w:rsidP="00DF7A07">
            <w:pPr>
              <w:spacing w:before="0" w:after="0"/>
              <w:jc w:val="center"/>
              <w:rPr>
                <w:rFonts w:ascii="Arial Narrow" w:hAnsi="Arial Narrow" w:cs="Arial"/>
                <w:sz w:val="14"/>
                <w:szCs w:val="14"/>
              </w:rPr>
            </w:pPr>
          </w:p>
        </w:tc>
      </w:tr>
      <w:tr w:rsidR="00DF7A07" w14:paraId="5FB8408B" w14:textId="77777777" w:rsidTr="007B331C">
        <w:trPr>
          <w:trHeight w:hRule="exact" w:val="227"/>
          <w:jc w:val="center"/>
        </w:trPr>
        <w:tc>
          <w:tcPr>
            <w:tcW w:w="846" w:type="dxa"/>
            <w:vMerge/>
            <w:tcBorders>
              <w:left w:val="single" w:sz="4" w:space="0" w:color="000000"/>
              <w:right w:val="single" w:sz="4" w:space="0" w:color="000000"/>
            </w:tcBorders>
            <w:vAlign w:val="center"/>
          </w:tcPr>
          <w:p w14:paraId="421C8D79"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5C6C3565"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4946BF"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TP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1C2BEC2C"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C102535"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4</w:t>
            </w:r>
          </w:p>
        </w:tc>
        <w:tc>
          <w:tcPr>
            <w:tcW w:w="864" w:type="dxa"/>
            <w:tcBorders>
              <w:top w:val="single" w:sz="4" w:space="0" w:color="000000"/>
              <w:left w:val="single" w:sz="4" w:space="0" w:color="000000"/>
              <w:bottom w:val="single" w:sz="4" w:space="0" w:color="000000"/>
              <w:right w:val="single" w:sz="4" w:space="0" w:color="000000"/>
            </w:tcBorders>
            <w:vAlign w:val="bottom"/>
          </w:tcPr>
          <w:p w14:paraId="72703832"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9</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628BD1D"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9</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3EBF18D"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5</w:t>
            </w:r>
          </w:p>
        </w:tc>
        <w:tc>
          <w:tcPr>
            <w:tcW w:w="861"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D9E9D44"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7</w:t>
            </w:r>
          </w:p>
        </w:tc>
        <w:tc>
          <w:tcPr>
            <w:tcW w:w="88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9041B0A"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8</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D8E003B"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BABE114"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4</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E689AB" w14:textId="77777777" w:rsidR="00DF7A07" w:rsidRPr="007B331C" w:rsidRDefault="00DF7A07" w:rsidP="00DF7A07">
            <w:pPr>
              <w:spacing w:before="0" w:after="0"/>
              <w:jc w:val="center"/>
              <w:rPr>
                <w:rFonts w:ascii="Arial Narrow" w:hAnsi="Arial Narrow" w:cs="Arial"/>
                <w:sz w:val="14"/>
                <w:szCs w:val="14"/>
                <w:vertAlign w:val="superscript"/>
              </w:rPr>
            </w:pPr>
            <w:r w:rsidRPr="007B331C">
              <w:rPr>
                <w:rFonts w:ascii="Arial Narrow" w:hAnsi="Arial Narrow" w:cs="Arial"/>
                <w:sz w:val="14"/>
                <w:szCs w:val="14"/>
              </w:rPr>
              <w:t>20</w:t>
            </w:r>
            <w:r w:rsidRPr="007B331C">
              <w:rPr>
                <w:rFonts w:ascii="Arial Narrow" w:hAnsi="Arial Narrow" w:cs="Arial"/>
                <w:sz w:val="14"/>
                <w:szCs w:val="14"/>
                <w:vertAlign w:val="superscript"/>
              </w:rPr>
              <w:t>th</w:t>
            </w:r>
            <w:r w:rsidRPr="007B331C">
              <w:rPr>
                <w:rFonts w:ascii="Arial Narrow" w:hAnsi="Arial Narrow" w:cs="Arial"/>
                <w:sz w:val="14"/>
                <w:szCs w:val="14"/>
              </w:rPr>
              <w:t>-50</w:t>
            </w:r>
            <w:r w:rsidRPr="007B331C">
              <w:rPr>
                <w:rFonts w:ascii="Arial Narrow" w:hAnsi="Arial Narrow" w:cs="Arial"/>
                <w:sz w:val="14"/>
                <w:szCs w:val="14"/>
                <w:vertAlign w:val="superscript"/>
              </w:rPr>
              <w:t>th</w:t>
            </w:r>
            <w:r w:rsidRPr="007B331C">
              <w:rPr>
                <w:rFonts w:ascii="Arial Narrow" w:hAnsi="Arial Narrow" w:cs="Arial"/>
                <w:sz w:val="14"/>
                <w:szCs w:val="14"/>
              </w:rPr>
              <w:t>-80</w:t>
            </w:r>
            <w:r w:rsidRPr="007B331C">
              <w:rPr>
                <w:rFonts w:ascii="Arial Narrow" w:hAnsi="Arial Narrow" w:cs="Arial"/>
                <w:sz w:val="14"/>
                <w:szCs w:val="14"/>
                <w:vertAlign w:val="superscript"/>
              </w:rPr>
              <w:t>th</w:t>
            </w:r>
          </w:p>
          <w:p w14:paraId="763C30F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IMP)</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2EAD3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eastAsiaTheme="minorHAnsi" w:hAnsi="Arial Narrow" w:cs="Arial"/>
                <w:sz w:val="14"/>
                <w:szCs w:val="14"/>
                <w:lang w:val="en-AU"/>
              </w:rPr>
              <w:t>11–17–26</w:t>
            </w:r>
          </w:p>
        </w:tc>
      </w:tr>
      <w:tr w:rsidR="00DF7A07" w14:paraId="5ABF96E3" w14:textId="77777777" w:rsidTr="007B331C">
        <w:trPr>
          <w:trHeight w:hRule="exact" w:val="227"/>
          <w:jc w:val="center"/>
        </w:trPr>
        <w:tc>
          <w:tcPr>
            <w:tcW w:w="846" w:type="dxa"/>
            <w:vMerge/>
            <w:tcBorders>
              <w:left w:val="single" w:sz="4" w:space="0" w:color="000000"/>
              <w:right w:val="single" w:sz="4" w:space="0" w:color="000000"/>
            </w:tcBorders>
            <w:vAlign w:val="center"/>
          </w:tcPr>
          <w:p w14:paraId="3A90F06F"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6564A74A"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72C156" w14:textId="4E53255B" w:rsidR="00DF7A07" w:rsidRPr="007B331C" w:rsidRDefault="00DB1350" w:rsidP="00DF7A07">
            <w:pPr>
              <w:spacing w:before="0" w:after="0"/>
              <w:ind w:left="20" w:right="20"/>
              <w:rPr>
                <w:rFonts w:ascii="Arial Narrow" w:hAnsi="Arial Narrow" w:cs="Arial"/>
                <w:color w:val="000000"/>
                <w:sz w:val="14"/>
                <w:szCs w:val="14"/>
              </w:rPr>
            </w:pPr>
            <w:r>
              <w:rPr>
                <w:rFonts w:ascii="Arial Narrow" w:hAnsi="Arial Narrow" w:cs="Arial"/>
                <w:color w:val="000000"/>
                <w:sz w:val="14"/>
                <w:szCs w:val="14"/>
              </w:rPr>
              <w:t>PO4</w:t>
            </w:r>
            <w:r w:rsidR="00DF7A07" w:rsidRPr="007B331C">
              <w:rPr>
                <w:rFonts w:ascii="Arial Narrow" w:hAnsi="Arial Narrow" w:cs="Arial"/>
                <w:color w:val="000000"/>
                <w:sz w:val="14"/>
                <w:szCs w:val="14"/>
              </w:rPr>
              <w:t xml:space="preserve"> (</w:t>
            </w:r>
            <w:r w:rsidR="00DF7A07" w:rsidRPr="007B331C">
              <w:rPr>
                <w:rFonts w:ascii="Arial Narrow" w:eastAsia="Helvetica" w:hAnsi="Arial Narrow" w:cs="Arial"/>
                <w:color w:val="000000"/>
                <w:sz w:val="14"/>
                <w:szCs w:val="14"/>
              </w:rPr>
              <w:t>µgL</w:t>
            </w:r>
            <w:r w:rsidR="00DF7A07" w:rsidRPr="007B331C">
              <w:rPr>
                <w:rFonts w:ascii="Cambria Math" w:eastAsia="Helvetica" w:hAnsi="Cambria Math" w:cs="Cambria Math"/>
                <w:color w:val="000000"/>
                <w:sz w:val="14"/>
                <w:szCs w:val="14"/>
              </w:rPr>
              <w:t>⁻</w:t>
            </w:r>
            <w:r w:rsidR="00DF7A07"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0A6FD8F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FE30B3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4433140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693331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81CEE0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8E52EC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85" w:type="dxa"/>
            <w:tcBorders>
              <w:top w:val="single" w:sz="4" w:space="0" w:color="000000"/>
              <w:left w:val="single" w:sz="4" w:space="0" w:color="000000"/>
              <w:bottom w:val="single" w:sz="4" w:space="0" w:color="000000"/>
              <w:right w:val="single" w:sz="4" w:space="0" w:color="000000"/>
            </w:tcBorders>
            <w:shd w:val="clear" w:color="auto" w:fill="FF0000"/>
            <w:vAlign w:val="bottom"/>
          </w:tcPr>
          <w:p w14:paraId="6B40822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4CCECC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4A552F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2DBEE9" w14:textId="49927ACF" w:rsidR="00DF7A07" w:rsidRPr="007B331C" w:rsidRDefault="00DF7A07" w:rsidP="007B331C">
            <w:pPr>
              <w:spacing w:before="0" w:after="0"/>
              <w:jc w:val="center"/>
              <w:rPr>
                <w:rFonts w:ascii="Arial Narrow" w:hAnsi="Arial Narrow" w:cs="Arial"/>
                <w:sz w:val="14"/>
                <w:szCs w:val="14"/>
              </w:rPr>
            </w:pPr>
            <w:r w:rsidRPr="007B331C">
              <w:rPr>
                <w:rFonts w:ascii="Arial Narrow" w:hAnsi="Arial Narrow" w:cs="Arial"/>
                <w:sz w:val="14"/>
                <w:szCs w:val="14"/>
              </w:rPr>
              <w:t>20</w:t>
            </w:r>
            <w:r w:rsidRPr="007B331C">
              <w:rPr>
                <w:rFonts w:ascii="Arial Narrow" w:hAnsi="Arial Narrow" w:cs="Arial"/>
                <w:sz w:val="14"/>
                <w:szCs w:val="14"/>
                <w:vertAlign w:val="superscript"/>
              </w:rPr>
              <w:t>th</w:t>
            </w:r>
            <w:r w:rsidRPr="007B331C">
              <w:rPr>
                <w:rFonts w:ascii="Arial Narrow" w:hAnsi="Arial Narrow" w:cs="Arial"/>
                <w:sz w:val="14"/>
                <w:szCs w:val="14"/>
              </w:rPr>
              <w:t>-50</w:t>
            </w:r>
            <w:r w:rsidRPr="007B331C">
              <w:rPr>
                <w:rFonts w:ascii="Arial Narrow" w:hAnsi="Arial Narrow" w:cs="Arial"/>
                <w:sz w:val="14"/>
                <w:szCs w:val="14"/>
                <w:vertAlign w:val="superscript"/>
              </w:rPr>
              <w:t>th</w:t>
            </w:r>
            <w:r w:rsidRPr="007B331C">
              <w:rPr>
                <w:rFonts w:ascii="Arial Narrow" w:hAnsi="Arial Narrow" w:cs="Arial"/>
                <w:sz w:val="14"/>
                <w:szCs w:val="14"/>
              </w:rPr>
              <w:t>-80</w:t>
            </w:r>
            <w:r w:rsidRPr="007B331C">
              <w:rPr>
                <w:rFonts w:ascii="Arial Narrow" w:hAnsi="Arial Narrow" w:cs="Arial"/>
                <w:sz w:val="14"/>
                <w:szCs w:val="14"/>
                <w:vertAlign w:val="superscript"/>
              </w:rPr>
              <w:t>th</w:t>
            </w:r>
            <w:r w:rsidR="007B331C">
              <w:rPr>
                <w:rFonts w:ascii="Arial Narrow" w:hAnsi="Arial Narrow" w:cs="Arial"/>
                <w:sz w:val="14"/>
                <w:szCs w:val="14"/>
                <w:vertAlign w:val="superscript"/>
              </w:rPr>
              <w:t xml:space="preserve"> </w:t>
            </w:r>
            <w:r w:rsidRPr="007B331C">
              <w:rPr>
                <w:rFonts w:ascii="Arial Narrow" w:hAnsi="Arial Narrow" w:cs="Arial"/>
                <w:sz w:val="14"/>
                <w:szCs w:val="14"/>
              </w:rPr>
              <w:t>(IMP)</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01AFB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1-3</w:t>
            </w:r>
          </w:p>
        </w:tc>
      </w:tr>
      <w:tr w:rsidR="00DF7A07" w14:paraId="1810EBFA" w14:textId="77777777" w:rsidTr="007B331C">
        <w:trPr>
          <w:trHeight w:hRule="exact" w:val="227"/>
          <w:jc w:val="center"/>
        </w:trPr>
        <w:tc>
          <w:tcPr>
            <w:tcW w:w="846" w:type="dxa"/>
            <w:vMerge/>
            <w:tcBorders>
              <w:left w:val="single" w:sz="4" w:space="0" w:color="000000"/>
              <w:right w:val="single" w:sz="4" w:space="0" w:color="000000"/>
            </w:tcBorders>
            <w:vAlign w:val="center"/>
          </w:tcPr>
          <w:p w14:paraId="030C6945"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0E2F37A3"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762B34"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DOP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0464433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5730F8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7A26E47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9</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11774D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BE9F3D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93D08A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85" w:type="dxa"/>
            <w:tcBorders>
              <w:top w:val="single" w:sz="4" w:space="0" w:color="000000"/>
              <w:left w:val="single" w:sz="4" w:space="0" w:color="000000"/>
              <w:bottom w:val="single" w:sz="4" w:space="0" w:color="000000"/>
              <w:right w:val="single" w:sz="4" w:space="0" w:color="000000"/>
            </w:tcBorders>
            <w:vAlign w:val="bottom"/>
          </w:tcPr>
          <w:p w14:paraId="5581BE5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D6F067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6</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758B3D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F71AA4" w14:textId="77777777" w:rsidR="00DF7A07" w:rsidRPr="007B331C" w:rsidRDefault="00DF7A07" w:rsidP="00DF7A07">
            <w:pPr>
              <w:spacing w:before="0" w:after="0"/>
              <w:jc w:val="center"/>
              <w:rPr>
                <w:rFonts w:ascii="Arial Narrow" w:hAnsi="Arial Narrow" w:cs="Arial"/>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C5C485" w14:textId="77777777" w:rsidR="00DF7A07" w:rsidRPr="007B331C" w:rsidRDefault="00DF7A07" w:rsidP="00DF7A07">
            <w:pPr>
              <w:spacing w:before="0" w:after="0"/>
              <w:jc w:val="center"/>
              <w:rPr>
                <w:rFonts w:ascii="Arial Narrow" w:hAnsi="Arial Narrow" w:cs="Arial"/>
                <w:sz w:val="14"/>
                <w:szCs w:val="14"/>
              </w:rPr>
            </w:pPr>
          </w:p>
        </w:tc>
      </w:tr>
      <w:tr w:rsidR="00DF7A07" w14:paraId="78470398" w14:textId="77777777" w:rsidTr="007B331C">
        <w:trPr>
          <w:trHeight w:hRule="exact" w:val="227"/>
          <w:jc w:val="center"/>
        </w:trPr>
        <w:tc>
          <w:tcPr>
            <w:tcW w:w="846" w:type="dxa"/>
            <w:vMerge/>
            <w:tcBorders>
              <w:left w:val="single" w:sz="4" w:space="0" w:color="000000"/>
              <w:right w:val="single" w:sz="4" w:space="0" w:color="000000"/>
            </w:tcBorders>
            <w:vAlign w:val="center"/>
          </w:tcPr>
          <w:p w14:paraId="5C3983A3"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right w:val="single" w:sz="4" w:space="0" w:color="000000"/>
            </w:tcBorders>
            <w:vAlign w:val="center"/>
          </w:tcPr>
          <w:p w14:paraId="257BF40C"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4E3AD7"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PP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173412B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3BEAA5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w:t>
            </w:r>
          </w:p>
        </w:tc>
        <w:tc>
          <w:tcPr>
            <w:tcW w:w="864" w:type="dxa"/>
            <w:tcBorders>
              <w:top w:val="single" w:sz="4" w:space="0" w:color="000000"/>
              <w:left w:val="single" w:sz="4" w:space="0" w:color="000000"/>
              <w:bottom w:val="single" w:sz="4" w:space="0" w:color="000000"/>
              <w:right w:val="single" w:sz="4" w:space="0" w:color="000000"/>
            </w:tcBorders>
            <w:vAlign w:val="bottom"/>
          </w:tcPr>
          <w:p w14:paraId="04994D0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82CF0B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F1A866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7A2D78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w:t>
            </w:r>
          </w:p>
        </w:tc>
        <w:tc>
          <w:tcPr>
            <w:tcW w:w="885" w:type="dxa"/>
            <w:tcBorders>
              <w:top w:val="single" w:sz="4" w:space="0" w:color="000000"/>
              <w:left w:val="single" w:sz="4" w:space="0" w:color="000000"/>
              <w:bottom w:val="single" w:sz="4" w:space="0" w:color="000000"/>
              <w:right w:val="single" w:sz="4" w:space="0" w:color="000000"/>
            </w:tcBorders>
            <w:vAlign w:val="bottom"/>
          </w:tcPr>
          <w:p w14:paraId="3D34875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339720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DD7F9F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w:t>
            </w:r>
          </w:p>
        </w:tc>
        <w:tc>
          <w:tcPr>
            <w:tcW w:w="143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9E4664" w14:textId="77777777" w:rsidR="00DF7A07" w:rsidRPr="007B331C" w:rsidRDefault="00DF7A07" w:rsidP="00DF7A07">
            <w:pPr>
              <w:spacing w:before="0" w:after="0"/>
              <w:jc w:val="center"/>
              <w:rPr>
                <w:rFonts w:ascii="Arial Narrow" w:hAnsi="Arial Narrow" w:cs="Arial"/>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FF17F5" w14:textId="77777777" w:rsidR="00DF7A07" w:rsidRPr="007B331C" w:rsidRDefault="00DF7A07" w:rsidP="00DF7A07">
            <w:pPr>
              <w:spacing w:before="0" w:after="0"/>
              <w:jc w:val="center"/>
              <w:rPr>
                <w:rFonts w:ascii="Arial Narrow" w:hAnsi="Arial Narrow" w:cs="Arial"/>
                <w:sz w:val="14"/>
                <w:szCs w:val="14"/>
              </w:rPr>
            </w:pPr>
          </w:p>
        </w:tc>
      </w:tr>
      <w:tr w:rsidR="00DF7A07" w14:paraId="3638E6E4" w14:textId="77777777" w:rsidTr="007B331C">
        <w:trPr>
          <w:trHeight w:hRule="exact" w:val="227"/>
          <w:jc w:val="center"/>
        </w:trPr>
        <w:tc>
          <w:tcPr>
            <w:tcW w:w="846" w:type="dxa"/>
            <w:vMerge/>
            <w:tcBorders>
              <w:left w:val="single" w:sz="4" w:space="0" w:color="000000"/>
              <w:bottom w:val="single" w:sz="4" w:space="0" w:color="auto"/>
              <w:right w:val="single" w:sz="4" w:space="0" w:color="000000"/>
            </w:tcBorders>
            <w:vAlign w:val="center"/>
          </w:tcPr>
          <w:p w14:paraId="5761C625" w14:textId="77777777" w:rsidR="00DF7A07" w:rsidRDefault="00DF7A07" w:rsidP="00DF7A07">
            <w:pPr>
              <w:spacing w:before="0" w:after="0"/>
              <w:jc w:val="left"/>
              <w:rPr>
                <w:rFonts w:ascii="Arial Narrow" w:hAnsi="Arial Narrow"/>
                <w:sz w:val="14"/>
                <w:szCs w:val="14"/>
              </w:rPr>
            </w:pPr>
          </w:p>
        </w:tc>
        <w:tc>
          <w:tcPr>
            <w:tcW w:w="850" w:type="dxa"/>
            <w:vMerge/>
            <w:tcBorders>
              <w:left w:val="single" w:sz="4" w:space="0" w:color="000000"/>
              <w:bottom w:val="single" w:sz="4" w:space="0" w:color="auto"/>
              <w:right w:val="single" w:sz="4" w:space="0" w:color="000000"/>
            </w:tcBorders>
            <w:vAlign w:val="center"/>
          </w:tcPr>
          <w:p w14:paraId="5CFB50E2" w14:textId="77777777" w:rsidR="00DF7A07" w:rsidRDefault="00DF7A07" w:rsidP="00DF7A07">
            <w:pPr>
              <w:spacing w:before="0" w:after="0"/>
              <w:jc w:val="left"/>
              <w:rPr>
                <w:rFonts w:ascii="Arial Narrow" w:hAnsi="Arial Narrow"/>
                <w:sz w:val="14"/>
                <w:szCs w:val="14"/>
              </w:rPr>
            </w:pPr>
          </w:p>
        </w:tc>
        <w:tc>
          <w:tcPr>
            <w:tcW w:w="851" w:type="dxa"/>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305AC6F8" w14:textId="77777777" w:rsidR="00DF7A07" w:rsidRPr="007B331C" w:rsidRDefault="00DF7A07" w:rsidP="00DF7A07">
            <w:pPr>
              <w:spacing w:before="0" w:after="0"/>
              <w:ind w:left="20" w:right="20"/>
              <w:rPr>
                <w:rFonts w:ascii="Arial Narrow" w:hAnsi="Arial Narrow" w:cs="Arial"/>
                <w:color w:val="000000"/>
                <w:sz w:val="14"/>
                <w:szCs w:val="14"/>
              </w:rPr>
            </w:pPr>
            <w:r w:rsidRPr="007B331C">
              <w:rPr>
                <w:rFonts w:ascii="Arial Narrow" w:hAnsi="Arial Narrow" w:cs="Arial"/>
                <w:color w:val="000000"/>
                <w:sz w:val="14"/>
                <w:szCs w:val="14"/>
              </w:rPr>
              <w:t>Chla (</w:t>
            </w:r>
            <w:r w:rsidRPr="007B331C">
              <w:rPr>
                <w:rFonts w:ascii="Arial Narrow" w:eastAsia="Helvetica" w:hAnsi="Arial Narrow" w:cs="Arial"/>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Arial"/>
                <w:color w:val="000000"/>
                <w:sz w:val="14"/>
                <w:szCs w:val="14"/>
              </w:rPr>
              <w:t>¹)</w:t>
            </w:r>
          </w:p>
        </w:tc>
        <w:tc>
          <w:tcPr>
            <w:tcW w:w="425" w:type="dxa"/>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bottom"/>
          </w:tcPr>
          <w:p w14:paraId="258FDBE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7</w:t>
            </w:r>
          </w:p>
        </w:tc>
        <w:tc>
          <w:tcPr>
            <w:tcW w:w="864" w:type="dxa"/>
            <w:tcBorders>
              <w:top w:val="single" w:sz="4" w:space="0" w:color="000000"/>
              <w:left w:val="single" w:sz="4" w:space="0" w:color="000000"/>
              <w:bottom w:val="single" w:sz="4" w:space="0" w:color="auto"/>
              <w:right w:val="single" w:sz="4" w:space="0" w:color="000000"/>
            </w:tcBorders>
            <w:shd w:val="clear" w:color="auto" w:fill="FFFFFF"/>
            <w:vAlign w:val="bottom"/>
          </w:tcPr>
          <w:p w14:paraId="1AF4158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1</w:t>
            </w:r>
          </w:p>
        </w:tc>
        <w:tc>
          <w:tcPr>
            <w:tcW w:w="864" w:type="dxa"/>
            <w:tcBorders>
              <w:top w:val="single" w:sz="4" w:space="0" w:color="000000"/>
              <w:left w:val="single" w:sz="4" w:space="0" w:color="000000"/>
              <w:bottom w:val="single" w:sz="4" w:space="0" w:color="auto"/>
              <w:right w:val="single" w:sz="4" w:space="0" w:color="000000"/>
            </w:tcBorders>
            <w:vAlign w:val="bottom"/>
          </w:tcPr>
          <w:p w14:paraId="20EA58A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6</w:t>
            </w:r>
          </w:p>
        </w:tc>
        <w:tc>
          <w:tcPr>
            <w:tcW w:w="864" w:type="dxa"/>
            <w:tcBorders>
              <w:top w:val="single" w:sz="4" w:space="0" w:color="000000"/>
              <w:left w:val="single" w:sz="4" w:space="0" w:color="000000"/>
              <w:bottom w:val="single" w:sz="4" w:space="0" w:color="auto"/>
              <w:right w:val="single" w:sz="4" w:space="0" w:color="000000"/>
            </w:tcBorders>
            <w:tcMar>
              <w:top w:w="20" w:type="dxa"/>
              <w:left w:w="20" w:type="dxa"/>
              <w:bottom w:w="20" w:type="dxa"/>
              <w:right w:w="20" w:type="dxa"/>
            </w:tcMar>
            <w:vAlign w:val="bottom"/>
          </w:tcPr>
          <w:p w14:paraId="595891A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7</w:t>
            </w:r>
          </w:p>
        </w:tc>
        <w:tc>
          <w:tcPr>
            <w:tcW w:w="846" w:type="dxa"/>
            <w:tcBorders>
              <w:top w:val="single" w:sz="4" w:space="0" w:color="000000"/>
              <w:left w:val="single" w:sz="4" w:space="0" w:color="000000"/>
              <w:bottom w:val="single" w:sz="4" w:space="0" w:color="auto"/>
              <w:right w:val="single" w:sz="4" w:space="0" w:color="000000"/>
            </w:tcBorders>
            <w:tcMar>
              <w:top w:w="20" w:type="dxa"/>
              <w:left w:w="20" w:type="dxa"/>
              <w:bottom w:w="20" w:type="dxa"/>
              <w:right w:w="20" w:type="dxa"/>
            </w:tcMar>
            <w:vAlign w:val="bottom"/>
          </w:tcPr>
          <w:p w14:paraId="35D8A55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2</w:t>
            </w:r>
          </w:p>
        </w:tc>
        <w:tc>
          <w:tcPr>
            <w:tcW w:w="861" w:type="dxa"/>
            <w:tcBorders>
              <w:top w:val="single" w:sz="4" w:space="0" w:color="000000"/>
              <w:left w:val="single" w:sz="4" w:space="0" w:color="000000"/>
              <w:bottom w:val="single" w:sz="4" w:space="0" w:color="auto"/>
              <w:right w:val="single" w:sz="4" w:space="0" w:color="000000"/>
            </w:tcBorders>
            <w:tcMar>
              <w:top w:w="20" w:type="dxa"/>
              <w:left w:w="20" w:type="dxa"/>
              <w:bottom w:w="20" w:type="dxa"/>
              <w:right w:w="20" w:type="dxa"/>
            </w:tcMar>
            <w:vAlign w:val="bottom"/>
          </w:tcPr>
          <w:p w14:paraId="534B9CC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5</w:t>
            </w:r>
          </w:p>
        </w:tc>
        <w:tc>
          <w:tcPr>
            <w:tcW w:w="885" w:type="dxa"/>
            <w:tcBorders>
              <w:top w:val="single" w:sz="4" w:space="0" w:color="000000"/>
              <w:left w:val="single" w:sz="4" w:space="0" w:color="000000"/>
              <w:bottom w:val="single" w:sz="4" w:space="0" w:color="auto"/>
              <w:right w:val="single" w:sz="4" w:space="0" w:color="000000"/>
            </w:tcBorders>
            <w:vAlign w:val="bottom"/>
          </w:tcPr>
          <w:p w14:paraId="16CA2B2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7</w:t>
            </w:r>
          </w:p>
        </w:tc>
        <w:tc>
          <w:tcPr>
            <w:tcW w:w="885" w:type="dxa"/>
            <w:tcBorders>
              <w:top w:val="single" w:sz="4" w:space="0" w:color="000000"/>
              <w:left w:val="single" w:sz="4" w:space="0" w:color="000000"/>
              <w:bottom w:val="single" w:sz="4" w:space="0" w:color="auto"/>
              <w:right w:val="single" w:sz="4" w:space="0" w:color="000000"/>
            </w:tcBorders>
            <w:tcMar>
              <w:top w:w="20" w:type="dxa"/>
              <w:left w:w="20" w:type="dxa"/>
              <w:bottom w:w="20" w:type="dxa"/>
              <w:right w:w="20" w:type="dxa"/>
            </w:tcMar>
            <w:vAlign w:val="bottom"/>
          </w:tcPr>
          <w:p w14:paraId="64E72F9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9</w:t>
            </w:r>
          </w:p>
        </w:tc>
        <w:tc>
          <w:tcPr>
            <w:tcW w:w="864" w:type="dxa"/>
            <w:tcBorders>
              <w:top w:val="single" w:sz="4" w:space="0" w:color="000000"/>
              <w:left w:val="single" w:sz="4" w:space="0" w:color="000000"/>
              <w:bottom w:val="single" w:sz="4" w:space="0" w:color="auto"/>
              <w:right w:val="single" w:sz="4" w:space="0" w:color="000000"/>
            </w:tcBorders>
            <w:tcMar>
              <w:top w:w="20" w:type="dxa"/>
              <w:left w:w="20" w:type="dxa"/>
              <w:bottom w:w="20" w:type="dxa"/>
              <w:right w:w="20" w:type="dxa"/>
            </w:tcMar>
            <w:vAlign w:val="bottom"/>
          </w:tcPr>
          <w:p w14:paraId="141AAB2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5</w:t>
            </w:r>
          </w:p>
        </w:tc>
        <w:tc>
          <w:tcPr>
            <w:tcW w:w="1430" w:type="dxa"/>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5E258A9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Median</w:t>
            </w:r>
          </w:p>
          <w:p w14:paraId="61432B0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IMP</w:t>
            </w:r>
          </w:p>
        </w:tc>
        <w:tc>
          <w:tcPr>
            <w:tcW w:w="851" w:type="dxa"/>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68D7B49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9</w:t>
            </w:r>
          </w:p>
        </w:tc>
      </w:tr>
      <w:tr w:rsidR="007B331C" w14:paraId="2117EF08" w14:textId="77777777" w:rsidTr="007B331C">
        <w:trPr>
          <w:trHeight w:hRule="exact" w:val="227"/>
          <w:jc w:val="center"/>
        </w:trPr>
        <w:tc>
          <w:tcPr>
            <w:tcW w:w="12186" w:type="dxa"/>
            <w:gridSpan w:val="14"/>
            <w:tcBorders>
              <w:top w:val="single" w:sz="4" w:space="0" w:color="auto"/>
            </w:tcBorders>
            <w:vAlign w:val="center"/>
          </w:tcPr>
          <w:p w14:paraId="0E52FF47" w14:textId="29019D02" w:rsidR="007B331C" w:rsidRPr="007B331C" w:rsidRDefault="007B331C" w:rsidP="007B331C">
            <w:pPr>
              <w:spacing w:before="0" w:after="0"/>
              <w:jc w:val="left"/>
              <w:rPr>
                <w:rFonts w:ascii="Arial Narrow" w:hAnsi="Arial Narrow" w:cs="Arial"/>
                <w:sz w:val="14"/>
                <w:szCs w:val="14"/>
              </w:rPr>
            </w:pPr>
            <w:r w:rsidRPr="007B331C">
              <w:rPr>
                <w:rFonts w:ascii="Arial Narrow" w:hAnsi="Arial Narrow"/>
                <w:sz w:val="14"/>
                <w:szCs w:val="14"/>
                <w:vertAlign w:val="superscript"/>
              </w:rPr>
              <w:t>1</w:t>
            </w:r>
            <w:r w:rsidRPr="00BF74C8">
              <w:rPr>
                <w:sz w:val="14"/>
                <w:szCs w:val="14"/>
                <w:lang w:val="en-US"/>
              </w:rPr>
              <w:t xml:space="preserve"> Secchi depth in enclosed coastal zone &gt; water depth </w:t>
            </w:r>
            <w:r>
              <w:rPr>
                <w:sz w:val="14"/>
                <w:szCs w:val="14"/>
                <w:lang w:val="en-US"/>
              </w:rPr>
              <w:t xml:space="preserve">(around 3m) </w:t>
            </w:r>
            <w:r w:rsidRPr="00BF74C8">
              <w:rPr>
                <w:sz w:val="14"/>
                <w:szCs w:val="14"/>
                <w:lang w:val="en-US"/>
              </w:rPr>
              <w:t xml:space="preserve">at </w:t>
            </w:r>
            <w:r>
              <w:rPr>
                <w:sz w:val="14"/>
                <w:szCs w:val="14"/>
                <w:lang w:val="en-US"/>
              </w:rPr>
              <w:t xml:space="preserve">most </w:t>
            </w:r>
            <w:r w:rsidRPr="00BF74C8">
              <w:rPr>
                <w:sz w:val="14"/>
                <w:szCs w:val="14"/>
                <w:lang w:val="en-US"/>
              </w:rPr>
              <w:t>AE sample locations</w:t>
            </w:r>
            <w:r>
              <w:rPr>
                <w:sz w:val="14"/>
                <w:szCs w:val="14"/>
                <w:lang w:val="en-US"/>
              </w:rPr>
              <w:t xml:space="preserve"> therefore statistics could not be calculated</w:t>
            </w:r>
          </w:p>
        </w:tc>
      </w:tr>
    </w:tbl>
    <w:p w14:paraId="3FFE9C55" w14:textId="30FD7F37" w:rsidR="00DF7A07" w:rsidRPr="00BF74C8" w:rsidRDefault="00DF7A07" w:rsidP="007B331C">
      <w:pPr>
        <w:pStyle w:val="ListParagraph"/>
        <w:rPr>
          <w:sz w:val="14"/>
          <w:szCs w:val="14"/>
          <w:lang w:val="en-US"/>
        </w:rPr>
      </w:pPr>
    </w:p>
    <w:p w14:paraId="25C04B1D" w14:textId="77777777" w:rsidR="00DF7A07" w:rsidRDefault="00DF7A07" w:rsidP="00DF7A07">
      <w:pPr>
        <w:rPr>
          <w:lang w:val="en-US"/>
        </w:rPr>
      </w:pPr>
    </w:p>
    <w:tbl>
      <w:tblPr>
        <w:tblW w:w="13320" w:type="dxa"/>
        <w:jc w:val="center"/>
        <w:tblLayout w:type="fixed"/>
        <w:tblLook w:val="04A0" w:firstRow="1" w:lastRow="0" w:firstColumn="1" w:lastColumn="0" w:noHBand="0" w:noVBand="1"/>
      </w:tblPr>
      <w:tblGrid>
        <w:gridCol w:w="721"/>
        <w:gridCol w:w="865"/>
        <w:gridCol w:w="865"/>
        <w:gridCol w:w="432"/>
        <w:gridCol w:w="864"/>
        <w:gridCol w:w="864"/>
        <w:gridCol w:w="848"/>
        <w:gridCol w:w="16"/>
        <w:gridCol w:w="830"/>
        <w:gridCol w:w="16"/>
        <w:gridCol w:w="845"/>
        <w:gridCol w:w="16"/>
        <w:gridCol w:w="869"/>
        <w:gridCol w:w="16"/>
        <w:gridCol w:w="869"/>
        <w:gridCol w:w="16"/>
        <w:gridCol w:w="848"/>
        <w:gridCol w:w="16"/>
        <w:gridCol w:w="952"/>
        <w:gridCol w:w="851"/>
        <w:gridCol w:w="850"/>
        <w:gridCol w:w="851"/>
      </w:tblGrid>
      <w:tr w:rsidR="00DF7A07" w14:paraId="09211B1A" w14:textId="77777777" w:rsidTr="007B331C">
        <w:trPr>
          <w:tblHeader/>
          <w:jc w:val="center"/>
        </w:trPr>
        <w:tc>
          <w:tcPr>
            <w:tcW w:w="13320" w:type="dxa"/>
            <w:gridSpan w:val="2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5D0E5008" w14:textId="77777777" w:rsidR="00DF7A07" w:rsidRDefault="00DF7A07" w:rsidP="00DF7A07">
            <w:pPr>
              <w:spacing w:before="0" w:after="0"/>
              <w:ind w:left="20" w:right="20"/>
              <w:jc w:val="center"/>
              <w:rPr>
                <w:rFonts w:ascii="Arial Narrow" w:hAnsi="Arial Narrow" w:cs="Arial Narrow Bold"/>
                <w:color w:val="000000"/>
                <w:sz w:val="14"/>
              </w:rPr>
            </w:pPr>
            <w:r>
              <w:rPr>
                <w:rFonts w:cs="Arial"/>
                <w:color w:val="000000"/>
                <w:szCs w:val="22"/>
              </w:rPr>
              <w:t>OPEN</w:t>
            </w:r>
            <w:r w:rsidRPr="00BD4721">
              <w:rPr>
                <w:rFonts w:cs="Arial"/>
                <w:color w:val="000000"/>
                <w:szCs w:val="22"/>
              </w:rPr>
              <w:t xml:space="preserve"> COASTAL ZONE ANNUAL (WET AND DRY SEASON COMBINED) 2017</w:t>
            </w:r>
            <w:r>
              <w:rPr>
                <w:rFonts w:cs="Arial"/>
                <w:color w:val="000000"/>
                <w:szCs w:val="22"/>
              </w:rPr>
              <w:t xml:space="preserve"> </w:t>
            </w:r>
            <w:r w:rsidRPr="00BD4721">
              <w:rPr>
                <w:rFonts w:cs="Arial"/>
                <w:color w:val="000000"/>
                <w:szCs w:val="22"/>
              </w:rPr>
              <w:t>- 2018</w:t>
            </w:r>
          </w:p>
        </w:tc>
      </w:tr>
      <w:tr w:rsidR="00DF7A07" w14:paraId="56FE9258" w14:textId="77777777" w:rsidTr="007B331C">
        <w:trPr>
          <w:tblHeader/>
          <w:jc w:val="center"/>
        </w:trPr>
        <w:tc>
          <w:tcPr>
            <w:tcW w:w="721" w:type="dxa"/>
            <w:vMerge w:val="restart"/>
            <w:tcBorders>
              <w:top w:val="single" w:sz="4" w:space="0" w:color="000000"/>
              <w:left w:val="single" w:sz="4" w:space="0" w:color="000000"/>
              <w:right w:val="single" w:sz="4" w:space="0" w:color="000000"/>
            </w:tcBorders>
            <w:shd w:val="clear" w:color="auto" w:fill="BEBEBE"/>
            <w:tcMar>
              <w:top w:w="0" w:type="dxa"/>
              <w:left w:w="108" w:type="dxa"/>
              <w:bottom w:w="20" w:type="dxa"/>
              <w:right w:w="108" w:type="dxa"/>
            </w:tcMar>
            <w:vAlign w:val="center"/>
          </w:tcPr>
          <w:p w14:paraId="56195FE7" w14:textId="77777777" w:rsidR="00DF7A07" w:rsidRPr="00E204A2" w:rsidRDefault="00DF7A07" w:rsidP="00DF7A07">
            <w:pPr>
              <w:spacing w:before="0" w:after="0"/>
              <w:ind w:left="20" w:right="20"/>
              <w:rPr>
                <w:rFonts w:ascii="Arial Narrow" w:hAnsi="Arial Narrow" w:cs="Arial Narrow Bold"/>
                <w:color w:val="000000"/>
                <w:sz w:val="16"/>
                <w:szCs w:val="16"/>
              </w:rPr>
            </w:pPr>
          </w:p>
          <w:p w14:paraId="2681083F" w14:textId="77777777" w:rsidR="00DF7A07" w:rsidRPr="00E204A2" w:rsidRDefault="00DF7A07" w:rsidP="00DF7A07">
            <w:pPr>
              <w:spacing w:before="0" w:after="0"/>
              <w:ind w:left="20" w:right="20"/>
              <w:rPr>
                <w:rFonts w:ascii="Arial Narrow" w:hAnsi="Arial Narrow"/>
                <w:sz w:val="16"/>
                <w:szCs w:val="16"/>
              </w:rPr>
            </w:pPr>
            <w:r w:rsidRPr="00E204A2">
              <w:rPr>
                <w:rFonts w:ascii="Arial Narrow" w:hAnsi="Arial Narrow" w:cs="Arial Narrow Bold"/>
                <w:color w:val="000000"/>
                <w:sz w:val="16"/>
                <w:szCs w:val="16"/>
              </w:rPr>
              <w:t>Region/ Water body</w:t>
            </w:r>
          </w:p>
        </w:tc>
        <w:tc>
          <w:tcPr>
            <w:tcW w:w="865" w:type="dxa"/>
            <w:vMerge w:val="restart"/>
            <w:tcBorders>
              <w:top w:val="single" w:sz="4" w:space="0" w:color="000000"/>
              <w:left w:val="single" w:sz="4" w:space="0" w:color="000000"/>
              <w:right w:val="single" w:sz="4" w:space="0" w:color="000000"/>
            </w:tcBorders>
            <w:shd w:val="clear" w:color="auto" w:fill="BEBEBE"/>
            <w:tcMar>
              <w:top w:w="0" w:type="dxa"/>
              <w:left w:w="108" w:type="dxa"/>
              <w:bottom w:w="20" w:type="dxa"/>
              <w:right w:w="108" w:type="dxa"/>
            </w:tcMar>
            <w:vAlign w:val="center"/>
          </w:tcPr>
          <w:p w14:paraId="3F261EDF" w14:textId="77777777" w:rsidR="00DF7A07" w:rsidRPr="00E204A2" w:rsidRDefault="00DF7A07" w:rsidP="00DF7A07">
            <w:pPr>
              <w:spacing w:before="0" w:after="0"/>
              <w:ind w:left="20" w:right="20"/>
              <w:rPr>
                <w:rFonts w:ascii="Arial Narrow" w:hAnsi="Arial Narrow"/>
                <w:sz w:val="16"/>
                <w:szCs w:val="16"/>
              </w:rPr>
            </w:pPr>
            <w:r w:rsidRPr="00E204A2">
              <w:rPr>
                <w:rFonts w:ascii="Arial Narrow" w:hAnsi="Arial Narrow" w:cs="Arial Narrow Bold"/>
                <w:color w:val="000000"/>
                <w:sz w:val="16"/>
                <w:szCs w:val="16"/>
              </w:rPr>
              <w:t>Site</w:t>
            </w:r>
          </w:p>
        </w:tc>
        <w:tc>
          <w:tcPr>
            <w:tcW w:w="865" w:type="dxa"/>
            <w:vMerge w:val="restart"/>
            <w:tcBorders>
              <w:top w:val="single" w:sz="4" w:space="0" w:color="000000"/>
              <w:left w:val="single" w:sz="4" w:space="0" w:color="000000"/>
              <w:right w:val="single" w:sz="4" w:space="0" w:color="000000"/>
            </w:tcBorders>
            <w:shd w:val="clear" w:color="auto" w:fill="BEBEBE"/>
            <w:tcMar>
              <w:top w:w="0" w:type="dxa"/>
              <w:left w:w="108" w:type="dxa"/>
              <w:bottom w:w="20" w:type="dxa"/>
              <w:right w:w="108" w:type="dxa"/>
            </w:tcMar>
            <w:vAlign w:val="center"/>
          </w:tcPr>
          <w:p w14:paraId="347B1D84" w14:textId="77777777" w:rsidR="00DF7A07" w:rsidRPr="00E204A2" w:rsidRDefault="00DF7A07" w:rsidP="00DF7A07">
            <w:pPr>
              <w:spacing w:before="0" w:after="0"/>
              <w:ind w:left="20" w:right="20"/>
              <w:rPr>
                <w:rFonts w:ascii="Arial Narrow" w:hAnsi="Arial Narrow"/>
                <w:sz w:val="16"/>
                <w:szCs w:val="16"/>
              </w:rPr>
            </w:pPr>
            <w:r w:rsidRPr="00E204A2">
              <w:rPr>
                <w:rFonts w:ascii="Arial Narrow" w:hAnsi="Arial Narrow" w:cs="Arial Narrow Bold"/>
                <w:color w:val="000000"/>
                <w:sz w:val="16"/>
                <w:szCs w:val="16"/>
              </w:rPr>
              <w:t>Measure</w:t>
            </w:r>
          </w:p>
        </w:tc>
        <w:tc>
          <w:tcPr>
            <w:tcW w:w="432" w:type="dxa"/>
            <w:vMerge w:val="restart"/>
            <w:tcBorders>
              <w:top w:val="single" w:sz="4" w:space="0" w:color="000000"/>
              <w:left w:val="single" w:sz="4" w:space="0" w:color="000000"/>
              <w:right w:val="single" w:sz="4" w:space="0" w:color="000000"/>
            </w:tcBorders>
            <w:shd w:val="clear" w:color="auto" w:fill="BEBEBE"/>
            <w:tcMar>
              <w:top w:w="0" w:type="dxa"/>
              <w:left w:w="108" w:type="dxa"/>
              <w:bottom w:w="20" w:type="dxa"/>
              <w:right w:w="108" w:type="dxa"/>
            </w:tcMar>
            <w:vAlign w:val="center"/>
          </w:tcPr>
          <w:p w14:paraId="722815E2" w14:textId="77777777" w:rsidR="00DF7A07" w:rsidRPr="00E204A2" w:rsidRDefault="00DF7A07" w:rsidP="00DF7A07">
            <w:pPr>
              <w:spacing w:before="0" w:after="0"/>
              <w:ind w:left="20" w:right="20"/>
              <w:jc w:val="center"/>
              <w:rPr>
                <w:rFonts w:ascii="Arial Narrow" w:hAnsi="Arial Narrow"/>
                <w:sz w:val="16"/>
                <w:szCs w:val="16"/>
              </w:rPr>
            </w:pPr>
            <w:r w:rsidRPr="00E204A2">
              <w:rPr>
                <w:rFonts w:ascii="Arial Narrow" w:hAnsi="Arial Narrow" w:cs="Arial Narrow Bold"/>
                <w:color w:val="000000"/>
                <w:sz w:val="16"/>
                <w:szCs w:val="16"/>
              </w:rPr>
              <w:t>N</w:t>
            </w:r>
          </w:p>
        </w:tc>
        <w:tc>
          <w:tcPr>
            <w:tcW w:w="864" w:type="dxa"/>
            <w:vMerge w:val="restart"/>
            <w:tcBorders>
              <w:top w:val="single" w:sz="4" w:space="0" w:color="000000"/>
              <w:left w:val="single" w:sz="4" w:space="0" w:color="000000"/>
              <w:right w:val="single" w:sz="4" w:space="0" w:color="000000"/>
            </w:tcBorders>
            <w:shd w:val="clear" w:color="auto" w:fill="BEBEBE"/>
            <w:vAlign w:val="center"/>
          </w:tcPr>
          <w:p w14:paraId="06DC8381" w14:textId="77777777" w:rsidR="00DF7A07" w:rsidRPr="00E204A2" w:rsidRDefault="00DF7A07" w:rsidP="00DF7A07">
            <w:pPr>
              <w:spacing w:before="0" w:after="0"/>
              <w:ind w:right="20"/>
              <w:jc w:val="center"/>
              <w:rPr>
                <w:rFonts w:ascii="Arial Narrow" w:hAnsi="Arial Narrow" w:cs="Arial Narrow Bold"/>
                <w:color w:val="000000"/>
                <w:sz w:val="16"/>
                <w:szCs w:val="16"/>
              </w:rPr>
            </w:pPr>
            <w:r w:rsidRPr="00E204A2">
              <w:rPr>
                <w:rFonts w:ascii="Arial Narrow" w:hAnsi="Arial Narrow" w:cs="Arial Narrow Bold"/>
                <w:color w:val="000000"/>
                <w:sz w:val="16"/>
                <w:szCs w:val="16"/>
              </w:rPr>
              <w:t>Min</w:t>
            </w:r>
          </w:p>
        </w:tc>
        <w:tc>
          <w:tcPr>
            <w:tcW w:w="864" w:type="dxa"/>
            <w:vMerge w:val="restart"/>
            <w:tcBorders>
              <w:top w:val="single" w:sz="4" w:space="0" w:color="000000"/>
              <w:left w:val="single" w:sz="4" w:space="0" w:color="000000"/>
              <w:right w:val="single" w:sz="4" w:space="0" w:color="000000"/>
            </w:tcBorders>
            <w:shd w:val="clear" w:color="auto" w:fill="BFBFBF" w:themeFill="background1" w:themeFillShade="BF"/>
            <w:vAlign w:val="center"/>
          </w:tcPr>
          <w:p w14:paraId="54AD9DD7" w14:textId="77777777" w:rsidR="00DF7A07" w:rsidRPr="00E204A2" w:rsidRDefault="00DF7A07" w:rsidP="00DF7A07">
            <w:pPr>
              <w:spacing w:before="0" w:after="0"/>
              <w:ind w:left="20" w:right="20"/>
              <w:jc w:val="center"/>
              <w:rPr>
                <w:rFonts w:ascii="Arial Narrow" w:hAnsi="Arial Narrow" w:cs="Arial Narrow Bold"/>
                <w:color w:val="000000"/>
                <w:sz w:val="16"/>
                <w:szCs w:val="16"/>
              </w:rPr>
            </w:pPr>
            <w:r w:rsidRPr="00E204A2">
              <w:rPr>
                <w:rFonts w:ascii="Arial Narrow" w:hAnsi="Arial Narrow" w:cs="Arial Narrow Bold"/>
                <w:color w:val="000000"/>
                <w:sz w:val="16"/>
                <w:szCs w:val="16"/>
              </w:rPr>
              <w:t>Max</w:t>
            </w:r>
          </w:p>
        </w:tc>
        <w:tc>
          <w:tcPr>
            <w:tcW w:w="864" w:type="dxa"/>
            <w:gridSpan w:val="2"/>
            <w:vMerge w:val="restart"/>
            <w:tcBorders>
              <w:top w:val="single" w:sz="4" w:space="0" w:color="000000"/>
              <w:left w:val="single" w:sz="4" w:space="0" w:color="000000"/>
              <w:right w:val="single" w:sz="4" w:space="0" w:color="000000"/>
            </w:tcBorders>
            <w:shd w:val="clear" w:color="auto" w:fill="BEBEBE"/>
            <w:tcMar>
              <w:top w:w="0" w:type="dxa"/>
              <w:left w:w="108" w:type="dxa"/>
              <w:bottom w:w="20" w:type="dxa"/>
              <w:right w:w="108" w:type="dxa"/>
            </w:tcMar>
            <w:vAlign w:val="center"/>
          </w:tcPr>
          <w:p w14:paraId="238D20DE" w14:textId="77777777" w:rsidR="00DF7A07" w:rsidRPr="00E204A2" w:rsidRDefault="00DF7A07" w:rsidP="00DF7A07">
            <w:pPr>
              <w:spacing w:before="0" w:after="0"/>
              <w:ind w:left="20" w:right="20"/>
              <w:jc w:val="center"/>
              <w:rPr>
                <w:rFonts w:ascii="Arial Narrow" w:hAnsi="Arial Narrow"/>
                <w:sz w:val="16"/>
                <w:szCs w:val="16"/>
              </w:rPr>
            </w:pPr>
            <w:r w:rsidRPr="00E204A2">
              <w:rPr>
                <w:rFonts w:ascii="Arial Narrow" w:hAnsi="Arial Narrow" w:cs="Arial Narrow Bold"/>
                <w:color w:val="000000"/>
                <w:sz w:val="16"/>
                <w:szCs w:val="16"/>
              </w:rPr>
              <w:t>Mean</w:t>
            </w:r>
          </w:p>
        </w:tc>
        <w:tc>
          <w:tcPr>
            <w:tcW w:w="4341" w:type="dxa"/>
            <w:gridSpan w:val="10"/>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78329D5E" w14:textId="77777777" w:rsidR="00DF7A07" w:rsidRPr="00E204A2" w:rsidRDefault="00DF7A07" w:rsidP="00DF7A07">
            <w:pPr>
              <w:spacing w:before="0" w:after="0"/>
              <w:ind w:left="20" w:right="20"/>
              <w:jc w:val="center"/>
              <w:rPr>
                <w:rFonts w:ascii="Arial Narrow" w:hAnsi="Arial Narrow"/>
                <w:sz w:val="18"/>
                <w:szCs w:val="18"/>
              </w:rPr>
            </w:pPr>
            <w:r w:rsidRPr="00E204A2">
              <w:rPr>
                <w:rFonts w:ascii="Arial Narrow" w:hAnsi="Arial Narrow" w:cs="Arial Narrow Bold"/>
                <w:color w:val="000000"/>
                <w:sz w:val="18"/>
                <w:szCs w:val="18"/>
              </w:rPr>
              <w:t>Quantiles</w:t>
            </w:r>
          </w:p>
        </w:tc>
        <w:tc>
          <w:tcPr>
            <w:tcW w:w="3504" w:type="dxa"/>
            <w:gridSpan w:val="4"/>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48CC0C3E" w14:textId="77777777" w:rsidR="00DF7A07" w:rsidRPr="00E204A2" w:rsidRDefault="00DF7A07" w:rsidP="00DF7A07">
            <w:pPr>
              <w:spacing w:before="0" w:after="0"/>
              <w:ind w:left="20" w:right="20"/>
              <w:jc w:val="center"/>
              <w:rPr>
                <w:rFonts w:ascii="Arial Narrow" w:hAnsi="Arial Narrow"/>
                <w:sz w:val="18"/>
                <w:szCs w:val="18"/>
              </w:rPr>
            </w:pPr>
            <w:r w:rsidRPr="00E204A2">
              <w:rPr>
                <w:rFonts w:ascii="Arial Narrow" w:hAnsi="Arial Narrow" w:cs="Arial Narrow Bold"/>
                <w:color w:val="000000"/>
                <w:sz w:val="18"/>
                <w:szCs w:val="18"/>
              </w:rPr>
              <w:t>Guidelines</w:t>
            </w:r>
          </w:p>
        </w:tc>
      </w:tr>
      <w:tr w:rsidR="007B331C" w14:paraId="40825E42" w14:textId="77777777" w:rsidTr="007B331C">
        <w:trPr>
          <w:tblHeader/>
          <w:jc w:val="center"/>
        </w:trPr>
        <w:tc>
          <w:tcPr>
            <w:tcW w:w="721" w:type="dxa"/>
            <w:vMerge/>
            <w:tcBorders>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7F41226A" w14:textId="77777777" w:rsidR="00DF7A07" w:rsidRDefault="00DF7A07" w:rsidP="00DF7A07">
            <w:pPr>
              <w:spacing w:before="0" w:after="0"/>
              <w:ind w:left="20" w:right="20"/>
              <w:rPr>
                <w:rFonts w:ascii="Arial Narrow" w:hAnsi="Arial Narrow" w:cs="Arial Narrow Bold"/>
                <w:color w:val="000000"/>
                <w:sz w:val="14"/>
              </w:rPr>
            </w:pPr>
          </w:p>
        </w:tc>
        <w:tc>
          <w:tcPr>
            <w:tcW w:w="865" w:type="dxa"/>
            <w:vMerge/>
            <w:tcBorders>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00D244A8" w14:textId="77777777" w:rsidR="00DF7A07" w:rsidRDefault="00DF7A07" w:rsidP="00DF7A07">
            <w:pPr>
              <w:spacing w:before="0" w:after="0"/>
              <w:ind w:left="20" w:right="20"/>
              <w:rPr>
                <w:rFonts w:ascii="Arial Narrow" w:hAnsi="Arial Narrow" w:cs="Arial Narrow Bold"/>
                <w:color w:val="000000"/>
                <w:sz w:val="14"/>
              </w:rPr>
            </w:pPr>
          </w:p>
        </w:tc>
        <w:tc>
          <w:tcPr>
            <w:tcW w:w="865" w:type="dxa"/>
            <w:vMerge/>
            <w:tcBorders>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1DA09628" w14:textId="77777777" w:rsidR="00DF7A07" w:rsidRDefault="00DF7A07" w:rsidP="00DF7A07">
            <w:pPr>
              <w:spacing w:before="0" w:after="0"/>
              <w:ind w:left="20" w:right="20"/>
              <w:rPr>
                <w:rFonts w:ascii="Arial Narrow" w:hAnsi="Arial Narrow" w:cs="Arial Narrow Bold"/>
                <w:color w:val="000000"/>
                <w:sz w:val="14"/>
              </w:rPr>
            </w:pPr>
          </w:p>
        </w:tc>
        <w:tc>
          <w:tcPr>
            <w:tcW w:w="432" w:type="dxa"/>
            <w:vMerge/>
            <w:tcBorders>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34AD4E0E" w14:textId="77777777" w:rsidR="00DF7A07" w:rsidRDefault="00DF7A07" w:rsidP="00DF7A07">
            <w:pPr>
              <w:spacing w:before="0" w:after="0"/>
              <w:ind w:left="20" w:right="20"/>
              <w:jc w:val="center"/>
              <w:rPr>
                <w:rFonts w:ascii="Arial Narrow" w:hAnsi="Arial Narrow" w:cs="Arial Narrow Bold"/>
                <w:color w:val="000000"/>
                <w:sz w:val="14"/>
              </w:rPr>
            </w:pPr>
          </w:p>
        </w:tc>
        <w:tc>
          <w:tcPr>
            <w:tcW w:w="864" w:type="dxa"/>
            <w:vMerge/>
            <w:tcBorders>
              <w:left w:val="single" w:sz="4" w:space="0" w:color="000000"/>
              <w:bottom w:val="single" w:sz="4" w:space="0" w:color="000000"/>
              <w:right w:val="single" w:sz="4" w:space="0" w:color="000000"/>
            </w:tcBorders>
            <w:shd w:val="clear" w:color="auto" w:fill="BEBEBE"/>
            <w:vAlign w:val="center"/>
          </w:tcPr>
          <w:p w14:paraId="7798460A" w14:textId="77777777" w:rsidR="00DF7A07" w:rsidRDefault="00DF7A07" w:rsidP="00DF7A07">
            <w:pPr>
              <w:spacing w:before="0" w:after="0"/>
              <w:ind w:right="20"/>
              <w:jc w:val="center"/>
              <w:rPr>
                <w:rFonts w:ascii="Arial Narrow" w:hAnsi="Arial Narrow" w:cs="Arial Narrow Bold"/>
                <w:color w:val="000000"/>
                <w:sz w:val="14"/>
              </w:rPr>
            </w:pPr>
          </w:p>
        </w:tc>
        <w:tc>
          <w:tcPr>
            <w:tcW w:w="864" w:type="dxa"/>
            <w:vMerge/>
            <w:tcBorders>
              <w:left w:val="single" w:sz="4" w:space="0" w:color="000000"/>
              <w:bottom w:val="single" w:sz="4" w:space="0" w:color="000000"/>
              <w:right w:val="single" w:sz="4" w:space="0" w:color="000000"/>
            </w:tcBorders>
            <w:shd w:val="clear" w:color="auto" w:fill="BFBFBF" w:themeFill="background1" w:themeFillShade="BF"/>
            <w:vAlign w:val="center"/>
          </w:tcPr>
          <w:p w14:paraId="27C3D2C0" w14:textId="77777777" w:rsidR="00DF7A07" w:rsidRDefault="00DF7A07" w:rsidP="00DF7A07">
            <w:pPr>
              <w:spacing w:before="0" w:after="0"/>
              <w:ind w:left="20" w:right="20"/>
              <w:jc w:val="center"/>
              <w:rPr>
                <w:rFonts w:ascii="Arial Narrow" w:hAnsi="Arial Narrow" w:cs="Arial Narrow Bold"/>
                <w:color w:val="000000"/>
                <w:sz w:val="14"/>
              </w:rPr>
            </w:pPr>
          </w:p>
        </w:tc>
        <w:tc>
          <w:tcPr>
            <w:tcW w:w="864" w:type="dxa"/>
            <w:gridSpan w:val="2"/>
            <w:vMerge/>
            <w:tcBorders>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1E78DB35" w14:textId="77777777" w:rsidR="00DF7A07" w:rsidRDefault="00DF7A07" w:rsidP="00DF7A07">
            <w:pPr>
              <w:spacing w:before="0" w:after="0"/>
              <w:ind w:left="20" w:right="20"/>
              <w:jc w:val="center"/>
              <w:rPr>
                <w:rFonts w:ascii="Arial Narrow" w:hAnsi="Arial Narrow" w:cs="Arial Narrow Bold"/>
                <w:color w:val="000000"/>
                <w:sz w:val="14"/>
              </w:rPr>
            </w:pP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1D7E305C" w14:textId="77777777" w:rsidR="00DF7A07" w:rsidRPr="00E204A2" w:rsidRDefault="00DF7A07" w:rsidP="00DF7A07">
            <w:pPr>
              <w:spacing w:before="0" w:after="0"/>
              <w:ind w:left="20" w:right="20"/>
              <w:jc w:val="center"/>
              <w:rPr>
                <w:rFonts w:ascii="Arial Narrow" w:hAnsi="Arial Narrow" w:cs="Arial Narrow Bold"/>
                <w:color w:val="000000"/>
                <w:sz w:val="16"/>
                <w:szCs w:val="16"/>
              </w:rPr>
            </w:pPr>
            <w:r w:rsidRPr="00E204A2">
              <w:rPr>
                <w:rFonts w:ascii="Arial Narrow" w:hAnsi="Arial Narrow" w:cs="Arial Narrow Bold"/>
                <w:color w:val="000000"/>
                <w:sz w:val="16"/>
                <w:szCs w:val="16"/>
              </w:rPr>
              <w:t>Q5</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0D12046E" w14:textId="77777777" w:rsidR="00DF7A07" w:rsidRPr="00E204A2" w:rsidRDefault="00DF7A07" w:rsidP="00DF7A07">
            <w:pPr>
              <w:spacing w:before="0" w:after="0"/>
              <w:ind w:left="20" w:right="20"/>
              <w:jc w:val="center"/>
              <w:rPr>
                <w:rFonts w:ascii="Arial Narrow" w:hAnsi="Arial Narrow" w:cs="Arial Narrow Bold"/>
                <w:color w:val="000000"/>
                <w:sz w:val="16"/>
                <w:szCs w:val="16"/>
              </w:rPr>
            </w:pPr>
            <w:r w:rsidRPr="00E204A2">
              <w:rPr>
                <w:rFonts w:ascii="Arial Narrow" w:hAnsi="Arial Narrow" w:cs="Arial Narrow Bold"/>
                <w:color w:val="000000"/>
                <w:sz w:val="16"/>
                <w:szCs w:val="16"/>
              </w:rPr>
              <w:t>Q2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BEBEBE"/>
          </w:tcPr>
          <w:p w14:paraId="07409C9F" w14:textId="77777777" w:rsidR="00DF7A07" w:rsidRPr="00E204A2" w:rsidRDefault="00DF7A07" w:rsidP="00DF7A07">
            <w:pPr>
              <w:spacing w:before="0" w:after="0"/>
              <w:ind w:left="20" w:right="20"/>
              <w:jc w:val="center"/>
              <w:rPr>
                <w:rFonts w:ascii="Arial Narrow" w:hAnsi="Arial Narrow" w:cs="Arial Narrow Bold"/>
                <w:color w:val="000000"/>
                <w:sz w:val="16"/>
                <w:szCs w:val="16"/>
              </w:rPr>
            </w:pPr>
          </w:p>
          <w:p w14:paraId="54C53D21" w14:textId="77777777" w:rsidR="00DF7A07" w:rsidRPr="00E204A2" w:rsidRDefault="00DF7A07" w:rsidP="00DF7A07">
            <w:pPr>
              <w:spacing w:before="0" w:after="0"/>
              <w:ind w:left="20" w:right="20"/>
              <w:jc w:val="center"/>
              <w:rPr>
                <w:rFonts w:ascii="Arial Narrow" w:hAnsi="Arial Narrow" w:cs="Arial Narrow Bold"/>
                <w:color w:val="000000"/>
                <w:sz w:val="16"/>
                <w:szCs w:val="16"/>
              </w:rPr>
            </w:pPr>
            <w:r w:rsidRPr="00E204A2">
              <w:rPr>
                <w:rFonts w:ascii="Arial Narrow" w:hAnsi="Arial Narrow" w:cs="Arial Narrow Bold"/>
                <w:color w:val="000000"/>
                <w:sz w:val="16"/>
                <w:szCs w:val="16"/>
              </w:rPr>
              <w:t>Median</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2DC6EBC3" w14:textId="77777777" w:rsidR="00DF7A07" w:rsidRPr="00E204A2" w:rsidRDefault="00DF7A07" w:rsidP="00DF7A07">
            <w:pPr>
              <w:spacing w:before="0" w:after="0"/>
              <w:ind w:left="20" w:right="20"/>
              <w:jc w:val="center"/>
              <w:rPr>
                <w:rFonts w:ascii="Arial Narrow" w:hAnsi="Arial Narrow" w:cs="Arial Narrow Bold"/>
                <w:color w:val="000000"/>
                <w:sz w:val="16"/>
                <w:szCs w:val="16"/>
              </w:rPr>
            </w:pPr>
            <w:r w:rsidRPr="00E204A2">
              <w:rPr>
                <w:rFonts w:ascii="Arial Narrow" w:hAnsi="Arial Narrow" w:cs="Arial Narrow Bold"/>
                <w:color w:val="000000"/>
                <w:sz w:val="16"/>
                <w:szCs w:val="16"/>
              </w:rPr>
              <w:t>Q80</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434F6A56" w14:textId="77777777" w:rsidR="00DF7A07" w:rsidRPr="00E204A2" w:rsidRDefault="00DF7A07" w:rsidP="00DF7A07">
            <w:pPr>
              <w:spacing w:before="0" w:after="0"/>
              <w:ind w:left="20" w:right="20"/>
              <w:jc w:val="center"/>
              <w:rPr>
                <w:rFonts w:ascii="Arial Narrow" w:hAnsi="Arial Narrow" w:cs="Arial Narrow Bold"/>
                <w:color w:val="000000"/>
                <w:sz w:val="16"/>
                <w:szCs w:val="16"/>
              </w:rPr>
            </w:pPr>
            <w:r w:rsidRPr="00E204A2">
              <w:rPr>
                <w:rFonts w:ascii="Arial Narrow" w:hAnsi="Arial Narrow" w:cs="Arial Narrow Bold"/>
                <w:color w:val="000000"/>
                <w:sz w:val="16"/>
                <w:szCs w:val="16"/>
              </w:rPr>
              <w:t>Q95</w:t>
            </w:r>
          </w:p>
        </w:tc>
        <w:tc>
          <w:tcPr>
            <w:tcW w:w="952"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58AF3E8E" w14:textId="77777777" w:rsidR="00DF7A07" w:rsidRPr="00E204A2" w:rsidRDefault="00DF7A07" w:rsidP="00DF7A07">
            <w:pPr>
              <w:spacing w:before="0" w:after="0"/>
              <w:ind w:left="20" w:right="20"/>
              <w:jc w:val="center"/>
              <w:rPr>
                <w:rFonts w:ascii="Arial Narrow" w:hAnsi="Arial Narrow" w:cs="Arial Narrow Bold"/>
                <w:color w:val="000000"/>
                <w:sz w:val="16"/>
                <w:szCs w:val="16"/>
              </w:rPr>
            </w:pPr>
            <w:r w:rsidRPr="00E204A2">
              <w:rPr>
                <w:rFonts w:ascii="Arial Narrow" w:hAnsi="Arial Narrow" w:cs="Arial Narrow Bold"/>
                <w:color w:val="000000"/>
                <w:sz w:val="16"/>
                <w:szCs w:val="16"/>
              </w:rPr>
              <w:t>Statistic</w:t>
            </w:r>
          </w:p>
        </w:tc>
        <w:tc>
          <w:tcPr>
            <w:tcW w:w="851"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55FFBB34" w14:textId="77777777" w:rsidR="00DF7A07" w:rsidRPr="00E204A2" w:rsidRDefault="00DF7A07" w:rsidP="00DF7A07">
            <w:pPr>
              <w:spacing w:before="0" w:after="0"/>
              <w:ind w:left="20" w:right="20"/>
              <w:jc w:val="center"/>
              <w:rPr>
                <w:rFonts w:ascii="Arial Narrow" w:hAnsi="Arial Narrow" w:cs="Arial Narrow Bold"/>
                <w:color w:val="000000"/>
                <w:sz w:val="16"/>
                <w:szCs w:val="16"/>
              </w:rPr>
            </w:pPr>
            <w:r w:rsidRPr="00E204A2">
              <w:rPr>
                <w:rFonts w:ascii="Arial Narrow" w:hAnsi="Arial Narrow" w:cs="Arial Narrow Bold"/>
                <w:color w:val="000000"/>
                <w:sz w:val="16"/>
                <w:szCs w:val="16"/>
              </w:rPr>
              <w:t>Base Flow/ Annual</w:t>
            </w:r>
          </w:p>
        </w:tc>
        <w:tc>
          <w:tcPr>
            <w:tcW w:w="850"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4EBDB020" w14:textId="77777777" w:rsidR="00DF7A07" w:rsidRPr="00E204A2" w:rsidRDefault="00DF7A07" w:rsidP="00DF7A07">
            <w:pPr>
              <w:spacing w:before="0" w:after="0"/>
              <w:ind w:left="20" w:right="20"/>
              <w:jc w:val="center"/>
              <w:rPr>
                <w:rFonts w:ascii="Arial Narrow" w:hAnsi="Arial Narrow" w:cs="Arial Narrow Bold"/>
                <w:color w:val="000000"/>
                <w:sz w:val="16"/>
                <w:szCs w:val="16"/>
              </w:rPr>
            </w:pPr>
            <w:r w:rsidRPr="00E204A2">
              <w:rPr>
                <w:rFonts w:ascii="Arial Narrow" w:hAnsi="Arial Narrow" w:cs="Arial Narrow Bold"/>
                <w:color w:val="000000"/>
                <w:sz w:val="16"/>
                <w:szCs w:val="16"/>
              </w:rPr>
              <w:t>Dry</w:t>
            </w:r>
          </w:p>
        </w:tc>
        <w:tc>
          <w:tcPr>
            <w:tcW w:w="851"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5E1AAD97" w14:textId="77777777" w:rsidR="00DF7A07" w:rsidRPr="00E204A2" w:rsidRDefault="00DF7A07" w:rsidP="00DF7A07">
            <w:pPr>
              <w:spacing w:before="0" w:after="0"/>
              <w:ind w:left="20" w:right="20"/>
              <w:jc w:val="center"/>
              <w:rPr>
                <w:rFonts w:ascii="Arial Narrow" w:hAnsi="Arial Narrow" w:cs="Arial Narrow Bold"/>
                <w:color w:val="000000"/>
                <w:sz w:val="16"/>
                <w:szCs w:val="16"/>
              </w:rPr>
            </w:pPr>
            <w:r w:rsidRPr="00E204A2">
              <w:rPr>
                <w:rFonts w:ascii="Arial Narrow" w:hAnsi="Arial Narrow" w:cs="Arial Narrow Bold"/>
                <w:color w:val="000000"/>
                <w:sz w:val="16"/>
                <w:szCs w:val="16"/>
              </w:rPr>
              <w:t>Wet</w:t>
            </w:r>
          </w:p>
        </w:tc>
      </w:tr>
      <w:tr w:rsidR="00855790" w14:paraId="50A265DD" w14:textId="77777777" w:rsidTr="007B331C">
        <w:trPr>
          <w:trHeight w:hRule="exact" w:val="227"/>
          <w:jc w:val="center"/>
        </w:trPr>
        <w:tc>
          <w:tcPr>
            <w:tcW w:w="721" w:type="dxa"/>
            <w:vMerge w:val="restart"/>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73F04935" w14:textId="77777777" w:rsidR="00855790" w:rsidRPr="00BF74C8" w:rsidRDefault="00855790" w:rsidP="00DF7A07">
            <w:pPr>
              <w:spacing w:before="0" w:after="0"/>
              <w:rPr>
                <w:rFonts w:cs="Arial"/>
                <w:sz w:val="16"/>
                <w:szCs w:val="16"/>
              </w:rPr>
            </w:pPr>
            <w:r w:rsidRPr="00BF74C8">
              <w:rPr>
                <w:rFonts w:cs="Arial"/>
                <w:sz w:val="16"/>
                <w:szCs w:val="16"/>
              </w:rPr>
              <w:t>Cape Y</w:t>
            </w:r>
            <w:r>
              <w:rPr>
                <w:rFonts w:cs="Arial"/>
                <w:sz w:val="16"/>
                <w:szCs w:val="16"/>
              </w:rPr>
              <w:t>o</w:t>
            </w:r>
            <w:r w:rsidRPr="00BF74C8">
              <w:rPr>
                <w:rFonts w:cs="Arial"/>
                <w:sz w:val="16"/>
                <w:szCs w:val="16"/>
              </w:rPr>
              <w:t>rk</w:t>
            </w:r>
          </w:p>
          <w:p w14:paraId="6466F319" w14:textId="643577A7" w:rsidR="00855790" w:rsidRDefault="00855790" w:rsidP="00DF7A07">
            <w:pPr>
              <w:spacing w:before="0" w:after="0"/>
              <w:rPr>
                <w:rFonts w:ascii="Arial Narrow" w:hAnsi="Arial Narrow"/>
              </w:rPr>
            </w:pPr>
            <w:r w:rsidRPr="00BF74C8">
              <w:rPr>
                <w:rFonts w:cs="Arial"/>
                <w:sz w:val="16"/>
                <w:szCs w:val="16"/>
              </w:rPr>
              <w:t>Open Coastal</w:t>
            </w:r>
            <w:r>
              <w:rPr>
                <w:rFonts w:cs="Arial"/>
                <w:sz w:val="16"/>
                <w:szCs w:val="16"/>
              </w:rPr>
              <w:t xml:space="preserve"> Zone</w:t>
            </w:r>
          </w:p>
        </w:tc>
        <w:tc>
          <w:tcPr>
            <w:tcW w:w="865"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890037" w14:textId="77777777" w:rsidR="00855790" w:rsidRDefault="00855790" w:rsidP="00DF7A07">
            <w:pPr>
              <w:spacing w:before="0" w:after="0"/>
              <w:jc w:val="center"/>
              <w:rPr>
                <w:rFonts w:ascii="Arial Narrow" w:hAnsi="Arial Narrow"/>
                <w:sz w:val="14"/>
                <w:szCs w:val="14"/>
              </w:rPr>
            </w:pPr>
            <w:r>
              <w:rPr>
                <w:rFonts w:ascii="Arial Narrow" w:hAnsi="Arial Narrow"/>
                <w:sz w:val="14"/>
                <w:szCs w:val="14"/>
              </w:rPr>
              <w:t>Stewart River</w:t>
            </w:r>
          </w:p>
          <w:p w14:paraId="0EDA1AAC" w14:textId="77777777" w:rsidR="00855790" w:rsidRDefault="00855790" w:rsidP="00DF7A07">
            <w:pPr>
              <w:spacing w:before="0" w:after="0"/>
              <w:jc w:val="center"/>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3DE00B"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40C9029A"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A75AA67"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1</w:t>
            </w:r>
          </w:p>
        </w:tc>
        <w:tc>
          <w:tcPr>
            <w:tcW w:w="864" w:type="dxa"/>
            <w:tcBorders>
              <w:top w:val="single" w:sz="4" w:space="0" w:color="000000"/>
              <w:left w:val="single" w:sz="4" w:space="0" w:color="000000"/>
              <w:bottom w:val="single" w:sz="4" w:space="0" w:color="000000"/>
              <w:right w:val="single" w:sz="4" w:space="0" w:color="000000"/>
            </w:tcBorders>
            <w:vAlign w:val="bottom"/>
          </w:tcPr>
          <w:p w14:paraId="0F17372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8</w:t>
            </w:r>
          </w:p>
        </w:tc>
        <w:tc>
          <w:tcPr>
            <w:tcW w:w="848"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08AC28F1"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6</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FAB617E"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8</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CC8049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9</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20655C0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B87D7C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6</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56E9ED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5</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D0E0D9"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4E9B87"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sym w:font="Symbol" w:char="F0B3"/>
            </w:r>
            <w:r w:rsidRPr="007B331C">
              <w:rPr>
                <w:rFonts w:ascii="Arial Narrow" w:hAnsi="Arial Narrow"/>
                <w:sz w:val="14"/>
                <w:szCs w:val="14"/>
              </w:rPr>
              <w:t xml:space="preserve"> 10</w:t>
            </w: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B17ACF"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C13F33" w14:textId="77777777" w:rsidR="00855790" w:rsidRPr="007B331C" w:rsidRDefault="00855790" w:rsidP="00DF7A07">
            <w:pPr>
              <w:spacing w:before="0" w:after="0"/>
              <w:jc w:val="center"/>
              <w:rPr>
                <w:rFonts w:ascii="Arial Narrow" w:hAnsi="Arial Narrow"/>
                <w:sz w:val="14"/>
                <w:szCs w:val="14"/>
              </w:rPr>
            </w:pPr>
          </w:p>
        </w:tc>
      </w:tr>
      <w:tr w:rsidR="00855790" w14:paraId="2E661C6F" w14:textId="77777777" w:rsidTr="007B331C">
        <w:trPr>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012A9D11" w14:textId="7D745BBC" w:rsidR="00855790" w:rsidRDefault="00855790" w:rsidP="00DF7A07">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tcPr>
          <w:p w14:paraId="5AD8371E"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C75E9B"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SS (m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0285240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8C49BA1"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9</w:t>
            </w:r>
          </w:p>
        </w:tc>
        <w:tc>
          <w:tcPr>
            <w:tcW w:w="864" w:type="dxa"/>
            <w:tcBorders>
              <w:top w:val="single" w:sz="4" w:space="0" w:color="000000"/>
              <w:left w:val="single" w:sz="4" w:space="0" w:color="000000"/>
              <w:bottom w:val="single" w:sz="4" w:space="0" w:color="000000"/>
              <w:right w:val="single" w:sz="4" w:space="0" w:color="000000"/>
            </w:tcBorders>
            <w:vAlign w:val="bottom"/>
          </w:tcPr>
          <w:p w14:paraId="39933CF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5.0</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096B987"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6</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1585C2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5D4953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476D56A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8A1AE7D"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8</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DAFD43D"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5.1</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6E1867"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AB0527"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F18BED"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sym w:font="Symbol" w:char="F0A3"/>
            </w:r>
            <w:r w:rsidRPr="007B331C">
              <w:rPr>
                <w:rFonts w:ascii="Arial Narrow" w:hAnsi="Arial Narrow"/>
                <w:sz w:val="14"/>
                <w:szCs w:val="14"/>
              </w:rPr>
              <w:t xml:space="preserve"> 1.6</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91C601"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1.1-1.7-2.2</w:t>
            </w:r>
          </w:p>
        </w:tc>
      </w:tr>
      <w:tr w:rsidR="00855790" w14:paraId="145ED407" w14:textId="77777777" w:rsidTr="007B331C">
        <w:trPr>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1E5DA2C5" w14:textId="469C70BF" w:rsidR="00855790" w:rsidRDefault="00855790" w:rsidP="00DF7A07">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tcPr>
          <w:p w14:paraId="093A2E3F"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0CCFBA"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E89C5D2"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676EC6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7</w:t>
            </w:r>
          </w:p>
        </w:tc>
        <w:tc>
          <w:tcPr>
            <w:tcW w:w="864" w:type="dxa"/>
            <w:tcBorders>
              <w:top w:val="single" w:sz="4" w:space="0" w:color="000000"/>
              <w:left w:val="single" w:sz="4" w:space="0" w:color="000000"/>
              <w:bottom w:val="single" w:sz="4" w:space="0" w:color="000000"/>
              <w:right w:val="single" w:sz="4" w:space="0" w:color="000000"/>
            </w:tcBorders>
            <w:vAlign w:val="bottom"/>
          </w:tcPr>
          <w:p w14:paraId="5B58AA9F"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32</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396893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5</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11B4C6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F4E5565"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3B2EDF0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02EF97F"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8</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5262A77"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31</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381350"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49B61D"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DC260A"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AC2D9E" w14:textId="77777777" w:rsidR="00855790" w:rsidRPr="007B331C" w:rsidRDefault="00855790"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75–105–130</w:t>
            </w:r>
          </w:p>
        </w:tc>
      </w:tr>
      <w:tr w:rsidR="00855790" w14:paraId="5435C34D" w14:textId="77777777" w:rsidTr="007B331C">
        <w:trPr>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14F8CAEA" w14:textId="7F435124" w:rsidR="00855790" w:rsidRDefault="00855790" w:rsidP="00DF7A07">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tcPr>
          <w:p w14:paraId="278D3998"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E733BD"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13B8CA5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3337BFB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2</w:t>
            </w:r>
          </w:p>
        </w:tc>
        <w:tc>
          <w:tcPr>
            <w:tcW w:w="864" w:type="dxa"/>
            <w:tcBorders>
              <w:top w:val="single" w:sz="4" w:space="0" w:color="000000"/>
              <w:left w:val="single" w:sz="4" w:space="0" w:color="000000"/>
              <w:bottom w:val="single" w:sz="4" w:space="0" w:color="000000"/>
              <w:right w:val="single" w:sz="4" w:space="0" w:color="000000"/>
            </w:tcBorders>
            <w:vAlign w:val="bottom"/>
          </w:tcPr>
          <w:p w14:paraId="7CC32506"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31</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5704AF1"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9</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FF7F1D2"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4</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604B8D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7</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7E33E8BE"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874BCA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2</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17647C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7</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AC99D3"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960925"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E9B3F2"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A92D25" w14:textId="77777777" w:rsidR="00855790" w:rsidRPr="007B331C" w:rsidRDefault="00855790"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55–80–105</w:t>
            </w:r>
          </w:p>
        </w:tc>
      </w:tr>
      <w:tr w:rsidR="00855790" w14:paraId="760A69A4" w14:textId="77777777" w:rsidTr="007B331C">
        <w:trPr>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2D923951" w14:textId="605E669F" w:rsidR="00855790" w:rsidRDefault="00855790" w:rsidP="00DF7A07">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tcPr>
          <w:p w14:paraId="5DAD91D2"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C0045F"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NOx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F749D9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7CF2F21"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124FED8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6</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F57A35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02217E7"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6FB9D7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6DD56A1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F543752"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CDB108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5</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16707A"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E5B2D6"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0AB69F"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0-0-1</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0CEDC4"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0-0-1</w:t>
            </w:r>
          </w:p>
        </w:tc>
      </w:tr>
      <w:tr w:rsidR="00855790" w14:paraId="2A1D3B3A" w14:textId="77777777" w:rsidTr="007B331C">
        <w:trPr>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0883B8EF" w14:textId="78FF8350" w:rsidR="00855790" w:rsidRDefault="00855790" w:rsidP="00DF7A07">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tcPr>
          <w:p w14:paraId="405A6225"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73FD8E"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NH</w:t>
            </w:r>
            <w:r w:rsidRPr="007B331C">
              <w:rPr>
                <w:rFonts w:ascii="Arial Narrow" w:hAnsi="Arial Narrow" w:cs="Arial Narrow"/>
                <w:color w:val="000000"/>
                <w:sz w:val="14"/>
                <w:szCs w:val="14"/>
                <w:vertAlign w:val="subscript"/>
              </w:rPr>
              <w:t>3</w:t>
            </w:r>
            <w:r w:rsidRPr="007B331C">
              <w:rPr>
                <w:rFonts w:ascii="Arial Narrow" w:hAnsi="Arial Narrow" w:cs="Arial Narrow"/>
                <w:color w:val="000000"/>
                <w:sz w:val="14"/>
                <w:szCs w:val="14"/>
              </w:rPr>
              <w:t xml:space="preserve">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0AD321CE"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0C4A0E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64" w:type="dxa"/>
            <w:tcBorders>
              <w:top w:val="single" w:sz="4" w:space="0" w:color="000000"/>
              <w:left w:val="single" w:sz="4" w:space="0" w:color="000000"/>
              <w:bottom w:val="single" w:sz="4" w:space="0" w:color="000000"/>
              <w:right w:val="single" w:sz="4" w:space="0" w:color="000000"/>
            </w:tcBorders>
            <w:vAlign w:val="bottom"/>
          </w:tcPr>
          <w:p w14:paraId="725E4357"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10</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54A56FE"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FF827D0"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5E1C32B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7AD2CD1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04126B5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1AD5BE6"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AB583B" w14:textId="77777777" w:rsidR="00855790" w:rsidRPr="007B331C" w:rsidRDefault="00855790" w:rsidP="00DF7A07">
            <w:pPr>
              <w:spacing w:before="0" w:after="0"/>
              <w:jc w:val="center"/>
              <w:rPr>
                <w:rFonts w:ascii="Arial Narrow" w:hAnsi="Arial Narrow"/>
                <w:sz w:val="14"/>
                <w:szCs w:val="14"/>
                <w:vertAlign w:val="superscript"/>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648277"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0-1-3</w:t>
            </w: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EDB718"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95F679" w14:textId="77777777" w:rsidR="00855790" w:rsidRPr="007B331C" w:rsidRDefault="00855790" w:rsidP="00DF7A07">
            <w:pPr>
              <w:spacing w:before="0" w:after="0"/>
              <w:jc w:val="center"/>
              <w:rPr>
                <w:rFonts w:ascii="Arial Narrow" w:hAnsi="Arial Narrow"/>
                <w:sz w:val="14"/>
                <w:szCs w:val="14"/>
              </w:rPr>
            </w:pPr>
          </w:p>
        </w:tc>
      </w:tr>
      <w:tr w:rsidR="00855790" w14:paraId="3EE2F5BB" w14:textId="77777777" w:rsidTr="007B331C">
        <w:trPr>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4D26E6A8" w14:textId="11E32754" w:rsidR="00855790" w:rsidRPr="00BF74C8" w:rsidRDefault="00855790" w:rsidP="00DF7A07">
            <w:pPr>
              <w:spacing w:before="0" w:after="0"/>
              <w:rPr>
                <w:rFonts w:cs="Arial"/>
                <w:sz w:val="16"/>
                <w:szCs w:val="16"/>
              </w:rPr>
            </w:pPr>
          </w:p>
        </w:tc>
        <w:tc>
          <w:tcPr>
            <w:tcW w:w="865" w:type="dxa"/>
            <w:vMerge/>
            <w:tcBorders>
              <w:top w:val="single" w:sz="4" w:space="0" w:color="000000"/>
              <w:left w:val="single" w:sz="4" w:space="0" w:color="000000"/>
              <w:bottom w:val="single" w:sz="4" w:space="0" w:color="000000"/>
              <w:right w:val="single" w:sz="4" w:space="0" w:color="000000"/>
            </w:tcBorders>
            <w:vAlign w:val="center"/>
          </w:tcPr>
          <w:p w14:paraId="686B89DB"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9473B3"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DO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A27450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F904E27"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76</w:t>
            </w:r>
          </w:p>
        </w:tc>
        <w:tc>
          <w:tcPr>
            <w:tcW w:w="864" w:type="dxa"/>
            <w:tcBorders>
              <w:top w:val="single" w:sz="4" w:space="0" w:color="000000"/>
              <w:left w:val="single" w:sz="4" w:space="0" w:color="000000"/>
              <w:bottom w:val="single" w:sz="4" w:space="0" w:color="000000"/>
              <w:right w:val="single" w:sz="4" w:space="0" w:color="000000"/>
            </w:tcBorders>
            <w:vAlign w:val="bottom"/>
          </w:tcPr>
          <w:p w14:paraId="4E12F1FA"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127</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7D9EC6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93</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E4FB49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78</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2CFD807"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8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1A9F4FD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9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CC7005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98</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965C30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122</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F7DC41"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C974FE"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9A03C6"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8F920E" w14:textId="77777777" w:rsidR="00855790" w:rsidRPr="007B331C" w:rsidRDefault="00855790" w:rsidP="00DF7A07">
            <w:pPr>
              <w:spacing w:before="0" w:after="0"/>
              <w:jc w:val="center"/>
              <w:rPr>
                <w:rFonts w:ascii="Arial Narrow" w:hAnsi="Arial Narrow"/>
                <w:sz w:val="14"/>
                <w:szCs w:val="14"/>
              </w:rPr>
            </w:pPr>
          </w:p>
        </w:tc>
      </w:tr>
      <w:tr w:rsidR="00855790" w14:paraId="197B1A98" w14:textId="77777777" w:rsidTr="007B331C">
        <w:trPr>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23F9EE30" w14:textId="77777777" w:rsidR="00855790" w:rsidRPr="00BF74C8" w:rsidRDefault="00855790" w:rsidP="00DF7A07">
            <w:pPr>
              <w:spacing w:before="0" w:after="0"/>
              <w:rPr>
                <w:rFonts w:cs="Arial"/>
                <w:sz w:val="16"/>
                <w:szCs w:val="16"/>
              </w:rPr>
            </w:pPr>
          </w:p>
        </w:tc>
        <w:tc>
          <w:tcPr>
            <w:tcW w:w="865" w:type="dxa"/>
            <w:vMerge/>
            <w:tcBorders>
              <w:top w:val="single" w:sz="4" w:space="0" w:color="000000"/>
              <w:left w:val="single" w:sz="4" w:space="0" w:color="000000"/>
              <w:bottom w:val="single" w:sz="4" w:space="0" w:color="000000"/>
              <w:right w:val="single" w:sz="4" w:space="0" w:color="000000"/>
            </w:tcBorders>
            <w:vAlign w:val="center"/>
          </w:tcPr>
          <w:p w14:paraId="46336674"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EE40C4"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P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1B3763C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36FB1166"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58D73C90"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6</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43B373A"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EC2A0E1"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BA2DEC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02489E9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6F969E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960118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6</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8DD771"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8ECAA3"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00BF15"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sym w:font="Symbol" w:char="F0A3"/>
            </w:r>
            <w:r w:rsidRPr="007B331C">
              <w:rPr>
                <w:rFonts w:ascii="Arial Narrow" w:hAnsi="Arial Narrow"/>
                <w:sz w:val="14"/>
                <w:szCs w:val="14"/>
              </w:rPr>
              <w:t xml:space="preserve"> 16</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AF69D0"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14-20-26</w:t>
            </w:r>
          </w:p>
        </w:tc>
      </w:tr>
      <w:tr w:rsidR="00855790" w14:paraId="733507F7" w14:textId="77777777" w:rsidTr="007B331C">
        <w:trPr>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22B7FE61" w14:textId="77777777" w:rsidR="00855790" w:rsidRDefault="00855790" w:rsidP="00DF7A07">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tcPr>
          <w:p w14:paraId="07A69BD2"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B46CD5"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DBFDAEE"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343EB51A"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vAlign w:val="bottom"/>
          </w:tcPr>
          <w:p w14:paraId="64B67BB6"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7B4EA15"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284EFDD"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0F2A8A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383D17CA"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AC67A4D"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B4E8E40"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B40285"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D176EA"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CBDD9B"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013AAE" w14:textId="77777777" w:rsidR="00855790" w:rsidRPr="007B331C" w:rsidRDefault="00855790"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5–10–20</w:t>
            </w:r>
          </w:p>
        </w:tc>
      </w:tr>
      <w:tr w:rsidR="00855790" w14:paraId="7DB8695C" w14:textId="77777777" w:rsidTr="007B331C">
        <w:trPr>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547F7801" w14:textId="77777777" w:rsidR="00855790" w:rsidRDefault="00855790" w:rsidP="00DF7A07">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tcPr>
          <w:p w14:paraId="392BA025"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AB86DA"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4614A1D"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3650A1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vAlign w:val="bottom"/>
          </w:tcPr>
          <w:p w14:paraId="1641AA4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02DC13A"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65AB5B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0F94F9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776F6391"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74B9A5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A6D4AA1"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D4FDD2"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1A3A86"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4433B2"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8007CF" w14:textId="77777777" w:rsidR="00855790" w:rsidRPr="007B331C" w:rsidRDefault="00855790"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2–5–12</w:t>
            </w:r>
          </w:p>
        </w:tc>
      </w:tr>
      <w:tr w:rsidR="00855790" w14:paraId="17155032" w14:textId="77777777" w:rsidTr="007B331C">
        <w:trPr>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26AEF478" w14:textId="77777777" w:rsidR="00855790" w:rsidRDefault="00855790" w:rsidP="00DF7A07">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tcPr>
          <w:p w14:paraId="20E577C9"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312BD8" w14:textId="28AF6F2C" w:rsidR="00855790" w:rsidRPr="007B331C" w:rsidRDefault="00DB1350" w:rsidP="00DF7A07">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PO4</w:t>
            </w:r>
            <w:r w:rsidR="00855790" w:rsidRPr="007B331C">
              <w:rPr>
                <w:rFonts w:ascii="Arial Narrow" w:hAnsi="Arial Narrow" w:cs="Arial Narrow"/>
                <w:color w:val="000000"/>
                <w:sz w:val="14"/>
                <w:szCs w:val="14"/>
              </w:rPr>
              <w:t xml:space="preserve"> (</w:t>
            </w:r>
            <w:r w:rsidR="00855790" w:rsidRPr="007B331C">
              <w:rPr>
                <w:rFonts w:ascii="Arial Narrow" w:eastAsia="Helvetica" w:hAnsi="Arial Narrow"/>
                <w:color w:val="000000"/>
                <w:sz w:val="14"/>
                <w:szCs w:val="14"/>
              </w:rPr>
              <w:t>µgL</w:t>
            </w:r>
            <w:r w:rsidR="00855790" w:rsidRPr="007B331C">
              <w:rPr>
                <w:rFonts w:ascii="Cambria Math" w:eastAsia="Helvetica" w:hAnsi="Cambria Math" w:cs="Cambria Math"/>
                <w:color w:val="000000"/>
                <w:sz w:val="14"/>
                <w:szCs w:val="14"/>
              </w:rPr>
              <w:t>⁻</w:t>
            </w:r>
            <w:r w:rsidR="00855790"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F6BBE6E"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3756E4F"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0B15993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6A324D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BC890B0"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863883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4D6D0BAE"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B65F56A"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184D03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35307E"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920912"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72D354"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0-2-3</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22048C"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0-1-2</w:t>
            </w:r>
          </w:p>
        </w:tc>
      </w:tr>
      <w:tr w:rsidR="00855790" w14:paraId="444B2337" w14:textId="77777777" w:rsidTr="007B331C">
        <w:trPr>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27B23FC5" w14:textId="77777777" w:rsidR="00855790" w:rsidRDefault="00855790" w:rsidP="00DF7A07">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tcPr>
          <w:p w14:paraId="7C45257B"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BBD360"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DO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7A8CEB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20FD95E"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3512A12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6BDED67"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F495FC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CEC73E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3627C64E"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EEF603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04A516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21C432"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707B98"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42505B"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11A09B" w14:textId="77777777" w:rsidR="00855790" w:rsidRPr="007B331C" w:rsidRDefault="00855790" w:rsidP="00DF7A07">
            <w:pPr>
              <w:spacing w:before="0" w:after="0"/>
              <w:jc w:val="center"/>
              <w:rPr>
                <w:rFonts w:ascii="Arial Narrow" w:hAnsi="Arial Narrow"/>
                <w:sz w:val="14"/>
                <w:szCs w:val="14"/>
              </w:rPr>
            </w:pPr>
          </w:p>
        </w:tc>
      </w:tr>
      <w:tr w:rsidR="00855790" w14:paraId="065EE17F" w14:textId="77777777" w:rsidTr="007B331C">
        <w:trPr>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1192C4B5" w14:textId="77777777" w:rsidR="00855790" w:rsidRDefault="00855790" w:rsidP="00DF7A07">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tcPr>
          <w:p w14:paraId="4691116B"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562284"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P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71770A5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ED4135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8F65D0D"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0</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E5C85F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E8CA1E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5</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42B41AE"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4A837D3D"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1685C8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BB1CEC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5</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56832E"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F36236"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0B9E0A"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sym w:font="Symbol" w:char="F0A3"/>
            </w:r>
            <w:r w:rsidRPr="007B331C">
              <w:rPr>
                <w:rFonts w:ascii="Arial Narrow" w:hAnsi="Arial Narrow"/>
                <w:sz w:val="14"/>
                <w:szCs w:val="14"/>
              </w:rPr>
              <w:t xml:space="preserve"> 2.3</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BAB92E"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2-3.0-3.9</w:t>
            </w:r>
          </w:p>
        </w:tc>
      </w:tr>
      <w:tr w:rsidR="00855790" w14:paraId="46BB1C49" w14:textId="77777777" w:rsidTr="007B331C">
        <w:trPr>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00FD7911" w14:textId="77777777" w:rsidR="00855790" w:rsidRDefault="00855790" w:rsidP="00DF7A07">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tcPr>
          <w:p w14:paraId="171A2FEF"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ADA47D"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Chla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A8C2B6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E693A3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5EA8A1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52</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1BFC2AF"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30</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49C8DDE"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10</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4FB2C67"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2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42E35272"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29</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5DEAFE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42</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B0E747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47</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964994"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917886"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C98AA4"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0.16-0.25-0.46</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D886E1"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0.30-0.46-0.78</w:t>
            </w:r>
          </w:p>
        </w:tc>
      </w:tr>
      <w:tr w:rsidR="00855790" w14:paraId="765630AB" w14:textId="77777777" w:rsidTr="007B331C">
        <w:trPr>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1338FF5A" w14:textId="77777777" w:rsidR="00855790" w:rsidRDefault="00855790" w:rsidP="00DF7A07">
            <w:pPr>
              <w:spacing w:before="0" w:after="0"/>
              <w:rPr>
                <w:rFonts w:ascii="Arial Narrow" w:hAnsi="Arial Narrow"/>
              </w:rPr>
            </w:pPr>
          </w:p>
        </w:tc>
        <w:tc>
          <w:tcPr>
            <w:tcW w:w="865" w:type="dxa"/>
            <w:vMerge w:val="restart"/>
            <w:tcBorders>
              <w:top w:val="single" w:sz="4" w:space="0" w:color="000000"/>
              <w:left w:val="single" w:sz="4" w:space="0" w:color="000000"/>
              <w:bottom w:val="single" w:sz="4" w:space="0" w:color="000000"/>
              <w:right w:val="single" w:sz="4" w:space="0" w:color="000000"/>
            </w:tcBorders>
            <w:vAlign w:val="center"/>
          </w:tcPr>
          <w:p w14:paraId="0CA8E994" w14:textId="77777777" w:rsidR="00855790" w:rsidRDefault="00855790" w:rsidP="00DF7A07">
            <w:pPr>
              <w:spacing w:before="0" w:after="0"/>
              <w:jc w:val="left"/>
              <w:rPr>
                <w:rFonts w:ascii="Arial Narrow" w:hAnsi="Arial Narrow"/>
                <w:sz w:val="14"/>
                <w:szCs w:val="14"/>
              </w:rPr>
            </w:pPr>
            <w:r>
              <w:rPr>
                <w:rFonts w:ascii="Arial Narrow" w:hAnsi="Arial Narrow"/>
                <w:sz w:val="14"/>
                <w:szCs w:val="14"/>
              </w:rPr>
              <w:t>Normanby River</w:t>
            </w:r>
          </w:p>
          <w:p w14:paraId="471589FD"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5B83BB"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71D96815"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3C7AF4F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413E9EA"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5</w:t>
            </w:r>
          </w:p>
        </w:tc>
        <w:tc>
          <w:tcPr>
            <w:tcW w:w="848"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1B01957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3</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6CFDFCE"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FC9B90E"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48CD120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E3A2687"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2</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7E516E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6</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ABB019"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8F7A50"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sym w:font="Symbol" w:char="F0B3"/>
            </w:r>
            <w:r w:rsidRPr="007B331C">
              <w:rPr>
                <w:rFonts w:ascii="Arial Narrow" w:hAnsi="Arial Narrow"/>
                <w:sz w:val="14"/>
                <w:szCs w:val="14"/>
              </w:rPr>
              <w:t xml:space="preserve"> 10</w:t>
            </w: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5410A1"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0EA17E" w14:textId="77777777" w:rsidR="00855790" w:rsidRPr="007B331C" w:rsidRDefault="00855790" w:rsidP="00DF7A07">
            <w:pPr>
              <w:spacing w:before="0" w:after="0"/>
              <w:jc w:val="center"/>
              <w:rPr>
                <w:rFonts w:ascii="Arial Narrow" w:hAnsi="Arial Narrow"/>
                <w:sz w:val="14"/>
                <w:szCs w:val="14"/>
              </w:rPr>
            </w:pPr>
          </w:p>
        </w:tc>
      </w:tr>
      <w:tr w:rsidR="00855790" w14:paraId="703BE20A" w14:textId="77777777" w:rsidTr="007B331C">
        <w:trPr>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6395FE6A" w14:textId="77777777" w:rsidR="00855790" w:rsidRDefault="00855790"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0C4E10BD"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E4C92D"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SS (m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490684C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A1FF646"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7378F3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97DAB70"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5</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526B09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85186F2"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5AB2AF9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406AD6A"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8</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F377D85"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4</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D73221"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AAFB85"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800DEF"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sym w:font="Symbol" w:char="F0A3"/>
            </w:r>
            <w:r w:rsidRPr="007B331C">
              <w:rPr>
                <w:rFonts w:ascii="Arial Narrow" w:hAnsi="Arial Narrow"/>
                <w:sz w:val="14"/>
                <w:szCs w:val="14"/>
              </w:rPr>
              <w:t xml:space="preserve"> 1.6</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A363E4"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1.1-1.7-2.2</w:t>
            </w:r>
          </w:p>
        </w:tc>
      </w:tr>
      <w:tr w:rsidR="00855790" w14:paraId="1F557B59" w14:textId="77777777" w:rsidTr="007B331C">
        <w:trPr>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445B8D06" w14:textId="77777777" w:rsidR="00855790" w:rsidRDefault="00855790"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073DEE88"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F49897"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B8EDA1B"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2522463"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44AB6FD"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33</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15AFD9F"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21</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AC0A463"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6</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B6F4BE5"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57BF798A"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7A68BCE"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42</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B4E5485"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97</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0D67BC"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513CB0"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91F7EA"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E0ACE4" w14:textId="77777777" w:rsidR="00855790" w:rsidRPr="007B331C" w:rsidRDefault="00855790"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75–105–130</w:t>
            </w:r>
          </w:p>
        </w:tc>
      </w:tr>
      <w:tr w:rsidR="00855790" w14:paraId="1F559DA7" w14:textId="77777777" w:rsidTr="007B331C">
        <w:trPr>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2D69DAFA" w14:textId="77777777" w:rsidR="00855790" w:rsidRDefault="00855790"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510273E6"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25188B"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82B6C1B"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4DF18F4"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DCD3DFB"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5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5CF8B0B"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4</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615FC0F"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0</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473CE33"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7</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29BA5305"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C0FAE25"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28</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098BEA6"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42</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D6ADDC"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D8BCAB"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CACDC0"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443297" w14:textId="77777777" w:rsidR="00855790" w:rsidRPr="007B331C" w:rsidRDefault="00855790"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55–80–105</w:t>
            </w:r>
          </w:p>
        </w:tc>
      </w:tr>
      <w:tr w:rsidR="00855790" w14:paraId="46C9E716" w14:textId="77777777" w:rsidTr="007B331C">
        <w:trPr>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328DDE7E" w14:textId="77777777" w:rsidR="00855790" w:rsidRDefault="00855790"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079D64EA"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351004"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NOx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AB44D55"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2079496"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7DC2F1D"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1</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5081F3D"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3A32760"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52A5AE6"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24EE1F45"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E325B41"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CE3A780"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9DC000"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DBAC6C"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727EB5"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0-0-1</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73A691"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0-0-1</w:t>
            </w:r>
          </w:p>
        </w:tc>
      </w:tr>
      <w:tr w:rsidR="00855790" w14:paraId="458B7108" w14:textId="77777777" w:rsidTr="007B331C">
        <w:trPr>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4AB31733" w14:textId="77777777" w:rsidR="00855790" w:rsidRDefault="00855790"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538DE20F"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262DD3"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NH</w:t>
            </w:r>
            <w:r w:rsidRPr="007B331C">
              <w:rPr>
                <w:rFonts w:ascii="Arial Narrow" w:hAnsi="Arial Narrow" w:cs="Arial Narrow"/>
                <w:color w:val="000000"/>
                <w:sz w:val="14"/>
                <w:szCs w:val="14"/>
                <w:vertAlign w:val="subscript"/>
              </w:rPr>
              <w:t>3</w:t>
            </w:r>
            <w:r w:rsidRPr="007B331C">
              <w:rPr>
                <w:rFonts w:ascii="Arial Narrow" w:hAnsi="Arial Narrow" w:cs="Arial Narrow"/>
                <w:color w:val="000000"/>
                <w:sz w:val="14"/>
                <w:szCs w:val="14"/>
              </w:rPr>
              <w:t xml:space="preserve">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4B898FF"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8D241F5"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5392D3F"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D898A2D"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086B45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3AC15F3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276DE917"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3E93EEB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C3A011A"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4930BD" w14:textId="77777777" w:rsidR="00855790" w:rsidRPr="007B331C" w:rsidRDefault="00855790" w:rsidP="00DF7A07">
            <w:pPr>
              <w:spacing w:before="0" w:after="0"/>
              <w:jc w:val="center"/>
              <w:rPr>
                <w:rFonts w:ascii="Arial Narrow" w:hAnsi="Arial Narrow"/>
                <w:sz w:val="14"/>
                <w:szCs w:val="14"/>
                <w:vertAlign w:val="superscript"/>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DFAAE2"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0-1-3</w:t>
            </w: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AB9357"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405862" w14:textId="77777777" w:rsidR="00855790" w:rsidRPr="007B331C" w:rsidRDefault="00855790" w:rsidP="00DF7A07">
            <w:pPr>
              <w:spacing w:before="0" w:after="0"/>
              <w:jc w:val="center"/>
              <w:rPr>
                <w:rFonts w:ascii="Arial Narrow" w:hAnsi="Arial Narrow"/>
                <w:sz w:val="14"/>
                <w:szCs w:val="14"/>
              </w:rPr>
            </w:pPr>
          </w:p>
        </w:tc>
      </w:tr>
      <w:tr w:rsidR="00855790" w14:paraId="7DE0F04C" w14:textId="77777777" w:rsidTr="007B331C">
        <w:trPr>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117C1A0C" w14:textId="77777777" w:rsidR="00855790" w:rsidRDefault="00855790"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6100058A"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E16E66"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DO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B55352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EE48A1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0931A7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46</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66ABCA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5</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7D4AE82"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537888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8</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6E7D213E"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17139F0"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7</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FC8941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33</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E6F3E7"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27B6F7"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A2F799"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018891" w14:textId="77777777" w:rsidR="00855790" w:rsidRPr="007B331C" w:rsidRDefault="00855790" w:rsidP="00DF7A07">
            <w:pPr>
              <w:spacing w:before="0" w:after="0"/>
              <w:jc w:val="center"/>
              <w:rPr>
                <w:rFonts w:ascii="Arial Narrow" w:hAnsi="Arial Narrow"/>
                <w:sz w:val="14"/>
                <w:szCs w:val="14"/>
              </w:rPr>
            </w:pPr>
          </w:p>
        </w:tc>
      </w:tr>
      <w:tr w:rsidR="00855790" w14:paraId="57287BAB" w14:textId="77777777" w:rsidTr="007B331C">
        <w:trPr>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396F9AB5" w14:textId="77777777" w:rsidR="00855790" w:rsidRDefault="00855790"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098ED86A"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1118FF"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P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2F8DB35"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FFE61A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CF56F5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9</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EBCC8A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8</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B6B628D"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1B07CA2"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7AAA42A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0CB8E1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4</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C1682E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5</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A80E6B"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3DCB14"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A49E8D"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sym w:font="Symbol" w:char="F0A3"/>
            </w:r>
            <w:r w:rsidRPr="007B331C">
              <w:rPr>
                <w:rFonts w:ascii="Arial Narrow" w:hAnsi="Arial Narrow"/>
                <w:sz w:val="14"/>
                <w:szCs w:val="14"/>
              </w:rPr>
              <w:t xml:space="preserve"> 16</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634A5C"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14-20-26</w:t>
            </w:r>
          </w:p>
        </w:tc>
      </w:tr>
      <w:tr w:rsidR="00855790" w14:paraId="4D5B7AF3" w14:textId="77777777" w:rsidTr="007B331C">
        <w:trPr>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471D3D91" w14:textId="77777777" w:rsidR="00855790" w:rsidRDefault="00855790"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47CFB379"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2513F5"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77B602A"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33251402"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307D6805"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3</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60C52BE"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7</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1CF3571"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5</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541F18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7DDC0B87"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7</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DB3367F"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7</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F3E9B1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sz w:val="14"/>
                <w:szCs w:val="14"/>
              </w:rPr>
              <w:t>9</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D0FCBF"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7D3675"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9EDEC6"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D53B94" w14:textId="77777777" w:rsidR="00855790" w:rsidRPr="007B331C" w:rsidRDefault="00855790"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5–10–20</w:t>
            </w:r>
          </w:p>
        </w:tc>
      </w:tr>
      <w:tr w:rsidR="00855790" w14:paraId="79E15C5F" w14:textId="77777777" w:rsidTr="007B331C">
        <w:trPr>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4988A27B" w14:textId="77777777" w:rsidR="00855790" w:rsidRDefault="00855790"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19CE193C"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AAD064"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E094BA5"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5A7BF14"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F5A1658"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E17EAAA"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692342E"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1E899EE"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03663BC5"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40FB53C"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9A868E8"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CD6944"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4C3F80"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2CFD9F"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0A9ACB" w14:textId="77777777" w:rsidR="00855790" w:rsidRPr="007B331C" w:rsidRDefault="00855790"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2–5–12</w:t>
            </w:r>
          </w:p>
        </w:tc>
      </w:tr>
      <w:tr w:rsidR="00855790" w14:paraId="3364ECD1" w14:textId="77777777" w:rsidTr="007B331C">
        <w:trPr>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55A1A7AA" w14:textId="77777777" w:rsidR="00855790" w:rsidRDefault="00855790"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35AA080A"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0334F5" w14:textId="6F35AF2F" w:rsidR="00855790" w:rsidRPr="007B331C" w:rsidRDefault="00DB1350" w:rsidP="00DF7A07">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PO4</w:t>
            </w:r>
            <w:r w:rsidR="00855790" w:rsidRPr="007B331C">
              <w:rPr>
                <w:rFonts w:ascii="Arial Narrow" w:hAnsi="Arial Narrow" w:cs="Arial Narrow"/>
                <w:color w:val="000000"/>
                <w:sz w:val="14"/>
                <w:szCs w:val="14"/>
              </w:rPr>
              <w:t xml:space="preserve"> (</w:t>
            </w:r>
            <w:r w:rsidR="00855790" w:rsidRPr="007B331C">
              <w:rPr>
                <w:rFonts w:ascii="Arial Narrow" w:eastAsia="Helvetica" w:hAnsi="Arial Narrow"/>
                <w:color w:val="000000"/>
                <w:sz w:val="14"/>
                <w:szCs w:val="14"/>
              </w:rPr>
              <w:t>µgL</w:t>
            </w:r>
            <w:r w:rsidR="00855790" w:rsidRPr="007B331C">
              <w:rPr>
                <w:rFonts w:ascii="Cambria Math" w:eastAsia="Helvetica" w:hAnsi="Cambria Math" w:cs="Cambria Math"/>
                <w:color w:val="000000"/>
                <w:sz w:val="14"/>
                <w:szCs w:val="14"/>
              </w:rPr>
              <w:t>⁻</w:t>
            </w:r>
            <w:r w:rsidR="00855790"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113863A"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511362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056B91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A07F2D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DFCC8A6"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5AA634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24AF152D"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BCC215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128A13D"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BE5A54"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9C390F"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45C78B"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0-2-3</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050A32"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0-1-2</w:t>
            </w:r>
          </w:p>
        </w:tc>
      </w:tr>
      <w:tr w:rsidR="00855790" w14:paraId="624BBB95" w14:textId="77777777" w:rsidTr="007B331C">
        <w:trPr>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41DDE0CC" w14:textId="77777777" w:rsidR="00855790" w:rsidRDefault="00855790"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7805C7E6"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D2C1F0"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DO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0066BF9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0D02467"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C11272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9182A65"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F1F435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D66B0CD"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579986A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7CFC13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834EB5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3572EC"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86AD69"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B781A3" w14:textId="77777777" w:rsidR="00855790" w:rsidRPr="007B331C" w:rsidRDefault="00855790"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F54B04" w14:textId="77777777" w:rsidR="00855790" w:rsidRPr="007B331C" w:rsidRDefault="00855790" w:rsidP="00DF7A07">
            <w:pPr>
              <w:spacing w:before="0" w:after="0"/>
              <w:jc w:val="center"/>
              <w:rPr>
                <w:rFonts w:ascii="Arial Narrow" w:hAnsi="Arial Narrow"/>
                <w:sz w:val="14"/>
                <w:szCs w:val="14"/>
              </w:rPr>
            </w:pPr>
          </w:p>
        </w:tc>
      </w:tr>
      <w:tr w:rsidR="00855790" w14:paraId="11F2759D" w14:textId="77777777" w:rsidTr="007B331C">
        <w:trPr>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0E6828E3" w14:textId="77777777" w:rsidR="00855790" w:rsidRDefault="00855790"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4CF53334"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BA2834"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P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01A55CB0"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3FE180EA"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91B549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8892A61"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7</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12B98F1"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0</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09716E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3F55EB4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E305FA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4</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0D1FB70"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1</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A79789"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6D1DD0"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1D9EFF"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sym w:font="Symbol" w:char="F0A3"/>
            </w:r>
            <w:r w:rsidRPr="007B331C">
              <w:rPr>
                <w:rFonts w:ascii="Arial Narrow" w:hAnsi="Arial Narrow"/>
                <w:sz w:val="14"/>
                <w:szCs w:val="14"/>
              </w:rPr>
              <w:t xml:space="preserve"> 2.3</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698A7B"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2-3.0-3.9</w:t>
            </w:r>
          </w:p>
        </w:tc>
      </w:tr>
      <w:tr w:rsidR="00855790" w14:paraId="0F12E5E4" w14:textId="77777777" w:rsidTr="007B331C">
        <w:trPr>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1D96D537" w14:textId="77777777" w:rsidR="00855790" w:rsidRDefault="00855790"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3E7E55E7"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B25E3B"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Chla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48D5B2B5"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935A936"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AA96631"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1</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FC23D05"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5</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9ABACC7"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A101E77"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076DA2B6"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407CDAD"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6</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A6A2A1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9</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DE39DB"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5E5D8D"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37BFA5"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0.16-0.25-0.46</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BFD31E"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0.30-0.46-0.78</w:t>
            </w:r>
          </w:p>
        </w:tc>
      </w:tr>
      <w:tr w:rsidR="00DF7A07" w14:paraId="3BBFD6EE" w14:textId="77777777" w:rsidTr="007B331C">
        <w:trPr>
          <w:trHeight w:hRule="exact" w:val="227"/>
          <w:jc w:val="center"/>
        </w:trPr>
        <w:tc>
          <w:tcPr>
            <w:tcW w:w="721" w:type="dxa"/>
            <w:vMerge w:val="restart"/>
            <w:tcBorders>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0A13F3" w14:textId="77777777" w:rsidR="00DF7A07" w:rsidRDefault="00DF7A07" w:rsidP="00DF7A07">
            <w:pPr>
              <w:spacing w:before="0" w:after="0"/>
              <w:rPr>
                <w:rFonts w:ascii="Arial Narrow" w:hAnsi="Arial Narrow"/>
              </w:rPr>
            </w:pPr>
          </w:p>
          <w:p w14:paraId="14AC2CFE" w14:textId="77777777" w:rsidR="00DF7A07" w:rsidRDefault="00DF7A07" w:rsidP="00DF7A07">
            <w:pPr>
              <w:spacing w:before="0" w:after="0"/>
              <w:rPr>
                <w:rFonts w:ascii="Arial Narrow" w:hAnsi="Arial Narrow"/>
              </w:rPr>
            </w:pPr>
          </w:p>
          <w:p w14:paraId="2C46CC57" w14:textId="77777777" w:rsidR="00DF7A07" w:rsidRPr="00BF74C8" w:rsidRDefault="00DF7A07" w:rsidP="00DF7A07">
            <w:pPr>
              <w:spacing w:before="0" w:after="0"/>
              <w:rPr>
                <w:rFonts w:cs="Arial"/>
                <w:sz w:val="16"/>
                <w:szCs w:val="16"/>
              </w:rPr>
            </w:pPr>
            <w:r w:rsidRPr="00BF74C8">
              <w:rPr>
                <w:rFonts w:cs="Arial"/>
                <w:sz w:val="16"/>
                <w:szCs w:val="16"/>
              </w:rPr>
              <w:t>Cape Y</w:t>
            </w:r>
            <w:r>
              <w:rPr>
                <w:rFonts w:cs="Arial"/>
                <w:sz w:val="16"/>
                <w:szCs w:val="16"/>
              </w:rPr>
              <w:t>o</w:t>
            </w:r>
            <w:r w:rsidRPr="00BF74C8">
              <w:rPr>
                <w:rFonts w:cs="Arial"/>
                <w:sz w:val="16"/>
                <w:szCs w:val="16"/>
              </w:rPr>
              <w:t>rk</w:t>
            </w:r>
          </w:p>
          <w:p w14:paraId="3319E4B2" w14:textId="77777777" w:rsidR="00DF7A07" w:rsidRDefault="00DF7A07" w:rsidP="00DF7A07">
            <w:pPr>
              <w:spacing w:before="0" w:after="0"/>
              <w:rPr>
                <w:rFonts w:ascii="Arial Narrow" w:hAnsi="Arial Narrow"/>
              </w:rPr>
            </w:pPr>
            <w:r w:rsidRPr="00BF74C8">
              <w:rPr>
                <w:rFonts w:cs="Arial"/>
                <w:sz w:val="16"/>
                <w:szCs w:val="16"/>
              </w:rPr>
              <w:t>Open Coastal</w:t>
            </w:r>
            <w:r>
              <w:rPr>
                <w:rFonts w:cs="Arial"/>
                <w:sz w:val="16"/>
                <w:szCs w:val="16"/>
              </w:rPr>
              <w:t xml:space="preserve"> Zone</w:t>
            </w:r>
          </w:p>
          <w:p w14:paraId="03675842" w14:textId="77777777" w:rsidR="00DF7A07" w:rsidRDefault="00DF7A07" w:rsidP="00DF7A07">
            <w:pPr>
              <w:spacing w:before="0" w:after="0"/>
              <w:rPr>
                <w:rFonts w:ascii="Arial Narrow" w:hAnsi="Arial Narrow"/>
              </w:rPr>
            </w:pPr>
          </w:p>
          <w:p w14:paraId="2EB19C6B" w14:textId="77777777" w:rsidR="00DF7A07" w:rsidRDefault="00DF7A07" w:rsidP="00DF7A07">
            <w:pPr>
              <w:spacing w:before="0" w:after="0"/>
              <w:rPr>
                <w:rFonts w:ascii="Arial Narrow" w:hAnsi="Arial Narrow"/>
              </w:rPr>
            </w:pPr>
          </w:p>
        </w:tc>
        <w:tc>
          <w:tcPr>
            <w:tcW w:w="865" w:type="dxa"/>
            <w:vMerge w:val="restart"/>
            <w:tcBorders>
              <w:top w:val="single" w:sz="4" w:space="0" w:color="000000"/>
              <w:left w:val="single" w:sz="4" w:space="0" w:color="000000"/>
              <w:right w:val="single" w:sz="4" w:space="0" w:color="000000"/>
            </w:tcBorders>
            <w:vAlign w:val="center"/>
          </w:tcPr>
          <w:p w14:paraId="6ECA7070" w14:textId="77777777" w:rsidR="00DF7A07" w:rsidRDefault="00DF7A07" w:rsidP="00DF7A07">
            <w:pPr>
              <w:spacing w:before="0" w:after="0"/>
              <w:jc w:val="left"/>
              <w:rPr>
                <w:rFonts w:ascii="Arial Narrow" w:hAnsi="Arial Narrow"/>
                <w:sz w:val="14"/>
                <w:szCs w:val="14"/>
              </w:rPr>
            </w:pPr>
            <w:r>
              <w:rPr>
                <w:rFonts w:ascii="Arial Narrow" w:hAnsi="Arial Narrow"/>
                <w:sz w:val="14"/>
                <w:szCs w:val="14"/>
              </w:rPr>
              <w:t>Annan-Endeavour</w:t>
            </w:r>
          </w:p>
          <w:p w14:paraId="67486209" w14:textId="77777777" w:rsidR="00DF7A07" w:rsidRDefault="00DF7A07" w:rsidP="00DF7A07">
            <w:pPr>
              <w:spacing w:before="0" w:after="0"/>
              <w:jc w:val="left"/>
              <w:rPr>
                <w:rFonts w:ascii="Arial Narrow" w:hAnsi="Arial Narrow"/>
                <w:sz w:val="14"/>
                <w:szCs w:val="14"/>
              </w:rPr>
            </w:pPr>
            <w:r>
              <w:rPr>
                <w:rFonts w:ascii="Arial Narrow" w:hAnsi="Arial Narrow"/>
                <w:sz w:val="14"/>
                <w:szCs w:val="14"/>
              </w:rPr>
              <w:t xml:space="preserve"> </w:t>
            </w: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E5DC18"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33962F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3B96FDF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A9AC5B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3.0</w:t>
            </w:r>
          </w:p>
        </w:tc>
        <w:tc>
          <w:tcPr>
            <w:tcW w:w="848"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0E9F485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8.4</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FA7AD3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5</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EACEED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6.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3B54BD5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CEFEA9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1.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B07DA6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2.4</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53888C"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Annual</w:t>
            </w:r>
          </w:p>
          <w:p w14:paraId="3AAA53DA"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5FA8BD"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sym w:font="Symbol" w:char="F0B3"/>
            </w:r>
            <w:r w:rsidRPr="007B331C">
              <w:rPr>
                <w:rFonts w:ascii="Arial Narrow" w:hAnsi="Arial Narrow"/>
                <w:sz w:val="14"/>
                <w:szCs w:val="14"/>
              </w:rPr>
              <w:t xml:space="preserve"> 10</w:t>
            </w: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D92CA1" w14:textId="77777777" w:rsidR="00DF7A07" w:rsidRPr="007B331C" w:rsidRDefault="00DF7A07"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9211C0" w14:textId="77777777" w:rsidR="00DF7A07" w:rsidRPr="007B331C" w:rsidRDefault="00DF7A07" w:rsidP="00DF7A07">
            <w:pPr>
              <w:spacing w:before="0" w:after="0"/>
              <w:jc w:val="center"/>
              <w:rPr>
                <w:rFonts w:ascii="Arial Narrow" w:hAnsi="Arial Narrow"/>
                <w:sz w:val="14"/>
                <w:szCs w:val="14"/>
              </w:rPr>
            </w:pPr>
          </w:p>
        </w:tc>
      </w:tr>
      <w:tr w:rsidR="00DF7A07" w14:paraId="1FB3E6FF" w14:textId="77777777" w:rsidTr="007B331C">
        <w:trPr>
          <w:trHeight w:hRule="exact" w:val="227"/>
          <w:jc w:val="center"/>
        </w:trPr>
        <w:tc>
          <w:tcPr>
            <w:tcW w:w="721" w:type="dxa"/>
            <w:vMerge/>
            <w:tcBorders>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A53CAE" w14:textId="77777777" w:rsidR="00DF7A07" w:rsidRDefault="00DF7A07" w:rsidP="00DF7A07">
            <w:pPr>
              <w:spacing w:before="0" w:after="0"/>
              <w:rPr>
                <w:rFonts w:ascii="Arial Narrow" w:hAnsi="Arial Narrow"/>
              </w:rPr>
            </w:pPr>
          </w:p>
        </w:tc>
        <w:tc>
          <w:tcPr>
            <w:tcW w:w="865" w:type="dxa"/>
            <w:vMerge/>
            <w:tcBorders>
              <w:left w:val="single" w:sz="4" w:space="0" w:color="000000"/>
              <w:right w:val="single" w:sz="4" w:space="0" w:color="000000"/>
            </w:tcBorders>
            <w:vAlign w:val="center"/>
          </w:tcPr>
          <w:p w14:paraId="6315BF58"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5A6E88"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SS (m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C4F2FE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4ED51E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F6B484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1.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1C1C64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4</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1DF975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9</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9BE85E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7D23D4D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9</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2A8575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7</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F2AFFA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6.5</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9F07E7"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FF1F87" w14:textId="77777777" w:rsidR="00DF7A07" w:rsidRPr="007B331C" w:rsidRDefault="00DF7A07"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696C7D"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sym w:font="Symbol" w:char="F0A3"/>
            </w:r>
            <w:r w:rsidRPr="007B331C">
              <w:rPr>
                <w:rFonts w:ascii="Arial Narrow" w:hAnsi="Arial Narrow"/>
                <w:sz w:val="14"/>
                <w:szCs w:val="14"/>
              </w:rPr>
              <w:t xml:space="preserve"> 1.6</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73C75C"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1.1-1.7-2.2</w:t>
            </w:r>
          </w:p>
        </w:tc>
      </w:tr>
      <w:tr w:rsidR="00DF7A07" w14:paraId="128513E2" w14:textId="77777777" w:rsidTr="007B331C">
        <w:trPr>
          <w:trHeight w:hRule="exact" w:val="227"/>
          <w:jc w:val="center"/>
        </w:trPr>
        <w:tc>
          <w:tcPr>
            <w:tcW w:w="721" w:type="dxa"/>
            <w:vMerge/>
            <w:tcBorders>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B17E8E" w14:textId="77777777" w:rsidR="00DF7A07" w:rsidRDefault="00DF7A07" w:rsidP="00DF7A07">
            <w:pPr>
              <w:spacing w:before="0" w:after="0"/>
              <w:rPr>
                <w:rFonts w:ascii="Arial Narrow" w:hAnsi="Arial Narrow"/>
              </w:rPr>
            </w:pPr>
          </w:p>
        </w:tc>
        <w:tc>
          <w:tcPr>
            <w:tcW w:w="865" w:type="dxa"/>
            <w:vMerge/>
            <w:tcBorders>
              <w:left w:val="single" w:sz="4" w:space="0" w:color="000000"/>
              <w:right w:val="single" w:sz="4" w:space="0" w:color="000000"/>
            </w:tcBorders>
            <w:vAlign w:val="center"/>
          </w:tcPr>
          <w:p w14:paraId="5B50F715"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23D73D"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16052D9B"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FB3631B"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FEDEDCD"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57</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5C8E05C"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05</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654123F"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89</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24CD926"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9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19334D9D"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99</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0354C76"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09</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7C32F31"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56</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F67353" w14:textId="77777777" w:rsidR="00DF7A07" w:rsidRPr="007B331C" w:rsidRDefault="00DF7A07"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B2E8D5" w14:textId="77777777" w:rsidR="00DF7A07" w:rsidRPr="007B331C" w:rsidRDefault="00DF7A07"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9AF744" w14:textId="77777777" w:rsidR="00DF7A07" w:rsidRPr="007B331C" w:rsidRDefault="00DF7A07"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0CB4E8" w14:textId="77777777" w:rsidR="00DF7A07" w:rsidRPr="007B331C" w:rsidRDefault="00DF7A07"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75–105–130</w:t>
            </w:r>
          </w:p>
        </w:tc>
      </w:tr>
      <w:tr w:rsidR="00DF7A07" w14:paraId="0A8FF8E8" w14:textId="77777777" w:rsidTr="007B331C">
        <w:trPr>
          <w:trHeight w:hRule="exact" w:val="227"/>
          <w:jc w:val="center"/>
        </w:trPr>
        <w:tc>
          <w:tcPr>
            <w:tcW w:w="721" w:type="dxa"/>
            <w:vMerge/>
            <w:tcBorders>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587249" w14:textId="77777777" w:rsidR="00DF7A07" w:rsidRDefault="00DF7A07" w:rsidP="00DF7A07">
            <w:pPr>
              <w:spacing w:before="0" w:after="0"/>
              <w:rPr>
                <w:rFonts w:ascii="Arial Narrow" w:hAnsi="Arial Narrow"/>
              </w:rPr>
            </w:pPr>
          </w:p>
        </w:tc>
        <w:tc>
          <w:tcPr>
            <w:tcW w:w="865" w:type="dxa"/>
            <w:vMerge/>
            <w:tcBorders>
              <w:left w:val="single" w:sz="4" w:space="0" w:color="000000"/>
              <w:right w:val="single" w:sz="4" w:space="0" w:color="000000"/>
            </w:tcBorders>
            <w:vAlign w:val="center"/>
          </w:tcPr>
          <w:p w14:paraId="5A25224D"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A1BE42"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10CE576"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6CBA089"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CDA51E1"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02</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E8401B9"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89</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9430001"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79</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A64127B"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8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6C25FD01"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9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868072D"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94</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9E80DE9"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97</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6A5ED6" w14:textId="77777777" w:rsidR="00DF7A07" w:rsidRPr="007B331C" w:rsidRDefault="00DF7A07"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C5249C" w14:textId="77777777" w:rsidR="00DF7A07" w:rsidRPr="007B331C" w:rsidRDefault="00DF7A07"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1A7207" w14:textId="77777777" w:rsidR="00DF7A07" w:rsidRPr="007B331C" w:rsidRDefault="00DF7A07"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954BF6" w14:textId="77777777" w:rsidR="00DF7A07" w:rsidRPr="007B331C" w:rsidRDefault="00DF7A07"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55–80–105</w:t>
            </w:r>
          </w:p>
        </w:tc>
      </w:tr>
      <w:tr w:rsidR="00DF7A07" w14:paraId="7D4CE20D" w14:textId="77777777" w:rsidTr="007B331C">
        <w:trPr>
          <w:trHeight w:hRule="exact" w:val="227"/>
          <w:jc w:val="center"/>
        </w:trPr>
        <w:tc>
          <w:tcPr>
            <w:tcW w:w="721" w:type="dxa"/>
            <w:vMerge/>
            <w:tcBorders>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4C9C45" w14:textId="77777777" w:rsidR="00DF7A07" w:rsidRDefault="00DF7A07" w:rsidP="00DF7A07">
            <w:pPr>
              <w:spacing w:before="0" w:after="0"/>
              <w:rPr>
                <w:rFonts w:ascii="Arial Narrow" w:hAnsi="Arial Narrow"/>
              </w:rPr>
            </w:pPr>
          </w:p>
        </w:tc>
        <w:tc>
          <w:tcPr>
            <w:tcW w:w="865" w:type="dxa"/>
            <w:vMerge/>
            <w:tcBorders>
              <w:left w:val="single" w:sz="4" w:space="0" w:color="000000"/>
              <w:right w:val="single" w:sz="4" w:space="0" w:color="000000"/>
            </w:tcBorders>
            <w:vAlign w:val="center"/>
          </w:tcPr>
          <w:p w14:paraId="2613E18E"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C0B9EF"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NOx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73A9EC40"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8D938B4"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0612922"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2</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A73CBBA"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4</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75B7842"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B216613"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7B55C888"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4FAFD53"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BD50CA1"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9</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524E29"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8D5449" w14:textId="77777777" w:rsidR="00DF7A07" w:rsidRPr="007B331C" w:rsidRDefault="00DF7A07"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E742BF"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0-0-1</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F86524"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0-0-1</w:t>
            </w:r>
          </w:p>
        </w:tc>
      </w:tr>
      <w:tr w:rsidR="00DF7A07" w14:paraId="0EE5B34A" w14:textId="77777777" w:rsidTr="007B331C">
        <w:trPr>
          <w:trHeight w:hRule="exact" w:val="227"/>
          <w:jc w:val="center"/>
        </w:trPr>
        <w:tc>
          <w:tcPr>
            <w:tcW w:w="721" w:type="dxa"/>
            <w:vMerge/>
            <w:tcBorders>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8913F9" w14:textId="77777777" w:rsidR="00DF7A07" w:rsidRDefault="00DF7A07" w:rsidP="00DF7A07">
            <w:pPr>
              <w:spacing w:before="0" w:after="0"/>
              <w:rPr>
                <w:rFonts w:ascii="Arial Narrow" w:hAnsi="Arial Narrow"/>
              </w:rPr>
            </w:pPr>
          </w:p>
        </w:tc>
        <w:tc>
          <w:tcPr>
            <w:tcW w:w="865" w:type="dxa"/>
            <w:vMerge/>
            <w:tcBorders>
              <w:left w:val="single" w:sz="4" w:space="0" w:color="000000"/>
              <w:right w:val="single" w:sz="4" w:space="0" w:color="000000"/>
            </w:tcBorders>
            <w:vAlign w:val="center"/>
          </w:tcPr>
          <w:p w14:paraId="6ACFE5AF"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AB6D8D"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NH</w:t>
            </w:r>
            <w:r w:rsidRPr="007B331C">
              <w:rPr>
                <w:rFonts w:ascii="Arial Narrow" w:hAnsi="Arial Narrow" w:cs="Arial Narrow"/>
                <w:color w:val="000000"/>
                <w:sz w:val="14"/>
                <w:szCs w:val="14"/>
                <w:vertAlign w:val="subscript"/>
              </w:rPr>
              <w:t>3</w:t>
            </w:r>
            <w:r w:rsidRPr="007B331C">
              <w:rPr>
                <w:rFonts w:ascii="Arial Narrow" w:hAnsi="Arial Narrow" w:cs="Arial Narrow"/>
                <w:color w:val="000000"/>
                <w:sz w:val="14"/>
                <w:szCs w:val="14"/>
              </w:rPr>
              <w:t xml:space="preserve">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7F96812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BE69C1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8FE612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1E16C9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00E728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054D8BC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0AF91CA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11CC083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B63AA2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1</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8460C8" w14:textId="77777777" w:rsidR="00DF7A07" w:rsidRPr="007B331C" w:rsidRDefault="00DF7A07" w:rsidP="00DF7A07">
            <w:pPr>
              <w:spacing w:before="0" w:after="0"/>
              <w:jc w:val="center"/>
              <w:rPr>
                <w:rFonts w:ascii="Arial Narrow" w:hAnsi="Arial Narrow"/>
                <w:sz w:val="14"/>
                <w:szCs w:val="14"/>
                <w:vertAlign w:val="superscript"/>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p w14:paraId="0681A9BC"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Annual</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5932F1"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0-1-3</w:t>
            </w: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041061" w14:textId="77777777" w:rsidR="00DF7A07" w:rsidRPr="007B331C" w:rsidRDefault="00DF7A07"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F5485B" w14:textId="77777777" w:rsidR="00DF7A07" w:rsidRPr="007B331C" w:rsidRDefault="00DF7A07" w:rsidP="00DF7A07">
            <w:pPr>
              <w:spacing w:before="0" w:after="0"/>
              <w:jc w:val="center"/>
              <w:rPr>
                <w:rFonts w:ascii="Arial Narrow" w:hAnsi="Arial Narrow"/>
                <w:sz w:val="14"/>
                <w:szCs w:val="14"/>
              </w:rPr>
            </w:pPr>
          </w:p>
        </w:tc>
      </w:tr>
      <w:tr w:rsidR="00DF7A07" w14:paraId="0FC2FD0E" w14:textId="77777777" w:rsidTr="007B331C">
        <w:trPr>
          <w:trHeight w:hRule="exact" w:val="227"/>
          <w:jc w:val="center"/>
        </w:trPr>
        <w:tc>
          <w:tcPr>
            <w:tcW w:w="721" w:type="dxa"/>
            <w:vMerge/>
            <w:tcBorders>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1BC466" w14:textId="77777777" w:rsidR="00DF7A07" w:rsidRDefault="00DF7A07" w:rsidP="00DF7A07">
            <w:pPr>
              <w:spacing w:before="0" w:after="0"/>
              <w:rPr>
                <w:rFonts w:ascii="Arial Narrow" w:hAnsi="Arial Narrow"/>
              </w:rPr>
            </w:pPr>
          </w:p>
        </w:tc>
        <w:tc>
          <w:tcPr>
            <w:tcW w:w="865" w:type="dxa"/>
            <w:vMerge/>
            <w:tcBorders>
              <w:left w:val="single" w:sz="4" w:space="0" w:color="000000"/>
              <w:right w:val="single" w:sz="4" w:space="0" w:color="000000"/>
            </w:tcBorders>
            <w:vAlign w:val="center"/>
          </w:tcPr>
          <w:p w14:paraId="4D4A3E77"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4B4B06"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DO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4789FF5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414B3F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949205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97</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56B5F8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82</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33BE24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69</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B63C44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2D6D005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8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9B36E8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87</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3A36E1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93</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C20074" w14:textId="77777777" w:rsidR="00DF7A07" w:rsidRPr="007B331C" w:rsidRDefault="00DF7A07"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983529" w14:textId="77777777" w:rsidR="00DF7A07" w:rsidRPr="007B331C" w:rsidRDefault="00DF7A07"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3C49A0" w14:textId="77777777" w:rsidR="00DF7A07" w:rsidRPr="007B331C" w:rsidRDefault="00DF7A07"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E14FE5" w14:textId="77777777" w:rsidR="00DF7A07" w:rsidRPr="007B331C" w:rsidRDefault="00DF7A07" w:rsidP="00DF7A07">
            <w:pPr>
              <w:spacing w:before="0" w:after="0"/>
              <w:jc w:val="center"/>
              <w:rPr>
                <w:rFonts w:ascii="Arial Narrow" w:hAnsi="Arial Narrow"/>
                <w:sz w:val="14"/>
                <w:szCs w:val="14"/>
              </w:rPr>
            </w:pPr>
          </w:p>
        </w:tc>
      </w:tr>
      <w:tr w:rsidR="00DF7A07" w14:paraId="4755F22E" w14:textId="77777777" w:rsidTr="007B331C">
        <w:trPr>
          <w:trHeight w:hRule="exact" w:val="227"/>
          <w:jc w:val="center"/>
        </w:trPr>
        <w:tc>
          <w:tcPr>
            <w:tcW w:w="721" w:type="dxa"/>
            <w:vMerge/>
            <w:tcBorders>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72B50A" w14:textId="77777777" w:rsidR="00DF7A07" w:rsidRDefault="00DF7A07" w:rsidP="00DF7A07">
            <w:pPr>
              <w:spacing w:before="0" w:after="0"/>
              <w:rPr>
                <w:rFonts w:ascii="Arial Narrow" w:hAnsi="Arial Narrow"/>
              </w:rPr>
            </w:pPr>
          </w:p>
        </w:tc>
        <w:tc>
          <w:tcPr>
            <w:tcW w:w="865" w:type="dxa"/>
            <w:vMerge/>
            <w:tcBorders>
              <w:left w:val="single" w:sz="4" w:space="0" w:color="000000"/>
              <w:right w:val="single" w:sz="4" w:space="0" w:color="000000"/>
            </w:tcBorders>
            <w:vAlign w:val="center"/>
          </w:tcPr>
          <w:p w14:paraId="399807E4"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7385B4"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2DD15F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6A195A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FF7F6F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1</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6CA823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6</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1F2C7C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9E62B7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3E1EC48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9</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D666DB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2</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D8D182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0</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E42286" w14:textId="77777777" w:rsidR="00DF7A07" w:rsidRPr="007B331C" w:rsidRDefault="00DF7A07"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0D5BC6" w14:textId="77777777" w:rsidR="00DF7A07" w:rsidRPr="007B331C" w:rsidRDefault="00DF7A07"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86A6C0" w14:textId="77777777" w:rsidR="00DF7A07" w:rsidRPr="007B331C" w:rsidRDefault="00DF7A07"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B7FC46"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14-20-26</w:t>
            </w:r>
          </w:p>
        </w:tc>
      </w:tr>
      <w:tr w:rsidR="00DF7A07" w14:paraId="357D1D31" w14:textId="77777777" w:rsidTr="007B331C">
        <w:trPr>
          <w:trHeight w:hRule="exact" w:val="227"/>
          <w:jc w:val="center"/>
        </w:trPr>
        <w:tc>
          <w:tcPr>
            <w:tcW w:w="721" w:type="dxa"/>
            <w:vMerge/>
            <w:tcBorders>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38A601" w14:textId="77777777" w:rsidR="00DF7A07" w:rsidRDefault="00DF7A07" w:rsidP="00DF7A07">
            <w:pPr>
              <w:spacing w:before="0" w:after="0"/>
              <w:rPr>
                <w:rFonts w:ascii="Arial Narrow" w:hAnsi="Arial Narrow"/>
              </w:rPr>
            </w:pPr>
          </w:p>
        </w:tc>
        <w:tc>
          <w:tcPr>
            <w:tcW w:w="865" w:type="dxa"/>
            <w:vMerge/>
            <w:tcBorders>
              <w:left w:val="single" w:sz="4" w:space="0" w:color="000000"/>
              <w:right w:val="single" w:sz="4" w:space="0" w:color="000000"/>
            </w:tcBorders>
            <w:vAlign w:val="center"/>
          </w:tcPr>
          <w:p w14:paraId="63453F4A"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99EC4C"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160B077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02A0A6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7DE687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1</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A5A5C8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79D2CF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6</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3D3E6B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7346B72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AEDF1C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9</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560E3D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0</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127245" w14:textId="77777777" w:rsidR="00DF7A07" w:rsidRPr="007B331C" w:rsidRDefault="00DF7A07"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B6AADD" w14:textId="77777777" w:rsidR="00DF7A07" w:rsidRPr="007B331C" w:rsidRDefault="00DF7A07"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C5CC69" w14:textId="77777777" w:rsidR="00DF7A07" w:rsidRPr="007B331C" w:rsidRDefault="00DF7A07"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3F8FD1" w14:textId="77777777" w:rsidR="00DF7A07" w:rsidRPr="007B331C" w:rsidRDefault="00DF7A07"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5–10–20</w:t>
            </w:r>
          </w:p>
        </w:tc>
      </w:tr>
      <w:tr w:rsidR="00DF7A07" w14:paraId="266434C3" w14:textId="77777777" w:rsidTr="007B331C">
        <w:trPr>
          <w:trHeight w:hRule="exact" w:val="227"/>
          <w:jc w:val="center"/>
        </w:trPr>
        <w:tc>
          <w:tcPr>
            <w:tcW w:w="721" w:type="dxa"/>
            <w:vMerge/>
            <w:tcBorders>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D5B998" w14:textId="77777777" w:rsidR="00DF7A07" w:rsidRDefault="00DF7A07" w:rsidP="00DF7A07">
            <w:pPr>
              <w:spacing w:before="0" w:after="0"/>
              <w:rPr>
                <w:rFonts w:ascii="Arial Narrow" w:hAnsi="Arial Narrow"/>
              </w:rPr>
            </w:pPr>
          </w:p>
        </w:tc>
        <w:tc>
          <w:tcPr>
            <w:tcW w:w="865" w:type="dxa"/>
            <w:vMerge/>
            <w:tcBorders>
              <w:left w:val="single" w:sz="4" w:space="0" w:color="000000"/>
              <w:right w:val="single" w:sz="4" w:space="0" w:color="000000"/>
            </w:tcBorders>
            <w:vAlign w:val="center"/>
          </w:tcPr>
          <w:p w14:paraId="713DB90F"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F1612B"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P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2299E0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1A0C34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F70F00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9</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AB5504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8D686C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5</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8FE738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54A4364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AC3090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73F079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9</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13442E"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2BA37B" w14:textId="77777777" w:rsidR="00DF7A07" w:rsidRPr="007B331C" w:rsidRDefault="00DF7A07"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2B6872"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sym w:font="Symbol" w:char="F0A3"/>
            </w:r>
            <w:r w:rsidRPr="007B331C">
              <w:rPr>
                <w:rFonts w:ascii="Arial Narrow" w:hAnsi="Arial Narrow"/>
                <w:sz w:val="14"/>
                <w:szCs w:val="14"/>
              </w:rPr>
              <w:t xml:space="preserve"> 16</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52B12F" w14:textId="77777777" w:rsidR="00DF7A07" w:rsidRPr="007B331C" w:rsidRDefault="00DF7A07"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2–5–12</w:t>
            </w:r>
          </w:p>
        </w:tc>
      </w:tr>
      <w:tr w:rsidR="00DF7A07" w14:paraId="1FFD2B26" w14:textId="77777777" w:rsidTr="007B331C">
        <w:trPr>
          <w:trHeight w:hRule="exact" w:val="227"/>
          <w:jc w:val="center"/>
        </w:trPr>
        <w:tc>
          <w:tcPr>
            <w:tcW w:w="721" w:type="dxa"/>
            <w:vMerge/>
            <w:tcBorders>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48EAC3" w14:textId="77777777" w:rsidR="00DF7A07" w:rsidRDefault="00DF7A07" w:rsidP="00DF7A07">
            <w:pPr>
              <w:spacing w:before="0" w:after="0"/>
              <w:rPr>
                <w:rFonts w:ascii="Arial Narrow" w:hAnsi="Arial Narrow"/>
              </w:rPr>
            </w:pPr>
          </w:p>
        </w:tc>
        <w:tc>
          <w:tcPr>
            <w:tcW w:w="865" w:type="dxa"/>
            <w:vMerge/>
            <w:tcBorders>
              <w:left w:val="single" w:sz="4" w:space="0" w:color="000000"/>
              <w:right w:val="single" w:sz="4" w:space="0" w:color="000000"/>
            </w:tcBorders>
            <w:vAlign w:val="center"/>
          </w:tcPr>
          <w:p w14:paraId="21633773"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52ECF3" w14:textId="52CFFC9A" w:rsidR="00DF7A07" w:rsidRPr="007B331C" w:rsidRDefault="00DB1350" w:rsidP="00DF7A07">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PO4</w:t>
            </w:r>
            <w:r w:rsidR="00DF7A07" w:rsidRPr="007B331C">
              <w:rPr>
                <w:rFonts w:ascii="Arial Narrow" w:hAnsi="Arial Narrow" w:cs="Arial Narrow"/>
                <w:color w:val="000000"/>
                <w:sz w:val="14"/>
                <w:szCs w:val="14"/>
              </w:rPr>
              <w:t xml:space="preserve"> (</w:t>
            </w:r>
            <w:r w:rsidR="00DF7A07" w:rsidRPr="007B331C">
              <w:rPr>
                <w:rFonts w:ascii="Arial Narrow" w:eastAsia="Helvetica" w:hAnsi="Arial Narrow"/>
                <w:color w:val="000000"/>
                <w:sz w:val="14"/>
                <w:szCs w:val="14"/>
              </w:rPr>
              <w:t>µgL</w:t>
            </w:r>
            <w:r w:rsidR="00DF7A07" w:rsidRPr="007B331C">
              <w:rPr>
                <w:rFonts w:ascii="Cambria Math" w:eastAsia="Helvetica" w:hAnsi="Cambria Math" w:cs="Cambria Math"/>
                <w:color w:val="000000"/>
                <w:sz w:val="14"/>
                <w:szCs w:val="14"/>
              </w:rPr>
              <w:t>⁻</w:t>
            </w:r>
            <w:r w:rsidR="00DF7A07"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6590CA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1465B2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3229DE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210D1D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A4EA3B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5EB921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694FC0A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39E100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1DA663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910FBF"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15E734" w14:textId="77777777" w:rsidR="00DF7A07" w:rsidRPr="007B331C" w:rsidRDefault="00DF7A07"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53A769"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0-2-3</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4A21BC"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0-1-2</w:t>
            </w:r>
          </w:p>
        </w:tc>
      </w:tr>
      <w:tr w:rsidR="00DF7A07" w14:paraId="7ADDFA3B" w14:textId="77777777" w:rsidTr="007B331C">
        <w:trPr>
          <w:trHeight w:hRule="exact" w:val="227"/>
          <w:jc w:val="center"/>
        </w:trPr>
        <w:tc>
          <w:tcPr>
            <w:tcW w:w="721" w:type="dxa"/>
            <w:vMerge/>
            <w:tcBorders>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6D2267" w14:textId="77777777" w:rsidR="00DF7A07" w:rsidRDefault="00DF7A07" w:rsidP="00DF7A07">
            <w:pPr>
              <w:spacing w:before="0" w:after="0"/>
              <w:rPr>
                <w:rFonts w:ascii="Arial Narrow" w:hAnsi="Arial Narrow"/>
              </w:rPr>
            </w:pPr>
          </w:p>
        </w:tc>
        <w:tc>
          <w:tcPr>
            <w:tcW w:w="865" w:type="dxa"/>
            <w:vMerge/>
            <w:tcBorders>
              <w:left w:val="single" w:sz="4" w:space="0" w:color="000000"/>
              <w:right w:val="single" w:sz="4" w:space="0" w:color="000000"/>
            </w:tcBorders>
            <w:vAlign w:val="center"/>
          </w:tcPr>
          <w:p w14:paraId="4BCD9BD7"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E05974"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DO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1ED4828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99FF7D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8F2DC0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6</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7F0B15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7D14A6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320106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7023430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3CF08B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88DE53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5</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9E4FAF" w14:textId="77777777" w:rsidR="00DF7A07" w:rsidRPr="007B331C" w:rsidRDefault="00DF7A07"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63BFF8" w14:textId="77777777" w:rsidR="00DF7A07" w:rsidRPr="007B331C" w:rsidRDefault="00DF7A07"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C86D4E" w14:textId="77777777" w:rsidR="00DF7A07" w:rsidRPr="007B331C" w:rsidRDefault="00DF7A07" w:rsidP="00DF7A07">
            <w:pPr>
              <w:spacing w:before="0" w:after="0"/>
              <w:jc w:val="center"/>
              <w:rPr>
                <w:rFonts w:ascii="Arial Narrow" w:hAnsi="Arial Narrow"/>
                <w:sz w:val="14"/>
                <w:szCs w:val="14"/>
              </w:rPr>
            </w:pP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160581" w14:textId="77777777" w:rsidR="00DF7A07" w:rsidRPr="007B331C" w:rsidRDefault="00DF7A07" w:rsidP="00DF7A07">
            <w:pPr>
              <w:spacing w:before="0" w:after="0"/>
              <w:jc w:val="center"/>
              <w:rPr>
                <w:rFonts w:ascii="Arial Narrow" w:hAnsi="Arial Narrow"/>
                <w:sz w:val="14"/>
                <w:szCs w:val="14"/>
              </w:rPr>
            </w:pPr>
          </w:p>
        </w:tc>
      </w:tr>
      <w:tr w:rsidR="00DF7A07" w14:paraId="2660BBD4" w14:textId="77777777" w:rsidTr="007B331C">
        <w:trPr>
          <w:trHeight w:hRule="exact" w:val="227"/>
          <w:jc w:val="center"/>
        </w:trPr>
        <w:tc>
          <w:tcPr>
            <w:tcW w:w="721" w:type="dxa"/>
            <w:vMerge/>
            <w:tcBorders>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D59781" w14:textId="77777777" w:rsidR="00DF7A07" w:rsidRDefault="00DF7A07" w:rsidP="00DF7A07">
            <w:pPr>
              <w:spacing w:before="0" w:after="0"/>
              <w:rPr>
                <w:rFonts w:ascii="Arial Narrow" w:hAnsi="Arial Narrow"/>
              </w:rPr>
            </w:pPr>
          </w:p>
        </w:tc>
        <w:tc>
          <w:tcPr>
            <w:tcW w:w="865" w:type="dxa"/>
            <w:vMerge/>
            <w:tcBorders>
              <w:left w:val="single" w:sz="4" w:space="0" w:color="000000"/>
              <w:right w:val="single" w:sz="4" w:space="0" w:color="000000"/>
            </w:tcBorders>
            <w:vAlign w:val="center"/>
          </w:tcPr>
          <w:p w14:paraId="0D220343"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E3DB2F"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P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7C5C7C9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3251AC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1802CD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D45F07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0</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F267EA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0</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2D50DA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7279A2B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F64722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2</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B7BAE5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1</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DB07BC"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C47483" w14:textId="77777777" w:rsidR="00DF7A07" w:rsidRPr="007B331C" w:rsidRDefault="00DF7A07"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B6AECA"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sym w:font="Symbol" w:char="F0A3"/>
            </w:r>
            <w:r w:rsidRPr="007B331C">
              <w:rPr>
                <w:rFonts w:ascii="Arial Narrow" w:hAnsi="Arial Narrow"/>
                <w:sz w:val="14"/>
                <w:szCs w:val="14"/>
              </w:rPr>
              <w:t xml:space="preserve"> 2.3</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5C561F"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2.2-3.0-3.9</w:t>
            </w:r>
          </w:p>
        </w:tc>
      </w:tr>
      <w:tr w:rsidR="00DF7A07" w14:paraId="51B80AD0" w14:textId="77777777" w:rsidTr="007B331C">
        <w:trPr>
          <w:trHeight w:hRule="exact" w:val="227"/>
          <w:jc w:val="center"/>
        </w:trPr>
        <w:tc>
          <w:tcPr>
            <w:tcW w:w="721" w:type="dxa"/>
            <w:vMerge/>
            <w:tcBorders>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128250" w14:textId="77777777" w:rsidR="00DF7A07" w:rsidRDefault="00DF7A07"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291E3026"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29E9AA"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Chla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10F5D9A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2ABACA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F0BDD2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25</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5303AD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37</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64E5F3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10</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7A7864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2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30D79F7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3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B0DAF9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42</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715E40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93</w:t>
            </w:r>
          </w:p>
        </w:tc>
        <w:tc>
          <w:tcPr>
            <w:tcW w:w="968"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D9FF3D"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21BC6D" w14:textId="77777777" w:rsidR="00DF7A07" w:rsidRPr="007B331C" w:rsidRDefault="00DF7A07"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465F57"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0.16-0.25-0.46</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C459DB"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0.30-0.46-0.78</w:t>
            </w:r>
          </w:p>
        </w:tc>
      </w:tr>
    </w:tbl>
    <w:p w14:paraId="1C83A8C1" w14:textId="77777777" w:rsidR="00DF7A07" w:rsidRDefault="00DF7A07" w:rsidP="00DF7A07">
      <w:pPr>
        <w:rPr>
          <w:lang w:val="en-US"/>
        </w:rPr>
      </w:pPr>
    </w:p>
    <w:tbl>
      <w:tblPr>
        <w:tblW w:w="12469" w:type="dxa"/>
        <w:jc w:val="center"/>
        <w:tblLayout w:type="fixed"/>
        <w:tblLook w:val="04A0" w:firstRow="1" w:lastRow="0" w:firstColumn="1" w:lastColumn="0" w:noHBand="0" w:noVBand="1"/>
      </w:tblPr>
      <w:tblGrid>
        <w:gridCol w:w="846"/>
        <w:gridCol w:w="740"/>
        <w:gridCol w:w="865"/>
        <w:gridCol w:w="432"/>
        <w:gridCol w:w="864"/>
        <w:gridCol w:w="864"/>
        <w:gridCol w:w="864"/>
        <w:gridCol w:w="757"/>
        <w:gridCol w:w="950"/>
        <w:gridCol w:w="885"/>
        <w:gridCol w:w="885"/>
        <w:gridCol w:w="864"/>
        <w:gridCol w:w="864"/>
        <w:gridCol w:w="939"/>
        <w:gridCol w:w="850"/>
      </w:tblGrid>
      <w:tr w:rsidR="00DF7A07" w14:paraId="47552296" w14:textId="77777777" w:rsidTr="007B331C">
        <w:trPr>
          <w:tblHeader/>
          <w:jc w:val="center"/>
        </w:trPr>
        <w:tc>
          <w:tcPr>
            <w:tcW w:w="12469" w:type="dxa"/>
            <w:gridSpan w:val="15"/>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3F8408DF" w14:textId="77777777" w:rsidR="00DF7A07" w:rsidRDefault="00DF7A07" w:rsidP="00DF7A07">
            <w:pPr>
              <w:spacing w:before="0" w:after="0"/>
              <w:ind w:left="20" w:right="20"/>
              <w:jc w:val="center"/>
              <w:rPr>
                <w:rFonts w:ascii="Arial Narrow" w:hAnsi="Arial Narrow"/>
              </w:rPr>
            </w:pPr>
            <w:r>
              <w:t>OPEN COASTAL ZONE WET SEASON 2017-2018</w:t>
            </w:r>
          </w:p>
        </w:tc>
      </w:tr>
      <w:tr w:rsidR="00DF7A07" w14:paraId="702FBC90" w14:textId="77777777" w:rsidTr="00F06807">
        <w:trPr>
          <w:tblHeader/>
          <w:jc w:val="center"/>
        </w:trPr>
        <w:tc>
          <w:tcPr>
            <w:tcW w:w="846" w:type="dxa"/>
            <w:vMerge w:val="restart"/>
            <w:tcBorders>
              <w:top w:val="single" w:sz="4" w:space="0" w:color="000000"/>
              <w:left w:val="single" w:sz="4" w:space="0" w:color="000000"/>
              <w:right w:val="single" w:sz="4" w:space="0" w:color="000000"/>
            </w:tcBorders>
            <w:shd w:val="clear" w:color="auto" w:fill="BEBEBE"/>
            <w:tcMar>
              <w:top w:w="0" w:type="dxa"/>
              <w:left w:w="108" w:type="dxa"/>
              <w:bottom w:w="20" w:type="dxa"/>
              <w:right w:w="108" w:type="dxa"/>
            </w:tcMar>
            <w:vAlign w:val="center"/>
          </w:tcPr>
          <w:p w14:paraId="281CAA96" w14:textId="77777777" w:rsidR="00DF7A07" w:rsidRDefault="00DF7A07" w:rsidP="00DF7A07">
            <w:pPr>
              <w:spacing w:before="0" w:after="0"/>
              <w:ind w:left="20" w:right="20"/>
              <w:rPr>
                <w:rFonts w:ascii="Arial Narrow" w:hAnsi="Arial Narrow" w:cs="Arial Narrow Bold"/>
                <w:color w:val="000000"/>
                <w:sz w:val="14"/>
              </w:rPr>
            </w:pPr>
            <w:r>
              <w:rPr>
                <w:rFonts w:ascii="Arial Narrow" w:hAnsi="Arial Narrow" w:cs="Arial Narrow Bold"/>
                <w:color w:val="000000"/>
                <w:sz w:val="14"/>
              </w:rPr>
              <w:t>Region/ Water Body</w:t>
            </w:r>
          </w:p>
        </w:tc>
        <w:tc>
          <w:tcPr>
            <w:tcW w:w="740"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6EC90B04" w14:textId="77777777" w:rsidR="00DF7A07" w:rsidRDefault="00DF7A07" w:rsidP="00DF7A07">
            <w:pPr>
              <w:spacing w:before="0" w:after="0"/>
              <w:ind w:left="20" w:right="20"/>
              <w:rPr>
                <w:rFonts w:ascii="Arial Narrow" w:hAnsi="Arial Narrow" w:cs="Arial Narrow Bold"/>
                <w:color w:val="000000"/>
                <w:sz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31B88015" w14:textId="77777777" w:rsidR="00DF7A07" w:rsidRDefault="00DF7A07" w:rsidP="00DF7A07">
            <w:pPr>
              <w:spacing w:before="0" w:after="0"/>
              <w:ind w:left="20" w:right="20"/>
              <w:rPr>
                <w:rFonts w:ascii="Arial Narrow" w:hAnsi="Arial Narrow" w:cs="Arial Narrow Bold"/>
                <w:color w:val="000000"/>
                <w:sz w:val="14"/>
              </w:rPr>
            </w:pPr>
          </w:p>
        </w:tc>
        <w:tc>
          <w:tcPr>
            <w:tcW w:w="432"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0E166133" w14:textId="77777777" w:rsidR="00DF7A07" w:rsidRDefault="00DF7A07" w:rsidP="00DF7A07">
            <w:pPr>
              <w:spacing w:before="0" w:after="0"/>
              <w:ind w:left="20" w:right="20"/>
              <w:jc w:val="center"/>
              <w:rPr>
                <w:rFonts w:ascii="Arial Narrow" w:hAnsi="Arial Narrow" w:cs="Arial Narrow Bold"/>
                <w:color w:val="000000"/>
                <w:sz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BEBEBE"/>
            <w:vAlign w:val="center"/>
          </w:tcPr>
          <w:p w14:paraId="0B9BA484" w14:textId="77777777" w:rsidR="00DF7A07" w:rsidRDefault="00DF7A07" w:rsidP="00DF7A07">
            <w:pPr>
              <w:spacing w:before="0" w:after="0"/>
              <w:ind w:right="20"/>
              <w:jc w:val="center"/>
              <w:rPr>
                <w:rFonts w:ascii="Arial Narrow" w:hAnsi="Arial Narrow" w:cs="Arial Narrow Bold"/>
                <w:color w:val="000000"/>
                <w:sz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6D031E43" w14:textId="77777777" w:rsidR="00DF7A07" w:rsidRDefault="00DF7A07" w:rsidP="00DF7A07">
            <w:pPr>
              <w:spacing w:before="0" w:after="0"/>
              <w:ind w:left="20" w:right="20"/>
              <w:jc w:val="center"/>
              <w:rPr>
                <w:rFonts w:ascii="Arial Narrow" w:hAnsi="Arial Narrow" w:cs="Arial Narrow Bold"/>
                <w:color w:val="000000"/>
                <w:sz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2BACE707" w14:textId="77777777" w:rsidR="00DF7A07" w:rsidRDefault="00DF7A07" w:rsidP="00DF7A07">
            <w:pPr>
              <w:spacing w:before="0" w:after="0"/>
              <w:ind w:left="20" w:right="20"/>
              <w:jc w:val="center"/>
              <w:rPr>
                <w:rFonts w:ascii="Arial Narrow" w:hAnsi="Arial Narrow" w:cs="Arial Narrow Bold"/>
                <w:color w:val="000000"/>
                <w:sz w:val="14"/>
              </w:rPr>
            </w:pPr>
          </w:p>
        </w:tc>
        <w:tc>
          <w:tcPr>
            <w:tcW w:w="4341" w:type="dxa"/>
            <w:gridSpan w:val="5"/>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2327C698"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Quantiles</w:t>
            </w:r>
          </w:p>
        </w:tc>
        <w:tc>
          <w:tcPr>
            <w:tcW w:w="2653" w:type="dxa"/>
            <w:gridSpan w:val="3"/>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47FA80E5"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Guidelines</w:t>
            </w:r>
          </w:p>
        </w:tc>
      </w:tr>
      <w:tr w:rsidR="00DF7A07" w14:paraId="715BFD1E" w14:textId="77777777" w:rsidTr="00F06807">
        <w:trPr>
          <w:tblHeader/>
          <w:jc w:val="center"/>
        </w:trPr>
        <w:tc>
          <w:tcPr>
            <w:tcW w:w="846" w:type="dxa"/>
            <w:vMerge/>
            <w:tcBorders>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7261C550" w14:textId="77777777" w:rsidR="00DF7A07" w:rsidRDefault="00DF7A07" w:rsidP="00DF7A07">
            <w:pPr>
              <w:spacing w:before="0" w:after="0"/>
              <w:ind w:left="20" w:right="20"/>
              <w:rPr>
                <w:rFonts w:ascii="Arial Narrow" w:hAnsi="Arial Narrow" w:cs="Arial Narrow Bold"/>
                <w:color w:val="000000"/>
                <w:sz w:val="14"/>
              </w:rPr>
            </w:pPr>
          </w:p>
        </w:tc>
        <w:tc>
          <w:tcPr>
            <w:tcW w:w="740"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2BDB8892" w14:textId="77777777" w:rsidR="00DF7A07" w:rsidRDefault="00DF7A07" w:rsidP="00DF7A07">
            <w:pPr>
              <w:spacing w:before="0" w:after="0"/>
              <w:ind w:left="20" w:right="20"/>
              <w:rPr>
                <w:rFonts w:ascii="Arial Narrow" w:hAnsi="Arial Narrow" w:cs="Arial Narrow Bold"/>
                <w:color w:val="000000"/>
                <w:sz w:val="14"/>
              </w:rPr>
            </w:pPr>
            <w:r>
              <w:rPr>
                <w:rFonts w:ascii="Arial Narrow" w:hAnsi="Arial Narrow" w:cs="Arial Narrow Bold"/>
                <w:color w:val="000000"/>
                <w:sz w:val="14"/>
              </w:rPr>
              <w:t>Site</w:t>
            </w:r>
          </w:p>
        </w:tc>
        <w:tc>
          <w:tcPr>
            <w:tcW w:w="865"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20132248" w14:textId="77777777" w:rsidR="00DF7A07" w:rsidRDefault="00DF7A07" w:rsidP="00DF7A07">
            <w:pPr>
              <w:spacing w:before="0" w:after="0"/>
              <w:ind w:left="20" w:right="20"/>
              <w:rPr>
                <w:rFonts w:ascii="Arial Narrow" w:hAnsi="Arial Narrow" w:cs="Arial Narrow Bold"/>
                <w:color w:val="000000"/>
                <w:sz w:val="14"/>
              </w:rPr>
            </w:pPr>
            <w:r>
              <w:rPr>
                <w:rFonts w:ascii="Arial Narrow" w:hAnsi="Arial Narrow" w:cs="Arial Narrow Bold"/>
                <w:color w:val="000000"/>
                <w:sz w:val="14"/>
              </w:rPr>
              <w:t>Measure</w:t>
            </w:r>
          </w:p>
        </w:tc>
        <w:tc>
          <w:tcPr>
            <w:tcW w:w="432"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1916E473"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N</w:t>
            </w:r>
          </w:p>
        </w:tc>
        <w:tc>
          <w:tcPr>
            <w:tcW w:w="864" w:type="dxa"/>
            <w:tcBorders>
              <w:top w:val="single" w:sz="4" w:space="0" w:color="000000"/>
              <w:left w:val="single" w:sz="4" w:space="0" w:color="000000"/>
              <w:bottom w:val="single" w:sz="4" w:space="0" w:color="000000"/>
              <w:right w:val="single" w:sz="4" w:space="0" w:color="000000"/>
            </w:tcBorders>
            <w:shd w:val="clear" w:color="auto" w:fill="BEBEBE"/>
            <w:vAlign w:val="center"/>
          </w:tcPr>
          <w:p w14:paraId="1E46BD69" w14:textId="77777777" w:rsidR="00DF7A07" w:rsidRDefault="00DF7A07" w:rsidP="00DF7A07">
            <w:pPr>
              <w:spacing w:before="0" w:after="0"/>
              <w:ind w:right="20"/>
              <w:jc w:val="center"/>
              <w:rPr>
                <w:rFonts w:ascii="Arial Narrow" w:hAnsi="Arial Narrow" w:cs="Arial Narrow Bold"/>
                <w:color w:val="000000"/>
                <w:sz w:val="14"/>
              </w:rPr>
            </w:pPr>
            <w:r>
              <w:rPr>
                <w:rFonts w:ascii="Arial Narrow" w:hAnsi="Arial Narrow" w:cs="Arial Narrow Bold"/>
                <w:color w:val="000000"/>
                <w:sz w:val="14"/>
              </w:rPr>
              <w:t>Min</w:t>
            </w:r>
          </w:p>
        </w:tc>
        <w:tc>
          <w:tcPr>
            <w:tcW w:w="864"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1ADD3060"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Max</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32959470"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Mean</w:t>
            </w:r>
          </w:p>
        </w:tc>
        <w:tc>
          <w:tcPr>
            <w:tcW w:w="757"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2F6C640E"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Q5</w:t>
            </w:r>
          </w:p>
        </w:tc>
        <w:tc>
          <w:tcPr>
            <w:tcW w:w="950"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6C473EFB"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Q20</w:t>
            </w:r>
          </w:p>
        </w:tc>
        <w:tc>
          <w:tcPr>
            <w:tcW w:w="885" w:type="dxa"/>
            <w:tcBorders>
              <w:top w:val="single" w:sz="4" w:space="0" w:color="000000"/>
              <w:left w:val="single" w:sz="4" w:space="0" w:color="000000"/>
              <w:bottom w:val="single" w:sz="4" w:space="0" w:color="000000"/>
              <w:right w:val="single" w:sz="4" w:space="0" w:color="000000"/>
            </w:tcBorders>
            <w:shd w:val="clear" w:color="auto" w:fill="BEBEBE"/>
          </w:tcPr>
          <w:p w14:paraId="0448117B"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Median/</w:t>
            </w:r>
          </w:p>
          <w:p w14:paraId="5BD35D8B"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Q50</w:t>
            </w:r>
          </w:p>
        </w:tc>
        <w:tc>
          <w:tcPr>
            <w:tcW w:w="885"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56B890BC"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Q80</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01956414"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Q95</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5B2CF655"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Statistic</w:t>
            </w:r>
          </w:p>
        </w:tc>
        <w:tc>
          <w:tcPr>
            <w:tcW w:w="939"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66F2F504"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Base Flow/ Annual</w:t>
            </w:r>
          </w:p>
        </w:tc>
        <w:tc>
          <w:tcPr>
            <w:tcW w:w="850"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11AE9377"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Wet Season</w:t>
            </w:r>
          </w:p>
        </w:tc>
      </w:tr>
      <w:tr w:rsidR="00855790" w14:paraId="4722B04B" w14:textId="77777777" w:rsidTr="00F06807">
        <w:trPr>
          <w:trHeight w:hRule="exact" w:val="284"/>
          <w:jc w:val="center"/>
        </w:trPr>
        <w:tc>
          <w:tcPr>
            <w:tcW w:w="846" w:type="dxa"/>
            <w:vMerge w:val="restart"/>
            <w:tcBorders>
              <w:top w:val="single" w:sz="4" w:space="0" w:color="000000"/>
              <w:left w:val="single" w:sz="4" w:space="0" w:color="000000"/>
              <w:right w:val="single" w:sz="4" w:space="0" w:color="000000"/>
            </w:tcBorders>
            <w:shd w:val="clear" w:color="auto" w:fill="FFFFFF"/>
            <w:tcMar>
              <w:top w:w="20" w:type="dxa"/>
              <w:left w:w="20" w:type="dxa"/>
              <w:bottom w:w="20" w:type="dxa"/>
              <w:right w:w="20" w:type="dxa"/>
            </w:tcMar>
            <w:vAlign w:val="center"/>
            <w:hideMark/>
          </w:tcPr>
          <w:p w14:paraId="710A4D46" w14:textId="77777777" w:rsidR="00855790" w:rsidRDefault="00855790" w:rsidP="00DF7A07">
            <w:pPr>
              <w:spacing w:before="0" w:after="0"/>
              <w:rPr>
                <w:rFonts w:cs="Arial"/>
                <w:sz w:val="16"/>
                <w:szCs w:val="16"/>
              </w:rPr>
            </w:pPr>
          </w:p>
          <w:p w14:paraId="33436D7E" w14:textId="77777777" w:rsidR="00855790" w:rsidRDefault="00855790" w:rsidP="00DF7A07">
            <w:pPr>
              <w:spacing w:before="0" w:after="0"/>
              <w:rPr>
                <w:rFonts w:cs="Arial"/>
                <w:sz w:val="16"/>
                <w:szCs w:val="16"/>
              </w:rPr>
            </w:pPr>
          </w:p>
          <w:p w14:paraId="3CCC4660" w14:textId="77777777" w:rsidR="00855790" w:rsidRDefault="00855790" w:rsidP="00DF7A07">
            <w:pPr>
              <w:spacing w:before="0" w:after="0"/>
              <w:rPr>
                <w:rFonts w:cs="Arial"/>
                <w:sz w:val="16"/>
                <w:szCs w:val="16"/>
              </w:rPr>
            </w:pPr>
          </w:p>
          <w:p w14:paraId="03B4B548" w14:textId="77777777" w:rsidR="00855790" w:rsidRDefault="00855790" w:rsidP="00DF7A07">
            <w:pPr>
              <w:spacing w:before="0" w:after="0"/>
              <w:rPr>
                <w:rFonts w:cs="Arial"/>
                <w:sz w:val="16"/>
                <w:szCs w:val="16"/>
              </w:rPr>
            </w:pPr>
          </w:p>
          <w:p w14:paraId="469B4DEB" w14:textId="77777777" w:rsidR="00855790" w:rsidRDefault="00855790" w:rsidP="00DF7A07">
            <w:pPr>
              <w:spacing w:before="0" w:after="0"/>
              <w:rPr>
                <w:rFonts w:cs="Arial"/>
                <w:sz w:val="16"/>
                <w:szCs w:val="16"/>
              </w:rPr>
            </w:pPr>
          </w:p>
          <w:p w14:paraId="4F090424" w14:textId="77777777" w:rsidR="00855790" w:rsidRDefault="00855790" w:rsidP="00DF7A07">
            <w:pPr>
              <w:spacing w:before="0" w:after="0"/>
              <w:rPr>
                <w:rFonts w:cs="Arial"/>
                <w:sz w:val="16"/>
                <w:szCs w:val="16"/>
              </w:rPr>
            </w:pPr>
          </w:p>
          <w:p w14:paraId="27F0B5C4" w14:textId="77777777" w:rsidR="00855790" w:rsidRDefault="00855790" w:rsidP="00DF7A07">
            <w:pPr>
              <w:spacing w:before="0" w:after="0"/>
              <w:rPr>
                <w:rFonts w:cs="Arial"/>
                <w:sz w:val="16"/>
                <w:szCs w:val="16"/>
              </w:rPr>
            </w:pPr>
          </w:p>
          <w:p w14:paraId="5879EE21" w14:textId="77777777" w:rsidR="00855790" w:rsidRDefault="00855790" w:rsidP="00DF7A07">
            <w:pPr>
              <w:spacing w:before="0" w:after="0"/>
              <w:rPr>
                <w:rFonts w:cs="Arial"/>
                <w:sz w:val="16"/>
                <w:szCs w:val="16"/>
              </w:rPr>
            </w:pPr>
          </w:p>
          <w:p w14:paraId="58B13E3B" w14:textId="77777777" w:rsidR="00855790" w:rsidRDefault="00855790" w:rsidP="00DF7A07">
            <w:pPr>
              <w:spacing w:before="0" w:after="0"/>
              <w:rPr>
                <w:rFonts w:cs="Arial"/>
                <w:sz w:val="16"/>
                <w:szCs w:val="16"/>
              </w:rPr>
            </w:pPr>
          </w:p>
          <w:p w14:paraId="22AD39E6" w14:textId="77777777" w:rsidR="00855790" w:rsidRDefault="00855790" w:rsidP="00DF7A07">
            <w:pPr>
              <w:spacing w:before="0" w:after="0"/>
              <w:rPr>
                <w:rFonts w:cs="Arial"/>
                <w:sz w:val="16"/>
                <w:szCs w:val="16"/>
              </w:rPr>
            </w:pPr>
          </w:p>
          <w:p w14:paraId="6A92E593" w14:textId="77777777" w:rsidR="00855790" w:rsidRDefault="00855790" w:rsidP="00DF7A07">
            <w:pPr>
              <w:spacing w:before="0" w:after="0"/>
              <w:rPr>
                <w:rFonts w:cs="Arial"/>
                <w:sz w:val="16"/>
                <w:szCs w:val="16"/>
              </w:rPr>
            </w:pPr>
          </w:p>
          <w:p w14:paraId="207E1B03" w14:textId="77777777" w:rsidR="00855790" w:rsidRDefault="00855790" w:rsidP="00DF7A07">
            <w:pPr>
              <w:spacing w:before="0" w:after="0"/>
              <w:rPr>
                <w:rFonts w:cs="Arial"/>
                <w:sz w:val="16"/>
                <w:szCs w:val="16"/>
              </w:rPr>
            </w:pPr>
          </w:p>
          <w:p w14:paraId="20DEF711" w14:textId="77777777" w:rsidR="00855790" w:rsidRDefault="00855790" w:rsidP="00DF7A07">
            <w:pPr>
              <w:spacing w:before="0" w:after="0"/>
              <w:rPr>
                <w:rFonts w:cs="Arial"/>
                <w:sz w:val="16"/>
                <w:szCs w:val="16"/>
              </w:rPr>
            </w:pPr>
          </w:p>
          <w:p w14:paraId="24B90AC3" w14:textId="77777777" w:rsidR="00855790" w:rsidRDefault="00855790" w:rsidP="00DF7A07">
            <w:pPr>
              <w:spacing w:before="0" w:after="0"/>
              <w:rPr>
                <w:rFonts w:cs="Arial"/>
                <w:sz w:val="16"/>
                <w:szCs w:val="16"/>
              </w:rPr>
            </w:pPr>
          </w:p>
          <w:p w14:paraId="25724D81" w14:textId="77777777" w:rsidR="00F06807" w:rsidRDefault="00F06807" w:rsidP="00DF7A07">
            <w:pPr>
              <w:spacing w:before="0" w:after="0"/>
              <w:rPr>
                <w:rFonts w:cs="Arial"/>
                <w:sz w:val="16"/>
                <w:szCs w:val="16"/>
              </w:rPr>
            </w:pPr>
          </w:p>
          <w:p w14:paraId="2D1404DD" w14:textId="77777777" w:rsidR="00F06807" w:rsidRDefault="00F06807" w:rsidP="00DF7A07">
            <w:pPr>
              <w:spacing w:before="0" w:after="0"/>
              <w:rPr>
                <w:rFonts w:cs="Arial"/>
                <w:sz w:val="16"/>
                <w:szCs w:val="16"/>
              </w:rPr>
            </w:pPr>
          </w:p>
          <w:p w14:paraId="740B5232" w14:textId="77777777" w:rsidR="00F06807" w:rsidRDefault="00F06807" w:rsidP="00DF7A07">
            <w:pPr>
              <w:spacing w:before="0" w:after="0"/>
              <w:rPr>
                <w:rFonts w:cs="Arial"/>
                <w:sz w:val="16"/>
                <w:szCs w:val="16"/>
              </w:rPr>
            </w:pPr>
          </w:p>
          <w:p w14:paraId="69DEAE88" w14:textId="77777777" w:rsidR="00855790" w:rsidRPr="00BF74C8" w:rsidRDefault="00855790" w:rsidP="00DF7A07">
            <w:pPr>
              <w:spacing w:before="0" w:after="0"/>
              <w:rPr>
                <w:rFonts w:cs="Arial"/>
                <w:sz w:val="16"/>
                <w:szCs w:val="16"/>
              </w:rPr>
            </w:pPr>
            <w:r w:rsidRPr="00BF74C8">
              <w:rPr>
                <w:rFonts w:cs="Arial"/>
                <w:sz w:val="16"/>
                <w:szCs w:val="16"/>
              </w:rPr>
              <w:t>Cape Y</w:t>
            </w:r>
            <w:r>
              <w:rPr>
                <w:rFonts w:cs="Arial"/>
                <w:sz w:val="16"/>
                <w:szCs w:val="16"/>
              </w:rPr>
              <w:t>o</w:t>
            </w:r>
            <w:r w:rsidRPr="00BF74C8">
              <w:rPr>
                <w:rFonts w:cs="Arial"/>
                <w:sz w:val="16"/>
                <w:szCs w:val="16"/>
              </w:rPr>
              <w:t>rk</w:t>
            </w:r>
          </w:p>
          <w:p w14:paraId="1EDA937D" w14:textId="77777777" w:rsidR="00855790" w:rsidRDefault="00855790" w:rsidP="00DF7A07">
            <w:pPr>
              <w:spacing w:before="0" w:after="0"/>
              <w:rPr>
                <w:rFonts w:ascii="Arial Narrow" w:hAnsi="Arial Narrow"/>
              </w:rPr>
            </w:pPr>
            <w:r w:rsidRPr="00BF74C8">
              <w:rPr>
                <w:rFonts w:cs="Arial"/>
                <w:sz w:val="16"/>
                <w:szCs w:val="16"/>
              </w:rPr>
              <w:t>Open Coastal</w:t>
            </w:r>
            <w:r>
              <w:rPr>
                <w:rFonts w:cs="Arial"/>
                <w:sz w:val="16"/>
                <w:szCs w:val="16"/>
              </w:rPr>
              <w:t xml:space="preserve"> Zone</w:t>
            </w:r>
          </w:p>
          <w:p w14:paraId="4258F475" w14:textId="77777777" w:rsidR="00855790" w:rsidRDefault="00855790" w:rsidP="00DF7A07">
            <w:pPr>
              <w:spacing w:before="0" w:after="0"/>
              <w:ind w:left="20" w:right="20"/>
              <w:rPr>
                <w:rFonts w:ascii="Arial Narrow" w:hAnsi="Arial Narrow"/>
                <w:sz w:val="14"/>
                <w:szCs w:val="14"/>
              </w:rPr>
            </w:pPr>
          </w:p>
        </w:tc>
        <w:tc>
          <w:tcPr>
            <w:tcW w:w="740"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9A7025F" w14:textId="77777777" w:rsidR="00855790" w:rsidRDefault="00855790" w:rsidP="00DF7A07">
            <w:pPr>
              <w:spacing w:before="0" w:after="0"/>
              <w:ind w:left="20" w:right="20"/>
              <w:rPr>
                <w:rFonts w:ascii="Arial Narrow" w:hAnsi="Arial Narrow"/>
                <w:sz w:val="14"/>
                <w:szCs w:val="14"/>
              </w:rPr>
            </w:pPr>
            <w:r>
              <w:rPr>
                <w:rFonts w:ascii="Arial Narrow" w:hAnsi="Arial Narrow"/>
                <w:sz w:val="14"/>
                <w:szCs w:val="14"/>
              </w:rPr>
              <w:t>Pascoe River</w:t>
            </w: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712D67F" w14:textId="77777777" w:rsidR="00855790" w:rsidRPr="007B331C" w:rsidRDefault="00855790" w:rsidP="00DF7A07">
            <w:pPr>
              <w:spacing w:before="0" w:after="0"/>
              <w:ind w:left="20" w:right="20"/>
              <w:rPr>
                <w:rFonts w:ascii="Arial Narrow" w:hAnsi="Arial Narrow"/>
                <w:sz w:val="14"/>
                <w:szCs w:val="14"/>
              </w:rPr>
            </w:pPr>
            <w:r w:rsidRPr="007B331C">
              <w:rPr>
                <w:rFonts w:ascii="Arial Narrow" w:hAnsi="Arial Narrow" w:cs="Arial Narrow"/>
                <w:color w:val="000000"/>
                <w:sz w:val="14"/>
                <w:szCs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8BB93C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F20809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8</w:t>
            </w:r>
          </w:p>
        </w:tc>
        <w:tc>
          <w:tcPr>
            <w:tcW w:w="864" w:type="dxa"/>
            <w:tcBorders>
              <w:top w:val="single" w:sz="4" w:space="0" w:color="000000"/>
              <w:left w:val="single" w:sz="4" w:space="0" w:color="000000"/>
              <w:bottom w:val="single" w:sz="4" w:space="0" w:color="000000"/>
              <w:right w:val="single" w:sz="4" w:space="0" w:color="000000"/>
            </w:tcBorders>
            <w:vAlign w:val="bottom"/>
          </w:tcPr>
          <w:p w14:paraId="6CF14DF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0</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0499A70"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8</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2B65EB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8</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95CED92"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3</w:t>
            </w:r>
          </w:p>
        </w:tc>
        <w:tc>
          <w:tcPr>
            <w:tcW w:w="885" w:type="dxa"/>
            <w:tcBorders>
              <w:top w:val="single" w:sz="4" w:space="0" w:color="000000"/>
              <w:left w:val="single" w:sz="4" w:space="0" w:color="000000"/>
              <w:bottom w:val="single" w:sz="4" w:space="0" w:color="000000"/>
              <w:right w:val="single" w:sz="4" w:space="0" w:color="000000"/>
            </w:tcBorders>
            <w:vAlign w:val="bottom"/>
          </w:tcPr>
          <w:p w14:paraId="0D12E6C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1</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92B8FD2"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073941F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A51A18"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E6D160"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sym w:font="Symbol" w:char="F0B3"/>
            </w:r>
            <w:r w:rsidRPr="007B331C">
              <w:rPr>
                <w:rFonts w:ascii="Arial Narrow" w:hAnsi="Arial Narrow"/>
                <w:sz w:val="14"/>
                <w:szCs w:val="14"/>
              </w:rPr>
              <w:t>10</w:t>
            </w: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FB34BB" w14:textId="77777777" w:rsidR="00855790" w:rsidRPr="007B331C" w:rsidRDefault="00855790" w:rsidP="00DF7A07">
            <w:pPr>
              <w:spacing w:before="0" w:after="0"/>
              <w:jc w:val="center"/>
              <w:rPr>
                <w:rFonts w:ascii="Arial Narrow" w:hAnsi="Arial Narrow"/>
                <w:sz w:val="14"/>
                <w:szCs w:val="14"/>
              </w:rPr>
            </w:pPr>
          </w:p>
        </w:tc>
      </w:tr>
      <w:tr w:rsidR="00855790" w14:paraId="1A59F6E7" w14:textId="77777777" w:rsidTr="00F06807">
        <w:trPr>
          <w:trHeight w:hRule="exact" w:val="255"/>
          <w:jc w:val="center"/>
        </w:trPr>
        <w:tc>
          <w:tcPr>
            <w:tcW w:w="846" w:type="dxa"/>
            <w:vMerge/>
            <w:tcBorders>
              <w:left w:val="single" w:sz="4" w:space="0" w:color="000000"/>
              <w:right w:val="single" w:sz="4" w:space="0" w:color="000000"/>
            </w:tcBorders>
            <w:vAlign w:val="center"/>
            <w:hideMark/>
          </w:tcPr>
          <w:p w14:paraId="18D1F63B" w14:textId="77777777" w:rsidR="00855790" w:rsidRDefault="00855790" w:rsidP="00DF7A07">
            <w:pPr>
              <w:spacing w:before="0" w:after="0"/>
              <w:jc w:val="left"/>
              <w:rPr>
                <w:rFonts w:ascii="Arial Narrow" w:hAnsi="Arial Narrow"/>
                <w:sz w:val="14"/>
                <w:szCs w:val="14"/>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49DFE5C3"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7E49C0"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SS (m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0E0116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F08A7A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w:t>
            </w:r>
          </w:p>
        </w:tc>
        <w:tc>
          <w:tcPr>
            <w:tcW w:w="864" w:type="dxa"/>
            <w:tcBorders>
              <w:top w:val="single" w:sz="4" w:space="0" w:color="000000"/>
              <w:left w:val="single" w:sz="4" w:space="0" w:color="000000"/>
              <w:bottom w:val="single" w:sz="4" w:space="0" w:color="000000"/>
              <w:right w:val="single" w:sz="4" w:space="0" w:color="000000"/>
            </w:tcBorders>
            <w:vAlign w:val="bottom"/>
          </w:tcPr>
          <w:p w14:paraId="5A13DE6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4</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748B6A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3</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B93908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71BD0BF"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5</w:t>
            </w:r>
          </w:p>
        </w:tc>
        <w:tc>
          <w:tcPr>
            <w:tcW w:w="885" w:type="dxa"/>
            <w:tcBorders>
              <w:top w:val="single" w:sz="4" w:space="0" w:color="000000"/>
              <w:left w:val="single" w:sz="4" w:space="0" w:color="000000"/>
              <w:bottom w:val="single" w:sz="4" w:space="0" w:color="000000"/>
              <w:right w:val="single" w:sz="4" w:space="0" w:color="000000"/>
            </w:tcBorders>
            <w:shd w:val="clear" w:color="auto" w:fill="FF0000"/>
            <w:vAlign w:val="bottom"/>
          </w:tcPr>
          <w:p w14:paraId="0124237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2</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6270DA8D"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1E7D4305"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80D60E"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A0BC9D"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70B198"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1.1-1.7-2.2</w:t>
            </w:r>
          </w:p>
        </w:tc>
      </w:tr>
      <w:tr w:rsidR="00855790" w14:paraId="496A095B" w14:textId="77777777" w:rsidTr="00F06807">
        <w:trPr>
          <w:trHeight w:hRule="exact" w:val="255"/>
          <w:jc w:val="center"/>
        </w:trPr>
        <w:tc>
          <w:tcPr>
            <w:tcW w:w="846" w:type="dxa"/>
            <w:vMerge/>
            <w:tcBorders>
              <w:left w:val="single" w:sz="4" w:space="0" w:color="000000"/>
              <w:right w:val="single" w:sz="4" w:space="0" w:color="000000"/>
            </w:tcBorders>
            <w:vAlign w:val="center"/>
          </w:tcPr>
          <w:p w14:paraId="0861B7DD" w14:textId="77777777" w:rsidR="00855790" w:rsidRDefault="00855790" w:rsidP="00DF7A07">
            <w:pPr>
              <w:spacing w:before="0" w:after="0"/>
              <w:jc w:val="left"/>
              <w:rPr>
                <w:rFonts w:ascii="Arial Narrow" w:hAnsi="Arial Narrow"/>
                <w:sz w:val="14"/>
                <w:szCs w:val="14"/>
              </w:rPr>
            </w:pPr>
          </w:p>
        </w:tc>
        <w:tc>
          <w:tcPr>
            <w:tcW w:w="740" w:type="dxa"/>
            <w:vMerge/>
            <w:tcBorders>
              <w:top w:val="single" w:sz="4" w:space="0" w:color="000000"/>
              <w:left w:val="single" w:sz="4" w:space="0" w:color="000000"/>
              <w:bottom w:val="single" w:sz="4" w:space="0" w:color="000000"/>
              <w:right w:val="single" w:sz="4" w:space="0" w:color="000000"/>
            </w:tcBorders>
            <w:vAlign w:val="center"/>
          </w:tcPr>
          <w:p w14:paraId="27D758C0"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7491D3"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120AF77D"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9C533DA"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7</w:t>
            </w:r>
          </w:p>
        </w:tc>
        <w:tc>
          <w:tcPr>
            <w:tcW w:w="864" w:type="dxa"/>
            <w:tcBorders>
              <w:top w:val="single" w:sz="4" w:space="0" w:color="000000"/>
              <w:left w:val="single" w:sz="4" w:space="0" w:color="000000"/>
              <w:bottom w:val="single" w:sz="4" w:space="0" w:color="000000"/>
              <w:right w:val="single" w:sz="4" w:space="0" w:color="000000"/>
            </w:tcBorders>
            <w:vAlign w:val="bottom"/>
          </w:tcPr>
          <w:p w14:paraId="2D6309F0"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68</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B810A90"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5</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07F1001"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9</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595BA1A"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1</w:t>
            </w:r>
          </w:p>
        </w:tc>
        <w:tc>
          <w:tcPr>
            <w:tcW w:w="88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C1132B7"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9</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AD363F5"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12</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AAE80CE"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6390074C"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74CBBF"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B92FC2" w14:textId="77777777" w:rsidR="00855790" w:rsidRPr="007B331C" w:rsidRDefault="00855790"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75–105–130</w:t>
            </w:r>
          </w:p>
        </w:tc>
      </w:tr>
      <w:tr w:rsidR="00855790" w14:paraId="2894F7B4" w14:textId="77777777" w:rsidTr="00F06807">
        <w:trPr>
          <w:trHeight w:hRule="exact" w:val="255"/>
          <w:jc w:val="center"/>
        </w:trPr>
        <w:tc>
          <w:tcPr>
            <w:tcW w:w="846" w:type="dxa"/>
            <w:vMerge/>
            <w:tcBorders>
              <w:left w:val="single" w:sz="4" w:space="0" w:color="000000"/>
              <w:right w:val="single" w:sz="4" w:space="0" w:color="000000"/>
            </w:tcBorders>
            <w:vAlign w:val="center"/>
          </w:tcPr>
          <w:p w14:paraId="03F5C6C6" w14:textId="77777777" w:rsidR="00855790" w:rsidRDefault="00855790" w:rsidP="00DF7A07">
            <w:pPr>
              <w:spacing w:before="0" w:after="0"/>
              <w:jc w:val="left"/>
              <w:rPr>
                <w:rFonts w:ascii="Arial Narrow" w:hAnsi="Arial Narrow"/>
                <w:sz w:val="14"/>
                <w:szCs w:val="14"/>
              </w:rPr>
            </w:pPr>
          </w:p>
        </w:tc>
        <w:tc>
          <w:tcPr>
            <w:tcW w:w="740" w:type="dxa"/>
            <w:vMerge/>
            <w:tcBorders>
              <w:top w:val="single" w:sz="4" w:space="0" w:color="000000"/>
              <w:left w:val="single" w:sz="4" w:space="0" w:color="000000"/>
              <w:bottom w:val="single" w:sz="4" w:space="0" w:color="000000"/>
              <w:right w:val="single" w:sz="4" w:space="0" w:color="000000"/>
            </w:tcBorders>
            <w:vAlign w:val="center"/>
          </w:tcPr>
          <w:p w14:paraId="06D73DD3"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6B7B5B"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8681245"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B91D475"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1</w:t>
            </w:r>
          </w:p>
        </w:tc>
        <w:tc>
          <w:tcPr>
            <w:tcW w:w="864" w:type="dxa"/>
            <w:tcBorders>
              <w:top w:val="single" w:sz="4" w:space="0" w:color="000000"/>
              <w:left w:val="single" w:sz="4" w:space="0" w:color="000000"/>
              <w:bottom w:val="single" w:sz="4" w:space="0" w:color="000000"/>
              <w:right w:val="single" w:sz="4" w:space="0" w:color="000000"/>
            </w:tcBorders>
            <w:vAlign w:val="bottom"/>
          </w:tcPr>
          <w:p w14:paraId="14905BDB"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30</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120A1C0"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4</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BE9F746"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4</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9C01EEF"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7</w:t>
            </w:r>
          </w:p>
        </w:tc>
        <w:tc>
          <w:tcPr>
            <w:tcW w:w="88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A6F8859"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1</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3CE89C9"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588BA7C"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4967186A"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206D88"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16B7C5" w14:textId="77777777" w:rsidR="00855790" w:rsidRPr="007B331C" w:rsidRDefault="00855790"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55–80–105</w:t>
            </w:r>
          </w:p>
        </w:tc>
      </w:tr>
      <w:tr w:rsidR="00855790" w14:paraId="0C626739" w14:textId="77777777" w:rsidTr="00F06807">
        <w:trPr>
          <w:trHeight w:hRule="exact" w:val="255"/>
          <w:jc w:val="center"/>
        </w:trPr>
        <w:tc>
          <w:tcPr>
            <w:tcW w:w="846" w:type="dxa"/>
            <w:vMerge/>
            <w:tcBorders>
              <w:left w:val="single" w:sz="4" w:space="0" w:color="000000"/>
              <w:right w:val="single" w:sz="4" w:space="0" w:color="000000"/>
            </w:tcBorders>
            <w:vAlign w:val="center"/>
            <w:hideMark/>
          </w:tcPr>
          <w:p w14:paraId="75EF86E2" w14:textId="77777777" w:rsidR="00855790" w:rsidRDefault="00855790" w:rsidP="00DF7A07">
            <w:pPr>
              <w:spacing w:before="0" w:after="0"/>
              <w:jc w:val="left"/>
              <w:rPr>
                <w:rFonts w:ascii="Arial Narrow" w:hAnsi="Arial Narrow"/>
                <w:sz w:val="14"/>
                <w:szCs w:val="14"/>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01168BC9"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FD3EE9" w14:textId="77777777" w:rsidR="00855790" w:rsidRPr="007B331C" w:rsidRDefault="00855790" w:rsidP="00DF7A07">
            <w:pPr>
              <w:spacing w:before="0" w:after="0"/>
              <w:ind w:left="20" w:right="20"/>
              <w:rPr>
                <w:rFonts w:ascii="Arial Narrow" w:hAnsi="Arial Narrow"/>
                <w:sz w:val="14"/>
                <w:szCs w:val="14"/>
              </w:rPr>
            </w:pPr>
            <w:r w:rsidRPr="007B331C">
              <w:rPr>
                <w:rFonts w:ascii="Arial Narrow" w:hAnsi="Arial Narrow" w:cs="Arial Narrow"/>
                <w:color w:val="000000"/>
                <w:sz w:val="14"/>
                <w:szCs w:val="14"/>
              </w:rPr>
              <w:t>NOx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066366E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E6EC32B" w14:textId="77777777" w:rsidR="00855790" w:rsidRPr="007B331C" w:rsidRDefault="00855790" w:rsidP="00DF7A07">
            <w:pPr>
              <w:spacing w:before="0" w:after="0"/>
              <w:jc w:val="center"/>
              <w:rPr>
                <w:rFonts w:ascii="Arial Narrow" w:hAnsi="Arial Narrow" w:cs="Arial"/>
                <w:color w:val="000000"/>
                <w:sz w:val="14"/>
                <w:szCs w:val="14"/>
                <w:lang w:eastAsia="en-GB"/>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6A422501" w14:textId="77777777" w:rsidR="00855790" w:rsidRPr="007B331C" w:rsidRDefault="00855790" w:rsidP="00DF7A07">
            <w:pPr>
              <w:spacing w:before="0" w:after="0"/>
              <w:jc w:val="center"/>
              <w:rPr>
                <w:rFonts w:ascii="Arial Narrow" w:hAnsi="Arial Narrow" w:cs="Arial"/>
                <w:color w:val="000000"/>
                <w:sz w:val="14"/>
                <w:szCs w:val="14"/>
                <w:lang w:eastAsia="en-GB"/>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6929625" w14:textId="77777777" w:rsidR="00855790" w:rsidRPr="007B331C" w:rsidRDefault="00855790" w:rsidP="00DF7A07">
            <w:pPr>
              <w:spacing w:before="0" w:after="0"/>
              <w:jc w:val="center"/>
              <w:rPr>
                <w:rFonts w:ascii="Arial Narrow" w:hAnsi="Arial Narrow" w:cs="Arial"/>
                <w:color w:val="000000"/>
                <w:sz w:val="14"/>
                <w:szCs w:val="14"/>
                <w:lang w:eastAsia="en-GB"/>
              </w:rPr>
            </w:pPr>
            <w:r w:rsidRPr="007B331C">
              <w:rPr>
                <w:rFonts w:ascii="Arial Narrow" w:hAnsi="Arial Narrow" w:cs="Arial"/>
                <w:color w:val="000000"/>
                <w:sz w:val="14"/>
                <w:szCs w:val="14"/>
              </w:rPr>
              <w:t>3</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096C9CE"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95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73C8BEC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shd w:val="clear" w:color="auto" w:fill="FF0000"/>
            <w:vAlign w:val="bottom"/>
          </w:tcPr>
          <w:p w14:paraId="774C859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4DAD672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105AAAF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5DAC3D"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A53FDC"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8F8808"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0-0-1</w:t>
            </w:r>
          </w:p>
        </w:tc>
      </w:tr>
      <w:tr w:rsidR="00855790" w14:paraId="18E875BA" w14:textId="77777777" w:rsidTr="00F06807">
        <w:trPr>
          <w:trHeight w:hRule="exact" w:val="284"/>
          <w:jc w:val="center"/>
        </w:trPr>
        <w:tc>
          <w:tcPr>
            <w:tcW w:w="846" w:type="dxa"/>
            <w:vMerge/>
            <w:tcBorders>
              <w:left w:val="single" w:sz="4" w:space="0" w:color="000000"/>
              <w:right w:val="single" w:sz="4" w:space="0" w:color="000000"/>
            </w:tcBorders>
            <w:vAlign w:val="center"/>
            <w:hideMark/>
          </w:tcPr>
          <w:p w14:paraId="361EA570" w14:textId="77777777" w:rsidR="00855790" w:rsidRDefault="00855790" w:rsidP="00DF7A07">
            <w:pPr>
              <w:spacing w:before="0" w:after="0"/>
              <w:jc w:val="left"/>
              <w:rPr>
                <w:rFonts w:ascii="Arial Narrow" w:hAnsi="Arial Narrow"/>
                <w:sz w:val="14"/>
                <w:szCs w:val="14"/>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50BD8836"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1F673F" w14:textId="77777777" w:rsidR="00855790" w:rsidRPr="007B331C" w:rsidRDefault="00855790" w:rsidP="00DF7A07">
            <w:pPr>
              <w:spacing w:before="0" w:after="0"/>
              <w:ind w:left="20" w:right="20"/>
              <w:rPr>
                <w:rFonts w:ascii="Arial Narrow" w:hAnsi="Arial Narrow"/>
                <w:sz w:val="14"/>
                <w:szCs w:val="14"/>
              </w:rPr>
            </w:pPr>
            <w:r w:rsidRPr="007B331C">
              <w:rPr>
                <w:rFonts w:ascii="Arial Narrow" w:hAnsi="Arial Narrow" w:cs="Arial Narrow"/>
                <w:color w:val="000000"/>
                <w:sz w:val="14"/>
                <w:szCs w:val="14"/>
              </w:rPr>
              <w:t>NH</w:t>
            </w:r>
            <w:r w:rsidRPr="007B331C">
              <w:rPr>
                <w:rFonts w:ascii="Arial Narrow" w:hAnsi="Arial Narrow" w:cs="Arial Narrow"/>
                <w:color w:val="000000"/>
                <w:sz w:val="14"/>
                <w:szCs w:val="14"/>
                <w:vertAlign w:val="subscript"/>
              </w:rPr>
              <w:t>3</w:t>
            </w:r>
            <w:r w:rsidRPr="007B331C">
              <w:rPr>
                <w:rFonts w:ascii="Arial Narrow" w:hAnsi="Arial Narrow" w:cs="Arial Narrow"/>
                <w:color w:val="000000"/>
                <w:sz w:val="14"/>
                <w:szCs w:val="14"/>
              </w:rPr>
              <w:t xml:space="preserve">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9C89761"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F64469E"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44F60832"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DA5361D"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619C91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644F11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E1E8DA"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EAEE9CF"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74C725A"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CBE3D3"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EFFC87"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0-1-3</w:t>
            </w: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B7B004" w14:textId="77777777" w:rsidR="00855790" w:rsidRPr="007B331C" w:rsidRDefault="00855790" w:rsidP="00DF7A07">
            <w:pPr>
              <w:spacing w:before="0" w:after="0"/>
              <w:jc w:val="center"/>
              <w:rPr>
                <w:rFonts w:ascii="Arial Narrow" w:hAnsi="Arial Narrow"/>
                <w:sz w:val="14"/>
                <w:szCs w:val="14"/>
              </w:rPr>
            </w:pPr>
          </w:p>
        </w:tc>
      </w:tr>
      <w:tr w:rsidR="00855790" w14:paraId="0C4C21F8" w14:textId="77777777" w:rsidTr="00F06807">
        <w:trPr>
          <w:trHeight w:hRule="exact" w:val="255"/>
          <w:jc w:val="center"/>
        </w:trPr>
        <w:tc>
          <w:tcPr>
            <w:tcW w:w="846" w:type="dxa"/>
            <w:vMerge/>
            <w:tcBorders>
              <w:left w:val="single" w:sz="4" w:space="0" w:color="000000"/>
              <w:right w:val="single" w:sz="4" w:space="0" w:color="000000"/>
            </w:tcBorders>
            <w:vAlign w:val="center"/>
            <w:hideMark/>
          </w:tcPr>
          <w:p w14:paraId="28F9261B" w14:textId="77777777" w:rsidR="00855790" w:rsidRDefault="00855790" w:rsidP="00DF7A07">
            <w:pPr>
              <w:spacing w:before="0" w:after="0"/>
              <w:jc w:val="left"/>
              <w:rPr>
                <w:rFonts w:ascii="Arial Narrow" w:hAnsi="Arial Narrow"/>
                <w:sz w:val="14"/>
                <w:szCs w:val="14"/>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7937A2DC"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6FD5F2" w14:textId="77777777" w:rsidR="00855790" w:rsidRPr="007B331C" w:rsidRDefault="00855790" w:rsidP="00DF7A07">
            <w:pPr>
              <w:spacing w:before="0" w:after="0"/>
              <w:ind w:left="20" w:right="20"/>
              <w:rPr>
                <w:rFonts w:ascii="Arial Narrow" w:hAnsi="Arial Narrow"/>
                <w:sz w:val="14"/>
                <w:szCs w:val="14"/>
              </w:rPr>
            </w:pPr>
            <w:r w:rsidRPr="007B331C">
              <w:rPr>
                <w:rFonts w:ascii="Arial Narrow" w:hAnsi="Arial Narrow" w:cs="Arial Narrow"/>
                <w:color w:val="000000"/>
                <w:sz w:val="14"/>
                <w:szCs w:val="14"/>
              </w:rPr>
              <w:t>DO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B6F80D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FAF002A"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8</w:t>
            </w:r>
          </w:p>
        </w:tc>
        <w:tc>
          <w:tcPr>
            <w:tcW w:w="864" w:type="dxa"/>
            <w:tcBorders>
              <w:top w:val="single" w:sz="4" w:space="0" w:color="000000"/>
              <w:left w:val="single" w:sz="4" w:space="0" w:color="000000"/>
              <w:bottom w:val="single" w:sz="4" w:space="0" w:color="000000"/>
              <w:right w:val="single" w:sz="4" w:space="0" w:color="000000"/>
            </w:tcBorders>
            <w:vAlign w:val="bottom"/>
          </w:tcPr>
          <w:p w14:paraId="67A6247F"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4</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BD302C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8</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91ED361"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8</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E9FFB8A"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1</w:t>
            </w:r>
          </w:p>
        </w:tc>
        <w:tc>
          <w:tcPr>
            <w:tcW w:w="885" w:type="dxa"/>
            <w:tcBorders>
              <w:top w:val="single" w:sz="4" w:space="0" w:color="000000"/>
              <w:left w:val="single" w:sz="4" w:space="0" w:color="000000"/>
              <w:bottom w:val="single" w:sz="4" w:space="0" w:color="000000"/>
              <w:right w:val="single" w:sz="4" w:space="0" w:color="000000"/>
            </w:tcBorders>
            <w:vAlign w:val="bottom"/>
          </w:tcPr>
          <w:p w14:paraId="6A81CC06"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7</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07CFBC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5D446A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A75F70" w14:textId="77777777" w:rsidR="00855790" w:rsidRPr="007B331C" w:rsidRDefault="00855790" w:rsidP="00DF7A07">
            <w:pPr>
              <w:spacing w:before="0" w:after="0"/>
              <w:jc w:val="center"/>
              <w:rPr>
                <w:rFonts w:ascii="Arial Narrow" w:hAnsi="Arial Narrow"/>
                <w:sz w:val="14"/>
                <w:szCs w:val="14"/>
              </w:rPr>
            </w:pP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0545AC"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4EA63C" w14:textId="77777777" w:rsidR="00855790" w:rsidRPr="007B331C" w:rsidRDefault="00855790" w:rsidP="00DF7A07">
            <w:pPr>
              <w:spacing w:before="0" w:after="0"/>
              <w:jc w:val="center"/>
              <w:rPr>
                <w:rFonts w:ascii="Arial Narrow" w:hAnsi="Arial Narrow"/>
                <w:sz w:val="14"/>
                <w:szCs w:val="14"/>
              </w:rPr>
            </w:pPr>
          </w:p>
        </w:tc>
      </w:tr>
      <w:tr w:rsidR="00855790" w14:paraId="5A48C802" w14:textId="77777777" w:rsidTr="00F06807">
        <w:trPr>
          <w:trHeight w:hRule="exact" w:val="255"/>
          <w:jc w:val="center"/>
        </w:trPr>
        <w:tc>
          <w:tcPr>
            <w:tcW w:w="846" w:type="dxa"/>
            <w:vMerge/>
            <w:tcBorders>
              <w:left w:val="single" w:sz="4" w:space="0" w:color="000000"/>
              <w:right w:val="single" w:sz="4" w:space="0" w:color="000000"/>
            </w:tcBorders>
            <w:vAlign w:val="center"/>
            <w:hideMark/>
          </w:tcPr>
          <w:p w14:paraId="5FBFD639" w14:textId="77777777" w:rsidR="00855790" w:rsidRDefault="00855790" w:rsidP="00DF7A07">
            <w:pPr>
              <w:spacing w:before="0" w:after="0"/>
              <w:jc w:val="left"/>
              <w:rPr>
                <w:rFonts w:ascii="Arial Narrow" w:hAnsi="Arial Narrow"/>
                <w:sz w:val="14"/>
                <w:szCs w:val="14"/>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5D8A2C36"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CEF5DA" w14:textId="77777777" w:rsidR="00855790" w:rsidRPr="007B331C" w:rsidRDefault="00855790" w:rsidP="00DF7A07">
            <w:pPr>
              <w:spacing w:before="0" w:after="0"/>
              <w:ind w:left="20" w:right="20"/>
              <w:rPr>
                <w:rFonts w:ascii="Arial Narrow" w:hAnsi="Arial Narrow"/>
                <w:sz w:val="14"/>
                <w:szCs w:val="14"/>
              </w:rPr>
            </w:pPr>
            <w:r w:rsidRPr="007B331C">
              <w:rPr>
                <w:rFonts w:ascii="Arial Narrow" w:hAnsi="Arial Narrow" w:cs="Arial Narrow"/>
                <w:color w:val="000000"/>
                <w:sz w:val="14"/>
                <w:szCs w:val="14"/>
              </w:rPr>
              <w:t>P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6BA64B1"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7B5B27E"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w:t>
            </w:r>
          </w:p>
        </w:tc>
        <w:tc>
          <w:tcPr>
            <w:tcW w:w="864" w:type="dxa"/>
            <w:tcBorders>
              <w:top w:val="single" w:sz="4" w:space="0" w:color="000000"/>
              <w:left w:val="single" w:sz="4" w:space="0" w:color="000000"/>
              <w:bottom w:val="single" w:sz="4" w:space="0" w:color="000000"/>
              <w:right w:val="single" w:sz="4" w:space="0" w:color="000000"/>
            </w:tcBorders>
            <w:vAlign w:val="bottom"/>
          </w:tcPr>
          <w:p w14:paraId="208D5D9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0</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A4C778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292FBD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BD459F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vAlign w:val="bottom"/>
          </w:tcPr>
          <w:p w14:paraId="0C8C6A65"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1DA5C5E"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116340D"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D7AF84"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752ECC" w14:textId="77777777" w:rsidR="00855790" w:rsidRPr="007B331C" w:rsidRDefault="00855790" w:rsidP="00DF7A07">
            <w:pPr>
              <w:spacing w:before="0" w:after="0"/>
              <w:jc w:val="center"/>
              <w:rPr>
                <w:rFonts w:ascii="Arial Narrow" w:hAnsi="Arial Narrow"/>
                <w:sz w:val="14"/>
                <w:szCs w:val="14"/>
                <w:vertAlign w:val="superscript"/>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912BC4"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14-20-26</w:t>
            </w:r>
          </w:p>
        </w:tc>
      </w:tr>
      <w:tr w:rsidR="00855790" w14:paraId="1D724AFE" w14:textId="77777777" w:rsidTr="00F06807">
        <w:trPr>
          <w:trHeight w:hRule="exact" w:val="255"/>
          <w:jc w:val="center"/>
        </w:trPr>
        <w:tc>
          <w:tcPr>
            <w:tcW w:w="846" w:type="dxa"/>
            <w:vMerge/>
            <w:tcBorders>
              <w:left w:val="single" w:sz="4" w:space="0" w:color="000000"/>
              <w:right w:val="single" w:sz="4" w:space="0" w:color="000000"/>
            </w:tcBorders>
            <w:vAlign w:val="center"/>
          </w:tcPr>
          <w:p w14:paraId="352DCB58" w14:textId="77777777" w:rsidR="00855790" w:rsidRDefault="00855790" w:rsidP="00DF7A07">
            <w:pPr>
              <w:spacing w:before="0" w:after="0"/>
              <w:jc w:val="left"/>
              <w:rPr>
                <w:rFonts w:ascii="Arial Narrow" w:hAnsi="Arial Narrow"/>
                <w:sz w:val="14"/>
                <w:szCs w:val="14"/>
              </w:rPr>
            </w:pPr>
          </w:p>
        </w:tc>
        <w:tc>
          <w:tcPr>
            <w:tcW w:w="740" w:type="dxa"/>
            <w:vMerge/>
            <w:tcBorders>
              <w:top w:val="single" w:sz="4" w:space="0" w:color="000000"/>
              <w:left w:val="single" w:sz="4" w:space="0" w:color="000000"/>
              <w:bottom w:val="single" w:sz="4" w:space="0" w:color="000000"/>
              <w:right w:val="single" w:sz="4" w:space="0" w:color="000000"/>
            </w:tcBorders>
            <w:vAlign w:val="center"/>
          </w:tcPr>
          <w:p w14:paraId="38DEC7E9"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A8006C"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92513B7"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E721D37"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vAlign w:val="bottom"/>
          </w:tcPr>
          <w:p w14:paraId="4AD77044"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5</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5FABDC4"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F4ED29B"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DF26C4F"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8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831F108"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EF8B40B"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61FF8AB"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13937677"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346B81"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0CF726" w14:textId="77777777" w:rsidR="00855790" w:rsidRPr="007B331C" w:rsidRDefault="00855790"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5–10–20</w:t>
            </w:r>
          </w:p>
        </w:tc>
      </w:tr>
      <w:tr w:rsidR="00855790" w14:paraId="6FF74868" w14:textId="77777777" w:rsidTr="00F06807">
        <w:trPr>
          <w:trHeight w:hRule="exact" w:val="255"/>
          <w:jc w:val="center"/>
        </w:trPr>
        <w:tc>
          <w:tcPr>
            <w:tcW w:w="846" w:type="dxa"/>
            <w:vMerge/>
            <w:tcBorders>
              <w:left w:val="single" w:sz="4" w:space="0" w:color="000000"/>
              <w:right w:val="single" w:sz="4" w:space="0" w:color="000000"/>
            </w:tcBorders>
            <w:vAlign w:val="center"/>
          </w:tcPr>
          <w:p w14:paraId="44B3B21D" w14:textId="77777777" w:rsidR="00855790" w:rsidRDefault="00855790" w:rsidP="00DF7A07">
            <w:pPr>
              <w:spacing w:before="0" w:after="0"/>
              <w:jc w:val="left"/>
              <w:rPr>
                <w:rFonts w:ascii="Arial Narrow" w:hAnsi="Arial Narrow"/>
                <w:sz w:val="14"/>
                <w:szCs w:val="14"/>
              </w:rPr>
            </w:pPr>
          </w:p>
        </w:tc>
        <w:tc>
          <w:tcPr>
            <w:tcW w:w="740" w:type="dxa"/>
            <w:vMerge/>
            <w:tcBorders>
              <w:top w:val="single" w:sz="4" w:space="0" w:color="000000"/>
              <w:left w:val="single" w:sz="4" w:space="0" w:color="000000"/>
              <w:bottom w:val="single" w:sz="4" w:space="0" w:color="000000"/>
              <w:right w:val="single" w:sz="4" w:space="0" w:color="000000"/>
            </w:tcBorders>
            <w:vAlign w:val="center"/>
          </w:tcPr>
          <w:p w14:paraId="3CC4D315"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E2B095"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449D29CF"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C59B055"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w:t>
            </w:r>
          </w:p>
        </w:tc>
        <w:tc>
          <w:tcPr>
            <w:tcW w:w="864" w:type="dxa"/>
            <w:tcBorders>
              <w:top w:val="single" w:sz="4" w:space="0" w:color="000000"/>
              <w:left w:val="single" w:sz="4" w:space="0" w:color="000000"/>
              <w:bottom w:val="single" w:sz="4" w:space="0" w:color="000000"/>
              <w:right w:val="single" w:sz="4" w:space="0" w:color="000000"/>
            </w:tcBorders>
            <w:vAlign w:val="bottom"/>
          </w:tcPr>
          <w:p w14:paraId="77CE8750"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3</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92A117B"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DED7A9E"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w:t>
            </w:r>
          </w:p>
        </w:tc>
        <w:tc>
          <w:tcPr>
            <w:tcW w:w="95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4A85DE8F"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88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CB7E1CE"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55E44C0"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C8033F9"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2D56901B"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E31B92"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A59FFB" w14:textId="77777777" w:rsidR="00855790" w:rsidRPr="007B331C" w:rsidRDefault="00855790"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2–5–12</w:t>
            </w:r>
          </w:p>
        </w:tc>
      </w:tr>
      <w:tr w:rsidR="00855790" w14:paraId="0D8B0030" w14:textId="77777777" w:rsidTr="00F06807">
        <w:trPr>
          <w:trHeight w:hRule="exact" w:val="255"/>
          <w:jc w:val="center"/>
        </w:trPr>
        <w:tc>
          <w:tcPr>
            <w:tcW w:w="846" w:type="dxa"/>
            <w:vMerge/>
            <w:tcBorders>
              <w:left w:val="single" w:sz="4" w:space="0" w:color="000000"/>
              <w:right w:val="single" w:sz="4" w:space="0" w:color="000000"/>
            </w:tcBorders>
            <w:vAlign w:val="center"/>
            <w:hideMark/>
          </w:tcPr>
          <w:p w14:paraId="7CA1B105" w14:textId="77777777" w:rsidR="00855790" w:rsidRDefault="00855790" w:rsidP="00DF7A07">
            <w:pPr>
              <w:spacing w:before="0" w:after="0"/>
              <w:jc w:val="left"/>
              <w:rPr>
                <w:rFonts w:ascii="Arial Narrow" w:hAnsi="Arial Narrow"/>
                <w:sz w:val="14"/>
                <w:szCs w:val="14"/>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6210F4BD"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89F477" w14:textId="5FC364FE" w:rsidR="00855790" w:rsidRPr="007B331C" w:rsidRDefault="00DB1350" w:rsidP="00DF7A07">
            <w:pPr>
              <w:spacing w:before="0" w:after="0"/>
              <w:ind w:left="20" w:right="20"/>
              <w:rPr>
                <w:rFonts w:ascii="Arial Narrow" w:hAnsi="Arial Narrow"/>
                <w:sz w:val="14"/>
                <w:szCs w:val="14"/>
              </w:rPr>
            </w:pPr>
            <w:r>
              <w:rPr>
                <w:rFonts w:ascii="Arial Narrow" w:hAnsi="Arial Narrow" w:cs="Arial Narrow"/>
                <w:color w:val="000000"/>
                <w:sz w:val="14"/>
                <w:szCs w:val="14"/>
              </w:rPr>
              <w:t>PO4</w:t>
            </w:r>
            <w:r w:rsidR="00855790" w:rsidRPr="007B331C">
              <w:rPr>
                <w:rFonts w:ascii="Arial Narrow" w:hAnsi="Arial Narrow" w:cs="Arial Narrow"/>
                <w:color w:val="000000"/>
                <w:sz w:val="14"/>
                <w:szCs w:val="14"/>
              </w:rPr>
              <w:t xml:space="preserve"> (</w:t>
            </w:r>
            <w:r w:rsidR="00855790" w:rsidRPr="007B331C">
              <w:rPr>
                <w:rFonts w:ascii="Arial Narrow" w:eastAsia="Helvetica" w:hAnsi="Arial Narrow"/>
                <w:color w:val="000000"/>
                <w:sz w:val="14"/>
                <w:szCs w:val="14"/>
              </w:rPr>
              <w:t>µgL</w:t>
            </w:r>
            <w:r w:rsidR="00855790" w:rsidRPr="007B331C">
              <w:rPr>
                <w:rFonts w:ascii="Cambria Math" w:eastAsia="Helvetica" w:hAnsi="Cambria Math" w:cs="Cambria Math"/>
                <w:color w:val="000000"/>
                <w:sz w:val="14"/>
                <w:szCs w:val="14"/>
              </w:rPr>
              <w:t>⁻</w:t>
            </w:r>
            <w:r w:rsidR="00855790" w:rsidRPr="007B331C">
              <w:rPr>
                <w:rFonts w:ascii="Arial Narrow" w:eastAsia="Helvetica" w:hAnsi="Arial Narrow" w:cs="Helvetica"/>
                <w:color w:val="000000"/>
                <w:sz w:val="14"/>
                <w:szCs w:val="14"/>
              </w:rPr>
              <w:t>¹</w:t>
            </w:r>
            <w:r w:rsidR="00855790"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A74521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B7E4CE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4758AF6E"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04ED851"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BCD6E9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95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7318AEE2"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85" w:type="dxa"/>
            <w:tcBorders>
              <w:top w:val="single" w:sz="4" w:space="0" w:color="000000"/>
              <w:left w:val="single" w:sz="4" w:space="0" w:color="000000"/>
              <w:bottom w:val="single" w:sz="4" w:space="0" w:color="000000"/>
              <w:right w:val="single" w:sz="4" w:space="0" w:color="000000"/>
            </w:tcBorders>
            <w:shd w:val="clear" w:color="auto" w:fill="FF0000"/>
            <w:vAlign w:val="bottom"/>
          </w:tcPr>
          <w:p w14:paraId="14FA0300"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5651C3E2"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9D48760"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5A324A"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47EE23"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87A9D4"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0-1-2</w:t>
            </w:r>
          </w:p>
        </w:tc>
      </w:tr>
      <w:tr w:rsidR="00855790" w14:paraId="08ACE9CC" w14:textId="77777777" w:rsidTr="00F06807">
        <w:trPr>
          <w:trHeight w:hRule="exact" w:val="255"/>
          <w:jc w:val="center"/>
        </w:trPr>
        <w:tc>
          <w:tcPr>
            <w:tcW w:w="846" w:type="dxa"/>
            <w:vMerge/>
            <w:tcBorders>
              <w:left w:val="single" w:sz="4" w:space="0" w:color="000000"/>
              <w:right w:val="single" w:sz="4" w:space="0" w:color="000000"/>
            </w:tcBorders>
            <w:vAlign w:val="center"/>
            <w:hideMark/>
          </w:tcPr>
          <w:p w14:paraId="2892E092" w14:textId="77777777" w:rsidR="00855790" w:rsidRDefault="00855790" w:rsidP="00DF7A07">
            <w:pPr>
              <w:spacing w:before="0" w:after="0"/>
              <w:jc w:val="left"/>
              <w:rPr>
                <w:rFonts w:ascii="Arial Narrow" w:hAnsi="Arial Narrow"/>
                <w:sz w:val="14"/>
                <w:szCs w:val="14"/>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25BDFE2F"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CD0CF2" w14:textId="77777777" w:rsidR="00855790" w:rsidRPr="007B331C" w:rsidRDefault="00855790" w:rsidP="00DF7A07">
            <w:pPr>
              <w:spacing w:before="0" w:after="0"/>
              <w:ind w:left="20" w:right="20"/>
              <w:rPr>
                <w:rFonts w:ascii="Arial Narrow" w:hAnsi="Arial Narrow"/>
                <w:sz w:val="14"/>
                <w:szCs w:val="14"/>
              </w:rPr>
            </w:pPr>
            <w:r w:rsidRPr="007B331C">
              <w:rPr>
                <w:rFonts w:ascii="Arial Narrow" w:hAnsi="Arial Narrow" w:cs="Arial Narrow"/>
                <w:color w:val="000000"/>
                <w:sz w:val="14"/>
                <w:szCs w:val="14"/>
              </w:rPr>
              <w:t>DO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4976586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C2A8C55"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67569110"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F07FA2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013FD0F"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9E01B77"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85" w:type="dxa"/>
            <w:tcBorders>
              <w:top w:val="single" w:sz="4" w:space="0" w:color="000000"/>
              <w:left w:val="single" w:sz="4" w:space="0" w:color="000000"/>
              <w:bottom w:val="single" w:sz="4" w:space="0" w:color="000000"/>
              <w:right w:val="single" w:sz="4" w:space="0" w:color="000000"/>
            </w:tcBorders>
            <w:vAlign w:val="bottom"/>
          </w:tcPr>
          <w:p w14:paraId="358A772D"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C0AD61D"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6C4C510"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C8EF4D" w14:textId="77777777" w:rsidR="00855790" w:rsidRPr="007B331C" w:rsidRDefault="00855790" w:rsidP="00DF7A07">
            <w:pPr>
              <w:spacing w:before="0" w:after="0"/>
              <w:jc w:val="center"/>
              <w:rPr>
                <w:rFonts w:ascii="Arial Narrow" w:hAnsi="Arial Narrow"/>
                <w:sz w:val="14"/>
                <w:szCs w:val="14"/>
              </w:rPr>
            </w:pP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911373" w14:textId="77777777" w:rsidR="00855790" w:rsidRPr="007B331C" w:rsidRDefault="00855790" w:rsidP="00DF7A07">
            <w:pPr>
              <w:spacing w:before="0" w:after="0"/>
              <w:jc w:val="center"/>
              <w:rPr>
                <w:rFonts w:ascii="Arial Narrow" w:hAnsi="Arial Narrow"/>
                <w:sz w:val="14"/>
                <w:szCs w:val="14"/>
                <w:vertAlign w:val="superscript"/>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A3D846" w14:textId="77777777" w:rsidR="00855790" w:rsidRPr="007B331C" w:rsidRDefault="00855790" w:rsidP="00DF7A07">
            <w:pPr>
              <w:spacing w:before="0" w:after="0"/>
              <w:jc w:val="center"/>
              <w:rPr>
                <w:rFonts w:ascii="Arial Narrow" w:hAnsi="Arial Narrow"/>
                <w:sz w:val="14"/>
                <w:szCs w:val="14"/>
              </w:rPr>
            </w:pPr>
          </w:p>
        </w:tc>
      </w:tr>
      <w:tr w:rsidR="00855790" w14:paraId="01116EAA" w14:textId="77777777" w:rsidTr="00F06807">
        <w:trPr>
          <w:trHeight w:hRule="exact" w:val="255"/>
          <w:jc w:val="center"/>
        </w:trPr>
        <w:tc>
          <w:tcPr>
            <w:tcW w:w="846" w:type="dxa"/>
            <w:vMerge/>
            <w:tcBorders>
              <w:left w:val="single" w:sz="4" w:space="0" w:color="000000"/>
              <w:right w:val="single" w:sz="4" w:space="0" w:color="000000"/>
            </w:tcBorders>
            <w:vAlign w:val="center"/>
            <w:hideMark/>
          </w:tcPr>
          <w:p w14:paraId="6C91EDF4" w14:textId="77777777" w:rsidR="00855790" w:rsidRDefault="00855790" w:rsidP="00DF7A07">
            <w:pPr>
              <w:spacing w:before="0" w:after="0"/>
              <w:jc w:val="left"/>
              <w:rPr>
                <w:rFonts w:ascii="Arial Narrow" w:hAnsi="Arial Narrow"/>
                <w:sz w:val="14"/>
                <w:szCs w:val="14"/>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3562A858"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E117CE" w14:textId="77777777" w:rsidR="00855790" w:rsidRPr="007B331C" w:rsidRDefault="00855790" w:rsidP="00DF7A07">
            <w:pPr>
              <w:spacing w:before="0" w:after="0"/>
              <w:ind w:left="20" w:right="20"/>
              <w:rPr>
                <w:rFonts w:ascii="Arial Narrow" w:hAnsi="Arial Narrow"/>
                <w:sz w:val="14"/>
                <w:szCs w:val="14"/>
              </w:rPr>
            </w:pPr>
            <w:r w:rsidRPr="007B331C">
              <w:rPr>
                <w:rFonts w:ascii="Arial Narrow" w:hAnsi="Arial Narrow" w:cs="Arial Narrow"/>
                <w:color w:val="000000"/>
                <w:sz w:val="14"/>
                <w:szCs w:val="14"/>
              </w:rPr>
              <w:t>P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A5AF986"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3F2372A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w:t>
            </w:r>
          </w:p>
        </w:tc>
        <w:tc>
          <w:tcPr>
            <w:tcW w:w="864" w:type="dxa"/>
            <w:tcBorders>
              <w:top w:val="single" w:sz="4" w:space="0" w:color="000000"/>
              <w:left w:val="single" w:sz="4" w:space="0" w:color="000000"/>
              <w:bottom w:val="single" w:sz="4" w:space="0" w:color="000000"/>
              <w:right w:val="single" w:sz="4" w:space="0" w:color="000000"/>
            </w:tcBorders>
            <w:vAlign w:val="bottom"/>
          </w:tcPr>
          <w:p w14:paraId="4DF25CDD"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5E16F36"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4745E2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F4D01D1"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85" w:type="dxa"/>
            <w:tcBorders>
              <w:top w:val="single" w:sz="4" w:space="0" w:color="000000"/>
              <w:left w:val="single" w:sz="4" w:space="0" w:color="000000"/>
              <w:bottom w:val="single" w:sz="4" w:space="0" w:color="000000"/>
              <w:right w:val="single" w:sz="4" w:space="0" w:color="000000"/>
            </w:tcBorders>
            <w:vAlign w:val="bottom"/>
          </w:tcPr>
          <w:p w14:paraId="584B8E3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59C6F6F"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D6BD4C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CEE63A"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633CA6"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1A96A0"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2-3.0-3.9</w:t>
            </w:r>
          </w:p>
        </w:tc>
      </w:tr>
      <w:tr w:rsidR="00855790" w14:paraId="1900E4A7" w14:textId="77777777" w:rsidTr="00F06807">
        <w:trPr>
          <w:trHeight w:hRule="exact" w:val="255"/>
          <w:jc w:val="center"/>
        </w:trPr>
        <w:tc>
          <w:tcPr>
            <w:tcW w:w="846" w:type="dxa"/>
            <w:vMerge/>
            <w:tcBorders>
              <w:left w:val="single" w:sz="4" w:space="0" w:color="000000"/>
              <w:right w:val="single" w:sz="4" w:space="0" w:color="000000"/>
            </w:tcBorders>
            <w:vAlign w:val="center"/>
            <w:hideMark/>
          </w:tcPr>
          <w:p w14:paraId="14CF3106" w14:textId="77777777" w:rsidR="00855790" w:rsidRDefault="00855790" w:rsidP="00DF7A07">
            <w:pPr>
              <w:spacing w:before="0" w:after="0"/>
              <w:jc w:val="left"/>
              <w:rPr>
                <w:rFonts w:ascii="Arial Narrow" w:hAnsi="Arial Narrow"/>
                <w:sz w:val="14"/>
                <w:szCs w:val="14"/>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6B986EAC"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DAAA5E" w14:textId="77777777" w:rsidR="00855790" w:rsidRPr="007B331C" w:rsidRDefault="00855790" w:rsidP="00DF7A07">
            <w:pPr>
              <w:spacing w:before="0" w:after="0"/>
              <w:ind w:left="20" w:right="20"/>
              <w:rPr>
                <w:rFonts w:ascii="Arial Narrow" w:hAnsi="Arial Narrow"/>
                <w:sz w:val="14"/>
                <w:szCs w:val="14"/>
              </w:rPr>
            </w:pPr>
            <w:r w:rsidRPr="007B331C">
              <w:rPr>
                <w:rFonts w:ascii="Arial Narrow" w:hAnsi="Arial Narrow" w:cs="Arial Narrow"/>
                <w:color w:val="000000"/>
                <w:sz w:val="14"/>
                <w:szCs w:val="14"/>
              </w:rPr>
              <w:t>Chla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4CC6AD57"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CF4D09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26</w:t>
            </w:r>
          </w:p>
        </w:tc>
        <w:tc>
          <w:tcPr>
            <w:tcW w:w="864" w:type="dxa"/>
            <w:tcBorders>
              <w:top w:val="single" w:sz="4" w:space="0" w:color="000000"/>
              <w:left w:val="single" w:sz="4" w:space="0" w:color="000000"/>
              <w:bottom w:val="single" w:sz="4" w:space="0" w:color="000000"/>
              <w:right w:val="single" w:sz="4" w:space="0" w:color="000000"/>
            </w:tcBorders>
            <w:vAlign w:val="bottom"/>
          </w:tcPr>
          <w:p w14:paraId="56F3704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91</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427F10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51</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B57203E"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26</w:t>
            </w:r>
          </w:p>
        </w:tc>
        <w:tc>
          <w:tcPr>
            <w:tcW w:w="95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787CBDEA"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34</w:t>
            </w:r>
          </w:p>
        </w:tc>
        <w:tc>
          <w:tcPr>
            <w:tcW w:w="885" w:type="dxa"/>
            <w:tcBorders>
              <w:top w:val="single" w:sz="4" w:space="0" w:color="000000"/>
              <w:left w:val="single" w:sz="4" w:space="0" w:color="000000"/>
              <w:bottom w:val="single" w:sz="4" w:space="0" w:color="000000"/>
              <w:right w:val="single" w:sz="4" w:space="0" w:color="000000"/>
            </w:tcBorders>
            <w:vAlign w:val="bottom"/>
          </w:tcPr>
          <w:p w14:paraId="648EC09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41</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37ED04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7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309C7F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49AFE3"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ED9126"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E6380C"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0.30-0.46-0.78</w:t>
            </w:r>
          </w:p>
        </w:tc>
      </w:tr>
      <w:tr w:rsidR="00855790" w14:paraId="1E197524" w14:textId="77777777" w:rsidTr="00F06807">
        <w:trPr>
          <w:trHeight w:hRule="exact" w:val="284"/>
          <w:jc w:val="center"/>
        </w:trPr>
        <w:tc>
          <w:tcPr>
            <w:tcW w:w="846" w:type="dxa"/>
            <w:vMerge/>
            <w:tcBorders>
              <w:left w:val="single" w:sz="4" w:space="0" w:color="000000"/>
              <w:right w:val="single" w:sz="4" w:space="0" w:color="000000"/>
            </w:tcBorders>
            <w:vAlign w:val="center"/>
            <w:hideMark/>
          </w:tcPr>
          <w:p w14:paraId="5250884C" w14:textId="77777777" w:rsidR="00855790" w:rsidRDefault="00855790" w:rsidP="00DF7A07">
            <w:pPr>
              <w:spacing w:before="0" w:after="0"/>
              <w:jc w:val="left"/>
              <w:rPr>
                <w:rFonts w:ascii="Arial Narrow" w:hAnsi="Arial Narrow"/>
                <w:sz w:val="14"/>
                <w:szCs w:val="14"/>
              </w:rPr>
            </w:pPr>
          </w:p>
        </w:tc>
        <w:tc>
          <w:tcPr>
            <w:tcW w:w="740"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689BD33" w14:textId="77777777" w:rsidR="00855790" w:rsidRDefault="00855790" w:rsidP="00DF7A07">
            <w:pPr>
              <w:spacing w:before="0" w:after="0"/>
              <w:rPr>
                <w:rFonts w:ascii="Arial Narrow" w:hAnsi="Arial Narrow"/>
                <w:sz w:val="14"/>
                <w:szCs w:val="14"/>
              </w:rPr>
            </w:pPr>
            <w:r>
              <w:rPr>
                <w:rFonts w:ascii="Arial Narrow" w:hAnsi="Arial Narrow"/>
                <w:sz w:val="14"/>
                <w:szCs w:val="14"/>
              </w:rPr>
              <w:t xml:space="preserve">Stewart River </w:t>
            </w: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D2C3575"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440B7A95"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76A7EFF"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9</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B96C07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8</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161BE05"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2</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DC368CF"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0</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C98A05E"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3</w:t>
            </w:r>
          </w:p>
        </w:tc>
        <w:tc>
          <w:tcPr>
            <w:tcW w:w="885" w:type="dxa"/>
            <w:tcBorders>
              <w:top w:val="single" w:sz="4" w:space="0" w:color="000000"/>
              <w:left w:val="single" w:sz="4" w:space="0" w:color="000000"/>
              <w:bottom w:val="single" w:sz="4" w:space="0" w:color="000000"/>
              <w:right w:val="single" w:sz="4" w:space="0" w:color="000000"/>
            </w:tcBorders>
            <w:vAlign w:val="bottom"/>
          </w:tcPr>
          <w:p w14:paraId="364D3351"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0</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AB681B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69B3AC5"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2A89FC"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FC4A09"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sym w:font="Symbol" w:char="F0B3"/>
            </w:r>
            <w:r w:rsidRPr="007B331C">
              <w:rPr>
                <w:rFonts w:ascii="Arial Narrow" w:hAnsi="Arial Narrow"/>
                <w:sz w:val="14"/>
                <w:szCs w:val="14"/>
              </w:rPr>
              <w:t>10</w:t>
            </w: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B10BAB" w14:textId="77777777" w:rsidR="00855790" w:rsidRPr="007B331C" w:rsidRDefault="00855790" w:rsidP="00DF7A07">
            <w:pPr>
              <w:spacing w:before="0" w:after="0"/>
              <w:jc w:val="center"/>
              <w:rPr>
                <w:rFonts w:ascii="Arial Narrow" w:hAnsi="Arial Narrow"/>
                <w:sz w:val="14"/>
                <w:szCs w:val="14"/>
              </w:rPr>
            </w:pPr>
          </w:p>
        </w:tc>
      </w:tr>
      <w:tr w:rsidR="00855790" w14:paraId="0BB41A2D" w14:textId="77777777" w:rsidTr="00F06807">
        <w:trPr>
          <w:trHeight w:hRule="exact" w:val="255"/>
          <w:jc w:val="center"/>
        </w:trPr>
        <w:tc>
          <w:tcPr>
            <w:tcW w:w="846"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51AFADA2" w14:textId="77777777" w:rsidR="00855790" w:rsidRDefault="00855790" w:rsidP="00DF7A07">
            <w:pPr>
              <w:spacing w:before="0" w:after="0"/>
              <w:rPr>
                <w:rFonts w:ascii="Arial Narrow" w:hAnsi="Arial Narrow"/>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5BA50B99"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5BACE10"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SS (m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4A8021B7"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309A4485"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0.9</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9437065"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B3B908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8</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7239F72"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w:t>
            </w:r>
          </w:p>
        </w:tc>
        <w:tc>
          <w:tcPr>
            <w:tcW w:w="95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0CA8B88D"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w:t>
            </w:r>
          </w:p>
        </w:tc>
        <w:tc>
          <w:tcPr>
            <w:tcW w:w="885" w:type="dxa"/>
            <w:tcBorders>
              <w:top w:val="single" w:sz="4" w:space="0" w:color="000000"/>
              <w:left w:val="single" w:sz="4" w:space="0" w:color="000000"/>
              <w:bottom w:val="single" w:sz="4" w:space="0" w:color="000000"/>
              <w:right w:val="single" w:sz="4" w:space="0" w:color="000000"/>
            </w:tcBorders>
            <w:shd w:val="clear" w:color="auto" w:fill="FF0000"/>
            <w:vAlign w:val="bottom"/>
          </w:tcPr>
          <w:p w14:paraId="3FBCAE6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0</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447C3DBA"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D58CFE6"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2CA7C4"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2CAB65"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B82D71"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1.1-1.7-2.2</w:t>
            </w:r>
          </w:p>
        </w:tc>
      </w:tr>
      <w:tr w:rsidR="00855790" w14:paraId="76F595C4" w14:textId="77777777" w:rsidTr="00F06807">
        <w:trPr>
          <w:trHeight w:hRule="exact" w:val="255"/>
          <w:jc w:val="center"/>
        </w:trPr>
        <w:tc>
          <w:tcPr>
            <w:tcW w:w="846"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175CE6D3" w14:textId="77777777" w:rsidR="00855790" w:rsidRDefault="00855790" w:rsidP="00DF7A07">
            <w:pPr>
              <w:spacing w:before="0" w:after="0"/>
              <w:rPr>
                <w:rFonts w:ascii="Arial Narrow" w:hAnsi="Arial Narrow"/>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620FE226"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663C02C"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0BD00ED6"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7D5D9B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7</w:t>
            </w:r>
          </w:p>
        </w:tc>
        <w:tc>
          <w:tcPr>
            <w:tcW w:w="864" w:type="dxa"/>
            <w:tcBorders>
              <w:top w:val="single" w:sz="4" w:space="0" w:color="000000"/>
              <w:left w:val="single" w:sz="4" w:space="0" w:color="000000"/>
              <w:bottom w:val="single" w:sz="4" w:space="0" w:color="000000"/>
              <w:right w:val="single" w:sz="4" w:space="0" w:color="000000"/>
            </w:tcBorders>
            <w:vAlign w:val="bottom"/>
          </w:tcPr>
          <w:p w14:paraId="720E479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32</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8DDBE0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7</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DCFFFB6"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1</w:t>
            </w:r>
          </w:p>
        </w:tc>
        <w:tc>
          <w:tcPr>
            <w:tcW w:w="95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0F91DBE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7</w:t>
            </w:r>
          </w:p>
        </w:tc>
        <w:tc>
          <w:tcPr>
            <w:tcW w:w="88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9AE379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4</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B983DD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A88C5E7"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6C1D3197"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0465AB"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BD15AE" w14:textId="77777777" w:rsidR="00855790" w:rsidRPr="007B331C" w:rsidRDefault="00855790"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75–105–130</w:t>
            </w:r>
          </w:p>
        </w:tc>
      </w:tr>
      <w:tr w:rsidR="00855790" w14:paraId="05F4CDF6" w14:textId="77777777" w:rsidTr="00F06807">
        <w:trPr>
          <w:trHeight w:hRule="exact" w:val="255"/>
          <w:jc w:val="center"/>
        </w:trPr>
        <w:tc>
          <w:tcPr>
            <w:tcW w:w="846"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467F6D13" w14:textId="77777777" w:rsidR="00855790" w:rsidRDefault="00855790" w:rsidP="00DF7A07">
            <w:pPr>
              <w:spacing w:before="0" w:after="0"/>
              <w:rPr>
                <w:rFonts w:ascii="Arial Narrow" w:hAnsi="Arial Narrow"/>
              </w:rPr>
            </w:pPr>
          </w:p>
        </w:tc>
        <w:tc>
          <w:tcPr>
            <w:tcW w:w="740" w:type="dxa"/>
            <w:vMerge/>
            <w:tcBorders>
              <w:top w:val="single" w:sz="4" w:space="0" w:color="000000"/>
              <w:left w:val="single" w:sz="4" w:space="0" w:color="000000"/>
              <w:bottom w:val="single" w:sz="4" w:space="0" w:color="000000"/>
              <w:right w:val="single" w:sz="4" w:space="0" w:color="000000"/>
            </w:tcBorders>
            <w:vAlign w:val="center"/>
          </w:tcPr>
          <w:p w14:paraId="218848E5"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614E9D"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4119336"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1493E9B"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2</w:t>
            </w:r>
          </w:p>
        </w:tc>
        <w:tc>
          <w:tcPr>
            <w:tcW w:w="864" w:type="dxa"/>
            <w:tcBorders>
              <w:top w:val="single" w:sz="4" w:space="0" w:color="000000"/>
              <w:left w:val="single" w:sz="4" w:space="0" w:color="000000"/>
              <w:bottom w:val="single" w:sz="4" w:space="0" w:color="000000"/>
              <w:right w:val="single" w:sz="4" w:space="0" w:color="000000"/>
            </w:tcBorders>
            <w:vAlign w:val="bottom"/>
          </w:tcPr>
          <w:p w14:paraId="01F39ECC"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31</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A1FAD75"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1</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C4E47EF"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3</w:t>
            </w:r>
          </w:p>
        </w:tc>
        <w:tc>
          <w:tcPr>
            <w:tcW w:w="95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522A71EB"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7</w:t>
            </w:r>
          </w:p>
        </w:tc>
        <w:tc>
          <w:tcPr>
            <w:tcW w:w="885" w:type="dxa"/>
            <w:tcBorders>
              <w:top w:val="single" w:sz="4" w:space="0" w:color="000000"/>
              <w:left w:val="single" w:sz="4" w:space="0" w:color="000000"/>
              <w:bottom w:val="single" w:sz="4" w:space="0" w:color="000000"/>
              <w:right w:val="single" w:sz="4" w:space="0" w:color="000000"/>
            </w:tcBorders>
            <w:shd w:val="clear" w:color="auto" w:fill="FF0000"/>
            <w:vAlign w:val="bottom"/>
          </w:tcPr>
          <w:p w14:paraId="416112E5"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9</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441EC2D1"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1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B24ADC8"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792BB409"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A6AA25"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D9FE12" w14:textId="77777777" w:rsidR="00855790" w:rsidRPr="007B331C" w:rsidRDefault="00855790"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55–80–105</w:t>
            </w:r>
          </w:p>
        </w:tc>
      </w:tr>
      <w:tr w:rsidR="00855790" w14:paraId="77EA6F0A" w14:textId="77777777" w:rsidTr="00F06807">
        <w:trPr>
          <w:trHeight w:hRule="exact" w:val="255"/>
          <w:jc w:val="center"/>
        </w:trPr>
        <w:tc>
          <w:tcPr>
            <w:tcW w:w="846"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1B8E0C8B" w14:textId="77777777" w:rsidR="00855790" w:rsidRDefault="00855790" w:rsidP="00DF7A07">
            <w:pPr>
              <w:spacing w:before="0" w:after="0"/>
              <w:rPr>
                <w:rFonts w:ascii="Arial Narrow" w:hAnsi="Arial Narrow"/>
              </w:rPr>
            </w:pPr>
          </w:p>
        </w:tc>
        <w:tc>
          <w:tcPr>
            <w:tcW w:w="740" w:type="dxa"/>
            <w:vMerge/>
            <w:tcBorders>
              <w:top w:val="single" w:sz="4" w:space="0" w:color="000000"/>
              <w:left w:val="single" w:sz="4" w:space="0" w:color="000000"/>
              <w:bottom w:val="single" w:sz="4" w:space="0" w:color="000000"/>
              <w:right w:val="single" w:sz="4" w:space="0" w:color="000000"/>
            </w:tcBorders>
            <w:vAlign w:val="center"/>
          </w:tcPr>
          <w:p w14:paraId="3383F07C"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ADA388"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NOx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0B67741F"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ADE8954"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66471A9A"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0D483E6"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3D4F55C"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w:t>
            </w:r>
          </w:p>
        </w:tc>
        <w:tc>
          <w:tcPr>
            <w:tcW w:w="95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1BD585FE"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w:t>
            </w:r>
          </w:p>
        </w:tc>
        <w:tc>
          <w:tcPr>
            <w:tcW w:w="885" w:type="dxa"/>
            <w:tcBorders>
              <w:top w:val="single" w:sz="4" w:space="0" w:color="000000"/>
              <w:left w:val="single" w:sz="4" w:space="0" w:color="000000"/>
              <w:bottom w:val="single" w:sz="4" w:space="0" w:color="000000"/>
              <w:right w:val="single" w:sz="4" w:space="0" w:color="000000"/>
            </w:tcBorders>
            <w:shd w:val="clear" w:color="auto" w:fill="FF0000"/>
            <w:vAlign w:val="bottom"/>
          </w:tcPr>
          <w:p w14:paraId="69822442"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40B5E0A7"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C7836FE"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E27D53"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EEA4D4"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364463"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0-0-1</w:t>
            </w:r>
          </w:p>
        </w:tc>
      </w:tr>
      <w:tr w:rsidR="00855790" w14:paraId="05D26406" w14:textId="77777777" w:rsidTr="00F06807">
        <w:trPr>
          <w:trHeight w:hRule="exact" w:val="284"/>
          <w:jc w:val="center"/>
        </w:trPr>
        <w:tc>
          <w:tcPr>
            <w:tcW w:w="846"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77B2D42E" w14:textId="77777777" w:rsidR="00855790" w:rsidRDefault="00855790" w:rsidP="00DF7A07">
            <w:pPr>
              <w:spacing w:before="0" w:after="0"/>
              <w:rPr>
                <w:rFonts w:ascii="Arial Narrow" w:hAnsi="Arial Narrow"/>
              </w:rPr>
            </w:pPr>
          </w:p>
        </w:tc>
        <w:tc>
          <w:tcPr>
            <w:tcW w:w="740" w:type="dxa"/>
            <w:vMerge/>
            <w:tcBorders>
              <w:top w:val="single" w:sz="4" w:space="0" w:color="000000"/>
              <w:left w:val="single" w:sz="4" w:space="0" w:color="000000"/>
              <w:bottom w:val="single" w:sz="4" w:space="0" w:color="000000"/>
              <w:right w:val="single" w:sz="4" w:space="0" w:color="000000"/>
            </w:tcBorders>
            <w:vAlign w:val="center"/>
          </w:tcPr>
          <w:p w14:paraId="2282EB2A"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8466E1"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NH</w:t>
            </w:r>
            <w:r w:rsidRPr="007B331C">
              <w:rPr>
                <w:rFonts w:ascii="Arial Narrow" w:hAnsi="Arial Narrow" w:cs="Arial Narrow"/>
                <w:color w:val="000000"/>
                <w:sz w:val="14"/>
                <w:szCs w:val="14"/>
                <w:vertAlign w:val="subscript"/>
              </w:rPr>
              <w:t>3</w:t>
            </w:r>
            <w:r w:rsidRPr="007B331C">
              <w:rPr>
                <w:rFonts w:ascii="Arial Narrow" w:hAnsi="Arial Narrow" w:cs="Arial Narrow"/>
                <w:color w:val="000000"/>
                <w:sz w:val="14"/>
                <w:szCs w:val="14"/>
              </w:rPr>
              <w:t xml:space="preserve">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96B7731"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AC86826"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w:t>
            </w:r>
          </w:p>
        </w:tc>
        <w:tc>
          <w:tcPr>
            <w:tcW w:w="864" w:type="dxa"/>
            <w:tcBorders>
              <w:top w:val="single" w:sz="4" w:space="0" w:color="000000"/>
              <w:left w:val="single" w:sz="4" w:space="0" w:color="000000"/>
              <w:bottom w:val="single" w:sz="4" w:space="0" w:color="000000"/>
              <w:right w:val="single" w:sz="4" w:space="0" w:color="000000"/>
            </w:tcBorders>
            <w:vAlign w:val="bottom"/>
          </w:tcPr>
          <w:p w14:paraId="45502902"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F421C33"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640AEA4"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A788273"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C314A73"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A01DAFE"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43B2B7A" w14:textId="77777777" w:rsidR="00855790" w:rsidRPr="007B331C" w:rsidRDefault="00855790"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FF9BB2"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04D43B"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0-1-3</w:t>
            </w: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4EA9BD" w14:textId="77777777" w:rsidR="00855790" w:rsidRPr="007B331C" w:rsidRDefault="00855790" w:rsidP="00DF7A07">
            <w:pPr>
              <w:spacing w:before="0" w:after="0"/>
              <w:jc w:val="center"/>
              <w:rPr>
                <w:rFonts w:ascii="Arial Narrow" w:hAnsi="Arial Narrow"/>
                <w:sz w:val="14"/>
                <w:szCs w:val="14"/>
              </w:rPr>
            </w:pPr>
          </w:p>
        </w:tc>
      </w:tr>
      <w:tr w:rsidR="00855790" w14:paraId="72C0B6CC" w14:textId="77777777" w:rsidTr="00F06807">
        <w:trPr>
          <w:trHeight w:hRule="exact" w:val="255"/>
          <w:jc w:val="center"/>
        </w:trPr>
        <w:tc>
          <w:tcPr>
            <w:tcW w:w="846"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7353DBAB" w14:textId="77777777" w:rsidR="00855790" w:rsidRDefault="00855790" w:rsidP="00DF7A07">
            <w:pPr>
              <w:spacing w:before="0" w:after="0"/>
              <w:rPr>
                <w:rFonts w:ascii="Arial Narrow" w:hAnsi="Arial Narrow"/>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731F36BD"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F83E82D"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DO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26EAF0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B3DB7F2"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9</w:t>
            </w:r>
          </w:p>
        </w:tc>
        <w:tc>
          <w:tcPr>
            <w:tcW w:w="864" w:type="dxa"/>
            <w:tcBorders>
              <w:top w:val="single" w:sz="4" w:space="0" w:color="000000"/>
              <w:left w:val="single" w:sz="4" w:space="0" w:color="000000"/>
              <w:bottom w:val="single" w:sz="4" w:space="0" w:color="000000"/>
              <w:right w:val="single" w:sz="4" w:space="0" w:color="000000"/>
            </w:tcBorders>
            <w:vAlign w:val="bottom"/>
          </w:tcPr>
          <w:p w14:paraId="09C6AA4A"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7</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57F979A"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6</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AE7A3B2"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0</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37FB8B6"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4</w:t>
            </w:r>
          </w:p>
        </w:tc>
        <w:tc>
          <w:tcPr>
            <w:tcW w:w="88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5DDD7D0"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1</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AAD1B2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9</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DF7AA2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471466" w14:textId="77777777" w:rsidR="00855790" w:rsidRPr="007B331C" w:rsidRDefault="00855790" w:rsidP="00DF7A07">
            <w:pPr>
              <w:spacing w:before="0" w:after="0"/>
              <w:jc w:val="center"/>
              <w:rPr>
                <w:rFonts w:ascii="Arial Narrow" w:hAnsi="Arial Narrow"/>
                <w:sz w:val="14"/>
                <w:szCs w:val="14"/>
              </w:rPr>
            </w:pP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E6677F"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1D2FD4" w14:textId="77777777" w:rsidR="00855790" w:rsidRPr="007B331C" w:rsidRDefault="00855790" w:rsidP="00DF7A07">
            <w:pPr>
              <w:spacing w:before="0" w:after="0"/>
              <w:jc w:val="center"/>
              <w:rPr>
                <w:rFonts w:ascii="Arial Narrow" w:hAnsi="Arial Narrow"/>
                <w:sz w:val="14"/>
                <w:szCs w:val="14"/>
              </w:rPr>
            </w:pPr>
          </w:p>
        </w:tc>
      </w:tr>
      <w:tr w:rsidR="00855790" w14:paraId="09D5488C" w14:textId="77777777" w:rsidTr="00F06807">
        <w:trPr>
          <w:trHeight w:hRule="exact" w:val="255"/>
          <w:jc w:val="center"/>
        </w:trPr>
        <w:tc>
          <w:tcPr>
            <w:tcW w:w="846"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6631A7B1" w14:textId="77777777" w:rsidR="00855790" w:rsidRDefault="00855790" w:rsidP="00DF7A07">
            <w:pPr>
              <w:spacing w:before="0" w:after="0"/>
              <w:rPr>
                <w:rFonts w:ascii="Arial Narrow" w:hAnsi="Arial Narrow"/>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19FB2D9C"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4117A42"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P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D8C25D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494B09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1746E0D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6</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52BEE4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161A5D0"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A22EBFD"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8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8C41112"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4CF8FF2"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9D1F76E"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0DF980"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29625D"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AF72D5"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14-20-26</w:t>
            </w:r>
          </w:p>
        </w:tc>
      </w:tr>
      <w:tr w:rsidR="00855790" w14:paraId="7A5B7EF1" w14:textId="77777777" w:rsidTr="00F06807">
        <w:trPr>
          <w:trHeight w:hRule="exact" w:val="255"/>
          <w:jc w:val="center"/>
        </w:trPr>
        <w:tc>
          <w:tcPr>
            <w:tcW w:w="846"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564CDD61" w14:textId="77777777" w:rsidR="00855790" w:rsidRDefault="00855790" w:rsidP="00DF7A07">
            <w:pPr>
              <w:spacing w:before="0" w:after="0"/>
              <w:rPr>
                <w:rFonts w:ascii="Arial Narrow" w:hAnsi="Arial Narrow"/>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5DD5A6C2"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86B361E"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74080E56"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41AF997"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vAlign w:val="bottom"/>
          </w:tcPr>
          <w:p w14:paraId="49E61BE7"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BC9451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36D14FF"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ACB3B9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85" w:type="dxa"/>
            <w:tcBorders>
              <w:top w:val="single" w:sz="4" w:space="0" w:color="000000"/>
              <w:left w:val="single" w:sz="4" w:space="0" w:color="000000"/>
              <w:bottom w:val="single" w:sz="4" w:space="0" w:color="000000"/>
              <w:right w:val="single" w:sz="4" w:space="0" w:color="000000"/>
            </w:tcBorders>
            <w:vAlign w:val="bottom"/>
          </w:tcPr>
          <w:p w14:paraId="41BA48EE"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28C9EF7"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7BB2EA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32FA0DCB"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EFFD03"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CA34E1" w14:textId="77777777" w:rsidR="00855790" w:rsidRPr="007B331C" w:rsidRDefault="00855790"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5–10–20</w:t>
            </w:r>
          </w:p>
        </w:tc>
      </w:tr>
      <w:tr w:rsidR="00855790" w14:paraId="3371186D" w14:textId="77777777" w:rsidTr="00F06807">
        <w:trPr>
          <w:trHeight w:hRule="exact" w:val="255"/>
          <w:jc w:val="center"/>
        </w:trPr>
        <w:tc>
          <w:tcPr>
            <w:tcW w:w="846"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2321D046" w14:textId="77777777" w:rsidR="00855790" w:rsidRDefault="00855790" w:rsidP="00DF7A07">
            <w:pPr>
              <w:spacing w:before="0" w:after="0"/>
              <w:rPr>
                <w:rFonts w:ascii="Arial Narrow" w:hAnsi="Arial Narrow"/>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633FD67C"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31430B6" w14:textId="77777777" w:rsidR="00855790" w:rsidRPr="007B331C" w:rsidRDefault="00855790"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89D6B8A"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A337A8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vAlign w:val="bottom"/>
          </w:tcPr>
          <w:p w14:paraId="13F06E61"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9C730D8"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9A98B6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95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3855224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85" w:type="dxa"/>
            <w:tcBorders>
              <w:top w:val="single" w:sz="4" w:space="0" w:color="000000"/>
              <w:left w:val="single" w:sz="4" w:space="0" w:color="000000"/>
              <w:bottom w:val="single" w:sz="4" w:space="0" w:color="000000"/>
              <w:right w:val="single" w:sz="4" w:space="0" w:color="000000"/>
            </w:tcBorders>
            <w:vAlign w:val="bottom"/>
          </w:tcPr>
          <w:p w14:paraId="35115C1B"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6074EDF"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169C3C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2187E855"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E8CC35"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EF0A75" w14:textId="77777777" w:rsidR="00855790" w:rsidRPr="007B331C" w:rsidRDefault="00855790"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2–5–12</w:t>
            </w:r>
          </w:p>
        </w:tc>
      </w:tr>
      <w:tr w:rsidR="00855790" w14:paraId="0D5E7863" w14:textId="77777777" w:rsidTr="00F06807">
        <w:trPr>
          <w:trHeight w:hRule="exact" w:val="255"/>
          <w:jc w:val="center"/>
        </w:trPr>
        <w:tc>
          <w:tcPr>
            <w:tcW w:w="846" w:type="dxa"/>
            <w:vMerge/>
            <w:tcBorders>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14C2D30F" w14:textId="77777777" w:rsidR="00855790" w:rsidRDefault="00855790" w:rsidP="00DF7A07">
            <w:pPr>
              <w:spacing w:before="0" w:after="0"/>
              <w:rPr>
                <w:rFonts w:ascii="Arial Narrow" w:hAnsi="Arial Narrow"/>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1127A88A" w14:textId="77777777" w:rsidR="00855790" w:rsidRDefault="00855790"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979718D" w14:textId="66065C9B" w:rsidR="00855790" w:rsidRPr="007B331C" w:rsidRDefault="00DB1350" w:rsidP="00DF7A07">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PO4</w:t>
            </w:r>
            <w:r w:rsidR="00855790" w:rsidRPr="007B331C">
              <w:rPr>
                <w:rFonts w:ascii="Arial Narrow" w:hAnsi="Arial Narrow" w:cs="Arial Narrow"/>
                <w:color w:val="000000"/>
                <w:sz w:val="14"/>
                <w:szCs w:val="14"/>
              </w:rPr>
              <w:t xml:space="preserve"> (</w:t>
            </w:r>
            <w:r w:rsidR="00855790" w:rsidRPr="007B331C">
              <w:rPr>
                <w:rFonts w:ascii="Arial Narrow" w:eastAsia="Helvetica" w:hAnsi="Arial Narrow"/>
                <w:color w:val="000000"/>
                <w:sz w:val="14"/>
                <w:szCs w:val="14"/>
              </w:rPr>
              <w:t>µgL</w:t>
            </w:r>
            <w:r w:rsidR="00855790" w:rsidRPr="007B331C">
              <w:rPr>
                <w:rFonts w:ascii="Cambria Math" w:eastAsia="Helvetica" w:hAnsi="Cambria Math" w:cs="Cambria Math"/>
                <w:color w:val="000000"/>
                <w:sz w:val="14"/>
                <w:szCs w:val="14"/>
              </w:rPr>
              <w:t>⁻</w:t>
            </w:r>
            <w:r w:rsidR="00855790" w:rsidRPr="007B331C">
              <w:rPr>
                <w:rFonts w:ascii="Arial Narrow" w:eastAsia="Helvetica" w:hAnsi="Arial Narrow" w:cs="Helvetica"/>
                <w:color w:val="000000"/>
                <w:sz w:val="14"/>
                <w:szCs w:val="14"/>
              </w:rPr>
              <w:t>¹</w:t>
            </w:r>
            <w:r w:rsidR="00855790"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030609A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9AC7CC5"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093B6125"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60A8F2C"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E2376CF"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95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5191A549"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shd w:val="clear" w:color="auto" w:fill="FF0000"/>
            <w:vAlign w:val="bottom"/>
          </w:tcPr>
          <w:p w14:paraId="5B7EC34D"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29173C63"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B746C84" w14:textId="77777777" w:rsidR="00855790" w:rsidRPr="007B331C" w:rsidRDefault="00855790"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73F9E4"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467612" w14:textId="77777777" w:rsidR="00855790" w:rsidRPr="007B331C" w:rsidRDefault="00855790"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2C6D00" w14:textId="77777777" w:rsidR="00855790" w:rsidRPr="007B331C" w:rsidRDefault="00855790" w:rsidP="00DF7A07">
            <w:pPr>
              <w:spacing w:before="0" w:after="0"/>
              <w:jc w:val="center"/>
              <w:rPr>
                <w:rFonts w:ascii="Arial Narrow" w:hAnsi="Arial Narrow"/>
                <w:sz w:val="14"/>
                <w:szCs w:val="14"/>
              </w:rPr>
            </w:pPr>
            <w:r w:rsidRPr="007B331C">
              <w:rPr>
                <w:rFonts w:ascii="Arial Narrow" w:hAnsi="Arial Narrow"/>
                <w:sz w:val="14"/>
                <w:szCs w:val="14"/>
              </w:rPr>
              <w:t>0-1-2</w:t>
            </w:r>
          </w:p>
        </w:tc>
      </w:tr>
      <w:tr w:rsidR="00B52886" w14:paraId="0C528B3B" w14:textId="77777777" w:rsidTr="00F06807">
        <w:trPr>
          <w:trHeight w:hRule="exact" w:val="255"/>
          <w:jc w:val="center"/>
        </w:trPr>
        <w:tc>
          <w:tcPr>
            <w:tcW w:w="846" w:type="dxa"/>
            <w:vMerge w:val="restart"/>
            <w:tcBorders>
              <w:top w:val="nil"/>
              <w:left w:val="single" w:sz="4" w:space="0" w:color="000000"/>
              <w:right w:val="single" w:sz="4" w:space="0" w:color="000000"/>
            </w:tcBorders>
            <w:shd w:val="clear" w:color="auto" w:fill="FFFFFF"/>
            <w:tcMar>
              <w:top w:w="20" w:type="dxa"/>
              <w:left w:w="20" w:type="dxa"/>
              <w:bottom w:w="20" w:type="dxa"/>
              <w:right w:w="20" w:type="dxa"/>
            </w:tcMar>
            <w:vAlign w:val="center"/>
          </w:tcPr>
          <w:p w14:paraId="7C3D2A34" w14:textId="77777777" w:rsidR="00B52886" w:rsidRPr="00F06807" w:rsidRDefault="00B52886" w:rsidP="00DF7A07">
            <w:pPr>
              <w:spacing w:before="0" w:after="0"/>
              <w:ind w:left="20" w:right="20"/>
              <w:rPr>
                <w:rFonts w:cs="Arial"/>
                <w:sz w:val="16"/>
                <w:szCs w:val="16"/>
              </w:rPr>
            </w:pPr>
          </w:p>
          <w:p w14:paraId="51890E97" w14:textId="77777777" w:rsidR="00B52886" w:rsidRPr="00F06807" w:rsidRDefault="00B52886" w:rsidP="00DF7A07">
            <w:pPr>
              <w:spacing w:before="0" w:after="0"/>
              <w:ind w:left="20" w:right="20"/>
              <w:rPr>
                <w:rFonts w:cs="Arial"/>
                <w:sz w:val="16"/>
                <w:szCs w:val="16"/>
              </w:rPr>
            </w:pPr>
          </w:p>
          <w:p w14:paraId="1201A0E2" w14:textId="77777777" w:rsidR="00B52886" w:rsidRPr="00F06807" w:rsidRDefault="00B52886" w:rsidP="00DF7A07">
            <w:pPr>
              <w:spacing w:before="0" w:after="0"/>
              <w:ind w:left="20" w:right="20"/>
              <w:rPr>
                <w:rFonts w:cs="Arial"/>
                <w:sz w:val="16"/>
                <w:szCs w:val="16"/>
              </w:rPr>
            </w:pPr>
          </w:p>
          <w:p w14:paraId="6385B266" w14:textId="77777777" w:rsidR="00B52886" w:rsidRPr="00F06807" w:rsidRDefault="00B52886" w:rsidP="00DF7A07">
            <w:pPr>
              <w:spacing w:before="0" w:after="0"/>
              <w:ind w:left="20" w:right="20"/>
              <w:rPr>
                <w:rFonts w:cs="Arial"/>
                <w:sz w:val="16"/>
                <w:szCs w:val="16"/>
              </w:rPr>
            </w:pPr>
          </w:p>
          <w:p w14:paraId="1B19EB04" w14:textId="77777777" w:rsidR="00B52886" w:rsidRPr="00F06807" w:rsidRDefault="00B52886" w:rsidP="00DF7A07">
            <w:pPr>
              <w:spacing w:before="0" w:after="0"/>
              <w:ind w:left="20" w:right="20"/>
              <w:rPr>
                <w:rFonts w:cs="Arial"/>
                <w:sz w:val="16"/>
                <w:szCs w:val="16"/>
              </w:rPr>
            </w:pPr>
          </w:p>
          <w:p w14:paraId="4C59CAE0" w14:textId="77777777" w:rsidR="00B52886" w:rsidRPr="00F06807" w:rsidRDefault="00B52886" w:rsidP="00DF7A07">
            <w:pPr>
              <w:spacing w:before="0" w:after="0"/>
              <w:ind w:left="20" w:right="20"/>
              <w:rPr>
                <w:rFonts w:cs="Arial"/>
                <w:sz w:val="16"/>
                <w:szCs w:val="16"/>
              </w:rPr>
            </w:pPr>
          </w:p>
          <w:p w14:paraId="2BC8C5B9" w14:textId="77777777" w:rsidR="00B52886" w:rsidRPr="00F06807" w:rsidRDefault="00B52886" w:rsidP="00DF7A07">
            <w:pPr>
              <w:spacing w:before="0" w:after="0"/>
              <w:ind w:left="20" w:right="20"/>
              <w:rPr>
                <w:rFonts w:cs="Arial"/>
                <w:sz w:val="16"/>
                <w:szCs w:val="16"/>
              </w:rPr>
            </w:pPr>
          </w:p>
          <w:p w14:paraId="50561596" w14:textId="77777777" w:rsidR="00B52886" w:rsidRPr="00F06807" w:rsidRDefault="00B52886" w:rsidP="00DF7A07">
            <w:pPr>
              <w:spacing w:before="0" w:after="0"/>
              <w:ind w:left="20" w:right="20"/>
              <w:rPr>
                <w:rFonts w:cs="Arial"/>
                <w:sz w:val="16"/>
                <w:szCs w:val="16"/>
              </w:rPr>
            </w:pPr>
          </w:p>
          <w:p w14:paraId="1186EAFF" w14:textId="77777777" w:rsidR="00B52886" w:rsidRPr="00F06807" w:rsidRDefault="00B52886" w:rsidP="00DF7A07">
            <w:pPr>
              <w:spacing w:before="0" w:after="0"/>
              <w:ind w:left="20" w:right="20"/>
              <w:rPr>
                <w:rFonts w:cs="Arial"/>
                <w:sz w:val="16"/>
                <w:szCs w:val="16"/>
              </w:rPr>
            </w:pPr>
          </w:p>
          <w:p w14:paraId="7FF1E165" w14:textId="77777777" w:rsidR="00B52886" w:rsidRPr="00F06807" w:rsidRDefault="00B52886" w:rsidP="00DF7A07">
            <w:pPr>
              <w:spacing w:before="0" w:after="0"/>
              <w:ind w:left="20" w:right="20"/>
              <w:rPr>
                <w:rFonts w:cs="Arial"/>
                <w:sz w:val="16"/>
                <w:szCs w:val="16"/>
              </w:rPr>
            </w:pPr>
          </w:p>
          <w:p w14:paraId="7D60D8B2" w14:textId="77777777" w:rsidR="00B52886" w:rsidRPr="00F06807" w:rsidRDefault="00B52886" w:rsidP="00DF7A07">
            <w:pPr>
              <w:spacing w:before="0" w:after="0"/>
              <w:ind w:left="20" w:right="20"/>
              <w:rPr>
                <w:rFonts w:cs="Arial"/>
                <w:sz w:val="16"/>
                <w:szCs w:val="16"/>
              </w:rPr>
            </w:pPr>
          </w:p>
          <w:p w14:paraId="0766325B" w14:textId="77777777" w:rsidR="00B52886" w:rsidRPr="00F06807" w:rsidRDefault="00B52886" w:rsidP="00DF7A07">
            <w:pPr>
              <w:spacing w:before="0" w:after="0"/>
              <w:ind w:left="20" w:right="20"/>
              <w:rPr>
                <w:rFonts w:cs="Arial"/>
                <w:sz w:val="16"/>
                <w:szCs w:val="16"/>
              </w:rPr>
            </w:pPr>
          </w:p>
          <w:p w14:paraId="76A6931D" w14:textId="77777777" w:rsidR="00B52886" w:rsidRPr="00F06807" w:rsidRDefault="00B52886" w:rsidP="00DF7A07">
            <w:pPr>
              <w:spacing w:before="0" w:after="0"/>
              <w:ind w:left="20" w:right="20"/>
              <w:rPr>
                <w:rFonts w:cs="Arial"/>
                <w:sz w:val="16"/>
                <w:szCs w:val="16"/>
              </w:rPr>
            </w:pPr>
          </w:p>
          <w:p w14:paraId="6F66B95E" w14:textId="77777777" w:rsidR="00B52886" w:rsidRPr="00F06807" w:rsidRDefault="00B52886" w:rsidP="00DF7A07">
            <w:pPr>
              <w:spacing w:before="0" w:after="0"/>
              <w:ind w:left="20" w:right="20"/>
              <w:rPr>
                <w:rFonts w:cs="Arial"/>
                <w:sz w:val="16"/>
                <w:szCs w:val="16"/>
              </w:rPr>
            </w:pPr>
          </w:p>
          <w:p w14:paraId="52E23279" w14:textId="77777777" w:rsidR="00B52886" w:rsidRPr="00F06807" w:rsidRDefault="00B52886" w:rsidP="00DF7A07">
            <w:pPr>
              <w:spacing w:before="0" w:after="0"/>
              <w:ind w:left="20" w:right="20"/>
              <w:rPr>
                <w:rFonts w:cs="Arial"/>
                <w:sz w:val="16"/>
                <w:szCs w:val="16"/>
              </w:rPr>
            </w:pPr>
          </w:p>
          <w:p w14:paraId="4AB73861" w14:textId="77777777" w:rsidR="00B52886" w:rsidRPr="00F06807" w:rsidRDefault="00B52886" w:rsidP="00DF7A07">
            <w:pPr>
              <w:spacing w:before="0" w:after="0"/>
              <w:ind w:left="20" w:right="20"/>
              <w:rPr>
                <w:rFonts w:cs="Arial"/>
                <w:sz w:val="16"/>
                <w:szCs w:val="16"/>
              </w:rPr>
            </w:pPr>
          </w:p>
          <w:p w14:paraId="71FAB4B5" w14:textId="77777777" w:rsidR="00B52886" w:rsidRPr="00F06807" w:rsidRDefault="00B52886" w:rsidP="00DF7A07">
            <w:pPr>
              <w:spacing w:before="0" w:after="0"/>
              <w:ind w:left="20" w:right="20"/>
              <w:rPr>
                <w:rFonts w:cs="Arial"/>
                <w:sz w:val="16"/>
                <w:szCs w:val="16"/>
              </w:rPr>
            </w:pPr>
          </w:p>
          <w:p w14:paraId="39F36AEE" w14:textId="77777777" w:rsidR="00B52886" w:rsidRPr="00F06807" w:rsidRDefault="00B52886" w:rsidP="00DF7A07">
            <w:pPr>
              <w:spacing w:before="0" w:after="0"/>
              <w:ind w:left="20" w:right="20"/>
              <w:rPr>
                <w:rFonts w:cs="Arial"/>
                <w:sz w:val="16"/>
                <w:szCs w:val="16"/>
              </w:rPr>
            </w:pPr>
          </w:p>
          <w:p w14:paraId="4A5A0AF2" w14:textId="77777777" w:rsidR="00B52886" w:rsidRPr="00F06807" w:rsidRDefault="00B52886" w:rsidP="00DF7A07">
            <w:pPr>
              <w:spacing w:before="0" w:after="0"/>
              <w:ind w:left="20" w:right="20"/>
              <w:rPr>
                <w:rFonts w:cs="Arial"/>
                <w:sz w:val="16"/>
                <w:szCs w:val="16"/>
              </w:rPr>
            </w:pPr>
          </w:p>
          <w:p w14:paraId="7B62C19F" w14:textId="77777777" w:rsidR="00B52886" w:rsidRPr="00F06807" w:rsidRDefault="00B52886" w:rsidP="00DF7A07">
            <w:pPr>
              <w:spacing w:before="0" w:after="0"/>
              <w:ind w:left="20" w:right="20"/>
              <w:rPr>
                <w:rFonts w:cs="Arial"/>
                <w:sz w:val="16"/>
                <w:szCs w:val="16"/>
              </w:rPr>
            </w:pPr>
          </w:p>
          <w:p w14:paraId="16AAFD8E" w14:textId="77777777" w:rsidR="00B52886" w:rsidRPr="00F06807" w:rsidRDefault="00B52886" w:rsidP="00DF7A07">
            <w:pPr>
              <w:spacing w:before="0" w:after="0"/>
              <w:ind w:left="20" w:right="20"/>
              <w:rPr>
                <w:rFonts w:cs="Arial"/>
                <w:sz w:val="16"/>
                <w:szCs w:val="16"/>
              </w:rPr>
            </w:pPr>
          </w:p>
          <w:p w14:paraId="38CDEFC0" w14:textId="77777777" w:rsidR="00B52886" w:rsidRPr="00F06807" w:rsidRDefault="00B52886" w:rsidP="00DF7A07">
            <w:pPr>
              <w:spacing w:before="0" w:after="0"/>
              <w:ind w:left="20" w:right="20"/>
              <w:rPr>
                <w:rFonts w:cs="Arial"/>
                <w:sz w:val="16"/>
                <w:szCs w:val="16"/>
              </w:rPr>
            </w:pPr>
          </w:p>
          <w:p w14:paraId="4F73774F" w14:textId="77777777" w:rsidR="00B52886" w:rsidRPr="00F06807" w:rsidRDefault="00B52886" w:rsidP="00DF7A07">
            <w:pPr>
              <w:spacing w:before="0" w:after="0"/>
              <w:ind w:left="20" w:right="20"/>
              <w:rPr>
                <w:rFonts w:cs="Arial"/>
                <w:sz w:val="16"/>
                <w:szCs w:val="16"/>
              </w:rPr>
            </w:pPr>
          </w:p>
          <w:p w14:paraId="1BB4F462" w14:textId="77777777" w:rsidR="00B52886" w:rsidRPr="00F06807" w:rsidRDefault="00B52886" w:rsidP="00DF7A07">
            <w:pPr>
              <w:spacing w:before="0" w:after="0"/>
              <w:ind w:left="20" w:right="20"/>
              <w:rPr>
                <w:rFonts w:cs="Arial"/>
                <w:sz w:val="16"/>
                <w:szCs w:val="16"/>
              </w:rPr>
            </w:pPr>
          </w:p>
          <w:p w14:paraId="08100F8C" w14:textId="77777777" w:rsidR="00B52886" w:rsidRPr="00F06807" w:rsidRDefault="00B52886" w:rsidP="00DF7A07">
            <w:pPr>
              <w:spacing w:before="0" w:after="0"/>
              <w:ind w:left="20" w:right="20"/>
              <w:rPr>
                <w:rFonts w:cs="Arial"/>
                <w:sz w:val="16"/>
                <w:szCs w:val="16"/>
              </w:rPr>
            </w:pPr>
          </w:p>
          <w:p w14:paraId="6B312D52" w14:textId="77777777" w:rsidR="00B52886" w:rsidRPr="00F06807" w:rsidRDefault="00B52886" w:rsidP="00DF7A07">
            <w:pPr>
              <w:spacing w:before="0" w:after="0"/>
              <w:ind w:left="20" w:right="20"/>
              <w:rPr>
                <w:rFonts w:cs="Arial"/>
                <w:sz w:val="16"/>
                <w:szCs w:val="16"/>
              </w:rPr>
            </w:pPr>
            <w:r w:rsidRPr="00F06807">
              <w:rPr>
                <w:rFonts w:cs="Arial"/>
                <w:sz w:val="16"/>
                <w:szCs w:val="16"/>
              </w:rPr>
              <w:t>Cape York</w:t>
            </w:r>
          </w:p>
          <w:p w14:paraId="58A49D39" w14:textId="77777777" w:rsidR="00B52886" w:rsidRPr="00F06807" w:rsidRDefault="00B52886" w:rsidP="00DF7A07">
            <w:pPr>
              <w:spacing w:before="0" w:after="0"/>
              <w:ind w:left="20" w:right="20"/>
              <w:rPr>
                <w:rFonts w:cs="Arial"/>
                <w:sz w:val="16"/>
                <w:szCs w:val="16"/>
              </w:rPr>
            </w:pPr>
            <w:r w:rsidRPr="00F06807">
              <w:rPr>
                <w:rFonts w:cs="Arial"/>
                <w:sz w:val="16"/>
                <w:szCs w:val="16"/>
              </w:rPr>
              <w:t>Open Coastal Zone</w:t>
            </w: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3E30660E"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1C7F276"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DO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4EAD8EB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3496B0E"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29CF118"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9DA0D0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D334B5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3DE3B79"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85" w:type="dxa"/>
            <w:tcBorders>
              <w:top w:val="single" w:sz="4" w:space="0" w:color="000000"/>
              <w:left w:val="single" w:sz="4" w:space="0" w:color="000000"/>
              <w:bottom w:val="single" w:sz="4" w:space="0" w:color="000000"/>
              <w:right w:val="single" w:sz="4" w:space="0" w:color="000000"/>
            </w:tcBorders>
            <w:vAlign w:val="bottom"/>
          </w:tcPr>
          <w:p w14:paraId="6F9C55F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B9AC9B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C3A0571"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EF9937" w14:textId="77777777" w:rsidR="00B52886" w:rsidRPr="007B331C" w:rsidRDefault="00B52886" w:rsidP="00DF7A07">
            <w:pPr>
              <w:spacing w:before="0" w:after="0"/>
              <w:jc w:val="center"/>
              <w:rPr>
                <w:rFonts w:ascii="Arial Narrow" w:hAnsi="Arial Narrow"/>
                <w:sz w:val="14"/>
                <w:szCs w:val="14"/>
              </w:rPr>
            </w:pP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D5B2AA" w14:textId="77777777" w:rsidR="00B52886" w:rsidRPr="007B331C" w:rsidRDefault="00B52886"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33FBDF" w14:textId="77777777" w:rsidR="00B52886" w:rsidRPr="007B331C" w:rsidRDefault="00B52886" w:rsidP="00DF7A07">
            <w:pPr>
              <w:spacing w:before="0" w:after="0"/>
              <w:jc w:val="center"/>
              <w:rPr>
                <w:rFonts w:ascii="Arial Narrow" w:hAnsi="Arial Narrow"/>
                <w:sz w:val="14"/>
                <w:szCs w:val="14"/>
              </w:rPr>
            </w:pPr>
          </w:p>
        </w:tc>
      </w:tr>
      <w:tr w:rsidR="00B52886" w14:paraId="6F382987" w14:textId="77777777" w:rsidTr="00F06807">
        <w:trPr>
          <w:trHeight w:hRule="exact" w:val="255"/>
          <w:jc w:val="center"/>
        </w:trPr>
        <w:tc>
          <w:tcPr>
            <w:tcW w:w="846"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55B41B84" w14:textId="77777777" w:rsidR="00B52886" w:rsidRPr="00C61CEB" w:rsidRDefault="00B52886" w:rsidP="00DF7A07">
            <w:pPr>
              <w:spacing w:before="0" w:after="0"/>
              <w:ind w:left="20" w:right="20"/>
              <w:rPr>
                <w:rFonts w:cs="Arial"/>
                <w:sz w:val="16"/>
                <w:szCs w:val="16"/>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799082EC"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7FB8E1F"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P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488814CD"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792D8A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78DA8B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08EB44D"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DA7A17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4</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2E98A7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w:t>
            </w:r>
          </w:p>
        </w:tc>
        <w:tc>
          <w:tcPr>
            <w:tcW w:w="885" w:type="dxa"/>
            <w:tcBorders>
              <w:top w:val="single" w:sz="4" w:space="0" w:color="000000"/>
              <w:left w:val="single" w:sz="4" w:space="0" w:color="000000"/>
              <w:bottom w:val="single" w:sz="4" w:space="0" w:color="000000"/>
              <w:right w:val="single" w:sz="4" w:space="0" w:color="000000"/>
            </w:tcBorders>
            <w:vAlign w:val="bottom"/>
          </w:tcPr>
          <w:p w14:paraId="1471372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65E3AD8"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804629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46E078"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1E3CA0" w14:textId="77777777" w:rsidR="00B52886" w:rsidRPr="007B331C" w:rsidRDefault="00B52886"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08A895"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2-3.0-3.9</w:t>
            </w:r>
          </w:p>
        </w:tc>
      </w:tr>
      <w:tr w:rsidR="00B52886" w14:paraId="03CB760A" w14:textId="77777777" w:rsidTr="00F06807">
        <w:trPr>
          <w:trHeight w:hRule="exact" w:val="255"/>
          <w:jc w:val="center"/>
        </w:trPr>
        <w:tc>
          <w:tcPr>
            <w:tcW w:w="846"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589E123C" w14:textId="77777777" w:rsidR="00B52886" w:rsidRPr="00C61CEB" w:rsidRDefault="00B52886" w:rsidP="00DF7A07">
            <w:pPr>
              <w:spacing w:before="0" w:after="0"/>
              <w:ind w:left="20" w:right="20"/>
              <w:rPr>
                <w:rFonts w:cs="Arial"/>
                <w:sz w:val="16"/>
                <w:szCs w:val="16"/>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432E5ABE"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45C07C8"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Chla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9A37EE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048A921"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E8D33D4"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A0A018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33</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CE8F2F4"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15</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FBD57D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25</w:t>
            </w:r>
          </w:p>
        </w:tc>
        <w:tc>
          <w:tcPr>
            <w:tcW w:w="885" w:type="dxa"/>
            <w:tcBorders>
              <w:top w:val="single" w:sz="4" w:space="0" w:color="000000"/>
              <w:left w:val="single" w:sz="4" w:space="0" w:color="000000"/>
              <w:bottom w:val="single" w:sz="4" w:space="0" w:color="000000"/>
              <w:right w:val="single" w:sz="4" w:space="0" w:color="000000"/>
            </w:tcBorders>
            <w:vAlign w:val="bottom"/>
          </w:tcPr>
          <w:p w14:paraId="3DE01E89"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34</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A004D8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4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8AB1320"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099FB9"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4141AB" w14:textId="77777777" w:rsidR="00B52886" w:rsidRPr="007B331C" w:rsidRDefault="00B52886"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80FF36"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0.30-0.46-0.78</w:t>
            </w:r>
          </w:p>
        </w:tc>
      </w:tr>
      <w:tr w:rsidR="00B52886" w14:paraId="604E0567" w14:textId="77777777" w:rsidTr="00F06807">
        <w:trPr>
          <w:trHeight w:hRule="exact" w:val="255"/>
          <w:jc w:val="center"/>
        </w:trPr>
        <w:tc>
          <w:tcPr>
            <w:tcW w:w="846"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2F7C12AF" w14:textId="77777777" w:rsidR="00B52886" w:rsidRPr="00C61CEB" w:rsidRDefault="00B52886" w:rsidP="00DF7A07">
            <w:pPr>
              <w:spacing w:before="0" w:after="0"/>
              <w:ind w:left="20" w:right="20"/>
              <w:rPr>
                <w:rFonts w:cs="Arial"/>
                <w:sz w:val="16"/>
                <w:szCs w:val="16"/>
              </w:rPr>
            </w:pPr>
          </w:p>
        </w:tc>
        <w:tc>
          <w:tcPr>
            <w:tcW w:w="740"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5E58E21" w14:textId="77777777" w:rsidR="00B52886" w:rsidRDefault="00B52886" w:rsidP="00DF7A07">
            <w:pPr>
              <w:spacing w:before="0" w:after="0"/>
              <w:ind w:left="20" w:right="20"/>
              <w:rPr>
                <w:rFonts w:ascii="Arial Narrow" w:hAnsi="Arial Narrow"/>
                <w:sz w:val="14"/>
                <w:szCs w:val="14"/>
              </w:rPr>
            </w:pPr>
            <w:r>
              <w:rPr>
                <w:rFonts w:ascii="Arial Narrow" w:hAnsi="Arial Narrow"/>
                <w:sz w:val="14"/>
                <w:szCs w:val="14"/>
              </w:rPr>
              <w:t>Normanby Basin</w:t>
            </w:r>
          </w:p>
        </w:tc>
        <w:tc>
          <w:tcPr>
            <w:tcW w:w="10883" w:type="dxa"/>
            <w:gridSpan w:val="1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28A5791" w14:textId="77777777" w:rsidR="00B52886" w:rsidRPr="007B331C" w:rsidRDefault="00B52886" w:rsidP="00DF7A07">
            <w:pPr>
              <w:spacing w:before="0" w:after="0"/>
              <w:jc w:val="center"/>
              <w:rPr>
                <w:rFonts w:ascii="Arial Narrow" w:hAnsi="Arial Narrow"/>
                <w:sz w:val="14"/>
                <w:szCs w:val="14"/>
              </w:rPr>
            </w:pPr>
          </w:p>
        </w:tc>
      </w:tr>
      <w:tr w:rsidR="00B52886" w14:paraId="1DF16948" w14:textId="77777777" w:rsidTr="00F06807">
        <w:trPr>
          <w:trHeight w:hRule="exact" w:val="284"/>
          <w:jc w:val="center"/>
        </w:trPr>
        <w:tc>
          <w:tcPr>
            <w:tcW w:w="846" w:type="dxa"/>
            <w:vMerge/>
            <w:tcBorders>
              <w:left w:val="single" w:sz="4" w:space="0" w:color="000000"/>
              <w:right w:val="single" w:sz="4" w:space="0" w:color="000000"/>
            </w:tcBorders>
            <w:vAlign w:val="center"/>
            <w:hideMark/>
          </w:tcPr>
          <w:p w14:paraId="2C32354F" w14:textId="77777777" w:rsidR="00B52886" w:rsidRPr="00C61CEB" w:rsidRDefault="00B52886" w:rsidP="00DF7A07">
            <w:pPr>
              <w:spacing w:before="0" w:after="0"/>
              <w:jc w:val="left"/>
              <w:rPr>
                <w:rFonts w:cs="Arial"/>
                <w:sz w:val="16"/>
                <w:szCs w:val="16"/>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1D33D8F7"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9173739"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AAE681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FDC00C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0</w:t>
            </w:r>
          </w:p>
        </w:tc>
        <w:tc>
          <w:tcPr>
            <w:tcW w:w="864" w:type="dxa"/>
            <w:tcBorders>
              <w:top w:val="single" w:sz="4" w:space="0" w:color="000000"/>
              <w:left w:val="single" w:sz="4" w:space="0" w:color="000000"/>
              <w:bottom w:val="single" w:sz="4" w:space="0" w:color="000000"/>
              <w:right w:val="single" w:sz="4" w:space="0" w:color="000000"/>
            </w:tcBorders>
            <w:vAlign w:val="bottom"/>
          </w:tcPr>
          <w:p w14:paraId="4617155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5</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E9A307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8</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C418C0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1</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9A70505" w14:textId="77777777" w:rsidR="00B52886" w:rsidRPr="007B331C" w:rsidRDefault="00B52886" w:rsidP="00DF7A07">
            <w:pPr>
              <w:spacing w:before="0" w:after="0"/>
              <w:jc w:val="center"/>
              <w:rPr>
                <w:rFonts w:ascii="Arial Narrow" w:hAnsi="Arial Narrow" w:cs="Arial"/>
                <w:color w:val="FF0000"/>
                <w:sz w:val="14"/>
                <w:szCs w:val="14"/>
              </w:rPr>
            </w:pPr>
            <w:r w:rsidRPr="007B331C">
              <w:rPr>
                <w:rFonts w:ascii="Arial Narrow" w:hAnsi="Arial Narrow" w:cs="Arial"/>
                <w:color w:val="000000"/>
                <w:sz w:val="14"/>
                <w:szCs w:val="14"/>
              </w:rPr>
              <w:t>3.5</w:t>
            </w:r>
          </w:p>
        </w:tc>
        <w:tc>
          <w:tcPr>
            <w:tcW w:w="885" w:type="dxa"/>
            <w:tcBorders>
              <w:top w:val="single" w:sz="4" w:space="0" w:color="000000"/>
              <w:left w:val="single" w:sz="4" w:space="0" w:color="000000"/>
              <w:bottom w:val="single" w:sz="4" w:space="0" w:color="000000"/>
              <w:right w:val="single" w:sz="4" w:space="0" w:color="000000"/>
            </w:tcBorders>
            <w:vAlign w:val="bottom"/>
          </w:tcPr>
          <w:p w14:paraId="17788E79"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5</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6FE82F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CF2EA6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16BBB2"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2B6C84"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sym w:font="Symbol" w:char="F0B3"/>
            </w:r>
            <w:r w:rsidRPr="007B331C">
              <w:rPr>
                <w:rFonts w:ascii="Arial Narrow" w:hAnsi="Arial Narrow"/>
                <w:sz w:val="14"/>
                <w:szCs w:val="14"/>
              </w:rPr>
              <w:t>10</w:t>
            </w: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EEB70D" w14:textId="77777777" w:rsidR="00B52886" w:rsidRPr="007B331C" w:rsidRDefault="00B52886" w:rsidP="00DF7A07">
            <w:pPr>
              <w:spacing w:before="0" w:after="0"/>
              <w:jc w:val="center"/>
              <w:rPr>
                <w:rFonts w:ascii="Arial Narrow" w:hAnsi="Arial Narrow"/>
                <w:sz w:val="14"/>
                <w:szCs w:val="14"/>
              </w:rPr>
            </w:pPr>
          </w:p>
        </w:tc>
      </w:tr>
      <w:tr w:rsidR="00B52886" w14:paraId="0F99F2F8" w14:textId="77777777" w:rsidTr="00F06807">
        <w:trPr>
          <w:trHeight w:hRule="exact" w:val="255"/>
          <w:jc w:val="center"/>
        </w:trPr>
        <w:tc>
          <w:tcPr>
            <w:tcW w:w="846" w:type="dxa"/>
            <w:vMerge/>
            <w:tcBorders>
              <w:left w:val="single" w:sz="4" w:space="0" w:color="000000"/>
              <w:right w:val="single" w:sz="4" w:space="0" w:color="000000"/>
            </w:tcBorders>
            <w:vAlign w:val="center"/>
            <w:hideMark/>
          </w:tcPr>
          <w:p w14:paraId="5160B6C9" w14:textId="77777777" w:rsidR="00B52886" w:rsidRPr="00C61CEB" w:rsidRDefault="00B52886" w:rsidP="00DF7A07">
            <w:pPr>
              <w:spacing w:before="0" w:after="0"/>
              <w:jc w:val="left"/>
              <w:rPr>
                <w:rFonts w:cs="Arial"/>
                <w:sz w:val="16"/>
                <w:szCs w:val="16"/>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06512FBD"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3A11CA8" w14:textId="77777777" w:rsidR="00B52886" w:rsidRPr="007B331C" w:rsidRDefault="00B52886" w:rsidP="00DF7A07">
            <w:pPr>
              <w:spacing w:before="0" w:after="0"/>
              <w:ind w:left="20" w:right="20"/>
              <w:rPr>
                <w:rFonts w:ascii="Arial Narrow" w:hAnsi="Arial Narrow"/>
                <w:sz w:val="14"/>
                <w:szCs w:val="14"/>
              </w:rPr>
            </w:pPr>
            <w:r w:rsidRPr="007B331C">
              <w:rPr>
                <w:rFonts w:ascii="Arial Narrow" w:hAnsi="Arial Narrow" w:cs="Arial Narrow"/>
                <w:color w:val="000000"/>
                <w:sz w:val="14"/>
                <w:szCs w:val="14"/>
              </w:rPr>
              <w:t>TSS (m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06D53F50"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3DEA914A" w14:textId="77777777" w:rsidR="00B52886" w:rsidRPr="007B331C" w:rsidRDefault="00B52886" w:rsidP="00DF7A07">
            <w:pPr>
              <w:spacing w:before="0" w:after="0"/>
              <w:jc w:val="center"/>
              <w:rPr>
                <w:rFonts w:ascii="Arial Narrow" w:hAnsi="Arial Narrow" w:cs="Arial"/>
                <w:color w:val="000000"/>
                <w:sz w:val="14"/>
                <w:szCs w:val="14"/>
                <w:lang w:eastAsia="en-GB"/>
              </w:rPr>
            </w:pPr>
            <w:r w:rsidRPr="007B331C">
              <w:rPr>
                <w:rFonts w:ascii="Arial Narrow" w:hAnsi="Arial Narrow" w:cs="Arial"/>
                <w:color w:val="000000"/>
                <w:sz w:val="14"/>
                <w:szCs w:val="14"/>
              </w:rPr>
              <w:t>0.9</w:t>
            </w:r>
          </w:p>
        </w:tc>
        <w:tc>
          <w:tcPr>
            <w:tcW w:w="864" w:type="dxa"/>
            <w:tcBorders>
              <w:top w:val="single" w:sz="4" w:space="0" w:color="000000"/>
              <w:left w:val="single" w:sz="4" w:space="0" w:color="000000"/>
              <w:bottom w:val="single" w:sz="4" w:space="0" w:color="000000"/>
              <w:right w:val="single" w:sz="4" w:space="0" w:color="000000"/>
            </w:tcBorders>
            <w:vAlign w:val="bottom"/>
          </w:tcPr>
          <w:p w14:paraId="6AD4AAAF" w14:textId="77777777" w:rsidR="00B52886" w:rsidRPr="007B331C" w:rsidRDefault="00B52886" w:rsidP="00DF7A07">
            <w:pPr>
              <w:spacing w:before="0" w:after="0"/>
              <w:jc w:val="center"/>
              <w:rPr>
                <w:rFonts w:ascii="Arial Narrow" w:hAnsi="Arial Narrow" w:cs="Arial"/>
                <w:color w:val="000000"/>
                <w:sz w:val="14"/>
                <w:szCs w:val="14"/>
                <w:lang w:eastAsia="en-GB"/>
              </w:rPr>
            </w:pPr>
            <w:r w:rsidRPr="007B331C">
              <w:rPr>
                <w:rFonts w:ascii="Arial Narrow" w:hAnsi="Arial Narrow" w:cs="Arial"/>
                <w:color w:val="000000"/>
                <w:sz w:val="14"/>
                <w:szCs w:val="14"/>
              </w:rPr>
              <w:t>5.1</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BA4DD81" w14:textId="77777777" w:rsidR="00B52886" w:rsidRPr="007B331C" w:rsidRDefault="00B52886" w:rsidP="00DF7A07">
            <w:pPr>
              <w:spacing w:before="0" w:after="0"/>
              <w:jc w:val="center"/>
              <w:rPr>
                <w:rFonts w:ascii="Arial Narrow" w:hAnsi="Arial Narrow" w:cs="Arial"/>
                <w:color w:val="000000"/>
                <w:sz w:val="14"/>
                <w:szCs w:val="14"/>
                <w:lang w:eastAsia="en-GB"/>
              </w:rPr>
            </w:pPr>
            <w:r w:rsidRPr="007B331C">
              <w:rPr>
                <w:rFonts w:ascii="Arial Narrow" w:hAnsi="Arial Narrow" w:cs="Arial"/>
                <w:color w:val="000000"/>
                <w:sz w:val="14"/>
                <w:szCs w:val="14"/>
              </w:rPr>
              <w:t>2.7</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ED28749"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w:t>
            </w:r>
          </w:p>
        </w:tc>
        <w:tc>
          <w:tcPr>
            <w:tcW w:w="95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6D9CEB3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3</w:t>
            </w:r>
          </w:p>
        </w:tc>
        <w:tc>
          <w:tcPr>
            <w:tcW w:w="885" w:type="dxa"/>
            <w:tcBorders>
              <w:top w:val="single" w:sz="4" w:space="0" w:color="000000"/>
              <w:left w:val="single" w:sz="4" w:space="0" w:color="000000"/>
              <w:bottom w:val="single" w:sz="4" w:space="0" w:color="000000"/>
              <w:right w:val="single" w:sz="4" w:space="0" w:color="000000"/>
            </w:tcBorders>
            <w:shd w:val="clear" w:color="auto" w:fill="FF0000"/>
            <w:vAlign w:val="bottom"/>
          </w:tcPr>
          <w:p w14:paraId="37F95668"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4</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7374A620"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D160B5D"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BEE4CC"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5C432D" w14:textId="77777777" w:rsidR="00B52886" w:rsidRPr="007B331C" w:rsidRDefault="00B52886"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89B964"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1.1-1.7-2.2</w:t>
            </w:r>
          </w:p>
        </w:tc>
      </w:tr>
      <w:tr w:rsidR="00B52886" w14:paraId="73104808" w14:textId="77777777" w:rsidTr="00F06807">
        <w:trPr>
          <w:trHeight w:hRule="exact" w:val="255"/>
          <w:jc w:val="center"/>
        </w:trPr>
        <w:tc>
          <w:tcPr>
            <w:tcW w:w="846" w:type="dxa"/>
            <w:vMerge/>
            <w:tcBorders>
              <w:left w:val="single" w:sz="4" w:space="0" w:color="000000"/>
              <w:right w:val="single" w:sz="4" w:space="0" w:color="000000"/>
            </w:tcBorders>
            <w:vAlign w:val="center"/>
          </w:tcPr>
          <w:p w14:paraId="200ACC11" w14:textId="77777777" w:rsidR="00B52886" w:rsidRPr="00C61CEB" w:rsidRDefault="00B52886" w:rsidP="00DF7A07">
            <w:pPr>
              <w:spacing w:before="0" w:after="0"/>
              <w:jc w:val="left"/>
              <w:rPr>
                <w:rFonts w:cs="Arial"/>
                <w:sz w:val="16"/>
                <w:szCs w:val="16"/>
              </w:rPr>
            </w:pPr>
          </w:p>
        </w:tc>
        <w:tc>
          <w:tcPr>
            <w:tcW w:w="740" w:type="dxa"/>
            <w:vMerge/>
            <w:tcBorders>
              <w:top w:val="single" w:sz="4" w:space="0" w:color="000000"/>
              <w:left w:val="single" w:sz="4" w:space="0" w:color="000000"/>
              <w:bottom w:val="single" w:sz="4" w:space="0" w:color="000000"/>
              <w:right w:val="single" w:sz="4" w:space="0" w:color="000000"/>
            </w:tcBorders>
            <w:vAlign w:val="center"/>
          </w:tcPr>
          <w:p w14:paraId="594375F3"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10D9F3"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7D85FD9D"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85F7509"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5</w:t>
            </w:r>
          </w:p>
        </w:tc>
        <w:tc>
          <w:tcPr>
            <w:tcW w:w="864" w:type="dxa"/>
            <w:tcBorders>
              <w:top w:val="single" w:sz="4" w:space="0" w:color="000000"/>
              <w:left w:val="single" w:sz="4" w:space="0" w:color="000000"/>
              <w:bottom w:val="single" w:sz="4" w:space="0" w:color="000000"/>
              <w:right w:val="single" w:sz="4" w:space="0" w:color="000000"/>
            </w:tcBorders>
            <w:vAlign w:val="bottom"/>
          </w:tcPr>
          <w:p w14:paraId="21199DA2"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33</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EC10EA4"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25</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F5B8BA8"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6</w:t>
            </w:r>
          </w:p>
        </w:tc>
        <w:tc>
          <w:tcPr>
            <w:tcW w:w="95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7609A364"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1</w:t>
            </w:r>
          </w:p>
        </w:tc>
        <w:tc>
          <w:tcPr>
            <w:tcW w:w="885" w:type="dxa"/>
            <w:tcBorders>
              <w:top w:val="single" w:sz="4" w:space="0" w:color="000000"/>
              <w:left w:val="single" w:sz="4" w:space="0" w:color="000000"/>
              <w:bottom w:val="single" w:sz="4" w:space="0" w:color="000000"/>
              <w:right w:val="single" w:sz="4" w:space="0" w:color="000000"/>
            </w:tcBorders>
            <w:shd w:val="clear" w:color="auto" w:fill="FF0000"/>
            <w:vAlign w:val="bottom"/>
          </w:tcPr>
          <w:p w14:paraId="6ACE1ACD"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31</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7FE724D4"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17CCAAE"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0B78642F"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A812ED" w14:textId="77777777" w:rsidR="00B52886" w:rsidRPr="007B331C" w:rsidRDefault="00B52886"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EADC3F" w14:textId="77777777" w:rsidR="00B52886" w:rsidRPr="007B331C" w:rsidRDefault="00B52886"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75–105–130</w:t>
            </w:r>
          </w:p>
        </w:tc>
      </w:tr>
      <w:tr w:rsidR="00B52886" w14:paraId="34A9315E" w14:textId="77777777" w:rsidTr="00F06807">
        <w:trPr>
          <w:trHeight w:hRule="exact" w:val="255"/>
          <w:jc w:val="center"/>
        </w:trPr>
        <w:tc>
          <w:tcPr>
            <w:tcW w:w="846" w:type="dxa"/>
            <w:vMerge/>
            <w:tcBorders>
              <w:left w:val="single" w:sz="4" w:space="0" w:color="000000"/>
              <w:right w:val="single" w:sz="4" w:space="0" w:color="000000"/>
            </w:tcBorders>
            <w:vAlign w:val="center"/>
          </w:tcPr>
          <w:p w14:paraId="52A8515E" w14:textId="77777777" w:rsidR="00B52886" w:rsidRPr="00C61CEB" w:rsidRDefault="00B52886" w:rsidP="00DF7A07">
            <w:pPr>
              <w:spacing w:before="0" w:after="0"/>
              <w:jc w:val="left"/>
              <w:rPr>
                <w:rFonts w:cs="Arial"/>
                <w:sz w:val="16"/>
                <w:szCs w:val="16"/>
              </w:rPr>
            </w:pPr>
          </w:p>
        </w:tc>
        <w:tc>
          <w:tcPr>
            <w:tcW w:w="740" w:type="dxa"/>
            <w:vMerge/>
            <w:tcBorders>
              <w:top w:val="single" w:sz="4" w:space="0" w:color="000000"/>
              <w:left w:val="single" w:sz="4" w:space="0" w:color="000000"/>
              <w:bottom w:val="single" w:sz="4" w:space="0" w:color="000000"/>
              <w:right w:val="single" w:sz="4" w:space="0" w:color="000000"/>
            </w:tcBorders>
            <w:vAlign w:val="center"/>
          </w:tcPr>
          <w:p w14:paraId="1E4663BC"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6CDBF2"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43E92AE"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F8DE6CB"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6</w:t>
            </w:r>
          </w:p>
        </w:tc>
        <w:tc>
          <w:tcPr>
            <w:tcW w:w="864" w:type="dxa"/>
            <w:tcBorders>
              <w:top w:val="single" w:sz="4" w:space="0" w:color="000000"/>
              <w:left w:val="single" w:sz="4" w:space="0" w:color="000000"/>
              <w:bottom w:val="single" w:sz="4" w:space="0" w:color="000000"/>
              <w:right w:val="single" w:sz="4" w:space="0" w:color="000000"/>
            </w:tcBorders>
            <w:vAlign w:val="bottom"/>
          </w:tcPr>
          <w:p w14:paraId="51DBBB75"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5B35CCE"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10</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CFC3ADA"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8</w:t>
            </w:r>
          </w:p>
        </w:tc>
        <w:tc>
          <w:tcPr>
            <w:tcW w:w="95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736AAC50"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7</w:t>
            </w:r>
          </w:p>
        </w:tc>
        <w:tc>
          <w:tcPr>
            <w:tcW w:w="885" w:type="dxa"/>
            <w:tcBorders>
              <w:top w:val="single" w:sz="4" w:space="0" w:color="000000"/>
              <w:left w:val="single" w:sz="4" w:space="0" w:color="000000"/>
              <w:bottom w:val="single" w:sz="4" w:space="0" w:color="000000"/>
              <w:right w:val="single" w:sz="4" w:space="0" w:color="000000"/>
            </w:tcBorders>
            <w:shd w:val="clear" w:color="auto" w:fill="FF0000"/>
            <w:vAlign w:val="bottom"/>
          </w:tcPr>
          <w:p w14:paraId="5E616149"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2</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58DE20D5"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C9E7A1F"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46BFE2EF"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71C556" w14:textId="77777777" w:rsidR="00B52886" w:rsidRPr="007B331C" w:rsidRDefault="00B52886"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AC5E45" w14:textId="77777777" w:rsidR="00B52886" w:rsidRPr="007B331C" w:rsidRDefault="00B52886"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55–80–105</w:t>
            </w:r>
          </w:p>
        </w:tc>
      </w:tr>
      <w:tr w:rsidR="00B52886" w14:paraId="494528CF" w14:textId="77777777" w:rsidTr="00F06807">
        <w:trPr>
          <w:trHeight w:hRule="exact" w:val="255"/>
          <w:jc w:val="center"/>
        </w:trPr>
        <w:tc>
          <w:tcPr>
            <w:tcW w:w="846" w:type="dxa"/>
            <w:vMerge/>
            <w:tcBorders>
              <w:left w:val="single" w:sz="4" w:space="0" w:color="000000"/>
              <w:right w:val="single" w:sz="4" w:space="0" w:color="000000"/>
            </w:tcBorders>
            <w:vAlign w:val="center"/>
            <w:hideMark/>
          </w:tcPr>
          <w:p w14:paraId="59D7B4BE" w14:textId="77777777" w:rsidR="00B52886" w:rsidRPr="00C61CEB" w:rsidRDefault="00B52886" w:rsidP="00DF7A07">
            <w:pPr>
              <w:spacing w:before="0" w:after="0"/>
              <w:jc w:val="left"/>
              <w:rPr>
                <w:rFonts w:cs="Arial"/>
                <w:sz w:val="16"/>
                <w:szCs w:val="16"/>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433DD5CF"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640388C" w14:textId="77777777" w:rsidR="00B52886" w:rsidRPr="007B331C" w:rsidRDefault="00B52886" w:rsidP="00DF7A07">
            <w:pPr>
              <w:spacing w:before="0" w:after="0"/>
              <w:ind w:left="20" w:right="20"/>
              <w:rPr>
                <w:rFonts w:ascii="Arial Narrow" w:hAnsi="Arial Narrow"/>
                <w:sz w:val="14"/>
                <w:szCs w:val="14"/>
              </w:rPr>
            </w:pPr>
            <w:r w:rsidRPr="007B331C">
              <w:rPr>
                <w:rFonts w:ascii="Arial Narrow" w:hAnsi="Arial Narrow" w:cs="Arial Narrow"/>
                <w:color w:val="000000"/>
                <w:sz w:val="14"/>
                <w:szCs w:val="14"/>
              </w:rPr>
              <w:t>NOx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8C61E3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382D9A9"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0DE4F78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3F87BF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EB8739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95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553859C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tcBorders>
              <w:top w:val="single" w:sz="4" w:space="0" w:color="000000"/>
              <w:left w:val="single" w:sz="4" w:space="0" w:color="000000"/>
              <w:bottom w:val="single" w:sz="4" w:space="0" w:color="000000"/>
              <w:right w:val="single" w:sz="4" w:space="0" w:color="000000"/>
            </w:tcBorders>
            <w:shd w:val="clear" w:color="auto" w:fill="FF0000"/>
            <w:vAlign w:val="bottom"/>
          </w:tcPr>
          <w:p w14:paraId="6DD8F7E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37ABB6EE"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195AA1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AB2831"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31D8F6" w14:textId="77777777" w:rsidR="00B52886" w:rsidRPr="007B331C" w:rsidRDefault="00B52886"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5D2445"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0-0-1</w:t>
            </w:r>
          </w:p>
        </w:tc>
      </w:tr>
      <w:tr w:rsidR="00B52886" w14:paraId="6280D49F" w14:textId="77777777" w:rsidTr="00F06807">
        <w:trPr>
          <w:trHeight w:hRule="exact" w:val="284"/>
          <w:jc w:val="center"/>
        </w:trPr>
        <w:tc>
          <w:tcPr>
            <w:tcW w:w="846" w:type="dxa"/>
            <w:vMerge/>
            <w:tcBorders>
              <w:left w:val="single" w:sz="4" w:space="0" w:color="000000"/>
              <w:right w:val="single" w:sz="4" w:space="0" w:color="000000"/>
            </w:tcBorders>
            <w:vAlign w:val="center"/>
            <w:hideMark/>
          </w:tcPr>
          <w:p w14:paraId="7D3B5A72" w14:textId="77777777" w:rsidR="00B52886" w:rsidRPr="00C61CEB" w:rsidRDefault="00B52886" w:rsidP="00DF7A07">
            <w:pPr>
              <w:spacing w:before="0" w:after="0"/>
              <w:jc w:val="left"/>
              <w:rPr>
                <w:rFonts w:cs="Arial"/>
                <w:sz w:val="16"/>
                <w:szCs w:val="16"/>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6909D207"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8CB583F" w14:textId="77777777" w:rsidR="00B52886" w:rsidRPr="007B331C" w:rsidRDefault="00B52886" w:rsidP="00DF7A07">
            <w:pPr>
              <w:spacing w:before="0" w:after="0"/>
              <w:ind w:left="20" w:right="20"/>
              <w:rPr>
                <w:rFonts w:ascii="Arial Narrow" w:hAnsi="Arial Narrow"/>
                <w:sz w:val="14"/>
                <w:szCs w:val="14"/>
              </w:rPr>
            </w:pPr>
            <w:r w:rsidRPr="007B331C">
              <w:rPr>
                <w:rFonts w:ascii="Arial Narrow" w:hAnsi="Arial Narrow" w:cs="Arial Narrow"/>
                <w:color w:val="000000"/>
                <w:sz w:val="14"/>
                <w:szCs w:val="14"/>
              </w:rPr>
              <w:t>NH</w:t>
            </w:r>
            <w:r w:rsidRPr="007B331C">
              <w:rPr>
                <w:rFonts w:ascii="Arial Narrow" w:hAnsi="Arial Narrow" w:cs="Arial Narrow"/>
                <w:color w:val="000000"/>
                <w:sz w:val="14"/>
                <w:szCs w:val="14"/>
                <w:vertAlign w:val="subscript"/>
              </w:rPr>
              <w:t>3</w:t>
            </w:r>
            <w:r w:rsidRPr="007B331C">
              <w:rPr>
                <w:rFonts w:ascii="Arial Narrow" w:hAnsi="Arial Narrow" w:cs="Arial Narrow"/>
                <w:color w:val="000000"/>
                <w:sz w:val="14"/>
                <w:szCs w:val="14"/>
              </w:rPr>
              <w:t xml:space="preserve">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C052C78"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D87F1A8"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034E697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230ACE1"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0652BD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4501B31"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8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0300E34"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E9DADD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222FFD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BE13A8"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04D61F"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0-1-3</w:t>
            </w: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971EAF" w14:textId="77777777" w:rsidR="00B52886" w:rsidRPr="007B331C" w:rsidRDefault="00B52886" w:rsidP="00DF7A07">
            <w:pPr>
              <w:spacing w:before="0" w:after="0"/>
              <w:jc w:val="center"/>
              <w:rPr>
                <w:rFonts w:ascii="Arial Narrow" w:hAnsi="Arial Narrow"/>
                <w:sz w:val="14"/>
                <w:szCs w:val="14"/>
              </w:rPr>
            </w:pPr>
          </w:p>
        </w:tc>
      </w:tr>
      <w:tr w:rsidR="00B52886" w14:paraId="33EFB33D" w14:textId="77777777" w:rsidTr="00F06807">
        <w:trPr>
          <w:trHeight w:hRule="exact" w:val="255"/>
          <w:jc w:val="center"/>
        </w:trPr>
        <w:tc>
          <w:tcPr>
            <w:tcW w:w="846" w:type="dxa"/>
            <w:vMerge/>
            <w:tcBorders>
              <w:left w:val="single" w:sz="4" w:space="0" w:color="000000"/>
              <w:right w:val="single" w:sz="4" w:space="0" w:color="000000"/>
            </w:tcBorders>
            <w:vAlign w:val="center"/>
            <w:hideMark/>
          </w:tcPr>
          <w:p w14:paraId="0369C8AF" w14:textId="77777777" w:rsidR="00B52886" w:rsidRPr="00C61CEB" w:rsidRDefault="00B52886" w:rsidP="00DF7A07">
            <w:pPr>
              <w:spacing w:before="0" w:after="0"/>
              <w:jc w:val="left"/>
              <w:rPr>
                <w:rFonts w:cs="Arial"/>
                <w:sz w:val="16"/>
                <w:szCs w:val="16"/>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0C448ACA"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C8D171D" w14:textId="77777777" w:rsidR="00B52886" w:rsidRPr="007B331C" w:rsidRDefault="00B52886" w:rsidP="00DF7A07">
            <w:pPr>
              <w:spacing w:before="0" w:after="0"/>
              <w:ind w:left="20" w:right="20"/>
              <w:rPr>
                <w:rFonts w:ascii="Arial Narrow" w:hAnsi="Arial Narrow"/>
                <w:sz w:val="14"/>
                <w:szCs w:val="14"/>
              </w:rPr>
            </w:pPr>
            <w:r w:rsidRPr="007B331C">
              <w:rPr>
                <w:rFonts w:ascii="Arial Narrow" w:hAnsi="Arial Narrow" w:cs="Arial Narrow"/>
                <w:color w:val="000000"/>
                <w:sz w:val="14"/>
                <w:szCs w:val="14"/>
              </w:rPr>
              <w:t>DO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0BBC8210"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9D6611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6</w:t>
            </w:r>
          </w:p>
        </w:tc>
        <w:tc>
          <w:tcPr>
            <w:tcW w:w="864" w:type="dxa"/>
            <w:tcBorders>
              <w:top w:val="single" w:sz="4" w:space="0" w:color="000000"/>
              <w:left w:val="single" w:sz="4" w:space="0" w:color="000000"/>
              <w:bottom w:val="single" w:sz="4" w:space="0" w:color="000000"/>
              <w:right w:val="single" w:sz="4" w:space="0" w:color="000000"/>
            </w:tcBorders>
            <w:vAlign w:val="bottom"/>
          </w:tcPr>
          <w:p w14:paraId="1056F7C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46</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36BAFD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1</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546515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9</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5ABE001"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8</w:t>
            </w:r>
          </w:p>
        </w:tc>
        <w:tc>
          <w:tcPr>
            <w:tcW w:w="885" w:type="dxa"/>
            <w:tcBorders>
              <w:top w:val="single" w:sz="4" w:space="0" w:color="000000"/>
              <w:left w:val="single" w:sz="4" w:space="0" w:color="000000"/>
              <w:bottom w:val="single" w:sz="4" w:space="0" w:color="000000"/>
              <w:right w:val="single" w:sz="4" w:space="0" w:color="000000"/>
            </w:tcBorders>
            <w:vAlign w:val="bottom"/>
          </w:tcPr>
          <w:p w14:paraId="5DBD7F4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7</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9C9670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E82E211"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27948C" w14:textId="77777777" w:rsidR="00B52886" w:rsidRPr="007B331C" w:rsidRDefault="00B52886" w:rsidP="00DF7A07">
            <w:pPr>
              <w:spacing w:before="0" w:after="0"/>
              <w:jc w:val="center"/>
              <w:rPr>
                <w:rFonts w:ascii="Arial Narrow" w:hAnsi="Arial Narrow"/>
                <w:sz w:val="14"/>
                <w:szCs w:val="14"/>
              </w:rPr>
            </w:pP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7A87B1" w14:textId="77777777" w:rsidR="00B52886" w:rsidRPr="007B331C" w:rsidRDefault="00B52886" w:rsidP="00DF7A07">
            <w:pPr>
              <w:spacing w:before="0" w:after="0"/>
              <w:jc w:val="center"/>
              <w:rPr>
                <w:rFonts w:ascii="Arial Narrow" w:hAnsi="Arial Narrow"/>
                <w:sz w:val="14"/>
                <w:szCs w:val="14"/>
                <w:vertAlign w:val="superscript"/>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B45A0F" w14:textId="77777777" w:rsidR="00B52886" w:rsidRPr="007B331C" w:rsidRDefault="00B52886" w:rsidP="00DF7A07">
            <w:pPr>
              <w:spacing w:before="0" w:after="0"/>
              <w:jc w:val="center"/>
              <w:rPr>
                <w:rFonts w:ascii="Arial Narrow" w:hAnsi="Arial Narrow"/>
                <w:sz w:val="14"/>
                <w:szCs w:val="14"/>
              </w:rPr>
            </w:pPr>
          </w:p>
        </w:tc>
      </w:tr>
      <w:tr w:rsidR="00B52886" w14:paraId="19D31988" w14:textId="77777777" w:rsidTr="00F06807">
        <w:trPr>
          <w:trHeight w:hRule="exact" w:val="255"/>
          <w:jc w:val="center"/>
        </w:trPr>
        <w:tc>
          <w:tcPr>
            <w:tcW w:w="846" w:type="dxa"/>
            <w:vMerge/>
            <w:tcBorders>
              <w:left w:val="single" w:sz="4" w:space="0" w:color="000000"/>
              <w:right w:val="single" w:sz="4" w:space="0" w:color="000000"/>
            </w:tcBorders>
            <w:vAlign w:val="center"/>
            <w:hideMark/>
          </w:tcPr>
          <w:p w14:paraId="0DBBF112" w14:textId="77777777" w:rsidR="00B52886" w:rsidRPr="00C61CEB" w:rsidRDefault="00B52886" w:rsidP="00DF7A07">
            <w:pPr>
              <w:spacing w:before="0" w:after="0"/>
              <w:jc w:val="left"/>
              <w:rPr>
                <w:rFonts w:cs="Arial"/>
                <w:sz w:val="16"/>
                <w:szCs w:val="16"/>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7E1C0512"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3FB72F6" w14:textId="77777777" w:rsidR="00B52886" w:rsidRPr="007B331C" w:rsidRDefault="00B52886" w:rsidP="00DF7A07">
            <w:pPr>
              <w:spacing w:before="0" w:after="0"/>
              <w:ind w:left="20" w:right="20"/>
              <w:rPr>
                <w:rFonts w:ascii="Arial Narrow" w:hAnsi="Arial Narrow"/>
                <w:sz w:val="14"/>
                <w:szCs w:val="14"/>
              </w:rPr>
            </w:pPr>
            <w:r w:rsidRPr="007B331C">
              <w:rPr>
                <w:rFonts w:ascii="Arial Narrow" w:hAnsi="Arial Narrow" w:cs="Arial Narrow"/>
                <w:color w:val="000000"/>
                <w:sz w:val="14"/>
                <w:szCs w:val="14"/>
              </w:rPr>
              <w:t>P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075FEBE"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39BA7B6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4" w:type="dxa"/>
            <w:tcBorders>
              <w:top w:val="single" w:sz="4" w:space="0" w:color="000000"/>
              <w:left w:val="single" w:sz="4" w:space="0" w:color="000000"/>
              <w:bottom w:val="single" w:sz="4" w:space="0" w:color="000000"/>
              <w:right w:val="single" w:sz="4" w:space="0" w:color="000000"/>
            </w:tcBorders>
            <w:vAlign w:val="bottom"/>
          </w:tcPr>
          <w:p w14:paraId="421D7AC8"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3</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FFC2C5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5</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83EC03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A61662E"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85" w:type="dxa"/>
            <w:tcBorders>
              <w:top w:val="single" w:sz="4" w:space="0" w:color="000000"/>
              <w:left w:val="single" w:sz="4" w:space="0" w:color="000000"/>
              <w:bottom w:val="single" w:sz="4" w:space="0" w:color="000000"/>
              <w:right w:val="single" w:sz="4" w:space="0" w:color="000000"/>
            </w:tcBorders>
            <w:vAlign w:val="bottom"/>
          </w:tcPr>
          <w:p w14:paraId="3599EF3E"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D7BF304"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726C3F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38703C"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368CA8" w14:textId="77777777" w:rsidR="00B52886" w:rsidRPr="007B331C" w:rsidRDefault="00B52886"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BEE139"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14-20-26</w:t>
            </w:r>
          </w:p>
        </w:tc>
      </w:tr>
      <w:tr w:rsidR="00B52886" w14:paraId="3EF2C5C5" w14:textId="77777777" w:rsidTr="00F06807">
        <w:trPr>
          <w:trHeight w:hRule="exact" w:val="255"/>
          <w:jc w:val="center"/>
        </w:trPr>
        <w:tc>
          <w:tcPr>
            <w:tcW w:w="846" w:type="dxa"/>
            <w:vMerge/>
            <w:tcBorders>
              <w:left w:val="single" w:sz="4" w:space="0" w:color="000000"/>
              <w:right w:val="single" w:sz="4" w:space="0" w:color="000000"/>
            </w:tcBorders>
            <w:vAlign w:val="center"/>
          </w:tcPr>
          <w:p w14:paraId="5287375E" w14:textId="77777777" w:rsidR="00B52886" w:rsidRPr="00C61CEB" w:rsidRDefault="00B52886" w:rsidP="00DF7A07">
            <w:pPr>
              <w:spacing w:before="0" w:after="0"/>
              <w:jc w:val="left"/>
              <w:rPr>
                <w:rFonts w:cs="Arial"/>
                <w:sz w:val="16"/>
                <w:szCs w:val="16"/>
              </w:rPr>
            </w:pPr>
          </w:p>
        </w:tc>
        <w:tc>
          <w:tcPr>
            <w:tcW w:w="740" w:type="dxa"/>
            <w:vMerge/>
            <w:tcBorders>
              <w:top w:val="single" w:sz="4" w:space="0" w:color="000000"/>
              <w:left w:val="single" w:sz="4" w:space="0" w:color="000000"/>
              <w:bottom w:val="single" w:sz="4" w:space="0" w:color="000000"/>
              <w:right w:val="single" w:sz="4" w:space="0" w:color="000000"/>
            </w:tcBorders>
            <w:vAlign w:val="center"/>
          </w:tcPr>
          <w:p w14:paraId="2863FD7F"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00BDA4"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7A780182"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8DEDC9F"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64" w:type="dxa"/>
            <w:tcBorders>
              <w:top w:val="single" w:sz="4" w:space="0" w:color="000000"/>
              <w:left w:val="single" w:sz="4" w:space="0" w:color="000000"/>
              <w:bottom w:val="single" w:sz="4" w:space="0" w:color="000000"/>
              <w:right w:val="single" w:sz="4" w:space="0" w:color="000000"/>
            </w:tcBorders>
            <w:vAlign w:val="bottom"/>
          </w:tcPr>
          <w:p w14:paraId="48C2BE77"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211BAFC"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D3F5AFF"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292AF71"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85" w:type="dxa"/>
            <w:tcBorders>
              <w:top w:val="single" w:sz="4" w:space="0" w:color="000000"/>
              <w:left w:val="single" w:sz="4" w:space="0" w:color="000000"/>
              <w:bottom w:val="single" w:sz="4" w:space="0" w:color="000000"/>
              <w:right w:val="single" w:sz="4" w:space="0" w:color="000000"/>
            </w:tcBorders>
            <w:vAlign w:val="bottom"/>
          </w:tcPr>
          <w:p w14:paraId="006174D8"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5CC406F"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7D0C47B"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1F0E88F7"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A91CF6" w14:textId="77777777" w:rsidR="00B52886" w:rsidRPr="007B331C" w:rsidRDefault="00B52886"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C8C9CE" w14:textId="77777777" w:rsidR="00B52886" w:rsidRPr="007B331C" w:rsidRDefault="00B52886"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5–10–20</w:t>
            </w:r>
          </w:p>
        </w:tc>
      </w:tr>
      <w:tr w:rsidR="00B52886" w14:paraId="18CC2937" w14:textId="77777777" w:rsidTr="00F06807">
        <w:trPr>
          <w:trHeight w:hRule="exact" w:val="255"/>
          <w:jc w:val="center"/>
        </w:trPr>
        <w:tc>
          <w:tcPr>
            <w:tcW w:w="846" w:type="dxa"/>
            <w:vMerge/>
            <w:tcBorders>
              <w:left w:val="single" w:sz="4" w:space="0" w:color="000000"/>
              <w:right w:val="single" w:sz="4" w:space="0" w:color="000000"/>
            </w:tcBorders>
            <w:vAlign w:val="center"/>
          </w:tcPr>
          <w:p w14:paraId="0299D9A2" w14:textId="77777777" w:rsidR="00B52886" w:rsidRPr="00C61CEB" w:rsidRDefault="00B52886" w:rsidP="00DF7A07">
            <w:pPr>
              <w:spacing w:before="0" w:after="0"/>
              <w:jc w:val="left"/>
              <w:rPr>
                <w:rFonts w:cs="Arial"/>
                <w:sz w:val="16"/>
                <w:szCs w:val="16"/>
              </w:rPr>
            </w:pPr>
          </w:p>
        </w:tc>
        <w:tc>
          <w:tcPr>
            <w:tcW w:w="740" w:type="dxa"/>
            <w:vMerge/>
            <w:tcBorders>
              <w:top w:val="single" w:sz="4" w:space="0" w:color="000000"/>
              <w:left w:val="single" w:sz="4" w:space="0" w:color="000000"/>
              <w:bottom w:val="single" w:sz="4" w:space="0" w:color="000000"/>
              <w:right w:val="single" w:sz="4" w:space="0" w:color="000000"/>
            </w:tcBorders>
            <w:vAlign w:val="center"/>
          </w:tcPr>
          <w:p w14:paraId="633EBEC4"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2957C5"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421906FE"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52E23CD"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vAlign w:val="bottom"/>
          </w:tcPr>
          <w:p w14:paraId="66204E08"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05E6B97"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1523BCC"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ACCE6F1"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885" w:type="dxa"/>
            <w:tcBorders>
              <w:top w:val="single" w:sz="4" w:space="0" w:color="000000"/>
              <w:left w:val="single" w:sz="4" w:space="0" w:color="000000"/>
              <w:bottom w:val="single" w:sz="4" w:space="0" w:color="000000"/>
              <w:right w:val="single" w:sz="4" w:space="0" w:color="000000"/>
            </w:tcBorders>
            <w:vAlign w:val="bottom"/>
          </w:tcPr>
          <w:p w14:paraId="71C467A4"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6C8F258"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605E5DF"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1B5075EE"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C8DDBC" w14:textId="77777777" w:rsidR="00B52886" w:rsidRPr="007B331C" w:rsidRDefault="00B52886"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EF70EE" w14:textId="77777777" w:rsidR="00B52886" w:rsidRPr="007B331C" w:rsidRDefault="00B52886"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2–5–12</w:t>
            </w:r>
          </w:p>
        </w:tc>
      </w:tr>
      <w:tr w:rsidR="00B52886" w14:paraId="63736748" w14:textId="77777777" w:rsidTr="00F06807">
        <w:trPr>
          <w:trHeight w:hRule="exact" w:val="255"/>
          <w:jc w:val="center"/>
        </w:trPr>
        <w:tc>
          <w:tcPr>
            <w:tcW w:w="846" w:type="dxa"/>
            <w:vMerge/>
            <w:tcBorders>
              <w:left w:val="single" w:sz="4" w:space="0" w:color="000000"/>
              <w:right w:val="single" w:sz="4" w:space="0" w:color="000000"/>
            </w:tcBorders>
            <w:vAlign w:val="center"/>
            <w:hideMark/>
          </w:tcPr>
          <w:p w14:paraId="6B55D2C8" w14:textId="77777777" w:rsidR="00B52886" w:rsidRPr="00C61CEB" w:rsidRDefault="00B52886" w:rsidP="00DF7A07">
            <w:pPr>
              <w:spacing w:before="0" w:after="0"/>
              <w:jc w:val="left"/>
              <w:rPr>
                <w:rFonts w:cs="Arial"/>
                <w:sz w:val="16"/>
                <w:szCs w:val="16"/>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56843E83"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A5F0B2C" w14:textId="1D1B9B93" w:rsidR="00B52886" w:rsidRPr="007B331C" w:rsidRDefault="00DB1350" w:rsidP="00DF7A07">
            <w:pPr>
              <w:spacing w:before="0" w:after="0"/>
              <w:ind w:left="20" w:right="20"/>
              <w:rPr>
                <w:rFonts w:ascii="Arial Narrow" w:hAnsi="Arial Narrow"/>
                <w:sz w:val="14"/>
                <w:szCs w:val="14"/>
              </w:rPr>
            </w:pPr>
            <w:r>
              <w:rPr>
                <w:rFonts w:ascii="Arial Narrow" w:hAnsi="Arial Narrow" w:cs="Arial Narrow"/>
                <w:color w:val="000000"/>
                <w:sz w:val="14"/>
                <w:szCs w:val="14"/>
              </w:rPr>
              <w:t>PO4</w:t>
            </w:r>
            <w:r w:rsidR="00B52886" w:rsidRPr="007B331C">
              <w:rPr>
                <w:rFonts w:ascii="Arial Narrow" w:hAnsi="Arial Narrow" w:cs="Arial Narrow"/>
                <w:color w:val="000000"/>
                <w:sz w:val="14"/>
                <w:szCs w:val="14"/>
              </w:rPr>
              <w:t xml:space="preserve"> (</w:t>
            </w:r>
            <w:r w:rsidR="00B52886" w:rsidRPr="007B331C">
              <w:rPr>
                <w:rFonts w:ascii="Arial Narrow" w:eastAsia="Helvetica" w:hAnsi="Arial Narrow"/>
                <w:color w:val="000000"/>
                <w:sz w:val="14"/>
                <w:szCs w:val="14"/>
              </w:rPr>
              <w:t>µgL</w:t>
            </w:r>
            <w:r w:rsidR="00B52886" w:rsidRPr="007B331C">
              <w:rPr>
                <w:rFonts w:ascii="Cambria Math" w:eastAsia="Helvetica" w:hAnsi="Cambria Math" w:cs="Cambria Math"/>
                <w:color w:val="000000"/>
                <w:sz w:val="14"/>
                <w:szCs w:val="14"/>
              </w:rPr>
              <w:t>⁻</w:t>
            </w:r>
            <w:r w:rsidR="00B52886" w:rsidRPr="007B331C">
              <w:rPr>
                <w:rFonts w:ascii="Arial Narrow" w:eastAsia="Helvetica" w:hAnsi="Arial Narrow" w:cs="Helvetica"/>
                <w:color w:val="000000"/>
                <w:sz w:val="14"/>
                <w:szCs w:val="14"/>
              </w:rPr>
              <w:t>¹</w:t>
            </w:r>
            <w:r w:rsidR="00B52886"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1B3C59D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54EA80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6590ED1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3E519A0"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714C96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95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437FF3D9"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85" w:type="dxa"/>
            <w:tcBorders>
              <w:top w:val="single" w:sz="4" w:space="0" w:color="000000"/>
              <w:left w:val="single" w:sz="4" w:space="0" w:color="000000"/>
              <w:bottom w:val="single" w:sz="4" w:space="0" w:color="000000"/>
              <w:right w:val="single" w:sz="4" w:space="0" w:color="000000"/>
            </w:tcBorders>
            <w:shd w:val="clear" w:color="auto" w:fill="FF0000"/>
            <w:vAlign w:val="bottom"/>
          </w:tcPr>
          <w:p w14:paraId="1EBAADD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7AABDB0E"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DFFB301"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82FE36"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5F3715" w14:textId="77777777" w:rsidR="00B52886" w:rsidRPr="007B331C" w:rsidRDefault="00B52886" w:rsidP="00DF7A07">
            <w:pPr>
              <w:spacing w:before="0" w:after="0"/>
              <w:jc w:val="center"/>
              <w:rPr>
                <w:rFonts w:ascii="Arial Narrow" w:hAnsi="Arial Narrow"/>
                <w:sz w:val="14"/>
                <w:szCs w:val="14"/>
                <w:vertAlign w:val="superscript"/>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D0F5D2"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0-1-2</w:t>
            </w:r>
          </w:p>
        </w:tc>
      </w:tr>
      <w:tr w:rsidR="00B52886" w14:paraId="3B536055" w14:textId="77777777" w:rsidTr="00F06807">
        <w:trPr>
          <w:trHeight w:hRule="exact" w:val="255"/>
          <w:jc w:val="center"/>
        </w:trPr>
        <w:tc>
          <w:tcPr>
            <w:tcW w:w="846" w:type="dxa"/>
            <w:vMerge/>
            <w:tcBorders>
              <w:left w:val="single" w:sz="4" w:space="0" w:color="000000"/>
              <w:right w:val="single" w:sz="4" w:space="0" w:color="000000"/>
            </w:tcBorders>
            <w:vAlign w:val="center"/>
            <w:hideMark/>
          </w:tcPr>
          <w:p w14:paraId="5D4E27DF" w14:textId="77777777" w:rsidR="00B52886" w:rsidRPr="00C61CEB" w:rsidRDefault="00B52886" w:rsidP="00DF7A07">
            <w:pPr>
              <w:spacing w:before="0" w:after="0"/>
              <w:jc w:val="left"/>
              <w:rPr>
                <w:rFonts w:cs="Arial"/>
                <w:sz w:val="16"/>
                <w:szCs w:val="16"/>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1A5C7360"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7C2E9C9" w14:textId="77777777" w:rsidR="00B52886" w:rsidRPr="007B331C" w:rsidRDefault="00B52886" w:rsidP="00DF7A07">
            <w:pPr>
              <w:spacing w:before="0" w:after="0"/>
              <w:ind w:left="20" w:right="20"/>
              <w:rPr>
                <w:rFonts w:ascii="Arial Narrow" w:hAnsi="Arial Narrow"/>
                <w:sz w:val="14"/>
                <w:szCs w:val="14"/>
              </w:rPr>
            </w:pPr>
            <w:r w:rsidRPr="007B331C">
              <w:rPr>
                <w:rFonts w:ascii="Arial Narrow" w:hAnsi="Arial Narrow" w:cs="Arial Narrow"/>
                <w:color w:val="000000"/>
                <w:sz w:val="14"/>
                <w:szCs w:val="14"/>
              </w:rPr>
              <w:t>DO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B8FC1E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50E7464"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6693E004"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205E26D"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6CC5BC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8EA5FAD"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tcBorders>
              <w:top w:val="single" w:sz="4" w:space="0" w:color="000000"/>
              <w:left w:val="single" w:sz="4" w:space="0" w:color="000000"/>
              <w:bottom w:val="single" w:sz="4" w:space="0" w:color="000000"/>
              <w:right w:val="single" w:sz="4" w:space="0" w:color="000000"/>
            </w:tcBorders>
            <w:vAlign w:val="bottom"/>
          </w:tcPr>
          <w:p w14:paraId="42653D0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0E2EC7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C96708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6839C6" w14:textId="77777777" w:rsidR="00B52886" w:rsidRPr="007B331C" w:rsidRDefault="00B52886" w:rsidP="00DF7A07">
            <w:pPr>
              <w:spacing w:before="0" w:after="0"/>
              <w:jc w:val="center"/>
              <w:rPr>
                <w:rFonts w:ascii="Arial Narrow" w:hAnsi="Arial Narrow"/>
                <w:sz w:val="14"/>
                <w:szCs w:val="14"/>
              </w:rPr>
            </w:pP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7D1A06" w14:textId="77777777" w:rsidR="00B52886" w:rsidRPr="007B331C" w:rsidRDefault="00B52886"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5C41C1" w14:textId="77777777" w:rsidR="00B52886" w:rsidRPr="007B331C" w:rsidRDefault="00B52886" w:rsidP="00DF7A07">
            <w:pPr>
              <w:spacing w:before="0" w:after="0"/>
              <w:jc w:val="center"/>
              <w:rPr>
                <w:rFonts w:ascii="Arial Narrow" w:hAnsi="Arial Narrow"/>
                <w:sz w:val="14"/>
                <w:szCs w:val="14"/>
              </w:rPr>
            </w:pPr>
          </w:p>
        </w:tc>
      </w:tr>
      <w:tr w:rsidR="00B52886" w14:paraId="4120FC9F" w14:textId="77777777" w:rsidTr="00F06807">
        <w:trPr>
          <w:trHeight w:hRule="exact" w:val="255"/>
          <w:jc w:val="center"/>
        </w:trPr>
        <w:tc>
          <w:tcPr>
            <w:tcW w:w="846" w:type="dxa"/>
            <w:vMerge/>
            <w:tcBorders>
              <w:left w:val="single" w:sz="4" w:space="0" w:color="000000"/>
              <w:right w:val="single" w:sz="4" w:space="0" w:color="000000"/>
            </w:tcBorders>
            <w:vAlign w:val="center"/>
            <w:hideMark/>
          </w:tcPr>
          <w:p w14:paraId="08A360D8" w14:textId="77777777" w:rsidR="00B52886" w:rsidRPr="00C61CEB" w:rsidRDefault="00B52886" w:rsidP="00DF7A07">
            <w:pPr>
              <w:spacing w:before="0" w:after="0"/>
              <w:jc w:val="left"/>
              <w:rPr>
                <w:rFonts w:cs="Arial"/>
                <w:sz w:val="16"/>
                <w:szCs w:val="16"/>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7EC6E846"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FC9D345" w14:textId="77777777" w:rsidR="00B52886" w:rsidRPr="007B331C" w:rsidRDefault="00B52886" w:rsidP="00DF7A07">
            <w:pPr>
              <w:spacing w:before="0" w:after="0"/>
              <w:ind w:left="20" w:right="20"/>
              <w:rPr>
                <w:rFonts w:ascii="Arial Narrow" w:hAnsi="Arial Narrow"/>
                <w:sz w:val="14"/>
                <w:szCs w:val="14"/>
              </w:rPr>
            </w:pPr>
            <w:r w:rsidRPr="007B331C">
              <w:rPr>
                <w:rFonts w:ascii="Arial Narrow" w:hAnsi="Arial Narrow" w:cs="Arial Narrow"/>
                <w:color w:val="000000"/>
                <w:sz w:val="14"/>
                <w:szCs w:val="14"/>
              </w:rPr>
              <w:t>P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CBAD20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6197B0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0</w:t>
            </w:r>
          </w:p>
        </w:tc>
        <w:tc>
          <w:tcPr>
            <w:tcW w:w="864" w:type="dxa"/>
            <w:tcBorders>
              <w:top w:val="single" w:sz="4" w:space="0" w:color="000000"/>
              <w:left w:val="single" w:sz="4" w:space="0" w:color="000000"/>
              <w:bottom w:val="single" w:sz="4" w:space="0" w:color="000000"/>
              <w:right w:val="single" w:sz="4" w:space="0" w:color="000000"/>
            </w:tcBorders>
            <w:vAlign w:val="bottom"/>
          </w:tcPr>
          <w:p w14:paraId="2A92168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0</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1784351"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7</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DBB4C5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0</w:t>
            </w:r>
          </w:p>
        </w:tc>
        <w:tc>
          <w:tcPr>
            <w:tcW w:w="95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556BD41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w:t>
            </w:r>
          </w:p>
        </w:tc>
        <w:tc>
          <w:tcPr>
            <w:tcW w:w="885" w:type="dxa"/>
            <w:tcBorders>
              <w:top w:val="single" w:sz="4" w:space="0" w:color="000000"/>
              <w:left w:val="single" w:sz="4" w:space="0" w:color="000000"/>
              <w:bottom w:val="single" w:sz="4" w:space="0" w:color="000000"/>
              <w:right w:val="single" w:sz="4" w:space="0" w:color="000000"/>
            </w:tcBorders>
            <w:shd w:val="clear" w:color="auto" w:fill="FF0000"/>
            <w:vAlign w:val="bottom"/>
          </w:tcPr>
          <w:p w14:paraId="24B411D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2B1DCB70"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112491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8B33E1"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51F283" w14:textId="77777777" w:rsidR="00B52886" w:rsidRPr="007B331C" w:rsidRDefault="00B52886"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D17923"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2-3.0-3.9</w:t>
            </w:r>
          </w:p>
        </w:tc>
      </w:tr>
      <w:tr w:rsidR="00B52886" w14:paraId="0F8D5381" w14:textId="77777777" w:rsidTr="00F06807">
        <w:trPr>
          <w:trHeight w:hRule="exact" w:val="255"/>
          <w:jc w:val="center"/>
        </w:trPr>
        <w:tc>
          <w:tcPr>
            <w:tcW w:w="846" w:type="dxa"/>
            <w:vMerge/>
            <w:tcBorders>
              <w:left w:val="single" w:sz="4" w:space="0" w:color="000000"/>
              <w:right w:val="single" w:sz="4" w:space="0" w:color="000000"/>
            </w:tcBorders>
            <w:vAlign w:val="center"/>
            <w:hideMark/>
          </w:tcPr>
          <w:p w14:paraId="29882F7D" w14:textId="77777777" w:rsidR="00B52886" w:rsidRPr="00C61CEB" w:rsidRDefault="00B52886" w:rsidP="00DF7A07">
            <w:pPr>
              <w:spacing w:before="0" w:after="0"/>
              <w:jc w:val="left"/>
              <w:rPr>
                <w:rFonts w:cs="Arial"/>
                <w:sz w:val="16"/>
                <w:szCs w:val="16"/>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68928C13"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914A18C" w14:textId="77777777" w:rsidR="00B52886" w:rsidRPr="007B331C" w:rsidRDefault="00B52886" w:rsidP="00DF7A07">
            <w:pPr>
              <w:spacing w:before="0" w:after="0"/>
              <w:ind w:left="20" w:right="20"/>
              <w:rPr>
                <w:rFonts w:ascii="Arial Narrow" w:hAnsi="Arial Narrow"/>
                <w:sz w:val="14"/>
                <w:szCs w:val="14"/>
              </w:rPr>
            </w:pPr>
            <w:r w:rsidRPr="007B331C">
              <w:rPr>
                <w:rFonts w:ascii="Arial Narrow" w:hAnsi="Arial Narrow" w:cs="Arial Narrow"/>
                <w:color w:val="000000"/>
                <w:sz w:val="14"/>
                <w:szCs w:val="14"/>
              </w:rPr>
              <w:t>Chla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0786603D"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926B89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10</w:t>
            </w:r>
          </w:p>
        </w:tc>
        <w:tc>
          <w:tcPr>
            <w:tcW w:w="864" w:type="dxa"/>
            <w:tcBorders>
              <w:top w:val="single" w:sz="4" w:space="0" w:color="000000"/>
              <w:left w:val="single" w:sz="4" w:space="0" w:color="000000"/>
              <w:bottom w:val="single" w:sz="4" w:space="0" w:color="000000"/>
              <w:right w:val="single" w:sz="4" w:space="0" w:color="000000"/>
            </w:tcBorders>
            <w:vAlign w:val="bottom"/>
          </w:tcPr>
          <w:p w14:paraId="6D851834"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75</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5FE736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44</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D9F3C9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18</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0E37F4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29</w:t>
            </w:r>
          </w:p>
        </w:tc>
        <w:tc>
          <w:tcPr>
            <w:tcW w:w="885" w:type="dxa"/>
            <w:tcBorders>
              <w:top w:val="single" w:sz="4" w:space="0" w:color="000000"/>
              <w:left w:val="single" w:sz="4" w:space="0" w:color="000000"/>
              <w:bottom w:val="single" w:sz="4" w:space="0" w:color="000000"/>
              <w:right w:val="single" w:sz="4" w:space="0" w:color="000000"/>
            </w:tcBorders>
            <w:vAlign w:val="bottom"/>
          </w:tcPr>
          <w:p w14:paraId="4297E479"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42</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824C99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6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656018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84FB1E"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A2A9C2" w14:textId="77777777" w:rsidR="00B52886" w:rsidRPr="007B331C" w:rsidRDefault="00B52886"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5734B1"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0.30-0.46-0.78</w:t>
            </w:r>
          </w:p>
        </w:tc>
      </w:tr>
      <w:tr w:rsidR="00B52886" w14:paraId="492281FC" w14:textId="77777777" w:rsidTr="00F06807">
        <w:trPr>
          <w:trHeight w:hRule="exact" w:val="284"/>
          <w:jc w:val="center"/>
        </w:trPr>
        <w:tc>
          <w:tcPr>
            <w:tcW w:w="846" w:type="dxa"/>
            <w:vMerge/>
            <w:tcBorders>
              <w:left w:val="single" w:sz="4" w:space="0" w:color="000000"/>
              <w:right w:val="single" w:sz="4" w:space="0" w:color="000000"/>
            </w:tcBorders>
            <w:vAlign w:val="center"/>
            <w:hideMark/>
          </w:tcPr>
          <w:p w14:paraId="3BC9303D" w14:textId="77777777" w:rsidR="00B52886" w:rsidRPr="00C61CEB" w:rsidRDefault="00B52886" w:rsidP="00DF7A07">
            <w:pPr>
              <w:spacing w:before="0" w:after="0"/>
              <w:jc w:val="left"/>
              <w:rPr>
                <w:rFonts w:cs="Arial"/>
                <w:sz w:val="16"/>
                <w:szCs w:val="16"/>
              </w:rPr>
            </w:pPr>
          </w:p>
        </w:tc>
        <w:tc>
          <w:tcPr>
            <w:tcW w:w="740"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04C6CBA" w14:textId="77777777" w:rsidR="00B52886" w:rsidRDefault="00B52886" w:rsidP="00DF7A07">
            <w:pPr>
              <w:spacing w:before="0" w:after="0"/>
              <w:rPr>
                <w:rFonts w:ascii="Arial Narrow" w:hAnsi="Arial Narrow"/>
                <w:sz w:val="14"/>
                <w:szCs w:val="14"/>
              </w:rPr>
            </w:pPr>
            <w:r>
              <w:rPr>
                <w:rFonts w:ascii="Arial Narrow" w:hAnsi="Arial Narrow"/>
                <w:sz w:val="14"/>
                <w:szCs w:val="14"/>
              </w:rPr>
              <w:t>Endeavour Basin</w:t>
            </w: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EF3E9DE"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E5FE2BB"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F8A0E2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6.4</w:t>
            </w:r>
          </w:p>
        </w:tc>
        <w:tc>
          <w:tcPr>
            <w:tcW w:w="864" w:type="dxa"/>
            <w:tcBorders>
              <w:top w:val="single" w:sz="4" w:space="0" w:color="000000"/>
              <w:left w:val="single" w:sz="4" w:space="0" w:color="000000"/>
              <w:bottom w:val="single" w:sz="4" w:space="0" w:color="000000"/>
              <w:right w:val="single" w:sz="4" w:space="0" w:color="000000"/>
            </w:tcBorders>
            <w:vAlign w:val="bottom"/>
          </w:tcPr>
          <w:p w14:paraId="1E4DCF81"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13.0</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A1E398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9.6</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4924D61"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6.6</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BAF71CE"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7.0</w:t>
            </w:r>
          </w:p>
        </w:tc>
        <w:tc>
          <w:tcPr>
            <w:tcW w:w="885" w:type="dxa"/>
            <w:tcBorders>
              <w:top w:val="single" w:sz="4" w:space="0" w:color="000000"/>
              <w:left w:val="single" w:sz="4" w:space="0" w:color="000000"/>
              <w:bottom w:val="single" w:sz="4" w:space="0" w:color="000000"/>
              <w:right w:val="single" w:sz="4" w:space="0" w:color="000000"/>
            </w:tcBorders>
            <w:vAlign w:val="bottom"/>
          </w:tcPr>
          <w:p w14:paraId="74ADD76E"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9.5</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C2E90DE"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12.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17882D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1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415FE7"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091848"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sym w:font="Symbol" w:char="F0B3"/>
            </w:r>
            <w:r w:rsidRPr="007B331C">
              <w:rPr>
                <w:rFonts w:ascii="Arial Narrow" w:hAnsi="Arial Narrow"/>
                <w:sz w:val="14"/>
                <w:szCs w:val="14"/>
              </w:rPr>
              <w:t>10</w:t>
            </w: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F54345" w14:textId="77777777" w:rsidR="00B52886" w:rsidRPr="007B331C" w:rsidRDefault="00B52886" w:rsidP="00DF7A07">
            <w:pPr>
              <w:spacing w:before="0" w:after="0"/>
              <w:jc w:val="center"/>
              <w:rPr>
                <w:rFonts w:ascii="Arial Narrow" w:hAnsi="Arial Narrow"/>
                <w:sz w:val="14"/>
                <w:szCs w:val="14"/>
              </w:rPr>
            </w:pPr>
          </w:p>
        </w:tc>
      </w:tr>
      <w:tr w:rsidR="00B52886" w14:paraId="6C6BBB4A" w14:textId="77777777" w:rsidTr="00F06807">
        <w:trPr>
          <w:trHeight w:hRule="exact" w:val="284"/>
          <w:jc w:val="center"/>
        </w:trPr>
        <w:tc>
          <w:tcPr>
            <w:tcW w:w="846"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4BE18B2B" w14:textId="77777777" w:rsidR="00B52886" w:rsidRPr="00C61CEB" w:rsidRDefault="00B52886" w:rsidP="00DF7A07">
            <w:pPr>
              <w:spacing w:before="0" w:after="0"/>
              <w:rPr>
                <w:rFonts w:cs="Arial"/>
                <w:sz w:val="16"/>
                <w:szCs w:val="16"/>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26A4DCAB"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B2631E"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SS (m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F9124F4"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E43812D"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1.9</w:t>
            </w:r>
          </w:p>
        </w:tc>
        <w:tc>
          <w:tcPr>
            <w:tcW w:w="864" w:type="dxa"/>
            <w:tcBorders>
              <w:top w:val="single" w:sz="4" w:space="0" w:color="000000"/>
              <w:left w:val="single" w:sz="4" w:space="0" w:color="000000"/>
              <w:bottom w:val="single" w:sz="4" w:space="0" w:color="000000"/>
              <w:right w:val="single" w:sz="4" w:space="0" w:color="000000"/>
            </w:tcBorders>
            <w:vAlign w:val="bottom"/>
          </w:tcPr>
          <w:p w14:paraId="5EBF81B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6.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3DF8E8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3.5</w:t>
            </w:r>
          </w:p>
        </w:tc>
        <w:tc>
          <w:tcPr>
            <w:tcW w:w="757"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26B134D"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2.3</w:t>
            </w:r>
          </w:p>
        </w:tc>
        <w:tc>
          <w:tcPr>
            <w:tcW w:w="95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40D0576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2.9</w:t>
            </w:r>
          </w:p>
        </w:tc>
        <w:tc>
          <w:tcPr>
            <w:tcW w:w="885" w:type="dxa"/>
            <w:tcBorders>
              <w:top w:val="single" w:sz="4" w:space="0" w:color="000000"/>
              <w:left w:val="single" w:sz="4" w:space="0" w:color="000000"/>
              <w:bottom w:val="single" w:sz="4" w:space="0" w:color="000000"/>
              <w:right w:val="single" w:sz="4" w:space="0" w:color="000000"/>
            </w:tcBorders>
            <w:shd w:val="clear" w:color="auto" w:fill="FF0000"/>
            <w:vAlign w:val="bottom"/>
          </w:tcPr>
          <w:p w14:paraId="13B5C98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3.1</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400057D1"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3.9</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835D3B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086880"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9DDFDA" w14:textId="77777777" w:rsidR="00B52886" w:rsidRPr="007B331C" w:rsidRDefault="00B52886"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A170A9"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1.1-1.7-2.2</w:t>
            </w:r>
          </w:p>
        </w:tc>
      </w:tr>
      <w:tr w:rsidR="00B52886" w14:paraId="065AA345" w14:textId="77777777" w:rsidTr="00F06807">
        <w:trPr>
          <w:trHeight w:hRule="exact" w:val="284"/>
          <w:jc w:val="center"/>
        </w:trPr>
        <w:tc>
          <w:tcPr>
            <w:tcW w:w="846"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7BFCFE8D" w14:textId="77777777" w:rsidR="00B52886" w:rsidRDefault="00B52886" w:rsidP="00DF7A07">
            <w:pPr>
              <w:spacing w:before="0" w:after="0"/>
              <w:rPr>
                <w:rFonts w:ascii="Arial Narrow" w:hAnsi="Arial Narrow"/>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33BE68C6"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C65005"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14F88C5D"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E2D764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89</w:t>
            </w:r>
          </w:p>
        </w:tc>
        <w:tc>
          <w:tcPr>
            <w:tcW w:w="864" w:type="dxa"/>
            <w:tcBorders>
              <w:top w:val="single" w:sz="4" w:space="0" w:color="000000"/>
              <w:left w:val="single" w:sz="4" w:space="0" w:color="000000"/>
              <w:bottom w:val="single" w:sz="4" w:space="0" w:color="000000"/>
              <w:right w:val="single" w:sz="4" w:space="0" w:color="000000"/>
            </w:tcBorders>
            <w:vAlign w:val="bottom"/>
          </w:tcPr>
          <w:p w14:paraId="511F0E88"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106</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F7D4C9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99</w:t>
            </w:r>
          </w:p>
        </w:tc>
        <w:tc>
          <w:tcPr>
            <w:tcW w:w="757"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4F0779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90</w:t>
            </w:r>
          </w:p>
        </w:tc>
        <w:tc>
          <w:tcPr>
            <w:tcW w:w="95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4828351E"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94</w:t>
            </w:r>
          </w:p>
        </w:tc>
        <w:tc>
          <w:tcPr>
            <w:tcW w:w="88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98A9D5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99</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5C2B31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10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95EA604"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1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3F13EE06"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9F3EB5" w14:textId="77777777" w:rsidR="00B52886" w:rsidRPr="007B331C" w:rsidRDefault="00B52886"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35A07C" w14:textId="77777777" w:rsidR="00B52886" w:rsidRPr="007B331C" w:rsidRDefault="00B52886"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75–105–130</w:t>
            </w:r>
          </w:p>
        </w:tc>
      </w:tr>
      <w:tr w:rsidR="00B52886" w14:paraId="75E1A755" w14:textId="77777777" w:rsidTr="00F06807">
        <w:trPr>
          <w:trHeight w:hRule="exact" w:val="284"/>
          <w:jc w:val="center"/>
        </w:trPr>
        <w:tc>
          <w:tcPr>
            <w:tcW w:w="846"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5E3648F5" w14:textId="77777777" w:rsidR="00B52886" w:rsidRDefault="00B52886" w:rsidP="00DF7A07">
            <w:pPr>
              <w:spacing w:before="0" w:after="0"/>
              <w:rPr>
                <w:rFonts w:ascii="Arial Narrow" w:hAnsi="Arial Narrow"/>
              </w:rPr>
            </w:pPr>
          </w:p>
        </w:tc>
        <w:tc>
          <w:tcPr>
            <w:tcW w:w="740" w:type="dxa"/>
            <w:vMerge/>
            <w:tcBorders>
              <w:top w:val="single" w:sz="4" w:space="0" w:color="000000"/>
              <w:left w:val="single" w:sz="4" w:space="0" w:color="000000"/>
              <w:bottom w:val="single" w:sz="4" w:space="0" w:color="000000"/>
              <w:right w:val="single" w:sz="4" w:space="0" w:color="000000"/>
            </w:tcBorders>
            <w:vAlign w:val="center"/>
          </w:tcPr>
          <w:p w14:paraId="6399D65D"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C19530"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0851F6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E1207B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79</w:t>
            </w:r>
          </w:p>
        </w:tc>
        <w:tc>
          <w:tcPr>
            <w:tcW w:w="864" w:type="dxa"/>
            <w:tcBorders>
              <w:top w:val="single" w:sz="4" w:space="0" w:color="000000"/>
              <w:left w:val="single" w:sz="4" w:space="0" w:color="000000"/>
              <w:bottom w:val="single" w:sz="4" w:space="0" w:color="000000"/>
              <w:right w:val="single" w:sz="4" w:space="0" w:color="000000"/>
            </w:tcBorders>
            <w:vAlign w:val="bottom"/>
          </w:tcPr>
          <w:p w14:paraId="44BE966D"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10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E9DAE2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91</w:t>
            </w:r>
          </w:p>
        </w:tc>
        <w:tc>
          <w:tcPr>
            <w:tcW w:w="757"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2303210"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80</w:t>
            </w:r>
          </w:p>
        </w:tc>
        <w:tc>
          <w:tcPr>
            <w:tcW w:w="95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6DFD8CB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84</w:t>
            </w:r>
          </w:p>
        </w:tc>
        <w:tc>
          <w:tcPr>
            <w:tcW w:w="885" w:type="dxa"/>
            <w:tcBorders>
              <w:top w:val="single" w:sz="4" w:space="0" w:color="000000"/>
              <w:left w:val="single" w:sz="4" w:space="0" w:color="000000"/>
              <w:bottom w:val="single" w:sz="4" w:space="0" w:color="000000"/>
              <w:right w:val="single" w:sz="4" w:space="0" w:color="000000"/>
            </w:tcBorders>
            <w:shd w:val="clear" w:color="auto" w:fill="FF0000"/>
            <w:vAlign w:val="bottom"/>
          </w:tcPr>
          <w:p w14:paraId="330C40D1"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92</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81F60F9"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97</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6D8227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0CB04DAA"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A018F8" w14:textId="77777777" w:rsidR="00B52886" w:rsidRPr="007B331C" w:rsidRDefault="00B52886"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EAD45C" w14:textId="77777777" w:rsidR="00B52886" w:rsidRPr="007B331C" w:rsidRDefault="00B52886"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55–80–105</w:t>
            </w:r>
          </w:p>
        </w:tc>
      </w:tr>
      <w:tr w:rsidR="00B52886" w14:paraId="057EFB5D" w14:textId="77777777" w:rsidTr="00F06807">
        <w:trPr>
          <w:trHeight w:hRule="exact" w:val="284"/>
          <w:jc w:val="center"/>
        </w:trPr>
        <w:tc>
          <w:tcPr>
            <w:tcW w:w="846"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6CDD66E1" w14:textId="77777777" w:rsidR="00B52886" w:rsidRDefault="00B52886" w:rsidP="00DF7A07">
            <w:pPr>
              <w:spacing w:before="0" w:after="0"/>
              <w:rPr>
                <w:rFonts w:ascii="Arial Narrow" w:hAnsi="Arial Narrow"/>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04C0C173"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1CA080E"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NOx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EA3F28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29BFF2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64" w:type="dxa"/>
            <w:tcBorders>
              <w:top w:val="single" w:sz="4" w:space="0" w:color="000000"/>
              <w:left w:val="single" w:sz="4" w:space="0" w:color="000000"/>
              <w:bottom w:val="single" w:sz="4" w:space="0" w:color="000000"/>
              <w:right w:val="single" w:sz="4" w:space="0" w:color="000000"/>
            </w:tcBorders>
            <w:vAlign w:val="bottom"/>
          </w:tcPr>
          <w:p w14:paraId="55997554"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B370DC0"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A1770B8"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95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404C00F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85" w:type="dxa"/>
            <w:tcBorders>
              <w:top w:val="single" w:sz="4" w:space="0" w:color="000000"/>
              <w:left w:val="single" w:sz="4" w:space="0" w:color="000000"/>
              <w:bottom w:val="single" w:sz="4" w:space="0" w:color="000000"/>
              <w:right w:val="single" w:sz="4" w:space="0" w:color="000000"/>
            </w:tcBorders>
            <w:shd w:val="clear" w:color="auto" w:fill="FF0000"/>
            <w:vAlign w:val="bottom"/>
          </w:tcPr>
          <w:p w14:paraId="3ECDA719"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729039B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20397F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EADC30"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0E1361" w14:textId="77777777" w:rsidR="00B52886" w:rsidRPr="007B331C" w:rsidRDefault="00B52886"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0A201F"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0-0-1</w:t>
            </w:r>
          </w:p>
        </w:tc>
      </w:tr>
      <w:tr w:rsidR="00B52886" w14:paraId="769CDD5F" w14:textId="77777777" w:rsidTr="00F06807">
        <w:trPr>
          <w:trHeight w:hRule="exact" w:val="284"/>
          <w:jc w:val="center"/>
        </w:trPr>
        <w:tc>
          <w:tcPr>
            <w:tcW w:w="846"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737DD7CE" w14:textId="77777777" w:rsidR="00B52886" w:rsidRDefault="00B52886" w:rsidP="00DF7A07">
            <w:pPr>
              <w:spacing w:before="0" w:after="0"/>
              <w:rPr>
                <w:rFonts w:ascii="Arial Narrow" w:hAnsi="Arial Narrow"/>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3DCCDC71"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731B663"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NH</w:t>
            </w:r>
            <w:r w:rsidRPr="007B331C">
              <w:rPr>
                <w:rFonts w:ascii="Arial Narrow" w:hAnsi="Arial Narrow" w:cs="Arial Narrow"/>
                <w:color w:val="000000"/>
                <w:sz w:val="14"/>
                <w:szCs w:val="14"/>
                <w:vertAlign w:val="subscript"/>
              </w:rPr>
              <w:t>3</w:t>
            </w:r>
            <w:r w:rsidRPr="007B331C">
              <w:rPr>
                <w:rFonts w:ascii="Arial Narrow" w:hAnsi="Arial Narrow" w:cs="Arial Narrow"/>
                <w:color w:val="000000"/>
                <w:sz w:val="14"/>
                <w:szCs w:val="14"/>
              </w:rPr>
              <w:t xml:space="preserve">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492EDDE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6042DD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095FE7D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F4E6000"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CC5B69E"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7FBA458"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8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DC686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19D5C1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CE25B5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D7A813"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5797AC"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0-1-3</w:t>
            </w: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629939" w14:textId="77777777" w:rsidR="00B52886" w:rsidRPr="007B331C" w:rsidRDefault="00B52886" w:rsidP="00DF7A07">
            <w:pPr>
              <w:spacing w:before="0" w:after="0"/>
              <w:jc w:val="center"/>
              <w:rPr>
                <w:rFonts w:ascii="Arial Narrow" w:hAnsi="Arial Narrow"/>
                <w:sz w:val="14"/>
                <w:szCs w:val="14"/>
              </w:rPr>
            </w:pPr>
          </w:p>
        </w:tc>
      </w:tr>
      <w:tr w:rsidR="00B52886" w14:paraId="4AD4BA3F" w14:textId="77777777" w:rsidTr="00F06807">
        <w:trPr>
          <w:trHeight w:hRule="exact" w:val="255"/>
          <w:jc w:val="center"/>
        </w:trPr>
        <w:tc>
          <w:tcPr>
            <w:tcW w:w="846"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7AE57228" w14:textId="77777777" w:rsidR="00B52886" w:rsidRDefault="00B52886" w:rsidP="00DF7A07">
            <w:pPr>
              <w:spacing w:before="0" w:after="0"/>
              <w:rPr>
                <w:rFonts w:ascii="Arial Narrow" w:hAnsi="Arial Narrow"/>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4F59510E"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0876EE9"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DO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6B6BEE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3BC6911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75</w:t>
            </w:r>
          </w:p>
        </w:tc>
        <w:tc>
          <w:tcPr>
            <w:tcW w:w="864" w:type="dxa"/>
            <w:tcBorders>
              <w:top w:val="single" w:sz="4" w:space="0" w:color="000000"/>
              <w:left w:val="single" w:sz="4" w:space="0" w:color="000000"/>
              <w:bottom w:val="single" w:sz="4" w:space="0" w:color="000000"/>
              <w:right w:val="single" w:sz="4" w:space="0" w:color="000000"/>
            </w:tcBorders>
            <w:vAlign w:val="bottom"/>
          </w:tcPr>
          <w:p w14:paraId="4BB8EBC8"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97</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03A3BFD"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85</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51C14B4"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75</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1531548"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78</w:t>
            </w:r>
          </w:p>
        </w:tc>
        <w:tc>
          <w:tcPr>
            <w:tcW w:w="885" w:type="dxa"/>
            <w:tcBorders>
              <w:top w:val="single" w:sz="4" w:space="0" w:color="000000"/>
              <w:left w:val="single" w:sz="4" w:space="0" w:color="000000"/>
              <w:bottom w:val="single" w:sz="4" w:space="0" w:color="000000"/>
              <w:right w:val="single" w:sz="4" w:space="0" w:color="000000"/>
            </w:tcBorders>
            <w:vAlign w:val="bottom"/>
          </w:tcPr>
          <w:p w14:paraId="2B644778"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86</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116980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9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AD3A27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0D2346" w14:textId="77777777" w:rsidR="00B52886" w:rsidRPr="007B331C" w:rsidRDefault="00B52886" w:rsidP="00DF7A07">
            <w:pPr>
              <w:spacing w:before="0" w:after="0"/>
              <w:jc w:val="center"/>
              <w:rPr>
                <w:rFonts w:ascii="Arial Narrow" w:hAnsi="Arial Narrow"/>
                <w:sz w:val="14"/>
                <w:szCs w:val="14"/>
              </w:rPr>
            </w:pP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0EFF0F" w14:textId="77777777" w:rsidR="00B52886" w:rsidRPr="007B331C" w:rsidRDefault="00B52886"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5BB8FE" w14:textId="77777777" w:rsidR="00B52886" w:rsidRPr="007B331C" w:rsidRDefault="00B52886" w:rsidP="00DF7A07">
            <w:pPr>
              <w:spacing w:before="0" w:after="0"/>
              <w:jc w:val="center"/>
              <w:rPr>
                <w:rFonts w:ascii="Arial Narrow" w:hAnsi="Arial Narrow"/>
                <w:sz w:val="14"/>
                <w:szCs w:val="14"/>
              </w:rPr>
            </w:pPr>
          </w:p>
        </w:tc>
      </w:tr>
      <w:tr w:rsidR="00B52886" w14:paraId="3B8F3E7B" w14:textId="77777777" w:rsidTr="00F06807">
        <w:trPr>
          <w:trHeight w:hRule="exact" w:val="255"/>
          <w:jc w:val="center"/>
        </w:trPr>
        <w:tc>
          <w:tcPr>
            <w:tcW w:w="846"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5DF9D1C9" w14:textId="77777777" w:rsidR="00B52886" w:rsidRDefault="00B52886" w:rsidP="00DF7A07">
            <w:pPr>
              <w:spacing w:before="0" w:after="0"/>
              <w:rPr>
                <w:rFonts w:ascii="Arial Narrow" w:hAnsi="Arial Narrow"/>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53F1F01F"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395C8E1"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P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4481DA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DA584A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tcBorders>
              <w:top w:val="single" w:sz="4" w:space="0" w:color="000000"/>
              <w:left w:val="single" w:sz="4" w:space="0" w:color="000000"/>
              <w:bottom w:val="single" w:sz="4" w:space="0" w:color="000000"/>
              <w:right w:val="single" w:sz="4" w:space="0" w:color="000000"/>
            </w:tcBorders>
            <w:vAlign w:val="bottom"/>
          </w:tcPr>
          <w:p w14:paraId="51DFBCD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F5D1FDD"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29C0FE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81A76E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5</w:t>
            </w:r>
          </w:p>
        </w:tc>
        <w:tc>
          <w:tcPr>
            <w:tcW w:w="885" w:type="dxa"/>
            <w:tcBorders>
              <w:top w:val="single" w:sz="4" w:space="0" w:color="000000"/>
              <w:left w:val="single" w:sz="4" w:space="0" w:color="000000"/>
              <w:bottom w:val="single" w:sz="4" w:space="0" w:color="000000"/>
              <w:right w:val="single" w:sz="4" w:space="0" w:color="000000"/>
            </w:tcBorders>
            <w:vAlign w:val="bottom"/>
          </w:tcPr>
          <w:p w14:paraId="6A50EE1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DCAB53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1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497803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1E610C"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7DE380" w14:textId="77777777" w:rsidR="00B52886" w:rsidRPr="007B331C" w:rsidRDefault="00B52886"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8D6CAF"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14-20-26</w:t>
            </w:r>
          </w:p>
        </w:tc>
      </w:tr>
      <w:tr w:rsidR="00B52886" w14:paraId="5868A576" w14:textId="77777777" w:rsidTr="00F06807">
        <w:trPr>
          <w:trHeight w:hRule="exact" w:val="255"/>
          <w:jc w:val="center"/>
        </w:trPr>
        <w:tc>
          <w:tcPr>
            <w:tcW w:w="846"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015CC469" w14:textId="77777777" w:rsidR="00B52886" w:rsidRDefault="00B52886" w:rsidP="00DF7A07">
            <w:pPr>
              <w:spacing w:before="0" w:after="0"/>
              <w:rPr>
                <w:rFonts w:ascii="Arial Narrow" w:hAnsi="Arial Narrow"/>
              </w:rPr>
            </w:pPr>
          </w:p>
        </w:tc>
        <w:tc>
          <w:tcPr>
            <w:tcW w:w="740" w:type="dxa"/>
            <w:vMerge/>
            <w:tcBorders>
              <w:top w:val="single" w:sz="4" w:space="0" w:color="000000"/>
              <w:left w:val="single" w:sz="4" w:space="0" w:color="000000"/>
              <w:bottom w:val="single" w:sz="4" w:space="0" w:color="000000"/>
              <w:right w:val="single" w:sz="4" w:space="0" w:color="000000"/>
            </w:tcBorders>
            <w:vAlign w:val="center"/>
          </w:tcPr>
          <w:p w14:paraId="5EE7ADCF"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03CAD8"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189B44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3AD70DA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6</w:t>
            </w:r>
          </w:p>
        </w:tc>
        <w:tc>
          <w:tcPr>
            <w:tcW w:w="864" w:type="dxa"/>
            <w:tcBorders>
              <w:top w:val="single" w:sz="4" w:space="0" w:color="000000"/>
              <w:left w:val="single" w:sz="4" w:space="0" w:color="000000"/>
              <w:bottom w:val="single" w:sz="4" w:space="0" w:color="000000"/>
              <w:right w:val="single" w:sz="4" w:space="0" w:color="000000"/>
            </w:tcBorders>
            <w:vAlign w:val="bottom"/>
          </w:tcPr>
          <w:p w14:paraId="67334FB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6858149"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6</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ABD9FA4"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6</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7A2336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6</w:t>
            </w:r>
          </w:p>
        </w:tc>
        <w:tc>
          <w:tcPr>
            <w:tcW w:w="885" w:type="dxa"/>
            <w:tcBorders>
              <w:top w:val="single" w:sz="4" w:space="0" w:color="000000"/>
              <w:left w:val="single" w:sz="4" w:space="0" w:color="000000"/>
              <w:bottom w:val="single" w:sz="4" w:space="0" w:color="000000"/>
              <w:right w:val="single" w:sz="4" w:space="0" w:color="000000"/>
            </w:tcBorders>
            <w:vAlign w:val="bottom"/>
          </w:tcPr>
          <w:p w14:paraId="449B455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6</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3C11B84"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6</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2494DC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013A89D1"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C5D065" w14:textId="77777777" w:rsidR="00B52886" w:rsidRPr="007B331C" w:rsidRDefault="00B52886"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D898BE" w14:textId="77777777" w:rsidR="00B52886" w:rsidRPr="007B331C" w:rsidRDefault="00B52886"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5–10–20</w:t>
            </w:r>
          </w:p>
        </w:tc>
      </w:tr>
      <w:tr w:rsidR="00B52886" w14:paraId="6E3FE607" w14:textId="77777777" w:rsidTr="00F06807">
        <w:trPr>
          <w:trHeight w:hRule="exact" w:val="255"/>
          <w:jc w:val="center"/>
        </w:trPr>
        <w:tc>
          <w:tcPr>
            <w:tcW w:w="846"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41A0840C" w14:textId="77777777" w:rsidR="00B52886" w:rsidRDefault="00B52886" w:rsidP="00DF7A07">
            <w:pPr>
              <w:spacing w:before="0" w:after="0"/>
              <w:rPr>
                <w:rFonts w:ascii="Arial Narrow" w:hAnsi="Arial Narrow"/>
              </w:rPr>
            </w:pPr>
          </w:p>
        </w:tc>
        <w:tc>
          <w:tcPr>
            <w:tcW w:w="740" w:type="dxa"/>
            <w:vMerge/>
            <w:tcBorders>
              <w:top w:val="single" w:sz="4" w:space="0" w:color="000000"/>
              <w:left w:val="single" w:sz="4" w:space="0" w:color="000000"/>
              <w:bottom w:val="single" w:sz="4" w:space="0" w:color="000000"/>
              <w:right w:val="single" w:sz="4" w:space="0" w:color="000000"/>
            </w:tcBorders>
            <w:vAlign w:val="center"/>
          </w:tcPr>
          <w:p w14:paraId="45F69494"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AED1E7"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10B7401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123976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tcBorders>
              <w:top w:val="single" w:sz="4" w:space="0" w:color="000000"/>
              <w:left w:val="single" w:sz="4" w:space="0" w:color="000000"/>
              <w:bottom w:val="single" w:sz="4" w:space="0" w:color="000000"/>
              <w:right w:val="single" w:sz="4" w:space="0" w:color="000000"/>
            </w:tcBorders>
            <w:vAlign w:val="bottom"/>
          </w:tcPr>
          <w:p w14:paraId="2D739EA9"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79A903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5</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F9C3BA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95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77A8E75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5</w:t>
            </w:r>
          </w:p>
        </w:tc>
        <w:tc>
          <w:tcPr>
            <w:tcW w:w="885" w:type="dxa"/>
            <w:tcBorders>
              <w:top w:val="single" w:sz="4" w:space="0" w:color="000000"/>
              <w:left w:val="single" w:sz="4" w:space="0" w:color="000000"/>
              <w:bottom w:val="single" w:sz="4" w:space="0" w:color="000000"/>
              <w:right w:val="single" w:sz="4" w:space="0" w:color="000000"/>
            </w:tcBorders>
            <w:vAlign w:val="bottom"/>
          </w:tcPr>
          <w:p w14:paraId="25C073A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5</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321FFE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6</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A63DF4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547A22ED"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9AC067" w14:textId="77777777" w:rsidR="00B52886" w:rsidRPr="007B331C" w:rsidRDefault="00B52886"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D41540" w14:textId="77777777" w:rsidR="00B52886" w:rsidRPr="007B331C" w:rsidRDefault="00B52886"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2–5–12</w:t>
            </w:r>
          </w:p>
        </w:tc>
      </w:tr>
      <w:tr w:rsidR="00B52886" w14:paraId="553F6F8A" w14:textId="77777777" w:rsidTr="00F06807">
        <w:trPr>
          <w:trHeight w:hRule="exact" w:val="255"/>
          <w:jc w:val="center"/>
        </w:trPr>
        <w:tc>
          <w:tcPr>
            <w:tcW w:w="846"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24689A13" w14:textId="77777777" w:rsidR="00B52886" w:rsidRDefault="00B52886" w:rsidP="00DF7A07">
            <w:pPr>
              <w:spacing w:before="0" w:after="0"/>
              <w:rPr>
                <w:rFonts w:ascii="Arial Narrow" w:hAnsi="Arial Narrow"/>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5BEB845F"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5421690" w14:textId="472C1425" w:rsidR="00B52886" w:rsidRPr="007B331C" w:rsidRDefault="00DB1350" w:rsidP="00DF7A07">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PO4</w:t>
            </w:r>
            <w:r w:rsidR="00B52886" w:rsidRPr="007B331C">
              <w:rPr>
                <w:rFonts w:ascii="Arial Narrow" w:hAnsi="Arial Narrow" w:cs="Arial Narrow"/>
                <w:color w:val="000000"/>
                <w:sz w:val="14"/>
                <w:szCs w:val="14"/>
              </w:rPr>
              <w:t xml:space="preserve"> (</w:t>
            </w:r>
            <w:r w:rsidR="00B52886" w:rsidRPr="007B331C">
              <w:rPr>
                <w:rFonts w:ascii="Arial Narrow" w:eastAsia="Helvetica" w:hAnsi="Arial Narrow"/>
                <w:color w:val="000000"/>
                <w:sz w:val="14"/>
                <w:szCs w:val="14"/>
              </w:rPr>
              <w:t>µgL</w:t>
            </w:r>
            <w:r w:rsidR="00B52886" w:rsidRPr="007B331C">
              <w:rPr>
                <w:rFonts w:ascii="Cambria Math" w:eastAsia="Helvetica" w:hAnsi="Cambria Math" w:cs="Cambria Math"/>
                <w:color w:val="000000"/>
                <w:sz w:val="14"/>
                <w:szCs w:val="14"/>
              </w:rPr>
              <w:t>⁻</w:t>
            </w:r>
            <w:r w:rsidR="00B52886" w:rsidRPr="007B331C">
              <w:rPr>
                <w:rFonts w:ascii="Arial Narrow" w:eastAsia="Helvetica" w:hAnsi="Arial Narrow" w:cs="Helvetica"/>
                <w:color w:val="000000"/>
                <w:sz w:val="14"/>
                <w:szCs w:val="14"/>
              </w:rPr>
              <w:t>¹</w:t>
            </w:r>
            <w:r w:rsidR="00B52886"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03687B4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A4E8BC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64" w:type="dxa"/>
            <w:tcBorders>
              <w:top w:val="single" w:sz="4" w:space="0" w:color="000000"/>
              <w:left w:val="single" w:sz="4" w:space="0" w:color="000000"/>
              <w:bottom w:val="single" w:sz="4" w:space="0" w:color="000000"/>
              <w:right w:val="single" w:sz="4" w:space="0" w:color="000000"/>
            </w:tcBorders>
            <w:vAlign w:val="bottom"/>
          </w:tcPr>
          <w:p w14:paraId="1255B048"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C58833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AAE8C4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95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45485BB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85" w:type="dxa"/>
            <w:tcBorders>
              <w:top w:val="single" w:sz="4" w:space="0" w:color="000000"/>
              <w:left w:val="single" w:sz="4" w:space="0" w:color="000000"/>
              <w:bottom w:val="single" w:sz="4" w:space="0" w:color="000000"/>
              <w:right w:val="single" w:sz="4" w:space="0" w:color="000000"/>
            </w:tcBorders>
            <w:shd w:val="clear" w:color="auto" w:fill="FF0000"/>
            <w:vAlign w:val="bottom"/>
          </w:tcPr>
          <w:p w14:paraId="03F3E9E8"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3F611C0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B7C517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4D384A"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75395D" w14:textId="77777777" w:rsidR="00B52886" w:rsidRPr="007B331C" w:rsidRDefault="00B52886"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266D64"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0-1-2</w:t>
            </w:r>
          </w:p>
        </w:tc>
      </w:tr>
      <w:tr w:rsidR="00B52886" w14:paraId="3CB0CC98" w14:textId="77777777" w:rsidTr="00F06807">
        <w:trPr>
          <w:trHeight w:hRule="exact" w:val="255"/>
          <w:jc w:val="center"/>
        </w:trPr>
        <w:tc>
          <w:tcPr>
            <w:tcW w:w="846" w:type="dxa"/>
            <w:vMerge/>
            <w:tcBorders>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7DA6F5A5" w14:textId="77777777" w:rsidR="00B52886" w:rsidRDefault="00B52886" w:rsidP="00DF7A07">
            <w:pPr>
              <w:spacing w:before="0" w:after="0"/>
              <w:rPr>
                <w:rFonts w:ascii="Arial Narrow" w:hAnsi="Arial Narrow"/>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092AA618" w14:textId="77777777" w:rsidR="00B52886" w:rsidRDefault="00B52886"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432909B"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DO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2E2526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F7F9621"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CAF349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882A049"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64BF95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BA9833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85" w:type="dxa"/>
            <w:tcBorders>
              <w:top w:val="single" w:sz="4" w:space="0" w:color="000000"/>
              <w:left w:val="single" w:sz="4" w:space="0" w:color="000000"/>
              <w:bottom w:val="single" w:sz="4" w:space="0" w:color="000000"/>
              <w:right w:val="single" w:sz="4" w:space="0" w:color="000000"/>
            </w:tcBorders>
            <w:vAlign w:val="bottom"/>
          </w:tcPr>
          <w:p w14:paraId="111C356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23917B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34EBD6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C461DF" w14:textId="77777777" w:rsidR="00B52886" w:rsidRPr="007B331C" w:rsidRDefault="00B52886" w:rsidP="00DF7A07">
            <w:pPr>
              <w:spacing w:before="0" w:after="0"/>
              <w:jc w:val="center"/>
              <w:rPr>
                <w:rFonts w:ascii="Arial Narrow" w:hAnsi="Arial Narrow"/>
                <w:sz w:val="14"/>
                <w:szCs w:val="14"/>
              </w:rPr>
            </w:pP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EB8FDD" w14:textId="77777777" w:rsidR="00B52886" w:rsidRPr="007B331C" w:rsidRDefault="00B52886"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FAE1B0" w14:textId="77777777" w:rsidR="00B52886" w:rsidRPr="007B331C" w:rsidRDefault="00B52886" w:rsidP="00DF7A07">
            <w:pPr>
              <w:spacing w:before="0" w:after="0"/>
              <w:jc w:val="center"/>
              <w:rPr>
                <w:rFonts w:ascii="Arial Narrow" w:hAnsi="Arial Narrow"/>
                <w:sz w:val="14"/>
                <w:szCs w:val="14"/>
              </w:rPr>
            </w:pPr>
          </w:p>
        </w:tc>
      </w:tr>
      <w:tr w:rsidR="00DF7A07" w14:paraId="0D8AC009" w14:textId="77777777" w:rsidTr="00F06807">
        <w:trPr>
          <w:trHeight w:hRule="exact" w:val="255"/>
          <w:jc w:val="center"/>
        </w:trPr>
        <w:tc>
          <w:tcPr>
            <w:tcW w:w="846"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65A5AAC6" w14:textId="77777777" w:rsidR="00DF7A07" w:rsidRDefault="00DF7A07" w:rsidP="00DF7A07">
            <w:pPr>
              <w:spacing w:before="0" w:after="0"/>
              <w:rPr>
                <w:rFonts w:ascii="Arial Narrow" w:hAnsi="Arial Narrow"/>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1F9559AE"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F9E2354"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P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0BE336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BC76AE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C5D3AB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FA2890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1</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96F7F7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0</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57A2C1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4</w:t>
            </w:r>
          </w:p>
        </w:tc>
        <w:tc>
          <w:tcPr>
            <w:tcW w:w="885" w:type="dxa"/>
            <w:tcBorders>
              <w:top w:val="single" w:sz="4" w:space="0" w:color="000000"/>
              <w:left w:val="single" w:sz="4" w:space="0" w:color="000000"/>
              <w:bottom w:val="single" w:sz="4" w:space="0" w:color="000000"/>
              <w:right w:val="single" w:sz="4" w:space="0" w:color="000000"/>
            </w:tcBorders>
            <w:vAlign w:val="bottom"/>
          </w:tcPr>
          <w:p w14:paraId="3AF912E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0</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0568DB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6</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386A97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206F8F"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6498AB" w14:textId="77777777" w:rsidR="00DF7A07" w:rsidRPr="007B331C" w:rsidRDefault="00DF7A07"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41D4BB"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2.2-3.0-3.9</w:t>
            </w:r>
          </w:p>
        </w:tc>
      </w:tr>
      <w:tr w:rsidR="00DF7A07" w14:paraId="55E23F28" w14:textId="77777777" w:rsidTr="00F06807">
        <w:trPr>
          <w:trHeight w:hRule="exact" w:val="255"/>
          <w:jc w:val="center"/>
        </w:trPr>
        <w:tc>
          <w:tcPr>
            <w:tcW w:w="846" w:type="dxa"/>
            <w:tcBorders>
              <w:top w:val="nil"/>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F5D24B" w14:textId="77777777" w:rsidR="00DF7A07" w:rsidRDefault="00DF7A07" w:rsidP="00DF7A07">
            <w:pPr>
              <w:spacing w:before="0" w:after="0"/>
              <w:rPr>
                <w:rFonts w:ascii="Arial Narrow" w:hAnsi="Arial Narrow"/>
              </w:rPr>
            </w:pPr>
          </w:p>
        </w:tc>
        <w:tc>
          <w:tcPr>
            <w:tcW w:w="740" w:type="dxa"/>
            <w:vMerge/>
            <w:tcBorders>
              <w:top w:val="single" w:sz="4" w:space="0" w:color="000000"/>
              <w:left w:val="single" w:sz="4" w:space="0" w:color="000000"/>
              <w:bottom w:val="single" w:sz="4" w:space="0" w:color="000000"/>
              <w:right w:val="single" w:sz="4" w:space="0" w:color="000000"/>
            </w:tcBorders>
            <w:vAlign w:val="center"/>
            <w:hideMark/>
          </w:tcPr>
          <w:p w14:paraId="5791437D"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AD6EDBF"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Chla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26BA25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63F911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FADDCA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91</w:t>
            </w:r>
          </w:p>
        </w:tc>
        <w:tc>
          <w:tcPr>
            <w:tcW w:w="864"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BF6961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44</w:t>
            </w:r>
          </w:p>
        </w:tc>
        <w:tc>
          <w:tcPr>
            <w:tcW w:w="757"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DE986C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17</w:t>
            </w:r>
          </w:p>
        </w:tc>
        <w:tc>
          <w:tcPr>
            <w:tcW w:w="950"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2E4CC5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30</w:t>
            </w:r>
          </w:p>
        </w:tc>
        <w:tc>
          <w:tcPr>
            <w:tcW w:w="885" w:type="dxa"/>
            <w:tcBorders>
              <w:top w:val="single" w:sz="4" w:space="0" w:color="000000"/>
              <w:left w:val="single" w:sz="4" w:space="0" w:color="000000"/>
              <w:bottom w:val="single" w:sz="4" w:space="0" w:color="000000"/>
              <w:right w:val="single" w:sz="4" w:space="0" w:color="000000"/>
            </w:tcBorders>
            <w:vAlign w:val="bottom"/>
          </w:tcPr>
          <w:p w14:paraId="0E7F570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42</w:t>
            </w:r>
          </w:p>
        </w:tc>
        <w:tc>
          <w:tcPr>
            <w:tcW w:w="88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639ACC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57</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DA76D2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140103"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93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778345" w14:textId="77777777" w:rsidR="00DF7A07" w:rsidRPr="007B331C" w:rsidRDefault="00DF7A07" w:rsidP="00DF7A07">
            <w:pPr>
              <w:spacing w:before="0" w:after="0"/>
              <w:jc w:val="center"/>
              <w:rPr>
                <w:rFonts w:ascii="Arial Narrow" w:hAnsi="Arial Narrow"/>
                <w:sz w:val="14"/>
                <w:szCs w:val="14"/>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F3A3DE"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0.30-0.46-0.78</w:t>
            </w:r>
          </w:p>
        </w:tc>
      </w:tr>
    </w:tbl>
    <w:p w14:paraId="639DD49F" w14:textId="77777777" w:rsidR="00DF7A07" w:rsidRDefault="00DF7A07" w:rsidP="00C83B6E">
      <w:pPr>
        <w:pStyle w:val="Caption"/>
      </w:pPr>
    </w:p>
    <w:tbl>
      <w:tblPr>
        <w:tblW w:w="12408" w:type="dxa"/>
        <w:jc w:val="center"/>
        <w:tblLayout w:type="fixed"/>
        <w:tblLook w:val="04A0" w:firstRow="1" w:lastRow="0" w:firstColumn="1" w:lastColumn="0" w:noHBand="0" w:noVBand="1"/>
      </w:tblPr>
      <w:tblGrid>
        <w:gridCol w:w="721"/>
        <w:gridCol w:w="865"/>
        <w:gridCol w:w="865"/>
        <w:gridCol w:w="432"/>
        <w:gridCol w:w="864"/>
        <w:gridCol w:w="864"/>
        <w:gridCol w:w="848"/>
        <w:gridCol w:w="16"/>
        <w:gridCol w:w="830"/>
        <w:gridCol w:w="16"/>
        <w:gridCol w:w="845"/>
        <w:gridCol w:w="16"/>
        <w:gridCol w:w="869"/>
        <w:gridCol w:w="16"/>
        <w:gridCol w:w="869"/>
        <w:gridCol w:w="16"/>
        <w:gridCol w:w="848"/>
        <w:gridCol w:w="16"/>
        <w:gridCol w:w="848"/>
        <w:gridCol w:w="16"/>
        <w:gridCol w:w="848"/>
        <w:gridCol w:w="16"/>
        <w:gridCol w:w="848"/>
        <w:gridCol w:w="16"/>
      </w:tblGrid>
      <w:tr w:rsidR="00DF7A07" w14:paraId="5194329E" w14:textId="77777777" w:rsidTr="007B331C">
        <w:trPr>
          <w:tblHeader/>
          <w:jc w:val="center"/>
        </w:trPr>
        <w:tc>
          <w:tcPr>
            <w:tcW w:w="12408" w:type="dxa"/>
            <w:gridSpan w:val="24"/>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38F2B19A" w14:textId="77777777" w:rsidR="00DF7A07" w:rsidRDefault="00DF7A07" w:rsidP="00DF7A07">
            <w:pPr>
              <w:spacing w:before="0" w:after="0"/>
              <w:ind w:left="20" w:right="20"/>
              <w:jc w:val="center"/>
              <w:rPr>
                <w:rFonts w:ascii="Arial Narrow" w:hAnsi="Arial Narrow"/>
              </w:rPr>
            </w:pPr>
            <w:r>
              <w:t>OPEN COASTAL ZONE DRY SEASON 2017-2018</w:t>
            </w:r>
          </w:p>
        </w:tc>
      </w:tr>
      <w:tr w:rsidR="00DF7A07" w14:paraId="6BB74C9B" w14:textId="77777777" w:rsidTr="007B331C">
        <w:trPr>
          <w:tblHeader/>
          <w:jc w:val="center"/>
        </w:trPr>
        <w:tc>
          <w:tcPr>
            <w:tcW w:w="721"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3D66B0CA" w14:textId="77777777" w:rsidR="00DF7A07" w:rsidRDefault="00DF7A07" w:rsidP="00DF7A07">
            <w:pPr>
              <w:spacing w:before="0" w:after="0"/>
              <w:ind w:left="20" w:right="20"/>
              <w:rPr>
                <w:rFonts w:ascii="Arial Narrow" w:hAnsi="Arial Narrow" w:cs="Arial Narrow Bold"/>
                <w:color w:val="000000"/>
                <w:sz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2799039C" w14:textId="77777777" w:rsidR="00DF7A07" w:rsidRDefault="00DF7A07" w:rsidP="00DF7A07">
            <w:pPr>
              <w:spacing w:before="0" w:after="0"/>
              <w:ind w:left="20" w:right="20"/>
              <w:rPr>
                <w:rFonts w:ascii="Arial Narrow" w:hAnsi="Arial Narrow" w:cs="Arial Narrow Bold"/>
                <w:color w:val="000000"/>
                <w:sz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342C436D" w14:textId="77777777" w:rsidR="00DF7A07" w:rsidRDefault="00DF7A07" w:rsidP="00DF7A07">
            <w:pPr>
              <w:spacing w:before="0" w:after="0"/>
              <w:ind w:left="20" w:right="20"/>
              <w:rPr>
                <w:rFonts w:ascii="Arial Narrow" w:hAnsi="Arial Narrow" w:cs="Arial Narrow Bold"/>
                <w:color w:val="000000"/>
                <w:sz w:val="14"/>
              </w:rPr>
            </w:pPr>
          </w:p>
        </w:tc>
        <w:tc>
          <w:tcPr>
            <w:tcW w:w="432"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21237894" w14:textId="77777777" w:rsidR="00DF7A07" w:rsidRDefault="00DF7A07" w:rsidP="00DF7A07">
            <w:pPr>
              <w:spacing w:before="0" w:after="0"/>
              <w:ind w:left="20" w:right="20"/>
              <w:jc w:val="center"/>
              <w:rPr>
                <w:rFonts w:ascii="Arial Narrow" w:hAnsi="Arial Narrow" w:cs="Arial Narrow Bold"/>
                <w:color w:val="000000"/>
                <w:sz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BEBEBE"/>
            <w:vAlign w:val="center"/>
          </w:tcPr>
          <w:p w14:paraId="68D58048" w14:textId="77777777" w:rsidR="00DF7A07" w:rsidRDefault="00DF7A07" w:rsidP="00DF7A07">
            <w:pPr>
              <w:spacing w:before="0" w:after="0"/>
              <w:ind w:right="20"/>
              <w:jc w:val="center"/>
              <w:rPr>
                <w:rFonts w:ascii="Arial Narrow" w:hAnsi="Arial Narrow" w:cs="Arial Narrow Bold"/>
                <w:color w:val="000000"/>
                <w:sz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61A74509" w14:textId="77777777" w:rsidR="00DF7A07" w:rsidRDefault="00DF7A07" w:rsidP="00DF7A07">
            <w:pPr>
              <w:spacing w:before="0" w:after="0"/>
              <w:ind w:left="20" w:right="20"/>
              <w:jc w:val="center"/>
              <w:rPr>
                <w:rFonts w:ascii="Arial Narrow" w:hAnsi="Arial Narrow" w:cs="Arial Narrow Bold"/>
                <w:color w:val="000000"/>
                <w:sz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69106646" w14:textId="77777777" w:rsidR="00DF7A07" w:rsidRDefault="00DF7A07" w:rsidP="00DF7A07">
            <w:pPr>
              <w:spacing w:before="0" w:after="0"/>
              <w:ind w:left="20" w:right="20"/>
              <w:jc w:val="center"/>
              <w:rPr>
                <w:rFonts w:ascii="Arial Narrow" w:hAnsi="Arial Narrow" w:cs="Arial Narrow Bold"/>
                <w:color w:val="000000"/>
                <w:sz w:val="14"/>
              </w:rPr>
            </w:pPr>
          </w:p>
        </w:tc>
        <w:tc>
          <w:tcPr>
            <w:tcW w:w="4341" w:type="dxa"/>
            <w:gridSpan w:val="10"/>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35307CDF"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Quantiles</w:t>
            </w:r>
          </w:p>
        </w:tc>
        <w:tc>
          <w:tcPr>
            <w:tcW w:w="2592" w:type="dxa"/>
            <w:gridSpan w:val="6"/>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20335101"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Statistics</w:t>
            </w:r>
          </w:p>
        </w:tc>
      </w:tr>
      <w:tr w:rsidR="00DF7A07" w14:paraId="174FF1BA" w14:textId="77777777" w:rsidTr="007B331C">
        <w:trPr>
          <w:tblHeader/>
          <w:jc w:val="center"/>
        </w:trPr>
        <w:tc>
          <w:tcPr>
            <w:tcW w:w="721"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7202CDD1" w14:textId="77777777" w:rsidR="00DF7A07" w:rsidRDefault="00DF7A07" w:rsidP="00DF7A07">
            <w:pPr>
              <w:spacing w:before="0" w:after="0"/>
              <w:ind w:left="20" w:right="20"/>
              <w:rPr>
                <w:rFonts w:ascii="Arial Narrow" w:hAnsi="Arial Narrow" w:cs="Arial Narrow Bold"/>
                <w:color w:val="000000"/>
                <w:sz w:val="14"/>
              </w:rPr>
            </w:pPr>
            <w:r>
              <w:rPr>
                <w:rFonts w:ascii="Arial Narrow" w:hAnsi="Arial Narrow" w:cs="Arial Narrow Bold"/>
                <w:color w:val="000000"/>
                <w:sz w:val="14"/>
              </w:rPr>
              <w:t>Region/ Water body</w:t>
            </w:r>
          </w:p>
        </w:tc>
        <w:tc>
          <w:tcPr>
            <w:tcW w:w="865"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709EC056" w14:textId="77777777" w:rsidR="00DF7A07" w:rsidRDefault="00DF7A07" w:rsidP="00DF7A07">
            <w:pPr>
              <w:spacing w:before="0" w:after="0"/>
              <w:ind w:left="20" w:right="20"/>
              <w:rPr>
                <w:rFonts w:ascii="Arial Narrow" w:hAnsi="Arial Narrow" w:cs="Arial Narrow Bold"/>
                <w:color w:val="000000"/>
                <w:sz w:val="14"/>
              </w:rPr>
            </w:pPr>
            <w:r>
              <w:rPr>
                <w:rFonts w:ascii="Arial Narrow" w:hAnsi="Arial Narrow" w:cs="Arial Narrow Bold"/>
                <w:color w:val="000000"/>
                <w:sz w:val="14"/>
              </w:rPr>
              <w:t>Site</w:t>
            </w:r>
          </w:p>
        </w:tc>
        <w:tc>
          <w:tcPr>
            <w:tcW w:w="865"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1545955C" w14:textId="77777777" w:rsidR="00DF7A07" w:rsidRDefault="00DF7A07" w:rsidP="00DF7A07">
            <w:pPr>
              <w:spacing w:before="0" w:after="0"/>
              <w:ind w:left="20" w:right="20"/>
              <w:rPr>
                <w:rFonts w:ascii="Arial Narrow" w:hAnsi="Arial Narrow" w:cs="Arial Narrow Bold"/>
                <w:color w:val="000000"/>
                <w:sz w:val="14"/>
              </w:rPr>
            </w:pPr>
            <w:r>
              <w:rPr>
                <w:rFonts w:ascii="Arial Narrow" w:hAnsi="Arial Narrow" w:cs="Arial Narrow Bold"/>
                <w:color w:val="000000"/>
                <w:sz w:val="14"/>
              </w:rPr>
              <w:t>Measure</w:t>
            </w:r>
          </w:p>
        </w:tc>
        <w:tc>
          <w:tcPr>
            <w:tcW w:w="432"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297FB67A"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N</w:t>
            </w:r>
          </w:p>
        </w:tc>
        <w:tc>
          <w:tcPr>
            <w:tcW w:w="864" w:type="dxa"/>
            <w:tcBorders>
              <w:top w:val="single" w:sz="4" w:space="0" w:color="000000"/>
              <w:left w:val="single" w:sz="4" w:space="0" w:color="000000"/>
              <w:bottom w:val="single" w:sz="4" w:space="0" w:color="000000"/>
              <w:right w:val="single" w:sz="4" w:space="0" w:color="000000"/>
            </w:tcBorders>
            <w:shd w:val="clear" w:color="auto" w:fill="BEBEBE"/>
            <w:vAlign w:val="center"/>
          </w:tcPr>
          <w:p w14:paraId="238827CF" w14:textId="77777777" w:rsidR="00DF7A07" w:rsidRDefault="00DF7A07" w:rsidP="00DF7A07">
            <w:pPr>
              <w:spacing w:before="0" w:after="0"/>
              <w:ind w:right="20"/>
              <w:jc w:val="center"/>
              <w:rPr>
                <w:rFonts w:ascii="Arial Narrow" w:hAnsi="Arial Narrow" w:cs="Arial Narrow Bold"/>
                <w:color w:val="000000"/>
                <w:sz w:val="14"/>
              </w:rPr>
            </w:pPr>
            <w:r>
              <w:rPr>
                <w:rFonts w:ascii="Arial Narrow" w:hAnsi="Arial Narrow" w:cs="Arial Narrow Bold"/>
                <w:color w:val="000000"/>
                <w:sz w:val="14"/>
              </w:rPr>
              <w:t>Min</w:t>
            </w:r>
          </w:p>
        </w:tc>
        <w:tc>
          <w:tcPr>
            <w:tcW w:w="864"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396C0099"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Max</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7F5FC399"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Mean</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17DFB281"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Q5</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7BCFC452"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Q2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BEBEBE"/>
          </w:tcPr>
          <w:p w14:paraId="6CAB663D" w14:textId="77777777" w:rsidR="00DF7A07" w:rsidRDefault="00DF7A07" w:rsidP="00DF7A07">
            <w:pPr>
              <w:spacing w:before="0" w:after="0"/>
              <w:ind w:left="20" w:right="20"/>
              <w:jc w:val="center"/>
              <w:rPr>
                <w:rFonts w:ascii="Arial Narrow" w:hAnsi="Arial Narrow" w:cs="Arial Narrow Bold"/>
                <w:color w:val="000000"/>
                <w:sz w:val="14"/>
              </w:rPr>
            </w:pPr>
          </w:p>
          <w:p w14:paraId="067E1418"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Median</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2DD59FC8"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Q80</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775F84EF"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Q95</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267BB764"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Statistic</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733746D3"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Base Flow/ Annual</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2AA50224"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Dry</w:t>
            </w:r>
          </w:p>
        </w:tc>
      </w:tr>
      <w:tr w:rsidR="00DF7A07" w14:paraId="211896A8" w14:textId="77777777" w:rsidTr="00F06807">
        <w:trPr>
          <w:gridAfter w:val="1"/>
          <w:wAfter w:w="16" w:type="dxa"/>
          <w:trHeight w:hRule="exact" w:val="227"/>
          <w:jc w:val="center"/>
        </w:trPr>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70F92D75" w14:textId="77777777" w:rsidR="00DF7A07" w:rsidRDefault="00DF7A07" w:rsidP="00DF7A07">
            <w:pPr>
              <w:spacing w:before="0" w:after="0"/>
              <w:rPr>
                <w:rFonts w:ascii="Arial Narrow" w:hAnsi="Arial Narrow"/>
              </w:rPr>
            </w:pPr>
          </w:p>
        </w:tc>
        <w:tc>
          <w:tcPr>
            <w:tcW w:w="865"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51C6E2" w14:textId="77777777" w:rsidR="00DF7A07" w:rsidRDefault="00DF7A07" w:rsidP="00DF7A07">
            <w:pPr>
              <w:spacing w:before="0" w:after="0"/>
              <w:jc w:val="center"/>
              <w:rPr>
                <w:rFonts w:ascii="Arial Narrow" w:hAnsi="Arial Narrow"/>
                <w:sz w:val="14"/>
                <w:szCs w:val="14"/>
              </w:rPr>
            </w:pPr>
            <w:r>
              <w:rPr>
                <w:rFonts w:ascii="Arial Narrow" w:hAnsi="Arial Narrow"/>
                <w:sz w:val="14"/>
                <w:szCs w:val="14"/>
              </w:rPr>
              <w:t>Stewart River</w:t>
            </w:r>
          </w:p>
          <w:p w14:paraId="36479CCD" w14:textId="77777777" w:rsidR="00DF7A07" w:rsidRDefault="00DF7A07" w:rsidP="00DF7A07">
            <w:pPr>
              <w:spacing w:before="0" w:after="0"/>
              <w:jc w:val="center"/>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572FFF"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FD94D6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E7C88A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A92FC4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6.5</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3E6186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3</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D43CA2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3</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CAE97E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1107389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D11C18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5.6</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D395FD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6.3</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1F4745"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FE25CA"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sym w:font="Symbol" w:char="F0B3"/>
            </w:r>
            <w:r w:rsidRPr="007B331C">
              <w:rPr>
                <w:rFonts w:ascii="Arial Narrow" w:hAnsi="Arial Narrow"/>
                <w:sz w:val="14"/>
                <w:szCs w:val="14"/>
              </w:rPr>
              <w:t xml:space="preserve"> 10</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FC9CD0" w14:textId="77777777" w:rsidR="00DF7A07" w:rsidRPr="007B331C" w:rsidRDefault="00DF7A07" w:rsidP="00DF7A07">
            <w:pPr>
              <w:spacing w:before="0" w:after="0"/>
              <w:jc w:val="center"/>
              <w:rPr>
                <w:rFonts w:ascii="Arial Narrow" w:hAnsi="Arial Narrow"/>
                <w:sz w:val="14"/>
                <w:szCs w:val="14"/>
              </w:rPr>
            </w:pPr>
          </w:p>
        </w:tc>
      </w:tr>
      <w:tr w:rsidR="00DF7A07" w14:paraId="25CFEE77" w14:textId="77777777" w:rsidTr="00F06807">
        <w:trPr>
          <w:gridAfter w:val="1"/>
          <w:wAfter w:w="16" w:type="dxa"/>
          <w:trHeight w:hRule="exact" w:val="227"/>
          <w:jc w:val="center"/>
        </w:trPr>
        <w:tc>
          <w:tcPr>
            <w:tcW w:w="721" w:type="dxa"/>
            <w:vMerge w:val="restart"/>
            <w:tcBorders>
              <w:top w:val="nil"/>
              <w:left w:val="single" w:sz="4" w:space="0" w:color="000000"/>
              <w:right w:val="single" w:sz="4" w:space="0" w:color="000000"/>
            </w:tcBorders>
            <w:shd w:val="clear" w:color="auto" w:fill="FFFFFF"/>
            <w:tcMar>
              <w:top w:w="20" w:type="dxa"/>
              <w:left w:w="20" w:type="dxa"/>
              <w:bottom w:w="20" w:type="dxa"/>
              <w:right w:w="20" w:type="dxa"/>
            </w:tcMar>
            <w:vAlign w:val="center"/>
          </w:tcPr>
          <w:p w14:paraId="47585C42" w14:textId="77777777" w:rsidR="00DF7A07" w:rsidRPr="00BF74C8" w:rsidRDefault="00DF7A07" w:rsidP="00DF7A07">
            <w:pPr>
              <w:spacing w:before="0" w:after="0"/>
              <w:rPr>
                <w:rFonts w:cs="Arial"/>
                <w:sz w:val="16"/>
                <w:szCs w:val="16"/>
              </w:rPr>
            </w:pPr>
            <w:r w:rsidRPr="00BF74C8">
              <w:rPr>
                <w:rFonts w:cs="Arial"/>
                <w:sz w:val="16"/>
                <w:szCs w:val="16"/>
              </w:rPr>
              <w:t>Cape Y</w:t>
            </w:r>
            <w:r>
              <w:rPr>
                <w:rFonts w:cs="Arial"/>
                <w:sz w:val="16"/>
                <w:szCs w:val="16"/>
              </w:rPr>
              <w:t>o</w:t>
            </w:r>
            <w:r w:rsidRPr="00BF74C8">
              <w:rPr>
                <w:rFonts w:cs="Arial"/>
                <w:sz w:val="16"/>
                <w:szCs w:val="16"/>
              </w:rPr>
              <w:t>rk</w:t>
            </w:r>
          </w:p>
          <w:p w14:paraId="23D836C8" w14:textId="77777777" w:rsidR="00DF7A07" w:rsidRDefault="00DF7A07" w:rsidP="00DF7A07">
            <w:pPr>
              <w:spacing w:before="0" w:after="0"/>
              <w:rPr>
                <w:rFonts w:ascii="Arial Narrow" w:hAnsi="Arial Narrow"/>
              </w:rPr>
            </w:pPr>
            <w:r w:rsidRPr="00BF74C8">
              <w:rPr>
                <w:rFonts w:cs="Arial"/>
                <w:sz w:val="16"/>
                <w:szCs w:val="16"/>
              </w:rPr>
              <w:t>Open Coastal</w:t>
            </w:r>
            <w:r>
              <w:rPr>
                <w:rFonts w:cs="Arial"/>
                <w:sz w:val="16"/>
                <w:szCs w:val="16"/>
              </w:rPr>
              <w:t xml:space="preserve"> Zone</w:t>
            </w:r>
          </w:p>
          <w:p w14:paraId="38BA523A" w14:textId="77777777" w:rsidR="00DF7A07" w:rsidRDefault="00DF7A07" w:rsidP="00DF7A07">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tcPr>
          <w:p w14:paraId="5EF13E0E"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E687C2"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SS (m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1F3142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5595E4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83C86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5.2</w:t>
            </w:r>
          </w:p>
        </w:tc>
        <w:tc>
          <w:tcPr>
            <w:tcW w:w="848"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1AAAF64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0</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BB5B3E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3</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4C305F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78C8FA9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143859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5</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668FE5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5.0</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F265EA"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3C83B9"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960F25"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sym w:font="Symbol" w:char="F0A3"/>
            </w:r>
            <w:r w:rsidRPr="007B331C">
              <w:rPr>
                <w:rFonts w:ascii="Arial Narrow" w:hAnsi="Arial Narrow"/>
                <w:sz w:val="14"/>
                <w:szCs w:val="14"/>
              </w:rPr>
              <w:t xml:space="preserve"> 1.6</w:t>
            </w:r>
          </w:p>
        </w:tc>
      </w:tr>
      <w:tr w:rsidR="00DF7A07" w14:paraId="4C78B077" w14:textId="77777777" w:rsidTr="00F06807">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34FC048D" w14:textId="77777777" w:rsidR="00DF7A07" w:rsidRDefault="00DF7A07" w:rsidP="00DF7A07">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tcPr>
          <w:p w14:paraId="43476D57"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3A6D76"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A860CF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3ABB23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94</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CE2114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02</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7BD83F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97</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C7C9D4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94</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43A9B07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9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5FE4782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9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AE1B08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99</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F3F094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01</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53025E"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8E9E60"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5E94A1" w14:textId="77777777" w:rsidR="00DF7A07" w:rsidRPr="007B331C" w:rsidRDefault="00DF7A07"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70–100–120</w:t>
            </w:r>
          </w:p>
        </w:tc>
      </w:tr>
      <w:tr w:rsidR="00DF7A07" w14:paraId="4C84417B" w14:textId="77777777" w:rsidTr="00F06807">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4D16A61D" w14:textId="77777777" w:rsidR="00DF7A07" w:rsidRDefault="00DF7A07" w:rsidP="00DF7A07">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tcPr>
          <w:p w14:paraId="78EF7B0D"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509DBB"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DBFDA1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1E5EF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87</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C2D6BC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96</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58C0FB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91</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9441E0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87</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3540A2A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89</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0BAC855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9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482FAB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94</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FD9489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96</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C20040"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9070B8"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40F1AC" w14:textId="77777777" w:rsidR="00DF7A07" w:rsidRPr="007B331C" w:rsidRDefault="00DF7A07"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50–80–100</w:t>
            </w:r>
          </w:p>
        </w:tc>
      </w:tr>
      <w:tr w:rsidR="00DF7A07" w14:paraId="2079A155" w14:textId="77777777" w:rsidTr="00F06807">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08D0D80A" w14:textId="77777777" w:rsidR="00DF7A07" w:rsidRDefault="00DF7A07" w:rsidP="00DF7A07">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tcPr>
          <w:p w14:paraId="4EFCAEA1"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C43CC4"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NOx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r w:rsidRPr="007B331C">
              <w:rPr>
                <w:rFonts w:ascii="Arial Narrow" w:eastAsia="Helvetica" w:hAnsi="Arial Narrow"/>
                <w:color w:val="000000"/>
                <w:sz w:val="14"/>
                <w:szCs w:val="14"/>
                <w:vertAlign w:val="superscript"/>
              </w:rPr>
              <w:t>2</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95C02B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9E12CA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E7BCEE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EBD368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BE1C53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1F589A1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251C319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5A7EB9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604CE8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72E084"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1BDD86"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0E5902"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0-0-1</w:t>
            </w:r>
          </w:p>
        </w:tc>
      </w:tr>
      <w:tr w:rsidR="00DF7A07" w14:paraId="7CB0F925" w14:textId="77777777" w:rsidTr="00F06807">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752EFA3D" w14:textId="77777777" w:rsidR="00DF7A07" w:rsidRDefault="00DF7A07" w:rsidP="00DF7A07">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tcPr>
          <w:p w14:paraId="2642F77D"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1D3DAA"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NH</w:t>
            </w:r>
            <w:r w:rsidRPr="007B331C">
              <w:rPr>
                <w:rFonts w:ascii="Arial Narrow" w:hAnsi="Arial Narrow" w:cs="Arial Narrow"/>
                <w:color w:val="000000"/>
                <w:sz w:val="14"/>
                <w:szCs w:val="14"/>
                <w:vertAlign w:val="subscript"/>
              </w:rPr>
              <w:t>3</w:t>
            </w:r>
            <w:r w:rsidRPr="007B331C">
              <w:rPr>
                <w:rFonts w:ascii="Arial Narrow" w:hAnsi="Arial Narrow" w:cs="Arial Narrow"/>
                <w:color w:val="000000"/>
                <w:sz w:val="14"/>
                <w:szCs w:val="14"/>
              </w:rPr>
              <w:t xml:space="preserve">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6D398F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EA13A6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A49DA4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0</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E48C33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6</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8760FD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44B66E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7BB8838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09B1F1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A05C7F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0</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D4671B" w14:textId="77777777" w:rsidR="00DF7A07" w:rsidRPr="007B331C" w:rsidRDefault="00DF7A07" w:rsidP="00DF7A07">
            <w:pPr>
              <w:spacing w:before="0" w:after="0"/>
              <w:jc w:val="center"/>
              <w:rPr>
                <w:rFonts w:ascii="Arial Narrow" w:hAnsi="Arial Narrow"/>
                <w:sz w:val="14"/>
                <w:szCs w:val="14"/>
                <w:vertAlign w:val="superscript"/>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p w14:paraId="618448A1"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E32FD1"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0-1-3</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AE2AE8" w14:textId="77777777" w:rsidR="00DF7A07" w:rsidRPr="007B331C" w:rsidRDefault="00DF7A07" w:rsidP="00DF7A07">
            <w:pPr>
              <w:spacing w:before="0" w:after="0"/>
              <w:jc w:val="center"/>
              <w:rPr>
                <w:rFonts w:ascii="Arial Narrow" w:hAnsi="Arial Narrow"/>
                <w:sz w:val="14"/>
                <w:szCs w:val="14"/>
              </w:rPr>
            </w:pPr>
          </w:p>
        </w:tc>
      </w:tr>
      <w:tr w:rsidR="00DF7A07" w14:paraId="6F60808E" w14:textId="77777777" w:rsidTr="00F06807">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2C52EBBE" w14:textId="77777777" w:rsidR="00DF7A07" w:rsidRDefault="00DF7A07" w:rsidP="00DF7A07">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tcPr>
          <w:p w14:paraId="042A8FB3"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D777ED"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DO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820BE4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2F808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6</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862AEB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92</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CD6272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84</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EA9009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7</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488C9F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9</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0EB9078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8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B61ECF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89</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6CC279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91</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182C92"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72868D"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A09AD4" w14:textId="77777777" w:rsidR="00DF7A07" w:rsidRPr="007B331C" w:rsidRDefault="00DF7A07" w:rsidP="00DF7A07">
            <w:pPr>
              <w:spacing w:before="0" w:after="0"/>
              <w:jc w:val="center"/>
              <w:rPr>
                <w:rFonts w:ascii="Arial Narrow" w:hAnsi="Arial Narrow"/>
                <w:sz w:val="14"/>
                <w:szCs w:val="14"/>
              </w:rPr>
            </w:pPr>
          </w:p>
        </w:tc>
      </w:tr>
      <w:tr w:rsidR="00DF7A07" w14:paraId="1995FBE9" w14:textId="77777777" w:rsidTr="00F06807">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6430BF5B" w14:textId="77777777" w:rsidR="00DF7A07" w:rsidRDefault="00DF7A07" w:rsidP="00DF7A07">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tcPr>
          <w:p w14:paraId="3D2A00B7"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6A5396"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P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D15529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60D83E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F8A1F3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0DD5DB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6</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7605D2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6E2020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27737E4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4BF960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4EB3B2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49DC68"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9937F4"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0471FE"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sym w:font="Symbol" w:char="F0A3"/>
            </w:r>
            <w:r w:rsidRPr="007B331C">
              <w:rPr>
                <w:rFonts w:ascii="Arial Narrow" w:hAnsi="Arial Narrow"/>
                <w:sz w:val="14"/>
                <w:szCs w:val="14"/>
              </w:rPr>
              <w:t xml:space="preserve"> 16</w:t>
            </w:r>
          </w:p>
        </w:tc>
      </w:tr>
      <w:tr w:rsidR="00DF7A07" w14:paraId="43E8FEE1" w14:textId="77777777" w:rsidTr="00F06807">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29EDDCEF" w14:textId="77777777" w:rsidR="00DF7A07" w:rsidRDefault="00DF7A07" w:rsidP="00DF7A07">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tcPr>
          <w:p w14:paraId="254174A6"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24C424"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C858FF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AF1C0D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780C3F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1EAA0D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12A18B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5</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703544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75C46D1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B9B35D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C6D9BC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FDE1E1"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CF649B"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536F7E" w14:textId="77777777" w:rsidR="00DF7A07" w:rsidRPr="007B331C" w:rsidRDefault="00DF7A07"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8–10–16</w:t>
            </w:r>
          </w:p>
        </w:tc>
      </w:tr>
      <w:tr w:rsidR="00DF7A07" w14:paraId="4E4CDB7C" w14:textId="77777777" w:rsidTr="00F06807">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5C86C9DD" w14:textId="77777777" w:rsidR="00DF7A07" w:rsidRDefault="00DF7A07" w:rsidP="00DF7A07">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tcPr>
          <w:p w14:paraId="39FB121B"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F26215"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0A9BC6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AACE61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03450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67B635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5</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69E3BD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F69CAD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78988FD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FD3529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6</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91383A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AF7F7B"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BA6049"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0C98C1" w14:textId="77777777" w:rsidR="00DF7A07" w:rsidRPr="007B331C" w:rsidRDefault="00DF7A07"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3–7–13</w:t>
            </w:r>
          </w:p>
        </w:tc>
      </w:tr>
      <w:tr w:rsidR="00DF7A07" w14:paraId="208A9ED5" w14:textId="77777777" w:rsidTr="00F06807">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758D06CD" w14:textId="77777777" w:rsidR="00DF7A07" w:rsidRDefault="00DF7A07" w:rsidP="00DF7A07">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tcPr>
          <w:p w14:paraId="3E4ACFBF"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10B42B" w14:textId="010D9CB2" w:rsidR="00DF7A07" w:rsidRPr="007B331C" w:rsidRDefault="00DB1350" w:rsidP="00DF7A07">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PO4</w:t>
            </w:r>
            <w:r w:rsidR="00DF7A07" w:rsidRPr="007B331C">
              <w:rPr>
                <w:rFonts w:ascii="Arial Narrow" w:hAnsi="Arial Narrow" w:cs="Arial Narrow"/>
                <w:color w:val="000000"/>
                <w:sz w:val="14"/>
                <w:szCs w:val="14"/>
              </w:rPr>
              <w:t xml:space="preserve"> (</w:t>
            </w:r>
            <w:r w:rsidR="00DF7A07" w:rsidRPr="007B331C">
              <w:rPr>
                <w:rFonts w:ascii="Arial Narrow" w:eastAsia="Helvetica" w:hAnsi="Arial Narrow"/>
                <w:color w:val="000000"/>
                <w:sz w:val="14"/>
                <w:szCs w:val="14"/>
              </w:rPr>
              <w:t>µgL</w:t>
            </w:r>
            <w:r w:rsidR="00DF7A07" w:rsidRPr="007B331C">
              <w:rPr>
                <w:rFonts w:ascii="Cambria Math" w:eastAsia="Helvetica" w:hAnsi="Cambria Math" w:cs="Cambria Math"/>
                <w:color w:val="000000"/>
                <w:sz w:val="14"/>
                <w:szCs w:val="14"/>
              </w:rPr>
              <w:t>⁻</w:t>
            </w:r>
            <w:r w:rsidR="00DF7A07"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6DCB10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B8070D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9751E3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D156D2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A09B2C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611C8A4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1EF1CE1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3D7C0B5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ACBF14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F4277A"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9B68BC"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0DBFF9"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0-2-3</w:t>
            </w:r>
          </w:p>
        </w:tc>
      </w:tr>
      <w:tr w:rsidR="00DF7A07" w14:paraId="57120831" w14:textId="77777777" w:rsidTr="00F06807">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00FC1019" w14:textId="77777777" w:rsidR="00DF7A07" w:rsidRDefault="00DF7A07" w:rsidP="00DF7A07">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tcPr>
          <w:p w14:paraId="610243D4"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F1176D"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DO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21C75C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8DE600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617C52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8F2B79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279061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7EADCE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082A114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0E646A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D308D4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A8506E"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2266EC"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D35934" w14:textId="77777777" w:rsidR="00DF7A07" w:rsidRPr="007B331C" w:rsidRDefault="00DF7A07" w:rsidP="00DF7A07">
            <w:pPr>
              <w:spacing w:before="0" w:after="0"/>
              <w:jc w:val="center"/>
              <w:rPr>
                <w:rFonts w:ascii="Arial Narrow" w:hAnsi="Arial Narrow"/>
                <w:sz w:val="14"/>
                <w:szCs w:val="14"/>
              </w:rPr>
            </w:pPr>
          </w:p>
        </w:tc>
      </w:tr>
      <w:tr w:rsidR="00DF7A07" w14:paraId="712E0DE3" w14:textId="77777777" w:rsidTr="00F06807">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69D113A5" w14:textId="77777777" w:rsidR="00DF7A07" w:rsidRDefault="00DF7A07" w:rsidP="00DF7A07">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tcPr>
          <w:p w14:paraId="14EB8499"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4AAB63"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P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D9DCB9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997EC1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448395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0</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1CBBD0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7</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02099C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0</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DB748A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2B6BB3D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DE02D4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2</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C35F0A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2.8</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5D49A6"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DF3434"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E292FF"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sym w:font="Symbol" w:char="F0A3"/>
            </w:r>
            <w:r w:rsidRPr="007B331C">
              <w:rPr>
                <w:rFonts w:ascii="Arial Narrow" w:hAnsi="Arial Narrow"/>
                <w:sz w:val="14"/>
                <w:szCs w:val="14"/>
              </w:rPr>
              <w:t xml:space="preserve"> 2.3</w:t>
            </w:r>
          </w:p>
        </w:tc>
      </w:tr>
      <w:tr w:rsidR="00DF7A07" w14:paraId="3E7FAF5D" w14:textId="77777777" w:rsidTr="00F06807">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0ED7A1B9" w14:textId="77777777" w:rsidR="00DF7A07" w:rsidRDefault="00DF7A07" w:rsidP="00DF7A07">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tcPr>
          <w:p w14:paraId="0163EB2F"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422DA8"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Chla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2DE801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CE4D3A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10</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99DEE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33</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709275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23</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5375CA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12</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7EAF61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1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3BEEE46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2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6BC674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30</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4D218C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32</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0D8746"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0B615F"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A3444B"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0.16-0.25-0.46</w:t>
            </w:r>
          </w:p>
        </w:tc>
      </w:tr>
      <w:tr w:rsidR="00DF7A07" w14:paraId="386B41D8" w14:textId="77777777" w:rsidTr="00F06807">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43774C84" w14:textId="77777777" w:rsidR="00DF7A07" w:rsidRDefault="00DF7A07" w:rsidP="00DF7A07">
            <w:pPr>
              <w:spacing w:before="0" w:after="0"/>
              <w:rPr>
                <w:rFonts w:ascii="Arial Narrow" w:hAnsi="Arial Narrow"/>
              </w:rPr>
            </w:pPr>
          </w:p>
        </w:tc>
        <w:tc>
          <w:tcPr>
            <w:tcW w:w="865" w:type="dxa"/>
            <w:vMerge w:val="restart"/>
            <w:tcBorders>
              <w:top w:val="single" w:sz="4" w:space="0" w:color="000000"/>
              <w:left w:val="single" w:sz="4" w:space="0" w:color="000000"/>
              <w:bottom w:val="single" w:sz="4" w:space="0" w:color="000000"/>
              <w:right w:val="single" w:sz="4" w:space="0" w:color="000000"/>
            </w:tcBorders>
            <w:vAlign w:val="center"/>
          </w:tcPr>
          <w:p w14:paraId="52BF339A" w14:textId="77777777" w:rsidR="00DF7A07" w:rsidRDefault="00DF7A07" w:rsidP="00DF7A07">
            <w:pPr>
              <w:spacing w:before="0" w:after="0"/>
              <w:jc w:val="left"/>
              <w:rPr>
                <w:rFonts w:ascii="Arial Narrow" w:hAnsi="Arial Narrow"/>
                <w:sz w:val="14"/>
                <w:szCs w:val="14"/>
              </w:rPr>
            </w:pPr>
            <w:r>
              <w:rPr>
                <w:rFonts w:ascii="Arial Narrow" w:hAnsi="Arial Narrow"/>
                <w:sz w:val="14"/>
                <w:szCs w:val="14"/>
              </w:rPr>
              <w:t>Normanby River</w:t>
            </w:r>
          </w:p>
          <w:p w14:paraId="0C2B7802"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A7AF21"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DF66CF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1C0043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E6FB2A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4.8</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E25EC1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4.2</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FDE069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3.4</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3AFB47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3.7</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36AAD20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4.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2485B8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4.6</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CECA6C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4.8</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C724D7"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DD324F"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sym w:font="Symbol" w:char="F0B3"/>
            </w:r>
            <w:r w:rsidRPr="007B331C">
              <w:rPr>
                <w:rFonts w:ascii="Arial Narrow" w:hAnsi="Arial Narrow"/>
                <w:sz w:val="14"/>
                <w:szCs w:val="14"/>
              </w:rPr>
              <w:t xml:space="preserve"> 10</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DFD140" w14:textId="77777777" w:rsidR="00DF7A07" w:rsidRPr="007B331C" w:rsidRDefault="00DF7A07" w:rsidP="00DF7A07">
            <w:pPr>
              <w:spacing w:before="0" w:after="0"/>
              <w:jc w:val="center"/>
              <w:rPr>
                <w:rFonts w:ascii="Arial Narrow" w:hAnsi="Arial Narrow"/>
                <w:sz w:val="14"/>
                <w:szCs w:val="14"/>
              </w:rPr>
            </w:pPr>
          </w:p>
        </w:tc>
      </w:tr>
      <w:tr w:rsidR="00DF7A07" w14:paraId="43B4FBC9" w14:textId="77777777" w:rsidTr="00F06807">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05C9BAC9" w14:textId="77777777" w:rsidR="00DF7A07" w:rsidRDefault="00DF7A07"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270F7727"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5AED9C"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SS (m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65A365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DE46C9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F25EE4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11.0</w:t>
            </w:r>
          </w:p>
        </w:tc>
        <w:tc>
          <w:tcPr>
            <w:tcW w:w="848"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4D32564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5.2</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F24EF1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3.0</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6F5CEA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3.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7F06A3F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4.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CCCB11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5.9</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3B1A28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9.7</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B50E94"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FD0F11"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37EE11"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sym w:font="Symbol" w:char="F0A3"/>
            </w:r>
            <w:r w:rsidRPr="007B331C">
              <w:rPr>
                <w:rFonts w:ascii="Arial Narrow" w:hAnsi="Arial Narrow"/>
                <w:sz w:val="14"/>
                <w:szCs w:val="14"/>
              </w:rPr>
              <w:t xml:space="preserve"> 1.6</w:t>
            </w:r>
          </w:p>
        </w:tc>
      </w:tr>
      <w:tr w:rsidR="00DF7A07" w14:paraId="32E019D6" w14:textId="77777777" w:rsidTr="00F06807">
        <w:trPr>
          <w:gridAfter w:val="1"/>
          <w:wAfter w:w="16" w:type="dxa"/>
          <w:trHeight w:hRule="exact" w:val="227"/>
          <w:jc w:val="center"/>
        </w:trPr>
        <w:tc>
          <w:tcPr>
            <w:tcW w:w="721" w:type="dxa"/>
            <w:vMerge/>
            <w:tcBorders>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112C205E" w14:textId="77777777" w:rsidR="00DF7A07" w:rsidRDefault="00DF7A07"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64E28186"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8FE78A"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BB28EA0"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80000"/>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C163C68"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80000"/>
                <w:sz w:val="14"/>
                <w:szCs w:val="14"/>
              </w:rPr>
              <w:t>91</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C184908"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80000"/>
                <w:sz w:val="14"/>
                <w:szCs w:val="14"/>
              </w:rPr>
              <w:t>193</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AB69D49"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80000"/>
                <w:sz w:val="14"/>
                <w:szCs w:val="14"/>
              </w:rPr>
              <w:t>114</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ABCCA25"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80000"/>
                <w:sz w:val="14"/>
                <w:szCs w:val="14"/>
              </w:rPr>
              <w:t>9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77A3B1FF"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80000"/>
                <w:sz w:val="14"/>
                <w:szCs w:val="14"/>
              </w:rPr>
              <w:t>9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5DF08B8E"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80000"/>
                <w:sz w:val="14"/>
                <w:szCs w:val="14"/>
              </w:rPr>
              <w:t>97</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026B39B"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80000"/>
                <w:sz w:val="14"/>
                <w:szCs w:val="14"/>
              </w:rPr>
              <w:t>114</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7C5262A"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80000"/>
                <w:sz w:val="14"/>
                <w:szCs w:val="14"/>
              </w:rPr>
              <w:t>173</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55DF9F"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707961"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ED54EF" w14:textId="77777777" w:rsidR="00DF7A07" w:rsidRPr="007B331C" w:rsidRDefault="00DF7A07"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70–100–120</w:t>
            </w:r>
          </w:p>
        </w:tc>
      </w:tr>
      <w:tr w:rsidR="00DF7A07" w14:paraId="6CF32888" w14:textId="77777777" w:rsidTr="00F06807">
        <w:trPr>
          <w:gridAfter w:val="1"/>
          <w:wAfter w:w="16" w:type="dxa"/>
          <w:trHeight w:hRule="exact" w:val="227"/>
          <w:jc w:val="center"/>
        </w:trPr>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5A4BE562" w14:textId="77777777" w:rsidR="00DF7A07" w:rsidRDefault="00DF7A07"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2CABB4BF"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41DC8D"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3B6ECE8"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80000"/>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AB5865"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80000"/>
                <w:sz w:val="14"/>
                <w:szCs w:val="14"/>
              </w:rPr>
              <w:t>87</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76B0BE8"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80000"/>
                <w:sz w:val="14"/>
                <w:szCs w:val="14"/>
              </w:rPr>
              <w:t>95</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0B4AEBB"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80000"/>
                <w:sz w:val="14"/>
                <w:szCs w:val="14"/>
              </w:rPr>
              <w:t>91</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EA0018A"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80000"/>
                <w:sz w:val="14"/>
                <w:szCs w:val="14"/>
              </w:rPr>
              <w:t>87</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0B680186"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80000"/>
                <w:sz w:val="14"/>
                <w:szCs w:val="14"/>
              </w:rPr>
              <w:t>87</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300F24DB"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80000"/>
                <w:sz w:val="14"/>
                <w:szCs w:val="14"/>
              </w:rPr>
              <w:t>9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005C1B8"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80000"/>
                <w:sz w:val="14"/>
                <w:szCs w:val="14"/>
              </w:rPr>
              <w:t>94</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7E599B9"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80000"/>
                <w:sz w:val="14"/>
                <w:szCs w:val="14"/>
              </w:rPr>
              <w:t>95</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46F493"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215EE1"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41AF69" w14:textId="77777777" w:rsidR="00DF7A07" w:rsidRPr="007B331C" w:rsidRDefault="00DF7A07"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50–80–100</w:t>
            </w:r>
          </w:p>
        </w:tc>
      </w:tr>
      <w:tr w:rsidR="00F06807" w14:paraId="36C7121F" w14:textId="77777777" w:rsidTr="003D327D">
        <w:trPr>
          <w:gridAfter w:val="1"/>
          <w:wAfter w:w="16" w:type="dxa"/>
          <w:trHeight w:hRule="exact" w:val="227"/>
          <w:jc w:val="center"/>
        </w:trPr>
        <w:tc>
          <w:tcPr>
            <w:tcW w:w="721" w:type="dxa"/>
            <w:vMerge w:val="restart"/>
            <w:tcBorders>
              <w:top w:val="nil"/>
              <w:left w:val="single" w:sz="4" w:space="0" w:color="000000"/>
              <w:right w:val="single" w:sz="4" w:space="0" w:color="000000"/>
            </w:tcBorders>
            <w:shd w:val="clear" w:color="auto" w:fill="FFFFFF"/>
            <w:tcMar>
              <w:top w:w="20" w:type="dxa"/>
              <w:left w:w="20" w:type="dxa"/>
              <w:bottom w:w="20" w:type="dxa"/>
              <w:right w:w="20" w:type="dxa"/>
            </w:tcMar>
            <w:vAlign w:val="center"/>
          </w:tcPr>
          <w:p w14:paraId="47001CD2" w14:textId="77777777" w:rsidR="00F06807" w:rsidRPr="00BF74C8" w:rsidRDefault="00F06807" w:rsidP="00F06807">
            <w:pPr>
              <w:spacing w:before="0" w:after="0"/>
              <w:rPr>
                <w:rFonts w:cs="Arial"/>
                <w:sz w:val="16"/>
                <w:szCs w:val="16"/>
              </w:rPr>
            </w:pPr>
            <w:r w:rsidRPr="00BF74C8">
              <w:rPr>
                <w:rFonts w:cs="Arial"/>
                <w:sz w:val="16"/>
                <w:szCs w:val="16"/>
              </w:rPr>
              <w:t>Cape Y</w:t>
            </w:r>
            <w:r>
              <w:rPr>
                <w:rFonts w:cs="Arial"/>
                <w:sz w:val="16"/>
                <w:szCs w:val="16"/>
              </w:rPr>
              <w:t>o</w:t>
            </w:r>
            <w:r w:rsidRPr="00BF74C8">
              <w:rPr>
                <w:rFonts w:cs="Arial"/>
                <w:sz w:val="16"/>
                <w:szCs w:val="16"/>
              </w:rPr>
              <w:t>rk</w:t>
            </w:r>
          </w:p>
          <w:p w14:paraId="6A5E859E" w14:textId="77777777" w:rsidR="00F06807" w:rsidRDefault="00F06807" w:rsidP="00F06807">
            <w:pPr>
              <w:spacing w:before="0" w:after="0"/>
              <w:rPr>
                <w:rFonts w:ascii="Arial Narrow" w:hAnsi="Arial Narrow"/>
              </w:rPr>
            </w:pPr>
            <w:r w:rsidRPr="00BF74C8">
              <w:rPr>
                <w:rFonts w:cs="Arial"/>
                <w:sz w:val="16"/>
                <w:szCs w:val="16"/>
              </w:rPr>
              <w:t>Open Coastal</w:t>
            </w:r>
            <w:r>
              <w:rPr>
                <w:rFonts w:cs="Arial"/>
                <w:sz w:val="16"/>
                <w:szCs w:val="16"/>
              </w:rPr>
              <w:t xml:space="preserve"> Zone</w:t>
            </w:r>
          </w:p>
          <w:p w14:paraId="4766DDFF" w14:textId="77777777" w:rsidR="00F06807" w:rsidRDefault="00F06807"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505F4B63" w14:textId="77777777" w:rsidR="00F06807" w:rsidRDefault="00F068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DC074D" w14:textId="77777777" w:rsidR="00F06807" w:rsidRPr="007B331C" w:rsidRDefault="00F068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NOx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E111C37"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7464EF"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95127E0"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9738A60"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0906216"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7E0FBE54"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3D05A2A3"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1C3D2674"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0F8DE72"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7A9EFF" w14:textId="77777777" w:rsidR="00F06807" w:rsidRPr="007B331C" w:rsidRDefault="00F06807"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325F8B" w14:textId="77777777" w:rsidR="00F06807" w:rsidRPr="007B331C" w:rsidRDefault="00F068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885F91" w14:textId="77777777" w:rsidR="00F06807" w:rsidRPr="007B331C" w:rsidRDefault="00F06807" w:rsidP="00DF7A07">
            <w:pPr>
              <w:spacing w:before="0" w:after="0"/>
              <w:jc w:val="center"/>
              <w:rPr>
                <w:rFonts w:ascii="Arial Narrow" w:hAnsi="Arial Narrow"/>
                <w:sz w:val="14"/>
                <w:szCs w:val="14"/>
              </w:rPr>
            </w:pPr>
            <w:r w:rsidRPr="007B331C">
              <w:rPr>
                <w:rFonts w:ascii="Arial Narrow" w:hAnsi="Arial Narrow"/>
                <w:sz w:val="14"/>
                <w:szCs w:val="14"/>
              </w:rPr>
              <w:t>0-0-1</w:t>
            </w:r>
          </w:p>
        </w:tc>
      </w:tr>
      <w:tr w:rsidR="00F06807" w14:paraId="78C59450" w14:textId="77777777" w:rsidTr="003D327D">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0E0EFDF1" w14:textId="77777777" w:rsidR="00F06807" w:rsidRDefault="00F06807"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7030AF62" w14:textId="77777777" w:rsidR="00F06807" w:rsidRDefault="00F068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C54295" w14:textId="77777777" w:rsidR="00F06807" w:rsidRPr="007B331C" w:rsidRDefault="00F068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NH</w:t>
            </w:r>
            <w:r w:rsidRPr="007B331C">
              <w:rPr>
                <w:rFonts w:ascii="Arial Narrow" w:hAnsi="Arial Narrow" w:cs="Arial Narrow"/>
                <w:color w:val="000000"/>
                <w:sz w:val="14"/>
                <w:szCs w:val="14"/>
                <w:vertAlign w:val="subscript"/>
              </w:rPr>
              <w:t>3</w:t>
            </w:r>
            <w:r w:rsidRPr="007B331C">
              <w:rPr>
                <w:rFonts w:ascii="Arial Narrow" w:hAnsi="Arial Narrow" w:cs="Arial Narrow"/>
                <w:color w:val="000000"/>
                <w:sz w:val="14"/>
                <w:szCs w:val="14"/>
              </w:rPr>
              <w:t xml:space="preserve">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8980AE6"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E6D8F1"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21D8905"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11</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21E34D9"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7</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BDE2CDE"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3</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56C17CB"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1ED983BD"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7</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99FBDF5"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9</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04720BF"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80000"/>
                <w:sz w:val="14"/>
                <w:szCs w:val="14"/>
              </w:rPr>
              <w:t>11</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BFF077" w14:textId="77777777" w:rsidR="00F06807" w:rsidRPr="007B331C" w:rsidRDefault="00F06807" w:rsidP="00DF7A07">
            <w:pPr>
              <w:spacing w:before="0" w:after="0"/>
              <w:jc w:val="center"/>
              <w:rPr>
                <w:rFonts w:ascii="Arial Narrow" w:hAnsi="Arial Narrow"/>
                <w:sz w:val="14"/>
                <w:szCs w:val="14"/>
                <w:vertAlign w:val="superscript"/>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p w14:paraId="5578DE18" w14:textId="77777777" w:rsidR="00F06807" w:rsidRPr="007B331C" w:rsidRDefault="00F068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ED28E5" w14:textId="77777777" w:rsidR="00F06807" w:rsidRPr="007B331C" w:rsidRDefault="00F06807" w:rsidP="00DF7A07">
            <w:pPr>
              <w:spacing w:before="0" w:after="0"/>
              <w:jc w:val="center"/>
              <w:rPr>
                <w:rFonts w:ascii="Arial Narrow" w:hAnsi="Arial Narrow"/>
                <w:sz w:val="14"/>
                <w:szCs w:val="14"/>
              </w:rPr>
            </w:pPr>
            <w:r w:rsidRPr="007B331C">
              <w:rPr>
                <w:rFonts w:ascii="Arial Narrow" w:hAnsi="Arial Narrow"/>
                <w:sz w:val="14"/>
                <w:szCs w:val="14"/>
              </w:rPr>
              <w:t>0-1-3</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469B6D" w14:textId="77777777" w:rsidR="00F06807" w:rsidRPr="007B331C" w:rsidRDefault="00F06807" w:rsidP="00DF7A07">
            <w:pPr>
              <w:spacing w:before="0" w:after="0"/>
              <w:jc w:val="center"/>
              <w:rPr>
                <w:rFonts w:ascii="Arial Narrow" w:hAnsi="Arial Narrow"/>
                <w:sz w:val="14"/>
                <w:szCs w:val="14"/>
              </w:rPr>
            </w:pPr>
          </w:p>
        </w:tc>
      </w:tr>
      <w:tr w:rsidR="00F06807" w14:paraId="2A706B07" w14:textId="77777777" w:rsidTr="003D327D">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4ED7BA98" w14:textId="77777777" w:rsidR="00F06807" w:rsidRDefault="00F06807"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451E4B09" w14:textId="77777777" w:rsidR="00F06807" w:rsidRDefault="00F068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316EBD" w14:textId="77777777" w:rsidR="00F06807" w:rsidRPr="007B331C" w:rsidRDefault="00F068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DO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17213AA"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06933C8"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4</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EF43D06"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7</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AD5DFF5"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1</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9FD6623"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5</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9442608"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9</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6673C829"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2D2C323"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6</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A94BAF4"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7</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D5070B" w14:textId="77777777" w:rsidR="00F06807" w:rsidRPr="007B331C" w:rsidRDefault="00F068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7C3120" w14:textId="77777777" w:rsidR="00F06807" w:rsidRPr="007B331C" w:rsidRDefault="00F068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756354" w14:textId="77777777" w:rsidR="00F06807" w:rsidRPr="007B331C" w:rsidRDefault="00F06807" w:rsidP="00DF7A07">
            <w:pPr>
              <w:spacing w:before="0" w:after="0"/>
              <w:jc w:val="center"/>
              <w:rPr>
                <w:rFonts w:ascii="Arial Narrow" w:hAnsi="Arial Narrow"/>
                <w:sz w:val="14"/>
                <w:szCs w:val="14"/>
              </w:rPr>
            </w:pPr>
          </w:p>
        </w:tc>
      </w:tr>
      <w:tr w:rsidR="00F06807" w14:paraId="41363E25" w14:textId="77777777" w:rsidTr="003D327D">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35C6B965" w14:textId="77777777" w:rsidR="00F06807" w:rsidRDefault="00F06807"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23C326F8" w14:textId="77777777" w:rsidR="00F06807" w:rsidRDefault="00F068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BAB251" w14:textId="77777777" w:rsidR="00F06807" w:rsidRPr="007B331C" w:rsidRDefault="00F068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P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5578612"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9BF46AA"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A06D7B3"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9</w:t>
            </w:r>
          </w:p>
        </w:tc>
        <w:tc>
          <w:tcPr>
            <w:tcW w:w="848"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238DD61B"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3</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35B88C0"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999F768"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62B51976"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89EA50C"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9</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92EADC0"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9</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CC8A45" w14:textId="77777777" w:rsidR="00F06807" w:rsidRPr="007B331C" w:rsidRDefault="00F06807"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E16C02" w14:textId="77777777" w:rsidR="00F06807" w:rsidRPr="007B331C" w:rsidRDefault="00F068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F954C7" w14:textId="77777777" w:rsidR="00F06807" w:rsidRPr="007B331C" w:rsidRDefault="00F06807" w:rsidP="00DF7A07">
            <w:pPr>
              <w:spacing w:before="0" w:after="0"/>
              <w:jc w:val="center"/>
              <w:rPr>
                <w:rFonts w:ascii="Arial Narrow" w:hAnsi="Arial Narrow"/>
                <w:sz w:val="14"/>
                <w:szCs w:val="14"/>
              </w:rPr>
            </w:pPr>
            <w:r w:rsidRPr="007B331C">
              <w:rPr>
                <w:rFonts w:ascii="Arial Narrow" w:hAnsi="Arial Narrow"/>
                <w:sz w:val="14"/>
                <w:szCs w:val="14"/>
              </w:rPr>
              <w:sym w:font="Symbol" w:char="F0A3"/>
            </w:r>
            <w:r w:rsidRPr="007B331C">
              <w:rPr>
                <w:rFonts w:ascii="Arial Narrow" w:hAnsi="Arial Narrow"/>
                <w:sz w:val="14"/>
                <w:szCs w:val="14"/>
              </w:rPr>
              <w:t xml:space="preserve"> 16</w:t>
            </w:r>
          </w:p>
        </w:tc>
      </w:tr>
      <w:tr w:rsidR="00F06807" w14:paraId="0821F282" w14:textId="77777777" w:rsidTr="003D327D">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58FAE1D7" w14:textId="77777777" w:rsidR="00F06807" w:rsidRDefault="00F06807"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2BB6CB20" w14:textId="77777777" w:rsidR="00F06807" w:rsidRDefault="00F068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9B522F" w14:textId="77777777" w:rsidR="00F06807" w:rsidRPr="007B331C" w:rsidRDefault="00F068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7AC9A75"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3AE5BFC"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30BB874"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3</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3AFEED1"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F699600"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0AC622E"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103F52EF"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85D5498"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F8326C8"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739F26" w14:textId="77777777" w:rsidR="00F06807" w:rsidRPr="007B331C" w:rsidRDefault="00F068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AD3C22" w14:textId="77777777" w:rsidR="00F06807" w:rsidRPr="007B331C" w:rsidRDefault="00F068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E8E18F" w14:textId="77777777" w:rsidR="00F06807" w:rsidRPr="007B331C" w:rsidRDefault="00F06807"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8–10–16</w:t>
            </w:r>
          </w:p>
        </w:tc>
      </w:tr>
      <w:tr w:rsidR="00F06807" w14:paraId="5831E8AA" w14:textId="77777777" w:rsidTr="003D327D">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19612A9D" w14:textId="77777777" w:rsidR="00F06807" w:rsidRDefault="00F06807"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3FAC8427" w14:textId="77777777" w:rsidR="00F06807" w:rsidRDefault="00F068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56B212" w14:textId="77777777" w:rsidR="00F06807" w:rsidRPr="007B331C" w:rsidRDefault="00F068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0FA3795"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A32F6D7"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347A49"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84416BD"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72930CC"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7241B74E"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5E222A30"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FB96135"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5D30C10"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82AB89" w14:textId="77777777" w:rsidR="00F06807" w:rsidRPr="007B331C" w:rsidRDefault="00F068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FB8BEC" w14:textId="77777777" w:rsidR="00F06807" w:rsidRPr="007B331C" w:rsidRDefault="00F068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33BEF8" w14:textId="77777777" w:rsidR="00F06807" w:rsidRPr="007B331C" w:rsidRDefault="00F06807"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3–7–13</w:t>
            </w:r>
          </w:p>
        </w:tc>
      </w:tr>
      <w:tr w:rsidR="00F06807" w14:paraId="0E9D1462" w14:textId="77777777" w:rsidTr="003D327D">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0DB7A0EC" w14:textId="77777777" w:rsidR="00F06807" w:rsidRDefault="00F06807"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58A52512" w14:textId="77777777" w:rsidR="00F06807" w:rsidRDefault="00F068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8C0B3D" w14:textId="0241168F" w:rsidR="00F06807" w:rsidRPr="007B331C" w:rsidRDefault="00DB1350" w:rsidP="00DF7A07">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PO4</w:t>
            </w:r>
            <w:r w:rsidR="00F06807" w:rsidRPr="007B331C">
              <w:rPr>
                <w:rFonts w:ascii="Arial Narrow" w:hAnsi="Arial Narrow" w:cs="Arial Narrow"/>
                <w:color w:val="000000"/>
                <w:sz w:val="14"/>
                <w:szCs w:val="14"/>
              </w:rPr>
              <w:t xml:space="preserve"> (</w:t>
            </w:r>
            <w:r w:rsidR="00F06807" w:rsidRPr="007B331C">
              <w:rPr>
                <w:rFonts w:ascii="Arial Narrow" w:eastAsia="Helvetica" w:hAnsi="Arial Narrow"/>
                <w:color w:val="000000"/>
                <w:sz w:val="14"/>
                <w:szCs w:val="14"/>
              </w:rPr>
              <w:t>µgL</w:t>
            </w:r>
            <w:r w:rsidR="00F06807" w:rsidRPr="007B331C">
              <w:rPr>
                <w:rFonts w:ascii="Cambria Math" w:eastAsia="Helvetica" w:hAnsi="Cambria Math" w:cs="Cambria Math"/>
                <w:color w:val="000000"/>
                <w:sz w:val="14"/>
                <w:szCs w:val="14"/>
              </w:rPr>
              <w:t>⁻</w:t>
            </w:r>
            <w:r w:rsidR="00F06807"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1980BFC"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10A0CF"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5F5EC02"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66BD528"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1DD1D7F"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5AC1734B"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4A70DC23"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6BA0706"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9AC68FE"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449CC2" w14:textId="77777777" w:rsidR="00F06807" w:rsidRPr="007B331C" w:rsidRDefault="00F06807"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3E9912" w14:textId="77777777" w:rsidR="00F06807" w:rsidRPr="007B331C" w:rsidRDefault="00F068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82EBCE" w14:textId="77777777" w:rsidR="00F06807" w:rsidRPr="007B331C" w:rsidRDefault="00F06807" w:rsidP="00DF7A07">
            <w:pPr>
              <w:spacing w:before="0" w:after="0"/>
              <w:jc w:val="center"/>
              <w:rPr>
                <w:rFonts w:ascii="Arial Narrow" w:hAnsi="Arial Narrow"/>
                <w:sz w:val="14"/>
                <w:szCs w:val="14"/>
              </w:rPr>
            </w:pPr>
            <w:r w:rsidRPr="007B331C">
              <w:rPr>
                <w:rFonts w:ascii="Arial Narrow" w:hAnsi="Arial Narrow"/>
                <w:sz w:val="14"/>
                <w:szCs w:val="14"/>
              </w:rPr>
              <w:t>0-2-3</w:t>
            </w:r>
          </w:p>
        </w:tc>
      </w:tr>
      <w:tr w:rsidR="00F06807" w14:paraId="609BEC10" w14:textId="77777777" w:rsidTr="003D327D">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3B23AAAD" w14:textId="77777777" w:rsidR="00F06807" w:rsidRDefault="00F06807"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625775BA" w14:textId="77777777" w:rsidR="00F06807" w:rsidRDefault="00F068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4C5A54" w14:textId="77777777" w:rsidR="00F06807" w:rsidRPr="007B331C" w:rsidRDefault="00F068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DO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C3228BA"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B5123BD"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2D4DE09"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B56A09D"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55C7A5D"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7CEE54D"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673F988E"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DCC7AC5"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88EA2B7"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054DCE" w14:textId="77777777" w:rsidR="00F06807" w:rsidRPr="007B331C" w:rsidRDefault="00F068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868D1C" w14:textId="77777777" w:rsidR="00F06807" w:rsidRPr="007B331C" w:rsidRDefault="00F068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E04AA2" w14:textId="77777777" w:rsidR="00F06807" w:rsidRPr="007B331C" w:rsidRDefault="00F06807" w:rsidP="00DF7A07">
            <w:pPr>
              <w:spacing w:before="0" w:after="0"/>
              <w:jc w:val="center"/>
              <w:rPr>
                <w:rFonts w:ascii="Arial Narrow" w:hAnsi="Arial Narrow"/>
                <w:sz w:val="14"/>
                <w:szCs w:val="14"/>
              </w:rPr>
            </w:pPr>
          </w:p>
        </w:tc>
      </w:tr>
      <w:tr w:rsidR="00F06807" w14:paraId="36B64F9D" w14:textId="77777777" w:rsidTr="003D327D">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58BBF907" w14:textId="77777777" w:rsidR="00F06807" w:rsidRDefault="00F06807"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3E4D6BDE" w14:textId="77777777" w:rsidR="00F06807" w:rsidRDefault="00F068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2FF3D3" w14:textId="77777777" w:rsidR="00F06807" w:rsidRPr="007B331C" w:rsidRDefault="00F068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P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9A9A6C4"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C6F8120"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0</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CB96CE3"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0</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0930627"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7</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35FB6CB"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0</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9F48587"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74B36894"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1BFDC1F"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0</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86C4988"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3</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4DD00E" w14:textId="77777777" w:rsidR="00F06807" w:rsidRPr="007B331C" w:rsidRDefault="00F06807"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338745" w14:textId="77777777" w:rsidR="00F06807" w:rsidRPr="007B331C" w:rsidRDefault="00F068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D94844" w14:textId="77777777" w:rsidR="00F06807" w:rsidRPr="007B331C" w:rsidRDefault="00F06807" w:rsidP="00DF7A07">
            <w:pPr>
              <w:spacing w:before="0" w:after="0"/>
              <w:jc w:val="center"/>
              <w:rPr>
                <w:rFonts w:ascii="Arial Narrow" w:hAnsi="Arial Narrow"/>
                <w:sz w:val="14"/>
                <w:szCs w:val="14"/>
              </w:rPr>
            </w:pPr>
            <w:r w:rsidRPr="007B331C">
              <w:rPr>
                <w:rFonts w:ascii="Arial Narrow" w:hAnsi="Arial Narrow"/>
                <w:sz w:val="14"/>
                <w:szCs w:val="14"/>
              </w:rPr>
              <w:sym w:font="Symbol" w:char="F0A3"/>
            </w:r>
            <w:r w:rsidRPr="007B331C">
              <w:rPr>
                <w:rFonts w:ascii="Arial Narrow" w:hAnsi="Arial Narrow"/>
                <w:sz w:val="14"/>
                <w:szCs w:val="14"/>
              </w:rPr>
              <w:t xml:space="preserve"> 2.3</w:t>
            </w:r>
          </w:p>
        </w:tc>
      </w:tr>
      <w:tr w:rsidR="00F06807" w14:paraId="64A60AC6" w14:textId="77777777" w:rsidTr="003D327D">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0B191E11" w14:textId="77777777" w:rsidR="00F06807" w:rsidRDefault="00F06807" w:rsidP="00DF7A07">
            <w:pPr>
              <w:spacing w:before="0" w:after="0"/>
              <w:rPr>
                <w:rFonts w:ascii="Arial Narrow" w:hAnsi="Arial Narrow"/>
              </w:rPr>
            </w:pPr>
          </w:p>
        </w:tc>
        <w:tc>
          <w:tcPr>
            <w:tcW w:w="865" w:type="dxa"/>
            <w:vMerge/>
            <w:tcBorders>
              <w:left w:val="single" w:sz="4" w:space="0" w:color="000000"/>
              <w:bottom w:val="single" w:sz="4" w:space="0" w:color="000000"/>
              <w:right w:val="single" w:sz="4" w:space="0" w:color="000000"/>
            </w:tcBorders>
            <w:vAlign w:val="center"/>
          </w:tcPr>
          <w:p w14:paraId="5DA33875" w14:textId="77777777" w:rsidR="00F06807" w:rsidRDefault="00F068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B9C8E1" w14:textId="77777777" w:rsidR="00F06807" w:rsidRPr="007B331C" w:rsidRDefault="00F068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Chla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75C3A8D"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3F12C2"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10</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BF66A7"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05</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7D20E20"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60</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074CC53"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14</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0BCF58CF"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2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2C8EA9B5"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38</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8115A8B"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42</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CCB85E0"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64</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DBB41F" w14:textId="77777777" w:rsidR="00F06807" w:rsidRPr="007B331C" w:rsidRDefault="00F06807"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99E99F" w14:textId="77777777" w:rsidR="00F06807" w:rsidRPr="007B331C" w:rsidRDefault="00F068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A442DE" w14:textId="77777777" w:rsidR="00F06807" w:rsidRPr="007B331C" w:rsidRDefault="00F06807" w:rsidP="00DF7A07">
            <w:pPr>
              <w:spacing w:before="0" w:after="0"/>
              <w:jc w:val="center"/>
              <w:rPr>
                <w:rFonts w:ascii="Arial Narrow" w:hAnsi="Arial Narrow"/>
                <w:sz w:val="14"/>
                <w:szCs w:val="14"/>
              </w:rPr>
            </w:pPr>
            <w:r w:rsidRPr="007B331C">
              <w:rPr>
                <w:rFonts w:ascii="Arial Narrow" w:hAnsi="Arial Narrow"/>
                <w:sz w:val="14"/>
                <w:szCs w:val="14"/>
              </w:rPr>
              <w:t>0.16-0.25-0.46</w:t>
            </w:r>
          </w:p>
        </w:tc>
      </w:tr>
      <w:tr w:rsidR="00F06807" w14:paraId="2593B581" w14:textId="77777777" w:rsidTr="003D327D">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50F83CBF" w14:textId="77777777" w:rsidR="00F06807" w:rsidRDefault="00F06807" w:rsidP="00DF7A07">
            <w:pPr>
              <w:spacing w:before="0" w:after="0"/>
              <w:rPr>
                <w:rFonts w:ascii="Arial Narrow" w:hAnsi="Arial Narrow"/>
              </w:rPr>
            </w:pPr>
          </w:p>
        </w:tc>
        <w:tc>
          <w:tcPr>
            <w:tcW w:w="865" w:type="dxa"/>
            <w:vMerge w:val="restart"/>
            <w:tcBorders>
              <w:top w:val="single" w:sz="4" w:space="0" w:color="000000"/>
              <w:left w:val="single" w:sz="4" w:space="0" w:color="000000"/>
              <w:right w:val="single" w:sz="4" w:space="0" w:color="000000"/>
            </w:tcBorders>
            <w:vAlign w:val="center"/>
          </w:tcPr>
          <w:p w14:paraId="5E3F5E07" w14:textId="77777777" w:rsidR="00F06807" w:rsidRDefault="00F06807" w:rsidP="00DF7A07">
            <w:pPr>
              <w:spacing w:before="0" w:after="0"/>
              <w:jc w:val="left"/>
              <w:rPr>
                <w:rFonts w:ascii="Arial Narrow" w:hAnsi="Arial Narrow"/>
                <w:sz w:val="14"/>
                <w:szCs w:val="14"/>
              </w:rPr>
            </w:pPr>
            <w:r>
              <w:rPr>
                <w:rFonts w:ascii="Arial Narrow" w:hAnsi="Arial Narrow"/>
                <w:sz w:val="14"/>
                <w:szCs w:val="14"/>
              </w:rPr>
              <w:t>Annan-Endeavour</w:t>
            </w:r>
          </w:p>
          <w:p w14:paraId="400708F0" w14:textId="77777777" w:rsidR="00F06807" w:rsidRDefault="00F068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EEA338" w14:textId="77777777" w:rsidR="00F06807" w:rsidRPr="007B331C" w:rsidRDefault="00F068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5F898DA"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D0CA030"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8</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86A25BB"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0</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B365E0A"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6.4</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FC256B7"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4.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D855CFC"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4.9</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704CF35B"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6.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320D2A8"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7.9</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D3E66C0"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8.7</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F8A6EB" w14:textId="77777777" w:rsidR="00F06807" w:rsidRPr="007B331C" w:rsidRDefault="00F06807"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287709" w14:textId="77777777" w:rsidR="00F06807" w:rsidRPr="007B331C" w:rsidRDefault="00F06807" w:rsidP="00DF7A07">
            <w:pPr>
              <w:spacing w:before="0" w:after="0"/>
              <w:jc w:val="center"/>
              <w:rPr>
                <w:rFonts w:ascii="Arial Narrow" w:hAnsi="Arial Narrow"/>
                <w:sz w:val="14"/>
                <w:szCs w:val="14"/>
              </w:rPr>
            </w:pPr>
            <w:r w:rsidRPr="007B331C">
              <w:rPr>
                <w:rFonts w:ascii="Arial Narrow" w:hAnsi="Arial Narrow"/>
                <w:sz w:val="14"/>
                <w:szCs w:val="14"/>
              </w:rPr>
              <w:sym w:font="Symbol" w:char="F0B3"/>
            </w:r>
            <w:r w:rsidRPr="007B331C">
              <w:rPr>
                <w:rFonts w:ascii="Arial Narrow" w:hAnsi="Arial Narrow"/>
                <w:sz w:val="14"/>
                <w:szCs w:val="14"/>
              </w:rPr>
              <w:t xml:space="preserve"> 10</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6B832A" w14:textId="77777777" w:rsidR="00F06807" w:rsidRPr="007B331C" w:rsidRDefault="00F06807" w:rsidP="00DF7A07">
            <w:pPr>
              <w:spacing w:before="0" w:after="0"/>
              <w:jc w:val="center"/>
              <w:rPr>
                <w:rFonts w:ascii="Arial Narrow" w:hAnsi="Arial Narrow"/>
                <w:sz w:val="14"/>
                <w:szCs w:val="14"/>
              </w:rPr>
            </w:pPr>
          </w:p>
        </w:tc>
      </w:tr>
      <w:tr w:rsidR="00F06807" w14:paraId="40564FBD" w14:textId="77777777" w:rsidTr="003D327D">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2EA6E823" w14:textId="77777777" w:rsidR="00F06807" w:rsidRDefault="00F06807" w:rsidP="00DF7A07">
            <w:pPr>
              <w:spacing w:before="0" w:after="0"/>
              <w:rPr>
                <w:rFonts w:ascii="Arial Narrow" w:hAnsi="Arial Narrow"/>
              </w:rPr>
            </w:pPr>
          </w:p>
        </w:tc>
        <w:tc>
          <w:tcPr>
            <w:tcW w:w="865" w:type="dxa"/>
            <w:vMerge/>
            <w:tcBorders>
              <w:left w:val="single" w:sz="4" w:space="0" w:color="000000"/>
              <w:right w:val="single" w:sz="4" w:space="0" w:color="000000"/>
            </w:tcBorders>
            <w:vAlign w:val="center"/>
          </w:tcPr>
          <w:p w14:paraId="54244B20" w14:textId="77777777" w:rsidR="00F06807" w:rsidRDefault="00F068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62DE40" w14:textId="77777777" w:rsidR="00F06807" w:rsidRPr="007B331C" w:rsidRDefault="00F068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SS (m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EF4E5A3"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41A7461"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5EFA918"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11.0</w:t>
            </w:r>
          </w:p>
        </w:tc>
        <w:tc>
          <w:tcPr>
            <w:tcW w:w="848"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4636E14C"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3.3</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26E09CF"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1.9</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27B24F1"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2.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1944E3C1"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2.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2E2316B"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2.9</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A8E823B"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7.4</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26D94C" w14:textId="77777777" w:rsidR="00F06807" w:rsidRPr="007B331C" w:rsidRDefault="00F06807"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6AE424" w14:textId="77777777" w:rsidR="00F06807" w:rsidRPr="007B331C" w:rsidRDefault="00F068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BF2760" w14:textId="77777777" w:rsidR="00F06807" w:rsidRPr="007B331C" w:rsidRDefault="00F06807" w:rsidP="00DF7A07">
            <w:pPr>
              <w:spacing w:before="0" w:after="0"/>
              <w:jc w:val="center"/>
              <w:rPr>
                <w:rFonts w:ascii="Arial Narrow" w:hAnsi="Arial Narrow"/>
                <w:sz w:val="14"/>
                <w:szCs w:val="14"/>
              </w:rPr>
            </w:pPr>
            <w:r w:rsidRPr="007B331C">
              <w:rPr>
                <w:rFonts w:ascii="Arial Narrow" w:hAnsi="Arial Narrow"/>
                <w:sz w:val="14"/>
                <w:szCs w:val="14"/>
              </w:rPr>
              <w:sym w:font="Symbol" w:char="F0A3"/>
            </w:r>
            <w:r w:rsidRPr="007B331C">
              <w:rPr>
                <w:rFonts w:ascii="Arial Narrow" w:hAnsi="Arial Narrow"/>
                <w:sz w:val="14"/>
                <w:szCs w:val="14"/>
              </w:rPr>
              <w:t xml:space="preserve"> 1.6</w:t>
            </w:r>
          </w:p>
        </w:tc>
      </w:tr>
      <w:tr w:rsidR="00F06807" w14:paraId="6B3D1880" w14:textId="77777777" w:rsidTr="003D327D">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4A3DD28A" w14:textId="77777777" w:rsidR="00F06807" w:rsidRDefault="00F06807" w:rsidP="00DF7A07">
            <w:pPr>
              <w:spacing w:before="0" w:after="0"/>
              <w:rPr>
                <w:rFonts w:ascii="Arial Narrow" w:hAnsi="Arial Narrow"/>
              </w:rPr>
            </w:pPr>
          </w:p>
        </w:tc>
        <w:tc>
          <w:tcPr>
            <w:tcW w:w="865" w:type="dxa"/>
            <w:vMerge/>
            <w:tcBorders>
              <w:left w:val="single" w:sz="4" w:space="0" w:color="000000"/>
              <w:right w:val="single" w:sz="4" w:space="0" w:color="000000"/>
            </w:tcBorders>
            <w:vAlign w:val="center"/>
          </w:tcPr>
          <w:p w14:paraId="40C2C502" w14:textId="77777777" w:rsidR="00F06807" w:rsidRDefault="00F068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0CC581" w14:textId="77777777" w:rsidR="00F06807" w:rsidRPr="007B331C" w:rsidRDefault="00F068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401AF4C"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FAEAA62"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89</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CB5F25"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57</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70DFDB5"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10</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ECAFEEB"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9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6CA24201"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9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27CB08E4"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0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320D54A"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15</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DA35625"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56</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2C9040" w14:textId="77777777" w:rsidR="00F06807" w:rsidRPr="007B331C" w:rsidRDefault="00F068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A6B3AE" w14:textId="77777777" w:rsidR="00F06807" w:rsidRPr="007B331C" w:rsidRDefault="00F068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47D82C" w14:textId="77777777" w:rsidR="00F06807" w:rsidRPr="007B331C" w:rsidRDefault="00F06807"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70–100–120</w:t>
            </w:r>
          </w:p>
        </w:tc>
      </w:tr>
      <w:tr w:rsidR="00F06807" w14:paraId="6EB5EAF1" w14:textId="77777777" w:rsidTr="003D327D">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21E1E4E8" w14:textId="77777777" w:rsidR="00F06807" w:rsidRDefault="00F06807" w:rsidP="00DF7A07">
            <w:pPr>
              <w:spacing w:before="0" w:after="0"/>
              <w:rPr>
                <w:rFonts w:ascii="Arial Narrow" w:hAnsi="Arial Narrow"/>
              </w:rPr>
            </w:pPr>
          </w:p>
        </w:tc>
        <w:tc>
          <w:tcPr>
            <w:tcW w:w="865" w:type="dxa"/>
            <w:vMerge/>
            <w:tcBorders>
              <w:left w:val="single" w:sz="4" w:space="0" w:color="000000"/>
              <w:right w:val="single" w:sz="4" w:space="0" w:color="000000"/>
            </w:tcBorders>
            <w:vAlign w:val="center"/>
          </w:tcPr>
          <w:p w14:paraId="72175C3D" w14:textId="77777777" w:rsidR="00F06807" w:rsidRDefault="00F068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3A86B3" w14:textId="77777777" w:rsidR="00F06807" w:rsidRPr="007B331C" w:rsidRDefault="00F068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14E424B"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251F2BE"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77</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CDA1F0B"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96</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6E5AF6E"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88</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487DEEA"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79</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6B7F6337"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8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110E1544"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9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45294E9"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92</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F27AC39"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94</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06F108" w14:textId="77777777" w:rsidR="00F06807" w:rsidRPr="007B331C" w:rsidRDefault="00F068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599014" w14:textId="77777777" w:rsidR="00F06807" w:rsidRPr="007B331C" w:rsidRDefault="00F068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F936BE" w14:textId="77777777" w:rsidR="00F06807" w:rsidRPr="007B331C" w:rsidRDefault="00F06807"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50–80–100</w:t>
            </w:r>
          </w:p>
        </w:tc>
      </w:tr>
      <w:tr w:rsidR="00F06807" w14:paraId="08118915" w14:textId="77777777" w:rsidTr="003D327D">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54030A2C" w14:textId="77777777" w:rsidR="00F06807" w:rsidRDefault="00F06807" w:rsidP="00DF7A07">
            <w:pPr>
              <w:spacing w:before="0" w:after="0"/>
              <w:rPr>
                <w:rFonts w:ascii="Arial Narrow" w:hAnsi="Arial Narrow"/>
              </w:rPr>
            </w:pPr>
          </w:p>
        </w:tc>
        <w:tc>
          <w:tcPr>
            <w:tcW w:w="865" w:type="dxa"/>
            <w:vMerge/>
            <w:tcBorders>
              <w:left w:val="single" w:sz="4" w:space="0" w:color="000000"/>
              <w:right w:val="single" w:sz="4" w:space="0" w:color="000000"/>
            </w:tcBorders>
            <w:vAlign w:val="center"/>
          </w:tcPr>
          <w:p w14:paraId="13AA261C" w14:textId="77777777" w:rsidR="00F06807" w:rsidRDefault="00F068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84B7C6" w14:textId="77777777" w:rsidR="00F06807" w:rsidRPr="007B331C" w:rsidRDefault="00F068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NOx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B8AD1DD"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7A1E832"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955B476"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20</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7F8D4BC"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5</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005D6CF"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2B0EAAFA"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6CC20253"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69E00B42"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6</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31CCC66" w14:textId="77777777" w:rsidR="00F06807" w:rsidRPr="007B331C" w:rsidRDefault="00F06807"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5</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DA54B3" w14:textId="77777777" w:rsidR="00F06807" w:rsidRPr="007B331C" w:rsidRDefault="00F06807"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F0233A" w14:textId="77777777" w:rsidR="00F06807" w:rsidRPr="007B331C" w:rsidRDefault="00F068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845DDD" w14:textId="77777777" w:rsidR="00F06807" w:rsidRPr="007B331C" w:rsidRDefault="00F06807" w:rsidP="00DF7A07">
            <w:pPr>
              <w:spacing w:before="0" w:after="0"/>
              <w:jc w:val="center"/>
              <w:rPr>
                <w:rFonts w:ascii="Arial Narrow" w:hAnsi="Arial Narrow"/>
                <w:sz w:val="14"/>
                <w:szCs w:val="14"/>
              </w:rPr>
            </w:pPr>
            <w:r w:rsidRPr="007B331C">
              <w:rPr>
                <w:rFonts w:ascii="Arial Narrow" w:hAnsi="Arial Narrow"/>
                <w:sz w:val="14"/>
                <w:szCs w:val="14"/>
              </w:rPr>
              <w:t>0-0-1</w:t>
            </w:r>
          </w:p>
        </w:tc>
      </w:tr>
      <w:tr w:rsidR="00F06807" w14:paraId="5FA74969" w14:textId="77777777" w:rsidTr="003D327D">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23C49B09" w14:textId="77777777" w:rsidR="00F06807" w:rsidRDefault="00F06807" w:rsidP="00DF7A07">
            <w:pPr>
              <w:spacing w:before="0" w:after="0"/>
              <w:rPr>
                <w:rFonts w:ascii="Arial Narrow" w:hAnsi="Arial Narrow"/>
              </w:rPr>
            </w:pPr>
          </w:p>
        </w:tc>
        <w:tc>
          <w:tcPr>
            <w:tcW w:w="865" w:type="dxa"/>
            <w:vMerge/>
            <w:tcBorders>
              <w:left w:val="single" w:sz="4" w:space="0" w:color="000000"/>
              <w:right w:val="single" w:sz="4" w:space="0" w:color="000000"/>
            </w:tcBorders>
            <w:vAlign w:val="center"/>
          </w:tcPr>
          <w:p w14:paraId="487C68C8" w14:textId="77777777" w:rsidR="00F06807" w:rsidRDefault="00F068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CCA98E" w14:textId="77777777" w:rsidR="00F06807" w:rsidRPr="007B331C" w:rsidRDefault="00F068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NH</w:t>
            </w:r>
            <w:r w:rsidRPr="007B331C">
              <w:rPr>
                <w:rFonts w:ascii="Arial Narrow" w:hAnsi="Arial Narrow" w:cs="Arial Narrow"/>
                <w:color w:val="000000"/>
                <w:sz w:val="14"/>
                <w:szCs w:val="14"/>
                <w:vertAlign w:val="subscript"/>
              </w:rPr>
              <w:t>3</w:t>
            </w:r>
            <w:r w:rsidRPr="007B331C">
              <w:rPr>
                <w:rFonts w:ascii="Arial Narrow" w:hAnsi="Arial Narrow" w:cs="Arial Narrow"/>
                <w:color w:val="000000"/>
                <w:sz w:val="14"/>
                <w:szCs w:val="14"/>
              </w:rPr>
              <w:t xml:space="preserve">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19191D1"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93C19D"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77770D7"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12</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C30A28C"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0D8C8C6"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79B2DB2"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0734D05F"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02A83AA"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5</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A09B83F"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EE1828" w14:textId="77777777" w:rsidR="00F06807" w:rsidRPr="007B331C" w:rsidRDefault="00F06807" w:rsidP="00DF7A07">
            <w:pPr>
              <w:spacing w:before="0" w:after="0"/>
              <w:jc w:val="center"/>
              <w:rPr>
                <w:rFonts w:ascii="Arial Narrow" w:hAnsi="Arial Narrow"/>
                <w:sz w:val="14"/>
                <w:szCs w:val="14"/>
                <w:vertAlign w:val="superscript"/>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p w14:paraId="5621BD7A" w14:textId="77777777" w:rsidR="00F06807" w:rsidRPr="007B331C" w:rsidRDefault="00F068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6ED067" w14:textId="77777777" w:rsidR="00F06807" w:rsidRPr="007B331C" w:rsidRDefault="00F06807" w:rsidP="00DF7A07">
            <w:pPr>
              <w:spacing w:before="0" w:after="0"/>
              <w:jc w:val="center"/>
              <w:rPr>
                <w:rFonts w:ascii="Arial Narrow" w:hAnsi="Arial Narrow"/>
                <w:sz w:val="14"/>
                <w:szCs w:val="14"/>
              </w:rPr>
            </w:pPr>
            <w:r w:rsidRPr="007B331C">
              <w:rPr>
                <w:rFonts w:ascii="Arial Narrow" w:hAnsi="Arial Narrow"/>
                <w:sz w:val="14"/>
                <w:szCs w:val="14"/>
              </w:rPr>
              <w:t>0-1-3</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3DEC84" w14:textId="77777777" w:rsidR="00F06807" w:rsidRPr="007B331C" w:rsidRDefault="00F06807" w:rsidP="00DF7A07">
            <w:pPr>
              <w:spacing w:before="0" w:after="0"/>
              <w:jc w:val="center"/>
              <w:rPr>
                <w:rFonts w:ascii="Arial Narrow" w:hAnsi="Arial Narrow"/>
                <w:sz w:val="14"/>
                <w:szCs w:val="14"/>
              </w:rPr>
            </w:pPr>
          </w:p>
        </w:tc>
      </w:tr>
      <w:tr w:rsidR="00F06807" w14:paraId="6062AA2F" w14:textId="77777777" w:rsidTr="003D327D">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2FB82999" w14:textId="77777777" w:rsidR="00F06807" w:rsidRDefault="00F06807" w:rsidP="00DF7A07">
            <w:pPr>
              <w:spacing w:before="0" w:after="0"/>
              <w:rPr>
                <w:rFonts w:ascii="Arial Narrow" w:hAnsi="Arial Narrow"/>
              </w:rPr>
            </w:pPr>
          </w:p>
        </w:tc>
        <w:tc>
          <w:tcPr>
            <w:tcW w:w="865" w:type="dxa"/>
            <w:vMerge/>
            <w:tcBorders>
              <w:left w:val="single" w:sz="4" w:space="0" w:color="000000"/>
              <w:right w:val="single" w:sz="4" w:space="0" w:color="000000"/>
            </w:tcBorders>
            <w:vAlign w:val="center"/>
          </w:tcPr>
          <w:p w14:paraId="47208E00" w14:textId="77777777" w:rsidR="00F06807" w:rsidRDefault="00F068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F4716A" w14:textId="77777777" w:rsidR="00F06807" w:rsidRPr="007B331C" w:rsidRDefault="00F068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DO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AAFBA10"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281C763"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69</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7CAF70F"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88</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074C8FA"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80</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B4EE016"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69</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BF7677D"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7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1D49EDEF"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8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8399895"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86</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49F4CCC"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87</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51D838" w14:textId="77777777" w:rsidR="00F06807" w:rsidRPr="007B331C" w:rsidRDefault="00F068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E0B954" w14:textId="77777777" w:rsidR="00F06807" w:rsidRPr="007B331C" w:rsidRDefault="00F068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32B551" w14:textId="77777777" w:rsidR="00F06807" w:rsidRPr="007B331C" w:rsidRDefault="00F06807" w:rsidP="00DF7A07">
            <w:pPr>
              <w:spacing w:before="0" w:after="0"/>
              <w:jc w:val="center"/>
              <w:rPr>
                <w:rFonts w:ascii="Arial Narrow" w:hAnsi="Arial Narrow"/>
                <w:sz w:val="14"/>
                <w:szCs w:val="14"/>
              </w:rPr>
            </w:pPr>
          </w:p>
        </w:tc>
      </w:tr>
      <w:tr w:rsidR="00F06807" w14:paraId="4AB886C0" w14:textId="77777777" w:rsidTr="003D327D">
        <w:trPr>
          <w:gridAfter w:val="1"/>
          <w:wAfter w:w="16" w:type="dxa"/>
          <w:trHeight w:hRule="exact" w:val="227"/>
          <w:jc w:val="center"/>
        </w:trPr>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4427AB09" w14:textId="77777777" w:rsidR="00F06807" w:rsidRDefault="00F06807" w:rsidP="00DF7A07">
            <w:pPr>
              <w:spacing w:before="0" w:after="0"/>
              <w:rPr>
                <w:rFonts w:ascii="Arial Narrow" w:hAnsi="Arial Narrow"/>
              </w:rPr>
            </w:pPr>
          </w:p>
        </w:tc>
        <w:tc>
          <w:tcPr>
            <w:tcW w:w="865" w:type="dxa"/>
            <w:vMerge/>
            <w:tcBorders>
              <w:left w:val="single" w:sz="4" w:space="0" w:color="000000"/>
              <w:right w:val="single" w:sz="4" w:space="0" w:color="000000"/>
            </w:tcBorders>
            <w:vAlign w:val="center"/>
          </w:tcPr>
          <w:p w14:paraId="40D94991" w14:textId="77777777" w:rsidR="00F06807" w:rsidRDefault="00F068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E81C96" w14:textId="77777777" w:rsidR="00F06807" w:rsidRPr="007B331C" w:rsidRDefault="00F068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P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59D8952"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7A9FF1B"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FAC935C"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71</w:t>
            </w:r>
          </w:p>
        </w:tc>
        <w:tc>
          <w:tcPr>
            <w:tcW w:w="848"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1A9E277C"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21</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05D8BA6"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FC343B5"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61095FE0"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1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FB00E82"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26</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0296DE9"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70</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6A77EF" w14:textId="77777777" w:rsidR="00F06807" w:rsidRPr="007B331C" w:rsidRDefault="00F06807"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87E210" w14:textId="77777777" w:rsidR="00F06807" w:rsidRPr="007B331C" w:rsidRDefault="00F068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F882A4" w14:textId="77777777" w:rsidR="00F06807" w:rsidRPr="007B331C" w:rsidRDefault="00F06807" w:rsidP="00DF7A07">
            <w:pPr>
              <w:spacing w:before="0" w:after="0"/>
              <w:jc w:val="center"/>
              <w:rPr>
                <w:rFonts w:ascii="Arial Narrow" w:hAnsi="Arial Narrow"/>
                <w:sz w:val="14"/>
                <w:szCs w:val="14"/>
              </w:rPr>
            </w:pPr>
            <w:r w:rsidRPr="007B331C">
              <w:rPr>
                <w:rFonts w:ascii="Arial Narrow" w:hAnsi="Arial Narrow"/>
                <w:sz w:val="14"/>
                <w:szCs w:val="14"/>
              </w:rPr>
              <w:sym w:font="Symbol" w:char="F0A3"/>
            </w:r>
            <w:r w:rsidRPr="007B331C">
              <w:rPr>
                <w:rFonts w:ascii="Arial Narrow" w:hAnsi="Arial Narrow"/>
                <w:sz w:val="14"/>
                <w:szCs w:val="14"/>
              </w:rPr>
              <w:t xml:space="preserve"> 16</w:t>
            </w:r>
          </w:p>
        </w:tc>
      </w:tr>
      <w:tr w:rsidR="00F06807" w14:paraId="67AC73A9" w14:textId="77777777" w:rsidTr="003D327D">
        <w:trPr>
          <w:gridAfter w:val="1"/>
          <w:wAfter w:w="16" w:type="dxa"/>
          <w:trHeight w:hRule="exact" w:val="227"/>
          <w:jc w:val="center"/>
        </w:trPr>
        <w:tc>
          <w:tcPr>
            <w:tcW w:w="721" w:type="dxa"/>
            <w:vMerge/>
            <w:tcBorders>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24163DEE" w14:textId="77777777" w:rsidR="00F06807" w:rsidRDefault="00F06807" w:rsidP="00DF7A07">
            <w:pPr>
              <w:spacing w:before="0" w:after="0"/>
              <w:rPr>
                <w:rFonts w:ascii="Arial Narrow" w:hAnsi="Arial Narrow"/>
              </w:rPr>
            </w:pPr>
          </w:p>
        </w:tc>
        <w:tc>
          <w:tcPr>
            <w:tcW w:w="865" w:type="dxa"/>
            <w:vMerge/>
            <w:tcBorders>
              <w:left w:val="single" w:sz="4" w:space="0" w:color="000000"/>
              <w:right w:val="single" w:sz="4" w:space="0" w:color="000000"/>
            </w:tcBorders>
            <w:vAlign w:val="center"/>
          </w:tcPr>
          <w:p w14:paraId="0452A68F" w14:textId="77777777" w:rsidR="00F06807" w:rsidRDefault="00F068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CC8048" w14:textId="77777777" w:rsidR="00F06807" w:rsidRPr="007B331C" w:rsidRDefault="00F068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D623D2C"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CD193EE"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F24EE39"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11</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6D3D599"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7B64711"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7</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6D13403"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7</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32C532F4"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24088A4"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9</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0C6D8CB" w14:textId="77777777" w:rsidR="00F06807" w:rsidRPr="007B331C" w:rsidRDefault="00F06807" w:rsidP="00DF7A07">
            <w:pPr>
              <w:spacing w:before="0" w:after="0"/>
              <w:jc w:val="center"/>
              <w:rPr>
                <w:rFonts w:ascii="Arial Narrow" w:hAnsi="Arial Narrow" w:cs="Arial"/>
                <w:sz w:val="14"/>
                <w:szCs w:val="14"/>
              </w:rPr>
            </w:pPr>
            <w:r w:rsidRPr="007B331C">
              <w:rPr>
                <w:rFonts w:ascii="Arial Narrow" w:hAnsi="Arial Narrow" w:cs="Arial"/>
                <w:sz w:val="14"/>
                <w:szCs w:val="14"/>
              </w:rPr>
              <w:t>10</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7795B9" w14:textId="77777777" w:rsidR="00F06807" w:rsidRPr="007B331C" w:rsidRDefault="00F068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B7B9F8" w14:textId="77777777" w:rsidR="00F06807" w:rsidRPr="007B331C" w:rsidRDefault="00F068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6617D2" w14:textId="77777777" w:rsidR="00F06807" w:rsidRPr="007B331C" w:rsidRDefault="00F06807"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8–10–16</w:t>
            </w:r>
          </w:p>
        </w:tc>
      </w:tr>
      <w:tr w:rsidR="00DF7A07" w14:paraId="07D1ED11" w14:textId="77777777" w:rsidTr="00F06807">
        <w:trPr>
          <w:gridAfter w:val="1"/>
          <w:wAfter w:w="16" w:type="dxa"/>
          <w:trHeight w:hRule="exact" w:val="227"/>
          <w:jc w:val="center"/>
        </w:trPr>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5DDDF6D9" w14:textId="77777777" w:rsidR="00DF7A07" w:rsidRDefault="00DF7A07" w:rsidP="00DF7A07">
            <w:pPr>
              <w:spacing w:before="0" w:after="0"/>
              <w:rPr>
                <w:rFonts w:ascii="Arial Narrow" w:hAnsi="Arial Narrow"/>
              </w:rPr>
            </w:pPr>
          </w:p>
        </w:tc>
        <w:tc>
          <w:tcPr>
            <w:tcW w:w="865" w:type="dxa"/>
            <w:vMerge/>
            <w:tcBorders>
              <w:left w:val="single" w:sz="4" w:space="0" w:color="000000"/>
              <w:right w:val="single" w:sz="4" w:space="0" w:color="000000"/>
            </w:tcBorders>
            <w:vAlign w:val="center"/>
          </w:tcPr>
          <w:p w14:paraId="2753D852"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9E946F"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CB14D9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8F9E5C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5F0FA4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9</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8BE60B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A912E0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7E9FFC2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5A98C7F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23D501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8</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5363CA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9</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C19248"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15B63C"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FD1316" w14:textId="77777777" w:rsidR="00DF7A07" w:rsidRPr="007B331C" w:rsidRDefault="00DF7A07"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3–7–13</w:t>
            </w:r>
          </w:p>
        </w:tc>
      </w:tr>
      <w:tr w:rsidR="00DF7A07" w14:paraId="3AA10C07" w14:textId="77777777" w:rsidTr="00F06807">
        <w:trPr>
          <w:gridAfter w:val="1"/>
          <w:wAfter w:w="16" w:type="dxa"/>
          <w:trHeight w:hRule="exact" w:val="227"/>
          <w:jc w:val="center"/>
        </w:trPr>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1B804FE3" w14:textId="77777777" w:rsidR="00DF7A07" w:rsidRDefault="00DF7A07" w:rsidP="00DF7A07">
            <w:pPr>
              <w:spacing w:before="0" w:after="0"/>
              <w:rPr>
                <w:rFonts w:ascii="Arial Narrow" w:hAnsi="Arial Narrow"/>
              </w:rPr>
            </w:pPr>
          </w:p>
        </w:tc>
        <w:tc>
          <w:tcPr>
            <w:tcW w:w="865" w:type="dxa"/>
            <w:vMerge/>
            <w:tcBorders>
              <w:left w:val="single" w:sz="4" w:space="0" w:color="000000"/>
              <w:right w:val="single" w:sz="4" w:space="0" w:color="000000"/>
            </w:tcBorders>
            <w:vAlign w:val="center"/>
          </w:tcPr>
          <w:p w14:paraId="24858AF9"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3149F0" w14:textId="160B20C7" w:rsidR="00DF7A07" w:rsidRPr="007B331C" w:rsidRDefault="00DB1350" w:rsidP="00DF7A07">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PO4</w:t>
            </w:r>
            <w:r w:rsidR="00DF7A07" w:rsidRPr="007B331C">
              <w:rPr>
                <w:rFonts w:ascii="Arial Narrow" w:hAnsi="Arial Narrow" w:cs="Arial Narrow"/>
                <w:color w:val="000000"/>
                <w:sz w:val="14"/>
                <w:szCs w:val="14"/>
              </w:rPr>
              <w:t xml:space="preserve"> (</w:t>
            </w:r>
            <w:r w:rsidR="00DF7A07" w:rsidRPr="007B331C">
              <w:rPr>
                <w:rFonts w:ascii="Arial Narrow" w:eastAsia="Helvetica" w:hAnsi="Arial Narrow"/>
                <w:color w:val="000000"/>
                <w:sz w:val="14"/>
                <w:szCs w:val="14"/>
              </w:rPr>
              <w:t>µgL</w:t>
            </w:r>
            <w:r w:rsidR="00DF7A07" w:rsidRPr="007B331C">
              <w:rPr>
                <w:rFonts w:ascii="Cambria Math" w:eastAsia="Helvetica" w:hAnsi="Cambria Math" w:cs="Cambria Math"/>
                <w:color w:val="000000"/>
                <w:sz w:val="14"/>
                <w:szCs w:val="14"/>
              </w:rPr>
              <w:t>⁻</w:t>
            </w:r>
            <w:r w:rsidR="00DF7A07"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7EE455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E788F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F7F3AB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EFBACB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5</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81E7B9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547935A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490B94D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5C5ADCA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4CF712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7</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35668C"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ABE03A"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C5E2F7"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0-2-3</w:t>
            </w:r>
          </w:p>
        </w:tc>
      </w:tr>
      <w:tr w:rsidR="00DF7A07" w14:paraId="62E63EA5" w14:textId="77777777" w:rsidTr="00F06807">
        <w:trPr>
          <w:gridAfter w:val="1"/>
          <w:wAfter w:w="16" w:type="dxa"/>
          <w:trHeight w:hRule="exact" w:val="227"/>
          <w:jc w:val="center"/>
        </w:trPr>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4F572A68" w14:textId="77777777" w:rsidR="00DF7A07" w:rsidRDefault="00DF7A07" w:rsidP="00DF7A07">
            <w:pPr>
              <w:spacing w:before="0" w:after="0"/>
              <w:rPr>
                <w:rFonts w:ascii="Arial Narrow" w:hAnsi="Arial Narrow"/>
              </w:rPr>
            </w:pPr>
          </w:p>
        </w:tc>
        <w:tc>
          <w:tcPr>
            <w:tcW w:w="865" w:type="dxa"/>
            <w:vMerge/>
            <w:tcBorders>
              <w:left w:val="single" w:sz="4" w:space="0" w:color="000000"/>
              <w:right w:val="single" w:sz="4" w:space="0" w:color="000000"/>
            </w:tcBorders>
            <w:vAlign w:val="center"/>
          </w:tcPr>
          <w:p w14:paraId="5E02A4A8"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73A8CF"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DO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E1FD6A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79B8A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ACBFA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5</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C41F26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8FCB60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1E0F4C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5E1A566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371493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C12ABB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52FC3A"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A307FF"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76B40E" w14:textId="77777777" w:rsidR="00DF7A07" w:rsidRPr="007B331C" w:rsidRDefault="00DF7A07" w:rsidP="00DF7A07">
            <w:pPr>
              <w:spacing w:before="0" w:after="0"/>
              <w:jc w:val="center"/>
              <w:rPr>
                <w:rFonts w:ascii="Arial Narrow" w:hAnsi="Arial Narrow"/>
                <w:sz w:val="14"/>
                <w:szCs w:val="14"/>
              </w:rPr>
            </w:pPr>
          </w:p>
        </w:tc>
      </w:tr>
      <w:tr w:rsidR="00DF7A07" w14:paraId="6CCBAD7C" w14:textId="77777777" w:rsidTr="00F06807">
        <w:trPr>
          <w:gridAfter w:val="1"/>
          <w:wAfter w:w="16" w:type="dxa"/>
          <w:trHeight w:hRule="exact" w:val="227"/>
          <w:jc w:val="center"/>
        </w:trPr>
        <w:tc>
          <w:tcPr>
            <w:tcW w:w="721" w:type="dxa"/>
            <w:vMerge w:val="restart"/>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35FE3DAC" w14:textId="77777777" w:rsidR="00DF7A07" w:rsidRDefault="00DF7A07" w:rsidP="00DF7A07">
            <w:pPr>
              <w:spacing w:before="0" w:after="0"/>
              <w:rPr>
                <w:rFonts w:ascii="Arial Narrow" w:hAnsi="Arial Narrow"/>
              </w:rPr>
            </w:pPr>
          </w:p>
        </w:tc>
        <w:tc>
          <w:tcPr>
            <w:tcW w:w="865" w:type="dxa"/>
            <w:vMerge/>
            <w:tcBorders>
              <w:left w:val="single" w:sz="4" w:space="0" w:color="000000"/>
              <w:right w:val="single" w:sz="4" w:space="0" w:color="000000"/>
            </w:tcBorders>
            <w:vAlign w:val="center"/>
          </w:tcPr>
          <w:p w14:paraId="7590C161"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579488"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P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3EA0DA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519CCB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0</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9CFE35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4.0</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75196C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8</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01190F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0</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CF3B47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7C5E22E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0.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26EA9B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1.0</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A711C8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sz w:val="14"/>
                <w:szCs w:val="14"/>
              </w:rPr>
              <w:t>3.5</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5F70F5"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7D36A6"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A681BA"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sym w:font="Symbol" w:char="F0A3"/>
            </w:r>
            <w:r w:rsidRPr="007B331C">
              <w:rPr>
                <w:rFonts w:ascii="Arial Narrow" w:hAnsi="Arial Narrow"/>
                <w:sz w:val="14"/>
                <w:szCs w:val="14"/>
              </w:rPr>
              <w:t xml:space="preserve"> 2.3</w:t>
            </w:r>
          </w:p>
        </w:tc>
      </w:tr>
      <w:tr w:rsidR="00DF7A07" w14:paraId="590FD8B5" w14:textId="77777777" w:rsidTr="00F06807">
        <w:trPr>
          <w:gridAfter w:val="1"/>
          <w:wAfter w:w="16" w:type="dxa"/>
          <w:trHeight w:hRule="exact" w:val="227"/>
          <w:jc w:val="center"/>
        </w:trPr>
        <w:tc>
          <w:tcPr>
            <w:tcW w:w="721"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5CCB640F" w14:textId="77777777" w:rsidR="00DF7A07" w:rsidRDefault="00DF7A07" w:rsidP="00DF7A07">
            <w:pPr>
              <w:spacing w:before="0" w:after="0"/>
              <w:rPr>
                <w:rFonts w:ascii="Arial Narrow" w:hAnsi="Arial Narrow"/>
              </w:rPr>
            </w:pPr>
          </w:p>
        </w:tc>
        <w:tc>
          <w:tcPr>
            <w:tcW w:w="865" w:type="dxa"/>
            <w:vMerge/>
            <w:tcBorders>
              <w:left w:val="single" w:sz="4" w:space="0" w:color="000000"/>
              <w:bottom w:val="single" w:sz="4" w:space="0" w:color="auto"/>
              <w:right w:val="single" w:sz="4" w:space="0" w:color="000000"/>
            </w:tcBorders>
            <w:vAlign w:val="center"/>
          </w:tcPr>
          <w:p w14:paraId="01CA7097" w14:textId="77777777" w:rsidR="00DF7A07" w:rsidRDefault="00DF7A07" w:rsidP="00DF7A07">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4E4DFBDD"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Chla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2" w:type="dxa"/>
            <w:tcBorders>
              <w:top w:val="single" w:sz="4" w:space="0" w:color="000000"/>
              <w:left w:val="single" w:sz="4" w:space="0" w:color="000000"/>
              <w:bottom w:val="single" w:sz="4" w:space="0" w:color="auto"/>
              <w:right w:val="single" w:sz="4" w:space="0" w:color="000000"/>
            </w:tcBorders>
            <w:shd w:val="clear" w:color="auto" w:fill="auto"/>
            <w:tcMar>
              <w:top w:w="20" w:type="dxa"/>
              <w:left w:w="20" w:type="dxa"/>
              <w:bottom w:w="20" w:type="dxa"/>
              <w:right w:w="20" w:type="dxa"/>
            </w:tcMar>
            <w:vAlign w:val="bottom"/>
          </w:tcPr>
          <w:p w14:paraId="20C4312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w:t>
            </w:r>
          </w:p>
        </w:tc>
        <w:tc>
          <w:tcPr>
            <w:tcW w:w="864" w:type="dxa"/>
            <w:tcBorders>
              <w:top w:val="single" w:sz="4" w:space="0" w:color="000000"/>
              <w:left w:val="single" w:sz="4" w:space="0" w:color="000000"/>
              <w:bottom w:val="single" w:sz="4" w:space="0" w:color="auto"/>
              <w:right w:val="single" w:sz="4" w:space="0" w:color="000000"/>
            </w:tcBorders>
            <w:shd w:val="clear" w:color="auto" w:fill="auto"/>
            <w:vAlign w:val="bottom"/>
          </w:tcPr>
          <w:p w14:paraId="219F0DF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10</w:t>
            </w:r>
          </w:p>
        </w:tc>
        <w:tc>
          <w:tcPr>
            <w:tcW w:w="864" w:type="dxa"/>
            <w:tcBorders>
              <w:top w:val="single" w:sz="4" w:space="0" w:color="000000"/>
              <w:left w:val="single" w:sz="4" w:space="0" w:color="000000"/>
              <w:bottom w:val="single" w:sz="4" w:space="0" w:color="auto"/>
              <w:right w:val="single" w:sz="4" w:space="0" w:color="000000"/>
            </w:tcBorders>
            <w:shd w:val="clear" w:color="auto" w:fill="auto"/>
            <w:vAlign w:val="bottom"/>
          </w:tcPr>
          <w:p w14:paraId="6DE7CAA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5</w:t>
            </w:r>
          </w:p>
        </w:tc>
        <w:tc>
          <w:tcPr>
            <w:tcW w:w="848" w:type="dxa"/>
            <w:tcBorders>
              <w:top w:val="single" w:sz="4" w:space="0" w:color="000000"/>
              <w:left w:val="single" w:sz="4" w:space="0" w:color="000000"/>
              <w:bottom w:val="single" w:sz="4" w:space="0" w:color="auto"/>
              <w:right w:val="single" w:sz="4" w:space="0" w:color="000000"/>
            </w:tcBorders>
            <w:shd w:val="clear" w:color="auto" w:fill="auto"/>
            <w:tcMar>
              <w:top w:w="20" w:type="dxa"/>
              <w:left w:w="20" w:type="dxa"/>
              <w:bottom w:w="20" w:type="dxa"/>
              <w:right w:w="20" w:type="dxa"/>
            </w:tcMar>
            <w:vAlign w:val="bottom"/>
          </w:tcPr>
          <w:p w14:paraId="7055F6D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32</w:t>
            </w:r>
          </w:p>
        </w:tc>
        <w:tc>
          <w:tcPr>
            <w:tcW w:w="846" w:type="dxa"/>
            <w:gridSpan w:val="2"/>
            <w:tcBorders>
              <w:top w:val="single" w:sz="4" w:space="0" w:color="000000"/>
              <w:left w:val="single" w:sz="4" w:space="0" w:color="000000"/>
              <w:bottom w:val="single" w:sz="4" w:space="0" w:color="auto"/>
              <w:right w:val="single" w:sz="4" w:space="0" w:color="000000"/>
            </w:tcBorders>
            <w:shd w:val="clear" w:color="auto" w:fill="auto"/>
            <w:tcMar>
              <w:top w:w="20" w:type="dxa"/>
              <w:left w:w="20" w:type="dxa"/>
              <w:bottom w:w="20" w:type="dxa"/>
              <w:right w:w="20" w:type="dxa"/>
            </w:tcMar>
            <w:vAlign w:val="bottom"/>
          </w:tcPr>
          <w:p w14:paraId="2CEB099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10</w:t>
            </w:r>
          </w:p>
        </w:tc>
        <w:tc>
          <w:tcPr>
            <w:tcW w:w="861" w:type="dxa"/>
            <w:gridSpan w:val="2"/>
            <w:tcBorders>
              <w:top w:val="single" w:sz="4" w:space="0" w:color="000000"/>
              <w:left w:val="single" w:sz="4" w:space="0" w:color="000000"/>
              <w:bottom w:val="single" w:sz="4" w:space="0" w:color="auto"/>
              <w:right w:val="single" w:sz="4" w:space="0" w:color="000000"/>
            </w:tcBorders>
            <w:shd w:val="clear" w:color="auto" w:fill="auto"/>
            <w:tcMar>
              <w:top w:w="20" w:type="dxa"/>
              <w:left w:w="20" w:type="dxa"/>
              <w:bottom w:w="20" w:type="dxa"/>
              <w:right w:w="20" w:type="dxa"/>
            </w:tcMar>
            <w:vAlign w:val="bottom"/>
          </w:tcPr>
          <w:p w14:paraId="4FDBD95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13</w:t>
            </w:r>
          </w:p>
        </w:tc>
        <w:tc>
          <w:tcPr>
            <w:tcW w:w="885" w:type="dxa"/>
            <w:gridSpan w:val="2"/>
            <w:tcBorders>
              <w:top w:val="single" w:sz="4" w:space="0" w:color="000000"/>
              <w:left w:val="single" w:sz="4" w:space="0" w:color="000000"/>
              <w:bottom w:val="single" w:sz="4" w:space="0" w:color="auto"/>
              <w:right w:val="single" w:sz="4" w:space="0" w:color="000000"/>
            </w:tcBorders>
            <w:shd w:val="clear" w:color="auto" w:fill="auto"/>
            <w:vAlign w:val="bottom"/>
          </w:tcPr>
          <w:p w14:paraId="402CF51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25</w:t>
            </w:r>
          </w:p>
        </w:tc>
        <w:tc>
          <w:tcPr>
            <w:tcW w:w="885" w:type="dxa"/>
            <w:gridSpan w:val="2"/>
            <w:tcBorders>
              <w:top w:val="single" w:sz="4" w:space="0" w:color="000000"/>
              <w:left w:val="single" w:sz="4" w:space="0" w:color="000000"/>
              <w:bottom w:val="single" w:sz="4" w:space="0" w:color="auto"/>
              <w:right w:val="single" w:sz="4" w:space="0" w:color="000000"/>
            </w:tcBorders>
            <w:shd w:val="clear" w:color="auto" w:fill="auto"/>
            <w:tcMar>
              <w:top w:w="20" w:type="dxa"/>
              <w:left w:w="20" w:type="dxa"/>
              <w:bottom w:w="20" w:type="dxa"/>
              <w:right w:w="20" w:type="dxa"/>
            </w:tcMar>
            <w:vAlign w:val="bottom"/>
          </w:tcPr>
          <w:p w14:paraId="17C3F03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35</w:t>
            </w:r>
          </w:p>
        </w:tc>
        <w:tc>
          <w:tcPr>
            <w:tcW w:w="864" w:type="dxa"/>
            <w:gridSpan w:val="2"/>
            <w:tcBorders>
              <w:top w:val="single" w:sz="4" w:space="0" w:color="000000"/>
              <w:left w:val="single" w:sz="4" w:space="0" w:color="000000"/>
              <w:bottom w:val="single" w:sz="4" w:space="0" w:color="auto"/>
              <w:right w:val="single" w:sz="4" w:space="0" w:color="000000"/>
            </w:tcBorders>
            <w:shd w:val="clear" w:color="auto" w:fill="auto"/>
            <w:tcMar>
              <w:top w:w="20" w:type="dxa"/>
              <w:left w:w="20" w:type="dxa"/>
              <w:bottom w:w="20" w:type="dxa"/>
              <w:right w:w="20" w:type="dxa"/>
            </w:tcMar>
            <w:vAlign w:val="bottom"/>
          </w:tcPr>
          <w:p w14:paraId="52E42F6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76</w:t>
            </w:r>
          </w:p>
        </w:tc>
        <w:tc>
          <w:tcPr>
            <w:tcW w:w="864" w:type="dxa"/>
            <w:gridSpan w:val="2"/>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16FC2538"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gridSpan w:val="2"/>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622C86CB" w14:textId="77777777" w:rsidR="00DF7A07" w:rsidRPr="007B331C" w:rsidRDefault="00DF7A07" w:rsidP="00DF7A07">
            <w:pPr>
              <w:spacing w:before="0" w:after="0"/>
              <w:jc w:val="center"/>
              <w:rPr>
                <w:rFonts w:ascii="Arial Narrow" w:hAnsi="Arial Narrow"/>
                <w:sz w:val="14"/>
                <w:szCs w:val="14"/>
              </w:rPr>
            </w:pPr>
          </w:p>
        </w:tc>
        <w:tc>
          <w:tcPr>
            <w:tcW w:w="864" w:type="dxa"/>
            <w:gridSpan w:val="2"/>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613C1573"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0.16-0.25-0.46</w:t>
            </w:r>
          </w:p>
        </w:tc>
      </w:tr>
      <w:tr w:rsidR="00F06807" w14:paraId="239045F0" w14:textId="77777777" w:rsidTr="003D327D">
        <w:trPr>
          <w:gridAfter w:val="1"/>
          <w:wAfter w:w="16" w:type="dxa"/>
          <w:trHeight w:hRule="exact" w:val="227"/>
          <w:jc w:val="center"/>
        </w:trPr>
        <w:tc>
          <w:tcPr>
            <w:tcW w:w="12392" w:type="dxa"/>
            <w:gridSpan w:val="23"/>
            <w:tcBorders>
              <w:top w:val="single" w:sz="4" w:space="0" w:color="auto"/>
            </w:tcBorders>
            <w:shd w:val="clear" w:color="auto" w:fill="FFFFFF"/>
            <w:tcMar>
              <w:top w:w="20" w:type="dxa"/>
              <w:left w:w="20" w:type="dxa"/>
              <w:bottom w:w="20" w:type="dxa"/>
              <w:right w:w="20" w:type="dxa"/>
            </w:tcMar>
            <w:vAlign w:val="center"/>
          </w:tcPr>
          <w:p w14:paraId="689B2967" w14:textId="75F81DAD" w:rsidR="00F06807" w:rsidRPr="007B331C" w:rsidRDefault="00F06807" w:rsidP="00FD697F">
            <w:pPr>
              <w:spacing w:before="0" w:after="0"/>
              <w:jc w:val="left"/>
              <w:rPr>
                <w:rFonts w:ascii="Arial Narrow" w:hAnsi="Arial Narrow"/>
                <w:sz w:val="14"/>
                <w:szCs w:val="14"/>
              </w:rPr>
            </w:pPr>
            <w:r w:rsidRPr="00F06807">
              <w:rPr>
                <w:rFonts w:ascii="Arial Narrow" w:hAnsi="Arial Narrow"/>
                <w:vertAlign w:val="superscript"/>
              </w:rPr>
              <w:t>2</w:t>
            </w:r>
            <w:r>
              <w:rPr>
                <w:rFonts w:ascii="Arial Narrow" w:hAnsi="Arial Narrow"/>
              </w:rPr>
              <w:t xml:space="preserve"> </w:t>
            </w:r>
            <w:r w:rsidRPr="00F06807">
              <w:rPr>
                <w:rFonts w:ascii="Arial Narrow" w:hAnsi="Arial Narrow"/>
                <w:sz w:val="14"/>
                <w:szCs w:val="14"/>
                <w:lang w:val="en-US"/>
              </w:rPr>
              <w:t>NOx concentrations of 1 ug</w:t>
            </w:r>
            <w:r w:rsidR="00FD697F">
              <w:rPr>
                <w:rFonts w:ascii="Arial Narrow" w:hAnsi="Arial Narrow"/>
                <w:sz w:val="14"/>
                <w:szCs w:val="14"/>
                <w:lang w:val="en-US"/>
              </w:rPr>
              <w:t xml:space="preserve"> </w:t>
            </w:r>
            <w:r w:rsidRPr="00F06807">
              <w:rPr>
                <w:rFonts w:ascii="Arial Narrow" w:hAnsi="Arial Narrow"/>
                <w:sz w:val="14"/>
                <w:szCs w:val="14"/>
                <w:lang w:val="en-US"/>
              </w:rPr>
              <w:t>L</w:t>
            </w:r>
            <w:r w:rsidR="00FD697F" w:rsidRPr="001F214B">
              <w:rPr>
                <w:rFonts w:ascii="Arial Narrow" w:hAnsi="Arial Narrow"/>
                <w:sz w:val="14"/>
                <w:szCs w:val="14"/>
                <w:vertAlign w:val="superscript"/>
                <w:lang w:val="en-US"/>
              </w:rPr>
              <w:t>-1</w:t>
            </w:r>
            <w:r w:rsidRPr="00F06807">
              <w:rPr>
                <w:rFonts w:ascii="Arial Narrow" w:hAnsi="Arial Narrow"/>
                <w:sz w:val="14"/>
                <w:szCs w:val="14"/>
                <w:lang w:val="en-US"/>
              </w:rPr>
              <w:t xml:space="preserve"> represent half the detection </w:t>
            </w:r>
            <w:r w:rsidR="006731F1" w:rsidRPr="00F06807">
              <w:rPr>
                <w:rFonts w:ascii="Arial Narrow" w:hAnsi="Arial Narrow"/>
                <w:sz w:val="14"/>
                <w:szCs w:val="14"/>
                <w:lang w:val="en-US"/>
              </w:rPr>
              <w:t>limit</w:t>
            </w:r>
            <w:r w:rsidRPr="00F06807">
              <w:rPr>
                <w:rFonts w:ascii="Arial Narrow" w:hAnsi="Arial Narrow"/>
                <w:sz w:val="14"/>
                <w:szCs w:val="14"/>
                <w:lang w:val="en-US"/>
              </w:rPr>
              <w:t xml:space="preserve"> (&lt;2 ug</w:t>
            </w:r>
            <w:r w:rsidR="00FD697F">
              <w:rPr>
                <w:rFonts w:ascii="Arial Narrow" w:hAnsi="Arial Narrow"/>
                <w:sz w:val="14"/>
                <w:szCs w:val="14"/>
                <w:lang w:val="en-US"/>
              </w:rPr>
              <w:t xml:space="preserve"> </w:t>
            </w:r>
            <w:r w:rsidRPr="00F06807">
              <w:rPr>
                <w:rFonts w:ascii="Arial Narrow" w:hAnsi="Arial Narrow"/>
                <w:sz w:val="14"/>
                <w:szCs w:val="14"/>
                <w:lang w:val="en-US"/>
              </w:rPr>
              <w:t>L</w:t>
            </w:r>
            <w:r w:rsidR="00FD697F" w:rsidRPr="001F214B">
              <w:rPr>
                <w:rFonts w:ascii="Arial Narrow" w:hAnsi="Arial Narrow"/>
                <w:sz w:val="14"/>
                <w:szCs w:val="14"/>
                <w:vertAlign w:val="superscript"/>
                <w:lang w:val="en-US"/>
              </w:rPr>
              <w:t>-1</w:t>
            </w:r>
            <w:r w:rsidRPr="00F06807">
              <w:rPr>
                <w:rFonts w:ascii="Arial Narrow" w:hAnsi="Arial Narrow"/>
                <w:sz w:val="14"/>
                <w:szCs w:val="14"/>
                <w:lang w:val="en-US"/>
              </w:rPr>
              <w:t>); actual concentrations may not exceed the guidelines.</w:t>
            </w:r>
          </w:p>
        </w:tc>
      </w:tr>
    </w:tbl>
    <w:p w14:paraId="1F0C5BCE" w14:textId="77777777" w:rsidR="00DF7A07" w:rsidRDefault="00DF7A07" w:rsidP="00DF7A07">
      <w:pPr>
        <w:rPr>
          <w:lang w:val="en-US"/>
        </w:rPr>
      </w:pPr>
    </w:p>
    <w:tbl>
      <w:tblPr>
        <w:tblW w:w="11544" w:type="dxa"/>
        <w:jc w:val="center"/>
        <w:tblLayout w:type="fixed"/>
        <w:tblLook w:val="04A0" w:firstRow="1" w:lastRow="0" w:firstColumn="1" w:lastColumn="0" w:noHBand="0" w:noVBand="1"/>
      </w:tblPr>
      <w:tblGrid>
        <w:gridCol w:w="723"/>
        <w:gridCol w:w="866"/>
        <w:gridCol w:w="866"/>
        <w:gridCol w:w="433"/>
        <w:gridCol w:w="865"/>
        <w:gridCol w:w="864"/>
        <w:gridCol w:w="848"/>
        <w:gridCol w:w="15"/>
        <w:gridCol w:w="831"/>
        <w:gridCol w:w="14"/>
        <w:gridCol w:w="847"/>
        <w:gridCol w:w="13"/>
        <w:gridCol w:w="872"/>
        <w:gridCol w:w="12"/>
        <w:gridCol w:w="873"/>
        <w:gridCol w:w="11"/>
        <w:gridCol w:w="863"/>
        <w:gridCol w:w="864"/>
        <w:gridCol w:w="864"/>
      </w:tblGrid>
      <w:tr w:rsidR="00DF7A07" w14:paraId="5A805D6F" w14:textId="77777777" w:rsidTr="007B331C">
        <w:trPr>
          <w:tblHeader/>
          <w:jc w:val="center"/>
        </w:trPr>
        <w:tc>
          <w:tcPr>
            <w:tcW w:w="11544" w:type="dxa"/>
            <w:gridSpan w:val="19"/>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382ABC23" w14:textId="77777777" w:rsidR="00DF7A07" w:rsidRDefault="00DF7A07" w:rsidP="00DF7A07">
            <w:pPr>
              <w:spacing w:before="0" w:after="0"/>
              <w:ind w:left="20" w:right="20"/>
              <w:jc w:val="center"/>
              <w:rPr>
                <w:rFonts w:ascii="Arial Narrow" w:hAnsi="Arial Narrow"/>
              </w:rPr>
            </w:pPr>
            <w:r>
              <w:t>MID-SHELF ZONE ANNUAL (WET and DRY SEASON COMBINED) 2017-2018</w:t>
            </w:r>
          </w:p>
        </w:tc>
      </w:tr>
      <w:tr w:rsidR="00DF7A07" w14:paraId="0B99EBE8" w14:textId="77777777" w:rsidTr="007B331C">
        <w:trPr>
          <w:tblHeader/>
          <w:jc w:val="center"/>
        </w:trPr>
        <w:tc>
          <w:tcPr>
            <w:tcW w:w="723"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098D598C" w14:textId="77777777" w:rsidR="00DF7A07" w:rsidRDefault="00DF7A07" w:rsidP="00DF7A07">
            <w:pPr>
              <w:spacing w:before="0" w:after="0"/>
              <w:ind w:left="20" w:right="20"/>
              <w:rPr>
                <w:rFonts w:ascii="Arial Narrow" w:hAnsi="Arial Narrow" w:cs="Arial Narrow Bold"/>
                <w:color w:val="000000"/>
                <w:sz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0EB10AC2" w14:textId="77777777" w:rsidR="00DF7A07" w:rsidRDefault="00DF7A07" w:rsidP="00DF7A07">
            <w:pPr>
              <w:spacing w:before="0" w:after="0"/>
              <w:ind w:left="20" w:right="20"/>
              <w:rPr>
                <w:rFonts w:ascii="Arial Narrow" w:hAnsi="Arial Narrow" w:cs="Arial Narrow Bold"/>
                <w:color w:val="000000"/>
                <w:sz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38F65F1D" w14:textId="77777777" w:rsidR="00DF7A07" w:rsidRDefault="00DF7A07" w:rsidP="00DF7A07">
            <w:pPr>
              <w:spacing w:before="0" w:after="0"/>
              <w:ind w:left="20" w:right="20"/>
              <w:rPr>
                <w:rFonts w:ascii="Arial Narrow" w:hAnsi="Arial Narrow" w:cs="Arial Narrow Bold"/>
                <w:color w:val="000000"/>
                <w:sz w:val="14"/>
              </w:rPr>
            </w:pPr>
          </w:p>
        </w:tc>
        <w:tc>
          <w:tcPr>
            <w:tcW w:w="433"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5EAB9C92" w14:textId="77777777" w:rsidR="00DF7A07" w:rsidRDefault="00DF7A07" w:rsidP="00DF7A07">
            <w:pPr>
              <w:spacing w:before="0" w:after="0"/>
              <w:ind w:left="20" w:right="20"/>
              <w:jc w:val="center"/>
              <w:rPr>
                <w:rFonts w:ascii="Arial Narrow" w:hAnsi="Arial Narrow" w:cs="Arial Narrow Bold"/>
                <w:color w:val="000000"/>
                <w:sz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BEBEBE"/>
            <w:vAlign w:val="center"/>
          </w:tcPr>
          <w:p w14:paraId="78A2805A" w14:textId="77777777" w:rsidR="00DF7A07" w:rsidRDefault="00DF7A07" w:rsidP="00DF7A07">
            <w:pPr>
              <w:spacing w:before="0" w:after="0"/>
              <w:ind w:right="20"/>
              <w:jc w:val="center"/>
              <w:rPr>
                <w:rFonts w:ascii="Arial Narrow" w:hAnsi="Arial Narrow" w:cs="Arial Narrow Bold"/>
                <w:color w:val="000000"/>
                <w:sz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0D22EB71" w14:textId="77777777" w:rsidR="00DF7A07" w:rsidRDefault="00DF7A07" w:rsidP="00DF7A07">
            <w:pPr>
              <w:spacing w:before="0" w:after="0"/>
              <w:ind w:left="20" w:right="20"/>
              <w:jc w:val="center"/>
              <w:rPr>
                <w:rFonts w:ascii="Arial Narrow" w:hAnsi="Arial Narrow" w:cs="Arial Narrow Bold"/>
                <w:color w:val="000000"/>
                <w:sz w:val="14"/>
              </w:rPr>
            </w:pPr>
          </w:p>
        </w:tc>
        <w:tc>
          <w:tcPr>
            <w:tcW w:w="863"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0FAF1383" w14:textId="77777777" w:rsidR="00DF7A07" w:rsidRDefault="00DF7A07" w:rsidP="00DF7A07">
            <w:pPr>
              <w:spacing w:before="0" w:after="0"/>
              <w:ind w:left="20" w:right="20"/>
              <w:jc w:val="center"/>
              <w:rPr>
                <w:rFonts w:ascii="Arial Narrow" w:hAnsi="Arial Narrow" w:cs="Arial Narrow Bold"/>
                <w:color w:val="000000"/>
                <w:sz w:val="14"/>
              </w:rPr>
            </w:pPr>
          </w:p>
        </w:tc>
        <w:tc>
          <w:tcPr>
            <w:tcW w:w="4336" w:type="dxa"/>
            <w:gridSpan w:val="9"/>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4A8C4AAD"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Quantiles</w:t>
            </w:r>
          </w:p>
        </w:tc>
        <w:tc>
          <w:tcPr>
            <w:tcW w:w="1728"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0319B0A2"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Guidelines</w:t>
            </w:r>
          </w:p>
        </w:tc>
      </w:tr>
      <w:tr w:rsidR="00DF7A07" w14:paraId="48BE0C05" w14:textId="77777777" w:rsidTr="007B331C">
        <w:trPr>
          <w:tblHeader/>
          <w:jc w:val="center"/>
        </w:trPr>
        <w:tc>
          <w:tcPr>
            <w:tcW w:w="723"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2AFBC77A" w14:textId="77777777" w:rsidR="00DF7A07" w:rsidRDefault="00DF7A07" w:rsidP="00DF7A07">
            <w:pPr>
              <w:spacing w:before="0" w:after="0"/>
              <w:ind w:left="20" w:right="20"/>
              <w:rPr>
                <w:rFonts w:ascii="Arial Narrow" w:hAnsi="Arial Narrow" w:cs="Arial Narrow Bold"/>
                <w:color w:val="000000"/>
                <w:sz w:val="14"/>
              </w:rPr>
            </w:pPr>
            <w:r>
              <w:rPr>
                <w:rFonts w:ascii="Arial Narrow" w:hAnsi="Arial Narrow" w:cs="Arial Narrow Bold"/>
                <w:color w:val="000000"/>
                <w:sz w:val="14"/>
              </w:rPr>
              <w:t>Region/ Water body</w:t>
            </w:r>
          </w:p>
        </w:tc>
        <w:tc>
          <w:tcPr>
            <w:tcW w:w="866"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18205387" w14:textId="77777777" w:rsidR="00DF7A07" w:rsidRDefault="00DF7A07" w:rsidP="00DF7A07">
            <w:pPr>
              <w:spacing w:before="0" w:after="0"/>
              <w:ind w:left="20" w:right="20"/>
              <w:rPr>
                <w:rFonts w:ascii="Arial Narrow" w:hAnsi="Arial Narrow" w:cs="Arial Narrow Bold"/>
                <w:color w:val="000000"/>
                <w:sz w:val="14"/>
              </w:rPr>
            </w:pPr>
            <w:r>
              <w:rPr>
                <w:rFonts w:ascii="Arial Narrow" w:hAnsi="Arial Narrow" w:cs="Arial Narrow Bold"/>
                <w:color w:val="000000"/>
                <w:sz w:val="14"/>
              </w:rPr>
              <w:t>Site</w:t>
            </w:r>
          </w:p>
        </w:tc>
        <w:tc>
          <w:tcPr>
            <w:tcW w:w="866"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2B311FD3" w14:textId="77777777" w:rsidR="00DF7A07" w:rsidRDefault="00DF7A07" w:rsidP="00DF7A07">
            <w:pPr>
              <w:spacing w:before="0" w:after="0"/>
              <w:ind w:left="20" w:right="20"/>
              <w:rPr>
                <w:rFonts w:ascii="Arial Narrow" w:hAnsi="Arial Narrow" w:cs="Arial Narrow Bold"/>
                <w:color w:val="000000"/>
                <w:sz w:val="14"/>
              </w:rPr>
            </w:pPr>
            <w:r>
              <w:rPr>
                <w:rFonts w:ascii="Arial Narrow" w:hAnsi="Arial Narrow" w:cs="Arial Narrow Bold"/>
                <w:color w:val="000000"/>
                <w:sz w:val="14"/>
              </w:rPr>
              <w:t>Measure</w:t>
            </w:r>
          </w:p>
        </w:tc>
        <w:tc>
          <w:tcPr>
            <w:tcW w:w="433"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169E9F35"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N</w:t>
            </w:r>
          </w:p>
        </w:tc>
        <w:tc>
          <w:tcPr>
            <w:tcW w:w="865" w:type="dxa"/>
            <w:tcBorders>
              <w:top w:val="single" w:sz="4" w:space="0" w:color="000000"/>
              <w:left w:val="single" w:sz="4" w:space="0" w:color="000000"/>
              <w:bottom w:val="single" w:sz="4" w:space="0" w:color="000000"/>
              <w:right w:val="single" w:sz="4" w:space="0" w:color="000000"/>
            </w:tcBorders>
            <w:shd w:val="clear" w:color="auto" w:fill="BEBEBE"/>
            <w:vAlign w:val="center"/>
          </w:tcPr>
          <w:p w14:paraId="5E4E8344" w14:textId="77777777" w:rsidR="00DF7A07" w:rsidRDefault="00DF7A07" w:rsidP="00DF7A07">
            <w:pPr>
              <w:spacing w:before="0" w:after="0"/>
              <w:ind w:right="20"/>
              <w:jc w:val="center"/>
              <w:rPr>
                <w:rFonts w:ascii="Arial Narrow" w:hAnsi="Arial Narrow" w:cs="Arial Narrow Bold"/>
                <w:color w:val="000000"/>
                <w:sz w:val="14"/>
              </w:rPr>
            </w:pPr>
            <w:r>
              <w:rPr>
                <w:rFonts w:ascii="Arial Narrow" w:hAnsi="Arial Narrow" w:cs="Arial Narrow Bold"/>
                <w:color w:val="000000"/>
                <w:sz w:val="14"/>
              </w:rPr>
              <w:t>Min</w:t>
            </w:r>
          </w:p>
        </w:tc>
        <w:tc>
          <w:tcPr>
            <w:tcW w:w="864"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050EA315"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Max</w:t>
            </w:r>
          </w:p>
        </w:tc>
        <w:tc>
          <w:tcPr>
            <w:tcW w:w="863"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1D93107B"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Mean</w:t>
            </w:r>
          </w:p>
        </w:tc>
        <w:tc>
          <w:tcPr>
            <w:tcW w:w="845"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2DEC0CD6"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Q5</w:t>
            </w:r>
          </w:p>
        </w:tc>
        <w:tc>
          <w:tcPr>
            <w:tcW w:w="860"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53B53287"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Q20</w:t>
            </w:r>
          </w:p>
        </w:tc>
        <w:tc>
          <w:tcPr>
            <w:tcW w:w="884" w:type="dxa"/>
            <w:gridSpan w:val="2"/>
            <w:tcBorders>
              <w:top w:val="single" w:sz="4" w:space="0" w:color="000000"/>
              <w:left w:val="single" w:sz="4" w:space="0" w:color="000000"/>
              <w:bottom w:val="single" w:sz="4" w:space="0" w:color="000000"/>
              <w:right w:val="single" w:sz="4" w:space="0" w:color="000000"/>
            </w:tcBorders>
            <w:shd w:val="clear" w:color="auto" w:fill="BEBEBE"/>
          </w:tcPr>
          <w:p w14:paraId="69603524" w14:textId="77777777" w:rsidR="00DF7A07" w:rsidRDefault="00DF7A07" w:rsidP="00DF7A07">
            <w:pPr>
              <w:spacing w:before="0" w:after="0"/>
              <w:ind w:left="20" w:right="20"/>
              <w:jc w:val="center"/>
              <w:rPr>
                <w:rFonts w:ascii="Arial Narrow" w:hAnsi="Arial Narrow" w:cs="Arial Narrow Bold"/>
                <w:color w:val="000000"/>
                <w:sz w:val="14"/>
              </w:rPr>
            </w:pPr>
          </w:p>
          <w:p w14:paraId="2AE38696"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Median</w:t>
            </w:r>
          </w:p>
        </w:tc>
        <w:tc>
          <w:tcPr>
            <w:tcW w:w="884"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75AF0088"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Q80</w:t>
            </w:r>
          </w:p>
        </w:tc>
        <w:tc>
          <w:tcPr>
            <w:tcW w:w="863"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55B44BA7"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Q95</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00C73564"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Statistic</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7557EA22"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Base Flow/ Annual</w:t>
            </w:r>
          </w:p>
        </w:tc>
      </w:tr>
      <w:tr w:rsidR="00DF7A07" w14:paraId="4CEA7B46" w14:textId="77777777" w:rsidTr="007B331C">
        <w:trPr>
          <w:trHeight w:hRule="exact" w:val="227"/>
          <w:jc w:val="center"/>
        </w:trPr>
        <w:tc>
          <w:tcPr>
            <w:tcW w:w="723" w:type="dxa"/>
            <w:tcBorders>
              <w:top w:val="nil"/>
              <w:left w:val="single" w:sz="4" w:space="0" w:color="000000"/>
              <w:right w:val="single" w:sz="4" w:space="0" w:color="000000"/>
            </w:tcBorders>
            <w:shd w:val="clear" w:color="auto" w:fill="FFFFFF"/>
            <w:tcMar>
              <w:top w:w="20" w:type="dxa"/>
              <w:left w:w="20" w:type="dxa"/>
              <w:bottom w:w="20" w:type="dxa"/>
              <w:right w:w="20" w:type="dxa"/>
            </w:tcMar>
            <w:vAlign w:val="center"/>
          </w:tcPr>
          <w:p w14:paraId="3DDFEFF6" w14:textId="77777777" w:rsidR="00DF7A07" w:rsidRDefault="00DF7A07" w:rsidP="00DF7A07">
            <w:pPr>
              <w:spacing w:before="0" w:after="0"/>
              <w:rPr>
                <w:rFonts w:ascii="Tahoma" w:hAnsi="Tahoma" w:cs="Tahoma"/>
                <w:sz w:val="14"/>
                <w:szCs w:val="14"/>
              </w:rPr>
            </w:pPr>
          </w:p>
        </w:tc>
        <w:tc>
          <w:tcPr>
            <w:tcW w:w="866" w:type="dxa"/>
            <w:vMerge w:val="restart"/>
            <w:tcBorders>
              <w:top w:val="single" w:sz="4" w:space="0" w:color="000000"/>
              <w:left w:val="single" w:sz="4" w:space="0" w:color="000000"/>
              <w:right w:val="single" w:sz="4" w:space="0" w:color="000000"/>
            </w:tcBorders>
            <w:vAlign w:val="center"/>
          </w:tcPr>
          <w:p w14:paraId="53058988" w14:textId="77777777" w:rsidR="00DF7A07" w:rsidRDefault="00DF7A07" w:rsidP="00DF7A07">
            <w:pPr>
              <w:spacing w:before="0" w:after="0"/>
              <w:jc w:val="left"/>
              <w:rPr>
                <w:rFonts w:ascii="Arial Narrow" w:hAnsi="Arial Narrow"/>
                <w:sz w:val="14"/>
                <w:szCs w:val="14"/>
              </w:rPr>
            </w:pPr>
            <w:r>
              <w:rPr>
                <w:rFonts w:ascii="Arial Narrow" w:hAnsi="Arial Narrow"/>
                <w:sz w:val="14"/>
                <w:szCs w:val="14"/>
              </w:rPr>
              <w:t xml:space="preserve">Pascoe River </w:t>
            </w:r>
          </w:p>
          <w:p w14:paraId="167A0618" w14:textId="77777777" w:rsidR="00DF7A07" w:rsidRDefault="00DF7A07" w:rsidP="00DF7A07">
            <w:pPr>
              <w:spacing w:before="0" w:after="0"/>
              <w:jc w:val="left"/>
              <w:rPr>
                <w:rFonts w:ascii="Arial Narrow" w:hAnsi="Arial Narrow"/>
                <w:sz w:val="14"/>
                <w:szCs w:val="14"/>
              </w:rPr>
            </w:pPr>
            <w:r>
              <w:rPr>
                <w:rFonts w:ascii="Arial Narrow" w:hAnsi="Arial Narrow"/>
                <w:sz w:val="14"/>
                <w:szCs w:val="14"/>
              </w:rPr>
              <w:t>(wet season only)</w:t>
            </w: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487878"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Secchi (m)</w:t>
            </w:r>
          </w:p>
        </w:tc>
        <w:tc>
          <w:tcPr>
            <w:tcW w:w="433"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14284D0"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2</w:t>
            </w:r>
          </w:p>
        </w:tc>
        <w:tc>
          <w:tcPr>
            <w:tcW w:w="8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FEDE4A6"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46979EA"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6.9</w:t>
            </w:r>
          </w:p>
        </w:tc>
        <w:tc>
          <w:tcPr>
            <w:tcW w:w="848" w:type="dxa"/>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20" w:type="dxa"/>
              <w:left w:w="20" w:type="dxa"/>
              <w:bottom w:w="20" w:type="dxa"/>
              <w:right w:w="20" w:type="dxa"/>
            </w:tcMar>
            <w:vAlign w:val="bottom"/>
          </w:tcPr>
          <w:p w14:paraId="7D76D607"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0</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2FDCA72"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8</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D4C53A6"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9</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2431F826"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8</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C099290"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1</w:t>
            </w:r>
          </w:p>
        </w:tc>
        <w:tc>
          <w:tcPr>
            <w:tcW w:w="87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648601A"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9B8B5B"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3DE797"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sym w:font="Symbol" w:char="F0B3"/>
            </w:r>
            <w:r w:rsidRPr="007B331C">
              <w:rPr>
                <w:rFonts w:ascii="Arial Narrow" w:hAnsi="Arial Narrow"/>
                <w:sz w:val="14"/>
                <w:szCs w:val="14"/>
              </w:rPr>
              <w:t>10</w:t>
            </w:r>
          </w:p>
        </w:tc>
      </w:tr>
      <w:tr w:rsidR="00B52886" w14:paraId="602C082D" w14:textId="77777777" w:rsidTr="007B331C">
        <w:trPr>
          <w:trHeight w:hRule="exact" w:val="227"/>
          <w:jc w:val="center"/>
        </w:trPr>
        <w:tc>
          <w:tcPr>
            <w:tcW w:w="723" w:type="dxa"/>
            <w:vMerge w:val="restart"/>
            <w:tcBorders>
              <w:top w:val="nil"/>
              <w:left w:val="single" w:sz="4" w:space="0" w:color="000000"/>
              <w:right w:val="single" w:sz="4" w:space="0" w:color="000000"/>
            </w:tcBorders>
            <w:shd w:val="clear" w:color="auto" w:fill="FFFFFF"/>
            <w:tcMar>
              <w:top w:w="20" w:type="dxa"/>
              <w:left w:w="20" w:type="dxa"/>
              <w:bottom w:w="20" w:type="dxa"/>
              <w:right w:w="20" w:type="dxa"/>
            </w:tcMar>
            <w:vAlign w:val="center"/>
          </w:tcPr>
          <w:p w14:paraId="5A880A17" w14:textId="77777777" w:rsidR="00B52886" w:rsidRDefault="00B52886" w:rsidP="00DF7A07">
            <w:pPr>
              <w:spacing w:before="0" w:after="0"/>
              <w:rPr>
                <w:rFonts w:cs="Arial"/>
                <w:sz w:val="16"/>
                <w:szCs w:val="16"/>
              </w:rPr>
            </w:pPr>
          </w:p>
          <w:p w14:paraId="2FF7F025" w14:textId="77777777" w:rsidR="00B52886" w:rsidRDefault="00B52886" w:rsidP="00DF7A07">
            <w:pPr>
              <w:spacing w:before="0" w:after="0"/>
              <w:rPr>
                <w:rFonts w:cs="Arial"/>
                <w:sz w:val="16"/>
                <w:szCs w:val="16"/>
              </w:rPr>
            </w:pPr>
          </w:p>
          <w:p w14:paraId="55C48279" w14:textId="77777777" w:rsidR="00B52886" w:rsidRDefault="00B52886" w:rsidP="00DF7A07">
            <w:pPr>
              <w:spacing w:before="0" w:after="0"/>
              <w:rPr>
                <w:rFonts w:cs="Arial"/>
                <w:sz w:val="16"/>
                <w:szCs w:val="16"/>
              </w:rPr>
            </w:pPr>
          </w:p>
          <w:p w14:paraId="6ECE3D49" w14:textId="77777777" w:rsidR="00B52886" w:rsidRDefault="00B52886" w:rsidP="00DF7A07">
            <w:pPr>
              <w:spacing w:before="0" w:after="0"/>
              <w:rPr>
                <w:rFonts w:cs="Arial"/>
                <w:sz w:val="16"/>
                <w:szCs w:val="16"/>
              </w:rPr>
            </w:pPr>
          </w:p>
          <w:p w14:paraId="791217D8" w14:textId="77777777" w:rsidR="00B52886" w:rsidRDefault="00B52886" w:rsidP="00DF7A07">
            <w:pPr>
              <w:spacing w:before="0" w:after="0"/>
              <w:rPr>
                <w:rFonts w:cs="Arial"/>
                <w:sz w:val="16"/>
                <w:szCs w:val="16"/>
              </w:rPr>
            </w:pPr>
          </w:p>
          <w:p w14:paraId="4629C343" w14:textId="77777777" w:rsidR="00B52886" w:rsidRDefault="00B52886" w:rsidP="00DF7A07">
            <w:pPr>
              <w:spacing w:before="0" w:after="0"/>
              <w:rPr>
                <w:rFonts w:cs="Arial"/>
                <w:sz w:val="16"/>
                <w:szCs w:val="16"/>
              </w:rPr>
            </w:pPr>
          </w:p>
          <w:p w14:paraId="4B34BCAD" w14:textId="77777777" w:rsidR="00B52886" w:rsidRDefault="00B52886" w:rsidP="00DF7A07">
            <w:pPr>
              <w:spacing w:before="0" w:after="0"/>
              <w:rPr>
                <w:rFonts w:cs="Arial"/>
                <w:sz w:val="16"/>
                <w:szCs w:val="16"/>
              </w:rPr>
            </w:pPr>
          </w:p>
          <w:p w14:paraId="413722CC" w14:textId="77777777" w:rsidR="00B52886" w:rsidRDefault="00B52886" w:rsidP="00DF7A07">
            <w:pPr>
              <w:spacing w:before="0" w:after="0"/>
              <w:rPr>
                <w:rFonts w:cs="Arial"/>
                <w:sz w:val="16"/>
                <w:szCs w:val="16"/>
              </w:rPr>
            </w:pPr>
          </w:p>
          <w:p w14:paraId="7B3EBFCD" w14:textId="77777777" w:rsidR="00B52886" w:rsidRDefault="00B52886" w:rsidP="00DF7A07">
            <w:pPr>
              <w:spacing w:before="0" w:after="0"/>
              <w:rPr>
                <w:rFonts w:cs="Arial"/>
                <w:sz w:val="16"/>
                <w:szCs w:val="16"/>
              </w:rPr>
            </w:pPr>
          </w:p>
          <w:p w14:paraId="3151178E" w14:textId="77777777" w:rsidR="00B52886" w:rsidRDefault="00B52886" w:rsidP="00DF7A07">
            <w:pPr>
              <w:spacing w:before="0" w:after="0"/>
              <w:rPr>
                <w:rFonts w:cs="Arial"/>
                <w:sz w:val="16"/>
                <w:szCs w:val="16"/>
              </w:rPr>
            </w:pPr>
          </w:p>
          <w:p w14:paraId="0F0174A3" w14:textId="77777777" w:rsidR="00B52886" w:rsidRDefault="00B52886" w:rsidP="00DF7A07">
            <w:pPr>
              <w:spacing w:before="0" w:after="0"/>
              <w:rPr>
                <w:rFonts w:cs="Arial"/>
                <w:sz w:val="16"/>
                <w:szCs w:val="16"/>
              </w:rPr>
            </w:pPr>
          </w:p>
          <w:p w14:paraId="45E440B8" w14:textId="77777777" w:rsidR="00B52886" w:rsidRDefault="00B52886" w:rsidP="00DF7A07">
            <w:pPr>
              <w:spacing w:before="0" w:after="0"/>
              <w:rPr>
                <w:rFonts w:cs="Arial"/>
                <w:sz w:val="16"/>
                <w:szCs w:val="16"/>
              </w:rPr>
            </w:pPr>
          </w:p>
          <w:p w14:paraId="6093B2D3" w14:textId="77777777" w:rsidR="00B52886" w:rsidRDefault="00B52886" w:rsidP="00DF7A07">
            <w:pPr>
              <w:spacing w:before="0" w:after="0"/>
              <w:rPr>
                <w:rFonts w:cs="Arial"/>
                <w:sz w:val="16"/>
                <w:szCs w:val="16"/>
              </w:rPr>
            </w:pPr>
          </w:p>
          <w:p w14:paraId="1D403CA5" w14:textId="77777777" w:rsidR="00B52886" w:rsidRDefault="00B52886" w:rsidP="00DF7A07">
            <w:pPr>
              <w:spacing w:before="0" w:after="0"/>
              <w:rPr>
                <w:rFonts w:cs="Arial"/>
                <w:sz w:val="16"/>
                <w:szCs w:val="16"/>
              </w:rPr>
            </w:pPr>
          </w:p>
          <w:p w14:paraId="44634050" w14:textId="77777777" w:rsidR="00B52886" w:rsidRDefault="00B52886" w:rsidP="00DF7A07">
            <w:pPr>
              <w:spacing w:before="0" w:after="0"/>
              <w:rPr>
                <w:rFonts w:cs="Arial"/>
                <w:sz w:val="16"/>
                <w:szCs w:val="16"/>
              </w:rPr>
            </w:pPr>
          </w:p>
          <w:p w14:paraId="2EA703A5" w14:textId="77777777" w:rsidR="00B52886" w:rsidRDefault="00B52886" w:rsidP="00DF7A07">
            <w:pPr>
              <w:spacing w:before="0" w:after="0"/>
              <w:rPr>
                <w:rFonts w:cs="Arial"/>
                <w:sz w:val="16"/>
                <w:szCs w:val="16"/>
              </w:rPr>
            </w:pPr>
          </w:p>
          <w:p w14:paraId="5843AED3" w14:textId="77777777" w:rsidR="00B52886" w:rsidRDefault="00B52886" w:rsidP="00DF7A07">
            <w:pPr>
              <w:spacing w:before="0" w:after="0"/>
              <w:rPr>
                <w:rFonts w:cs="Arial"/>
                <w:sz w:val="16"/>
                <w:szCs w:val="16"/>
              </w:rPr>
            </w:pPr>
          </w:p>
          <w:p w14:paraId="3796C558" w14:textId="77777777" w:rsidR="00B52886" w:rsidRDefault="00B52886" w:rsidP="00DF7A07">
            <w:pPr>
              <w:spacing w:before="0" w:after="0"/>
              <w:rPr>
                <w:rFonts w:cs="Arial"/>
                <w:sz w:val="16"/>
                <w:szCs w:val="16"/>
              </w:rPr>
            </w:pPr>
            <w:r w:rsidRPr="007005E4">
              <w:rPr>
                <w:rFonts w:cs="Arial"/>
                <w:sz w:val="16"/>
                <w:szCs w:val="16"/>
              </w:rPr>
              <w:t xml:space="preserve">Cape York </w:t>
            </w:r>
          </w:p>
          <w:p w14:paraId="2E1DA201" w14:textId="77777777" w:rsidR="00B52886" w:rsidRDefault="00B52886" w:rsidP="00DF7A07">
            <w:pPr>
              <w:spacing w:before="0" w:after="0"/>
              <w:rPr>
                <w:rFonts w:cs="Arial"/>
                <w:sz w:val="16"/>
                <w:szCs w:val="16"/>
              </w:rPr>
            </w:pPr>
            <w:r w:rsidRPr="007005E4">
              <w:rPr>
                <w:rFonts w:cs="Arial"/>
                <w:sz w:val="16"/>
                <w:szCs w:val="16"/>
              </w:rPr>
              <w:t>Mid Shelf Zone</w:t>
            </w:r>
          </w:p>
          <w:p w14:paraId="41DCBC75" w14:textId="77777777" w:rsidR="00B52886" w:rsidRDefault="00B52886" w:rsidP="00DF7A07">
            <w:pPr>
              <w:spacing w:before="0" w:after="0"/>
              <w:rPr>
                <w:rFonts w:ascii="Tahoma" w:hAnsi="Tahoma" w:cs="Tahoma"/>
                <w:sz w:val="14"/>
                <w:szCs w:val="14"/>
              </w:rPr>
            </w:pPr>
          </w:p>
          <w:p w14:paraId="4C36A1E8" w14:textId="77777777" w:rsidR="00B52886" w:rsidRDefault="00B52886" w:rsidP="00DF7A07">
            <w:pPr>
              <w:spacing w:before="0" w:after="0"/>
              <w:rPr>
                <w:rFonts w:ascii="Tahoma" w:hAnsi="Tahoma" w:cs="Tahoma"/>
                <w:sz w:val="14"/>
                <w:szCs w:val="14"/>
              </w:rPr>
            </w:pPr>
          </w:p>
          <w:p w14:paraId="66EE0D1B" w14:textId="77777777" w:rsidR="00B52886" w:rsidRDefault="00B52886" w:rsidP="00DF7A07">
            <w:pPr>
              <w:spacing w:before="0" w:after="0"/>
              <w:rPr>
                <w:rFonts w:ascii="Tahoma" w:hAnsi="Tahoma" w:cs="Tahoma"/>
                <w:sz w:val="14"/>
                <w:szCs w:val="14"/>
              </w:rPr>
            </w:pPr>
          </w:p>
          <w:p w14:paraId="5579BE1E" w14:textId="77777777" w:rsidR="00B52886" w:rsidRDefault="00B52886" w:rsidP="00DF7A07">
            <w:pPr>
              <w:spacing w:before="0" w:after="0"/>
              <w:rPr>
                <w:rFonts w:ascii="Tahoma" w:hAnsi="Tahoma" w:cs="Tahoma"/>
                <w:sz w:val="14"/>
                <w:szCs w:val="14"/>
              </w:rPr>
            </w:pPr>
          </w:p>
          <w:p w14:paraId="3A7F61A9" w14:textId="77777777" w:rsidR="00B52886" w:rsidRDefault="00B52886" w:rsidP="00DF7A07">
            <w:pPr>
              <w:spacing w:before="0" w:after="0"/>
              <w:rPr>
                <w:rFonts w:ascii="Tahoma" w:hAnsi="Tahoma" w:cs="Tahoma"/>
                <w:sz w:val="14"/>
                <w:szCs w:val="14"/>
              </w:rPr>
            </w:pPr>
          </w:p>
          <w:p w14:paraId="43D2654A" w14:textId="77777777" w:rsidR="00B52886" w:rsidRDefault="00B52886" w:rsidP="00DF7A07">
            <w:pPr>
              <w:spacing w:before="0" w:after="0"/>
              <w:rPr>
                <w:rFonts w:ascii="Tahoma" w:hAnsi="Tahoma" w:cs="Tahoma"/>
                <w:sz w:val="14"/>
                <w:szCs w:val="14"/>
              </w:rPr>
            </w:pPr>
          </w:p>
          <w:p w14:paraId="79849A00" w14:textId="77777777" w:rsidR="00B52886" w:rsidRDefault="00B52886" w:rsidP="00DF7A07">
            <w:pPr>
              <w:spacing w:before="0" w:after="0"/>
              <w:rPr>
                <w:rFonts w:ascii="Tahoma" w:hAnsi="Tahoma" w:cs="Tahoma"/>
                <w:sz w:val="14"/>
                <w:szCs w:val="14"/>
              </w:rPr>
            </w:pPr>
          </w:p>
          <w:p w14:paraId="6F14F532" w14:textId="77777777" w:rsidR="00B52886" w:rsidRDefault="00B52886" w:rsidP="00DF7A07">
            <w:pPr>
              <w:spacing w:before="0" w:after="0"/>
              <w:rPr>
                <w:rFonts w:ascii="Tahoma" w:hAnsi="Tahoma" w:cs="Tahoma"/>
                <w:sz w:val="14"/>
                <w:szCs w:val="14"/>
              </w:rPr>
            </w:pPr>
          </w:p>
          <w:p w14:paraId="120F8178" w14:textId="77777777" w:rsidR="00B52886" w:rsidRDefault="00B52886" w:rsidP="00DF7A07">
            <w:pPr>
              <w:spacing w:before="0" w:after="0"/>
              <w:rPr>
                <w:rFonts w:ascii="Tahoma" w:hAnsi="Tahoma" w:cs="Tahoma"/>
                <w:sz w:val="14"/>
                <w:szCs w:val="14"/>
              </w:rPr>
            </w:pPr>
          </w:p>
          <w:p w14:paraId="77E68745" w14:textId="77777777" w:rsidR="00B52886" w:rsidRDefault="00B52886" w:rsidP="00DF7A07">
            <w:pPr>
              <w:spacing w:before="0" w:after="0"/>
              <w:rPr>
                <w:rFonts w:ascii="Tahoma" w:hAnsi="Tahoma" w:cs="Tahoma"/>
                <w:sz w:val="14"/>
                <w:szCs w:val="14"/>
              </w:rPr>
            </w:pPr>
          </w:p>
          <w:p w14:paraId="61E0687C" w14:textId="77777777" w:rsidR="00B52886" w:rsidRDefault="00B52886" w:rsidP="00DF7A07">
            <w:pPr>
              <w:spacing w:before="0" w:after="0"/>
              <w:rPr>
                <w:rFonts w:ascii="Tahoma" w:hAnsi="Tahoma" w:cs="Tahoma"/>
                <w:sz w:val="14"/>
                <w:szCs w:val="14"/>
              </w:rPr>
            </w:pPr>
          </w:p>
          <w:p w14:paraId="79155827" w14:textId="77777777" w:rsidR="00B52886" w:rsidRDefault="00B52886" w:rsidP="00DF7A07">
            <w:pPr>
              <w:spacing w:before="0" w:after="0"/>
              <w:rPr>
                <w:rFonts w:ascii="Tahoma" w:hAnsi="Tahoma" w:cs="Tahoma"/>
                <w:sz w:val="14"/>
                <w:szCs w:val="14"/>
              </w:rPr>
            </w:pPr>
          </w:p>
          <w:p w14:paraId="42E3BAB7" w14:textId="77777777" w:rsidR="00B52886" w:rsidRDefault="00B52886" w:rsidP="00DF7A07">
            <w:pPr>
              <w:spacing w:before="0" w:after="0"/>
              <w:rPr>
                <w:rFonts w:ascii="Tahoma" w:hAnsi="Tahoma" w:cs="Tahoma"/>
                <w:sz w:val="14"/>
                <w:szCs w:val="14"/>
              </w:rPr>
            </w:pPr>
          </w:p>
          <w:p w14:paraId="357EE3B6" w14:textId="77777777" w:rsidR="00B52886" w:rsidRDefault="00B52886" w:rsidP="00DF7A07">
            <w:pPr>
              <w:spacing w:before="0" w:after="0"/>
              <w:rPr>
                <w:rFonts w:ascii="Tahoma" w:hAnsi="Tahoma" w:cs="Tahoma"/>
                <w:sz w:val="14"/>
                <w:szCs w:val="14"/>
              </w:rPr>
            </w:pPr>
          </w:p>
          <w:p w14:paraId="5FF27FCD" w14:textId="77777777" w:rsidR="00B52886" w:rsidRDefault="00B52886" w:rsidP="00DF7A07">
            <w:pPr>
              <w:spacing w:before="0" w:after="0"/>
              <w:rPr>
                <w:rFonts w:ascii="Tahoma" w:hAnsi="Tahoma" w:cs="Tahoma"/>
                <w:sz w:val="14"/>
                <w:szCs w:val="14"/>
              </w:rPr>
            </w:pPr>
          </w:p>
          <w:p w14:paraId="751DCEA2" w14:textId="77777777" w:rsidR="00B52886" w:rsidRDefault="00B52886" w:rsidP="00DF7A07">
            <w:pPr>
              <w:spacing w:before="0" w:after="0"/>
              <w:rPr>
                <w:rFonts w:ascii="Tahoma" w:hAnsi="Tahoma" w:cs="Tahoma"/>
                <w:sz w:val="14"/>
                <w:szCs w:val="14"/>
              </w:rPr>
            </w:pPr>
          </w:p>
          <w:p w14:paraId="138D2406" w14:textId="77777777" w:rsidR="00B52886" w:rsidRDefault="00B52886" w:rsidP="00DF7A07">
            <w:pPr>
              <w:spacing w:before="0" w:after="0"/>
              <w:rPr>
                <w:rFonts w:ascii="Tahoma" w:hAnsi="Tahoma" w:cs="Tahoma"/>
                <w:sz w:val="14"/>
                <w:szCs w:val="14"/>
              </w:rPr>
            </w:pPr>
          </w:p>
          <w:p w14:paraId="28ABC7BB" w14:textId="77777777" w:rsidR="00B52886" w:rsidRDefault="00B52886" w:rsidP="00DF7A07">
            <w:pPr>
              <w:spacing w:before="0" w:after="0"/>
              <w:rPr>
                <w:rFonts w:ascii="Tahoma" w:hAnsi="Tahoma" w:cs="Tahoma"/>
                <w:sz w:val="14"/>
                <w:szCs w:val="14"/>
              </w:rPr>
            </w:pPr>
          </w:p>
          <w:p w14:paraId="611A2AB2" w14:textId="77777777" w:rsidR="00B52886" w:rsidRDefault="00B52886" w:rsidP="00DF7A07">
            <w:pPr>
              <w:spacing w:before="0" w:after="0"/>
              <w:rPr>
                <w:rFonts w:ascii="Tahoma" w:hAnsi="Tahoma" w:cs="Tahoma"/>
                <w:sz w:val="14"/>
                <w:szCs w:val="14"/>
              </w:rPr>
            </w:pPr>
          </w:p>
          <w:p w14:paraId="43E4DFBB" w14:textId="77777777" w:rsidR="00B52886" w:rsidRDefault="00B52886" w:rsidP="00DF7A07">
            <w:pPr>
              <w:spacing w:before="0" w:after="0"/>
              <w:rPr>
                <w:rFonts w:ascii="Tahoma" w:hAnsi="Tahoma" w:cs="Tahoma"/>
                <w:sz w:val="14"/>
                <w:szCs w:val="14"/>
              </w:rPr>
            </w:pPr>
          </w:p>
          <w:p w14:paraId="3E67E672" w14:textId="77777777" w:rsidR="00B52886" w:rsidRDefault="00B52886" w:rsidP="00DF7A07">
            <w:pPr>
              <w:spacing w:before="0" w:after="0"/>
              <w:rPr>
                <w:rFonts w:ascii="Tahoma" w:hAnsi="Tahoma" w:cs="Tahoma"/>
                <w:sz w:val="14"/>
                <w:szCs w:val="14"/>
              </w:rPr>
            </w:pPr>
          </w:p>
          <w:p w14:paraId="33007144" w14:textId="77777777" w:rsidR="00B52886" w:rsidRDefault="00B52886" w:rsidP="00DF7A07">
            <w:pPr>
              <w:spacing w:before="0" w:after="0"/>
              <w:rPr>
                <w:rFonts w:ascii="Tahoma" w:hAnsi="Tahoma" w:cs="Tahoma"/>
                <w:sz w:val="14"/>
                <w:szCs w:val="14"/>
              </w:rPr>
            </w:pPr>
          </w:p>
          <w:p w14:paraId="33060CFA" w14:textId="77777777" w:rsidR="00B52886" w:rsidRDefault="00B52886" w:rsidP="00DF7A07">
            <w:pPr>
              <w:spacing w:before="0" w:after="0"/>
              <w:rPr>
                <w:rFonts w:ascii="Tahoma" w:hAnsi="Tahoma" w:cs="Tahoma"/>
                <w:sz w:val="14"/>
                <w:szCs w:val="14"/>
              </w:rPr>
            </w:pPr>
          </w:p>
          <w:p w14:paraId="0A2CB368" w14:textId="77777777" w:rsidR="00B52886" w:rsidRDefault="00B52886" w:rsidP="00DF7A07">
            <w:pPr>
              <w:spacing w:before="0" w:after="0"/>
              <w:rPr>
                <w:rFonts w:ascii="Tahoma" w:hAnsi="Tahoma" w:cs="Tahoma"/>
                <w:sz w:val="14"/>
                <w:szCs w:val="14"/>
              </w:rPr>
            </w:pPr>
          </w:p>
          <w:p w14:paraId="6FEB556D" w14:textId="77777777" w:rsidR="00B52886" w:rsidRDefault="00B52886" w:rsidP="00DF7A07">
            <w:pPr>
              <w:spacing w:before="0" w:after="0"/>
              <w:rPr>
                <w:rFonts w:ascii="Tahoma" w:hAnsi="Tahoma" w:cs="Tahoma"/>
                <w:sz w:val="14"/>
                <w:szCs w:val="14"/>
              </w:rPr>
            </w:pPr>
          </w:p>
          <w:p w14:paraId="32391CBA" w14:textId="77777777" w:rsidR="00B52886" w:rsidRDefault="00B52886" w:rsidP="00DF7A07">
            <w:pPr>
              <w:spacing w:before="0" w:after="0"/>
              <w:rPr>
                <w:rFonts w:ascii="Tahoma" w:hAnsi="Tahoma" w:cs="Tahoma"/>
                <w:sz w:val="14"/>
                <w:szCs w:val="14"/>
              </w:rPr>
            </w:pPr>
          </w:p>
          <w:p w14:paraId="540FD539" w14:textId="77777777" w:rsidR="00B52886" w:rsidRDefault="00B52886" w:rsidP="00DF7A07">
            <w:pPr>
              <w:spacing w:before="0" w:after="0"/>
              <w:rPr>
                <w:rFonts w:ascii="Tahoma" w:hAnsi="Tahoma" w:cs="Tahoma"/>
                <w:sz w:val="14"/>
                <w:szCs w:val="14"/>
              </w:rPr>
            </w:pPr>
          </w:p>
          <w:p w14:paraId="7E73DABF" w14:textId="77777777" w:rsidR="00B52886" w:rsidRDefault="00B52886" w:rsidP="00DF7A07">
            <w:pPr>
              <w:spacing w:before="0" w:after="0"/>
              <w:rPr>
                <w:rFonts w:ascii="Tahoma" w:hAnsi="Tahoma" w:cs="Tahoma"/>
                <w:sz w:val="14"/>
                <w:szCs w:val="14"/>
              </w:rPr>
            </w:pPr>
          </w:p>
          <w:p w14:paraId="3D9BD8EF" w14:textId="77777777" w:rsidR="00B52886" w:rsidRDefault="00B52886" w:rsidP="00DF7A07">
            <w:pPr>
              <w:spacing w:before="0" w:after="0"/>
              <w:rPr>
                <w:rFonts w:cs="Arial"/>
                <w:sz w:val="16"/>
                <w:szCs w:val="16"/>
              </w:rPr>
            </w:pPr>
            <w:r w:rsidRPr="007005E4">
              <w:rPr>
                <w:rFonts w:cs="Arial"/>
                <w:sz w:val="16"/>
                <w:szCs w:val="16"/>
              </w:rPr>
              <w:t xml:space="preserve">Cape York </w:t>
            </w:r>
          </w:p>
          <w:p w14:paraId="1EDE12EE" w14:textId="77777777" w:rsidR="00B52886" w:rsidRDefault="00B52886" w:rsidP="00DF7A07">
            <w:pPr>
              <w:spacing w:before="0" w:after="0"/>
              <w:rPr>
                <w:rFonts w:ascii="Tahoma" w:hAnsi="Tahoma" w:cs="Tahoma"/>
                <w:sz w:val="14"/>
                <w:szCs w:val="14"/>
              </w:rPr>
            </w:pPr>
            <w:r w:rsidRPr="007005E4">
              <w:rPr>
                <w:rFonts w:cs="Arial"/>
                <w:sz w:val="16"/>
                <w:szCs w:val="16"/>
              </w:rPr>
              <w:t>Mid Shelf Zone</w:t>
            </w:r>
          </w:p>
          <w:p w14:paraId="48890096" w14:textId="77777777" w:rsidR="00B52886" w:rsidRDefault="00B52886" w:rsidP="00DF7A07">
            <w:pPr>
              <w:spacing w:before="0" w:after="0"/>
              <w:rPr>
                <w:rFonts w:ascii="Tahoma" w:hAnsi="Tahoma" w:cs="Tahoma"/>
                <w:sz w:val="14"/>
                <w:szCs w:val="14"/>
              </w:rPr>
            </w:pPr>
          </w:p>
          <w:p w14:paraId="4AE86950" w14:textId="77777777" w:rsidR="00B52886" w:rsidRDefault="00B52886" w:rsidP="00DF7A07">
            <w:pPr>
              <w:spacing w:before="0" w:after="0"/>
              <w:rPr>
                <w:rFonts w:ascii="Tahoma" w:hAnsi="Tahoma" w:cs="Tahoma"/>
                <w:sz w:val="14"/>
                <w:szCs w:val="14"/>
              </w:rPr>
            </w:pPr>
          </w:p>
        </w:tc>
        <w:tc>
          <w:tcPr>
            <w:tcW w:w="866" w:type="dxa"/>
            <w:vMerge/>
            <w:tcBorders>
              <w:left w:val="single" w:sz="4" w:space="0" w:color="000000"/>
              <w:right w:val="single" w:sz="4" w:space="0" w:color="000000"/>
            </w:tcBorders>
            <w:vAlign w:val="center"/>
          </w:tcPr>
          <w:p w14:paraId="511CEE57"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F055FF"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SS (m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3"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8200208"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8</w:t>
            </w:r>
          </w:p>
        </w:tc>
        <w:tc>
          <w:tcPr>
            <w:tcW w:w="8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EFAEA6A"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0.8</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AFFA17F"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0</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BE37FCB"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4</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1AA75ED"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20" w:type="dxa"/>
              <w:left w:w="20" w:type="dxa"/>
              <w:bottom w:w="20" w:type="dxa"/>
              <w:right w:w="20" w:type="dxa"/>
            </w:tcMar>
            <w:vAlign w:val="bottom"/>
          </w:tcPr>
          <w:p w14:paraId="537ABD38"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vAlign w:val="bottom"/>
          </w:tcPr>
          <w:p w14:paraId="26B9E90F"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20" w:type="dxa"/>
              <w:left w:w="20" w:type="dxa"/>
              <w:bottom w:w="20" w:type="dxa"/>
              <w:right w:w="20" w:type="dxa"/>
            </w:tcMar>
            <w:vAlign w:val="bottom"/>
          </w:tcPr>
          <w:p w14:paraId="452EA483"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9</w:t>
            </w:r>
          </w:p>
        </w:tc>
        <w:tc>
          <w:tcPr>
            <w:tcW w:w="87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96A1B0B"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9C4C96"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32FD4C"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0.9-1.5-2.3</w:t>
            </w:r>
          </w:p>
        </w:tc>
      </w:tr>
      <w:tr w:rsidR="00B52886" w14:paraId="3DA21313"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14428FB3" w14:textId="77777777" w:rsidR="00B52886" w:rsidRDefault="00B52886" w:rsidP="00DF7A07">
            <w:pPr>
              <w:spacing w:before="0" w:after="0"/>
              <w:rPr>
                <w:rFonts w:ascii="Tahoma" w:hAnsi="Tahoma" w:cs="Tahoma"/>
                <w:sz w:val="14"/>
                <w:szCs w:val="14"/>
              </w:rPr>
            </w:pPr>
          </w:p>
        </w:tc>
        <w:tc>
          <w:tcPr>
            <w:tcW w:w="866" w:type="dxa"/>
            <w:vMerge/>
            <w:tcBorders>
              <w:left w:val="single" w:sz="4" w:space="0" w:color="000000"/>
              <w:right w:val="single" w:sz="4" w:space="0" w:color="000000"/>
            </w:tcBorders>
            <w:vAlign w:val="center"/>
          </w:tcPr>
          <w:p w14:paraId="588F8856"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6E41EE"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1E41683"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8</w:t>
            </w:r>
          </w:p>
        </w:tc>
        <w:tc>
          <w:tcPr>
            <w:tcW w:w="8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406B44"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3</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05FFB13"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39</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D2FECE9"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9</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2A0546E"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4</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20" w:type="dxa"/>
              <w:left w:w="20" w:type="dxa"/>
              <w:bottom w:w="20" w:type="dxa"/>
              <w:right w:w="20" w:type="dxa"/>
            </w:tcMar>
            <w:vAlign w:val="bottom"/>
          </w:tcPr>
          <w:p w14:paraId="5BD3B2C3"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9</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637DC286"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A9C7DCC"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9</w:t>
            </w:r>
          </w:p>
        </w:tc>
        <w:tc>
          <w:tcPr>
            <w:tcW w:w="87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092E343"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6E25473F"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2B27C9" w14:textId="77777777" w:rsidR="00B52886" w:rsidRPr="007B331C" w:rsidRDefault="00B52886"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75–100–130</w:t>
            </w:r>
          </w:p>
        </w:tc>
      </w:tr>
      <w:tr w:rsidR="00B52886" w14:paraId="2A3E6C1C"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0DC29D91" w14:textId="77777777" w:rsidR="00B52886" w:rsidRDefault="00B52886" w:rsidP="00DF7A07">
            <w:pPr>
              <w:spacing w:before="0" w:after="0"/>
              <w:rPr>
                <w:rFonts w:ascii="Tahoma" w:hAnsi="Tahoma" w:cs="Tahoma"/>
                <w:sz w:val="14"/>
                <w:szCs w:val="14"/>
              </w:rPr>
            </w:pPr>
          </w:p>
        </w:tc>
        <w:tc>
          <w:tcPr>
            <w:tcW w:w="866" w:type="dxa"/>
            <w:vMerge/>
            <w:tcBorders>
              <w:left w:val="single" w:sz="4" w:space="0" w:color="000000"/>
              <w:right w:val="single" w:sz="4" w:space="0" w:color="000000"/>
            </w:tcBorders>
            <w:vAlign w:val="center"/>
          </w:tcPr>
          <w:p w14:paraId="7E237919"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E9A17B"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AE4A6A6"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8</w:t>
            </w:r>
          </w:p>
        </w:tc>
        <w:tc>
          <w:tcPr>
            <w:tcW w:w="8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DA2CA2"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8</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CEF2648"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33</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D9C736B"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4</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604B2DA"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0</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20" w:type="dxa"/>
              <w:left w:w="20" w:type="dxa"/>
              <w:bottom w:w="20" w:type="dxa"/>
              <w:right w:w="20" w:type="dxa"/>
            </w:tcMar>
            <w:vAlign w:val="bottom"/>
          </w:tcPr>
          <w:p w14:paraId="1D4E2D17"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vAlign w:val="bottom"/>
          </w:tcPr>
          <w:p w14:paraId="5B24814D"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9</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2815EC9"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7</w:t>
            </w:r>
          </w:p>
        </w:tc>
        <w:tc>
          <w:tcPr>
            <w:tcW w:w="87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81E0981"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135F7474"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0350C5" w14:textId="77777777" w:rsidR="00B52886" w:rsidRPr="007B331C" w:rsidRDefault="00B52886"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60–80–110</w:t>
            </w:r>
          </w:p>
        </w:tc>
      </w:tr>
      <w:tr w:rsidR="00B52886" w14:paraId="2E3BA414"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37C64025" w14:textId="77777777" w:rsidR="00B52886" w:rsidRDefault="00B52886" w:rsidP="00DF7A07">
            <w:pPr>
              <w:spacing w:before="0" w:after="0"/>
              <w:rPr>
                <w:rFonts w:ascii="Tahoma" w:hAnsi="Tahoma" w:cs="Tahoma"/>
                <w:sz w:val="14"/>
                <w:szCs w:val="14"/>
              </w:rPr>
            </w:pPr>
          </w:p>
        </w:tc>
        <w:tc>
          <w:tcPr>
            <w:tcW w:w="866" w:type="dxa"/>
            <w:vMerge/>
            <w:tcBorders>
              <w:left w:val="single" w:sz="4" w:space="0" w:color="000000"/>
              <w:right w:val="single" w:sz="4" w:space="0" w:color="000000"/>
            </w:tcBorders>
            <w:vAlign w:val="center"/>
          </w:tcPr>
          <w:p w14:paraId="4B979A57"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08DFB6"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NOx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97B165D"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8</w:t>
            </w:r>
          </w:p>
        </w:tc>
        <w:tc>
          <w:tcPr>
            <w:tcW w:w="8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215F868"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FE762C2"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3</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AC47011"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D0C0083"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20" w:type="dxa"/>
              <w:left w:w="20" w:type="dxa"/>
              <w:bottom w:w="20" w:type="dxa"/>
              <w:right w:w="20" w:type="dxa"/>
            </w:tcMar>
            <w:vAlign w:val="bottom"/>
          </w:tcPr>
          <w:p w14:paraId="407C6E3E"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vAlign w:val="bottom"/>
          </w:tcPr>
          <w:p w14:paraId="009E1366"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20" w:type="dxa"/>
              <w:left w:w="20" w:type="dxa"/>
              <w:bottom w:w="20" w:type="dxa"/>
              <w:right w:w="20" w:type="dxa"/>
            </w:tcMar>
            <w:vAlign w:val="bottom"/>
          </w:tcPr>
          <w:p w14:paraId="4B5ADF7C"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7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83C710F"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CA5006"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6CCE86"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0-0-1</w:t>
            </w:r>
          </w:p>
        </w:tc>
      </w:tr>
      <w:tr w:rsidR="00B52886" w14:paraId="55AC3F8E"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41124BFD" w14:textId="77777777" w:rsidR="00B52886" w:rsidRDefault="00B52886" w:rsidP="00DF7A07">
            <w:pPr>
              <w:spacing w:before="0" w:after="0"/>
              <w:rPr>
                <w:rFonts w:ascii="Tahoma" w:hAnsi="Tahoma" w:cs="Tahoma"/>
                <w:sz w:val="14"/>
                <w:szCs w:val="14"/>
              </w:rPr>
            </w:pPr>
          </w:p>
        </w:tc>
        <w:tc>
          <w:tcPr>
            <w:tcW w:w="866" w:type="dxa"/>
            <w:vMerge/>
            <w:tcBorders>
              <w:left w:val="single" w:sz="4" w:space="0" w:color="000000"/>
              <w:right w:val="single" w:sz="4" w:space="0" w:color="000000"/>
            </w:tcBorders>
            <w:vAlign w:val="center"/>
          </w:tcPr>
          <w:p w14:paraId="75F9EFA4"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6B5267"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NH</w:t>
            </w:r>
            <w:r w:rsidRPr="007B331C">
              <w:rPr>
                <w:rFonts w:ascii="Arial Narrow" w:hAnsi="Arial Narrow" w:cs="Arial Narrow"/>
                <w:color w:val="000000"/>
                <w:sz w:val="14"/>
                <w:szCs w:val="14"/>
                <w:vertAlign w:val="subscript"/>
              </w:rPr>
              <w:t>3</w:t>
            </w:r>
            <w:r w:rsidRPr="007B331C">
              <w:rPr>
                <w:rFonts w:ascii="Arial Narrow" w:hAnsi="Arial Narrow" w:cs="Arial Narrow"/>
                <w:color w:val="000000"/>
                <w:sz w:val="14"/>
                <w:szCs w:val="14"/>
              </w:rPr>
              <w:t xml:space="preserve">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044FB95"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8</w:t>
            </w:r>
          </w:p>
        </w:tc>
        <w:tc>
          <w:tcPr>
            <w:tcW w:w="8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744583"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49BB040"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3C53A47"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0598405"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20" w:type="dxa"/>
              <w:left w:w="20" w:type="dxa"/>
              <w:bottom w:w="20" w:type="dxa"/>
              <w:right w:w="20" w:type="dxa"/>
            </w:tcMar>
            <w:vAlign w:val="bottom"/>
          </w:tcPr>
          <w:p w14:paraId="752A7F91"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vAlign w:val="bottom"/>
          </w:tcPr>
          <w:p w14:paraId="7A6CD003"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20" w:type="dxa"/>
              <w:left w:w="20" w:type="dxa"/>
              <w:bottom w:w="20" w:type="dxa"/>
              <w:right w:w="20" w:type="dxa"/>
            </w:tcMar>
            <w:vAlign w:val="bottom"/>
          </w:tcPr>
          <w:p w14:paraId="3B750A7C"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7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4201995"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821723"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BE616C"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0-1-3</w:t>
            </w:r>
          </w:p>
        </w:tc>
      </w:tr>
      <w:tr w:rsidR="00B52886" w14:paraId="67083E48"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4C0F03D3" w14:textId="77777777" w:rsidR="00B52886" w:rsidRDefault="00B52886" w:rsidP="00DF7A07">
            <w:pPr>
              <w:spacing w:before="0" w:after="0"/>
              <w:rPr>
                <w:rFonts w:ascii="Tahoma" w:hAnsi="Tahoma" w:cs="Tahoma"/>
                <w:sz w:val="14"/>
                <w:szCs w:val="14"/>
              </w:rPr>
            </w:pPr>
          </w:p>
        </w:tc>
        <w:tc>
          <w:tcPr>
            <w:tcW w:w="866" w:type="dxa"/>
            <w:vMerge/>
            <w:tcBorders>
              <w:left w:val="single" w:sz="4" w:space="0" w:color="000000"/>
              <w:right w:val="single" w:sz="4" w:space="0" w:color="000000"/>
            </w:tcBorders>
            <w:vAlign w:val="center"/>
          </w:tcPr>
          <w:p w14:paraId="77129C4D"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033055"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DO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561F82F"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8</w:t>
            </w:r>
          </w:p>
        </w:tc>
        <w:tc>
          <w:tcPr>
            <w:tcW w:w="8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A7AEB9C"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3</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8AD6C8E"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21</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02A55DC"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7</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32C9D56"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5</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19C9980"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8</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5FB9923F"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D2C776A"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1</w:t>
            </w:r>
          </w:p>
        </w:tc>
        <w:tc>
          <w:tcPr>
            <w:tcW w:w="87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DEE195D"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4FE85E" w14:textId="77777777" w:rsidR="00B52886" w:rsidRPr="007B331C" w:rsidRDefault="00B52886" w:rsidP="00DF7A07">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9220FD" w14:textId="77777777" w:rsidR="00B52886" w:rsidRPr="007B331C" w:rsidRDefault="00B52886" w:rsidP="00DF7A07">
            <w:pPr>
              <w:spacing w:before="0" w:after="0"/>
              <w:jc w:val="center"/>
              <w:rPr>
                <w:rFonts w:ascii="Arial Narrow" w:hAnsi="Arial Narrow"/>
                <w:sz w:val="14"/>
                <w:szCs w:val="14"/>
              </w:rPr>
            </w:pPr>
          </w:p>
        </w:tc>
      </w:tr>
      <w:tr w:rsidR="00B52886" w14:paraId="40C167A4"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424A4F16" w14:textId="77777777" w:rsidR="00B52886" w:rsidRDefault="00B52886" w:rsidP="00DF7A07">
            <w:pPr>
              <w:spacing w:before="0" w:after="0"/>
              <w:rPr>
                <w:rFonts w:ascii="Tahoma" w:hAnsi="Tahoma" w:cs="Tahoma"/>
                <w:sz w:val="14"/>
                <w:szCs w:val="14"/>
              </w:rPr>
            </w:pPr>
          </w:p>
        </w:tc>
        <w:tc>
          <w:tcPr>
            <w:tcW w:w="866" w:type="dxa"/>
            <w:vMerge/>
            <w:tcBorders>
              <w:left w:val="single" w:sz="4" w:space="0" w:color="000000"/>
              <w:right w:val="single" w:sz="4" w:space="0" w:color="000000"/>
            </w:tcBorders>
            <w:vAlign w:val="center"/>
          </w:tcPr>
          <w:p w14:paraId="37C8CD4B"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7888F8"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P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42B59F4"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8</w:t>
            </w:r>
          </w:p>
        </w:tc>
        <w:tc>
          <w:tcPr>
            <w:tcW w:w="8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E26A08A"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E978C4"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0</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9CADE9A"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6CAAD43"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865ABB8"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7F799D83"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79CAB77"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w:t>
            </w:r>
          </w:p>
        </w:tc>
        <w:tc>
          <w:tcPr>
            <w:tcW w:w="87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06ADE41"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DD3E5A"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ADDB42"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14-18-22</w:t>
            </w:r>
          </w:p>
        </w:tc>
      </w:tr>
      <w:tr w:rsidR="00B52886" w14:paraId="0C071D6F"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56B1D15F" w14:textId="77777777" w:rsidR="00B52886" w:rsidRDefault="00B52886" w:rsidP="00DF7A07">
            <w:pPr>
              <w:spacing w:before="0" w:after="0"/>
              <w:rPr>
                <w:rFonts w:ascii="Tahoma" w:hAnsi="Tahoma" w:cs="Tahoma"/>
                <w:sz w:val="14"/>
                <w:szCs w:val="14"/>
              </w:rPr>
            </w:pPr>
          </w:p>
        </w:tc>
        <w:tc>
          <w:tcPr>
            <w:tcW w:w="866" w:type="dxa"/>
            <w:vMerge/>
            <w:tcBorders>
              <w:left w:val="single" w:sz="4" w:space="0" w:color="000000"/>
              <w:right w:val="single" w:sz="4" w:space="0" w:color="000000"/>
            </w:tcBorders>
            <w:vAlign w:val="center"/>
          </w:tcPr>
          <w:p w14:paraId="7EBA1EB2"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38962A"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6E59AB5"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8</w:t>
            </w:r>
          </w:p>
        </w:tc>
        <w:tc>
          <w:tcPr>
            <w:tcW w:w="8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6CD63D"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763BCBF"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84CDC61"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7AF4BC8"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AFB09A2"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5BAD3463"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EBF9E12"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7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81FE5CA"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3ABF5AA3"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04FA67" w14:textId="77777777" w:rsidR="00B52886" w:rsidRPr="007B331C" w:rsidRDefault="00B52886"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6–9–15</w:t>
            </w:r>
          </w:p>
        </w:tc>
      </w:tr>
      <w:tr w:rsidR="00B52886" w14:paraId="1B678A7F"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0800E0E7" w14:textId="77777777" w:rsidR="00B52886" w:rsidRDefault="00B52886" w:rsidP="00DF7A07">
            <w:pPr>
              <w:spacing w:before="0" w:after="0"/>
              <w:rPr>
                <w:rFonts w:ascii="Tahoma" w:hAnsi="Tahoma" w:cs="Tahoma"/>
                <w:sz w:val="14"/>
                <w:szCs w:val="14"/>
              </w:rPr>
            </w:pPr>
          </w:p>
        </w:tc>
        <w:tc>
          <w:tcPr>
            <w:tcW w:w="866" w:type="dxa"/>
            <w:vMerge/>
            <w:tcBorders>
              <w:left w:val="single" w:sz="4" w:space="0" w:color="000000"/>
              <w:right w:val="single" w:sz="4" w:space="0" w:color="000000"/>
            </w:tcBorders>
            <w:vAlign w:val="center"/>
          </w:tcPr>
          <w:p w14:paraId="24C0AC86"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A769C6"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7918348"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8</w:t>
            </w:r>
          </w:p>
        </w:tc>
        <w:tc>
          <w:tcPr>
            <w:tcW w:w="8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663D65"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4E162B"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BB55E97"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7FAA112"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501FDB1"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586E3415"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6D10018"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7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AFD52DC"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1360C054"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BF1A7B" w14:textId="77777777" w:rsidR="00B52886" w:rsidRPr="007B331C" w:rsidRDefault="00B52886"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3–7–10</w:t>
            </w:r>
          </w:p>
        </w:tc>
      </w:tr>
      <w:tr w:rsidR="00B52886" w14:paraId="3F7F9305"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6E38EB40" w14:textId="77777777" w:rsidR="00B52886" w:rsidRDefault="00B52886" w:rsidP="00DF7A07">
            <w:pPr>
              <w:spacing w:before="0" w:after="0"/>
              <w:rPr>
                <w:rFonts w:ascii="Tahoma" w:hAnsi="Tahoma" w:cs="Tahoma"/>
                <w:sz w:val="14"/>
                <w:szCs w:val="14"/>
              </w:rPr>
            </w:pPr>
          </w:p>
        </w:tc>
        <w:tc>
          <w:tcPr>
            <w:tcW w:w="866" w:type="dxa"/>
            <w:vMerge/>
            <w:tcBorders>
              <w:left w:val="single" w:sz="4" w:space="0" w:color="000000"/>
              <w:right w:val="single" w:sz="4" w:space="0" w:color="000000"/>
            </w:tcBorders>
            <w:vAlign w:val="center"/>
          </w:tcPr>
          <w:p w14:paraId="18A5E12D"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BC369E" w14:textId="6F109CEA" w:rsidR="00B52886" w:rsidRPr="007B331C" w:rsidRDefault="00DB1350" w:rsidP="00DF7A07">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PO4</w:t>
            </w:r>
            <w:r w:rsidR="00B52886" w:rsidRPr="007B331C">
              <w:rPr>
                <w:rFonts w:ascii="Arial Narrow" w:hAnsi="Arial Narrow" w:cs="Arial Narrow"/>
                <w:color w:val="000000"/>
                <w:sz w:val="14"/>
                <w:szCs w:val="14"/>
              </w:rPr>
              <w:t xml:space="preserve"> (</w:t>
            </w:r>
            <w:r w:rsidR="00B52886" w:rsidRPr="007B331C">
              <w:rPr>
                <w:rFonts w:ascii="Arial Narrow" w:eastAsia="Helvetica" w:hAnsi="Arial Narrow"/>
                <w:color w:val="000000"/>
                <w:sz w:val="14"/>
                <w:szCs w:val="14"/>
              </w:rPr>
              <w:t>µgL</w:t>
            </w:r>
            <w:r w:rsidR="00B52886" w:rsidRPr="007B331C">
              <w:rPr>
                <w:rFonts w:ascii="Cambria Math" w:eastAsia="Helvetica" w:hAnsi="Cambria Math" w:cs="Cambria Math"/>
                <w:color w:val="000000"/>
                <w:sz w:val="14"/>
                <w:szCs w:val="14"/>
              </w:rPr>
              <w:t>⁻</w:t>
            </w:r>
            <w:r w:rsidR="00B52886" w:rsidRPr="007B331C">
              <w:rPr>
                <w:rFonts w:ascii="Arial Narrow" w:eastAsia="Helvetica" w:hAnsi="Arial Narrow" w:cs="Helvetica"/>
                <w:color w:val="000000"/>
                <w:sz w:val="14"/>
                <w:szCs w:val="14"/>
              </w:rPr>
              <w:t>¹</w:t>
            </w:r>
            <w:r w:rsidR="00B52886"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58818E1"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8</w:t>
            </w:r>
          </w:p>
        </w:tc>
        <w:tc>
          <w:tcPr>
            <w:tcW w:w="8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2F1C2C"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75892D0"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C04EC56"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3EB709E"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20" w:type="dxa"/>
              <w:left w:w="20" w:type="dxa"/>
              <w:bottom w:w="20" w:type="dxa"/>
              <w:right w:w="20" w:type="dxa"/>
            </w:tcMar>
            <w:vAlign w:val="bottom"/>
          </w:tcPr>
          <w:p w14:paraId="1A4C1AEB"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vAlign w:val="bottom"/>
          </w:tcPr>
          <w:p w14:paraId="74B161B7"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20" w:type="dxa"/>
              <w:left w:w="20" w:type="dxa"/>
              <w:bottom w:w="20" w:type="dxa"/>
              <w:right w:w="20" w:type="dxa"/>
            </w:tcMar>
            <w:vAlign w:val="bottom"/>
          </w:tcPr>
          <w:p w14:paraId="53FE9A19"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87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96A8B38"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6BD0E4"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3983BC"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0-1-2</w:t>
            </w:r>
          </w:p>
        </w:tc>
      </w:tr>
      <w:tr w:rsidR="00B52886" w14:paraId="28DEE602"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1C380AD9" w14:textId="77777777" w:rsidR="00B52886" w:rsidRDefault="00B52886" w:rsidP="00DF7A07">
            <w:pPr>
              <w:spacing w:before="0" w:after="0"/>
              <w:rPr>
                <w:rFonts w:ascii="Tahoma" w:hAnsi="Tahoma" w:cs="Tahoma"/>
                <w:sz w:val="14"/>
                <w:szCs w:val="14"/>
              </w:rPr>
            </w:pPr>
          </w:p>
        </w:tc>
        <w:tc>
          <w:tcPr>
            <w:tcW w:w="866" w:type="dxa"/>
            <w:vMerge/>
            <w:tcBorders>
              <w:left w:val="single" w:sz="4" w:space="0" w:color="000000"/>
              <w:right w:val="single" w:sz="4" w:space="0" w:color="000000"/>
            </w:tcBorders>
            <w:vAlign w:val="center"/>
          </w:tcPr>
          <w:p w14:paraId="2D04ED1E"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0959E9"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DO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ECB1A75"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8</w:t>
            </w:r>
          </w:p>
        </w:tc>
        <w:tc>
          <w:tcPr>
            <w:tcW w:w="8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C2DA09"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0</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E337BD0"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821ADA9"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F0FF0BC"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1930295"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2FD7075D"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74250BA"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87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61FD685"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759C2F" w14:textId="77777777" w:rsidR="00B52886" w:rsidRPr="007B331C" w:rsidRDefault="00B52886" w:rsidP="00DF7A07">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F59842" w14:textId="77777777" w:rsidR="00B52886" w:rsidRPr="007B331C" w:rsidRDefault="00B52886" w:rsidP="00DF7A07">
            <w:pPr>
              <w:spacing w:before="0" w:after="0"/>
              <w:jc w:val="center"/>
              <w:rPr>
                <w:rFonts w:ascii="Arial Narrow" w:hAnsi="Arial Narrow"/>
                <w:sz w:val="14"/>
                <w:szCs w:val="14"/>
              </w:rPr>
            </w:pPr>
          </w:p>
        </w:tc>
      </w:tr>
      <w:tr w:rsidR="00B52886" w14:paraId="03CB5C1D"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0A2A9FE4" w14:textId="77777777" w:rsidR="00B52886" w:rsidRDefault="00B52886" w:rsidP="00DF7A07">
            <w:pPr>
              <w:spacing w:before="0" w:after="0"/>
              <w:rPr>
                <w:rFonts w:ascii="Tahoma" w:hAnsi="Tahoma" w:cs="Tahoma"/>
                <w:sz w:val="14"/>
                <w:szCs w:val="14"/>
              </w:rPr>
            </w:pPr>
          </w:p>
        </w:tc>
        <w:tc>
          <w:tcPr>
            <w:tcW w:w="866" w:type="dxa"/>
            <w:vMerge/>
            <w:tcBorders>
              <w:left w:val="single" w:sz="4" w:space="0" w:color="000000"/>
              <w:right w:val="single" w:sz="4" w:space="0" w:color="000000"/>
            </w:tcBorders>
            <w:vAlign w:val="center"/>
          </w:tcPr>
          <w:p w14:paraId="2044940B"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F035E7"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P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7509277"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8</w:t>
            </w:r>
          </w:p>
        </w:tc>
        <w:tc>
          <w:tcPr>
            <w:tcW w:w="8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90FDE3C"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0.0</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0CD9012"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0</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91CC814"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2</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03449F5"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0.0</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10619AA"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0.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42136A8C"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DEB43E3"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6</w:t>
            </w:r>
          </w:p>
        </w:tc>
        <w:tc>
          <w:tcPr>
            <w:tcW w:w="87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5986329"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20F3F0"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3B0213"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1.5-2.0-2.8</w:t>
            </w:r>
          </w:p>
        </w:tc>
      </w:tr>
      <w:tr w:rsidR="00B52886" w14:paraId="36899C4C"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2B997A69" w14:textId="77777777" w:rsidR="00B52886" w:rsidRDefault="00B52886" w:rsidP="00DF7A07">
            <w:pPr>
              <w:spacing w:before="0" w:after="0"/>
              <w:rPr>
                <w:rFonts w:ascii="Tahoma" w:hAnsi="Tahoma" w:cs="Tahoma"/>
                <w:sz w:val="14"/>
                <w:szCs w:val="14"/>
              </w:rPr>
            </w:pPr>
          </w:p>
        </w:tc>
        <w:tc>
          <w:tcPr>
            <w:tcW w:w="866" w:type="dxa"/>
            <w:vMerge/>
            <w:tcBorders>
              <w:left w:val="single" w:sz="4" w:space="0" w:color="000000"/>
              <w:right w:val="single" w:sz="4" w:space="0" w:color="000000"/>
            </w:tcBorders>
            <w:vAlign w:val="center"/>
          </w:tcPr>
          <w:p w14:paraId="39F9D8A0"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F83ABB"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Chla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DF1F227"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7</w:t>
            </w:r>
          </w:p>
        </w:tc>
        <w:tc>
          <w:tcPr>
            <w:tcW w:w="8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5E369F5"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064A0CA"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0.95</w:t>
            </w:r>
          </w:p>
        </w:tc>
        <w:tc>
          <w:tcPr>
            <w:tcW w:w="84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F79357B"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0.44</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8059031"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0.23</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20" w:type="dxa"/>
              <w:left w:w="20" w:type="dxa"/>
              <w:bottom w:w="20" w:type="dxa"/>
              <w:right w:w="20" w:type="dxa"/>
            </w:tcMar>
            <w:vAlign w:val="bottom"/>
          </w:tcPr>
          <w:p w14:paraId="78797FD7"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0.3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vAlign w:val="bottom"/>
          </w:tcPr>
          <w:p w14:paraId="682A455A"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0.39</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20" w:type="dxa"/>
              <w:left w:w="20" w:type="dxa"/>
              <w:bottom w:w="20" w:type="dxa"/>
              <w:right w:w="20" w:type="dxa"/>
            </w:tcMar>
            <w:vAlign w:val="bottom"/>
          </w:tcPr>
          <w:p w14:paraId="38B37D6A"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0.51</w:t>
            </w:r>
          </w:p>
        </w:tc>
        <w:tc>
          <w:tcPr>
            <w:tcW w:w="87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8DF1EAD"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A8C485"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87C47C"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0.18-0.27-0.45</w:t>
            </w:r>
          </w:p>
        </w:tc>
      </w:tr>
      <w:tr w:rsidR="00B52886" w14:paraId="07CD34FF"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583DD285" w14:textId="77777777" w:rsidR="00B52886" w:rsidRPr="007005E4" w:rsidRDefault="00B52886" w:rsidP="00DF7A07">
            <w:pPr>
              <w:spacing w:before="0" w:after="0"/>
              <w:rPr>
                <w:rFonts w:cs="Arial"/>
                <w:sz w:val="16"/>
                <w:szCs w:val="16"/>
              </w:rPr>
            </w:pPr>
          </w:p>
        </w:tc>
        <w:tc>
          <w:tcPr>
            <w:tcW w:w="866" w:type="dxa"/>
            <w:vMerge w:val="restart"/>
            <w:tcBorders>
              <w:top w:val="single" w:sz="4" w:space="0" w:color="000000"/>
              <w:left w:val="single" w:sz="4" w:space="0" w:color="000000"/>
              <w:right w:val="single" w:sz="4" w:space="0" w:color="000000"/>
            </w:tcBorders>
            <w:vAlign w:val="center"/>
          </w:tcPr>
          <w:p w14:paraId="56C21A06" w14:textId="77777777" w:rsidR="00B52886" w:rsidRDefault="00B52886" w:rsidP="00DF7A07">
            <w:pPr>
              <w:spacing w:before="0" w:after="0"/>
              <w:jc w:val="left"/>
              <w:rPr>
                <w:rFonts w:ascii="Arial Narrow" w:hAnsi="Arial Narrow"/>
                <w:sz w:val="14"/>
                <w:szCs w:val="14"/>
              </w:rPr>
            </w:pPr>
            <w:r>
              <w:rPr>
                <w:rFonts w:ascii="Arial Narrow" w:hAnsi="Arial Narrow"/>
                <w:sz w:val="14"/>
                <w:szCs w:val="14"/>
              </w:rPr>
              <w:t>Stewart River</w:t>
            </w: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6D2C9F"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Secchi (m)</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4A55C4CD"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0</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76BBBD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B114ED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3</w:t>
            </w:r>
          </w:p>
        </w:tc>
        <w:tc>
          <w:tcPr>
            <w:tcW w:w="848"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420A68FE"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3</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46ABEC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8</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E259E5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9</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7438B62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EB1506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6</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36790C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2B30EA"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004112"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sym w:font="Symbol" w:char="F0B3"/>
            </w:r>
            <w:r w:rsidRPr="007B331C">
              <w:rPr>
                <w:rFonts w:ascii="Arial Narrow" w:hAnsi="Arial Narrow"/>
                <w:sz w:val="14"/>
                <w:szCs w:val="14"/>
              </w:rPr>
              <w:t>10</w:t>
            </w:r>
          </w:p>
        </w:tc>
      </w:tr>
      <w:tr w:rsidR="00B52886" w14:paraId="48DDD36C"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6676CBDD" w14:textId="77777777" w:rsidR="00B52886" w:rsidRDefault="00B52886" w:rsidP="00DF7A07">
            <w:pPr>
              <w:spacing w:before="0" w:after="0"/>
              <w:rPr>
                <w:rFonts w:ascii="Tahoma" w:hAnsi="Tahoma" w:cs="Tahoma"/>
                <w:sz w:val="14"/>
                <w:szCs w:val="14"/>
              </w:rPr>
            </w:pPr>
          </w:p>
        </w:tc>
        <w:tc>
          <w:tcPr>
            <w:tcW w:w="866" w:type="dxa"/>
            <w:vMerge/>
            <w:tcBorders>
              <w:left w:val="single" w:sz="4" w:space="0" w:color="000000"/>
              <w:right w:val="single" w:sz="4" w:space="0" w:color="000000"/>
            </w:tcBorders>
            <w:vAlign w:val="center"/>
          </w:tcPr>
          <w:p w14:paraId="7677C415"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AA61EC"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SS (m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027B842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8</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789E240"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FB9846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B1A058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1</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05364F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9</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A55058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7</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2AC14BC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8</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4840AF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9</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8A4CBF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31ABB5"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950497"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0.9-1.5-2.3</w:t>
            </w:r>
          </w:p>
        </w:tc>
      </w:tr>
      <w:tr w:rsidR="00B52886" w14:paraId="517503A9"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0104A36A"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29FDD06F"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31EB46"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B1B9D34"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8</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D6AC1FF"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3A13D97"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42</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BC47730"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4</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B1D4228"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4</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1C7FCA95"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6D8B65A2"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7C6D7D6"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11</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252FA71"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045EA8C1"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7CB693" w14:textId="77777777" w:rsidR="00B52886" w:rsidRPr="007B331C" w:rsidRDefault="00B52886"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75–100–130</w:t>
            </w:r>
          </w:p>
        </w:tc>
      </w:tr>
      <w:tr w:rsidR="00B52886" w14:paraId="0FBB6D5A"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111A5791"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3A9E221A"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8F23C6"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115C4517"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8</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BD334E3"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0A09E6B"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27</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CEA19F4"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6</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BF2907D"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0</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639DE625"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8</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3B93185F"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51AC2D1"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3</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EB07849"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13035061"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2F5423" w14:textId="77777777" w:rsidR="00B52886" w:rsidRPr="007B331C" w:rsidRDefault="00B52886"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60–80–110</w:t>
            </w:r>
          </w:p>
        </w:tc>
      </w:tr>
      <w:tr w:rsidR="00B52886" w14:paraId="1909FD2A"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245ED6BC"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6560C2BF"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1C16C7"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NH</w:t>
            </w:r>
            <w:r w:rsidRPr="007B331C">
              <w:rPr>
                <w:rFonts w:ascii="Arial Narrow" w:hAnsi="Arial Narrow" w:cs="Arial Narrow"/>
                <w:color w:val="000000"/>
                <w:sz w:val="14"/>
                <w:szCs w:val="14"/>
                <w:vertAlign w:val="subscript"/>
              </w:rPr>
              <w:t>3</w:t>
            </w:r>
            <w:r w:rsidRPr="007B331C">
              <w:rPr>
                <w:rFonts w:ascii="Arial Narrow" w:hAnsi="Arial Narrow" w:cs="Arial Narrow"/>
                <w:color w:val="000000"/>
                <w:sz w:val="14"/>
                <w:szCs w:val="14"/>
              </w:rPr>
              <w:t xml:space="preserve">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CA2BC5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8</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3A202C99"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F5BBF1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1</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DBE1F6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1C7BB04"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665E410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48F1625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6F56884E"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5B81D5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4A2F9A"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110C1A"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0-1-3</w:t>
            </w:r>
          </w:p>
        </w:tc>
      </w:tr>
      <w:tr w:rsidR="00B52886" w14:paraId="5426907F"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2F42052F"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12CD9626"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05DA83"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NOx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1F9CC1F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8</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BC9C34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655242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1</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B58D03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937FAC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039DBFB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55D104F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4EB8024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43CE88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B1C230"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736CED"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0-0-1</w:t>
            </w:r>
          </w:p>
        </w:tc>
      </w:tr>
      <w:tr w:rsidR="00B52886" w14:paraId="068780AB"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66822E27"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2B317C17"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7243BE"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DO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4E9D8B24"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8</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CEFC9F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6247D38"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6</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0E4C1C9"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7</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2EAF9D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4</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B7F5AF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2FD16F81"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0AF740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8</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60423A0"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D78DD9" w14:textId="77777777" w:rsidR="00B52886" w:rsidRPr="007B331C" w:rsidRDefault="00B52886" w:rsidP="00DF7A07">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69A264" w14:textId="77777777" w:rsidR="00B52886" w:rsidRPr="007B331C" w:rsidRDefault="00B52886" w:rsidP="00DF7A07">
            <w:pPr>
              <w:spacing w:before="0" w:after="0"/>
              <w:jc w:val="center"/>
              <w:rPr>
                <w:rFonts w:ascii="Arial Narrow" w:hAnsi="Arial Narrow"/>
                <w:sz w:val="14"/>
                <w:szCs w:val="14"/>
              </w:rPr>
            </w:pPr>
          </w:p>
        </w:tc>
      </w:tr>
      <w:tr w:rsidR="00B52886" w14:paraId="530E0057"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175FC54A"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50205EF4"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E7A3E4"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P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45870ED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8</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951EE21"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7294A8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8</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61CA4A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3E6BBA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5B97C4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17E0EF9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B53E76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6</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CE1C7DE"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BD5AE1"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542B4D"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14-18-22</w:t>
            </w:r>
          </w:p>
        </w:tc>
      </w:tr>
      <w:tr w:rsidR="00B52886" w14:paraId="487E6015"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5B2FDB80"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5604ABCB"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3F72FA"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792A8755"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8</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F96AFA7"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2DD898A"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2</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7F22DF5"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0D9B3AB"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ACEA9A2"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154EACF5"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64DE549"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561D06C"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4485B433"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5ED0D5" w14:textId="77777777" w:rsidR="00B52886" w:rsidRPr="007B331C" w:rsidRDefault="00B52886"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6–9–15</w:t>
            </w:r>
          </w:p>
        </w:tc>
      </w:tr>
      <w:tr w:rsidR="00B52886" w14:paraId="4EFE421A"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3338E444"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2899C7FE"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9A1319"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7DB65EB"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8</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6E1DF48"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23FB11D"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07A64D9"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27BC554"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714E18F4"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5C2048FE"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D9D17F5"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EACEA1E"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7A9E721D"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8CAE0F" w14:textId="77777777" w:rsidR="00B52886" w:rsidRPr="007B331C" w:rsidRDefault="00B52886"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3–7–10</w:t>
            </w:r>
          </w:p>
        </w:tc>
      </w:tr>
      <w:tr w:rsidR="00B52886" w14:paraId="07B077F5"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0B3AB252"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65D7A337"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9D745C" w14:textId="53727A1B" w:rsidR="00B52886" w:rsidRPr="007B331C" w:rsidRDefault="00DB1350" w:rsidP="00DF7A07">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PO4</w:t>
            </w:r>
            <w:r w:rsidR="00B52886" w:rsidRPr="007B331C">
              <w:rPr>
                <w:rFonts w:ascii="Arial Narrow" w:hAnsi="Arial Narrow" w:cs="Arial Narrow"/>
                <w:color w:val="000000"/>
                <w:sz w:val="14"/>
                <w:szCs w:val="14"/>
              </w:rPr>
              <w:t xml:space="preserve"> (</w:t>
            </w:r>
            <w:r w:rsidR="00B52886" w:rsidRPr="007B331C">
              <w:rPr>
                <w:rFonts w:ascii="Arial Narrow" w:eastAsia="Helvetica" w:hAnsi="Arial Narrow"/>
                <w:color w:val="000000"/>
                <w:sz w:val="14"/>
                <w:szCs w:val="14"/>
              </w:rPr>
              <w:t>µgL</w:t>
            </w:r>
            <w:r w:rsidR="00B52886" w:rsidRPr="007B331C">
              <w:rPr>
                <w:rFonts w:ascii="Cambria Math" w:eastAsia="Helvetica" w:hAnsi="Cambria Math" w:cs="Cambria Math"/>
                <w:color w:val="000000"/>
                <w:sz w:val="14"/>
                <w:szCs w:val="14"/>
              </w:rPr>
              <w:t>⁻</w:t>
            </w:r>
            <w:r w:rsidR="00B52886" w:rsidRPr="007B331C">
              <w:rPr>
                <w:rFonts w:ascii="Arial Narrow" w:eastAsia="Helvetica" w:hAnsi="Arial Narrow" w:cs="Helvetica"/>
                <w:color w:val="000000"/>
                <w:sz w:val="14"/>
                <w:szCs w:val="14"/>
              </w:rPr>
              <w:t>¹</w:t>
            </w:r>
            <w:r w:rsidR="00B52886"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F85BF2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8</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903B4F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E42CB4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37DA20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5BD158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71F0682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2ED7DD4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2A4FFF0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9F75F0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062F59"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531098"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0-1-2</w:t>
            </w:r>
          </w:p>
        </w:tc>
      </w:tr>
      <w:tr w:rsidR="00B52886" w14:paraId="3B66AF09"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17F6A93B"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6CC6EAE3"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2DF7FC"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DO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4C8F393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8</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D92D570"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512F71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39DF92E"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E6D530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316C3A8"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6B5CB98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F466468"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A86C71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8FB67D" w14:textId="77777777" w:rsidR="00B52886" w:rsidRPr="007B331C" w:rsidRDefault="00B52886" w:rsidP="00DF7A07">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588EB0" w14:textId="77777777" w:rsidR="00B52886" w:rsidRPr="007B331C" w:rsidRDefault="00B52886" w:rsidP="00DF7A07">
            <w:pPr>
              <w:spacing w:before="0" w:after="0"/>
              <w:jc w:val="center"/>
              <w:rPr>
                <w:rFonts w:ascii="Arial Narrow" w:hAnsi="Arial Narrow"/>
                <w:sz w:val="14"/>
                <w:szCs w:val="14"/>
              </w:rPr>
            </w:pPr>
          </w:p>
        </w:tc>
      </w:tr>
      <w:tr w:rsidR="00B52886" w14:paraId="5B0FD5BC"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6D55AF7A"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0B39D8E7"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42D9E1"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P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0AD5CE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8</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5D23E20"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DA5FF2E"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7.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43B725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0</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79E1300"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0</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64BC4F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73CFE2A9"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93770A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6</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EEA32F4"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B18485"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35BFE7"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1.5-2.0-2.8</w:t>
            </w:r>
          </w:p>
        </w:tc>
      </w:tr>
      <w:tr w:rsidR="00B52886" w14:paraId="32ECA35C"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09877ED1" w14:textId="77777777" w:rsidR="00B52886" w:rsidRDefault="00B52886" w:rsidP="00DF7A07">
            <w:pPr>
              <w:spacing w:before="0" w:after="0"/>
              <w:rPr>
                <w:rFonts w:ascii="Arial Narrow" w:hAnsi="Arial Narrow"/>
              </w:rPr>
            </w:pPr>
          </w:p>
        </w:tc>
        <w:tc>
          <w:tcPr>
            <w:tcW w:w="866" w:type="dxa"/>
            <w:vMerge/>
            <w:tcBorders>
              <w:left w:val="single" w:sz="4" w:space="0" w:color="000000"/>
              <w:bottom w:val="single" w:sz="4" w:space="0" w:color="000000"/>
              <w:right w:val="single" w:sz="4" w:space="0" w:color="000000"/>
            </w:tcBorders>
            <w:vAlign w:val="center"/>
          </w:tcPr>
          <w:p w14:paraId="2E18D285"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5113CF"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Chla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0671975D"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7</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EC86FE0"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A78BAD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8</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4A4BB7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38</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EB8E40E"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10</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5611B16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2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7FD048E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3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7488FF5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46</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6B85C2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B55E1A"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E7DBEB"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0.18-0.27-0.45</w:t>
            </w:r>
          </w:p>
        </w:tc>
      </w:tr>
      <w:tr w:rsidR="00B52886" w14:paraId="301C2A48"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3B43C3DC" w14:textId="77777777" w:rsidR="00B52886" w:rsidRDefault="00B52886" w:rsidP="00DF7A07">
            <w:pPr>
              <w:spacing w:before="0" w:after="0"/>
              <w:rPr>
                <w:rFonts w:ascii="Arial Narrow" w:hAnsi="Arial Narrow"/>
              </w:rPr>
            </w:pPr>
          </w:p>
        </w:tc>
        <w:tc>
          <w:tcPr>
            <w:tcW w:w="866" w:type="dxa"/>
            <w:tcBorders>
              <w:left w:val="single" w:sz="4" w:space="0" w:color="000000"/>
              <w:bottom w:val="single" w:sz="4" w:space="0" w:color="000000"/>
              <w:right w:val="single" w:sz="4" w:space="0" w:color="000000"/>
            </w:tcBorders>
            <w:vAlign w:val="center"/>
          </w:tcPr>
          <w:p w14:paraId="31BD94AE" w14:textId="77777777" w:rsidR="00B52886" w:rsidRDefault="00B52886" w:rsidP="00DF7A07">
            <w:pPr>
              <w:spacing w:before="0" w:after="0"/>
              <w:jc w:val="left"/>
              <w:rPr>
                <w:rFonts w:ascii="Arial Narrow" w:hAnsi="Arial Narrow"/>
                <w:sz w:val="14"/>
                <w:szCs w:val="14"/>
              </w:rPr>
            </w:pPr>
          </w:p>
        </w:tc>
        <w:tc>
          <w:tcPr>
            <w:tcW w:w="9955" w:type="dxa"/>
            <w:gridSpan w:val="17"/>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FDB52C" w14:textId="77777777" w:rsidR="00B52886" w:rsidRPr="007B331C" w:rsidRDefault="00B52886" w:rsidP="00DF7A07">
            <w:pPr>
              <w:spacing w:before="0" w:after="0"/>
              <w:jc w:val="center"/>
              <w:rPr>
                <w:rFonts w:ascii="Arial Narrow" w:hAnsi="Arial Narrow"/>
                <w:sz w:val="14"/>
                <w:szCs w:val="14"/>
              </w:rPr>
            </w:pPr>
          </w:p>
        </w:tc>
      </w:tr>
      <w:tr w:rsidR="00B52886" w14:paraId="090180B6"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438EE911" w14:textId="77777777" w:rsidR="00B52886" w:rsidRDefault="00B52886" w:rsidP="00DF7A07">
            <w:pPr>
              <w:spacing w:before="0" w:after="0"/>
              <w:rPr>
                <w:rFonts w:ascii="Arial Narrow" w:hAnsi="Arial Narrow"/>
              </w:rPr>
            </w:pPr>
          </w:p>
        </w:tc>
        <w:tc>
          <w:tcPr>
            <w:tcW w:w="866" w:type="dxa"/>
            <w:vMerge w:val="restart"/>
            <w:tcBorders>
              <w:top w:val="single" w:sz="4" w:space="0" w:color="000000"/>
              <w:left w:val="single" w:sz="4" w:space="0" w:color="000000"/>
              <w:right w:val="single" w:sz="4" w:space="0" w:color="000000"/>
            </w:tcBorders>
            <w:vAlign w:val="center"/>
          </w:tcPr>
          <w:p w14:paraId="5C901401" w14:textId="77777777" w:rsidR="00B52886" w:rsidRDefault="00B52886" w:rsidP="00DF7A07">
            <w:pPr>
              <w:spacing w:before="0" w:after="0"/>
              <w:jc w:val="left"/>
              <w:rPr>
                <w:rFonts w:ascii="Arial Narrow" w:hAnsi="Arial Narrow"/>
                <w:sz w:val="14"/>
                <w:szCs w:val="14"/>
              </w:rPr>
            </w:pPr>
            <w:r>
              <w:rPr>
                <w:rFonts w:ascii="Arial Narrow" w:hAnsi="Arial Narrow"/>
                <w:sz w:val="14"/>
                <w:szCs w:val="14"/>
              </w:rPr>
              <w:t>Normanby Basin</w:t>
            </w: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5C5A9C"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Secchi (m)</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80CC9E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DAA2B0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440DD3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7.3</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774748E"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2</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9A84E0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9</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8C6C96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6D2919E1"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CD2C60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3.4</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D04973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293506"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E41B8B"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sym w:font="Symbol" w:char="F0B3"/>
            </w:r>
            <w:r w:rsidRPr="007B331C">
              <w:rPr>
                <w:rFonts w:ascii="Arial Narrow" w:hAnsi="Arial Narrow"/>
                <w:sz w:val="14"/>
                <w:szCs w:val="14"/>
              </w:rPr>
              <w:t>10</w:t>
            </w:r>
          </w:p>
        </w:tc>
      </w:tr>
      <w:tr w:rsidR="00B52886" w14:paraId="2CB6196E"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19B37819"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1513107B"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6BF768"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SS (m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3FF1784"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C35E86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B21EC99"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6</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F7E6500"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2</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EF58C6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9</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4D188910"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9</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414EFA6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0DE87E10"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5</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B38D3F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28DF15"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030A7C"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0.9-1.5-2.3</w:t>
            </w:r>
          </w:p>
        </w:tc>
      </w:tr>
      <w:tr w:rsidR="00B52886" w14:paraId="529EB008"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60FA5764"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7EF78DA3"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019F25"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B43553D"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129D64F"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D0F63AC"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31</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26FA88E"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3</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0A23F14"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9</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1B5AC6E6"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048D16F0"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9</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3B59D33"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8</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95C8737"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4DBC3314"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0067E6" w14:textId="77777777" w:rsidR="00B52886" w:rsidRPr="007B331C" w:rsidRDefault="00B52886"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75–100–130</w:t>
            </w:r>
          </w:p>
        </w:tc>
      </w:tr>
      <w:tr w:rsidR="00B52886" w14:paraId="22A6D8D1"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2CD3F5B4"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5A85C937"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85201D"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32DF045"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4676AF1"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3E7EA4A0"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2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B7E5862"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6</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9115B4D"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4</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09E87F8E"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37721140"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E0C939A"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5</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3873C22"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661ABF3D"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276DAA" w14:textId="77777777" w:rsidR="00B52886" w:rsidRPr="007B331C" w:rsidRDefault="00B52886"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60–80–110</w:t>
            </w:r>
          </w:p>
        </w:tc>
      </w:tr>
      <w:tr w:rsidR="00B52886" w14:paraId="1742EA9F"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75D89D65"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121B12DF"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AFAD22"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NH</w:t>
            </w:r>
            <w:r w:rsidRPr="007B331C">
              <w:rPr>
                <w:rFonts w:ascii="Arial Narrow" w:hAnsi="Arial Narrow" w:cs="Arial Narrow"/>
                <w:color w:val="000000"/>
                <w:sz w:val="14"/>
                <w:szCs w:val="14"/>
                <w:vertAlign w:val="subscript"/>
              </w:rPr>
              <w:t>3</w:t>
            </w:r>
            <w:r w:rsidRPr="007B331C">
              <w:rPr>
                <w:rFonts w:ascii="Arial Narrow" w:hAnsi="Arial Narrow" w:cs="Arial Narrow"/>
                <w:color w:val="000000"/>
                <w:sz w:val="14"/>
                <w:szCs w:val="14"/>
              </w:rPr>
              <w:t xml:space="preserve">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7591CD10"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574C53D"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BBF9AB1"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09E309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FBA3AA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566A501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47909B8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1ABD4A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809C424"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B658C4"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78402D"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0-1-3</w:t>
            </w:r>
          </w:p>
        </w:tc>
      </w:tr>
      <w:tr w:rsidR="00B52886" w14:paraId="13028704"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7D2F9B4B"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26657BAB"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46067F"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NOx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7F73F28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E2C0E5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B2E1B3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7</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2D69BA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E1EB9AE"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4BC5F16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03CB925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33B96F0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BE5BA4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2757D5"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6168E8"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0-0-1</w:t>
            </w:r>
          </w:p>
        </w:tc>
      </w:tr>
      <w:tr w:rsidR="00B52886" w14:paraId="3AFEED0F"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63026C4F"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6F01F3F4"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F8CF01"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DO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C2A1A7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36468E3E"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BCBA4C8"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4</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E7D78B4"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7</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E8C686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9</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B8D4D0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9</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36D0955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AFE840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4</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11C9ED9"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06A042" w14:textId="77777777" w:rsidR="00B52886" w:rsidRPr="007B331C" w:rsidRDefault="00B52886" w:rsidP="00DF7A07">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3ECB03" w14:textId="77777777" w:rsidR="00B52886" w:rsidRPr="007B331C" w:rsidRDefault="00B52886" w:rsidP="00DF7A07">
            <w:pPr>
              <w:spacing w:before="0" w:after="0"/>
              <w:jc w:val="center"/>
              <w:rPr>
                <w:rFonts w:ascii="Arial Narrow" w:hAnsi="Arial Narrow"/>
                <w:sz w:val="14"/>
                <w:szCs w:val="14"/>
              </w:rPr>
            </w:pPr>
          </w:p>
        </w:tc>
      </w:tr>
      <w:tr w:rsidR="00B52886" w14:paraId="57B3C73C"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60D9306A"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072335CB"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D353B5"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P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023F31F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D6D1AF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DB032B9"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7</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B96CE8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37D08E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ECB37D1"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05294C1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C587E8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9FB8E30"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8A8C4D"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3516AD"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14-18-22</w:t>
            </w:r>
          </w:p>
        </w:tc>
      </w:tr>
      <w:tr w:rsidR="00B52886" w14:paraId="4A95257F"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26EF2137"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3ED9FB58"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8C39EE"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D974CEE"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06F2EC4"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461C2B0"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1</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576973C"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1947C3D"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86F06C7"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4663D93C"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F919D92"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056F4E2"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72FD4BE7"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55D9E5" w14:textId="77777777" w:rsidR="00B52886" w:rsidRPr="007B331C" w:rsidRDefault="00B52886"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6–9–15</w:t>
            </w:r>
          </w:p>
        </w:tc>
      </w:tr>
      <w:tr w:rsidR="00B52886" w14:paraId="78D72AA0"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56CC43FD"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75592C5B"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078B07"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16D8201"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12140F2"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3C562ED"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670DDDD"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2FC30DD"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4FEB765C"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17288CCD"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9AE6519"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26934A5"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19155923"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095A39" w14:textId="77777777" w:rsidR="00B52886" w:rsidRPr="007B331C" w:rsidRDefault="00B52886"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3–7–10</w:t>
            </w:r>
          </w:p>
        </w:tc>
      </w:tr>
      <w:tr w:rsidR="00B52886" w14:paraId="691BA6B2"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718B27DF"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028577A6"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4BC27E" w14:textId="69C3400A" w:rsidR="00B52886" w:rsidRPr="007B331C" w:rsidRDefault="00DB1350" w:rsidP="00DF7A07">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PO4</w:t>
            </w:r>
            <w:r w:rsidR="00B52886" w:rsidRPr="007B331C">
              <w:rPr>
                <w:rFonts w:ascii="Arial Narrow" w:hAnsi="Arial Narrow" w:cs="Arial Narrow"/>
                <w:color w:val="000000"/>
                <w:sz w:val="14"/>
                <w:szCs w:val="14"/>
              </w:rPr>
              <w:t xml:space="preserve"> (</w:t>
            </w:r>
            <w:r w:rsidR="00B52886" w:rsidRPr="007B331C">
              <w:rPr>
                <w:rFonts w:ascii="Arial Narrow" w:eastAsia="Helvetica" w:hAnsi="Arial Narrow"/>
                <w:color w:val="000000"/>
                <w:sz w:val="14"/>
                <w:szCs w:val="14"/>
              </w:rPr>
              <w:t>µgL</w:t>
            </w:r>
            <w:r w:rsidR="00B52886" w:rsidRPr="007B331C">
              <w:rPr>
                <w:rFonts w:ascii="Cambria Math" w:eastAsia="Helvetica" w:hAnsi="Cambria Math" w:cs="Cambria Math"/>
                <w:color w:val="000000"/>
                <w:sz w:val="14"/>
                <w:szCs w:val="14"/>
              </w:rPr>
              <w:t>⁻</w:t>
            </w:r>
            <w:r w:rsidR="00B52886" w:rsidRPr="007B331C">
              <w:rPr>
                <w:rFonts w:ascii="Arial Narrow" w:eastAsia="Helvetica" w:hAnsi="Arial Narrow" w:cs="Helvetica"/>
                <w:color w:val="000000"/>
                <w:sz w:val="14"/>
                <w:szCs w:val="14"/>
              </w:rPr>
              <w:t>¹</w:t>
            </w:r>
            <w:r w:rsidR="00B52886"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671358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01FD0D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F9B9C8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FD19BE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75695E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7FC1A67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431C247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29B0694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FC2FC5D"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587180"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06FCC4"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0-1-2</w:t>
            </w:r>
          </w:p>
        </w:tc>
      </w:tr>
      <w:tr w:rsidR="00B52886" w14:paraId="345AB501"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64D6DD0B"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21EADBCB"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FECAB2"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DO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4EB2E13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3F779B1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A8537C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3B92A74"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19E6C39"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5AA9681"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2C5CBDDD"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CEC897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961C32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88F9B3" w14:textId="77777777" w:rsidR="00B52886" w:rsidRPr="007B331C" w:rsidRDefault="00B52886" w:rsidP="00DF7A07">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E020E4" w14:textId="77777777" w:rsidR="00B52886" w:rsidRPr="007B331C" w:rsidRDefault="00B52886" w:rsidP="00DF7A07">
            <w:pPr>
              <w:spacing w:before="0" w:after="0"/>
              <w:jc w:val="center"/>
              <w:rPr>
                <w:rFonts w:ascii="Arial Narrow" w:hAnsi="Arial Narrow"/>
                <w:sz w:val="14"/>
                <w:szCs w:val="14"/>
              </w:rPr>
            </w:pPr>
          </w:p>
        </w:tc>
      </w:tr>
      <w:tr w:rsidR="00B52886" w14:paraId="66C33173"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16DEA99A"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771D424C"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855725"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P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E6CF1E4"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488B4A8"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B87828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8A815D1"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359CE8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0</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75649C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2458F44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3A0A00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4285B5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455C9E"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FEF9D6"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1.5-2.0-2.8</w:t>
            </w:r>
          </w:p>
        </w:tc>
      </w:tr>
      <w:tr w:rsidR="00B52886" w14:paraId="73F72F7A"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694CF725" w14:textId="77777777" w:rsidR="00B52886" w:rsidRDefault="00B52886" w:rsidP="00DF7A07">
            <w:pPr>
              <w:spacing w:before="0" w:after="0"/>
              <w:rPr>
                <w:rFonts w:ascii="Arial Narrow" w:hAnsi="Arial Narrow"/>
              </w:rPr>
            </w:pPr>
          </w:p>
        </w:tc>
        <w:tc>
          <w:tcPr>
            <w:tcW w:w="866" w:type="dxa"/>
            <w:vMerge/>
            <w:tcBorders>
              <w:left w:val="single" w:sz="4" w:space="0" w:color="000000"/>
              <w:bottom w:val="single" w:sz="4" w:space="0" w:color="000000"/>
              <w:right w:val="single" w:sz="4" w:space="0" w:color="000000"/>
            </w:tcBorders>
            <w:vAlign w:val="center"/>
          </w:tcPr>
          <w:p w14:paraId="48B235A3"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C076F8"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Chla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DA0F03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0</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22D66F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2D3256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65</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94E07C8"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29</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18D3BC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10</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23B1D0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1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00D495C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2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6834BD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42</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601285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75374C"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D72019"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0.18-0.27-0.45</w:t>
            </w:r>
          </w:p>
        </w:tc>
      </w:tr>
      <w:tr w:rsidR="00B52886" w14:paraId="59A09B81"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6CE557B3" w14:textId="77777777" w:rsidR="00B52886" w:rsidRDefault="00B52886" w:rsidP="00DF7A07">
            <w:pPr>
              <w:spacing w:before="0" w:after="0"/>
              <w:rPr>
                <w:rFonts w:ascii="Arial Narrow" w:hAnsi="Arial Narrow"/>
              </w:rPr>
            </w:pPr>
          </w:p>
        </w:tc>
        <w:tc>
          <w:tcPr>
            <w:tcW w:w="866" w:type="dxa"/>
            <w:vMerge w:val="restart"/>
            <w:tcBorders>
              <w:top w:val="single" w:sz="4" w:space="0" w:color="000000"/>
              <w:left w:val="single" w:sz="4" w:space="0" w:color="000000"/>
              <w:right w:val="single" w:sz="4" w:space="0" w:color="000000"/>
            </w:tcBorders>
            <w:vAlign w:val="center"/>
          </w:tcPr>
          <w:p w14:paraId="35625BF3" w14:textId="77777777" w:rsidR="00B52886" w:rsidRDefault="00B52886" w:rsidP="00DF7A07">
            <w:pPr>
              <w:spacing w:before="0" w:after="0"/>
              <w:jc w:val="left"/>
              <w:rPr>
                <w:rFonts w:ascii="Arial Narrow" w:hAnsi="Arial Narrow"/>
                <w:sz w:val="14"/>
                <w:szCs w:val="14"/>
              </w:rPr>
            </w:pPr>
            <w:r>
              <w:rPr>
                <w:rFonts w:ascii="Arial Narrow" w:hAnsi="Arial Narrow"/>
                <w:sz w:val="14"/>
                <w:szCs w:val="14"/>
              </w:rPr>
              <w:t>Endeavour Basin</w:t>
            </w: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6E3EBD"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Secchi (m)</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5699AB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3</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F62732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EE91408"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16.1</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EB267D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11.3</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D45D94E"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8.8</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BAE3C1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8.8</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0644CF8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8.9</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8DAEB61"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13.2</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184A09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1164BE"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52CD73"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sym w:font="Symbol" w:char="F0B3"/>
            </w:r>
            <w:r w:rsidRPr="007B331C">
              <w:rPr>
                <w:rFonts w:ascii="Arial Narrow" w:hAnsi="Arial Narrow"/>
                <w:sz w:val="14"/>
                <w:szCs w:val="14"/>
              </w:rPr>
              <w:t>10</w:t>
            </w:r>
          </w:p>
        </w:tc>
      </w:tr>
      <w:tr w:rsidR="00B52886" w14:paraId="2929CCF1"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017A7ED5"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5360521F"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3B5790"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SS (m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4C9B0E9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6</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38CC56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A7DB98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9.5</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442C050"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4.0</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FD8A24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2.3</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44D6D9E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2.7</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017372A1"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3.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450144E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sz w:val="14"/>
                <w:szCs w:val="14"/>
              </w:rPr>
              <w:t>3.6</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CBE5260"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6B121B"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A25880"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0.9-1.5-2.3</w:t>
            </w:r>
          </w:p>
        </w:tc>
      </w:tr>
      <w:tr w:rsidR="00B52886" w14:paraId="464829CD"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43A7F3FF"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1D486231"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EBC27F"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7B917406"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6</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61D0DFB"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3AE1D23"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16</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9A0C870"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97</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836734A"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86</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4BF1A870"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87</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10D7A044"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9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B2C006F"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102</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21970DA"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450B1C75"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4F965C" w14:textId="77777777" w:rsidR="00B52886" w:rsidRPr="007B331C" w:rsidRDefault="00B52886"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75–100–130</w:t>
            </w:r>
          </w:p>
        </w:tc>
      </w:tr>
      <w:tr w:rsidR="00B52886" w14:paraId="2BBFF9D0"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59788A44"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005D4905"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C6F107"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0C195378"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6</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2A3CDBC"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118789A"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99</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2D766B0"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90</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C8B575C"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76</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68A35410"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8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5CDCDC60"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9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FFF44AA"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sz w:val="14"/>
                <w:szCs w:val="14"/>
              </w:rPr>
              <w:t>99</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EF9F5EB"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765BE8C6"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FDDACE" w14:textId="77777777" w:rsidR="00B52886" w:rsidRPr="007B331C" w:rsidRDefault="00B52886"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60–80–110</w:t>
            </w:r>
          </w:p>
        </w:tc>
      </w:tr>
      <w:tr w:rsidR="00B52886" w14:paraId="31144529"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7EDF6664"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5B68159E"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124203"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NH</w:t>
            </w:r>
            <w:r w:rsidRPr="007B331C">
              <w:rPr>
                <w:rFonts w:ascii="Arial Narrow" w:hAnsi="Arial Narrow" w:cs="Arial Narrow"/>
                <w:color w:val="000000"/>
                <w:sz w:val="14"/>
                <w:szCs w:val="14"/>
                <w:vertAlign w:val="subscript"/>
              </w:rPr>
              <w:t>3</w:t>
            </w:r>
            <w:r w:rsidRPr="007B331C">
              <w:rPr>
                <w:rFonts w:ascii="Arial Narrow" w:hAnsi="Arial Narrow" w:cs="Arial Narrow"/>
                <w:color w:val="000000"/>
                <w:sz w:val="14"/>
                <w:szCs w:val="14"/>
              </w:rPr>
              <w:t xml:space="preserve">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E7B5158"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BEC7828"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9CA728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6991A6E"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A97E94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60DDBB7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356E6AB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6800290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5</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9329668"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C0FBB5"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852620"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0-1-3</w:t>
            </w:r>
          </w:p>
        </w:tc>
      </w:tr>
      <w:tr w:rsidR="00B52886" w14:paraId="1C979C6A"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71ADFDD3"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3AEF6FE1"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A3D7B1"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NOx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E9669A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B6123E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8AA6F9D"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D88C40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2D64E1E"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427F802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30636AC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7104004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18B6F2C"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34BAA3"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E8B5EB"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0-0-1</w:t>
            </w:r>
          </w:p>
        </w:tc>
      </w:tr>
      <w:tr w:rsidR="00B52886" w14:paraId="63AA9B56"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7F585024"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7A0779C6"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D79526"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DO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68817BCA"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A76DBE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CE03AB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2</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51393E9E"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4</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C241FD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0E58EC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71A28FA6"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7</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46DD815"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0</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5074C03"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FBD347" w14:textId="77777777" w:rsidR="00B52886" w:rsidRPr="007B331C" w:rsidRDefault="00B52886" w:rsidP="00DF7A07">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E50981" w14:textId="77777777" w:rsidR="00B52886" w:rsidRPr="007B331C" w:rsidRDefault="00B52886" w:rsidP="00DF7A07">
            <w:pPr>
              <w:spacing w:before="0" w:after="0"/>
              <w:jc w:val="center"/>
              <w:rPr>
                <w:rFonts w:ascii="Arial Narrow" w:hAnsi="Arial Narrow"/>
                <w:sz w:val="14"/>
                <w:szCs w:val="14"/>
              </w:rPr>
            </w:pPr>
          </w:p>
        </w:tc>
      </w:tr>
      <w:tr w:rsidR="00B52886" w14:paraId="4F451F07"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23162DA7"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24E2195D"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F3D962"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P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75E73AD9"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2C98427"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7DFA69B"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7</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A076B5D"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9AEAD9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D458B42"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6FFC5F48"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FE0342F"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3</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73EBFA0" w14:textId="77777777" w:rsidR="00B52886" w:rsidRPr="007B331C" w:rsidRDefault="00B52886"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4A1AB7"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EFC428"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14-18-22</w:t>
            </w:r>
          </w:p>
        </w:tc>
      </w:tr>
      <w:tr w:rsidR="00B52886" w14:paraId="74F31EC2" w14:textId="77777777" w:rsidTr="007B331C">
        <w:trPr>
          <w:trHeight w:hRule="exac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29C429FC"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658B653D"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B7B3F2"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57F1C23"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86740A8"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C2853FB"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22AB40E"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B4A37D5"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94CA971"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4D0D1D55"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B2B1216"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E617F0E"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4D54043E"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33954B" w14:textId="77777777" w:rsidR="00B52886" w:rsidRPr="007B331C" w:rsidRDefault="00B52886"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6–9–15</w:t>
            </w:r>
          </w:p>
        </w:tc>
      </w:tr>
      <w:tr w:rsidR="00B52886" w14:paraId="5C7AE4B6" w14:textId="77777777" w:rsidTr="007B331C">
        <w:trPr>
          <w:trHeight w:hRule="exact" w:val="227"/>
          <w:jc w:val="center"/>
        </w:trPr>
        <w:tc>
          <w:tcPr>
            <w:tcW w:w="723" w:type="dxa"/>
            <w:vMerge/>
            <w:tcBorders>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2DEFE161" w14:textId="77777777" w:rsidR="00B52886" w:rsidRDefault="00B52886"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66A6051A" w14:textId="77777777" w:rsidR="00B52886" w:rsidRDefault="00B52886"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1E9F80" w14:textId="77777777" w:rsidR="00B52886" w:rsidRPr="007B331C" w:rsidRDefault="00B52886"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3D997F0"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DA6B2FE"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F2DAE30"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6804133"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1523298"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396BCECE"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77E989A7"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552BD2F"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230951B" w14:textId="77777777" w:rsidR="00B52886" w:rsidRPr="007B331C" w:rsidRDefault="00B52886"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7CD50F43" w14:textId="77777777" w:rsidR="00B52886" w:rsidRPr="007B331C" w:rsidRDefault="00B52886"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B7711B" w14:textId="77777777" w:rsidR="00B52886" w:rsidRPr="007B331C" w:rsidRDefault="00B52886"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3–7–10</w:t>
            </w:r>
          </w:p>
        </w:tc>
      </w:tr>
      <w:tr w:rsidR="00DF7A07" w14:paraId="5677F7C5" w14:textId="77777777" w:rsidTr="007B331C">
        <w:trPr>
          <w:trHeight w:hRule="exact" w:val="227"/>
          <w:jc w:val="center"/>
        </w:trPr>
        <w:tc>
          <w:tcPr>
            <w:tcW w:w="723"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71A4F407" w14:textId="77777777" w:rsidR="00DF7A07" w:rsidRDefault="00DF7A07"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6032AF8B" w14:textId="77777777" w:rsidR="00DF7A07" w:rsidRDefault="00DF7A07"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856335" w14:textId="027C9E7F" w:rsidR="00DF7A07" w:rsidRPr="007B331C" w:rsidRDefault="00DB1350" w:rsidP="00DF7A07">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PO4</w:t>
            </w:r>
            <w:r w:rsidR="00DF7A07" w:rsidRPr="007B331C">
              <w:rPr>
                <w:rFonts w:ascii="Arial Narrow" w:hAnsi="Arial Narrow" w:cs="Arial Narrow"/>
                <w:color w:val="000000"/>
                <w:sz w:val="14"/>
                <w:szCs w:val="14"/>
              </w:rPr>
              <w:t xml:space="preserve"> (</w:t>
            </w:r>
            <w:r w:rsidR="00DF7A07" w:rsidRPr="007B331C">
              <w:rPr>
                <w:rFonts w:ascii="Arial Narrow" w:eastAsia="Helvetica" w:hAnsi="Arial Narrow"/>
                <w:color w:val="000000"/>
                <w:sz w:val="14"/>
                <w:szCs w:val="14"/>
              </w:rPr>
              <w:t>µgL</w:t>
            </w:r>
            <w:r w:rsidR="00DF7A07" w:rsidRPr="007B331C">
              <w:rPr>
                <w:rFonts w:ascii="Cambria Math" w:eastAsia="Helvetica" w:hAnsi="Cambria Math" w:cs="Cambria Math"/>
                <w:color w:val="000000"/>
                <w:sz w:val="14"/>
                <w:szCs w:val="14"/>
              </w:rPr>
              <w:t>⁻</w:t>
            </w:r>
            <w:r w:rsidR="00DF7A07" w:rsidRPr="007B331C">
              <w:rPr>
                <w:rFonts w:ascii="Arial Narrow" w:eastAsia="Helvetica" w:hAnsi="Arial Narrow" w:cs="Helvetica"/>
                <w:color w:val="000000"/>
                <w:sz w:val="14"/>
                <w:szCs w:val="14"/>
              </w:rPr>
              <w:t>¹</w:t>
            </w:r>
            <w:r w:rsidR="00DF7A07"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7F3B977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C2E4DF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7724E0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727629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CFD253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2689DFA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12563C1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114B6B0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55612B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188CD0"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DEBFFC"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0-1-2</w:t>
            </w:r>
          </w:p>
        </w:tc>
      </w:tr>
      <w:tr w:rsidR="00DF7A07" w14:paraId="70B7A707" w14:textId="77777777" w:rsidTr="007B331C">
        <w:trPr>
          <w:trHeight w:hRule="exact" w:val="227"/>
          <w:jc w:val="center"/>
        </w:trPr>
        <w:tc>
          <w:tcPr>
            <w:tcW w:w="723"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53691682" w14:textId="77777777" w:rsidR="00DF7A07" w:rsidRDefault="00DF7A07"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0191602F" w14:textId="77777777" w:rsidR="00DF7A07" w:rsidRDefault="00DF7A07"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238E37"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DO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0C13B51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B1701E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CAFFC5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6715DB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6251EE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91F739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56A1278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F75C26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3AECB6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BDB889" w14:textId="77777777" w:rsidR="00DF7A07" w:rsidRPr="007B331C" w:rsidRDefault="00DF7A07" w:rsidP="00DF7A07">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5D2740" w14:textId="77777777" w:rsidR="00DF7A07" w:rsidRPr="007B331C" w:rsidRDefault="00DF7A07" w:rsidP="00DF7A07">
            <w:pPr>
              <w:spacing w:before="0" w:after="0"/>
              <w:jc w:val="center"/>
              <w:rPr>
                <w:rFonts w:ascii="Arial Narrow" w:hAnsi="Arial Narrow"/>
                <w:sz w:val="14"/>
                <w:szCs w:val="14"/>
              </w:rPr>
            </w:pPr>
          </w:p>
        </w:tc>
      </w:tr>
      <w:tr w:rsidR="00DF7A07" w14:paraId="4D888E2A" w14:textId="77777777" w:rsidTr="007B331C">
        <w:trPr>
          <w:trHeight w:hRule="exact" w:val="227"/>
          <w:jc w:val="center"/>
        </w:trPr>
        <w:tc>
          <w:tcPr>
            <w:tcW w:w="723"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508F9D25" w14:textId="77777777" w:rsidR="00DF7A07" w:rsidRDefault="00DF7A07"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308C79F8" w14:textId="77777777" w:rsidR="00DF7A07" w:rsidRDefault="00DF7A07"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2FFDA8"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P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0422D25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6EC82A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A5C8D0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2.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B9BB31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7</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F31658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0</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510910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3799BBF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1FCC286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0</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636CA1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F2AF11"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32DE57"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1.5-2.0-2.8</w:t>
            </w:r>
          </w:p>
        </w:tc>
      </w:tr>
      <w:tr w:rsidR="00DF7A07" w14:paraId="5858884B" w14:textId="77777777" w:rsidTr="007B331C">
        <w:trPr>
          <w:trHeight w:hRule="exact" w:val="227"/>
          <w:jc w:val="center"/>
        </w:trPr>
        <w:tc>
          <w:tcPr>
            <w:tcW w:w="723" w:type="dxa"/>
            <w:tcBorders>
              <w:top w:val="nil"/>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C2C3F1" w14:textId="77777777" w:rsidR="00DF7A07" w:rsidRDefault="00DF7A07" w:rsidP="00DF7A07">
            <w:pPr>
              <w:spacing w:before="0" w:after="0"/>
              <w:rPr>
                <w:rFonts w:ascii="Arial Narrow" w:hAnsi="Arial Narrow"/>
              </w:rPr>
            </w:pPr>
          </w:p>
        </w:tc>
        <w:tc>
          <w:tcPr>
            <w:tcW w:w="866" w:type="dxa"/>
            <w:vMerge/>
            <w:tcBorders>
              <w:left w:val="single" w:sz="4" w:space="0" w:color="000000"/>
              <w:bottom w:val="single" w:sz="4" w:space="0" w:color="000000"/>
              <w:right w:val="single" w:sz="4" w:space="0" w:color="000000"/>
            </w:tcBorders>
            <w:vAlign w:val="center"/>
          </w:tcPr>
          <w:p w14:paraId="6CE3B07E" w14:textId="77777777" w:rsidR="00DF7A07" w:rsidRDefault="00DF7A07"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F6B799"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Chla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14EE631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85C429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673A7D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56</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DFBEA0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32</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44D19F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14</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bottom"/>
          </w:tcPr>
          <w:p w14:paraId="1CE98D9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2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0000"/>
            <w:vAlign w:val="bottom"/>
          </w:tcPr>
          <w:p w14:paraId="46E8CB0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28</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BC236E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42</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4C0B72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3E087D"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D8704A"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0.18-0.27-0.45</w:t>
            </w:r>
          </w:p>
        </w:tc>
      </w:tr>
    </w:tbl>
    <w:p w14:paraId="5771950A" w14:textId="77777777" w:rsidR="00DF7A07" w:rsidRDefault="00DF7A07" w:rsidP="00DF7A07">
      <w:pPr>
        <w:rPr>
          <w:lang w:val="en-US"/>
        </w:rPr>
      </w:pPr>
    </w:p>
    <w:tbl>
      <w:tblPr>
        <w:tblW w:w="11544" w:type="dxa"/>
        <w:jc w:val="center"/>
        <w:tblLayout w:type="fixed"/>
        <w:tblLook w:val="04A0" w:firstRow="1" w:lastRow="0" w:firstColumn="1" w:lastColumn="0" w:noHBand="0" w:noVBand="1"/>
      </w:tblPr>
      <w:tblGrid>
        <w:gridCol w:w="723"/>
        <w:gridCol w:w="866"/>
        <w:gridCol w:w="866"/>
        <w:gridCol w:w="433"/>
        <w:gridCol w:w="865"/>
        <w:gridCol w:w="864"/>
        <w:gridCol w:w="848"/>
        <w:gridCol w:w="15"/>
        <w:gridCol w:w="831"/>
        <w:gridCol w:w="14"/>
        <w:gridCol w:w="847"/>
        <w:gridCol w:w="13"/>
        <w:gridCol w:w="872"/>
        <w:gridCol w:w="12"/>
        <w:gridCol w:w="873"/>
        <w:gridCol w:w="11"/>
        <w:gridCol w:w="863"/>
        <w:gridCol w:w="864"/>
        <w:gridCol w:w="864"/>
      </w:tblGrid>
      <w:tr w:rsidR="00DF7A07" w14:paraId="3EC5C51D" w14:textId="77777777" w:rsidTr="007B331C">
        <w:trPr>
          <w:tblHeader/>
          <w:jc w:val="center"/>
        </w:trPr>
        <w:tc>
          <w:tcPr>
            <w:tcW w:w="11544" w:type="dxa"/>
            <w:gridSpan w:val="19"/>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3B6F7AC6" w14:textId="77777777" w:rsidR="00DF7A07" w:rsidRDefault="00DF7A07" w:rsidP="00DF7A07">
            <w:pPr>
              <w:spacing w:before="0" w:after="0"/>
              <w:ind w:left="20" w:right="20"/>
              <w:jc w:val="center"/>
              <w:rPr>
                <w:rFonts w:ascii="Arial Narrow" w:hAnsi="Arial Narrow"/>
              </w:rPr>
            </w:pPr>
            <w:r>
              <w:t xml:space="preserve">OFFSHORE ZONE </w:t>
            </w:r>
            <w:r w:rsidRPr="00580972">
              <w:t>ANNUAL</w:t>
            </w:r>
            <w:r w:rsidRPr="00580972">
              <w:rPr>
                <w:vertAlign w:val="superscript"/>
              </w:rPr>
              <w:t>1</w:t>
            </w:r>
            <w:r>
              <w:t xml:space="preserve"> 2017-2018</w:t>
            </w:r>
          </w:p>
        </w:tc>
      </w:tr>
      <w:tr w:rsidR="00DF7A07" w14:paraId="476BBCEC" w14:textId="77777777" w:rsidTr="007B331C">
        <w:trPr>
          <w:tblHeader/>
          <w:jc w:val="center"/>
        </w:trPr>
        <w:tc>
          <w:tcPr>
            <w:tcW w:w="723"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4427B271" w14:textId="77777777" w:rsidR="00DF7A07" w:rsidRDefault="00DF7A07" w:rsidP="00DF7A07">
            <w:pPr>
              <w:spacing w:before="0" w:after="0"/>
              <w:ind w:left="20" w:right="20"/>
              <w:rPr>
                <w:rFonts w:ascii="Arial Narrow" w:hAnsi="Arial Narrow" w:cs="Arial Narrow Bold"/>
                <w:color w:val="000000"/>
                <w:sz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41F568C6" w14:textId="77777777" w:rsidR="00DF7A07" w:rsidRDefault="00DF7A07" w:rsidP="00DF7A07">
            <w:pPr>
              <w:spacing w:before="0" w:after="0"/>
              <w:ind w:left="20" w:right="20"/>
              <w:rPr>
                <w:rFonts w:ascii="Arial Narrow" w:hAnsi="Arial Narrow" w:cs="Arial Narrow Bold"/>
                <w:color w:val="000000"/>
                <w:sz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7EC157F5" w14:textId="77777777" w:rsidR="00DF7A07" w:rsidRDefault="00DF7A07" w:rsidP="00DF7A07">
            <w:pPr>
              <w:spacing w:before="0" w:after="0"/>
              <w:ind w:left="20" w:right="20"/>
              <w:rPr>
                <w:rFonts w:ascii="Arial Narrow" w:hAnsi="Arial Narrow" w:cs="Arial Narrow Bold"/>
                <w:color w:val="000000"/>
                <w:sz w:val="14"/>
              </w:rPr>
            </w:pPr>
          </w:p>
        </w:tc>
        <w:tc>
          <w:tcPr>
            <w:tcW w:w="433"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5A583EA6" w14:textId="77777777" w:rsidR="00DF7A07" w:rsidRDefault="00DF7A07" w:rsidP="00DF7A07">
            <w:pPr>
              <w:spacing w:before="0" w:after="0"/>
              <w:ind w:left="20" w:right="20"/>
              <w:jc w:val="center"/>
              <w:rPr>
                <w:rFonts w:ascii="Arial Narrow" w:hAnsi="Arial Narrow" w:cs="Arial Narrow Bold"/>
                <w:color w:val="000000"/>
                <w:sz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BEBEBE"/>
            <w:vAlign w:val="center"/>
          </w:tcPr>
          <w:p w14:paraId="06684ED5" w14:textId="77777777" w:rsidR="00DF7A07" w:rsidRDefault="00DF7A07" w:rsidP="00DF7A07">
            <w:pPr>
              <w:spacing w:before="0" w:after="0"/>
              <w:ind w:right="20"/>
              <w:jc w:val="center"/>
              <w:rPr>
                <w:rFonts w:ascii="Arial Narrow" w:hAnsi="Arial Narrow" w:cs="Arial Narrow Bold"/>
                <w:color w:val="000000"/>
                <w:sz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6AA503C3" w14:textId="77777777" w:rsidR="00DF7A07" w:rsidRDefault="00DF7A07" w:rsidP="00DF7A07">
            <w:pPr>
              <w:spacing w:before="0" w:after="0"/>
              <w:ind w:left="20" w:right="20"/>
              <w:jc w:val="center"/>
              <w:rPr>
                <w:rFonts w:ascii="Arial Narrow" w:hAnsi="Arial Narrow" w:cs="Arial Narrow Bold"/>
                <w:color w:val="000000"/>
                <w:sz w:val="14"/>
              </w:rPr>
            </w:pPr>
          </w:p>
        </w:tc>
        <w:tc>
          <w:tcPr>
            <w:tcW w:w="863"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578E4D7E" w14:textId="77777777" w:rsidR="00DF7A07" w:rsidRDefault="00DF7A07" w:rsidP="00DF7A07">
            <w:pPr>
              <w:spacing w:before="0" w:after="0"/>
              <w:ind w:left="20" w:right="20"/>
              <w:jc w:val="center"/>
              <w:rPr>
                <w:rFonts w:ascii="Arial Narrow" w:hAnsi="Arial Narrow" w:cs="Arial Narrow Bold"/>
                <w:color w:val="000000"/>
                <w:sz w:val="14"/>
              </w:rPr>
            </w:pPr>
          </w:p>
        </w:tc>
        <w:tc>
          <w:tcPr>
            <w:tcW w:w="4336" w:type="dxa"/>
            <w:gridSpan w:val="9"/>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093FCC12"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Quantiles</w:t>
            </w:r>
          </w:p>
        </w:tc>
        <w:tc>
          <w:tcPr>
            <w:tcW w:w="1728"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6F84743A"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Guidelines</w:t>
            </w:r>
          </w:p>
        </w:tc>
      </w:tr>
      <w:tr w:rsidR="00DF7A07" w14:paraId="5DE51134" w14:textId="77777777" w:rsidTr="007B331C">
        <w:trPr>
          <w:tblHeader/>
          <w:jc w:val="center"/>
        </w:trPr>
        <w:tc>
          <w:tcPr>
            <w:tcW w:w="723"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0B3B7A49" w14:textId="77777777" w:rsidR="00DF7A07" w:rsidRDefault="00DF7A07" w:rsidP="00DF7A07">
            <w:pPr>
              <w:spacing w:before="0" w:after="0"/>
              <w:ind w:left="20" w:right="20"/>
              <w:rPr>
                <w:rFonts w:ascii="Arial Narrow" w:hAnsi="Arial Narrow" w:cs="Arial Narrow Bold"/>
                <w:color w:val="000000"/>
                <w:sz w:val="14"/>
              </w:rPr>
            </w:pPr>
            <w:r>
              <w:rPr>
                <w:rFonts w:ascii="Arial Narrow" w:hAnsi="Arial Narrow" w:cs="Arial Narrow Bold"/>
                <w:color w:val="000000"/>
                <w:sz w:val="14"/>
              </w:rPr>
              <w:t>Region/ Water body</w:t>
            </w:r>
          </w:p>
        </w:tc>
        <w:tc>
          <w:tcPr>
            <w:tcW w:w="866"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03CF001D" w14:textId="77777777" w:rsidR="00DF7A07" w:rsidRDefault="00DF7A07" w:rsidP="00DF7A07">
            <w:pPr>
              <w:spacing w:before="0" w:after="0"/>
              <w:ind w:left="20" w:right="20"/>
              <w:rPr>
                <w:rFonts w:ascii="Arial Narrow" w:hAnsi="Arial Narrow" w:cs="Arial Narrow Bold"/>
                <w:color w:val="000000"/>
                <w:sz w:val="14"/>
              </w:rPr>
            </w:pPr>
            <w:r>
              <w:rPr>
                <w:rFonts w:ascii="Arial Narrow" w:hAnsi="Arial Narrow" w:cs="Arial Narrow Bold"/>
                <w:color w:val="000000"/>
                <w:sz w:val="14"/>
              </w:rPr>
              <w:t>Site</w:t>
            </w:r>
          </w:p>
        </w:tc>
        <w:tc>
          <w:tcPr>
            <w:tcW w:w="866"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374417DA" w14:textId="77777777" w:rsidR="00DF7A07" w:rsidRDefault="00DF7A07" w:rsidP="00DF7A07">
            <w:pPr>
              <w:spacing w:before="0" w:after="0"/>
              <w:ind w:left="20" w:right="20"/>
              <w:rPr>
                <w:rFonts w:ascii="Arial Narrow" w:hAnsi="Arial Narrow" w:cs="Arial Narrow Bold"/>
                <w:color w:val="000000"/>
                <w:sz w:val="14"/>
              </w:rPr>
            </w:pPr>
            <w:r>
              <w:rPr>
                <w:rFonts w:ascii="Arial Narrow" w:hAnsi="Arial Narrow" w:cs="Arial Narrow Bold"/>
                <w:color w:val="000000"/>
                <w:sz w:val="14"/>
              </w:rPr>
              <w:t>Measure</w:t>
            </w:r>
          </w:p>
        </w:tc>
        <w:tc>
          <w:tcPr>
            <w:tcW w:w="433"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4A53CC54"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N</w:t>
            </w:r>
          </w:p>
        </w:tc>
        <w:tc>
          <w:tcPr>
            <w:tcW w:w="865" w:type="dxa"/>
            <w:tcBorders>
              <w:top w:val="single" w:sz="4" w:space="0" w:color="000000"/>
              <w:left w:val="single" w:sz="4" w:space="0" w:color="000000"/>
              <w:bottom w:val="single" w:sz="4" w:space="0" w:color="000000"/>
              <w:right w:val="single" w:sz="4" w:space="0" w:color="000000"/>
            </w:tcBorders>
            <w:shd w:val="clear" w:color="auto" w:fill="BEBEBE"/>
            <w:vAlign w:val="center"/>
          </w:tcPr>
          <w:p w14:paraId="0BD28CF5" w14:textId="77777777" w:rsidR="00DF7A07" w:rsidRDefault="00DF7A07" w:rsidP="00DF7A07">
            <w:pPr>
              <w:spacing w:before="0" w:after="0"/>
              <w:ind w:right="20"/>
              <w:jc w:val="center"/>
              <w:rPr>
                <w:rFonts w:ascii="Arial Narrow" w:hAnsi="Arial Narrow" w:cs="Arial Narrow Bold"/>
                <w:color w:val="000000"/>
                <w:sz w:val="14"/>
              </w:rPr>
            </w:pPr>
            <w:r>
              <w:rPr>
                <w:rFonts w:ascii="Arial Narrow" w:hAnsi="Arial Narrow" w:cs="Arial Narrow Bold"/>
                <w:color w:val="000000"/>
                <w:sz w:val="14"/>
              </w:rPr>
              <w:t>Min</w:t>
            </w:r>
          </w:p>
        </w:tc>
        <w:tc>
          <w:tcPr>
            <w:tcW w:w="864"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27764FB3"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Max</w:t>
            </w:r>
          </w:p>
        </w:tc>
        <w:tc>
          <w:tcPr>
            <w:tcW w:w="863"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00DC3E74"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Mean</w:t>
            </w:r>
          </w:p>
        </w:tc>
        <w:tc>
          <w:tcPr>
            <w:tcW w:w="845"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1C549301"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Q5</w:t>
            </w:r>
          </w:p>
        </w:tc>
        <w:tc>
          <w:tcPr>
            <w:tcW w:w="860"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73983CF1"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Q20</w:t>
            </w:r>
          </w:p>
        </w:tc>
        <w:tc>
          <w:tcPr>
            <w:tcW w:w="884" w:type="dxa"/>
            <w:gridSpan w:val="2"/>
            <w:tcBorders>
              <w:top w:val="single" w:sz="4" w:space="0" w:color="000000"/>
              <w:left w:val="single" w:sz="4" w:space="0" w:color="000000"/>
              <w:bottom w:val="single" w:sz="4" w:space="0" w:color="000000"/>
              <w:right w:val="single" w:sz="4" w:space="0" w:color="000000"/>
            </w:tcBorders>
            <w:shd w:val="clear" w:color="auto" w:fill="BEBEBE"/>
          </w:tcPr>
          <w:p w14:paraId="3266DC01" w14:textId="77777777" w:rsidR="00DF7A07" w:rsidRDefault="00DF7A07" w:rsidP="00DF7A07">
            <w:pPr>
              <w:spacing w:before="0" w:after="0"/>
              <w:ind w:left="20" w:right="20"/>
              <w:jc w:val="center"/>
              <w:rPr>
                <w:rFonts w:ascii="Arial Narrow" w:hAnsi="Arial Narrow" w:cs="Arial Narrow Bold"/>
                <w:color w:val="000000"/>
                <w:sz w:val="14"/>
              </w:rPr>
            </w:pPr>
          </w:p>
          <w:p w14:paraId="2F12EA8E"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Median</w:t>
            </w:r>
          </w:p>
        </w:tc>
        <w:tc>
          <w:tcPr>
            <w:tcW w:w="884"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03BD1B69"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Q80</w:t>
            </w:r>
          </w:p>
        </w:tc>
        <w:tc>
          <w:tcPr>
            <w:tcW w:w="863"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08D14C1C"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Q95</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60619427"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Statistic</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1A7D8F09" w14:textId="77777777" w:rsidR="00DF7A07" w:rsidRDefault="00DF7A07" w:rsidP="00DF7A07">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Base Flow/ Annual</w:t>
            </w:r>
          </w:p>
        </w:tc>
      </w:tr>
      <w:tr w:rsidR="00DF7A07" w14:paraId="0710A34D" w14:textId="77777777" w:rsidTr="00F06807">
        <w:trPr>
          <w:trHeight w:val="227"/>
          <w:jc w:val="center"/>
        </w:trPr>
        <w:tc>
          <w:tcPr>
            <w:tcW w:w="723" w:type="dxa"/>
            <w:vMerge w:val="restart"/>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37D1D5ED" w14:textId="77777777" w:rsidR="00DF7A07" w:rsidRPr="00580972" w:rsidRDefault="00DF7A07" w:rsidP="00DF7A07">
            <w:pPr>
              <w:spacing w:before="0" w:after="0"/>
              <w:rPr>
                <w:rFonts w:cs="Arial"/>
                <w:sz w:val="16"/>
                <w:szCs w:val="16"/>
              </w:rPr>
            </w:pPr>
            <w:r>
              <w:rPr>
                <w:rFonts w:cs="Arial"/>
                <w:sz w:val="16"/>
                <w:szCs w:val="16"/>
              </w:rPr>
              <w:t>Cape York Offshore Zone</w:t>
            </w:r>
          </w:p>
        </w:tc>
        <w:tc>
          <w:tcPr>
            <w:tcW w:w="866" w:type="dxa"/>
            <w:vMerge w:val="restart"/>
            <w:tcBorders>
              <w:top w:val="single" w:sz="4" w:space="0" w:color="000000"/>
              <w:left w:val="single" w:sz="4" w:space="0" w:color="000000"/>
              <w:right w:val="single" w:sz="4" w:space="0" w:color="000000"/>
            </w:tcBorders>
            <w:vAlign w:val="center"/>
          </w:tcPr>
          <w:p w14:paraId="0808BD5E" w14:textId="77777777" w:rsidR="00DF7A07" w:rsidRDefault="00DF7A07" w:rsidP="00DF7A07">
            <w:pPr>
              <w:spacing w:before="0" w:after="0"/>
              <w:jc w:val="left"/>
              <w:rPr>
                <w:rFonts w:ascii="Arial Narrow" w:hAnsi="Arial Narrow"/>
                <w:sz w:val="14"/>
                <w:szCs w:val="14"/>
              </w:rPr>
            </w:pPr>
            <w:r>
              <w:rPr>
                <w:rFonts w:ascii="Arial Narrow" w:hAnsi="Arial Narrow"/>
                <w:sz w:val="14"/>
                <w:szCs w:val="14"/>
              </w:rPr>
              <w:t>Normanby Basin (wet season only)</w:t>
            </w: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557193"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Secchi (m)</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2F2F79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E11E20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F1915E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1</w:t>
            </w:r>
          </w:p>
        </w:tc>
        <w:tc>
          <w:tcPr>
            <w:tcW w:w="848" w:type="dxa"/>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20" w:type="dxa"/>
              <w:left w:w="20" w:type="dxa"/>
              <w:bottom w:w="20" w:type="dxa"/>
              <w:right w:w="20" w:type="dxa"/>
            </w:tcMar>
            <w:vAlign w:val="bottom"/>
          </w:tcPr>
          <w:p w14:paraId="00697C2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0</w:t>
            </w:r>
          </w:p>
        </w:tc>
        <w:tc>
          <w:tcPr>
            <w:tcW w:w="846"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9CCEA8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0</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54D979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8.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3CBCF7E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87E815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6</w:t>
            </w:r>
          </w:p>
        </w:tc>
        <w:tc>
          <w:tcPr>
            <w:tcW w:w="87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834406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97241B"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50E93D" w14:textId="77777777" w:rsidR="00DF7A07" w:rsidRPr="007B331C" w:rsidRDefault="00DF7A07"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17</w:t>
            </w:r>
          </w:p>
        </w:tc>
      </w:tr>
      <w:tr w:rsidR="00DF7A07" w14:paraId="38C3E73D" w14:textId="77777777" w:rsidTr="00F06807">
        <w:trPr>
          <w:trHeigh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24558828" w14:textId="77777777" w:rsidR="00DF7A07" w:rsidRDefault="00DF7A07"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00552F71" w14:textId="77777777" w:rsidR="00DF7A07" w:rsidRDefault="00DF7A07"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09AB69"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SS (mgL</w:t>
            </w:r>
            <w:r w:rsidRPr="007B331C">
              <w:rPr>
                <w:rFonts w:ascii="Cambria Math" w:eastAsia="Helvetica" w:hAnsi="Cambria Math" w:cs="Cambria Math"/>
                <w:color w:val="000000"/>
                <w:sz w:val="14"/>
                <w:szCs w:val="14"/>
              </w:rPr>
              <w:t>⁻</w:t>
            </w:r>
            <w:r w:rsidRPr="007B331C">
              <w:rPr>
                <w:rFonts w:ascii="Arial Narrow" w:eastAsia="Helvetica" w:hAnsi="Arial Narrow"/>
                <w:color w:val="000000"/>
                <w:sz w:val="14"/>
                <w:szCs w:val="14"/>
              </w:rPr>
              <w:t>¹)</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1101BF2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B0FF60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E5DDB0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2</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1A8AB1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4</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EB9058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9</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20" w:type="dxa"/>
              <w:left w:w="20" w:type="dxa"/>
              <w:bottom w:w="20" w:type="dxa"/>
              <w:right w:w="20" w:type="dxa"/>
            </w:tcMar>
            <w:vAlign w:val="bottom"/>
          </w:tcPr>
          <w:p w14:paraId="4B16A48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vAlign w:val="bottom"/>
          </w:tcPr>
          <w:p w14:paraId="3EB197D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20" w:type="dxa"/>
              <w:left w:w="20" w:type="dxa"/>
              <w:bottom w:w="20" w:type="dxa"/>
              <w:right w:w="20" w:type="dxa"/>
            </w:tcMar>
            <w:vAlign w:val="bottom"/>
          </w:tcPr>
          <w:p w14:paraId="3E1B0F0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7</w:t>
            </w:r>
          </w:p>
        </w:tc>
        <w:tc>
          <w:tcPr>
            <w:tcW w:w="87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F1CB6B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9B7521"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E97897" w14:textId="77777777" w:rsidR="00DF7A07" w:rsidRPr="007B331C" w:rsidRDefault="00DF7A07"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0.3–0.5–1.0</w:t>
            </w:r>
          </w:p>
        </w:tc>
      </w:tr>
      <w:tr w:rsidR="00DF7A07" w14:paraId="4D062758" w14:textId="77777777" w:rsidTr="00F06807">
        <w:trPr>
          <w:trHeigh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4E8AD358" w14:textId="77777777" w:rsidR="00DF7A07" w:rsidRDefault="00DF7A07"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3EDABC0C" w14:textId="77777777" w:rsidR="00DF7A07" w:rsidRDefault="00DF7A07"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6CF378"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6C53E00"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47E8660F"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39A0220B"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41</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F46DC9B"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18</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C8A13A0"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94</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20" w:type="dxa"/>
              <w:left w:w="20" w:type="dxa"/>
              <w:bottom w:w="20" w:type="dxa"/>
              <w:right w:w="20" w:type="dxa"/>
            </w:tcMar>
            <w:vAlign w:val="bottom"/>
          </w:tcPr>
          <w:p w14:paraId="081FE1DB"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8</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vAlign w:val="bottom"/>
          </w:tcPr>
          <w:p w14:paraId="4A28446F"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2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5D620CF"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29</w:t>
            </w:r>
          </w:p>
        </w:tc>
        <w:tc>
          <w:tcPr>
            <w:tcW w:w="87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2B54772"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829443" w14:textId="77777777" w:rsidR="00DF7A07" w:rsidRPr="007B331C" w:rsidRDefault="00DF7A07" w:rsidP="00DF7A07">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7EC2DB" w14:textId="77777777" w:rsidR="00DF7A07" w:rsidRPr="007B331C" w:rsidRDefault="00DF7A07"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90–100–120</w:t>
            </w:r>
          </w:p>
        </w:tc>
      </w:tr>
      <w:tr w:rsidR="00DF7A07" w14:paraId="43D72DDE" w14:textId="77777777" w:rsidTr="00F06807">
        <w:trPr>
          <w:trHeigh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0020485E" w14:textId="77777777" w:rsidR="00DF7A07" w:rsidRDefault="00DF7A07"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7184F91D" w14:textId="77777777" w:rsidR="00DF7A07" w:rsidRDefault="00DF7A07"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55CBDE"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177ACEF4"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D622F2B"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AB87E3B"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3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2CF6FB5"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4</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AFD372A"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2</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20" w:type="dxa"/>
              <w:left w:w="20" w:type="dxa"/>
              <w:bottom w:w="20" w:type="dxa"/>
              <w:right w:w="20" w:type="dxa"/>
            </w:tcMar>
            <w:vAlign w:val="bottom"/>
          </w:tcPr>
          <w:p w14:paraId="3F3A19E1"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vAlign w:val="bottom"/>
          </w:tcPr>
          <w:p w14:paraId="32FF9B7D"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0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20" w:type="dxa"/>
              <w:left w:w="20" w:type="dxa"/>
              <w:bottom w:w="20" w:type="dxa"/>
              <w:right w:w="20" w:type="dxa"/>
            </w:tcMar>
            <w:vAlign w:val="bottom"/>
          </w:tcPr>
          <w:p w14:paraId="12FCE095"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23</w:t>
            </w:r>
          </w:p>
        </w:tc>
        <w:tc>
          <w:tcPr>
            <w:tcW w:w="87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A406343"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1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2CBE7B" w14:textId="77777777" w:rsidR="00DF7A07" w:rsidRPr="007B331C" w:rsidRDefault="00DF7A07" w:rsidP="00DF7A07">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9456EA" w14:textId="77777777" w:rsidR="00DF7A07" w:rsidRPr="007B331C" w:rsidRDefault="00DF7A07"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50–70–90</w:t>
            </w:r>
          </w:p>
        </w:tc>
      </w:tr>
      <w:tr w:rsidR="00DF7A07" w14:paraId="43C0B926" w14:textId="77777777" w:rsidTr="00F06807">
        <w:trPr>
          <w:trHeigh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310775D7" w14:textId="77777777" w:rsidR="00DF7A07" w:rsidRDefault="00DF7A07"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06408AEE" w14:textId="77777777" w:rsidR="00DF7A07" w:rsidRDefault="00DF7A07"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1E8D6C"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NH</w:t>
            </w:r>
            <w:r w:rsidRPr="007B331C">
              <w:rPr>
                <w:rFonts w:ascii="Arial Narrow" w:hAnsi="Arial Narrow" w:cs="Arial Narrow"/>
                <w:color w:val="000000"/>
                <w:sz w:val="14"/>
                <w:szCs w:val="14"/>
                <w:vertAlign w:val="subscript"/>
              </w:rPr>
              <w:t>3</w:t>
            </w:r>
            <w:r w:rsidRPr="007B331C">
              <w:rPr>
                <w:rFonts w:ascii="Arial Narrow" w:hAnsi="Arial Narrow" w:cs="Arial Narrow"/>
                <w:color w:val="000000"/>
                <w:sz w:val="14"/>
                <w:szCs w:val="14"/>
              </w:rPr>
              <w:t xml:space="preserve">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024549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CCDA4C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8375F8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7F5893F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432119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20" w:type="dxa"/>
              <w:left w:w="20" w:type="dxa"/>
              <w:bottom w:w="20" w:type="dxa"/>
              <w:right w:w="20" w:type="dxa"/>
            </w:tcMar>
            <w:vAlign w:val="bottom"/>
          </w:tcPr>
          <w:p w14:paraId="0FD904F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vAlign w:val="bottom"/>
          </w:tcPr>
          <w:p w14:paraId="139FC23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20" w:type="dxa"/>
              <w:left w:w="20" w:type="dxa"/>
              <w:bottom w:w="20" w:type="dxa"/>
              <w:right w:w="20" w:type="dxa"/>
            </w:tcMar>
            <w:vAlign w:val="bottom"/>
          </w:tcPr>
          <w:p w14:paraId="72EB371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7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4AE19A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1B8F8F"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4A5F4401" w14:textId="77777777" w:rsidR="00DF7A07" w:rsidRPr="007B331C" w:rsidRDefault="00DF7A07"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0–0–1</w:t>
            </w:r>
          </w:p>
        </w:tc>
      </w:tr>
      <w:tr w:rsidR="00DF7A07" w14:paraId="201808EE" w14:textId="77777777" w:rsidTr="00F06807">
        <w:trPr>
          <w:trHeigh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538BB807" w14:textId="77777777" w:rsidR="00DF7A07" w:rsidRDefault="00DF7A07"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321FBA7D" w14:textId="77777777" w:rsidR="00DF7A07" w:rsidRDefault="00DF7A07"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420E01"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NOx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F1FDF8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4CE38F8"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66C6B8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86596A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C5217A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20" w:type="dxa"/>
              <w:left w:w="20" w:type="dxa"/>
              <w:bottom w:w="20" w:type="dxa"/>
              <w:right w:w="20" w:type="dxa"/>
            </w:tcMar>
            <w:vAlign w:val="bottom"/>
          </w:tcPr>
          <w:p w14:paraId="5462535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vAlign w:val="bottom"/>
          </w:tcPr>
          <w:p w14:paraId="5B23D2C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FFF2CC" w:themeFill="accent4" w:themeFillTint="33"/>
            <w:tcMar>
              <w:top w:w="20" w:type="dxa"/>
              <w:left w:w="20" w:type="dxa"/>
              <w:bottom w:w="20" w:type="dxa"/>
              <w:right w:w="20" w:type="dxa"/>
            </w:tcMar>
            <w:vAlign w:val="bottom"/>
          </w:tcPr>
          <w:p w14:paraId="0859C92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7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787959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83B92C"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tcPr>
          <w:p w14:paraId="0363A0AF" w14:textId="77777777" w:rsidR="00DF7A07" w:rsidRPr="007B331C" w:rsidRDefault="00DF7A07"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0–0–1</w:t>
            </w:r>
          </w:p>
        </w:tc>
      </w:tr>
      <w:tr w:rsidR="00DF7A07" w14:paraId="7B18F005" w14:textId="77777777" w:rsidTr="00F06807">
        <w:trPr>
          <w:trHeigh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551B6482" w14:textId="77777777" w:rsidR="00DF7A07" w:rsidRDefault="00DF7A07"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16EBA519" w14:textId="77777777" w:rsidR="00DF7A07" w:rsidRDefault="00DF7A07"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2969B3"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DO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74C8EC0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5B13362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B12961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3</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6314FB9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8</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703FC9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7</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EFECE1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8</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0034B43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9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0F1E7B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6</w:t>
            </w:r>
          </w:p>
        </w:tc>
        <w:tc>
          <w:tcPr>
            <w:tcW w:w="87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B5218A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881B49" w14:textId="77777777" w:rsidR="00DF7A07" w:rsidRPr="007B331C" w:rsidRDefault="00DF7A07" w:rsidP="00DF7A07">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8BBE86" w14:textId="77777777" w:rsidR="00DF7A07" w:rsidRPr="007B331C" w:rsidRDefault="00DF7A07" w:rsidP="00DF7A07">
            <w:pPr>
              <w:spacing w:before="0" w:after="0"/>
              <w:jc w:val="center"/>
              <w:rPr>
                <w:rFonts w:ascii="Arial Narrow" w:hAnsi="Arial Narrow"/>
                <w:sz w:val="14"/>
                <w:szCs w:val="14"/>
              </w:rPr>
            </w:pPr>
          </w:p>
        </w:tc>
      </w:tr>
      <w:tr w:rsidR="00DF7A07" w14:paraId="7F4672C3" w14:textId="77777777" w:rsidTr="00F06807">
        <w:trPr>
          <w:trHeigh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06BCEBC0" w14:textId="77777777" w:rsidR="00DF7A07" w:rsidRDefault="00DF7A07"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18ACE903" w14:textId="77777777" w:rsidR="00DF7A07" w:rsidRDefault="00DF7A07"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73DDC6"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PN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440FCBE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D0EF22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316C9EB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F1145B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4</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4AD688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B8F1EF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4CA2C39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7</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B37437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3</w:t>
            </w:r>
          </w:p>
        </w:tc>
        <w:tc>
          <w:tcPr>
            <w:tcW w:w="87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224EA0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31E8CD"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BCE268" w14:textId="77777777" w:rsidR="00DF7A07" w:rsidRPr="007B331C" w:rsidRDefault="00DF7A07"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10–16–25</w:t>
            </w:r>
          </w:p>
        </w:tc>
      </w:tr>
      <w:tr w:rsidR="00DF7A07" w14:paraId="7576DF2E" w14:textId="77777777" w:rsidTr="00F06807">
        <w:trPr>
          <w:trHeigh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4CADB1E1" w14:textId="77777777" w:rsidR="00DF7A07" w:rsidRDefault="00DF7A07"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3E8DD523" w14:textId="77777777" w:rsidR="00DF7A07" w:rsidRDefault="00DF7A07"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3675BB"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5E4F74DA"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942BAF2"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00A9109"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306AC5CF"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B33713E"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F8C0CDF"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4AD6AD70"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8C88724"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w:t>
            </w:r>
          </w:p>
        </w:tc>
        <w:tc>
          <w:tcPr>
            <w:tcW w:w="87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FF547AC"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CB51EC" w14:textId="77777777" w:rsidR="00DF7A07" w:rsidRPr="007B331C" w:rsidRDefault="00DF7A07" w:rsidP="00DF7A07">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12ACAA" w14:textId="77777777" w:rsidR="00DF7A07" w:rsidRPr="007B331C" w:rsidRDefault="00DF7A07" w:rsidP="00DF7A07">
            <w:pPr>
              <w:spacing w:before="0" w:after="0"/>
              <w:jc w:val="center"/>
              <w:rPr>
                <w:rFonts w:ascii="Arial Narrow" w:hAnsi="Arial Narrow"/>
                <w:sz w:val="14"/>
                <w:szCs w:val="14"/>
              </w:rPr>
            </w:pPr>
          </w:p>
        </w:tc>
      </w:tr>
      <w:tr w:rsidR="00DF7A07" w14:paraId="06C37313" w14:textId="77777777" w:rsidTr="00F06807">
        <w:trPr>
          <w:trHeigh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6C5CD75A" w14:textId="77777777" w:rsidR="00DF7A07" w:rsidRDefault="00DF7A07"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40BE8A69" w14:textId="77777777" w:rsidR="00DF7A07" w:rsidRDefault="00DF7A07"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D0BB94"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TD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2AB90A03"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7C1E87D"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0500BD42"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08694926"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4A27E4CF"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3</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7781C744"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4</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48C67563"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0923035"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6</w:t>
            </w:r>
          </w:p>
        </w:tc>
        <w:tc>
          <w:tcPr>
            <w:tcW w:w="87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350218C" w14:textId="77777777" w:rsidR="00DF7A07" w:rsidRPr="007B331C" w:rsidRDefault="00DF7A07" w:rsidP="00DF7A07">
            <w:pPr>
              <w:spacing w:before="0" w:after="0"/>
              <w:jc w:val="center"/>
              <w:rPr>
                <w:rFonts w:ascii="Arial Narrow" w:hAnsi="Arial Narrow" w:cs="Arial"/>
                <w:color w:val="000000"/>
                <w:sz w:val="14"/>
                <w:szCs w:val="14"/>
              </w:rPr>
            </w:pPr>
            <w:r w:rsidRPr="007B331C">
              <w:rPr>
                <w:rFonts w:ascii="Arial Narrow" w:hAnsi="Arial Narrow" w:cs="Arial"/>
                <w:color w:val="000000"/>
                <w:sz w:val="14"/>
                <w:szCs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23A57E" w14:textId="77777777" w:rsidR="00DF7A07" w:rsidRPr="007B331C" w:rsidRDefault="00DF7A07" w:rsidP="00DF7A07">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90A980" w14:textId="77777777" w:rsidR="00DF7A07" w:rsidRPr="007B331C" w:rsidRDefault="00DF7A07" w:rsidP="00DF7A07">
            <w:pPr>
              <w:spacing w:before="0" w:after="0"/>
              <w:jc w:val="center"/>
              <w:rPr>
                <w:rFonts w:ascii="Arial Narrow" w:hAnsi="Arial Narrow"/>
                <w:sz w:val="14"/>
                <w:szCs w:val="14"/>
              </w:rPr>
            </w:pPr>
          </w:p>
        </w:tc>
      </w:tr>
      <w:tr w:rsidR="00DF7A07" w14:paraId="7C548A1C" w14:textId="77777777" w:rsidTr="00F06807">
        <w:trPr>
          <w:trHeigh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13225A59" w14:textId="77777777" w:rsidR="00DF7A07" w:rsidRDefault="00DF7A07"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27F0D5E2" w14:textId="77777777" w:rsidR="00DF7A07" w:rsidRDefault="00DF7A07"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4A18DD" w14:textId="01D91FF8" w:rsidR="00DF7A07" w:rsidRPr="007B331C" w:rsidRDefault="00DB1350" w:rsidP="00DF7A07">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PO4</w:t>
            </w:r>
            <w:r w:rsidR="00DF7A07" w:rsidRPr="007B331C">
              <w:rPr>
                <w:rFonts w:ascii="Arial Narrow" w:hAnsi="Arial Narrow" w:cs="Arial Narrow"/>
                <w:color w:val="000000"/>
                <w:sz w:val="14"/>
                <w:szCs w:val="14"/>
              </w:rPr>
              <w:t xml:space="preserve"> (</w:t>
            </w:r>
            <w:r w:rsidR="00DF7A07" w:rsidRPr="007B331C">
              <w:rPr>
                <w:rFonts w:ascii="Arial Narrow" w:eastAsia="Helvetica" w:hAnsi="Arial Narrow"/>
                <w:color w:val="000000"/>
                <w:sz w:val="14"/>
                <w:szCs w:val="14"/>
              </w:rPr>
              <w:t>µgL</w:t>
            </w:r>
            <w:r w:rsidR="00DF7A07" w:rsidRPr="007B331C">
              <w:rPr>
                <w:rFonts w:ascii="Cambria Math" w:eastAsia="Helvetica" w:hAnsi="Cambria Math" w:cs="Cambria Math"/>
                <w:color w:val="000000"/>
                <w:sz w:val="14"/>
                <w:szCs w:val="14"/>
              </w:rPr>
              <w:t>⁻</w:t>
            </w:r>
            <w:r w:rsidR="00DF7A07" w:rsidRPr="007B331C">
              <w:rPr>
                <w:rFonts w:ascii="Arial Narrow" w:eastAsia="Helvetica" w:hAnsi="Arial Narrow" w:cs="Helvetica"/>
                <w:color w:val="000000"/>
                <w:sz w:val="14"/>
                <w:szCs w:val="14"/>
              </w:rPr>
              <w:t>¹</w:t>
            </w:r>
            <w:r w:rsidR="00DF7A07"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7EA8C75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BF4A53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372B01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41DACB1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1ADC53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27387A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2526EB42"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611BFD31"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7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09CD182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24FB85"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D1E53F" w14:textId="77777777" w:rsidR="00DF7A07" w:rsidRPr="007B331C" w:rsidRDefault="00DF7A07"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5–8–10</w:t>
            </w:r>
          </w:p>
        </w:tc>
      </w:tr>
      <w:tr w:rsidR="00DF7A07" w14:paraId="05DA76D8" w14:textId="77777777" w:rsidTr="00F06807">
        <w:trPr>
          <w:trHeigh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52434769" w14:textId="77777777" w:rsidR="00DF7A07" w:rsidRDefault="00DF7A07"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7A176F11" w14:textId="77777777" w:rsidR="00DF7A07" w:rsidRDefault="00DF7A07"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0CDCE7"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DO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883825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82BA67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D9DBD7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1779FB0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D9F5CD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5B940C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4EF7E81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1790931A"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7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0681BD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02022B" w14:textId="77777777" w:rsidR="00DF7A07" w:rsidRPr="007B331C" w:rsidRDefault="00DF7A07" w:rsidP="00DF7A07">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1A0263" w14:textId="77777777" w:rsidR="00DF7A07" w:rsidRPr="007B331C" w:rsidRDefault="00DF7A07" w:rsidP="00DF7A07">
            <w:pPr>
              <w:spacing w:before="0" w:after="0"/>
              <w:jc w:val="center"/>
              <w:rPr>
                <w:rFonts w:ascii="Arial Narrow" w:hAnsi="Arial Narrow"/>
                <w:sz w:val="14"/>
                <w:szCs w:val="14"/>
              </w:rPr>
            </w:pPr>
          </w:p>
        </w:tc>
      </w:tr>
      <w:tr w:rsidR="00DF7A07" w14:paraId="601FEE8C" w14:textId="77777777" w:rsidTr="00F06807">
        <w:trPr>
          <w:trHeight w:val="227"/>
          <w:jc w:val="center"/>
        </w:trPr>
        <w:tc>
          <w:tcPr>
            <w:tcW w:w="72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290DFF02" w14:textId="77777777" w:rsidR="00DF7A07" w:rsidRDefault="00DF7A07" w:rsidP="00DF7A07">
            <w:pPr>
              <w:spacing w:before="0" w:after="0"/>
              <w:rPr>
                <w:rFonts w:ascii="Arial Narrow" w:hAnsi="Arial Narrow"/>
              </w:rPr>
            </w:pPr>
          </w:p>
        </w:tc>
        <w:tc>
          <w:tcPr>
            <w:tcW w:w="866" w:type="dxa"/>
            <w:vMerge/>
            <w:tcBorders>
              <w:left w:val="single" w:sz="4" w:space="0" w:color="000000"/>
              <w:right w:val="single" w:sz="4" w:space="0" w:color="000000"/>
            </w:tcBorders>
            <w:vAlign w:val="center"/>
          </w:tcPr>
          <w:p w14:paraId="18FCAE98" w14:textId="77777777" w:rsidR="00DF7A07" w:rsidRDefault="00DF7A07"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C2BFE8"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PP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bottom"/>
          </w:tcPr>
          <w:p w14:paraId="3A48F41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w:t>
            </w:r>
          </w:p>
        </w:tc>
        <w:tc>
          <w:tcPr>
            <w:tcW w:w="86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1BC8AA70"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7C3F583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2.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bottom"/>
          </w:tcPr>
          <w:p w14:paraId="2528F5ED"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8</w:t>
            </w:r>
          </w:p>
        </w:tc>
        <w:tc>
          <w:tcPr>
            <w:tcW w:w="846"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2F6F4FF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0</w:t>
            </w:r>
          </w:p>
        </w:tc>
        <w:tc>
          <w:tcPr>
            <w:tcW w:w="861"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C5B08B9"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0</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2B6A8D2E"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5</w:t>
            </w:r>
          </w:p>
        </w:tc>
        <w:tc>
          <w:tcPr>
            <w:tcW w:w="885"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31B6EDBC"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4</w:t>
            </w:r>
          </w:p>
        </w:tc>
        <w:tc>
          <w:tcPr>
            <w:tcW w:w="874" w:type="dxa"/>
            <w:gridSpan w:val="2"/>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20" w:type="dxa"/>
              <w:right w:w="20" w:type="dxa"/>
            </w:tcMar>
            <w:vAlign w:val="bottom"/>
          </w:tcPr>
          <w:p w14:paraId="51CB1ED6"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6AD3E7"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502ECB" w14:textId="77777777" w:rsidR="00DF7A07" w:rsidRPr="007B331C" w:rsidRDefault="00DF7A07"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1.1–1.9–2.8</w:t>
            </w:r>
          </w:p>
        </w:tc>
      </w:tr>
      <w:tr w:rsidR="00DF7A07" w14:paraId="3C438F97" w14:textId="77777777" w:rsidTr="00F06807">
        <w:trPr>
          <w:trHeight w:val="227"/>
          <w:jc w:val="center"/>
        </w:trPr>
        <w:tc>
          <w:tcPr>
            <w:tcW w:w="723" w:type="dxa"/>
            <w:vMerge/>
            <w:tcBorders>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440F51AB" w14:textId="77777777" w:rsidR="00DF7A07" w:rsidRDefault="00DF7A07" w:rsidP="00DF7A07">
            <w:pPr>
              <w:spacing w:before="0" w:after="0"/>
              <w:rPr>
                <w:rFonts w:ascii="Arial Narrow" w:hAnsi="Arial Narrow"/>
              </w:rPr>
            </w:pPr>
          </w:p>
        </w:tc>
        <w:tc>
          <w:tcPr>
            <w:tcW w:w="866" w:type="dxa"/>
            <w:vMerge/>
            <w:tcBorders>
              <w:left w:val="single" w:sz="4" w:space="0" w:color="000000"/>
              <w:bottom w:val="single" w:sz="4" w:space="0" w:color="auto"/>
              <w:right w:val="single" w:sz="4" w:space="0" w:color="000000"/>
            </w:tcBorders>
            <w:vAlign w:val="center"/>
          </w:tcPr>
          <w:p w14:paraId="1ABCDAAD" w14:textId="77777777" w:rsidR="00DF7A07" w:rsidRDefault="00DF7A07" w:rsidP="00DF7A07">
            <w:pPr>
              <w:spacing w:before="0" w:after="0"/>
              <w:jc w:val="left"/>
              <w:rPr>
                <w:rFonts w:ascii="Arial Narrow" w:hAnsi="Arial Narrow"/>
                <w:sz w:val="14"/>
                <w:szCs w:val="14"/>
              </w:rPr>
            </w:pPr>
          </w:p>
        </w:tc>
        <w:tc>
          <w:tcPr>
            <w:tcW w:w="866" w:type="dxa"/>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5A1DD23F" w14:textId="77777777" w:rsidR="00DF7A07" w:rsidRPr="007B331C" w:rsidRDefault="00DF7A07" w:rsidP="00DF7A07">
            <w:pPr>
              <w:spacing w:before="0" w:after="0"/>
              <w:ind w:left="20" w:right="20"/>
              <w:rPr>
                <w:rFonts w:ascii="Arial Narrow" w:hAnsi="Arial Narrow" w:cs="Arial Narrow"/>
                <w:color w:val="000000"/>
                <w:sz w:val="14"/>
                <w:szCs w:val="14"/>
              </w:rPr>
            </w:pPr>
            <w:r w:rsidRPr="007B331C">
              <w:rPr>
                <w:rFonts w:ascii="Arial Narrow" w:hAnsi="Arial Narrow" w:cs="Arial Narrow"/>
                <w:color w:val="000000"/>
                <w:sz w:val="14"/>
                <w:szCs w:val="14"/>
              </w:rPr>
              <w:t>Chla (</w:t>
            </w:r>
            <w:r w:rsidRPr="007B331C">
              <w:rPr>
                <w:rFonts w:ascii="Arial Narrow" w:eastAsia="Helvetica" w:hAnsi="Arial Narrow"/>
                <w:color w:val="000000"/>
                <w:sz w:val="14"/>
                <w:szCs w:val="14"/>
              </w:rPr>
              <w:t>µgL</w:t>
            </w:r>
            <w:r w:rsidRPr="007B331C">
              <w:rPr>
                <w:rFonts w:ascii="Cambria Math" w:eastAsia="Helvetica" w:hAnsi="Cambria Math" w:cs="Cambria Math"/>
                <w:color w:val="000000"/>
                <w:sz w:val="14"/>
                <w:szCs w:val="14"/>
              </w:rPr>
              <w:t>⁻</w:t>
            </w:r>
            <w:r w:rsidRPr="007B331C">
              <w:rPr>
                <w:rFonts w:ascii="Arial Narrow" w:eastAsia="Helvetica" w:hAnsi="Arial Narrow" w:cs="Helvetica"/>
                <w:color w:val="000000"/>
                <w:sz w:val="14"/>
                <w:szCs w:val="14"/>
              </w:rPr>
              <w:t>¹</w:t>
            </w:r>
            <w:r w:rsidRPr="007B331C">
              <w:rPr>
                <w:rFonts w:ascii="Arial Narrow" w:eastAsia="Helvetica" w:hAnsi="Arial Narrow"/>
                <w:color w:val="000000"/>
                <w:sz w:val="14"/>
                <w:szCs w:val="14"/>
              </w:rPr>
              <w:t>)</w:t>
            </w:r>
          </w:p>
        </w:tc>
        <w:tc>
          <w:tcPr>
            <w:tcW w:w="433" w:type="dxa"/>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bottom"/>
          </w:tcPr>
          <w:p w14:paraId="4517ABF4"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4.0</w:t>
            </w:r>
          </w:p>
        </w:tc>
        <w:tc>
          <w:tcPr>
            <w:tcW w:w="865" w:type="dxa"/>
            <w:tcBorders>
              <w:top w:val="single" w:sz="4" w:space="0" w:color="000000"/>
              <w:left w:val="single" w:sz="4" w:space="0" w:color="000000"/>
              <w:bottom w:val="single" w:sz="4" w:space="0" w:color="auto"/>
              <w:right w:val="single" w:sz="4" w:space="0" w:color="000000"/>
            </w:tcBorders>
            <w:shd w:val="clear" w:color="auto" w:fill="FFFFFF"/>
            <w:vAlign w:val="bottom"/>
          </w:tcPr>
          <w:p w14:paraId="382C8D2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36</w:t>
            </w:r>
          </w:p>
        </w:tc>
        <w:tc>
          <w:tcPr>
            <w:tcW w:w="864" w:type="dxa"/>
            <w:tcBorders>
              <w:top w:val="single" w:sz="4" w:space="0" w:color="000000"/>
              <w:left w:val="single" w:sz="4" w:space="0" w:color="000000"/>
              <w:bottom w:val="single" w:sz="4" w:space="0" w:color="auto"/>
              <w:right w:val="single" w:sz="4" w:space="0" w:color="000000"/>
            </w:tcBorders>
            <w:shd w:val="clear" w:color="auto" w:fill="FFFFFF"/>
            <w:vAlign w:val="bottom"/>
          </w:tcPr>
          <w:p w14:paraId="202FDF05"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11</w:t>
            </w:r>
          </w:p>
        </w:tc>
        <w:tc>
          <w:tcPr>
            <w:tcW w:w="848" w:type="dxa"/>
            <w:tcBorders>
              <w:top w:val="single" w:sz="4" w:space="0" w:color="000000"/>
              <w:left w:val="single" w:sz="4" w:space="0" w:color="000000"/>
              <w:bottom w:val="single" w:sz="4" w:space="0" w:color="auto"/>
              <w:right w:val="single" w:sz="4" w:space="0" w:color="000000"/>
            </w:tcBorders>
            <w:tcMar>
              <w:top w:w="20" w:type="dxa"/>
              <w:left w:w="20" w:type="dxa"/>
              <w:bottom w:w="20" w:type="dxa"/>
              <w:right w:w="20" w:type="dxa"/>
            </w:tcMar>
            <w:vAlign w:val="bottom"/>
          </w:tcPr>
          <w:p w14:paraId="678B9217"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59</w:t>
            </w:r>
          </w:p>
        </w:tc>
        <w:tc>
          <w:tcPr>
            <w:tcW w:w="846" w:type="dxa"/>
            <w:gridSpan w:val="2"/>
            <w:tcBorders>
              <w:top w:val="single" w:sz="4" w:space="0" w:color="000000"/>
              <w:left w:val="single" w:sz="4" w:space="0" w:color="000000"/>
              <w:bottom w:val="single" w:sz="4" w:space="0" w:color="auto"/>
              <w:right w:val="single" w:sz="4" w:space="0" w:color="000000"/>
            </w:tcBorders>
            <w:tcMar>
              <w:top w:w="20" w:type="dxa"/>
              <w:left w:w="20" w:type="dxa"/>
              <w:bottom w:w="20" w:type="dxa"/>
              <w:right w:w="20" w:type="dxa"/>
            </w:tcMar>
            <w:vAlign w:val="bottom"/>
          </w:tcPr>
          <w:p w14:paraId="70705CEF"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36</w:t>
            </w:r>
          </w:p>
        </w:tc>
        <w:tc>
          <w:tcPr>
            <w:tcW w:w="861" w:type="dxa"/>
            <w:gridSpan w:val="2"/>
            <w:tcBorders>
              <w:top w:val="single" w:sz="4" w:space="0" w:color="000000"/>
              <w:left w:val="single" w:sz="4" w:space="0" w:color="000000"/>
              <w:bottom w:val="single" w:sz="4" w:space="0" w:color="auto"/>
              <w:right w:val="single" w:sz="4" w:space="0" w:color="000000"/>
            </w:tcBorders>
            <w:shd w:val="clear" w:color="auto" w:fill="FFF2CC" w:themeFill="accent4" w:themeFillTint="33"/>
            <w:tcMar>
              <w:top w:w="20" w:type="dxa"/>
              <w:left w:w="20" w:type="dxa"/>
              <w:bottom w:w="20" w:type="dxa"/>
              <w:right w:w="20" w:type="dxa"/>
            </w:tcMar>
            <w:vAlign w:val="bottom"/>
          </w:tcPr>
          <w:p w14:paraId="21AA423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36</w:t>
            </w:r>
          </w:p>
        </w:tc>
        <w:tc>
          <w:tcPr>
            <w:tcW w:w="885" w:type="dxa"/>
            <w:gridSpan w:val="2"/>
            <w:tcBorders>
              <w:top w:val="single" w:sz="4" w:space="0" w:color="000000"/>
              <w:left w:val="single" w:sz="4" w:space="0" w:color="000000"/>
              <w:bottom w:val="single" w:sz="4" w:space="0" w:color="auto"/>
              <w:right w:val="single" w:sz="4" w:space="0" w:color="000000"/>
            </w:tcBorders>
            <w:shd w:val="clear" w:color="auto" w:fill="FFF2CC" w:themeFill="accent4" w:themeFillTint="33"/>
            <w:vAlign w:val="bottom"/>
          </w:tcPr>
          <w:p w14:paraId="1BBA5E4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44</w:t>
            </w:r>
          </w:p>
        </w:tc>
        <w:tc>
          <w:tcPr>
            <w:tcW w:w="885" w:type="dxa"/>
            <w:gridSpan w:val="2"/>
            <w:tcBorders>
              <w:top w:val="single" w:sz="4" w:space="0" w:color="000000"/>
              <w:left w:val="single" w:sz="4" w:space="0" w:color="000000"/>
              <w:bottom w:val="single" w:sz="4" w:space="0" w:color="auto"/>
              <w:right w:val="single" w:sz="4" w:space="0" w:color="000000"/>
            </w:tcBorders>
            <w:shd w:val="clear" w:color="auto" w:fill="FFF2CC" w:themeFill="accent4" w:themeFillTint="33"/>
            <w:tcMar>
              <w:top w:w="20" w:type="dxa"/>
              <w:left w:w="20" w:type="dxa"/>
              <w:bottom w:w="20" w:type="dxa"/>
              <w:right w:w="20" w:type="dxa"/>
            </w:tcMar>
            <w:vAlign w:val="bottom"/>
          </w:tcPr>
          <w:p w14:paraId="57C02CD3"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0.76</w:t>
            </w:r>
          </w:p>
        </w:tc>
        <w:tc>
          <w:tcPr>
            <w:tcW w:w="874" w:type="dxa"/>
            <w:gridSpan w:val="2"/>
            <w:tcBorders>
              <w:top w:val="single" w:sz="4" w:space="0" w:color="000000"/>
              <w:left w:val="single" w:sz="4" w:space="0" w:color="000000"/>
              <w:bottom w:val="single" w:sz="4" w:space="0" w:color="auto"/>
              <w:right w:val="single" w:sz="4" w:space="0" w:color="000000"/>
            </w:tcBorders>
            <w:tcMar>
              <w:top w:w="20" w:type="dxa"/>
              <w:left w:w="20" w:type="dxa"/>
              <w:bottom w:w="20" w:type="dxa"/>
              <w:right w:w="20" w:type="dxa"/>
            </w:tcMar>
            <w:vAlign w:val="bottom"/>
          </w:tcPr>
          <w:p w14:paraId="028482BB" w14:textId="77777777" w:rsidR="00DF7A07" w:rsidRPr="007B331C" w:rsidRDefault="00DF7A07" w:rsidP="00DF7A07">
            <w:pPr>
              <w:spacing w:before="0" w:after="0"/>
              <w:jc w:val="center"/>
              <w:rPr>
                <w:rFonts w:ascii="Arial Narrow" w:hAnsi="Arial Narrow" w:cs="Arial"/>
                <w:sz w:val="14"/>
                <w:szCs w:val="14"/>
              </w:rPr>
            </w:pPr>
            <w:r w:rsidRPr="007B331C">
              <w:rPr>
                <w:rFonts w:ascii="Arial Narrow" w:hAnsi="Arial Narrow" w:cs="Arial"/>
                <w:color w:val="000000"/>
                <w:sz w:val="14"/>
                <w:szCs w:val="14"/>
              </w:rPr>
              <w:t>1.02</w:t>
            </w:r>
          </w:p>
        </w:tc>
        <w:tc>
          <w:tcPr>
            <w:tcW w:w="864" w:type="dxa"/>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3097FEE0" w14:textId="77777777" w:rsidR="00DF7A07" w:rsidRPr="007B331C" w:rsidRDefault="00DF7A07" w:rsidP="00DF7A07">
            <w:pPr>
              <w:spacing w:before="0" w:after="0"/>
              <w:jc w:val="center"/>
              <w:rPr>
                <w:rFonts w:ascii="Arial Narrow" w:hAnsi="Arial Narrow"/>
                <w:sz w:val="14"/>
                <w:szCs w:val="14"/>
              </w:rPr>
            </w:pPr>
            <w:r w:rsidRPr="007B331C">
              <w:rPr>
                <w:rFonts w:ascii="Arial Narrow" w:hAnsi="Arial Narrow"/>
                <w:sz w:val="14"/>
                <w:szCs w:val="14"/>
              </w:rPr>
              <w:t>20</w:t>
            </w:r>
            <w:r w:rsidRPr="007B331C">
              <w:rPr>
                <w:rFonts w:ascii="Arial Narrow" w:hAnsi="Arial Narrow"/>
                <w:sz w:val="14"/>
                <w:szCs w:val="14"/>
                <w:vertAlign w:val="superscript"/>
              </w:rPr>
              <w:t>th</w:t>
            </w:r>
            <w:r w:rsidRPr="007B331C">
              <w:rPr>
                <w:rFonts w:ascii="Arial Narrow" w:hAnsi="Arial Narrow"/>
                <w:sz w:val="14"/>
                <w:szCs w:val="14"/>
              </w:rPr>
              <w:t>-50</w:t>
            </w:r>
            <w:r w:rsidRPr="007B331C">
              <w:rPr>
                <w:rFonts w:ascii="Arial Narrow" w:hAnsi="Arial Narrow"/>
                <w:sz w:val="14"/>
                <w:szCs w:val="14"/>
                <w:vertAlign w:val="superscript"/>
              </w:rPr>
              <w:t>th</w:t>
            </w:r>
            <w:r w:rsidRPr="007B331C">
              <w:rPr>
                <w:rFonts w:ascii="Arial Narrow" w:hAnsi="Arial Narrow"/>
                <w:sz w:val="14"/>
                <w:szCs w:val="14"/>
              </w:rPr>
              <w:t>-80</w:t>
            </w:r>
            <w:r w:rsidRPr="007B331C">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5219A108" w14:textId="77777777" w:rsidR="00DF7A07" w:rsidRPr="007B331C" w:rsidRDefault="00DF7A07" w:rsidP="00DF7A07">
            <w:pPr>
              <w:spacing w:before="0" w:after="0"/>
              <w:jc w:val="center"/>
              <w:rPr>
                <w:rFonts w:ascii="Arial Narrow" w:hAnsi="Arial Narrow"/>
                <w:sz w:val="14"/>
                <w:szCs w:val="14"/>
              </w:rPr>
            </w:pPr>
            <w:r w:rsidRPr="007B331C">
              <w:rPr>
                <w:rFonts w:ascii="Arial Narrow" w:eastAsiaTheme="minorHAnsi" w:hAnsi="Arial Narrow" w:cs="Calibri"/>
                <w:sz w:val="14"/>
                <w:szCs w:val="14"/>
                <w:lang w:val="en-AU"/>
              </w:rPr>
              <w:t>0.17–0.26–0.39</w:t>
            </w:r>
          </w:p>
        </w:tc>
      </w:tr>
      <w:tr w:rsidR="00E11393" w:rsidRPr="001370DE" w14:paraId="5B8C33A4" w14:textId="77777777" w:rsidTr="007B331C">
        <w:trPr>
          <w:jc w:val="center"/>
        </w:trPr>
        <w:tc>
          <w:tcPr>
            <w:tcW w:w="11544" w:type="dxa"/>
            <w:gridSpan w:val="19"/>
            <w:tcBorders>
              <w:top w:val="single" w:sz="4" w:space="0" w:color="auto"/>
            </w:tcBorders>
            <w:shd w:val="clear" w:color="auto" w:fill="FFFFFF"/>
            <w:tcMar>
              <w:top w:w="20" w:type="dxa"/>
              <w:left w:w="20" w:type="dxa"/>
              <w:bottom w:w="20" w:type="dxa"/>
              <w:right w:w="20" w:type="dxa"/>
            </w:tcMar>
            <w:vAlign w:val="center"/>
          </w:tcPr>
          <w:p w14:paraId="2ED925CF" w14:textId="1541A860" w:rsidR="00E11393" w:rsidRPr="001370DE" w:rsidRDefault="00E11393" w:rsidP="00E11393">
            <w:pPr>
              <w:spacing w:before="0" w:after="0"/>
              <w:jc w:val="left"/>
              <w:rPr>
                <w:rFonts w:ascii="Arial Narrow" w:eastAsiaTheme="minorHAnsi" w:hAnsi="Arial Narrow" w:cs="Calibri"/>
                <w:sz w:val="16"/>
                <w:szCs w:val="16"/>
                <w:lang w:val="en-AU"/>
              </w:rPr>
            </w:pPr>
            <w:r w:rsidRPr="001370DE">
              <w:rPr>
                <w:rFonts w:ascii="Arial Narrow" w:eastAsiaTheme="minorHAnsi" w:hAnsi="Arial Narrow" w:cs="Calibri"/>
                <w:sz w:val="16"/>
                <w:szCs w:val="16"/>
                <w:vertAlign w:val="superscript"/>
                <w:lang w:val="en-AU"/>
              </w:rPr>
              <w:t xml:space="preserve">1 </w:t>
            </w:r>
            <w:r w:rsidRPr="001370DE">
              <w:rPr>
                <w:rFonts w:ascii="Arial Narrow" w:eastAsiaTheme="minorHAnsi" w:hAnsi="Arial Narrow" w:cs="Calibri"/>
                <w:sz w:val="16"/>
                <w:szCs w:val="16"/>
                <w:lang w:val="en-AU"/>
              </w:rPr>
              <w:t>Samples were only collected during the wet season in the Normanby Basin offshore zone however Cape York Offshore zone guidelines are for annual percentiles.</w:t>
            </w:r>
          </w:p>
        </w:tc>
      </w:tr>
    </w:tbl>
    <w:p w14:paraId="06E86BFA" w14:textId="12E5344F" w:rsidR="00DF7A07" w:rsidRPr="00580972" w:rsidRDefault="00DF7A07" w:rsidP="00DF7A07">
      <w:pPr>
        <w:rPr>
          <w:sz w:val="14"/>
          <w:szCs w:val="14"/>
          <w:lang w:val="en-US"/>
        </w:rPr>
      </w:pPr>
    </w:p>
    <w:p w14:paraId="3DD0F48A" w14:textId="5708A970" w:rsidR="00F10029" w:rsidRDefault="00F10029" w:rsidP="0033152B">
      <w:pPr>
        <w:rPr>
          <w:lang w:val="en-US"/>
        </w:rPr>
      </w:pPr>
    </w:p>
    <w:p w14:paraId="6FD8C357" w14:textId="77777777" w:rsidR="00DF7A07" w:rsidRDefault="00DF7A07" w:rsidP="00C83B6E">
      <w:pPr>
        <w:pStyle w:val="Caption"/>
      </w:pPr>
      <w:bookmarkStart w:id="2202" w:name="_Ref506365940"/>
    </w:p>
    <w:p w14:paraId="461044F2" w14:textId="26760AE9" w:rsidR="00566627" w:rsidRPr="00323B0A" w:rsidRDefault="00426CA8" w:rsidP="00C83B6E">
      <w:pPr>
        <w:pStyle w:val="Caption"/>
        <w:rPr>
          <w:rStyle w:val="IntenseReference"/>
          <w:rFonts w:eastAsiaTheme="majorEastAsia"/>
          <w:vanish/>
          <w:lang w:val="en-AU"/>
          <w:specVanish/>
        </w:rPr>
      </w:pPr>
      <w:bookmarkStart w:id="2203" w:name="_Toc5614704"/>
      <w:r>
        <w:t>Table E-</w:t>
      </w:r>
      <w:r w:rsidR="005F019F">
        <w:fldChar w:fldCharType="begin"/>
      </w:r>
      <w:r w:rsidR="005F019F">
        <w:instrText xml:space="preserve"> SEQ Table_E- \* ARABIC </w:instrText>
      </w:r>
      <w:r w:rsidR="005F019F">
        <w:fldChar w:fldCharType="separate"/>
      </w:r>
      <w:r w:rsidR="00335316">
        <w:rPr>
          <w:noProof/>
        </w:rPr>
        <w:t>3</w:t>
      </w:r>
      <w:r w:rsidR="005F019F">
        <w:rPr>
          <w:noProof/>
        </w:rPr>
        <w:fldChar w:fldCharType="end"/>
      </w:r>
      <w:bookmarkEnd w:id="2202"/>
      <w:r w:rsidR="00803656" w:rsidRPr="00874C5E">
        <w:t>:</w:t>
      </w:r>
      <w:r w:rsidR="00A2681A">
        <w:t xml:space="preserve"> </w:t>
      </w:r>
      <w:r w:rsidR="00803656" w:rsidRPr="00874C5E">
        <w:t xml:space="preserve">Summary statistics for </w:t>
      </w:r>
      <w:r w:rsidR="001370DE">
        <w:t>w</w:t>
      </w:r>
      <w:r w:rsidR="00803656" w:rsidRPr="00874C5E">
        <w:t xml:space="preserve">ater </w:t>
      </w:r>
      <w:r w:rsidR="001370DE">
        <w:t xml:space="preserve">quality </w:t>
      </w:r>
      <w:r w:rsidR="00CF3137">
        <w:t xml:space="preserve">parameters at </w:t>
      </w:r>
      <w:r w:rsidR="007B331C">
        <w:t xml:space="preserve">individual </w:t>
      </w:r>
      <w:r w:rsidR="001370DE">
        <w:t>monitoring</w:t>
      </w:r>
      <w:r w:rsidR="00803656" w:rsidRPr="00874C5E">
        <w:t xml:space="preserve"> sites</w:t>
      </w:r>
      <w:r w:rsidR="00A156B7">
        <w:t xml:space="preserve"> (other than </w:t>
      </w:r>
      <w:r w:rsidR="007B331C">
        <w:t xml:space="preserve">those in the </w:t>
      </w:r>
      <w:r w:rsidR="00A156B7">
        <w:t>Cape York</w:t>
      </w:r>
      <w:r w:rsidR="007B331C">
        <w:t xml:space="preserve"> region</w:t>
      </w:r>
      <w:r w:rsidR="00A156B7">
        <w:t>)</w:t>
      </w:r>
      <w:r w:rsidR="00803656" w:rsidRPr="00874C5E">
        <w:t xml:space="preserve"> from </w:t>
      </w:r>
      <w:r w:rsidR="00803656">
        <w:t>June 201</w:t>
      </w:r>
      <w:r w:rsidR="001370DE">
        <w:t>7</w:t>
      </w:r>
      <w:r w:rsidR="00566627">
        <w:t xml:space="preserve"> to </w:t>
      </w:r>
      <w:r w:rsidR="00803656" w:rsidRPr="00874C5E">
        <w:t>June 201</w:t>
      </w:r>
      <w:r w:rsidR="001370DE">
        <w:t>8</w:t>
      </w:r>
      <w:r w:rsidR="00803656" w:rsidRPr="007D7C41">
        <w:rPr>
          <w:rStyle w:val="IntenseReference"/>
          <w:rFonts w:eastAsiaTheme="majorEastAsia"/>
          <w:lang w:val="en-AU"/>
        </w:rPr>
        <w:t>.</w:t>
      </w:r>
      <w:bookmarkEnd w:id="2199"/>
      <w:bookmarkEnd w:id="2203"/>
      <w:r w:rsidR="001C3D04">
        <w:rPr>
          <w:rStyle w:val="IntenseReference"/>
          <w:rFonts w:eastAsiaTheme="majorEastAsia"/>
          <w:lang w:val="en-AU"/>
        </w:rPr>
        <w:t xml:space="preserve"> </w:t>
      </w:r>
    </w:p>
    <w:p w14:paraId="246BCF55" w14:textId="01AC188F" w:rsidR="00803656" w:rsidRDefault="00803656" w:rsidP="00C83B6E">
      <w:pPr>
        <w:pStyle w:val="Caption"/>
        <w:rPr>
          <w:rStyle w:val="IntenseReference"/>
          <w:rFonts w:eastAsiaTheme="majorEastAsia"/>
        </w:rPr>
      </w:pPr>
      <w:r w:rsidRPr="00874C5E">
        <w:rPr>
          <w:rStyle w:val="IntenseReference"/>
          <w:rFonts w:eastAsiaTheme="majorEastAsia"/>
        </w:rPr>
        <w:t>N</w:t>
      </w:r>
      <w:r w:rsidR="00566627">
        <w:rPr>
          <w:rStyle w:val="IntenseReference"/>
          <w:rFonts w:eastAsiaTheme="majorEastAsia"/>
        </w:rPr>
        <w:t xml:space="preserve"> </w:t>
      </w:r>
      <w:r w:rsidRPr="00874C5E">
        <w:rPr>
          <w:rStyle w:val="IntenseReference"/>
          <w:rFonts w:eastAsiaTheme="majorEastAsia"/>
        </w:rPr>
        <w:t xml:space="preserve">= number of sampling occasions. </w:t>
      </w:r>
      <w:r w:rsidR="001370DE">
        <w:rPr>
          <w:rStyle w:val="IntenseReference"/>
          <w:rFonts w:eastAsiaTheme="majorEastAsia"/>
        </w:rPr>
        <w:t>S</w:t>
      </w:r>
      <w:r w:rsidRPr="00874C5E">
        <w:rPr>
          <w:rStyle w:val="IntenseReference"/>
          <w:rFonts w:eastAsiaTheme="majorEastAsia"/>
        </w:rPr>
        <w:t xml:space="preserve">ee </w:t>
      </w:r>
      <w:r w:rsidR="001370DE">
        <w:rPr>
          <w:rStyle w:val="IntenseReference"/>
          <w:rFonts w:eastAsiaTheme="majorEastAsia"/>
        </w:rPr>
        <w:t xml:space="preserve">Section </w:t>
      </w:r>
      <w:r w:rsidR="001370DE">
        <w:rPr>
          <w:rStyle w:val="IntenseReference"/>
          <w:rFonts w:eastAsiaTheme="majorEastAsia"/>
        </w:rPr>
        <w:fldChar w:fldCharType="begin"/>
      </w:r>
      <w:r w:rsidR="001370DE">
        <w:rPr>
          <w:rStyle w:val="IntenseReference"/>
          <w:rFonts w:eastAsiaTheme="majorEastAsia"/>
        </w:rPr>
        <w:instrText xml:space="preserve"> REF _Ref531784198 \r \h </w:instrText>
      </w:r>
      <w:r w:rsidR="001370DE">
        <w:rPr>
          <w:rStyle w:val="IntenseReference"/>
          <w:rFonts w:eastAsiaTheme="majorEastAsia"/>
        </w:rPr>
      </w:r>
      <w:r w:rsidR="001370DE">
        <w:rPr>
          <w:rStyle w:val="IntenseReference"/>
          <w:rFonts w:eastAsiaTheme="majorEastAsia"/>
        </w:rPr>
        <w:fldChar w:fldCharType="separate"/>
      </w:r>
      <w:r w:rsidR="00335316">
        <w:rPr>
          <w:rStyle w:val="IntenseReference"/>
          <w:rFonts w:eastAsiaTheme="majorEastAsia"/>
        </w:rPr>
        <w:t>2</w:t>
      </w:r>
      <w:r w:rsidR="001370DE">
        <w:rPr>
          <w:rStyle w:val="IntenseReference"/>
          <w:rFonts w:eastAsiaTheme="majorEastAsia"/>
        </w:rPr>
        <w:fldChar w:fldCharType="end"/>
      </w:r>
      <w:r w:rsidRPr="00874C5E">
        <w:rPr>
          <w:rStyle w:val="IntenseReference"/>
          <w:rFonts w:eastAsiaTheme="majorEastAsia"/>
        </w:rPr>
        <w:t xml:space="preserve"> for </w:t>
      </w:r>
      <w:r w:rsidR="001370DE">
        <w:rPr>
          <w:rStyle w:val="IntenseReference"/>
          <w:rFonts w:eastAsiaTheme="majorEastAsia"/>
        </w:rPr>
        <w:t>descriptions of each analyte and its abbreviation</w:t>
      </w:r>
      <w:r>
        <w:rPr>
          <w:rStyle w:val="IntenseReference"/>
          <w:rFonts w:eastAsiaTheme="majorEastAsia"/>
        </w:rPr>
        <w:t xml:space="preserve">. </w:t>
      </w:r>
      <w:r w:rsidR="00CF3137">
        <w:rPr>
          <w:rStyle w:val="IntenseReference"/>
          <w:rFonts w:eastAsiaTheme="majorEastAsia"/>
        </w:rPr>
        <w:t>Mean and median values</w:t>
      </w:r>
      <w:r w:rsidR="00CF3137" w:rsidRPr="00874C5E">
        <w:rPr>
          <w:rStyle w:val="IntenseReference"/>
          <w:rFonts w:eastAsiaTheme="majorEastAsia"/>
        </w:rPr>
        <w:t xml:space="preserve"> </w:t>
      </w:r>
      <w:r w:rsidRPr="00874C5E">
        <w:rPr>
          <w:rStyle w:val="IntenseReference"/>
          <w:rFonts w:eastAsiaTheme="majorEastAsia"/>
        </w:rPr>
        <w:t xml:space="preserve">that exceed available </w:t>
      </w:r>
      <w:r w:rsidR="007B4DB9" w:rsidRPr="000C702F">
        <w:rPr>
          <w:lang w:val="en-AU"/>
        </w:rPr>
        <w:t>Water Quality Guidelines</w:t>
      </w:r>
      <w:r w:rsidR="007B4DB9" w:rsidRPr="00874C5E" w:rsidDel="007B4DB9">
        <w:rPr>
          <w:rStyle w:val="IntenseReference"/>
          <w:rFonts w:eastAsiaTheme="majorEastAsia"/>
        </w:rPr>
        <w:t xml:space="preserve"> </w:t>
      </w:r>
      <w:r w:rsidRPr="00874C5E">
        <w:rPr>
          <w:rStyle w:val="IntenseReference"/>
          <w:rFonts w:eastAsiaTheme="majorEastAsia"/>
        </w:rPr>
        <w:t>(DERM</w:t>
      </w:r>
      <w:r w:rsidR="00566627">
        <w:rPr>
          <w:rStyle w:val="IntenseReference"/>
          <w:rFonts w:eastAsiaTheme="majorEastAsia"/>
        </w:rPr>
        <w:t>,</w:t>
      </w:r>
      <w:r w:rsidRPr="00874C5E">
        <w:rPr>
          <w:rStyle w:val="IntenseReference"/>
          <w:rFonts w:eastAsiaTheme="majorEastAsia"/>
        </w:rPr>
        <w:t xml:space="preserve"> 2009</w:t>
      </w:r>
      <w:r w:rsidR="00566627">
        <w:rPr>
          <w:rStyle w:val="IntenseReference"/>
          <w:rFonts w:eastAsiaTheme="majorEastAsia"/>
        </w:rPr>
        <w:t>;</w:t>
      </w:r>
      <w:r w:rsidRPr="00874C5E">
        <w:rPr>
          <w:rStyle w:val="IntenseReference"/>
          <w:rFonts w:eastAsiaTheme="majorEastAsia"/>
        </w:rPr>
        <w:t xml:space="preserve"> </w:t>
      </w:r>
      <w:r w:rsidR="00B72C55" w:rsidRPr="00B72C55">
        <w:rPr>
          <w:rStyle w:val="IntenseReference"/>
          <w:rFonts w:eastAsiaTheme="majorEastAsia"/>
        </w:rPr>
        <w:t>Great Barrier Reef Marine Park Authority</w:t>
      </w:r>
      <w:r w:rsidR="00566627">
        <w:rPr>
          <w:rStyle w:val="IntenseReference"/>
          <w:rFonts w:eastAsiaTheme="majorEastAsia"/>
        </w:rPr>
        <w:t>,</w:t>
      </w:r>
      <w:r w:rsidRPr="00874C5E">
        <w:rPr>
          <w:rStyle w:val="IntenseReference"/>
          <w:rFonts w:eastAsiaTheme="majorEastAsia"/>
        </w:rPr>
        <w:t xml:space="preserve"> 2010) are shaded in red.</w:t>
      </w:r>
    </w:p>
    <w:tbl>
      <w:tblPr>
        <w:tblW w:w="0" w:type="auto"/>
        <w:jc w:val="center"/>
        <w:tblLayout w:type="fixed"/>
        <w:tblLook w:val="04A0" w:firstRow="1" w:lastRow="0" w:firstColumn="1" w:lastColumn="0" w:noHBand="0" w:noVBand="1"/>
      </w:tblPr>
      <w:tblGrid>
        <w:gridCol w:w="720"/>
        <w:gridCol w:w="1007"/>
        <w:gridCol w:w="864"/>
        <w:gridCol w:w="432"/>
        <w:gridCol w:w="864"/>
        <w:gridCol w:w="864"/>
        <w:gridCol w:w="864"/>
        <w:gridCol w:w="864"/>
        <w:gridCol w:w="864"/>
        <w:gridCol w:w="864"/>
        <w:gridCol w:w="864"/>
        <w:gridCol w:w="864"/>
        <w:gridCol w:w="864"/>
        <w:gridCol w:w="864"/>
      </w:tblGrid>
      <w:tr w:rsidR="007B331C" w14:paraId="748C2FEE" w14:textId="77777777" w:rsidTr="007B331C">
        <w:trPr>
          <w:tblHeader/>
          <w:jc w:val="center"/>
        </w:trPr>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16874AB" w14:textId="77777777" w:rsidR="007B331C" w:rsidRDefault="007B331C" w:rsidP="007B331C">
            <w:pPr>
              <w:spacing w:before="20" w:after="20"/>
              <w:ind w:left="20" w:right="20"/>
            </w:pPr>
          </w:p>
        </w:tc>
        <w:tc>
          <w:tcPr>
            <w:tcW w:w="100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F50B1BD" w14:textId="77777777" w:rsidR="007B331C" w:rsidRDefault="007B331C" w:rsidP="007B331C">
            <w:pPr>
              <w:spacing w:before="20" w:after="20"/>
              <w:ind w:left="20" w:right="20"/>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5BF95E5" w14:textId="77777777" w:rsidR="007B331C" w:rsidRDefault="007B331C" w:rsidP="007B331C">
            <w:pPr>
              <w:spacing w:before="20" w:after="20"/>
              <w:ind w:left="20" w:right="20"/>
            </w:pPr>
          </w:p>
        </w:tc>
        <w:tc>
          <w:tcPr>
            <w:tcW w:w="432"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31E6644F" w14:textId="77777777" w:rsidR="007B331C" w:rsidRDefault="007B331C" w:rsidP="007B331C">
            <w:pPr>
              <w:spacing w:before="20" w:after="20"/>
              <w:ind w:left="20" w:right="2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EA2F6AD" w14:textId="77777777" w:rsidR="007B331C" w:rsidRDefault="007B331C" w:rsidP="007B331C">
            <w:pPr>
              <w:spacing w:before="20" w:after="20"/>
              <w:ind w:left="20" w:right="2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CDE2BBA" w14:textId="77777777" w:rsidR="007B331C" w:rsidRDefault="007B331C" w:rsidP="007B331C">
            <w:pPr>
              <w:spacing w:before="20" w:after="20"/>
              <w:ind w:left="20" w:right="20"/>
              <w:jc w:val="center"/>
            </w:pPr>
          </w:p>
        </w:tc>
        <w:tc>
          <w:tcPr>
            <w:tcW w:w="3456" w:type="dxa"/>
            <w:gridSpan w:val="4"/>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2407986" w14:textId="77777777" w:rsidR="007B331C" w:rsidRDefault="007B331C" w:rsidP="007B331C">
            <w:pPr>
              <w:spacing w:before="20" w:after="20"/>
              <w:ind w:left="20" w:right="20"/>
              <w:jc w:val="center"/>
            </w:pPr>
            <w:r>
              <w:rPr>
                <w:rFonts w:ascii="Arial Narrow Bold" w:hAnsi="Arial Narrow Bold" w:cs="Arial Narrow Bold"/>
                <w:color w:val="000000"/>
                <w:sz w:val="14"/>
              </w:rPr>
              <w:t>Quantiles</w:t>
            </w:r>
          </w:p>
        </w:tc>
        <w:tc>
          <w:tcPr>
            <w:tcW w:w="3456" w:type="dxa"/>
            <w:gridSpan w:val="4"/>
            <w:tcBorders>
              <w:top w:val="single" w:sz="4" w:space="0" w:color="000000"/>
              <w:left w:val="single" w:sz="4" w:space="0" w:color="000000"/>
              <w:bottom w:val="single" w:sz="4" w:space="0" w:color="000000"/>
              <w:right w:val="single" w:sz="4" w:space="0" w:color="000000"/>
            </w:tcBorders>
            <w:shd w:val="clear" w:color="auto" w:fill="BEBEBE"/>
            <w:vAlign w:val="center"/>
          </w:tcPr>
          <w:p w14:paraId="2E830CBB" w14:textId="77777777" w:rsidR="007B331C" w:rsidRDefault="007B331C" w:rsidP="007B331C">
            <w:pPr>
              <w:spacing w:before="20" w:after="20"/>
              <w:ind w:left="20" w:right="20"/>
              <w:jc w:val="center"/>
            </w:pPr>
            <w:r>
              <w:rPr>
                <w:rFonts w:ascii="Arial Narrow Bold" w:hAnsi="Arial Narrow Bold" w:cs="Arial Narrow Bold"/>
                <w:color w:val="000000"/>
                <w:sz w:val="14"/>
              </w:rPr>
              <w:t>Guidelines</w:t>
            </w:r>
          </w:p>
        </w:tc>
      </w:tr>
      <w:tr w:rsidR="007B331C" w14:paraId="02E571AC" w14:textId="77777777" w:rsidTr="007B331C">
        <w:trPr>
          <w:tblHeader/>
          <w:jc w:val="center"/>
        </w:trPr>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117C109" w14:textId="77777777" w:rsidR="007B331C" w:rsidRDefault="007B331C" w:rsidP="007B331C">
            <w:pPr>
              <w:spacing w:before="20" w:after="20"/>
              <w:ind w:left="20" w:right="20"/>
            </w:pPr>
            <w:r>
              <w:rPr>
                <w:rFonts w:ascii="Arial Narrow Bold" w:hAnsi="Arial Narrow Bold" w:cs="Arial Narrow Bold"/>
                <w:color w:val="000000"/>
                <w:sz w:val="14"/>
              </w:rPr>
              <w:t>Region</w:t>
            </w:r>
          </w:p>
        </w:tc>
        <w:tc>
          <w:tcPr>
            <w:tcW w:w="100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7554E9C" w14:textId="77777777" w:rsidR="007B331C" w:rsidRDefault="007B331C" w:rsidP="007B331C">
            <w:pPr>
              <w:spacing w:before="20" w:after="20"/>
              <w:ind w:left="20" w:right="20"/>
            </w:pPr>
            <w:r>
              <w:rPr>
                <w:rFonts w:ascii="Arial Narrow Bold" w:hAnsi="Arial Narrow Bold" w:cs="Arial Narrow Bold"/>
                <w:color w:val="000000"/>
                <w:sz w:val="14"/>
              </w:rPr>
              <w:t>Site</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EB5966E" w14:textId="77777777" w:rsidR="007B331C" w:rsidRDefault="007B331C" w:rsidP="007B331C">
            <w:pPr>
              <w:spacing w:before="20" w:after="20"/>
              <w:ind w:left="20" w:right="20"/>
            </w:pPr>
            <w:r>
              <w:rPr>
                <w:rFonts w:ascii="Arial Narrow Bold" w:hAnsi="Arial Narrow Bold" w:cs="Arial Narrow Bold"/>
                <w:color w:val="000000"/>
                <w:sz w:val="14"/>
              </w:rPr>
              <w:t>Measure</w:t>
            </w:r>
          </w:p>
        </w:tc>
        <w:tc>
          <w:tcPr>
            <w:tcW w:w="432"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758D90C" w14:textId="77777777" w:rsidR="007B331C" w:rsidRDefault="007B331C" w:rsidP="007B331C">
            <w:pPr>
              <w:spacing w:before="20" w:after="20"/>
              <w:ind w:left="20" w:right="20"/>
              <w:jc w:val="center"/>
            </w:pPr>
            <w:r>
              <w:rPr>
                <w:rFonts w:ascii="Arial Narrow Bold" w:hAnsi="Arial Narrow Bold" w:cs="Arial Narrow Bold"/>
                <w:color w:val="000000"/>
                <w:sz w:val="14"/>
              </w:rPr>
              <w:t>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68B6817" w14:textId="77777777" w:rsidR="007B331C" w:rsidRDefault="007B331C" w:rsidP="007B331C">
            <w:pPr>
              <w:spacing w:before="20" w:after="20"/>
              <w:ind w:left="20" w:right="20"/>
              <w:jc w:val="center"/>
            </w:pPr>
            <w:r>
              <w:rPr>
                <w:rFonts w:ascii="Arial Narrow Bold" w:hAnsi="Arial Narrow Bold" w:cs="Arial Narrow Bold"/>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D25262D" w14:textId="77777777" w:rsidR="007B331C" w:rsidRDefault="007B331C" w:rsidP="007B331C">
            <w:pPr>
              <w:spacing w:before="20" w:after="20"/>
              <w:ind w:left="20" w:right="20"/>
              <w:jc w:val="center"/>
            </w:pPr>
            <w:r>
              <w:rPr>
                <w:rFonts w:ascii="Arial Narrow Bold" w:hAnsi="Arial Narrow Bold" w:cs="Arial Narrow Bold"/>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53674DF" w14:textId="77777777" w:rsidR="007B331C" w:rsidRDefault="007B331C" w:rsidP="007B331C">
            <w:pPr>
              <w:spacing w:before="20" w:after="20"/>
              <w:ind w:left="20" w:right="20"/>
              <w:jc w:val="center"/>
            </w:pPr>
            <w:r>
              <w:rPr>
                <w:rFonts w:ascii="Arial Narrow Bold" w:hAnsi="Arial Narrow Bold" w:cs="Arial Narrow Bold"/>
                <w:color w:val="000000"/>
                <w:sz w:val="14"/>
              </w:rPr>
              <w:t>Q5</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52E77C3" w14:textId="77777777" w:rsidR="007B331C" w:rsidRDefault="007B331C" w:rsidP="007B331C">
            <w:pPr>
              <w:spacing w:before="20" w:after="20"/>
              <w:ind w:left="20" w:right="20"/>
              <w:jc w:val="center"/>
            </w:pPr>
            <w:r>
              <w:rPr>
                <w:rFonts w:ascii="Arial Narrow Bold" w:hAnsi="Arial Narrow Bold" w:cs="Arial Narrow Bold"/>
                <w:color w:val="000000"/>
                <w:sz w:val="14"/>
              </w:rPr>
              <w:t>Q20</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2B54B49" w14:textId="77777777" w:rsidR="007B331C" w:rsidRDefault="007B331C" w:rsidP="007B331C">
            <w:pPr>
              <w:spacing w:before="20" w:after="20"/>
              <w:ind w:left="20" w:right="20"/>
              <w:jc w:val="center"/>
            </w:pPr>
            <w:r>
              <w:rPr>
                <w:rFonts w:ascii="Arial Narrow Bold" w:hAnsi="Arial Narrow Bold" w:cs="Arial Narrow Bold"/>
                <w:color w:val="000000"/>
                <w:sz w:val="14"/>
              </w:rPr>
              <w:t>Q80</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015E206" w14:textId="77777777" w:rsidR="007B331C" w:rsidRDefault="007B331C" w:rsidP="007B331C">
            <w:pPr>
              <w:spacing w:before="20" w:after="20"/>
              <w:ind w:left="20" w:right="20"/>
              <w:jc w:val="center"/>
            </w:pPr>
            <w:r>
              <w:rPr>
                <w:rFonts w:ascii="Arial Narrow Bold" w:hAnsi="Arial Narrow Bold" w:cs="Arial Narrow Bold"/>
                <w:color w:val="000000"/>
                <w:sz w:val="14"/>
              </w:rPr>
              <w:t>Q95</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28CC3FE" w14:textId="77777777" w:rsidR="007B331C" w:rsidRDefault="007B331C" w:rsidP="007B331C">
            <w:pPr>
              <w:spacing w:before="20" w:after="20"/>
              <w:ind w:left="20" w:right="20"/>
              <w:jc w:val="center"/>
            </w:pPr>
            <w:r>
              <w:rPr>
                <w:rFonts w:ascii="Arial Narrow Bold" w:hAnsi="Arial Narrow Bold" w:cs="Arial Narrow Bold"/>
                <w:color w:val="000000"/>
                <w:sz w:val="14"/>
              </w:rPr>
              <w:t>Statistic</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D47A982" w14:textId="77777777" w:rsidR="007B331C" w:rsidRDefault="007B331C" w:rsidP="007B331C">
            <w:pPr>
              <w:spacing w:before="20" w:after="20"/>
              <w:ind w:left="20" w:right="20"/>
              <w:jc w:val="center"/>
            </w:pPr>
            <w:r>
              <w:rPr>
                <w:rFonts w:ascii="Arial Narrow Bold" w:hAnsi="Arial Narrow Bold" w:cs="Arial Narrow Bold"/>
                <w:color w:val="000000"/>
                <w:sz w:val="14"/>
              </w:rPr>
              <w:t>Annual</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13ECFF2" w14:textId="77777777" w:rsidR="007B331C" w:rsidRDefault="007B331C" w:rsidP="007B331C">
            <w:pPr>
              <w:spacing w:before="20" w:after="20"/>
              <w:ind w:left="20" w:right="20"/>
              <w:jc w:val="center"/>
            </w:pPr>
            <w:r>
              <w:rPr>
                <w:rFonts w:ascii="Arial Narrow Bold" w:hAnsi="Arial Narrow Bold" w:cs="Arial Narrow Bold"/>
                <w:color w:val="000000"/>
                <w:sz w:val="14"/>
              </w:rPr>
              <w:t>Dry</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1BC6117" w14:textId="77777777" w:rsidR="007B331C" w:rsidRDefault="007B331C" w:rsidP="007B331C">
            <w:pPr>
              <w:spacing w:before="20" w:after="20"/>
              <w:ind w:left="20" w:right="20"/>
              <w:jc w:val="center"/>
            </w:pPr>
            <w:r>
              <w:rPr>
                <w:rFonts w:ascii="Arial Narrow Bold" w:hAnsi="Arial Narrow Bold" w:cs="Arial Narrow Bold"/>
                <w:color w:val="000000"/>
                <w:sz w:val="14"/>
              </w:rPr>
              <w:t>Wet</w:t>
            </w:r>
          </w:p>
        </w:tc>
      </w:tr>
      <w:tr w:rsidR="007B331C" w14:paraId="11DF4DB9" w14:textId="77777777" w:rsidTr="007B331C">
        <w:trPr>
          <w:trHeight w:hRule="exact" w:val="227"/>
          <w:jc w:val="center"/>
        </w:trPr>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467D72" w14:textId="77777777" w:rsidR="007B331C" w:rsidRDefault="007B331C" w:rsidP="007B331C">
            <w:pPr>
              <w:spacing w:before="20" w:after="20"/>
              <w:ind w:left="20" w:right="20"/>
            </w:pPr>
            <w:r>
              <w:rPr>
                <w:rFonts w:ascii="Arial Narrow" w:hAnsi="Arial Narrow" w:cs="Arial Narrow"/>
                <w:color w:val="000000"/>
                <w:sz w:val="14"/>
              </w:rPr>
              <w:t>Wet Tropics</w:t>
            </w:r>
          </w:p>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474D78" w14:textId="77777777" w:rsidR="007B331C" w:rsidRDefault="007B331C" w:rsidP="007B331C">
            <w:pPr>
              <w:spacing w:before="20" w:after="20"/>
              <w:ind w:left="20" w:right="20"/>
            </w:pPr>
            <w:r>
              <w:rPr>
                <w:rFonts w:ascii="Arial Narrow" w:hAnsi="Arial Narrow" w:cs="Arial Narrow"/>
                <w:color w:val="000000"/>
                <w:sz w:val="14"/>
              </w:rPr>
              <w:t>Cape Tribulation(C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73B0EA"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56BCF4"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9B9C1A" w14:textId="77777777" w:rsidR="007B331C" w:rsidRDefault="007B331C" w:rsidP="007B331C">
            <w:pPr>
              <w:spacing w:before="0" w:after="0"/>
              <w:jc w:val="center"/>
            </w:pPr>
            <w:r>
              <w:rPr>
                <w:rFonts w:ascii="Arial Narrow" w:hAnsi="Arial Narrow" w:cs="Arial Narrow"/>
                <w:color w:val="000000"/>
                <w:sz w:val="14"/>
              </w:rPr>
              <w:t>2.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C08BE2" w14:textId="77777777" w:rsidR="007B331C" w:rsidRDefault="007B331C" w:rsidP="007B331C">
            <w:pPr>
              <w:spacing w:before="0" w:after="0"/>
              <w:jc w:val="center"/>
            </w:pPr>
            <w:r>
              <w:rPr>
                <w:rFonts w:ascii="Arial Narrow" w:hAnsi="Arial Narrow" w:cs="Arial Narrow"/>
                <w:color w:val="000000"/>
                <w:sz w:val="14"/>
              </w:rPr>
              <w:t>2.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C30915" w14:textId="77777777" w:rsidR="007B331C" w:rsidRDefault="007B331C" w:rsidP="007B331C">
            <w:pPr>
              <w:spacing w:before="0" w:after="0"/>
              <w:jc w:val="center"/>
            </w:pPr>
            <w:r>
              <w:rPr>
                <w:rFonts w:ascii="Arial Narrow" w:hAnsi="Arial Narrow" w:cs="Arial Narrow"/>
                <w:color w:val="000000"/>
                <w:sz w:val="14"/>
              </w:rPr>
              <w:t>1.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405C5F" w14:textId="77777777" w:rsidR="007B331C" w:rsidRDefault="007B331C" w:rsidP="007B331C">
            <w:pPr>
              <w:spacing w:before="0" w:after="0"/>
              <w:jc w:val="center"/>
            </w:pPr>
            <w:r>
              <w:rPr>
                <w:rFonts w:ascii="Arial Narrow" w:hAnsi="Arial Narrow" w:cs="Arial Narrow"/>
                <w:color w:val="000000"/>
                <w:sz w:val="14"/>
              </w:rPr>
              <w:t>1.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247803" w14:textId="77777777" w:rsidR="007B331C" w:rsidRDefault="007B331C" w:rsidP="007B331C">
            <w:pPr>
              <w:spacing w:before="0" w:after="0"/>
              <w:jc w:val="center"/>
            </w:pPr>
            <w:r>
              <w:rPr>
                <w:rFonts w:ascii="Arial Narrow" w:hAnsi="Arial Narrow" w:cs="Arial Narrow"/>
                <w:color w:val="000000"/>
                <w:sz w:val="14"/>
              </w:rPr>
              <w:t>2.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1CDA38" w14:textId="77777777" w:rsidR="007B331C" w:rsidRDefault="007B331C" w:rsidP="007B331C">
            <w:pPr>
              <w:spacing w:before="0" w:after="0"/>
              <w:jc w:val="center"/>
            </w:pPr>
            <w:r>
              <w:rPr>
                <w:rFonts w:ascii="Arial Narrow" w:hAnsi="Arial Narrow" w:cs="Arial Narrow"/>
                <w:color w:val="000000"/>
                <w:sz w:val="14"/>
              </w:rPr>
              <w:t>2.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EC42A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C4DB6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20D74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EEA93C" w14:textId="77777777" w:rsidR="007B331C" w:rsidRDefault="007B331C" w:rsidP="007B331C">
            <w:pPr>
              <w:spacing w:before="0" w:after="0"/>
              <w:jc w:val="center"/>
            </w:pPr>
          </w:p>
        </w:tc>
      </w:tr>
      <w:tr w:rsidR="007B331C" w14:paraId="32FB9CC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B56D6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32CEE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393104"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1A34E8"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6C6293" w14:textId="77777777" w:rsidR="007B331C" w:rsidRDefault="007B331C" w:rsidP="007B331C">
            <w:pPr>
              <w:spacing w:before="0" w:after="0"/>
              <w:jc w:val="center"/>
            </w:pPr>
            <w:r>
              <w:rPr>
                <w:rFonts w:ascii="Arial Narrow" w:hAnsi="Arial Narrow" w:cs="Arial Narrow"/>
                <w:color w:val="000000"/>
                <w:sz w:val="14"/>
              </w:rPr>
              <w:t>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0E8761" w14:textId="77777777" w:rsidR="007B331C" w:rsidRDefault="007B331C" w:rsidP="007B331C">
            <w:pPr>
              <w:spacing w:before="0" w:after="0"/>
              <w:jc w:val="center"/>
            </w:pPr>
            <w:r>
              <w:rPr>
                <w:rFonts w:ascii="Arial Narrow" w:hAnsi="Arial Narrow" w:cs="Arial Narrow"/>
                <w:color w:val="000000"/>
                <w:sz w:val="14"/>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6C7651"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03F8B7" w14:textId="77777777" w:rsidR="007B331C" w:rsidRDefault="007B331C" w:rsidP="007B331C">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693E8D"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91784C"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C0C39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1D4D3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28993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89AE96" w14:textId="77777777" w:rsidR="007B331C" w:rsidRDefault="007B331C" w:rsidP="007B331C">
            <w:pPr>
              <w:spacing w:before="0" w:after="0"/>
              <w:jc w:val="center"/>
            </w:pPr>
          </w:p>
        </w:tc>
      </w:tr>
      <w:tr w:rsidR="007B331C" w14:paraId="7CF64FA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B9D0C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8C8B9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D3D307"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53B611"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7C9432" w14:textId="77777777" w:rsidR="007B331C" w:rsidRDefault="007B331C" w:rsidP="007B331C">
            <w:pPr>
              <w:spacing w:before="0" w:after="0"/>
              <w:jc w:val="center"/>
            </w:pPr>
            <w:r>
              <w:rPr>
                <w:rFonts w:ascii="Arial Narrow" w:hAnsi="Arial Narrow" w:cs="Arial Narrow"/>
                <w:color w:val="000000"/>
                <w:sz w:val="14"/>
              </w:rPr>
              <w:t>8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4E4331" w14:textId="77777777" w:rsidR="007B331C" w:rsidRDefault="007B331C" w:rsidP="007B331C">
            <w:pPr>
              <w:spacing w:before="0" w:after="0"/>
              <w:jc w:val="center"/>
            </w:pPr>
            <w:r>
              <w:rPr>
                <w:rFonts w:ascii="Arial Narrow" w:hAnsi="Arial Narrow" w:cs="Arial Narrow"/>
                <w:color w:val="000000"/>
                <w:sz w:val="14"/>
              </w:rPr>
              <w:t>83.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74808C" w14:textId="77777777" w:rsidR="007B331C" w:rsidRDefault="007B331C" w:rsidP="007B331C">
            <w:pPr>
              <w:spacing w:before="0" w:after="0"/>
              <w:jc w:val="center"/>
            </w:pPr>
            <w:r>
              <w:rPr>
                <w:rFonts w:ascii="Arial Narrow" w:hAnsi="Arial Narrow" w:cs="Arial Narrow"/>
                <w:color w:val="000000"/>
                <w:sz w:val="14"/>
              </w:rPr>
              <w:t>74.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745B37" w14:textId="77777777" w:rsidR="007B331C" w:rsidRDefault="007B331C" w:rsidP="007B331C">
            <w:pPr>
              <w:spacing w:before="0" w:after="0"/>
              <w:jc w:val="center"/>
            </w:pPr>
            <w:r>
              <w:rPr>
                <w:rFonts w:ascii="Arial Narrow" w:hAnsi="Arial Narrow" w:cs="Arial Narrow"/>
                <w:color w:val="000000"/>
                <w:sz w:val="14"/>
              </w:rPr>
              <w:t>77.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DC3D74" w14:textId="77777777" w:rsidR="007B331C" w:rsidRDefault="007B331C" w:rsidP="007B331C">
            <w:pPr>
              <w:spacing w:before="0" w:after="0"/>
              <w:jc w:val="center"/>
            </w:pPr>
            <w:r>
              <w:rPr>
                <w:rFonts w:ascii="Arial Narrow" w:hAnsi="Arial Narrow" w:cs="Arial Narrow"/>
                <w:color w:val="000000"/>
                <w:sz w:val="14"/>
              </w:rPr>
              <w:t>85.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2E30E7" w14:textId="77777777" w:rsidR="007B331C" w:rsidRDefault="007B331C" w:rsidP="007B331C">
            <w:pPr>
              <w:spacing w:before="0" w:after="0"/>
              <w:jc w:val="center"/>
            </w:pPr>
            <w:r>
              <w:rPr>
                <w:rFonts w:ascii="Arial Narrow" w:hAnsi="Arial Narrow" w:cs="Arial Narrow"/>
                <w:color w:val="000000"/>
                <w:sz w:val="14"/>
              </w:rPr>
              <w:t>86.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16FCB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EAC1F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1F07E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7E079A" w14:textId="77777777" w:rsidR="007B331C" w:rsidRDefault="007B331C" w:rsidP="007B331C">
            <w:pPr>
              <w:spacing w:before="0" w:after="0"/>
              <w:jc w:val="center"/>
            </w:pPr>
          </w:p>
        </w:tc>
      </w:tr>
      <w:tr w:rsidR="007B331C" w14:paraId="4D14519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5A6FB2"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7BB1C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608014"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1E561B"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DA37A7"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95E673" w14:textId="77777777" w:rsidR="007B331C" w:rsidRDefault="007B331C" w:rsidP="007B331C">
            <w:pPr>
              <w:spacing w:before="0" w:after="0"/>
              <w:jc w:val="center"/>
            </w:pPr>
            <w:r>
              <w:rPr>
                <w:rFonts w:ascii="Arial Narrow" w:hAnsi="Arial Narrow" w:cs="Arial Narrow"/>
                <w:color w:val="000000"/>
                <w:sz w:val="14"/>
              </w:rPr>
              <w:t>3.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B68918" w14:textId="77777777" w:rsidR="007B331C" w:rsidRDefault="007B331C" w:rsidP="007B331C">
            <w:pPr>
              <w:spacing w:before="0" w:after="0"/>
              <w:jc w:val="center"/>
            </w:pPr>
            <w:r>
              <w:rPr>
                <w:rFonts w:ascii="Arial Narrow" w:hAnsi="Arial Narrow" w:cs="Arial Narrow"/>
                <w:color w:val="000000"/>
                <w:sz w:val="14"/>
              </w:rPr>
              <w:t>3.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B623DB" w14:textId="77777777" w:rsidR="007B331C" w:rsidRDefault="007B331C" w:rsidP="007B331C">
            <w:pPr>
              <w:spacing w:before="0" w:after="0"/>
              <w:jc w:val="center"/>
            </w:pPr>
            <w:r>
              <w:rPr>
                <w:rFonts w:ascii="Arial Narrow" w:hAnsi="Arial Narrow" w:cs="Arial Narrow"/>
                <w:color w:val="000000"/>
                <w:sz w:val="14"/>
              </w:rPr>
              <w:t>3.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8A3CA2" w14:textId="77777777" w:rsidR="007B331C" w:rsidRDefault="007B331C" w:rsidP="007B331C">
            <w:pPr>
              <w:spacing w:before="0" w:after="0"/>
              <w:jc w:val="center"/>
            </w:pPr>
            <w:r>
              <w:rPr>
                <w:rFonts w:ascii="Arial Narrow" w:hAnsi="Arial Narrow" w:cs="Arial Narrow"/>
                <w:color w:val="000000"/>
                <w:sz w:val="14"/>
              </w:rPr>
              <w:t>4.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44F5E9" w14:textId="77777777" w:rsidR="007B331C" w:rsidRDefault="007B331C" w:rsidP="007B331C">
            <w:pPr>
              <w:spacing w:before="0" w:after="0"/>
              <w:jc w:val="center"/>
            </w:pPr>
            <w:r>
              <w:rPr>
                <w:rFonts w:ascii="Arial Narrow" w:hAnsi="Arial Narrow" w:cs="Arial Narrow"/>
                <w:color w:val="000000"/>
                <w:sz w:val="14"/>
              </w:rPr>
              <w:t>4.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9AA41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94F16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FDC2F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2E58E0" w14:textId="77777777" w:rsidR="007B331C" w:rsidRDefault="007B331C" w:rsidP="007B331C">
            <w:pPr>
              <w:spacing w:before="0" w:after="0"/>
              <w:jc w:val="center"/>
            </w:pPr>
          </w:p>
        </w:tc>
      </w:tr>
      <w:tr w:rsidR="007B331C" w14:paraId="2E260FF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8B850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7BD9C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5D8407"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9EBBE3"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29AC7E9" w14:textId="77777777" w:rsidR="007B331C" w:rsidRDefault="007B331C" w:rsidP="007B331C">
            <w:pPr>
              <w:spacing w:before="0" w:after="0"/>
              <w:jc w:val="center"/>
            </w:pPr>
            <w:r>
              <w:rPr>
                <w:rFonts w:ascii="Arial Narrow" w:hAnsi="Arial Narrow" w:cs="Arial Narrow"/>
                <w:color w:val="000000"/>
                <w:sz w:val="14"/>
              </w:rPr>
              <w:t>0.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F40452" w14:textId="77777777" w:rsidR="007B331C" w:rsidRDefault="007B331C" w:rsidP="007B331C">
            <w:pPr>
              <w:spacing w:before="0" w:after="0"/>
              <w:jc w:val="center"/>
            </w:pPr>
            <w:r>
              <w:rPr>
                <w:rFonts w:ascii="Arial Narrow" w:hAnsi="Arial Narrow" w:cs="Arial Narrow"/>
                <w:color w:val="000000"/>
                <w:sz w:val="14"/>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568CFC" w14:textId="77777777" w:rsidR="007B331C" w:rsidRDefault="007B331C" w:rsidP="007B331C">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6B9F86" w14:textId="77777777" w:rsidR="007B331C" w:rsidRDefault="007B331C" w:rsidP="007B331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D3BACF" w14:textId="77777777" w:rsidR="007B331C" w:rsidRDefault="007B331C" w:rsidP="007B331C">
            <w:pPr>
              <w:spacing w:before="0" w:after="0"/>
              <w:jc w:val="center"/>
            </w:pPr>
            <w:r>
              <w:rPr>
                <w:rFonts w:ascii="Arial Narrow" w:hAnsi="Arial Narrow" w:cs="Arial Narrow"/>
                <w:color w:val="000000"/>
                <w:sz w:val="14"/>
              </w:rPr>
              <w:t>0.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B27CF4" w14:textId="77777777" w:rsidR="007B331C" w:rsidRDefault="007B331C" w:rsidP="007B331C">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7069E5"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9B3414" w14:textId="77777777" w:rsidR="007B331C" w:rsidRDefault="007B331C" w:rsidP="007B331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29E4D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3C0204" w14:textId="77777777" w:rsidR="007B331C" w:rsidRDefault="007B331C" w:rsidP="007B331C">
            <w:pPr>
              <w:spacing w:before="0" w:after="0"/>
              <w:jc w:val="center"/>
            </w:pPr>
          </w:p>
        </w:tc>
      </w:tr>
      <w:tr w:rsidR="007B331C" w14:paraId="1E92907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407A7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A7C08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9136C8"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EF84A6"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C0C705" w14:textId="77777777" w:rsidR="007B331C" w:rsidRDefault="007B331C" w:rsidP="007B331C">
            <w:pPr>
              <w:spacing w:before="0" w:after="0"/>
              <w:jc w:val="center"/>
            </w:pPr>
            <w:r>
              <w:rPr>
                <w:rFonts w:ascii="Arial Narrow" w:hAnsi="Arial Narrow" w:cs="Arial Narrow"/>
                <w:color w:val="000000"/>
                <w:sz w:val="14"/>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19FE82E" w14:textId="77777777" w:rsidR="007B331C" w:rsidRDefault="007B331C" w:rsidP="007B331C">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9AEC9F" w14:textId="77777777" w:rsidR="007B331C" w:rsidRDefault="007B331C" w:rsidP="007B331C">
            <w:pPr>
              <w:spacing w:before="0" w:after="0"/>
              <w:jc w:val="center"/>
            </w:pPr>
            <w:r>
              <w:rPr>
                <w:rFonts w:ascii="Arial Narrow" w:hAnsi="Arial Narrow" w:cs="Arial Narrow"/>
                <w:color w:val="000000"/>
                <w:sz w:val="14"/>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748DA4" w14:textId="77777777" w:rsidR="007B331C" w:rsidRDefault="007B331C" w:rsidP="007B331C">
            <w:pPr>
              <w:spacing w:before="0" w:after="0"/>
              <w:jc w:val="center"/>
            </w:pPr>
            <w:r>
              <w:rPr>
                <w:rFonts w:ascii="Arial Narrow" w:hAnsi="Arial Narrow" w:cs="Arial Narrow"/>
                <w:color w:val="000000"/>
                <w:sz w:val="14"/>
              </w:rPr>
              <w:t>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6AB7F3" w14:textId="77777777" w:rsidR="007B331C" w:rsidRDefault="007B331C" w:rsidP="007B331C">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1FCA48" w14:textId="77777777" w:rsidR="007B331C" w:rsidRDefault="007B331C" w:rsidP="007B331C">
            <w:pPr>
              <w:spacing w:before="0" w:after="0"/>
              <w:jc w:val="center"/>
            </w:pPr>
            <w:r>
              <w:rPr>
                <w:rFonts w:ascii="Arial Narrow" w:hAnsi="Arial Narrow" w:cs="Arial Narrow"/>
                <w:color w:val="000000"/>
                <w:sz w:val="14"/>
              </w:rPr>
              <w:t>0.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A0004C"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386322" w14:textId="77777777" w:rsidR="007B331C" w:rsidRDefault="007B331C" w:rsidP="007B331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40158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8781FD" w14:textId="77777777" w:rsidR="007B331C" w:rsidRDefault="007B331C" w:rsidP="007B331C">
            <w:pPr>
              <w:spacing w:before="0" w:after="0"/>
              <w:jc w:val="center"/>
            </w:pPr>
          </w:p>
        </w:tc>
      </w:tr>
      <w:tr w:rsidR="007B331C" w14:paraId="12B9545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BDF37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32C15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30635A"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603C60"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F9100E" w14:textId="77777777" w:rsidR="007B331C" w:rsidRDefault="007B331C" w:rsidP="007B331C">
            <w:pPr>
              <w:spacing w:before="0" w:after="0"/>
              <w:jc w:val="center"/>
            </w:pPr>
            <w:r>
              <w:rPr>
                <w:rFonts w:ascii="Arial Narrow" w:hAnsi="Arial Narrow" w:cs="Arial Narrow"/>
                <w:color w:val="000000"/>
                <w:sz w:val="14"/>
              </w:rPr>
              <w:t>13.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E9D98D" w14:textId="77777777" w:rsidR="007B331C" w:rsidRDefault="007B331C" w:rsidP="007B331C">
            <w:pPr>
              <w:spacing w:before="0" w:after="0"/>
              <w:jc w:val="center"/>
            </w:pPr>
            <w:r>
              <w:rPr>
                <w:rFonts w:ascii="Arial Narrow" w:hAnsi="Arial Narrow" w:cs="Arial Narrow"/>
                <w:color w:val="000000"/>
                <w:sz w:val="14"/>
              </w:rPr>
              <w:t>12.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4BE8CA" w14:textId="77777777" w:rsidR="007B331C" w:rsidRDefault="007B331C" w:rsidP="007B331C">
            <w:pPr>
              <w:spacing w:before="0" w:after="0"/>
              <w:jc w:val="center"/>
            </w:pPr>
            <w:r>
              <w:rPr>
                <w:rFonts w:ascii="Arial Narrow" w:hAnsi="Arial Narrow" w:cs="Arial Narrow"/>
                <w:color w:val="000000"/>
                <w:sz w:val="14"/>
              </w:rPr>
              <w:t>12.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2E5CE2" w14:textId="77777777" w:rsidR="007B331C" w:rsidRDefault="007B331C" w:rsidP="007B331C">
            <w:pPr>
              <w:spacing w:before="0" w:after="0"/>
              <w:jc w:val="center"/>
            </w:pPr>
            <w:r>
              <w:rPr>
                <w:rFonts w:ascii="Arial Narrow" w:hAnsi="Arial Narrow" w:cs="Arial Narrow"/>
                <w:color w:val="000000"/>
                <w:sz w:val="14"/>
              </w:rPr>
              <w:t>12.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AE1939" w14:textId="77777777" w:rsidR="007B331C" w:rsidRDefault="007B331C" w:rsidP="007B331C">
            <w:pPr>
              <w:spacing w:before="0" w:after="0"/>
              <w:jc w:val="center"/>
            </w:pPr>
            <w:r>
              <w:rPr>
                <w:rFonts w:ascii="Arial Narrow" w:hAnsi="Arial Narrow" w:cs="Arial Narrow"/>
                <w:color w:val="000000"/>
                <w:sz w:val="14"/>
              </w:rPr>
              <w:t>14.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0A98B8" w14:textId="77777777" w:rsidR="007B331C" w:rsidRDefault="007B331C" w:rsidP="007B331C">
            <w:pPr>
              <w:spacing w:before="0" w:after="0"/>
              <w:jc w:val="center"/>
            </w:pPr>
            <w:r>
              <w:rPr>
                <w:rFonts w:ascii="Arial Narrow" w:hAnsi="Arial Narrow" w:cs="Arial Narrow"/>
                <w:color w:val="000000"/>
                <w:sz w:val="14"/>
              </w:rPr>
              <w:t>15.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918BD0"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AD4A2F" w14:textId="77777777" w:rsidR="007B331C" w:rsidRDefault="007B331C" w:rsidP="007B331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03B99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F33EB4" w14:textId="77777777" w:rsidR="007B331C" w:rsidRDefault="007B331C" w:rsidP="007B331C">
            <w:pPr>
              <w:spacing w:before="0" w:after="0"/>
              <w:jc w:val="center"/>
            </w:pPr>
          </w:p>
        </w:tc>
      </w:tr>
      <w:tr w:rsidR="007B331C" w14:paraId="6417E34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E62682"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60484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C2B492"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9635E2"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9DE7DC" w14:textId="77777777" w:rsidR="007B331C" w:rsidRDefault="007B331C" w:rsidP="007B331C">
            <w:pPr>
              <w:spacing w:before="0" w:after="0"/>
              <w:jc w:val="center"/>
            </w:pPr>
            <w:r>
              <w:rPr>
                <w:rFonts w:ascii="Arial Narrow" w:hAnsi="Arial Narrow" w:cs="Arial Narrow"/>
                <w:color w:val="000000"/>
                <w:sz w:val="14"/>
              </w:rPr>
              <w:t>2.1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7D4A4B6" w14:textId="77777777" w:rsidR="007B331C" w:rsidRDefault="007B331C" w:rsidP="007B331C">
            <w:pPr>
              <w:spacing w:before="0" w:after="0"/>
              <w:jc w:val="center"/>
            </w:pPr>
            <w:r>
              <w:rPr>
                <w:rFonts w:ascii="Arial Narrow" w:hAnsi="Arial Narrow" w:cs="Arial Narrow"/>
                <w:color w:val="000000"/>
                <w:sz w:val="14"/>
              </w:rPr>
              <w:t>2.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BFA006" w14:textId="77777777" w:rsidR="007B331C" w:rsidRDefault="007B331C" w:rsidP="007B331C">
            <w:pPr>
              <w:spacing w:before="0" w:after="0"/>
              <w:jc w:val="center"/>
            </w:pPr>
            <w:r>
              <w:rPr>
                <w:rFonts w:ascii="Arial Narrow" w:hAnsi="Arial Narrow" w:cs="Arial Narrow"/>
                <w:color w:val="000000"/>
                <w:sz w:val="14"/>
              </w:rPr>
              <w:t>1.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6AF214" w14:textId="77777777" w:rsidR="007B331C" w:rsidRDefault="007B331C" w:rsidP="007B331C">
            <w:pPr>
              <w:spacing w:before="0" w:after="0"/>
              <w:jc w:val="center"/>
            </w:pPr>
            <w:r>
              <w:rPr>
                <w:rFonts w:ascii="Arial Narrow" w:hAnsi="Arial Narrow" w:cs="Arial Narrow"/>
                <w:color w:val="000000"/>
                <w:sz w:val="14"/>
              </w:rPr>
              <w:t>1.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D5B252" w14:textId="77777777" w:rsidR="007B331C" w:rsidRDefault="007B331C" w:rsidP="007B331C">
            <w:pPr>
              <w:spacing w:before="0" w:after="0"/>
              <w:jc w:val="center"/>
            </w:pPr>
            <w:r>
              <w:rPr>
                <w:rFonts w:ascii="Arial Narrow" w:hAnsi="Arial Narrow" w:cs="Arial Narrow"/>
                <w:color w:val="000000"/>
                <w:sz w:val="14"/>
              </w:rPr>
              <w:t>2.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26D173" w14:textId="77777777" w:rsidR="007B331C" w:rsidRDefault="007B331C" w:rsidP="007B331C">
            <w:pPr>
              <w:spacing w:before="0" w:after="0"/>
              <w:jc w:val="center"/>
            </w:pPr>
            <w:r>
              <w:rPr>
                <w:rFonts w:ascii="Arial Narrow" w:hAnsi="Arial Narrow" w:cs="Arial Narrow"/>
                <w:color w:val="000000"/>
                <w:sz w:val="14"/>
              </w:rPr>
              <w:t>2.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3E0490"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41F5B6"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7C021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68DDF5" w14:textId="77777777" w:rsidR="007B331C" w:rsidRDefault="007B331C" w:rsidP="007B331C">
            <w:pPr>
              <w:spacing w:before="0" w:after="0"/>
              <w:jc w:val="center"/>
            </w:pPr>
          </w:p>
        </w:tc>
      </w:tr>
      <w:tr w:rsidR="007B331C" w14:paraId="7AF8667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7734D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332DB2"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6CB65E"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9D108A"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903030" w14:textId="77777777" w:rsidR="007B331C" w:rsidRDefault="007B331C" w:rsidP="007B331C">
            <w:pPr>
              <w:spacing w:before="0" w:after="0"/>
              <w:jc w:val="center"/>
            </w:pPr>
            <w:r>
              <w:rPr>
                <w:rFonts w:ascii="Arial Narrow" w:hAnsi="Arial Narrow" w:cs="Arial Narrow"/>
                <w:color w:val="000000"/>
                <w:sz w:val="14"/>
              </w:rPr>
              <w:t>126.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9561CD" w14:textId="77777777" w:rsidR="007B331C" w:rsidRDefault="007B331C" w:rsidP="007B331C">
            <w:pPr>
              <w:spacing w:before="0" w:after="0"/>
              <w:jc w:val="center"/>
            </w:pPr>
            <w:r>
              <w:rPr>
                <w:rFonts w:ascii="Arial Narrow" w:hAnsi="Arial Narrow" w:cs="Arial Narrow"/>
                <w:color w:val="000000"/>
                <w:sz w:val="14"/>
              </w:rPr>
              <w:t>113.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D5D06F" w14:textId="77777777" w:rsidR="007B331C" w:rsidRDefault="007B331C" w:rsidP="007B331C">
            <w:pPr>
              <w:spacing w:before="0" w:after="0"/>
              <w:jc w:val="center"/>
            </w:pPr>
            <w:r>
              <w:rPr>
                <w:rFonts w:ascii="Arial Narrow" w:hAnsi="Arial Narrow" w:cs="Arial Narrow"/>
                <w:color w:val="000000"/>
                <w:sz w:val="14"/>
              </w:rPr>
              <w:t>109.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AA1FCB" w14:textId="77777777" w:rsidR="007B331C" w:rsidRDefault="007B331C" w:rsidP="007B331C">
            <w:pPr>
              <w:spacing w:before="0" w:after="0"/>
              <w:jc w:val="center"/>
            </w:pPr>
            <w:r>
              <w:rPr>
                <w:rFonts w:ascii="Arial Narrow" w:hAnsi="Arial Narrow" w:cs="Arial Narrow"/>
                <w:color w:val="000000"/>
                <w:sz w:val="14"/>
              </w:rPr>
              <w:t>11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92970C" w14:textId="77777777" w:rsidR="007B331C" w:rsidRDefault="007B331C" w:rsidP="007B331C">
            <w:pPr>
              <w:spacing w:before="0" w:after="0"/>
              <w:jc w:val="center"/>
            </w:pPr>
            <w:r>
              <w:rPr>
                <w:rFonts w:ascii="Arial Narrow" w:hAnsi="Arial Narrow" w:cs="Arial Narrow"/>
                <w:color w:val="000000"/>
                <w:sz w:val="14"/>
              </w:rPr>
              <w:t>14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B97B35" w14:textId="77777777" w:rsidR="007B331C" w:rsidRDefault="007B331C" w:rsidP="007B331C">
            <w:pPr>
              <w:spacing w:before="0" w:after="0"/>
              <w:jc w:val="center"/>
            </w:pPr>
            <w:r>
              <w:rPr>
                <w:rFonts w:ascii="Arial Narrow" w:hAnsi="Arial Narrow" w:cs="Arial Narrow"/>
                <w:color w:val="000000"/>
                <w:sz w:val="14"/>
              </w:rPr>
              <w:t>153.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B85D8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E98DA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EC897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61E0C3" w14:textId="77777777" w:rsidR="007B331C" w:rsidRDefault="007B331C" w:rsidP="007B331C">
            <w:pPr>
              <w:spacing w:before="0" w:after="0"/>
              <w:jc w:val="center"/>
            </w:pPr>
          </w:p>
        </w:tc>
      </w:tr>
      <w:tr w:rsidR="007B331C" w14:paraId="36B2FCD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7FC3F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8DA16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7537D1"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EB3980"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4099E8B" w14:textId="77777777" w:rsidR="007B331C" w:rsidRDefault="007B331C" w:rsidP="007B331C">
            <w:pPr>
              <w:spacing w:before="0" w:after="0"/>
              <w:jc w:val="center"/>
            </w:pPr>
            <w:r>
              <w:rPr>
                <w:rFonts w:ascii="Arial Narrow" w:hAnsi="Arial Narrow" w:cs="Arial Narrow"/>
                <w:color w:val="000000"/>
                <w:sz w:val="14"/>
              </w:rPr>
              <w:t>3.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14196D" w14:textId="77777777" w:rsidR="007B331C" w:rsidRDefault="007B331C" w:rsidP="007B331C">
            <w:pPr>
              <w:spacing w:before="0" w:after="0"/>
              <w:jc w:val="center"/>
            </w:pPr>
            <w:r>
              <w:rPr>
                <w:rFonts w:ascii="Arial Narrow" w:hAnsi="Arial Narrow" w:cs="Arial Narrow"/>
                <w:color w:val="000000"/>
                <w:sz w:val="14"/>
              </w:rPr>
              <w:t>3.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20701F" w14:textId="77777777" w:rsidR="007B331C" w:rsidRDefault="007B331C" w:rsidP="007B331C">
            <w:pPr>
              <w:spacing w:before="0" w:after="0"/>
              <w:jc w:val="center"/>
            </w:pPr>
            <w:r>
              <w:rPr>
                <w:rFonts w:ascii="Arial Narrow" w:hAnsi="Arial Narrow" w:cs="Arial Narrow"/>
                <w:color w:val="000000"/>
                <w:sz w:val="14"/>
              </w:rPr>
              <w:t>2.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7A231D" w14:textId="77777777" w:rsidR="007B331C" w:rsidRDefault="007B331C" w:rsidP="007B331C">
            <w:pPr>
              <w:spacing w:before="0" w:after="0"/>
              <w:jc w:val="center"/>
            </w:pPr>
            <w:r>
              <w:rPr>
                <w:rFonts w:ascii="Arial Narrow" w:hAnsi="Arial Narrow" w:cs="Arial Narrow"/>
                <w:color w:val="000000"/>
                <w:sz w:val="14"/>
              </w:rPr>
              <w:t>2.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A1DECF" w14:textId="77777777" w:rsidR="007B331C" w:rsidRDefault="007B331C" w:rsidP="007B331C">
            <w:pPr>
              <w:spacing w:before="0" w:after="0"/>
              <w:jc w:val="center"/>
            </w:pPr>
            <w:r>
              <w:rPr>
                <w:rFonts w:ascii="Arial Narrow" w:hAnsi="Arial Narrow" w:cs="Arial Narrow"/>
                <w:color w:val="000000"/>
                <w:sz w:val="14"/>
              </w:rPr>
              <w:t>4.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ED8BC9" w14:textId="77777777" w:rsidR="007B331C" w:rsidRDefault="007B331C" w:rsidP="007B331C">
            <w:pPr>
              <w:spacing w:before="0" w:after="0"/>
              <w:jc w:val="center"/>
            </w:pPr>
            <w:r>
              <w:rPr>
                <w:rFonts w:ascii="Arial Narrow" w:hAnsi="Arial Narrow" w:cs="Arial Narrow"/>
                <w:color w:val="000000"/>
                <w:sz w:val="14"/>
              </w:rPr>
              <w:t>4.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1856AA"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C19DE3" w14:textId="77777777" w:rsidR="007B331C" w:rsidRDefault="007B331C" w:rsidP="007B331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D2D70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90A912" w14:textId="77777777" w:rsidR="007B331C" w:rsidRDefault="007B331C" w:rsidP="007B331C">
            <w:pPr>
              <w:spacing w:before="0" w:after="0"/>
              <w:jc w:val="center"/>
            </w:pPr>
          </w:p>
        </w:tc>
      </w:tr>
      <w:tr w:rsidR="007B331C" w14:paraId="6DEC0C5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9AB42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FCF84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CEA985"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4A1D59"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054A47D" w14:textId="77777777" w:rsidR="007B331C" w:rsidRDefault="007B331C" w:rsidP="007B331C">
            <w:pPr>
              <w:spacing w:before="0" w:after="0"/>
              <w:jc w:val="center"/>
            </w:pPr>
            <w:r>
              <w:rPr>
                <w:rFonts w:ascii="Arial Narrow" w:hAnsi="Arial Narrow" w:cs="Arial Narrow"/>
                <w:color w:val="000000"/>
                <w:sz w:val="14"/>
              </w:rPr>
              <w:t>6.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37425A" w14:textId="77777777" w:rsidR="007B331C" w:rsidRDefault="007B331C" w:rsidP="007B331C">
            <w:pPr>
              <w:spacing w:before="0" w:after="0"/>
              <w:jc w:val="center"/>
            </w:pPr>
            <w:r>
              <w:rPr>
                <w:rFonts w:ascii="Arial Narrow" w:hAnsi="Arial Narrow" w:cs="Arial Narrow"/>
                <w:color w:val="000000"/>
                <w:sz w:val="14"/>
              </w:rPr>
              <w:t>3.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F9429A" w14:textId="77777777" w:rsidR="007B331C" w:rsidRDefault="007B331C" w:rsidP="007B331C">
            <w:pPr>
              <w:spacing w:before="0" w:after="0"/>
              <w:jc w:val="center"/>
            </w:pPr>
            <w:r>
              <w:rPr>
                <w:rFonts w:ascii="Arial Narrow" w:hAnsi="Arial Narrow" w:cs="Arial Narrow"/>
                <w:color w:val="000000"/>
                <w:sz w:val="14"/>
              </w:rPr>
              <w:t>2.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7CC180" w14:textId="77777777" w:rsidR="007B331C" w:rsidRDefault="007B331C" w:rsidP="007B331C">
            <w:pPr>
              <w:spacing w:before="0" w:after="0"/>
              <w:jc w:val="center"/>
            </w:pPr>
            <w:r>
              <w:rPr>
                <w:rFonts w:ascii="Arial Narrow" w:hAnsi="Arial Narrow" w:cs="Arial Narrow"/>
                <w:color w:val="000000"/>
                <w:sz w:val="14"/>
              </w:rPr>
              <w:t>2.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17FDC8" w14:textId="77777777" w:rsidR="007B331C" w:rsidRDefault="007B331C" w:rsidP="007B331C">
            <w:pPr>
              <w:spacing w:before="0" w:after="0"/>
              <w:jc w:val="center"/>
            </w:pPr>
            <w:r>
              <w:rPr>
                <w:rFonts w:ascii="Arial Narrow" w:hAnsi="Arial Narrow" w:cs="Arial Narrow"/>
                <w:color w:val="000000"/>
                <w:sz w:val="14"/>
              </w:rPr>
              <w:t>9.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6F9090" w14:textId="77777777" w:rsidR="007B331C" w:rsidRDefault="007B331C" w:rsidP="007B331C">
            <w:pPr>
              <w:spacing w:before="0" w:after="0"/>
              <w:jc w:val="center"/>
            </w:pPr>
            <w:r>
              <w:rPr>
                <w:rFonts w:ascii="Arial Narrow" w:hAnsi="Arial Narrow" w:cs="Arial Narrow"/>
                <w:color w:val="000000"/>
                <w:sz w:val="14"/>
              </w:rPr>
              <w:t>12.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09B2E9"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21833E"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B498E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5A6BF2" w14:textId="77777777" w:rsidR="007B331C" w:rsidRDefault="007B331C" w:rsidP="007B331C">
            <w:pPr>
              <w:spacing w:before="0" w:after="0"/>
              <w:jc w:val="center"/>
            </w:pPr>
          </w:p>
        </w:tc>
      </w:tr>
      <w:tr w:rsidR="007B331C" w14:paraId="533213A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A22EF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F0669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9D674E"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91061C"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A433CB" w14:textId="77777777" w:rsidR="007B331C" w:rsidRDefault="007B331C" w:rsidP="007B331C">
            <w:pPr>
              <w:spacing w:before="0" w:after="0"/>
              <w:jc w:val="center"/>
            </w:pPr>
            <w:r>
              <w:rPr>
                <w:rFonts w:ascii="Arial Narrow" w:hAnsi="Arial Narrow" w:cs="Arial Narrow"/>
                <w:color w:val="000000"/>
                <w:sz w:val="14"/>
              </w:rPr>
              <w:t>89.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63C180" w14:textId="77777777" w:rsidR="007B331C" w:rsidRDefault="007B331C" w:rsidP="007B331C">
            <w:pPr>
              <w:spacing w:before="0" w:after="0"/>
              <w:jc w:val="center"/>
            </w:pPr>
            <w:r>
              <w:rPr>
                <w:rFonts w:ascii="Arial Narrow" w:hAnsi="Arial Narrow" w:cs="Arial Narrow"/>
                <w:color w:val="000000"/>
                <w:sz w:val="14"/>
              </w:rPr>
              <w:t>72.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02FB4E" w14:textId="77777777" w:rsidR="007B331C" w:rsidRDefault="007B331C" w:rsidP="007B331C">
            <w:pPr>
              <w:spacing w:before="0" w:after="0"/>
              <w:jc w:val="center"/>
            </w:pPr>
            <w:r>
              <w:rPr>
                <w:rFonts w:ascii="Arial Narrow" w:hAnsi="Arial Narrow" w:cs="Arial Narrow"/>
                <w:color w:val="000000"/>
                <w:sz w:val="14"/>
              </w:rPr>
              <w:t>6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6FB4D3" w14:textId="77777777" w:rsidR="007B331C" w:rsidRDefault="007B331C" w:rsidP="007B331C">
            <w:pPr>
              <w:spacing w:before="0" w:after="0"/>
              <w:jc w:val="center"/>
            </w:pPr>
            <w:r>
              <w:rPr>
                <w:rFonts w:ascii="Arial Narrow" w:hAnsi="Arial Narrow" w:cs="Arial Narrow"/>
                <w:color w:val="000000"/>
                <w:sz w:val="14"/>
              </w:rPr>
              <w:t>64.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790C85" w14:textId="77777777" w:rsidR="007B331C" w:rsidRDefault="007B331C" w:rsidP="007B331C">
            <w:pPr>
              <w:spacing w:before="0" w:after="0"/>
              <w:jc w:val="center"/>
            </w:pPr>
            <w:r>
              <w:rPr>
                <w:rFonts w:ascii="Arial Narrow" w:hAnsi="Arial Narrow" w:cs="Arial Narrow"/>
                <w:color w:val="000000"/>
                <w:sz w:val="14"/>
              </w:rPr>
              <w:t>111.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E22C8D" w14:textId="77777777" w:rsidR="007B331C" w:rsidRDefault="007B331C" w:rsidP="007B331C">
            <w:pPr>
              <w:spacing w:before="0" w:after="0"/>
              <w:jc w:val="center"/>
            </w:pPr>
            <w:r>
              <w:rPr>
                <w:rFonts w:ascii="Arial Narrow" w:hAnsi="Arial Narrow" w:cs="Arial Narrow"/>
                <w:color w:val="000000"/>
                <w:sz w:val="14"/>
              </w:rPr>
              <w:t>130.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D3D5B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BACC0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32471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DE24AE" w14:textId="77777777" w:rsidR="007B331C" w:rsidRDefault="007B331C" w:rsidP="007B331C">
            <w:pPr>
              <w:spacing w:before="0" w:after="0"/>
              <w:jc w:val="center"/>
            </w:pPr>
          </w:p>
        </w:tc>
      </w:tr>
      <w:tr w:rsidR="007B331C" w14:paraId="709F2AA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280152"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C78DF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9E1B24"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8408D2"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2534AD6" w14:textId="77777777" w:rsidR="007B331C" w:rsidRDefault="007B331C" w:rsidP="007B331C">
            <w:pPr>
              <w:spacing w:before="0" w:after="0"/>
              <w:jc w:val="center"/>
            </w:pPr>
            <w:r>
              <w:rPr>
                <w:rFonts w:ascii="Arial Narrow" w:hAnsi="Arial Narrow" w:cs="Arial Narrow"/>
                <w:color w:val="000000"/>
                <w:sz w:val="14"/>
              </w:rPr>
              <w:t>2.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6AD8F9" w14:textId="77777777" w:rsidR="007B331C" w:rsidRDefault="007B331C" w:rsidP="007B331C">
            <w:pPr>
              <w:spacing w:before="0" w:after="0"/>
              <w:jc w:val="center"/>
            </w:pPr>
            <w:r>
              <w:rPr>
                <w:rFonts w:ascii="Arial Narrow" w:hAnsi="Arial Narrow" w:cs="Arial Narrow"/>
                <w:color w:val="000000"/>
                <w:sz w:val="14"/>
              </w:rPr>
              <w:t>1.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128B24" w14:textId="77777777" w:rsidR="007B331C" w:rsidRDefault="007B331C" w:rsidP="007B331C">
            <w:pPr>
              <w:spacing w:before="0" w:after="0"/>
              <w:jc w:val="center"/>
            </w:pPr>
            <w:r>
              <w:rPr>
                <w:rFonts w:ascii="Arial Narrow" w:hAnsi="Arial Narrow" w:cs="Arial Narrow"/>
                <w:color w:val="000000"/>
                <w:sz w:val="14"/>
              </w:rPr>
              <w:t>1.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70D73E" w14:textId="77777777" w:rsidR="007B331C" w:rsidRDefault="007B331C" w:rsidP="007B331C">
            <w:pPr>
              <w:spacing w:before="0" w:after="0"/>
              <w:jc w:val="center"/>
            </w:pPr>
            <w:r>
              <w:rPr>
                <w:rFonts w:ascii="Arial Narrow" w:hAnsi="Arial Narrow" w:cs="Arial Narrow"/>
                <w:color w:val="000000"/>
                <w:sz w:val="14"/>
              </w:rPr>
              <w:t>1.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FE4667" w14:textId="77777777" w:rsidR="007B331C" w:rsidRDefault="007B331C" w:rsidP="007B331C">
            <w:pPr>
              <w:spacing w:before="0" w:after="0"/>
              <w:jc w:val="center"/>
            </w:pPr>
            <w:r>
              <w:rPr>
                <w:rFonts w:ascii="Arial Narrow" w:hAnsi="Arial Narrow" w:cs="Arial Narrow"/>
                <w:color w:val="000000"/>
                <w:sz w:val="14"/>
              </w:rPr>
              <w:t>3.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DFD84C" w14:textId="77777777" w:rsidR="007B331C" w:rsidRDefault="007B331C" w:rsidP="007B331C">
            <w:pPr>
              <w:spacing w:before="0" w:after="0"/>
              <w:jc w:val="center"/>
            </w:pPr>
            <w:r>
              <w:rPr>
                <w:rFonts w:ascii="Arial Narrow" w:hAnsi="Arial Narrow" w:cs="Arial Narrow"/>
                <w:color w:val="000000"/>
                <w:sz w:val="14"/>
              </w:rPr>
              <w:t>3.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79D79D"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51937A"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93897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0D3B0D" w14:textId="77777777" w:rsidR="007B331C" w:rsidRDefault="007B331C" w:rsidP="007B331C">
            <w:pPr>
              <w:spacing w:before="0" w:after="0"/>
              <w:jc w:val="center"/>
            </w:pPr>
          </w:p>
        </w:tc>
      </w:tr>
      <w:tr w:rsidR="007B331C" w14:paraId="3E07DD1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333237"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1A25A6" w14:textId="77777777" w:rsidR="007B331C" w:rsidRDefault="007B331C" w:rsidP="007B331C">
            <w:pPr>
              <w:spacing w:before="20" w:after="20"/>
              <w:ind w:left="20" w:right="20"/>
            </w:pPr>
            <w:r>
              <w:rPr>
                <w:rFonts w:ascii="Arial Narrow" w:hAnsi="Arial Narrow" w:cs="Arial Narrow"/>
                <w:color w:val="000000"/>
                <w:sz w:val="14"/>
              </w:rPr>
              <w:t>Port Douglas(C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231796"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4CBDDF"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1CC876" w14:textId="77777777" w:rsidR="007B331C" w:rsidRDefault="007B331C" w:rsidP="007B331C">
            <w:pPr>
              <w:spacing w:before="0" w:after="0"/>
              <w:jc w:val="center"/>
            </w:pPr>
            <w:r>
              <w:rPr>
                <w:rFonts w:ascii="Arial Narrow" w:hAnsi="Arial Narrow" w:cs="Arial Narrow"/>
                <w:color w:val="000000"/>
                <w:sz w:val="14"/>
              </w:rPr>
              <w:t>1.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433668" w14:textId="77777777" w:rsidR="007B331C" w:rsidRDefault="007B331C" w:rsidP="007B331C">
            <w:pPr>
              <w:spacing w:before="0" w:after="0"/>
              <w:jc w:val="center"/>
            </w:pPr>
            <w:r>
              <w:rPr>
                <w:rFonts w:ascii="Arial Narrow" w:hAnsi="Arial Narrow" w:cs="Arial Narrow"/>
                <w:color w:val="000000"/>
                <w:sz w:val="14"/>
              </w:rPr>
              <w:t>1.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8AEE99" w14:textId="77777777" w:rsidR="007B331C" w:rsidRDefault="007B331C" w:rsidP="007B331C">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F053FA" w14:textId="77777777" w:rsidR="007B331C" w:rsidRDefault="007B331C" w:rsidP="007B331C">
            <w:pPr>
              <w:spacing w:before="0" w:after="0"/>
              <w:jc w:val="center"/>
            </w:pPr>
            <w:r>
              <w:rPr>
                <w:rFonts w:ascii="Arial Narrow" w:hAnsi="Arial Narrow" w:cs="Arial Narrow"/>
                <w:color w:val="000000"/>
                <w:sz w:val="14"/>
              </w:rPr>
              <w:t>1.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D262FB" w14:textId="77777777" w:rsidR="007B331C" w:rsidRDefault="007B331C" w:rsidP="007B331C">
            <w:pPr>
              <w:spacing w:before="0" w:after="0"/>
              <w:jc w:val="center"/>
            </w:pPr>
            <w:r>
              <w:rPr>
                <w:rFonts w:ascii="Arial Narrow" w:hAnsi="Arial Narrow" w:cs="Arial Narrow"/>
                <w:color w:val="000000"/>
                <w:sz w:val="14"/>
              </w:rPr>
              <w:t>2.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2C03C2" w14:textId="77777777" w:rsidR="007B331C" w:rsidRDefault="007B331C" w:rsidP="007B331C">
            <w:pPr>
              <w:spacing w:before="0" w:after="0"/>
              <w:jc w:val="center"/>
            </w:pPr>
            <w:r>
              <w:rPr>
                <w:rFonts w:ascii="Arial Narrow" w:hAnsi="Arial Narrow" w:cs="Arial Narrow"/>
                <w:color w:val="000000"/>
                <w:sz w:val="14"/>
              </w:rPr>
              <w:t>2.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991BB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CA21F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84CCD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B2B649" w14:textId="77777777" w:rsidR="007B331C" w:rsidRDefault="007B331C" w:rsidP="007B331C">
            <w:pPr>
              <w:spacing w:before="0" w:after="0"/>
              <w:jc w:val="center"/>
            </w:pPr>
          </w:p>
        </w:tc>
      </w:tr>
      <w:tr w:rsidR="007B331C" w14:paraId="2AE70E3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BAB67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F7DD82"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F9A6FC"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87D49B"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F42DF3" w14:textId="77777777" w:rsidR="007B331C" w:rsidRDefault="007B331C" w:rsidP="007B331C">
            <w:pPr>
              <w:spacing w:before="0" w:after="0"/>
              <w:jc w:val="center"/>
            </w:pPr>
            <w:r>
              <w:rPr>
                <w:rFonts w:ascii="Arial Narrow" w:hAnsi="Arial Narrow" w:cs="Arial Narrow"/>
                <w:color w:val="000000"/>
                <w:sz w:val="14"/>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93B5D7" w14:textId="77777777" w:rsidR="007B331C" w:rsidRDefault="007B331C" w:rsidP="007B331C">
            <w:pPr>
              <w:spacing w:before="0" w:after="0"/>
              <w:jc w:val="center"/>
            </w:pPr>
            <w:r>
              <w:rPr>
                <w:rFonts w:ascii="Arial Narrow" w:hAnsi="Arial Narrow" w:cs="Arial Narrow"/>
                <w:color w:val="000000"/>
                <w:sz w:val="14"/>
              </w:rPr>
              <w:t>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B3EEF7" w14:textId="77777777" w:rsidR="007B331C" w:rsidRDefault="007B331C" w:rsidP="007B331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E36F4B"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3169DC" w14:textId="77777777" w:rsidR="007B331C" w:rsidRDefault="007B331C" w:rsidP="007B331C">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B7000C"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89D87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428D9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3DFE5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543E4E" w14:textId="77777777" w:rsidR="007B331C" w:rsidRDefault="007B331C" w:rsidP="007B331C">
            <w:pPr>
              <w:spacing w:before="0" w:after="0"/>
              <w:jc w:val="center"/>
            </w:pPr>
          </w:p>
        </w:tc>
      </w:tr>
      <w:tr w:rsidR="007B331C" w14:paraId="6790493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19A36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9DB80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AA8F48"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479EB6"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A098FD" w14:textId="77777777" w:rsidR="007B331C" w:rsidRDefault="007B331C" w:rsidP="007B331C">
            <w:pPr>
              <w:spacing w:before="0" w:after="0"/>
              <w:jc w:val="center"/>
            </w:pPr>
            <w:r>
              <w:rPr>
                <w:rFonts w:ascii="Arial Narrow" w:hAnsi="Arial Narrow" w:cs="Arial Narrow"/>
                <w:color w:val="000000"/>
                <w:sz w:val="14"/>
              </w:rPr>
              <w:t>84.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19F8D3" w14:textId="77777777" w:rsidR="007B331C" w:rsidRDefault="007B331C" w:rsidP="007B331C">
            <w:pPr>
              <w:spacing w:before="0" w:after="0"/>
              <w:jc w:val="center"/>
            </w:pPr>
            <w:r>
              <w:rPr>
                <w:rFonts w:ascii="Arial Narrow" w:hAnsi="Arial Narrow" w:cs="Arial Narrow"/>
                <w:color w:val="000000"/>
                <w:sz w:val="14"/>
              </w:rPr>
              <w:t>80.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6BAB77" w14:textId="77777777" w:rsidR="007B331C" w:rsidRDefault="007B331C" w:rsidP="007B331C">
            <w:pPr>
              <w:spacing w:before="0" w:after="0"/>
              <w:jc w:val="center"/>
            </w:pPr>
            <w:r>
              <w:rPr>
                <w:rFonts w:ascii="Arial Narrow" w:hAnsi="Arial Narrow" w:cs="Arial Narrow"/>
                <w:color w:val="000000"/>
                <w:sz w:val="14"/>
              </w:rPr>
              <w:t>60.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9DD4E3" w14:textId="77777777" w:rsidR="007B331C" w:rsidRDefault="007B331C" w:rsidP="007B331C">
            <w:pPr>
              <w:spacing w:before="0" w:after="0"/>
              <w:jc w:val="center"/>
            </w:pPr>
            <w:r>
              <w:rPr>
                <w:rFonts w:ascii="Arial Narrow" w:hAnsi="Arial Narrow" w:cs="Arial Narrow"/>
                <w:color w:val="000000"/>
                <w:sz w:val="14"/>
              </w:rPr>
              <w:t>67.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FCEE72" w14:textId="77777777" w:rsidR="007B331C" w:rsidRDefault="007B331C" w:rsidP="007B331C">
            <w:pPr>
              <w:spacing w:before="0" w:after="0"/>
              <w:jc w:val="center"/>
            </w:pPr>
            <w:r>
              <w:rPr>
                <w:rFonts w:ascii="Arial Narrow" w:hAnsi="Arial Narrow" w:cs="Arial Narrow"/>
                <w:color w:val="000000"/>
                <w:sz w:val="14"/>
              </w:rPr>
              <w:t>101.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54470E" w14:textId="77777777" w:rsidR="007B331C" w:rsidRDefault="007B331C" w:rsidP="007B331C">
            <w:pPr>
              <w:spacing w:before="0" w:after="0"/>
              <w:jc w:val="center"/>
            </w:pPr>
            <w:r>
              <w:rPr>
                <w:rFonts w:ascii="Arial Narrow" w:hAnsi="Arial Narrow" w:cs="Arial Narrow"/>
                <w:color w:val="000000"/>
                <w:sz w:val="14"/>
              </w:rPr>
              <w:t>111.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36D46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7F6EF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D1347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D6127F" w14:textId="77777777" w:rsidR="007B331C" w:rsidRDefault="007B331C" w:rsidP="007B331C">
            <w:pPr>
              <w:spacing w:before="0" w:after="0"/>
              <w:jc w:val="center"/>
            </w:pPr>
          </w:p>
        </w:tc>
      </w:tr>
      <w:tr w:rsidR="007B331C" w14:paraId="006BC04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55638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D6F8E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174966"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67B096"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EE3EEF" w14:textId="77777777" w:rsidR="007B331C" w:rsidRDefault="007B331C" w:rsidP="007B331C">
            <w:pPr>
              <w:spacing w:before="0" w:after="0"/>
              <w:jc w:val="center"/>
            </w:pPr>
            <w:r>
              <w:rPr>
                <w:rFonts w:ascii="Arial Narrow" w:hAnsi="Arial Narrow" w:cs="Arial Narrow"/>
                <w:color w:val="000000"/>
                <w:sz w:val="14"/>
              </w:rPr>
              <w:t>4.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F14BDC" w14:textId="77777777" w:rsidR="007B331C" w:rsidRDefault="007B331C" w:rsidP="007B331C">
            <w:pPr>
              <w:spacing w:before="0" w:after="0"/>
              <w:jc w:val="center"/>
            </w:pPr>
            <w:r>
              <w:rPr>
                <w:rFonts w:ascii="Arial Narrow" w:hAnsi="Arial Narrow" w:cs="Arial Narrow"/>
                <w:color w:val="000000"/>
                <w:sz w:val="14"/>
              </w:rPr>
              <w:t>4.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F82CA2" w14:textId="77777777" w:rsidR="007B331C" w:rsidRDefault="007B331C" w:rsidP="007B331C">
            <w:pPr>
              <w:spacing w:before="0" w:after="0"/>
              <w:jc w:val="center"/>
            </w:pPr>
            <w:r>
              <w:rPr>
                <w:rFonts w:ascii="Arial Narrow" w:hAnsi="Arial Narrow" w:cs="Arial Narrow"/>
                <w:color w:val="000000"/>
                <w:sz w:val="14"/>
              </w:rPr>
              <w:t>3.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D52A68" w14:textId="77777777" w:rsidR="007B331C" w:rsidRDefault="007B331C" w:rsidP="007B331C">
            <w:pPr>
              <w:spacing w:before="0" w:after="0"/>
              <w:jc w:val="center"/>
            </w:pPr>
            <w:r>
              <w:rPr>
                <w:rFonts w:ascii="Arial Narrow" w:hAnsi="Arial Narrow" w:cs="Arial Narrow"/>
                <w:color w:val="000000"/>
                <w:sz w:val="14"/>
              </w:rPr>
              <w:t>4.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C88C4F" w14:textId="77777777" w:rsidR="007B331C" w:rsidRDefault="007B331C" w:rsidP="007B331C">
            <w:pPr>
              <w:spacing w:before="0" w:after="0"/>
              <w:jc w:val="center"/>
            </w:pPr>
            <w:r>
              <w:rPr>
                <w:rFonts w:ascii="Arial Narrow" w:hAnsi="Arial Narrow" w:cs="Arial Narrow"/>
                <w:color w:val="000000"/>
                <w:sz w:val="14"/>
              </w:rPr>
              <w:t>4.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BB72D8" w14:textId="77777777" w:rsidR="007B331C" w:rsidRDefault="007B331C" w:rsidP="007B331C">
            <w:pPr>
              <w:spacing w:before="0" w:after="0"/>
              <w:jc w:val="center"/>
            </w:pPr>
            <w:r>
              <w:rPr>
                <w:rFonts w:ascii="Arial Narrow" w:hAnsi="Arial Narrow" w:cs="Arial Narrow"/>
                <w:color w:val="000000"/>
                <w:sz w:val="14"/>
              </w:rPr>
              <w:t>4.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31682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75E6B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216BC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2F7A17" w14:textId="77777777" w:rsidR="007B331C" w:rsidRDefault="007B331C" w:rsidP="007B331C">
            <w:pPr>
              <w:spacing w:before="0" w:after="0"/>
              <w:jc w:val="center"/>
            </w:pPr>
          </w:p>
        </w:tc>
      </w:tr>
      <w:tr w:rsidR="007B331C" w14:paraId="4371229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BC9AF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92E06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B6FA4E"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AD28A0"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FC5500" w14:textId="77777777" w:rsidR="007B331C" w:rsidRDefault="007B331C" w:rsidP="007B331C">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955906D" w14:textId="77777777" w:rsidR="007B331C" w:rsidRDefault="007B331C" w:rsidP="007B331C">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92A4FB" w14:textId="77777777" w:rsidR="007B331C" w:rsidRDefault="007B331C" w:rsidP="007B331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CFDC92"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4D8709" w14:textId="77777777" w:rsidR="007B331C" w:rsidRDefault="007B331C" w:rsidP="007B331C">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422E5F" w14:textId="77777777" w:rsidR="007B331C" w:rsidRDefault="007B331C" w:rsidP="007B331C">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F9E500"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D31FD1" w14:textId="77777777" w:rsidR="007B331C" w:rsidRDefault="007B331C" w:rsidP="007B331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788791"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F59C12" w14:textId="77777777" w:rsidR="007B331C" w:rsidRDefault="007B331C" w:rsidP="007B331C">
            <w:pPr>
              <w:spacing w:before="0" w:after="0"/>
              <w:jc w:val="center"/>
            </w:pPr>
            <w:r>
              <w:rPr>
                <w:rFonts w:ascii="Arial Narrow" w:hAnsi="Arial Narrow" w:cs="Arial Narrow"/>
                <w:color w:val="000000"/>
                <w:sz w:val="14"/>
              </w:rPr>
              <w:t>0.63</w:t>
            </w:r>
          </w:p>
        </w:tc>
      </w:tr>
      <w:tr w:rsidR="007B331C" w14:paraId="1A6B021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48388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AE0FD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A2F27D"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3D8C97"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4734E8" w14:textId="77777777" w:rsidR="007B331C" w:rsidRDefault="007B331C" w:rsidP="007B331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BC556A9" w14:textId="77777777" w:rsidR="007B331C" w:rsidRDefault="007B331C" w:rsidP="007B331C">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9A7BF1" w14:textId="77777777" w:rsidR="007B331C" w:rsidRDefault="007B331C" w:rsidP="007B331C">
            <w:pPr>
              <w:spacing w:before="0" w:after="0"/>
              <w:jc w:val="center"/>
            </w:pPr>
            <w:r>
              <w:rPr>
                <w:rFonts w:ascii="Arial Narrow" w:hAnsi="Arial Narrow" w:cs="Arial Narrow"/>
                <w:color w:val="000000"/>
                <w:sz w:val="14"/>
              </w:rPr>
              <w:t>0.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91B1A2" w14:textId="77777777" w:rsidR="007B331C" w:rsidRDefault="007B331C" w:rsidP="007B331C">
            <w:pPr>
              <w:spacing w:before="0" w:after="0"/>
              <w:jc w:val="center"/>
            </w:pPr>
            <w:r>
              <w:rPr>
                <w:rFonts w:ascii="Arial Narrow" w:hAnsi="Arial Narrow" w:cs="Arial Narrow"/>
                <w:color w:val="000000"/>
                <w:sz w:val="14"/>
              </w:rPr>
              <w:t>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58489A" w14:textId="77777777" w:rsidR="007B331C" w:rsidRDefault="007B331C" w:rsidP="007B331C">
            <w:pPr>
              <w:spacing w:before="0" w:after="0"/>
              <w:jc w:val="center"/>
            </w:pPr>
            <w:r>
              <w:rPr>
                <w:rFonts w:ascii="Arial Narrow" w:hAnsi="Arial Narrow" w:cs="Arial Narrow"/>
                <w:color w:val="000000"/>
                <w:sz w:val="14"/>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E610FD" w14:textId="77777777" w:rsidR="007B331C" w:rsidRDefault="007B331C" w:rsidP="007B331C">
            <w:pPr>
              <w:spacing w:before="0" w:after="0"/>
              <w:jc w:val="center"/>
            </w:pPr>
            <w:r>
              <w:rPr>
                <w:rFonts w:ascii="Arial Narrow" w:hAnsi="Arial Narrow" w:cs="Arial Narrow"/>
                <w:color w:val="000000"/>
                <w:sz w:val="14"/>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2699F8"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ED93B1" w14:textId="77777777" w:rsidR="007B331C" w:rsidRDefault="007B331C" w:rsidP="007B331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47A38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5A1F2F" w14:textId="77777777" w:rsidR="007B331C" w:rsidRDefault="007B331C" w:rsidP="007B331C">
            <w:pPr>
              <w:spacing w:before="0" w:after="0"/>
              <w:jc w:val="center"/>
            </w:pPr>
          </w:p>
        </w:tc>
      </w:tr>
      <w:tr w:rsidR="007B331C" w14:paraId="2F8F082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3B6EF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1DC2D2"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C79CC5"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D63166"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31D06D" w14:textId="77777777" w:rsidR="007B331C" w:rsidRDefault="007B331C" w:rsidP="007B331C">
            <w:pPr>
              <w:spacing w:before="0" w:after="0"/>
              <w:jc w:val="center"/>
            </w:pPr>
            <w:r>
              <w:rPr>
                <w:rFonts w:ascii="Arial Narrow" w:hAnsi="Arial Narrow" w:cs="Arial Narrow"/>
                <w:color w:val="000000"/>
                <w:sz w:val="14"/>
              </w:rPr>
              <w:t>11.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15AC2E" w14:textId="77777777" w:rsidR="007B331C" w:rsidRDefault="007B331C" w:rsidP="007B331C">
            <w:pPr>
              <w:spacing w:before="0" w:after="0"/>
              <w:jc w:val="center"/>
            </w:pPr>
            <w:r>
              <w:rPr>
                <w:rFonts w:ascii="Arial Narrow" w:hAnsi="Arial Narrow" w:cs="Arial Narrow"/>
                <w:color w:val="000000"/>
                <w:sz w:val="14"/>
              </w:rPr>
              <w:t>11.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7B3E99" w14:textId="77777777" w:rsidR="007B331C" w:rsidRDefault="007B331C" w:rsidP="007B331C">
            <w:pPr>
              <w:spacing w:before="0" w:after="0"/>
              <w:jc w:val="center"/>
            </w:pPr>
            <w:r>
              <w:rPr>
                <w:rFonts w:ascii="Arial Narrow" w:hAnsi="Arial Narrow" w:cs="Arial Narrow"/>
                <w:color w:val="000000"/>
                <w:sz w:val="14"/>
              </w:rPr>
              <w:t>1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1D3DEA" w14:textId="77777777" w:rsidR="007B331C" w:rsidRDefault="007B331C" w:rsidP="007B331C">
            <w:pPr>
              <w:spacing w:before="0" w:after="0"/>
              <w:jc w:val="center"/>
            </w:pPr>
            <w:r>
              <w:rPr>
                <w:rFonts w:ascii="Arial Narrow" w:hAnsi="Arial Narrow" w:cs="Arial Narrow"/>
                <w:color w:val="000000"/>
                <w:sz w:val="14"/>
              </w:rPr>
              <w:t>1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DCF4AD" w14:textId="77777777" w:rsidR="007B331C" w:rsidRDefault="007B331C" w:rsidP="007B331C">
            <w:pPr>
              <w:spacing w:before="0" w:after="0"/>
              <w:jc w:val="center"/>
            </w:pPr>
            <w:r>
              <w:rPr>
                <w:rFonts w:ascii="Arial Narrow" w:hAnsi="Arial Narrow" w:cs="Arial Narrow"/>
                <w:color w:val="000000"/>
                <w:sz w:val="14"/>
              </w:rPr>
              <w:t>12.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A3734E" w14:textId="77777777" w:rsidR="007B331C" w:rsidRDefault="007B331C" w:rsidP="007B331C">
            <w:pPr>
              <w:spacing w:before="0" w:after="0"/>
              <w:jc w:val="center"/>
            </w:pPr>
            <w:r>
              <w:rPr>
                <w:rFonts w:ascii="Arial Narrow" w:hAnsi="Arial Narrow" w:cs="Arial Narrow"/>
                <w:color w:val="000000"/>
                <w:sz w:val="14"/>
              </w:rPr>
              <w:t>12.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8B44BC"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D8D27D" w14:textId="77777777" w:rsidR="007B331C" w:rsidRDefault="007B331C" w:rsidP="007B331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0FD85B" w14:textId="77777777" w:rsidR="007B331C" w:rsidRDefault="007B331C" w:rsidP="007B331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EBF7D3" w14:textId="77777777" w:rsidR="007B331C" w:rsidRDefault="007B331C" w:rsidP="007B331C">
            <w:pPr>
              <w:spacing w:before="0" w:after="0"/>
              <w:jc w:val="center"/>
            </w:pPr>
            <w:r>
              <w:rPr>
                <w:rFonts w:ascii="Arial Narrow" w:hAnsi="Arial Narrow" w:cs="Arial Narrow"/>
                <w:color w:val="000000"/>
                <w:sz w:val="14"/>
              </w:rPr>
              <w:t>25.00</w:t>
            </w:r>
          </w:p>
        </w:tc>
      </w:tr>
      <w:tr w:rsidR="007B331C" w14:paraId="2F3860C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39C533"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4EEC0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C097DE"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8EC74A"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8018BC" w14:textId="77777777" w:rsidR="007B331C" w:rsidRDefault="007B331C" w:rsidP="007B331C">
            <w:pPr>
              <w:spacing w:before="0" w:after="0"/>
              <w:jc w:val="center"/>
            </w:pPr>
            <w:r>
              <w:rPr>
                <w:rFonts w:ascii="Arial Narrow" w:hAnsi="Arial Narrow" w:cs="Arial Narrow"/>
                <w:color w:val="000000"/>
                <w:sz w:val="14"/>
              </w:rPr>
              <w:t>1.8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E419646" w14:textId="77777777" w:rsidR="007B331C" w:rsidRDefault="007B331C" w:rsidP="007B331C">
            <w:pPr>
              <w:spacing w:before="0" w:after="0"/>
              <w:jc w:val="center"/>
            </w:pPr>
            <w:r>
              <w:rPr>
                <w:rFonts w:ascii="Arial Narrow" w:hAnsi="Arial Narrow" w:cs="Arial Narrow"/>
                <w:color w:val="000000"/>
                <w:sz w:val="14"/>
              </w:rPr>
              <w:t>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2EDB30" w14:textId="77777777" w:rsidR="007B331C" w:rsidRDefault="007B331C" w:rsidP="007B331C">
            <w:pPr>
              <w:spacing w:before="0" w:after="0"/>
              <w:jc w:val="center"/>
            </w:pPr>
            <w:r>
              <w:rPr>
                <w:rFonts w:ascii="Arial Narrow" w:hAnsi="Arial Narrow" w:cs="Arial Narrow"/>
                <w:color w:val="000000"/>
                <w:sz w:val="14"/>
              </w:rPr>
              <w:t>1.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9B9FAC" w14:textId="77777777" w:rsidR="007B331C" w:rsidRDefault="007B331C" w:rsidP="007B331C">
            <w:pPr>
              <w:spacing w:before="0" w:after="0"/>
              <w:jc w:val="center"/>
            </w:pPr>
            <w:r>
              <w:rPr>
                <w:rFonts w:ascii="Arial Narrow" w:hAnsi="Arial Narrow" w:cs="Arial Narrow"/>
                <w:color w:val="000000"/>
                <w:sz w:val="14"/>
              </w:rPr>
              <w:t>1.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495E27" w14:textId="77777777" w:rsidR="007B331C" w:rsidRDefault="007B331C" w:rsidP="007B331C">
            <w:pPr>
              <w:spacing w:before="0" w:after="0"/>
              <w:jc w:val="center"/>
            </w:pPr>
            <w:r>
              <w:rPr>
                <w:rFonts w:ascii="Arial Narrow" w:hAnsi="Arial Narrow" w:cs="Arial Narrow"/>
                <w:color w:val="000000"/>
                <w:sz w:val="14"/>
              </w:rPr>
              <w:t>2.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ADE1BF" w14:textId="77777777" w:rsidR="007B331C" w:rsidRDefault="007B331C" w:rsidP="007B331C">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BA4595"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0C663B"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BABDF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17D44C" w14:textId="77777777" w:rsidR="007B331C" w:rsidRDefault="007B331C" w:rsidP="007B331C">
            <w:pPr>
              <w:spacing w:before="0" w:after="0"/>
              <w:jc w:val="center"/>
            </w:pPr>
          </w:p>
        </w:tc>
      </w:tr>
      <w:tr w:rsidR="007B331C" w14:paraId="37276EE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E5346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17BD7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CC4F9A"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16AAD3"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A43F70" w14:textId="77777777" w:rsidR="007B331C" w:rsidRDefault="007B331C" w:rsidP="007B331C">
            <w:pPr>
              <w:spacing w:before="0" w:after="0"/>
              <w:jc w:val="center"/>
            </w:pPr>
            <w:r>
              <w:rPr>
                <w:rFonts w:ascii="Arial Narrow" w:hAnsi="Arial Narrow" w:cs="Arial Narrow"/>
                <w:color w:val="000000"/>
                <w:sz w:val="14"/>
              </w:rPr>
              <w:t>92.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227CEA" w14:textId="77777777" w:rsidR="007B331C" w:rsidRDefault="007B331C" w:rsidP="007B331C">
            <w:pPr>
              <w:spacing w:before="0" w:after="0"/>
              <w:jc w:val="center"/>
            </w:pPr>
            <w:r>
              <w:rPr>
                <w:rFonts w:ascii="Arial Narrow" w:hAnsi="Arial Narrow" w:cs="Arial Narrow"/>
                <w:color w:val="000000"/>
                <w:sz w:val="14"/>
              </w:rPr>
              <w:t>89.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1ECC97" w14:textId="77777777" w:rsidR="007B331C" w:rsidRDefault="007B331C" w:rsidP="007B331C">
            <w:pPr>
              <w:spacing w:before="0" w:after="0"/>
              <w:jc w:val="center"/>
            </w:pPr>
            <w:r>
              <w:rPr>
                <w:rFonts w:ascii="Arial Narrow" w:hAnsi="Arial Narrow" w:cs="Arial Narrow"/>
                <w:color w:val="000000"/>
                <w:sz w:val="14"/>
              </w:rPr>
              <w:t>78.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9B7D72" w14:textId="77777777" w:rsidR="007B331C" w:rsidRDefault="007B331C" w:rsidP="007B331C">
            <w:pPr>
              <w:spacing w:before="0" w:after="0"/>
              <w:jc w:val="center"/>
            </w:pPr>
            <w:r>
              <w:rPr>
                <w:rFonts w:ascii="Arial Narrow" w:hAnsi="Arial Narrow" w:cs="Arial Narrow"/>
                <w:color w:val="000000"/>
                <w:sz w:val="14"/>
              </w:rPr>
              <w:t>82.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2847EB" w14:textId="77777777" w:rsidR="007B331C" w:rsidRDefault="007B331C" w:rsidP="007B331C">
            <w:pPr>
              <w:spacing w:before="0" w:after="0"/>
              <w:jc w:val="center"/>
            </w:pPr>
            <w:r>
              <w:rPr>
                <w:rFonts w:ascii="Arial Narrow" w:hAnsi="Arial Narrow" w:cs="Arial Narrow"/>
                <w:color w:val="000000"/>
                <w:sz w:val="14"/>
              </w:rPr>
              <w:t>101.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5BE37A" w14:textId="77777777" w:rsidR="007B331C" w:rsidRDefault="007B331C" w:rsidP="007B331C">
            <w:pPr>
              <w:spacing w:before="0" w:after="0"/>
              <w:jc w:val="center"/>
            </w:pPr>
            <w:r>
              <w:rPr>
                <w:rFonts w:ascii="Arial Narrow" w:hAnsi="Arial Narrow" w:cs="Arial Narrow"/>
                <w:color w:val="000000"/>
                <w:sz w:val="14"/>
              </w:rPr>
              <w:t>107.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32A8B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8070B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71FC4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E7B56A" w14:textId="77777777" w:rsidR="007B331C" w:rsidRDefault="007B331C" w:rsidP="007B331C">
            <w:pPr>
              <w:spacing w:before="0" w:after="0"/>
              <w:jc w:val="center"/>
            </w:pPr>
          </w:p>
        </w:tc>
      </w:tr>
      <w:tr w:rsidR="007B331C" w14:paraId="4782011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D5C9F6"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B1D7D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B2BF34"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5E1524"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5DEB75" w14:textId="77777777" w:rsidR="007B331C" w:rsidRDefault="007B331C" w:rsidP="007B331C">
            <w:pPr>
              <w:spacing w:before="0" w:after="0"/>
              <w:jc w:val="center"/>
            </w:pPr>
            <w:r>
              <w:rPr>
                <w:rFonts w:ascii="Arial Narrow" w:hAnsi="Arial Narrow" w:cs="Arial Narrow"/>
                <w:color w:val="000000"/>
                <w:sz w:val="14"/>
              </w:rPr>
              <w:t>2.8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51EB820" w14:textId="77777777" w:rsidR="007B331C" w:rsidRDefault="007B331C" w:rsidP="007B331C">
            <w:pPr>
              <w:spacing w:before="0" w:after="0"/>
              <w:jc w:val="center"/>
            </w:pPr>
            <w:r>
              <w:rPr>
                <w:rFonts w:ascii="Arial Narrow" w:hAnsi="Arial Narrow" w:cs="Arial Narrow"/>
                <w:color w:val="000000"/>
                <w:sz w:val="14"/>
              </w:rPr>
              <w:t>2.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8A8E8C" w14:textId="77777777" w:rsidR="007B331C" w:rsidRDefault="007B331C" w:rsidP="007B331C">
            <w:pPr>
              <w:spacing w:before="0" w:after="0"/>
              <w:jc w:val="center"/>
            </w:pPr>
            <w:r>
              <w:rPr>
                <w:rFonts w:ascii="Arial Narrow" w:hAnsi="Arial Narrow" w:cs="Arial Narrow"/>
                <w:color w:val="000000"/>
                <w:sz w:val="14"/>
              </w:rPr>
              <w:t>2.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8B726A" w14:textId="77777777" w:rsidR="007B331C" w:rsidRDefault="007B331C" w:rsidP="007B331C">
            <w:pPr>
              <w:spacing w:before="0" w:after="0"/>
              <w:jc w:val="center"/>
            </w:pPr>
            <w:r>
              <w:rPr>
                <w:rFonts w:ascii="Arial Narrow" w:hAnsi="Arial Narrow" w:cs="Arial Narrow"/>
                <w:color w:val="000000"/>
                <w:sz w:val="14"/>
              </w:rPr>
              <w:t>2.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B13961" w14:textId="77777777" w:rsidR="007B331C" w:rsidRDefault="007B331C" w:rsidP="007B331C">
            <w:pPr>
              <w:spacing w:before="0" w:after="0"/>
              <w:jc w:val="center"/>
            </w:pPr>
            <w:r>
              <w:rPr>
                <w:rFonts w:ascii="Arial Narrow" w:hAnsi="Arial Narrow" w:cs="Arial Narrow"/>
                <w:color w:val="000000"/>
                <w:sz w:val="14"/>
              </w:rPr>
              <w:t>3.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F3153A" w14:textId="77777777" w:rsidR="007B331C" w:rsidRDefault="007B331C" w:rsidP="007B331C">
            <w:pPr>
              <w:spacing w:before="0" w:after="0"/>
              <w:jc w:val="center"/>
            </w:pPr>
            <w:r>
              <w:rPr>
                <w:rFonts w:ascii="Arial Narrow" w:hAnsi="Arial Narrow" w:cs="Arial Narrow"/>
                <w:color w:val="000000"/>
                <w:sz w:val="14"/>
              </w:rPr>
              <w:t>3.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824DDB"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F180BB"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E46C49"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1B0B01" w14:textId="77777777" w:rsidR="007B331C" w:rsidRDefault="007B331C" w:rsidP="007B331C">
            <w:pPr>
              <w:spacing w:before="0" w:after="0"/>
              <w:jc w:val="center"/>
            </w:pPr>
            <w:r>
              <w:rPr>
                <w:rFonts w:ascii="Arial Narrow" w:hAnsi="Arial Narrow" w:cs="Arial Narrow"/>
                <w:color w:val="000000"/>
                <w:sz w:val="14"/>
              </w:rPr>
              <w:t>3.30</w:t>
            </w:r>
          </w:p>
        </w:tc>
      </w:tr>
      <w:tr w:rsidR="007B331C" w14:paraId="5CCB427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701C5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FBA7F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67ACAF"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589C60"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73F0CE" w14:textId="77777777" w:rsidR="007B331C" w:rsidRDefault="007B331C" w:rsidP="007B331C">
            <w:pPr>
              <w:spacing w:before="0" w:after="0"/>
              <w:jc w:val="center"/>
            </w:pPr>
            <w:r>
              <w:rPr>
                <w:rFonts w:ascii="Arial Narrow" w:hAnsi="Arial Narrow" w:cs="Arial Narrow"/>
                <w:color w:val="000000"/>
                <w:sz w:val="14"/>
              </w:rPr>
              <w:t>5.5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1E9F82F" w14:textId="77777777" w:rsidR="007B331C" w:rsidRDefault="007B331C" w:rsidP="007B331C">
            <w:pPr>
              <w:spacing w:before="0" w:after="0"/>
              <w:jc w:val="center"/>
            </w:pPr>
            <w:r>
              <w:rPr>
                <w:rFonts w:ascii="Arial Narrow" w:hAnsi="Arial Narrow" w:cs="Arial Narrow"/>
                <w:color w:val="000000"/>
                <w:sz w:val="14"/>
              </w:rPr>
              <w:t>3.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E30BC0" w14:textId="77777777" w:rsidR="007B331C" w:rsidRDefault="007B331C" w:rsidP="007B331C">
            <w:pPr>
              <w:spacing w:before="0" w:after="0"/>
              <w:jc w:val="center"/>
            </w:pPr>
            <w:r>
              <w:rPr>
                <w:rFonts w:ascii="Arial Narrow" w:hAnsi="Arial Narrow" w:cs="Arial Narrow"/>
                <w:color w:val="000000"/>
                <w:sz w:val="14"/>
              </w:rPr>
              <w:t>3.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469512" w14:textId="77777777" w:rsidR="007B331C" w:rsidRDefault="007B331C" w:rsidP="007B331C">
            <w:pPr>
              <w:spacing w:before="0" w:after="0"/>
              <w:jc w:val="center"/>
            </w:pPr>
            <w:r>
              <w:rPr>
                <w:rFonts w:ascii="Arial Narrow" w:hAnsi="Arial Narrow" w:cs="Arial Narrow"/>
                <w:color w:val="000000"/>
                <w:sz w:val="14"/>
              </w:rPr>
              <w:t>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D1C8F4" w14:textId="77777777" w:rsidR="007B331C" w:rsidRDefault="007B331C" w:rsidP="007B331C">
            <w:pPr>
              <w:spacing w:before="0" w:after="0"/>
              <w:jc w:val="center"/>
            </w:pPr>
            <w:r>
              <w:rPr>
                <w:rFonts w:ascii="Arial Narrow" w:hAnsi="Arial Narrow" w:cs="Arial Narrow"/>
                <w:color w:val="000000"/>
                <w:sz w:val="14"/>
              </w:rPr>
              <w:t>7.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170465" w14:textId="77777777" w:rsidR="007B331C" w:rsidRDefault="007B331C" w:rsidP="007B331C">
            <w:pPr>
              <w:spacing w:before="0" w:after="0"/>
              <w:jc w:val="center"/>
            </w:pPr>
            <w:r>
              <w:rPr>
                <w:rFonts w:ascii="Arial Narrow" w:hAnsi="Arial Narrow" w:cs="Arial Narrow"/>
                <w:color w:val="000000"/>
                <w:sz w:val="14"/>
              </w:rPr>
              <w:t>9.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1062AC"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A61B00" w14:textId="77777777" w:rsidR="007B331C" w:rsidRDefault="007B331C" w:rsidP="007B331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66C9E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5BB8BE" w14:textId="77777777" w:rsidR="007B331C" w:rsidRDefault="007B331C" w:rsidP="007B331C">
            <w:pPr>
              <w:spacing w:before="0" w:after="0"/>
              <w:jc w:val="center"/>
            </w:pPr>
          </w:p>
        </w:tc>
      </w:tr>
      <w:tr w:rsidR="007B331C" w14:paraId="5C9F714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C1B4A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3D752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C4B323"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190840"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5E647B" w14:textId="77777777" w:rsidR="007B331C" w:rsidRDefault="007B331C" w:rsidP="007B331C">
            <w:pPr>
              <w:spacing w:before="0" w:after="0"/>
              <w:jc w:val="center"/>
            </w:pPr>
            <w:r>
              <w:rPr>
                <w:rFonts w:ascii="Arial Narrow" w:hAnsi="Arial Narrow" w:cs="Arial Narrow"/>
                <w:color w:val="000000"/>
                <w:sz w:val="14"/>
              </w:rPr>
              <w:t>87.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41855E" w14:textId="77777777" w:rsidR="007B331C" w:rsidRDefault="007B331C" w:rsidP="007B331C">
            <w:pPr>
              <w:spacing w:before="0" w:after="0"/>
              <w:jc w:val="center"/>
            </w:pPr>
            <w:r>
              <w:rPr>
                <w:rFonts w:ascii="Arial Narrow" w:hAnsi="Arial Narrow" w:cs="Arial Narrow"/>
                <w:color w:val="000000"/>
                <w:sz w:val="14"/>
              </w:rPr>
              <w:t>103.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A65A50" w14:textId="77777777" w:rsidR="007B331C" w:rsidRDefault="007B331C" w:rsidP="007B331C">
            <w:pPr>
              <w:spacing w:before="0" w:after="0"/>
              <w:jc w:val="center"/>
            </w:pPr>
            <w:r>
              <w:rPr>
                <w:rFonts w:ascii="Arial Narrow" w:hAnsi="Arial Narrow" w:cs="Arial Narrow"/>
                <w:color w:val="000000"/>
                <w:sz w:val="14"/>
              </w:rPr>
              <w:t>59.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E38FDE" w14:textId="77777777" w:rsidR="007B331C" w:rsidRDefault="007B331C" w:rsidP="007B331C">
            <w:pPr>
              <w:spacing w:before="0" w:after="0"/>
              <w:jc w:val="center"/>
            </w:pPr>
            <w:r>
              <w:rPr>
                <w:rFonts w:ascii="Arial Narrow" w:hAnsi="Arial Narrow" w:cs="Arial Narrow"/>
                <w:color w:val="000000"/>
                <w:sz w:val="14"/>
              </w:rPr>
              <w:t>74.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132B8F" w14:textId="77777777" w:rsidR="007B331C" w:rsidRDefault="007B331C" w:rsidP="007B331C">
            <w:pPr>
              <w:spacing w:before="0" w:after="0"/>
              <w:jc w:val="center"/>
            </w:pPr>
            <w:r>
              <w:rPr>
                <w:rFonts w:ascii="Arial Narrow" w:hAnsi="Arial Narrow" w:cs="Arial Narrow"/>
                <w:color w:val="000000"/>
                <w:sz w:val="14"/>
              </w:rPr>
              <w:t>103.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7B0D27" w14:textId="77777777" w:rsidR="007B331C" w:rsidRDefault="007B331C" w:rsidP="007B331C">
            <w:pPr>
              <w:spacing w:before="0" w:after="0"/>
              <w:jc w:val="center"/>
            </w:pPr>
            <w:r>
              <w:rPr>
                <w:rFonts w:ascii="Arial Narrow" w:hAnsi="Arial Narrow" w:cs="Arial Narrow"/>
                <w:color w:val="000000"/>
                <w:sz w:val="14"/>
              </w:rPr>
              <w:t>104.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B462E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438B5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465F6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C6CC7B" w14:textId="77777777" w:rsidR="007B331C" w:rsidRDefault="007B331C" w:rsidP="007B331C">
            <w:pPr>
              <w:spacing w:before="0" w:after="0"/>
              <w:jc w:val="center"/>
            </w:pPr>
          </w:p>
        </w:tc>
      </w:tr>
      <w:tr w:rsidR="007B331C" w14:paraId="3B6CB7F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C8E45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EDB98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F224C2"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792EB3"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014533" w14:textId="77777777" w:rsidR="007B331C" w:rsidRDefault="007B331C" w:rsidP="007B331C">
            <w:pPr>
              <w:spacing w:before="0" w:after="0"/>
              <w:jc w:val="center"/>
            </w:pPr>
            <w:r>
              <w:rPr>
                <w:rFonts w:ascii="Arial Narrow" w:hAnsi="Arial Narrow" w:cs="Arial Narrow"/>
                <w:color w:val="000000"/>
                <w:sz w:val="14"/>
              </w:rPr>
              <w:t>1.5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9C86388" w14:textId="77777777" w:rsidR="007B331C" w:rsidRDefault="007B331C" w:rsidP="007B331C">
            <w:pPr>
              <w:spacing w:before="0" w:after="0"/>
              <w:jc w:val="center"/>
            </w:pPr>
            <w:r>
              <w:rPr>
                <w:rFonts w:ascii="Arial Narrow" w:hAnsi="Arial Narrow" w:cs="Arial Narrow"/>
                <w:color w:val="000000"/>
                <w:sz w:val="14"/>
              </w:rPr>
              <w:t>1.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9F467B" w14:textId="77777777" w:rsidR="007B331C" w:rsidRDefault="007B331C" w:rsidP="007B331C">
            <w:pPr>
              <w:spacing w:before="0" w:after="0"/>
              <w:jc w:val="center"/>
            </w:pPr>
            <w:r>
              <w:rPr>
                <w:rFonts w:ascii="Arial Narrow" w:hAnsi="Arial Narrow" w:cs="Arial Narrow"/>
                <w:color w:val="000000"/>
                <w:sz w:val="14"/>
              </w:rPr>
              <w:t>1.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5F89B7" w14:textId="77777777" w:rsidR="007B331C" w:rsidRDefault="007B331C" w:rsidP="007B331C">
            <w:pPr>
              <w:spacing w:before="0" w:after="0"/>
              <w:jc w:val="center"/>
            </w:pPr>
            <w:r>
              <w:rPr>
                <w:rFonts w:ascii="Arial Narrow" w:hAnsi="Arial Narrow" w:cs="Arial Narrow"/>
                <w:color w:val="000000"/>
                <w:sz w:val="14"/>
              </w:rPr>
              <w:t>1.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3311B0" w14:textId="77777777" w:rsidR="007B331C" w:rsidRDefault="007B331C" w:rsidP="007B331C">
            <w:pPr>
              <w:spacing w:before="0" w:after="0"/>
              <w:jc w:val="center"/>
            </w:pPr>
            <w:r>
              <w:rPr>
                <w:rFonts w:ascii="Arial Narrow" w:hAnsi="Arial Narrow" w:cs="Arial Narrow"/>
                <w:color w:val="000000"/>
                <w:sz w:val="14"/>
              </w:rPr>
              <w:t>1.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3A6F77" w14:textId="77777777" w:rsidR="007B331C" w:rsidRDefault="007B331C" w:rsidP="007B331C">
            <w:pPr>
              <w:spacing w:before="0" w:after="0"/>
              <w:jc w:val="center"/>
            </w:pPr>
            <w:r>
              <w:rPr>
                <w:rFonts w:ascii="Arial Narrow" w:hAnsi="Arial Narrow" w:cs="Arial Narrow"/>
                <w:color w:val="000000"/>
                <w:sz w:val="14"/>
              </w:rPr>
              <w:t>1.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D3230A"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F40562" w14:textId="77777777" w:rsidR="007B331C" w:rsidRDefault="007B331C" w:rsidP="007B331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7F56C5"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30990F" w14:textId="77777777" w:rsidR="007B331C" w:rsidRDefault="007B331C" w:rsidP="007B331C">
            <w:pPr>
              <w:spacing w:before="0" w:after="0"/>
              <w:jc w:val="center"/>
            </w:pPr>
            <w:r>
              <w:rPr>
                <w:rFonts w:ascii="Arial Narrow" w:hAnsi="Arial Narrow" w:cs="Arial Narrow"/>
                <w:color w:val="000000"/>
                <w:sz w:val="14"/>
              </w:rPr>
              <w:t>2.40</w:t>
            </w:r>
          </w:p>
        </w:tc>
      </w:tr>
      <w:tr w:rsidR="007B331C" w14:paraId="6F2C6F0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D9EDDF"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8762DF" w14:textId="77777777" w:rsidR="007B331C" w:rsidRDefault="007B331C" w:rsidP="007B331C">
            <w:pPr>
              <w:spacing w:before="20" w:after="20"/>
              <w:ind w:left="20" w:right="20"/>
            </w:pPr>
            <w:r>
              <w:rPr>
                <w:rFonts w:ascii="Arial Narrow" w:hAnsi="Arial Narrow" w:cs="Arial Narrow"/>
                <w:color w:val="000000"/>
                <w:sz w:val="14"/>
              </w:rPr>
              <w:t>Double(C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E8DD34"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7AE5B7"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CB5E71" w14:textId="77777777" w:rsidR="007B331C" w:rsidRDefault="007B331C" w:rsidP="007B331C">
            <w:pPr>
              <w:spacing w:before="0" w:after="0"/>
              <w:jc w:val="center"/>
            </w:pPr>
            <w:r>
              <w:rPr>
                <w:rFonts w:ascii="Arial Narrow" w:hAnsi="Arial Narrow" w:cs="Arial Narrow"/>
                <w:color w:val="000000"/>
                <w:sz w:val="14"/>
              </w:rPr>
              <w:t>1.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F30165" w14:textId="77777777" w:rsidR="007B331C" w:rsidRDefault="007B331C" w:rsidP="007B331C">
            <w:pPr>
              <w:spacing w:before="0" w:after="0"/>
              <w:jc w:val="center"/>
            </w:pPr>
            <w:r>
              <w:rPr>
                <w:rFonts w:ascii="Arial Narrow" w:hAnsi="Arial Narrow" w:cs="Arial Narrow"/>
                <w:color w:val="000000"/>
                <w:sz w:val="14"/>
              </w:rPr>
              <w:t>2.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8972B6" w14:textId="77777777" w:rsidR="007B331C" w:rsidRDefault="007B331C" w:rsidP="007B331C">
            <w:pPr>
              <w:spacing w:before="0" w:after="0"/>
              <w:jc w:val="center"/>
            </w:pPr>
            <w:r>
              <w:rPr>
                <w:rFonts w:ascii="Arial Narrow" w:hAnsi="Arial Narrow" w:cs="Arial Narrow"/>
                <w:color w:val="000000"/>
                <w:sz w:val="14"/>
              </w:rPr>
              <w:t>1.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025CA0" w14:textId="77777777" w:rsidR="007B331C" w:rsidRDefault="007B331C" w:rsidP="007B331C">
            <w:pPr>
              <w:spacing w:before="0" w:after="0"/>
              <w:jc w:val="center"/>
            </w:pPr>
            <w:r>
              <w:rPr>
                <w:rFonts w:ascii="Arial Narrow" w:hAnsi="Arial Narrow" w:cs="Arial Narrow"/>
                <w:color w:val="000000"/>
                <w:sz w:val="14"/>
              </w:rPr>
              <w:t>1.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A83BEB" w14:textId="77777777" w:rsidR="007B331C" w:rsidRDefault="007B331C" w:rsidP="007B331C">
            <w:pPr>
              <w:spacing w:before="0" w:after="0"/>
              <w:jc w:val="center"/>
            </w:pPr>
            <w:r>
              <w:rPr>
                <w:rFonts w:ascii="Arial Narrow" w:hAnsi="Arial Narrow" w:cs="Arial Narrow"/>
                <w:color w:val="000000"/>
                <w:sz w:val="14"/>
              </w:rPr>
              <w:t>2.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0F7F64" w14:textId="77777777" w:rsidR="007B331C" w:rsidRDefault="007B331C" w:rsidP="007B331C">
            <w:pPr>
              <w:spacing w:before="0" w:after="0"/>
              <w:jc w:val="center"/>
            </w:pPr>
            <w:r>
              <w:rPr>
                <w:rFonts w:ascii="Arial Narrow" w:hAnsi="Arial Narrow" w:cs="Arial Narrow"/>
                <w:color w:val="000000"/>
                <w:sz w:val="14"/>
              </w:rPr>
              <w:t>2.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96CAB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EB887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DF7A6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6873BA" w14:textId="77777777" w:rsidR="007B331C" w:rsidRDefault="007B331C" w:rsidP="007B331C">
            <w:pPr>
              <w:spacing w:before="0" w:after="0"/>
              <w:jc w:val="center"/>
            </w:pPr>
          </w:p>
        </w:tc>
      </w:tr>
      <w:tr w:rsidR="007B331C" w14:paraId="53F185D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AC2BD3"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19EDD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C5D65B"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BD0998"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25F052" w14:textId="77777777" w:rsidR="007B331C" w:rsidRDefault="007B331C" w:rsidP="007B331C">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816D68" w14:textId="77777777" w:rsidR="007B331C" w:rsidRDefault="007B331C" w:rsidP="007B331C">
            <w:pPr>
              <w:spacing w:before="0" w:after="0"/>
              <w:jc w:val="center"/>
            </w:pPr>
            <w:r>
              <w:rPr>
                <w:rFonts w:ascii="Arial Narrow" w:hAnsi="Arial Narrow" w:cs="Arial Narrow"/>
                <w:color w:val="000000"/>
                <w:sz w:val="14"/>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4EECAC" w14:textId="77777777" w:rsidR="007B331C" w:rsidRDefault="007B331C" w:rsidP="007B331C">
            <w:pPr>
              <w:spacing w:before="0" w:after="0"/>
              <w:jc w:val="center"/>
            </w:pPr>
            <w:r>
              <w:rPr>
                <w:rFonts w:ascii="Arial Narrow" w:hAnsi="Arial Narrow" w:cs="Arial Narrow"/>
                <w:color w:val="000000"/>
                <w:sz w:val="14"/>
              </w:rPr>
              <w:t>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DA5DAD" w14:textId="77777777" w:rsidR="007B331C" w:rsidRDefault="007B331C" w:rsidP="007B331C">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486B7F" w14:textId="77777777" w:rsidR="007B331C" w:rsidRDefault="007B331C" w:rsidP="007B331C">
            <w:pPr>
              <w:spacing w:before="0" w:after="0"/>
              <w:jc w:val="center"/>
            </w:pPr>
            <w:r>
              <w:rPr>
                <w:rFonts w:ascii="Arial Narrow" w:hAnsi="Arial Narrow" w:cs="Arial Narrow"/>
                <w:color w:val="000000"/>
                <w:sz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50C313" w14:textId="77777777" w:rsidR="007B331C" w:rsidRDefault="007B331C" w:rsidP="007B331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5884D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EE381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EB162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BDFF22" w14:textId="77777777" w:rsidR="007B331C" w:rsidRDefault="007B331C" w:rsidP="007B331C">
            <w:pPr>
              <w:spacing w:before="0" w:after="0"/>
              <w:jc w:val="center"/>
            </w:pPr>
          </w:p>
        </w:tc>
      </w:tr>
      <w:tr w:rsidR="007B331C" w14:paraId="5F01186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A804F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D411C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BA33FD"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695C0E"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FD7B8C" w14:textId="77777777" w:rsidR="007B331C" w:rsidRDefault="007B331C" w:rsidP="007B331C">
            <w:pPr>
              <w:spacing w:before="0" w:after="0"/>
              <w:jc w:val="center"/>
            </w:pPr>
            <w:r>
              <w:rPr>
                <w:rFonts w:ascii="Arial Narrow" w:hAnsi="Arial Narrow" w:cs="Arial Narrow"/>
                <w:color w:val="000000"/>
                <w:sz w:val="14"/>
              </w:rPr>
              <w:t>73.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798A5E" w14:textId="77777777" w:rsidR="007B331C" w:rsidRDefault="007B331C" w:rsidP="007B331C">
            <w:pPr>
              <w:spacing w:before="0" w:after="0"/>
              <w:jc w:val="center"/>
            </w:pPr>
            <w:r>
              <w:rPr>
                <w:rFonts w:ascii="Arial Narrow" w:hAnsi="Arial Narrow" w:cs="Arial Narrow"/>
                <w:color w:val="000000"/>
                <w:sz w:val="14"/>
              </w:rPr>
              <w:t>73.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BE1031" w14:textId="77777777" w:rsidR="007B331C" w:rsidRDefault="007B331C" w:rsidP="007B331C">
            <w:pPr>
              <w:spacing w:before="0" w:after="0"/>
              <w:jc w:val="center"/>
            </w:pPr>
            <w:r>
              <w:rPr>
                <w:rFonts w:ascii="Arial Narrow" w:hAnsi="Arial Narrow" w:cs="Arial Narrow"/>
                <w:color w:val="000000"/>
                <w:sz w:val="14"/>
              </w:rPr>
              <w:t>59.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7FEBAF" w14:textId="77777777" w:rsidR="007B331C" w:rsidRDefault="007B331C" w:rsidP="007B331C">
            <w:pPr>
              <w:spacing w:before="0" w:after="0"/>
              <w:jc w:val="center"/>
            </w:pPr>
            <w:r>
              <w:rPr>
                <w:rFonts w:ascii="Arial Narrow" w:hAnsi="Arial Narrow" w:cs="Arial Narrow"/>
                <w:color w:val="000000"/>
                <w:sz w:val="14"/>
              </w:rPr>
              <w:t>63.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818825" w14:textId="77777777" w:rsidR="007B331C" w:rsidRDefault="007B331C" w:rsidP="007B331C">
            <w:pPr>
              <w:spacing w:before="0" w:after="0"/>
              <w:jc w:val="center"/>
            </w:pPr>
            <w:r>
              <w:rPr>
                <w:rFonts w:ascii="Arial Narrow" w:hAnsi="Arial Narrow" w:cs="Arial Narrow"/>
                <w:color w:val="000000"/>
                <w:sz w:val="14"/>
              </w:rPr>
              <w:t>83.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50B8AD" w14:textId="77777777" w:rsidR="007B331C" w:rsidRDefault="007B331C" w:rsidP="007B331C">
            <w:pPr>
              <w:spacing w:before="0" w:after="0"/>
              <w:jc w:val="center"/>
            </w:pPr>
            <w:r>
              <w:rPr>
                <w:rFonts w:ascii="Arial Narrow" w:hAnsi="Arial Narrow" w:cs="Arial Narrow"/>
                <w:color w:val="000000"/>
                <w:sz w:val="14"/>
              </w:rPr>
              <w:t>89.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C9986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E8227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7F563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1C8403" w14:textId="77777777" w:rsidR="007B331C" w:rsidRDefault="007B331C" w:rsidP="007B331C">
            <w:pPr>
              <w:spacing w:before="0" w:after="0"/>
              <w:jc w:val="center"/>
            </w:pPr>
          </w:p>
        </w:tc>
      </w:tr>
      <w:tr w:rsidR="007B331C" w14:paraId="4A1F55E1"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11A21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8476E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D1F28D"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52F061"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DC74F5" w14:textId="77777777" w:rsidR="007B331C" w:rsidRDefault="007B331C" w:rsidP="007B331C">
            <w:pPr>
              <w:spacing w:before="0" w:after="0"/>
              <w:jc w:val="center"/>
            </w:pPr>
            <w:r>
              <w:rPr>
                <w:rFonts w:ascii="Arial Narrow" w:hAnsi="Arial Narrow" w:cs="Arial Narrow"/>
                <w:color w:val="000000"/>
                <w:sz w:val="14"/>
              </w:rPr>
              <w:t>4.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7FABED" w14:textId="77777777" w:rsidR="007B331C" w:rsidRDefault="007B331C" w:rsidP="007B331C">
            <w:pPr>
              <w:spacing w:before="0" w:after="0"/>
              <w:jc w:val="center"/>
            </w:pPr>
            <w:r>
              <w:rPr>
                <w:rFonts w:ascii="Arial Narrow" w:hAnsi="Arial Narrow" w:cs="Arial Narrow"/>
                <w:color w:val="000000"/>
                <w:sz w:val="14"/>
              </w:rPr>
              <w:t>4.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F38387" w14:textId="77777777" w:rsidR="007B331C" w:rsidRDefault="007B331C" w:rsidP="007B331C">
            <w:pPr>
              <w:spacing w:before="0" w:after="0"/>
              <w:jc w:val="center"/>
            </w:pPr>
            <w:r>
              <w:rPr>
                <w:rFonts w:ascii="Arial Narrow" w:hAnsi="Arial Narrow" w:cs="Arial Narrow"/>
                <w:color w:val="000000"/>
                <w:sz w:val="14"/>
              </w:rPr>
              <w:t>4.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09C97B" w14:textId="77777777" w:rsidR="007B331C" w:rsidRDefault="007B331C" w:rsidP="007B331C">
            <w:pPr>
              <w:spacing w:before="0" w:after="0"/>
              <w:jc w:val="center"/>
            </w:pPr>
            <w:r>
              <w:rPr>
                <w:rFonts w:ascii="Arial Narrow" w:hAnsi="Arial Narrow" w:cs="Arial Narrow"/>
                <w:color w:val="000000"/>
                <w:sz w:val="14"/>
              </w:rPr>
              <w:t>4.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833BD8" w14:textId="77777777" w:rsidR="007B331C" w:rsidRDefault="007B331C" w:rsidP="007B331C">
            <w:pPr>
              <w:spacing w:before="0" w:after="0"/>
              <w:jc w:val="center"/>
            </w:pPr>
            <w:r>
              <w:rPr>
                <w:rFonts w:ascii="Arial Narrow" w:hAnsi="Arial Narrow" w:cs="Arial Narrow"/>
                <w:color w:val="000000"/>
                <w:sz w:val="14"/>
              </w:rPr>
              <w:t>4.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9B7DDF" w14:textId="77777777" w:rsidR="007B331C" w:rsidRDefault="007B331C" w:rsidP="007B331C">
            <w:pPr>
              <w:spacing w:before="0" w:after="0"/>
              <w:jc w:val="center"/>
            </w:pPr>
            <w:r>
              <w:rPr>
                <w:rFonts w:ascii="Arial Narrow" w:hAnsi="Arial Narrow" w:cs="Arial Narrow"/>
                <w:color w:val="000000"/>
                <w:sz w:val="14"/>
              </w:rPr>
              <w:t>4.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38BAE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667F5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30F80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A77425" w14:textId="77777777" w:rsidR="007B331C" w:rsidRDefault="007B331C" w:rsidP="007B331C">
            <w:pPr>
              <w:spacing w:before="0" w:after="0"/>
              <w:jc w:val="center"/>
            </w:pPr>
          </w:p>
        </w:tc>
      </w:tr>
      <w:tr w:rsidR="007B331C" w14:paraId="370E612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2E798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F9BD6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E43EE9"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4E3B5A"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47A2D8" w14:textId="77777777" w:rsidR="007B331C" w:rsidRDefault="007B331C" w:rsidP="007B331C">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93F0651" w14:textId="77777777" w:rsidR="007B331C" w:rsidRDefault="007B331C" w:rsidP="007B331C">
            <w:pPr>
              <w:spacing w:before="0" w:after="0"/>
              <w:jc w:val="center"/>
            </w:pPr>
            <w:r>
              <w:rPr>
                <w:rFonts w:ascii="Arial Narrow" w:hAnsi="Arial Narrow" w:cs="Arial Narrow"/>
                <w:color w:val="000000"/>
                <w:sz w:val="14"/>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E24710" w14:textId="77777777" w:rsidR="007B331C" w:rsidRDefault="007B331C" w:rsidP="007B331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CD1165" w14:textId="77777777" w:rsidR="007B331C" w:rsidRDefault="007B331C" w:rsidP="007B331C">
            <w:pPr>
              <w:spacing w:before="0" w:after="0"/>
              <w:jc w:val="center"/>
            </w:pPr>
            <w:r>
              <w:rPr>
                <w:rFonts w:ascii="Arial Narrow" w:hAnsi="Arial Narrow" w:cs="Arial Narrow"/>
                <w:color w:val="000000"/>
                <w:sz w:val="14"/>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212EB3" w14:textId="77777777" w:rsidR="007B331C" w:rsidRDefault="007B331C" w:rsidP="007B331C">
            <w:pPr>
              <w:spacing w:before="0" w:after="0"/>
              <w:jc w:val="center"/>
            </w:pPr>
            <w:r>
              <w:rPr>
                <w:rFonts w:ascii="Arial Narrow" w:hAnsi="Arial Narrow" w:cs="Arial Narrow"/>
                <w:color w:val="000000"/>
                <w:sz w:val="14"/>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096F28" w14:textId="77777777" w:rsidR="007B331C" w:rsidRDefault="007B331C" w:rsidP="007B331C">
            <w:pPr>
              <w:spacing w:before="0" w:after="0"/>
              <w:jc w:val="center"/>
            </w:pPr>
            <w:r>
              <w:rPr>
                <w:rFonts w:ascii="Arial Narrow" w:hAnsi="Arial Narrow" w:cs="Arial Narrow"/>
                <w:color w:val="000000"/>
                <w:sz w:val="14"/>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FA1B1C"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EEE93F" w14:textId="77777777" w:rsidR="007B331C" w:rsidRDefault="007B331C" w:rsidP="007B331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76FB30"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8F5075" w14:textId="77777777" w:rsidR="007B331C" w:rsidRDefault="007B331C" w:rsidP="007B331C">
            <w:pPr>
              <w:spacing w:before="0" w:after="0"/>
              <w:jc w:val="center"/>
            </w:pPr>
            <w:r>
              <w:rPr>
                <w:rFonts w:ascii="Arial Narrow" w:hAnsi="Arial Narrow" w:cs="Arial Narrow"/>
                <w:color w:val="000000"/>
                <w:sz w:val="14"/>
              </w:rPr>
              <w:t>0.63</w:t>
            </w:r>
          </w:p>
        </w:tc>
      </w:tr>
      <w:tr w:rsidR="007B331C" w14:paraId="3D62DDE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B32942"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429302"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0E78E3"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40690B"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0A96E6" w14:textId="77777777" w:rsidR="007B331C" w:rsidRDefault="007B331C" w:rsidP="007B331C">
            <w:pPr>
              <w:spacing w:before="0" w:after="0"/>
              <w:jc w:val="center"/>
            </w:pPr>
            <w:r>
              <w:rPr>
                <w:rFonts w:ascii="Arial Narrow" w:hAnsi="Arial Narrow" w:cs="Arial Narrow"/>
                <w:color w:val="000000"/>
                <w:sz w:val="14"/>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74BCF78" w14:textId="77777777" w:rsidR="007B331C" w:rsidRDefault="007B331C" w:rsidP="007B331C">
            <w:pPr>
              <w:spacing w:before="0" w:after="0"/>
              <w:jc w:val="center"/>
            </w:pPr>
            <w:r>
              <w:rPr>
                <w:rFonts w:ascii="Arial Narrow" w:hAnsi="Arial Narrow" w:cs="Arial Narrow"/>
                <w:color w:val="000000"/>
                <w:sz w:val="14"/>
              </w:rPr>
              <w:t>0.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63073B" w14:textId="77777777" w:rsidR="007B331C" w:rsidRDefault="007B331C" w:rsidP="007B331C">
            <w:pPr>
              <w:spacing w:before="0" w:after="0"/>
              <w:jc w:val="center"/>
            </w:pPr>
            <w:r>
              <w:rPr>
                <w:rFonts w:ascii="Arial Narrow" w:hAnsi="Arial Narrow" w:cs="Arial Narrow"/>
                <w:color w:val="000000"/>
                <w:sz w:val="14"/>
              </w:rPr>
              <w:t>0.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195E10" w14:textId="77777777" w:rsidR="007B331C" w:rsidRDefault="007B331C" w:rsidP="007B331C">
            <w:pPr>
              <w:spacing w:before="0" w:after="0"/>
              <w:jc w:val="center"/>
            </w:pPr>
            <w:r>
              <w:rPr>
                <w:rFonts w:ascii="Arial Narrow" w:hAnsi="Arial Narrow" w:cs="Arial Narrow"/>
                <w:color w:val="000000"/>
                <w:sz w:val="14"/>
              </w:rPr>
              <w:t>0.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3A80ED" w14:textId="77777777" w:rsidR="007B331C" w:rsidRDefault="007B331C" w:rsidP="007B331C">
            <w:pPr>
              <w:spacing w:before="0" w:after="0"/>
              <w:jc w:val="center"/>
            </w:pPr>
            <w:r>
              <w:rPr>
                <w:rFonts w:ascii="Arial Narrow" w:hAnsi="Arial Narrow" w:cs="Arial Narrow"/>
                <w:color w:val="000000"/>
                <w:sz w:val="14"/>
              </w:rPr>
              <w:t>0.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70DA43" w14:textId="77777777" w:rsidR="007B331C" w:rsidRDefault="007B331C" w:rsidP="007B331C">
            <w:pPr>
              <w:spacing w:before="0" w:after="0"/>
              <w:jc w:val="center"/>
            </w:pPr>
            <w:r>
              <w:rPr>
                <w:rFonts w:ascii="Arial Narrow" w:hAnsi="Arial Narrow" w:cs="Arial Narrow"/>
                <w:color w:val="000000"/>
                <w:sz w:val="14"/>
              </w:rPr>
              <w:t>1.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723831"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E2B9AB" w14:textId="77777777" w:rsidR="007B331C" w:rsidRDefault="007B331C" w:rsidP="007B331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F9B75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FBD68E" w14:textId="77777777" w:rsidR="007B331C" w:rsidRDefault="007B331C" w:rsidP="007B331C">
            <w:pPr>
              <w:spacing w:before="0" w:after="0"/>
              <w:jc w:val="center"/>
            </w:pPr>
          </w:p>
        </w:tc>
      </w:tr>
      <w:tr w:rsidR="007B331C" w14:paraId="0FF72D9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E8ACD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3C2CA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897CAC"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80BE4E"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119ECA" w14:textId="77777777" w:rsidR="007B331C" w:rsidRDefault="007B331C" w:rsidP="007B331C">
            <w:pPr>
              <w:spacing w:before="0" w:after="0"/>
              <w:jc w:val="center"/>
            </w:pPr>
            <w:r>
              <w:rPr>
                <w:rFonts w:ascii="Arial Narrow" w:hAnsi="Arial Narrow" w:cs="Arial Narrow"/>
                <w:color w:val="000000"/>
                <w:sz w:val="14"/>
              </w:rPr>
              <w:t>1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0566CD" w14:textId="77777777" w:rsidR="007B331C" w:rsidRDefault="007B331C" w:rsidP="007B331C">
            <w:pPr>
              <w:spacing w:before="0" w:after="0"/>
              <w:jc w:val="center"/>
            </w:pPr>
            <w:r>
              <w:rPr>
                <w:rFonts w:ascii="Arial Narrow" w:hAnsi="Arial Narrow" w:cs="Arial Narrow"/>
                <w:color w:val="000000"/>
                <w:sz w:val="14"/>
              </w:rPr>
              <w:t>1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45A1E3"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604C04" w14:textId="77777777" w:rsidR="007B331C" w:rsidRDefault="007B331C" w:rsidP="007B331C">
            <w:pPr>
              <w:spacing w:before="0" w:after="0"/>
              <w:jc w:val="center"/>
            </w:pPr>
            <w:r>
              <w:rPr>
                <w:rFonts w:ascii="Arial Narrow" w:hAnsi="Arial Narrow" w:cs="Arial Narrow"/>
                <w:color w:val="000000"/>
                <w:sz w:val="14"/>
              </w:rPr>
              <w:t>10.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512B63" w14:textId="77777777" w:rsidR="007B331C" w:rsidRDefault="007B331C" w:rsidP="007B331C">
            <w:pPr>
              <w:spacing w:before="0" w:after="0"/>
              <w:jc w:val="center"/>
            </w:pPr>
            <w:r>
              <w:rPr>
                <w:rFonts w:ascii="Arial Narrow" w:hAnsi="Arial Narrow" w:cs="Arial Narrow"/>
                <w:color w:val="000000"/>
                <w:sz w:val="14"/>
              </w:rPr>
              <w:t>11.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FA7192" w14:textId="77777777" w:rsidR="007B331C" w:rsidRDefault="007B331C" w:rsidP="007B331C">
            <w:pPr>
              <w:spacing w:before="0" w:after="0"/>
              <w:jc w:val="center"/>
            </w:pPr>
            <w:r>
              <w:rPr>
                <w:rFonts w:ascii="Arial Narrow" w:hAnsi="Arial Narrow" w:cs="Arial Narrow"/>
                <w:color w:val="000000"/>
                <w:sz w:val="14"/>
              </w:rPr>
              <w:t>11.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E3CA94"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DF4FC0" w14:textId="77777777" w:rsidR="007B331C" w:rsidRDefault="007B331C" w:rsidP="007B331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037D98" w14:textId="77777777" w:rsidR="007B331C" w:rsidRDefault="007B331C" w:rsidP="007B331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F6325E" w14:textId="77777777" w:rsidR="007B331C" w:rsidRDefault="007B331C" w:rsidP="007B331C">
            <w:pPr>
              <w:spacing w:before="0" w:after="0"/>
              <w:jc w:val="center"/>
            </w:pPr>
            <w:r>
              <w:rPr>
                <w:rFonts w:ascii="Arial Narrow" w:hAnsi="Arial Narrow" w:cs="Arial Narrow"/>
                <w:color w:val="000000"/>
                <w:sz w:val="14"/>
              </w:rPr>
              <w:t>25.00</w:t>
            </w:r>
          </w:p>
        </w:tc>
      </w:tr>
      <w:tr w:rsidR="007B331C" w14:paraId="3AF0D8A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9DEEB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DB1CD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EF7AAA"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41BC13"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D90975" w14:textId="77777777" w:rsidR="007B331C" w:rsidRDefault="007B331C" w:rsidP="007B331C">
            <w:pPr>
              <w:spacing w:before="0" w:after="0"/>
              <w:jc w:val="center"/>
            </w:pPr>
            <w:r>
              <w:rPr>
                <w:rFonts w:ascii="Arial Narrow" w:hAnsi="Arial Narrow" w:cs="Arial Narrow"/>
                <w:color w:val="000000"/>
                <w:sz w:val="14"/>
              </w:rPr>
              <w:t>1.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4C9E33" w14:textId="77777777" w:rsidR="007B331C" w:rsidRDefault="007B331C" w:rsidP="007B331C">
            <w:pPr>
              <w:spacing w:before="0" w:after="0"/>
              <w:jc w:val="center"/>
            </w:pPr>
            <w:r>
              <w:rPr>
                <w:rFonts w:ascii="Arial Narrow" w:hAnsi="Arial Narrow" w:cs="Arial Narrow"/>
                <w:color w:val="000000"/>
                <w:sz w:val="14"/>
              </w:rPr>
              <w:t>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5DFC6B" w14:textId="77777777" w:rsidR="007B331C" w:rsidRDefault="007B331C" w:rsidP="007B331C">
            <w:pPr>
              <w:spacing w:before="0" w:after="0"/>
              <w:jc w:val="center"/>
            </w:pPr>
            <w:r>
              <w:rPr>
                <w:rFonts w:ascii="Arial Narrow" w:hAnsi="Arial Narrow" w:cs="Arial Narrow"/>
                <w:color w:val="000000"/>
                <w:sz w:val="14"/>
              </w:rPr>
              <w:t>1.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A9724F" w14:textId="77777777" w:rsidR="007B331C" w:rsidRDefault="007B331C" w:rsidP="007B331C">
            <w:pPr>
              <w:spacing w:before="0" w:after="0"/>
              <w:jc w:val="center"/>
            </w:pPr>
            <w:r>
              <w:rPr>
                <w:rFonts w:ascii="Arial Narrow" w:hAnsi="Arial Narrow" w:cs="Arial Narrow"/>
                <w:color w:val="000000"/>
                <w:sz w:val="14"/>
              </w:rPr>
              <w:t>1.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930794" w14:textId="77777777" w:rsidR="007B331C" w:rsidRDefault="007B331C" w:rsidP="007B331C">
            <w:pPr>
              <w:spacing w:before="0" w:after="0"/>
              <w:jc w:val="center"/>
            </w:pPr>
            <w:r>
              <w:rPr>
                <w:rFonts w:ascii="Arial Narrow" w:hAnsi="Arial Narrow" w:cs="Arial Narrow"/>
                <w:color w:val="000000"/>
                <w:sz w:val="14"/>
              </w:rPr>
              <w:t>2.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96B286" w14:textId="77777777" w:rsidR="007B331C" w:rsidRDefault="007B331C" w:rsidP="007B331C">
            <w:pPr>
              <w:spacing w:before="0" w:after="0"/>
              <w:jc w:val="center"/>
            </w:pPr>
            <w:r>
              <w:rPr>
                <w:rFonts w:ascii="Arial Narrow" w:hAnsi="Arial Narrow" w:cs="Arial Narrow"/>
                <w:color w:val="000000"/>
                <w:sz w:val="14"/>
              </w:rPr>
              <w:t>2.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4B9EE3"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1B4CFF"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65A70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C4BF6E" w14:textId="77777777" w:rsidR="007B331C" w:rsidRDefault="007B331C" w:rsidP="007B331C">
            <w:pPr>
              <w:spacing w:before="0" w:after="0"/>
              <w:jc w:val="center"/>
            </w:pPr>
          </w:p>
        </w:tc>
      </w:tr>
      <w:tr w:rsidR="007B331C" w14:paraId="43FE60D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B40B2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1DCA5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E925C7"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5B34E2"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08AA08" w14:textId="77777777" w:rsidR="007B331C" w:rsidRDefault="007B331C" w:rsidP="007B331C">
            <w:pPr>
              <w:spacing w:before="0" w:after="0"/>
              <w:jc w:val="center"/>
            </w:pPr>
            <w:r>
              <w:rPr>
                <w:rFonts w:ascii="Arial Narrow" w:hAnsi="Arial Narrow" w:cs="Arial Narrow"/>
                <w:color w:val="000000"/>
                <w:sz w:val="14"/>
              </w:rPr>
              <w:t>78.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6FA5E9" w14:textId="77777777" w:rsidR="007B331C" w:rsidRDefault="007B331C" w:rsidP="007B331C">
            <w:pPr>
              <w:spacing w:before="0" w:after="0"/>
              <w:jc w:val="center"/>
            </w:pPr>
            <w:r>
              <w:rPr>
                <w:rFonts w:ascii="Arial Narrow" w:hAnsi="Arial Narrow" w:cs="Arial Narrow"/>
                <w:color w:val="000000"/>
                <w:sz w:val="14"/>
              </w:rPr>
              <w:t>83.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3CAD8A" w14:textId="77777777" w:rsidR="007B331C" w:rsidRDefault="007B331C" w:rsidP="007B331C">
            <w:pPr>
              <w:spacing w:before="0" w:after="0"/>
              <w:jc w:val="center"/>
            </w:pPr>
            <w:r>
              <w:rPr>
                <w:rFonts w:ascii="Arial Narrow" w:hAnsi="Arial Narrow" w:cs="Arial Narrow"/>
                <w:color w:val="000000"/>
                <w:sz w:val="14"/>
              </w:rPr>
              <w:t>63.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DA756E" w14:textId="77777777" w:rsidR="007B331C" w:rsidRDefault="007B331C" w:rsidP="007B331C">
            <w:pPr>
              <w:spacing w:before="0" w:after="0"/>
              <w:jc w:val="center"/>
            </w:pPr>
            <w:r>
              <w:rPr>
                <w:rFonts w:ascii="Arial Narrow" w:hAnsi="Arial Narrow" w:cs="Arial Narrow"/>
                <w:color w:val="000000"/>
                <w:sz w:val="14"/>
              </w:rPr>
              <w:t>7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D7BED3" w14:textId="77777777" w:rsidR="007B331C" w:rsidRDefault="007B331C" w:rsidP="007B331C">
            <w:pPr>
              <w:spacing w:before="0" w:after="0"/>
              <w:jc w:val="center"/>
            </w:pPr>
            <w:r>
              <w:rPr>
                <w:rFonts w:ascii="Arial Narrow" w:hAnsi="Arial Narrow" w:cs="Arial Narrow"/>
                <w:color w:val="000000"/>
                <w:sz w:val="14"/>
              </w:rPr>
              <w:t>87.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C07187" w14:textId="77777777" w:rsidR="007B331C" w:rsidRDefault="007B331C" w:rsidP="007B331C">
            <w:pPr>
              <w:spacing w:before="0" w:after="0"/>
              <w:jc w:val="center"/>
            </w:pPr>
            <w:r>
              <w:rPr>
                <w:rFonts w:ascii="Arial Narrow" w:hAnsi="Arial Narrow" w:cs="Arial Narrow"/>
                <w:color w:val="000000"/>
                <w:sz w:val="14"/>
              </w:rPr>
              <w:t>89.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D02FD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C754B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09F0F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6EBABB" w14:textId="77777777" w:rsidR="007B331C" w:rsidRDefault="007B331C" w:rsidP="007B331C">
            <w:pPr>
              <w:spacing w:before="0" w:after="0"/>
              <w:jc w:val="center"/>
            </w:pPr>
          </w:p>
        </w:tc>
      </w:tr>
      <w:tr w:rsidR="007B331C" w14:paraId="7D3EA2C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D5E7D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2B940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DB56A5"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97BA1A"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CB6032" w14:textId="77777777" w:rsidR="007B331C" w:rsidRDefault="007B331C" w:rsidP="007B331C">
            <w:pPr>
              <w:spacing w:before="0" w:after="0"/>
              <w:jc w:val="center"/>
            </w:pPr>
            <w:r>
              <w:rPr>
                <w:rFonts w:ascii="Arial Narrow" w:hAnsi="Arial Narrow" w:cs="Arial Narrow"/>
                <w:color w:val="000000"/>
                <w:sz w:val="14"/>
              </w:rPr>
              <w:t>3.5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363575" w14:textId="77777777" w:rsidR="007B331C" w:rsidRDefault="007B331C" w:rsidP="007B331C">
            <w:pPr>
              <w:spacing w:before="0" w:after="0"/>
              <w:jc w:val="center"/>
            </w:pPr>
            <w:r>
              <w:rPr>
                <w:rFonts w:ascii="Arial Narrow" w:hAnsi="Arial Narrow" w:cs="Arial Narrow"/>
                <w:color w:val="000000"/>
                <w:sz w:val="14"/>
              </w:rPr>
              <w:t>3.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AD946E" w14:textId="77777777" w:rsidR="007B331C" w:rsidRDefault="007B331C" w:rsidP="007B331C">
            <w:pPr>
              <w:spacing w:before="0" w:after="0"/>
              <w:jc w:val="center"/>
            </w:pPr>
            <w:r>
              <w:rPr>
                <w:rFonts w:ascii="Arial Narrow" w:hAnsi="Arial Narrow" w:cs="Arial Narrow"/>
                <w:color w:val="000000"/>
                <w:sz w:val="14"/>
              </w:rPr>
              <w:t>2.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243260" w14:textId="77777777" w:rsidR="007B331C" w:rsidRDefault="007B331C" w:rsidP="007B331C">
            <w:pPr>
              <w:spacing w:before="0" w:after="0"/>
              <w:jc w:val="center"/>
            </w:pPr>
            <w:r>
              <w:rPr>
                <w:rFonts w:ascii="Arial Narrow" w:hAnsi="Arial Narrow" w:cs="Arial Narrow"/>
                <w:color w:val="000000"/>
                <w:sz w:val="14"/>
              </w:rPr>
              <w:t>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AD74BA" w14:textId="77777777" w:rsidR="007B331C" w:rsidRDefault="007B331C" w:rsidP="007B331C">
            <w:pPr>
              <w:spacing w:before="0" w:after="0"/>
              <w:jc w:val="center"/>
            </w:pPr>
            <w:r>
              <w:rPr>
                <w:rFonts w:ascii="Arial Narrow" w:hAnsi="Arial Narrow" w:cs="Arial Narrow"/>
                <w:color w:val="000000"/>
                <w:sz w:val="14"/>
              </w:rPr>
              <w:t>4.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63D41E" w14:textId="77777777" w:rsidR="007B331C" w:rsidRDefault="007B331C" w:rsidP="007B331C">
            <w:pPr>
              <w:spacing w:before="0" w:after="0"/>
              <w:jc w:val="center"/>
            </w:pPr>
            <w:r>
              <w:rPr>
                <w:rFonts w:ascii="Arial Narrow" w:hAnsi="Arial Narrow" w:cs="Arial Narrow"/>
                <w:color w:val="000000"/>
                <w:sz w:val="14"/>
              </w:rPr>
              <w:t>4.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CD66DA"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EF9EE0"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AEBD82"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A8FEAA" w14:textId="77777777" w:rsidR="007B331C" w:rsidRDefault="007B331C" w:rsidP="007B331C">
            <w:pPr>
              <w:spacing w:before="0" w:after="0"/>
              <w:jc w:val="center"/>
            </w:pPr>
            <w:r>
              <w:rPr>
                <w:rFonts w:ascii="Arial Narrow" w:hAnsi="Arial Narrow" w:cs="Arial Narrow"/>
                <w:color w:val="000000"/>
                <w:sz w:val="14"/>
              </w:rPr>
              <w:t>3.30</w:t>
            </w:r>
          </w:p>
        </w:tc>
      </w:tr>
      <w:tr w:rsidR="007B331C" w14:paraId="4744178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F8E45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5CFBA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2E2C67"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6A27E4"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88F958" w14:textId="77777777" w:rsidR="007B331C" w:rsidRDefault="007B331C" w:rsidP="007B331C">
            <w:pPr>
              <w:spacing w:before="0" w:after="0"/>
              <w:jc w:val="center"/>
            </w:pPr>
            <w:r>
              <w:rPr>
                <w:rFonts w:ascii="Arial Narrow" w:hAnsi="Arial Narrow" w:cs="Arial Narrow"/>
                <w:color w:val="000000"/>
                <w:sz w:val="14"/>
              </w:rPr>
              <w:t>7.0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5D2828E" w14:textId="77777777" w:rsidR="007B331C" w:rsidRDefault="007B331C" w:rsidP="007B331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E75668" w14:textId="77777777" w:rsidR="007B331C" w:rsidRDefault="007B331C" w:rsidP="007B331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EA9EF0" w14:textId="77777777" w:rsidR="007B331C" w:rsidRDefault="007B331C" w:rsidP="007B331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E017C8" w14:textId="77777777" w:rsidR="007B331C" w:rsidRDefault="007B331C" w:rsidP="007B331C">
            <w:pPr>
              <w:spacing w:before="0" w:after="0"/>
              <w:jc w:val="center"/>
            </w:pPr>
            <w:r>
              <w:rPr>
                <w:rFonts w:ascii="Arial Narrow" w:hAnsi="Arial Narrow" w:cs="Arial Narrow"/>
                <w:color w:val="000000"/>
                <w:sz w:val="14"/>
              </w:rPr>
              <w:t>1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FD2F25" w14:textId="77777777" w:rsidR="007B331C" w:rsidRDefault="007B331C" w:rsidP="007B331C">
            <w:pPr>
              <w:spacing w:before="0" w:after="0"/>
              <w:jc w:val="center"/>
            </w:pPr>
            <w:r>
              <w:rPr>
                <w:rFonts w:ascii="Arial Narrow" w:hAnsi="Arial Narrow" w:cs="Arial Narrow"/>
                <w:color w:val="000000"/>
                <w:sz w:val="14"/>
              </w:rPr>
              <w:t>13.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066FF6"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02222F" w14:textId="77777777" w:rsidR="007B331C" w:rsidRDefault="007B331C" w:rsidP="007B331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E63B8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870E80" w14:textId="77777777" w:rsidR="007B331C" w:rsidRDefault="007B331C" w:rsidP="007B331C">
            <w:pPr>
              <w:spacing w:before="0" w:after="0"/>
              <w:jc w:val="center"/>
            </w:pPr>
          </w:p>
        </w:tc>
      </w:tr>
      <w:tr w:rsidR="007B331C" w14:paraId="0064218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472D0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97F622"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CA48D9"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598625"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7C270F" w14:textId="77777777" w:rsidR="007B331C" w:rsidRDefault="007B331C" w:rsidP="007B331C">
            <w:pPr>
              <w:spacing w:before="0" w:after="0"/>
              <w:jc w:val="center"/>
            </w:pPr>
            <w:r>
              <w:rPr>
                <w:rFonts w:ascii="Arial Narrow" w:hAnsi="Arial Narrow" w:cs="Arial Narrow"/>
                <w:color w:val="000000"/>
                <w:sz w:val="14"/>
              </w:rPr>
              <w:t>67.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F360C3" w14:textId="77777777" w:rsidR="007B331C" w:rsidRDefault="007B331C" w:rsidP="007B331C">
            <w:pPr>
              <w:spacing w:before="0" w:after="0"/>
              <w:jc w:val="center"/>
            </w:pPr>
            <w:r>
              <w:rPr>
                <w:rFonts w:ascii="Arial Narrow" w:hAnsi="Arial Narrow" w:cs="Arial Narrow"/>
                <w:color w:val="000000"/>
                <w:sz w:val="14"/>
              </w:rPr>
              <w:t>66.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D3EB6A" w14:textId="77777777" w:rsidR="007B331C" w:rsidRDefault="007B331C" w:rsidP="007B331C">
            <w:pPr>
              <w:spacing w:before="0" w:after="0"/>
              <w:jc w:val="center"/>
            </w:pPr>
            <w:r>
              <w:rPr>
                <w:rFonts w:ascii="Arial Narrow" w:hAnsi="Arial Narrow" w:cs="Arial Narrow"/>
                <w:color w:val="000000"/>
                <w:sz w:val="14"/>
              </w:rPr>
              <w:t>53.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FAFB6E" w14:textId="77777777" w:rsidR="007B331C" w:rsidRDefault="007B331C" w:rsidP="007B331C">
            <w:pPr>
              <w:spacing w:before="0" w:after="0"/>
              <w:jc w:val="center"/>
            </w:pPr>
            <w:r>
              <w:rPr>
                <w:rFonts w:ascii="Arial Narrow" w:hAnsi="Arial Narrow" w:cs="Arial Narrow"/>
                <w:color w:val="000000"/>
                <w:sz w:val="14"/>
              </w:rPr>
              <w:t>57.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8C6E19" w14:textId="77777777" w:rsidR="007B331C" w:rsidRDefault="007B331C" w:rsidP="007B331C">
            <w:pPr>
              <w:spacing w:before="0" w:after="0"/>
              <w:jc w:val="center"/>
            </w:pPr>
            <w:r>
              <w:rPr>
                <w:rFonts w:ascii="Arial Narrow" w:hAnsi="Arial Narrow" w:cs="Arial Narrow"/>
                <w:color w:val="000000"/>
                <w:sz w:val="14"/>
              </w:rPr>
              <w:t>76.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688555" w14:textId="77777777" w:rsidR="007B331C" w:rsidRDefault="007B331C" w:rsidP="007B331C">
            <w:pPr>
              <w:spacing w:before="0" w:after="0"/>
              <w:jc w:val="center"/>
            </w:pPr>
            <w:r>
              <w:rPr>
                <w:rFonts w:ascii="Arial Narrow" w:hAnsi="Arial Narrow" w:cs="Arial Narrow"/>
                <w:color w:val="000000"/>
                <w:sz w:val="14"/>
              </w:rPr>
              <w:t>81.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CFD5F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500E2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3C4C4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464223" w14:textId="77777777" w:rsidR="007B331C" w:rsidRDefault="007B331C" w:rsidP="007B331C">
            <w:pPr>
              <w:spacing w:before="0" w:after="0"/>
              <w:jc w:val="center"/>
            </w:pPr>
          </w:p>
        </w:tc>
      </w:tr>
      <w:tr w:rsidR="007B331C" w14:paraId="7AE1671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67897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118E5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8FA933"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5B0FCC"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79F222" w14:textId="77777777" w:rsidR="007B331C" w:rsidRDefault="007B331C" w:rsidP="007B331C">
            <w:pPr>
              <w:spacing w:before="0" w:after="0"/>
              <w:jc w:val="center"/>
            </w:pPr>
            <w:r>
              <w:rPr>
                <w:rFonts w:ascii="Arial Narrow" w:hAnsi="Arial Narrow" w:cs="Arial Narrow"/>
                <w:color w:val="000000"/>
                <w:sz w:val="14"/>
              </w:rPr>
              <w:t>1.7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A4AC0D8" w14:textId="77777777" w:rsidR="007B331C" w:rsidRDefault="007B331C" w:rsidP="007B331C">
            <w:pPr>
              <w:spacing w:before="0" w:after="0"/>
              <w:jc w:val="center"/>
            </w:pPr>
            <w:r>
              <w:rPr>
                <w:rFonts w:ascii="Arial Narrow" w:hAnsi="Arial Narrow" w:cs="Arial Narrow"/>
                <w:color w:val="000000"/>
                <w:sz w:val="14"/>
              </w:rPr>
              <w:t>2.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D4E4AD" w14:textId="77777777" w:rsidR="007B331C" w:rsidRDefault="007B331C" w:rsidP="007B331C">
            <w:pPr>
              <w:spacing w:before="0" w:after="0"/>
              <w:jc w:val="center"/>
            </w:pPr>
            <w:r>
              <w:rPr>
                <w:rFonts w:ascii="Arial Narrow" w:hAnsi="Arial Narrow" w:cs="Arial Narrow"/>
                <w:color w:val="000000"/>
                <w:sz w:val="14"/>
              </w:rPr>
              <w:t>1.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55A241" w14:textId="77777777" w:rsidR="007B331C" w:rsidRDefault="007B331C" w:rsidP="007B331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3E768D" w14:textId="77777777" w:rsidR="007B331C" w:rsidRDefault="007B331C" w:rsidP="007B331C">
            <w:pPr>
              <w:spacing w:before="0" w:after="0"/>
              <w:jc w:val="center"/>
            </w:pPr>
            <w:r>
              <w:rPr>
                <w:rFonts w:ascii="Arial Narrow" w:hAnsi="Arial Narrow" w:cs="Arial Narrow"/>
                <w:color w:val="000000"/>
                <w:sz w:val="14"/>
              </w:rPr>
              <w:t>2.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56B805" w14:textId="77777777" w:rsidR="007B331C" w:rsidRDefault="007B331C" w:rsidP="007B331C">
            <w:pPr>
              <w:spacing w:before="0" w:after="0"/>
              <w:jc w:val="center"/>
            </w:pPr>
            <w:r>
              <w:rPr>
                <w:rFonts w:ascii="Arial Narrow" w:hAnsi="Arial Narrow" w:cs="Arial Narrow"/>
                <w:color w:val="000000"/>
                <w:sz w:val="14"/>
              </w:rPr>
              <w:t>2.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DE6585"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E960A8" w14:textId="77777777" w:rsidR="007B331C" w:rsidRDefault="007B331C" w:rsidP="007B331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2DCF7F"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7DF30A" w14:textId="77777777" w:rsidR="007B331C" w:rsidRDefault="007B331C" w:rsidP="007B331C">
            <w:pPr>
              <w:spacing w:before="0" w:after="0"/>
              <w:jc w:val="center"/>
            </w:pPr>
            <w:r>
              <w:rPr>
                <w:rFonts w:ascii="Arial Narrow" w:hAnsi="Arial Narrow" w:cs="Arial Narrow"/>
                <w:color w:val="000000"/>
                <w:sz w:val="14"/>
              </w:rPr>
              <w:t>2.40</w:t>
            </w:r>
          </w:p>
        </w:tc>
      </w:tr>
      <w:tr w:rsidR="007B331C" w14:paraId="171EB1A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3C36B2"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0B142C" w14:textId="77777777" w:rsidR="007B331C" w:rsidRDefault="007B331C" w:rsidP="007B331C">
            <w:pPr>
              <w:spacing w:before="20" w:after="20"/>
              <w:ind w:left="20" w:right="20"/>
            </w:pPr>
            <w:r>
              <w:rPr>
                <w:rFonts w:ascii="Arial Narrow" w:hAnsi="Arial Narrow" w:cs="Arial Narrow"/>
                <w:color w:val="000000"/>
                <w:sz w:val="14"/>
              </w:rPr>
              <w:t>Green(C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1196BB"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D046FE"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406DEA" w14:textId="77777777" w:rsidR="007B331C" w:rsidRDefault="007B331C" w:rsidP="007B331C">
            <w:pPr>
              <w:spacing w:before="0" w:after="0"/>
              <w:jc w:val="center"/>
            </w:pPr>
            <w:r>
              <w:rPr>
                <w:rFonts w:ascii="Arial Narrow" w:hAnsi="Arial Narrow" w:cs="Arial Narrow"/>
                <w:color w:val="000000"/>
                <w:sz w:val="14"/>
              </w:rPr>
              <w:t>2.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C59C92" w14:textId="77777777" w:rsidR="007B331C" w:rsidRDefault="007B331C" w:rsidP="007B331C">
            <w:pPr>
              <w:spacing w:before="0" w:after="0"/>
              <w:jc w:val="center"/>
            </w:pPr>
            <w:r>
              <w:rPr>
                <w:rFonts w:ascii="Arial Narrow" w:hAnsi="Arial Narrow" w:cs="Arial Narrow"/>
                <w:color w:val="000000"/>
                <w:sz w:val="14"/>
              </w:rPr>
              <w:t>2.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1482E7" w14:textId="77777777" w:rsidR="007B331C" w:rsidRDefault="007B331C" w:rsidP="007B331C">
            <w:pPr>
              <w:spacing w:before="0" w:after="0"/>
              <w:jc w:val="center"/>
            </w:pPr>
            <w:r>
              <w:rPr>
                <w:rFonts w:ascii="Arial Narrow" w:hAnsi="Arial Narrow" w:cs="Arial Narrow"/>
                <w:color w:val="000000"/>
                <w:sz w:val="14"/>
              </w:rPr>
              <w:t>2.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EEA71E" w14:textId="77777777" w:rsidR="007B331C" w:rsidRDefault="007B331C" w:rsidP="007B331C">
            <w:pPr>
              <w:spacing w:before="0" w:after="0"/>
              <w:jc w:val="center"/>
            </w:pPr>
            <w:r>
              <w:rPr>
                <w:rFonts w:ascii="Arial Narrow" w:hAnsi="Arial Narrow" w:cs="Arial Narrow"/>
                <w:color w:val="000000"/>
                <w:sz w:val="14"/>
              </w:rPr>
              <w:t>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8E0384" w14:textId="77777777" w:rsidR="007B331C" w:rsidRDefault="007B331C" w:rsidP="007B331C">
            <w:pPr>
              <w:spacing w:before="0" w:after="0"/>
              <w:jc w:val="center"/>
            </w:pPr>
            <w:r>
              <w:rPr>
                <w:rFonts w:ascii="Arial Narrow" w:hAnsi="Arial Narrow" w:cs="Arial Narrow"/>
                <w:color w:val="000000"/>
                <w:sz w:val="14"/>
              </w:rPr>
              <w:t>3.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299BB9" w14:textId="77777777" w:rsidR="007B331C" w:rsidRDefault="007B331C" w:rsidP="007B331C">
            <w:pPr>
              <w:spacing w:before="0" w:after="0"/>
              <w:jc w:val="center"/>
            </w:pPr>
            <w:r>
              <w:rPr>
                <w:rFonts w:ascii="Arial Narrow" w:hAnsi="Arial Narrow" w:cs="Arial Narrow"/>
                <w:color w:val="000000"/>
                <w:sz w:val="14"/>
              </w:rPr>
              <w:t>4.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47C79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C105A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03F7E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49E68D" w14:textId="77777777" w:rsidR="007B331C" w:rsidRDefault="007B331C" w:rsidP="007B331C">
            <w:pPr>
              <w:spacing w:before="0" w:after="0"/>
              <w:jc w:val="center"/>
            </w:pPr>
          </w:p>
        </w:tc>
      </w:tr>
      <w:tr w:rsidR="007B331C" w14:paraId="1CD1872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92F67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060B0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E2A0B4"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3BEEF5"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4B177A"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D08182" w14:textId="77777777" w:rsidR="007B331C" w:rsidRDefault="007B331C" w:rsidP="007B331C">
            <w:pPr>
              <w:spacing w:before="0" w:after="0"/>
              <w:jc w:val="center"/>
            </w:pPr>
            <w:r>
              <w:rPr>
                <w:rFonts w:ascii="Arial Narrow" w:hAnsi="Arial Narrow" w:cs="Arial Narrow"/>
                <w:color w:val="000000"/>
                <w:sz w:val="14"/>
              </w:rPr>
              <w:t>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051811" w14:textId="77777777" w:rsidR="007B331C" w:rsidRDefault="007B331C" w:rsidP="007B331C">
            <w:pPr>
              <w:spacing w:before="0" w:after="0"/>
              <w:jc w:val="center"/>
            </w:pPr>
            <w:r>
              <w:rPr>
                <w:rFonts w:ascii="Arial Narrow" w:hAnsi="Arial Narrow" w:cs="Arial Narrow"/>
                <w:color w:val="000000"/>
                <w:sz w:val="14"/>
              </w:rPr>
              <w:t>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7914BA" w14:textId="77777777" w:rsidR="007B331C" w:rsidRDefault="007B331C" w:rsidP="007B331C">
            <w:pPr>
              <w:spacing w:before="0" w:after="0"/>
              <w:jc w:val="center"/>
            </w:pPr>
            <w:r>
              <w:rPr>
                <w:rFonts w:ascii="Arial Narrow" w:hAnsi="Arial Narrow" w:cs="Arial Narrow"/>
                <w:color w:val="000000"/>
                <w:sz w:val="14"/>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1CE129" w14:textId="77777777" w:rsidR="007B331C" w:rsidRDefault="007B331C" w:rsidP="007B331C">
            <w:pPr>
              <w:spacing w:before="0" w:after="0"/>
              <w:jc w:val="center"/>
            </w:pPr>
            <w:r>
              <w:rPr>
                <w:rFonts w:ascii="Arial Narrow" w:hAnsi="Arial Narrow" w:cs="Arial Narrow"/>
                <w:color w:val="000000"/>
                <w:sz w:val="14"/>
              </w:rPr>
              <w:t>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F6C792" w14:textId="77777777" w:rsidR="007B331C" w:rsidRDefault="007B331C" w:rsidP="007B331C">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53188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E11A3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B7466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14035A" w14:textId="77777777" w:rsidR="007B331C" w:rsidRDefault="007B331C" w:rsidP="007B331C">
            <w:pPr>
              <w:spacing w:before="0" w:after="0"/>
              <w:jc w:val="center"/>
            </w:pPr>
          </w:p>
        </w:tc>
      </w:tr>
      <w:tr w:rsidR="007B331C" w14:paraId="147D2F3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3B063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6A290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B58CA0"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E092BF"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6A5AD7" w14:textId="77777777" w:rsidR="007B331C" w:rsidRDefault="007B331C" w:rsidP="007B331C">
            <w:pPr>
              <w:spacing w:before="0" w:after="0"/>
              <w:jc w:val="center"/>
            </w:pPr>
            <w:r>
              <w:rPr>
                <w:rFonts w:ascii="Arial Narrow" w:hAnsi="Arial Narrow" w:cs="Arial Narrow"/>
                <w:color w:val="000000"/>
                <w:sz w:val="14"/>
              </w:rPr>
              <w:t>83.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2BBF73" w14:textId="77777777" w:rsidR="007B331C" w:rsidRDefault="007B331C" w:rsidP="007B331C">
            <w:pPr>
              <w:spacing w:before="0" w:after="0"/>
              <w:jc w:val="center"/>
            </w:pPr>
            <w:r>
              <w:rPr>
                <w:rFonts w:ascii="Arial Narrow" w:hAnsi="Arial Narrow" w:cs="Arial Narrow"/>
                <w:color w:val="000000"/>
                <w:sz w:val="14"/>
              </w:rPr>
              <w:t>74.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5C7458" w14:textId="77777777" w:rsidR="007B331C" w:rsidRDefault="007B331C" w:rsidP="007B331C">
            <w:pPr>
              <w:spacing w:before="0" w:after="0"/>
              <w:jc w:val="center"/>
            </w:pPr>
            <w:r>
              <w:rPr>
                <w:rFonts w:ascii="Arial Narrow" w:hAnsi="Arial Narrow" w:cs="Arial Narrow"/>
                <w:color w:val="000000"/>
                <w:sz w:val="14"/>
              </w:rPr>
              <w:t>66.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E83E70" w14:textId="77777777" w:rsidR="007B331C" w:rsidRDefault="007B331C" w:rsidP="007B331C">
            <w:pPr>
              <w:spacing w:before="0" w:after="0"/>
              <w:jc w:val="center"/>
            </w:pPr>
            <w:r>
              <w:rPr>
                <w:rFonts w:ascii="Arial Narrow" w:hAnsi="Arial Narrow" w:cs="Arial Narrow"/>
                <w:color w:val="000000"/>
                <w:sz w:val="14"/>
              </w:rPr>
              <w:t>68.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B05329" w14:textId="77777777" w:rsidR="007B331C" w:rsidRDefault="007B331C" w:rsidP="007B331C">
            <w:pPr>
              <w:spacing w:before="0" w:after="0"/>
              <w:jc w:val="center"/>
            </w:pPr>
            <w:r>
              <w:rPr>
                <w:rFonts w:ascii="Arial Narrow" w:hAnsi="Arial Narrow" w:cs="Arial Narrow"/>
                <w:color w:val="000000"/>
                <w:sz w:val="14"/>
              </w:rPr>
              <w:t>96.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732B21" w14:textId="77777777" w:rsidR="007B331C" w:rsidRDefault="007B331C" w:rsidP="007B331C">
            <w:pPr>
              <w:spacing w:before="0" w:after="0"/>
              <w:jc w:val="center"/>
            </w:pPr>
            <w:r>
              <w:rPr>
                <w:rFonts w:ascii="Arial Narrow" w:hAnsi="Arial Narrow" w:cs="Arial Narrow"/>
                <w:color w:val="000000"/>
                <w:sz w:val="14"/>
              </w:rPr>
              <w:t>107.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4A65A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2AC19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5266F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44339F" w14:textId="77777777" w:rsidR="007B331C" w:rsidRDefault="007B331C" w:rsidP="007B331C">
            <w:pPr>
              <w:spacing w:before="0" w:after="0"/>
              <w:jc w:val="center"/>
            </w:pPr>
          </w:p>
        </w:tc>
      </w:tr>
      <w:tr w:rsidR="007B331C" w14:paraId="08E3180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88D2E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10C3A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2F0403"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B9A3DC"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CFEE50" w14:textId="77777777" w:rsidR="007B331C" w:rsidRDefault="007B331C" w:rsidP="007B331C">
            <w:pPr>
              <w:spacing w:before="0" w:after="0"/>
              <w:jc w:val="center"/>
            </w:pPr>
            <w:r>
              <w:rPr>
                <w:rFonts w:ascii="Arial Narrow" w:hAnsi="Arial Narrow" w:cs="Arial Narrow"/>
                <w:color w:val="000000"/>
                <w:sz w:val="14"/>
              </w:rPr>
              <w:t>4.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F6402A" w14:textId="77777777" w:rsidR="007B331C" w:rsidRDefault="007B331C" w:rsidP="007B331C">
            <w:pPr>
              <w:spacing w:before="0" w:after="0"/>
              <w:jc w:val="center"/>
            </w:pPr>
            <w:r>
              <w:rPr>
                <w:rFonts w:ascii="Arial Narrow" w:hAnsi="Arial Narrow" w:cs="Arial Narrow"/>
                <w:color w:val="000000"/>
                <w:sz w:val="14"/>
              </w:rPr>
              <w:t>4.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086194" w14:textId="77777777" w:rsidR="007B331C" w:rsidRDefault="007B331C" w:rsidP="007B331C">
            <w:pPr>
              <w:spacing w:before="0" w:after="0"/>
              <w:jc w:val="center"/>
            </w:pPr>
            <w:r>
              <w:rPr>
                <w:rFonts w:ascii="Arial Narrow" w:hAnsi="Arial Narrow" w:cs="Arial Narrow"/>
                <w:color w:val="000000"/>
                <w:sz w:val="14"/>
              </w:rPr>
              <w:t>3.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9427D6" w14:textId="77777777" w:rsidR="007B331C" w:rsidRDefault="007B331C" w:rsidP="007B331C">
            <w:pPr>
              <w:spacing w:before="0" w:after="0"/>
              <w:jc w:val="center"/>
            </w:pPr>
            <w:r>
              <w:rPr>
                <w:rFonts w:ascii="Arial Narrow" w:hAnsi="Arial Narrow" w:cs="Arial Narrow"/>
                <w:color w:val="000000"/>
                <w:sz w:val="14"/>
              </w:rPr>
              <w:t>4.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C8F1A4" w14:textId="77777777" w:rsidR="007B331C" w:rsidRDefault="007B331C" w:rsidP="007B331C">
            <w:pPr>
              <w:spacing w:before="0" w:after="0"/>
              <w:jc w:val="center"/>
            </w:pPr>
            <w:r>
              <w:rPr>
                <w:rFonts w:ascii="Arial Narrow" w:hAnsi="Arial Narrow" w:cs="Arial Narrow"/>
                <w:color w:val="000000"/>
                <w:sz w:val="14"/>
              </w:rPr>
              <w:t>5.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EB038E" w14:textId="77777777" w:rsidR="007B331C" w:rsidRDefault="007B331C" w:rsidP="007B331C">
            <w:pPr>
              <w:spacing w:before="0" w:after="0"/>
              <w:jc w:val="center"/>
            </w:pPr>
            <w:r>
              <w:rPr>
                <w:rFonts w:ascii="Arial Narrow" w:hAnsi="Arial Narrow" w:cs="Arial Narrow"/>
                <w:color w:val="000000"/>
                <w:sz w:val="14"/>
              </w:rPr>
              <w:t>5.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F45CD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9A806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3D5A5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BEC046" w14:textId="77777777" w:rsidR="007B331C" w:rsidRDefault="007B331C" w:rsidP="007B331C">
            <w:pPr>
              <w:spacing w:before="0" w:after="0"/>
              <w:jc w:val="center"/>
            </w:pPr>
          </w:p>
        </w:tc>
      </w:tr>
      <w:tr w:rsidR="007B331C" w14:paraId="7CDA16C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1D4273"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8AE5F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A4B9F9"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7F7AE0"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9988C5" w14:textId="77777777" w:rsidR="007B331C" w:rsidRDefault="007B331C" w:rsidP="007B331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20932E" w14:textId="77777777" w:rsidR="007B331C" w:rsidRDefault="007B331C" w:rsidP="007B331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BB2C98" w14:textId="77777777" w:rsidR="007B331C" w:rsidRDefault="007B331C" w:rsidP="007B331C">
            <w:pPr>
              <w:spacing w:before="0" w:after="0"/>
              <w:jc w:val="center"/>
            </w:pPr>
            <w:r>
              <w:rPr>
                <w:rFonts w:ascii="Arial Narrow" w:hAnsi="Arial Narrow" w:cs="Arial Narrow"/>
                <w:color w:val="000000"/>
                <w:sz w:val="14"/>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AA97BE" w14:textId="77777777" w:rsidR="007B331C" w:rsidRDefault="007B331C" w:rsidP="007B331C">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8C034E" w14:textId="77777777" w:rsidR="007B331C" w:rsidRDefault="007B331C" w:rsidP="007B331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679269" w14:textId="77777777" w:rsidR="007B331C" w:rsidRDefault="007B331C" w:rsidP="007B331C">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68C67F"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93D5D3" w14:textId="77777777" w:rsidR="007B331C" w:rsidRDefault="007B331C" w:rsidP="007B331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7EB168"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68ADA2" w14:textId="77777777" w:rsidR="007B331C" w:rsidRDefault="007B331C" w:rsidP="007B331C">
            <w:pPr>
              <w:spacing w:before="0" w:after="0"/>
              <w:jc w:val="center"/>
            </w:pPr>
            <w:r>
              <w:rPr>
                <w:rFonts w:ascii="Arial Narrow" w:hAnsi="Arial Narrow" w:cs="Arial Narrow"/>
                <w:color w:val="000000"/>
                <w:sz w:val="14"/>
              </w:rPr>
              <w:t>0.63</w:t>
            </w:r>
          </w:p>
        </w:tc>
      </w:tr>
      <w:tr w:rsidR="007B331C" w14:paraId="65C3CC5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A98AB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3A886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90E5E3"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D00DF5"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B43757" w14:textId="77777777" w:rsidR="007B331C" w:rsidRDefault="007B331C" w:rsidP="007B331C">
            <w:pPr>
              <w:spacing w:before="0" w:after="0"/>
              <w:jc w:val="center"/>
            </w:pPr>
            <w:r>
              <w:rPr>
                <w:rFonts w:ascii="Arial Narrow" w:hAnsi="Arial Narrow" w:cs="Arial Narrow"/>
                <w:color w:val="000000"/>
                <w:sz w:val="14"/>
              </w:rPr>
              <w:t>1.4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1BBB515" w14:textId="77777777" w:rsidR="007B331C" w:rsidRDefault="007B331C" w:rsidP="007B331C">
            <w:pPr>
              <w:spacing w:before="0" w:after="0"/>
              <w:jc w:val="center"/>
            </w:pPr>
            <w:r>
              <w:rPr>
                <w:rFonts w:ascii="Arial Narrow" w:hAnsi="Arial Narrow" w:cs="Arial Narrow"/>
                <w:color w:val="000000"/>
                <w:sz w:val="14"/>
              </w:rPr>
              <w:t>1.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1ED478" w14:textId="77777777" w:rsidR="007B331C" w:rsidRDefault="007B331C" w:rsidP="007B331C">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CA0ABD" w14:textId="77777777" w:rsidR="007B331C" w:rsidRDefault="007B331C" w:rsidP="007B331C">
            <w:pPr>
              <w:spacing w:before="0" w:after="0"/>
              <w:jc w:val="center"/>
            </w:pPr>
            <w:r>
              <w:rPr>
                <w:rFonts w:ascii="Arial Narrow" w:hAnsi="Arial Narrow" w:cs="Arial Narrow"/>
                <w:color w:val="000000"/>
                <w:sz w:val="14"/>
              </w:rPr>
              <w:t>0.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0AB3FA" w14:textId="77777777" w:rsidR="007B331C" w:rsidRDefault="007B331C" w:rsidP="007B331C">
            <w:pPr>
              <w:spacing w:before="0" w:after="0"/>
              <w:jc w:val="center"/>
            </w:pPr>
            <w:r>
              <w:rPr>
                <w:rFonts w:ascii="Arial Narrow" w:hAnsi="Arial Narrow" w:cs="Arial Narrow"/>
                <w:color w:val="000000"/>
                <w:sz w:val="14"/>
              </w:rPr>
              <w:t>1.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A743F3" w14:textId="77777777" w:rsidR="007B331C" w:rsidRDefault="007B331C" w:rsidP="007B331C">
            <w:pPr>
              <w:spacing w:before="0" w:after="0"/>
              <w:jc w:val="center"/>
            </w:pPr>
            <w:r>
              <w:rPr>
                <w:rFonts w:ascii="Arial Narrow" w:hAnsi="Arial Narrow" w:cs="Arial Narrow"/>
                <w:color w:val="000000"/>
                <w:sz w:val="14"/>
              </w:rPr>
              <w:t>2.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E6C214"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B05C65" w14:textId="77777777" w:rsidR="007B331C" w:rsidRDefault="007B331C" w:rsidP="007B331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D5747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E10684" w14:textId="77777777" w:rsidR="007B331C" w:rsidRDefault="007B331C" w:rsidP="007B331C">
            <w:pPr>
              <w:spacing w:before="0" w:after="0"/>
              <w:jc w:val="center"/>
            </w:pPr>
          </w:p>
        </w:tc>
      </w:tr>
      <w:tr w:rsidR="007B331C" w14:paraId="2EAE1EF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83365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C98B4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F1793C"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C4ED9B"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DC220F" w14:textId="77777777" w:rsidR="007B331C" w:rsidRDefault="007B331C" w:rsidP="007B331C">
            <w:pPr>
              <w:spacing w:before="0" w:after="0"/>
              <w:jc w:val="center"/>
            </w:pPr>
            <w:r>
              <w:rPr>
                <w:rFonts w:ascii="Arial Narrow" w:hAnsi="Arial Narrow" w:cs="Arial Narrow"/>
                <w:color w:val="000000"/>
                <w:sz w:val="14"/>
              </w:rPr>
              <w:t>9.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136F9E" w14:textId="77777777" w:rsidR="007B331C" w:rsidRDefault="007B331C" w:rsidP="007B331C">
            <w:pPr>
              <w:spacing w:before="0" w:after="0"/>
              <w:jc w:val="center"/>
            </w:pPr>
            <w:r>
              <w:rPr>
                <w:rFonts w:ascii="Arial Narrow" w:hAnsi="Arial Narrow" w:cs="Arial Narrow"/>
                <w:color w:val="000000"/>
                <w:sz w:val="14"/>
              </w:rPr>
              <w:t>9.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ADD5E5" w14:textId="77777777" w:rsidR="007B331C" w:rsidRDefault="007B331C" w:rsidP="007B331C">
            <w:pPr>
              <w:spacing w:before="0" w:after="0"/>
              <w:jc w:val="center"/>
            </w:pPr>
            <w:r>
              <w:rPr>
                <w:rFonts w:ascii="Arial Narrow" w:hAnsi="Arial Narrow" w:cs="Arial Narrow"/>
                <w:color w:val="000000"/>
                <w:sz w:val="14"/>
              </w:rPr>
              <w:t>8.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F36F56" w14:textId="77777777" w:rsidR="007B331C" w:rsidRDefault="007B331C" w:rsidP="007B331C">
            <w:pPr>
              <w:spacing w:before="0" w:after="0"/>
              <w:jc w:val="center"/>
            </w:pPr>
            <w:r>
              <w:rPr>
                <w:rFonts w:ascii="Arial Narrow" w:hAnsi="Arial Narrow" w:cs="Arial Narrow"/>
                <w:color w:val="000000"/>
                <w:sz w:val="14"/>
              </w:rPr>
              <w:t>8.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02F21D" w14:textId="77777777" w:rsidR="007B331C" w:rsidRDefault="007B331C" w:rsidP="007B331C">
            <w:pPr>
              <w:spacing w:before="0" w:after="0"/>
              <w:jc w:val="center"/>
            </w:pPr>
            <w:r>
              <w:rPr>
                <w:rFonts w:ascii="Arial Narrow" w:hAnsi="Arial Narrow" w:cs="Arial Narrow"/>
                <w:color w:val="000000"/>
                <w:sz w:val="14"/>
              </w:rPr>
              <w:t>9.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0F0689" w14:textId="77777777" w:rsidR="007B331C" w:rsidRDefault="007B331C" w:rsidP="007B331C">
            <w:pPr>
              <w:spacing w:before="0" w:after="0"/>
              <w:jc w:val="center"/>
            </w:pPr>
            <w:r>
              <w:rPr>
                <w:rFonts w:ascii="Arial Narrow" w:hAnsi="Arial Narrow" w:cs="Arial Narrow"/>
                <w:color w:val="000000"/>
                <w:sz w:val="14"/>
              </w:rPr>
              <w:t>1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7A7635"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15B130" w14:textId="77777777" w:rsidR="007B331C" w:rsidRDefault="007B331C" w:rsidP="007B331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3B416D" w14:textId="77777777" w:rsidR="007B331C" w:rsidRDefault="007B331C" w:rsidP="007B331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49B4E9" w14:textId="77777777" w:rsidR="007B331C" w:rsidRDefault="007B331C" w:rsidP="007B331C">
            <w:pPr>
              <w:spacing w:before="0" w:after="0"/>
              <w:jc w:val="center"/>
            </w:pPr>
            <w:r>
              <w:rPr>
                <w:rFonts w:ascii="Arial Narrow" w:hAnsi="Arial Narrow" w:cs="Arial Narrow"/>
                <w:color w:val="000000"/>
                <w:sz w:val="14"/>
              </w:rPr>
              <w:t>25.00</w:t>
            </w:r>
          </w:p>
        </w:tc>
      </w:tr>
      <w:tr w:rsidR="007B331C" w14:paraId="1CAB785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E6DF2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0B5A1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8D1C45"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826824"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E22E8F" w14:textId="77777777" w:rsidR="007B331C" w:rsidRDefault="007B331C" w:rsidP="007B331C">
            <w:pPr>
              <w:spacing w:before="0" w:after="0"/>
              <w:jc w:val="center"/>
            </w:pPr>
            <w:r>
              <w:rPr>
                <w:rFonts w:ascii="Arial Narrow" w:hAnsi="Arial Narrow" w:cs="Arial Narrow"/>
                <w:color w:val="000000"/>
                <w:sz w:val="14"/>
              </w:rPr>
              <w:t>2.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20D2A0" w14:textId="77777777" w:rsidR="007B331C" w:rsidRDefault="007B331C" w:rsidP="007B331C">
            <w:pPr>
              <w:spacing w:before="0" w:after="0"/>
              <w:jc w:val="center"/>
            </w:pPr>
            <w:r>
              <w:rPr>
                <w:rFonts w:ascii="Arial Narrow" w:hAnsi="Arial Narrow" w:cs="Arial Narrow"/>
                <w:color w:val="000000"/>
                <w:sz w:val="14"/>
              </w:rPr>
              <w:t>1.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3D4A8C" w14:textId="77777777" w:rsidR="007B331C" w:rsidRDefault="007B331C" w:rsidP="007B331C">
            <w:pPr>
              <w:spacing w:before="0" w:after="0"/>
              <w:jc w:val="center"/>
            </w:pPr>
            <w:r>
              <w:rPr>
                <w:rFonts w:ascii="Arial Narrow" w:hAnsi="Arial Narrow" w:cs="Arial Narrow"/>
                <w:color w:val="000000"/>
                <w:sz w:val="14"/>
              </w:rPr>
              <w:t>1.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61B19A" w14:textId="77777777" w:rsidR="007B331C" w:rsidRDefault="007B331C" w:rsidP="007B331C">
            <w:pPr>
              <w:spacing w:before="0" w:after="0"/>
              <w:jc w:val="center"/>
            </w:pPr>
            <w:r>
              <w:rPr>
                <w:rFonts w:ascii="Arial Narrow" w:hAnsi="Arial Narrow" w:cs="Arial Narrow"/>
                <w:color w:val="000000"/>
                <w:sz w:val="14"/>
              </w:rPr>
              <w:t>1.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E74B7F"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4805DA" w14:textId="77777777" w:rsidR="007B331C" w:rsidRDefault="007B331C" w:rsidP="007B331C">
            <w:pPr>
              <w:spacing w:before="0" w:after="0"/>
              <w:jc w:val="center"/>
            </w:pPr>
            <w:r>
              <w:rPr>
                <w:rFonts w:ascii="Arial Narrow" w:hAnsi="Arial Narrow" w:cs="Arial Narrow"/>
                <w:color w:val="000000"/>
                <w:sz w:val="14"/>
              </w:rPr>
              <w:t>2.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155750"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C346BF"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7DC71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4B453A" w14:textId="77777777" w:rsidR="007B331C" w:rsidRDefault="007B331C" w:rsidP="007B331C">
            <w:pPr>
              <w:spacing w:before="0" w:after="0"/>
              <w:jc w:val="center"/>
            </w:pPr>
          </w:p>
        </w:tc>
      </w:tr>
      <w:tr w:rsidR="007B331C" w14:paraId="2ED0717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33A8B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DD98C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39F735"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CD96F3"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24DB4B" w14:textId="77777777" w:rsidR="007B331C" w:rsidRDefault="007B331C" w:rsidP="007B331C">
            <w:pPr>
              <w:spacing w:before="0" w:after="0"/>
              <w:jc w:val="center"/>
            </w:pPr>
            <w:r>
              <w:rPr>
                <w:rFonts w:ascii="Arial Narrow" w:hAnsi="Arial Narrow" w:cs="Arial Narrow"/>
                <w:color w:val="000000"/>
                <w:sz w:val="14"/>
              </w:rPr>
              <w:t>56.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FD9F1E" w14:textId="77777777" w:rsidR="007B331C" w:rsidRDefault="007B331C" w:rsidP="007B331C">
            <w:pPr>
              <w:spacing w:before="0" w:after="0"/>
              <w:jc w:val="center"/>
            </w:pPr>
            <w:r>
              <w:rPr>
                <w:rFonts w:ascii="Arial Narrow" w:hAnsi="Arial Narrow" w:cs="Arial Narrow"/>
                <w:color w:val="000000"/>
                <w:sz w:val="14"/>
              </w:rPr>
              <w:t>54.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CE17B2" w14:textId="77777777" w:rsidR="007B331C" w:rsidRDefault="007B331C" w:rsidP="007B331C">
            <w:pPr>
              <w:spacing w:before="0" w:after="0"/>
              <w:jc w:val="center"/>
            </w:pPr>
            <w:r>
              <w:rPr>
                <w:rFonts w:ascii="Arial Narrow" w:hAnsi="Arial Narrow" w:cs="Arial Narrow"/>
                <w:color w:val="000000"/>
                <w:sz w:val="14"/>
              </w:rPr>
              <w:t>44.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6FBA50" w14:textId="77777777" w:rsidR="007B331C" w:rsidRDefault="007B331C" w:rsidP="007B331C">
            <w:pPr>
              <w:spacing w:before="0" w:after="0"/>
              <w:jc w:val="center"/>
            </w:pPr>
            <w:r>
              <w:rPr>
                <w:rFonts w:ascii="Arial Narrow" w:hAnsi="Arial Narrow" w:cs="Arial Narrow"/>
                <w:color w:val="000000"/>
                <w:sz w:val="14"/>
              </w:rPr>
              <w:t>47.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4B872E" w14:textId="77777777" w:rsidR="007B331C" w:rsidRDefault="007B331C" w:rsidP="007B331C">
            <w:pPr>
              <w:spacing w:before="0" w:after="0"/>
              <w:jc w:val="center"/>
            </w:pPr>
            <w:r>
              <w:rPr>
                <w:rFonts w:ascii="Arial Narrow" w:hAnsi="Arial Narrow" w:cs="Arial Narrow"/>
                <w:color w:val="000000"/>
                <w:sz w:val="14"/>
              </w:rPr>
              <w:t>65.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8D9A58" w14:textId="77777777" w:rsidR="007B331C" w:rsidRDefault="007B331C" w:rsidP="007B331C">
            <w:pPr>
              <w:spacing w:before="0" w:after="0"/>
              <w:jc w:val="center"/>
            </w:pPr>
            <w:r>
              <w:rPr>
                <w:rFonts w:ascii="Arial Narrow" w:hAnsi="Arial Narrow" w:cs="Arial Narrow"/>
                <w:color w:val="000000"/>
                <w:sz w:val="14"/>
              </w:rPr>
              <w:t>7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67095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DF4E7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D1F39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7B9358" w14:textId="77777777" w:rsidR="007B331C" w:rsidRDefault="007B331C" w:rsidP="007B331C">
            <w:pPr>
              <w:spacing w:before="0" w:after="0"/>
              <w:jc w:val="center"/>
            </w:pPr>
          </w:p>
        </w:tc>
      </w:tr>
      <w:tr w:rsidR="007B331C" w14:paraId="41EA5CF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9E65B6"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B0AB6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ACF977"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EB4303"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76C2CD" w14:textId="77777777" w:rsidR="007B331C" w:rsidRDefault="007B331C" w:rsidP="007B331C">
            <w:pPr>
              <w:spacing w:before="0" w:after="0"/>
              <w:jc w:val="center"/>
            </w:pPr>
            <w:r>
              <w:rPr>
                <w:rFonts w:ascii="Arial Narrow" w:hAnsi="Arial Narrow" w:cs="Arial Narrow"/>
                <w:color w:val="000000"/>
                <w:sz w:val="14"/>
              </w:rPr>
              <w:t>2.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1BFDD9" w14:textId="77777777" w:rsidR="007B331C" w:rsidRDefault="007B331C" w:rsidP="007B331C">
            <w:pPr>
              <w:spacing w:before="0" w:after="0"/>
              <w:jc w:val="center"/>
            </w:pPr>
            <w:r>
              <w:rPr>
                <w:rFonts w:ascii="Arial Narrow" w:hAnsi="Arial Narrow" w:cs="Arial Narrow"/>
                <w:color w:val="000000"/>
                <w:sz w:val="14"/>
              </w:rPr>
              <w:t>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E663B2" w14:textId="77777777" w:rsidR="007B331C" w:rsidRDefault="007B331C" w:rsidP="007B331C">
            <w:pPr>
              <w:spacing w:before="0" w:after="0"/>
              <w:jc w:val="center"/>
            </w:pPr>
            <w:r>
              <w:rPr>
                <w:rFonts w:ascii="Arial Narrow" w:hAnsi="Arial Narrow" w:cs="Arial Narrow"/>
                <w:color w:val="000000"/>
                <w:sz w:val="14"/>
              </w:rPr>
              <w:t>1.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8B72DD" w14:textId="77777777" w:rsidR="007B331C" w:rsidRDefault="007B331C" w:rsidP="007B331C">
            <w:pPr>
              <w:spacing w:before="0" w:after="0"/>
              <w:jc w:val="center"/>
            </w:pPr>
            <w:r>
              <w:rPr>
                <w:rFonts w:ascii="Arial Narrow" w:hAnsi="Arial Narrow" w:cs="Arial Narrow"/>
                <w:color w:val="000000"/>
                <w:sz w:val="14"/>
              </w:rPr>
              <w:t>1.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C261E7" w14:textId="77777777" w:rsidR="007B331C" w:rsidRDefault="007B331C" w:rsidP="007B331C">
            <w:pPr>
              <w:spacing w:before="0" w:after="0"/>
              <w:jc w:val="center"/>
            </w:pPr>
            <w:r>
              <w:rPr>
                <w:rFonts w:ascii="Arial Narrow" w:hAnsi="Arial Narrow" w:cs="Arial Narrow"/>
                <w:color w:val="000000"/>
                <w:sz w:val="14"/>
              </w:rPr>
              <w:t>2.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3297B0" w14:textId="77777777" w:rsidR="007B331C" w:rsidRDefault="007B331C" w:rsidP="007B331C">
            <w:pPr>
              <w:spacing w:before="0" w:after="0"/>
              <w:jc w:val="center"/>
            </w:pPr>
            <w:r>
              <w:rPr>
                <w:rFonts w:ascii="Arial Narrow" w:hAnsi="Arial Narrow" w:cs="Arial Narrow"/>
                <w:color w:val="000000"/>
                <w:sz w:val="14"/>
              </w:rPr>
              <w:t>2.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F1FA53"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1D359F"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9EC4B7"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ED83E9" w14:textId="77777777" w:rsidR="007B331C" w:rsidRDefault="007B331C" w:rsidP="007B331C">
            <w:pPr>
              <w:spacing w:before="0" w:after="0"/>
              <w:jc w:val="center"/>
            </w:pPr>
            <w:r>
              <w:rPr>
                <w:rFonts w:ascii="Arial Narrow" w:hAnsi="Arial Narrow" w:cs="Arial Narrow"/>
                <w:color w:val="000000"/>
                <w:sz w:val="14"/>
              </w:rPr>
              <w:t>3.30</w:t>
            </w:r>
          </w:p>
        </w:tc>
      </w:tr>
      <w:tr w:rsidR="007B331C" w14:paraId="4BDC6CA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FDF322"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65330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642914"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88B651"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C6F0EE" w14:textId="77777777" w:rsidR="007B331C" w:rsidRDefault="007B331C" w:rsidP="007B331C">
            <w:pPr>
              <w:spacing w:before="0" w:after="0"/>
              <w:jc w:val="center"/>
            </w:pPr>
            <w:r>
              <w:rPr>
                <w:rFonts w:ascii="Arial Narrow" w:hAnsi="Arial Narrow" w:cs="Arial Narrow"/>
                <w:color w:val="000000"/>
                <w:sz w:val="14"/>
              </w:rPr>
              <w:t>11.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15BA71" w14:textId="77777777" w:rsidR="007B331C" w:rsidRDefault="007B331C" w:rsidP="007B331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9E750B" w14:textId="77777777" w:rsidR="007B331C" w:rsidRDefault="007B331C" w:rsidP="007B331C">
            <w:pPr>
              <w:spacing w:before="0" w:after="0"/>
              <w:jc w:val="center"/>
            </w:pPr>
            <w:r>
              <w:rPr>
                <w:rFonts w:ascii="Arial Narrow" w:hAnsi="Arial Narrow" w:cs="Arial Narrow"/>
                <w:color w:val="000000"/>
                <w:sz w:val="14"/>
              </w:rPr>
              <w:t>5.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FCE15D" w14:textId="77777777" w:rsidR="007B331C" w:rsidRDefault="007B331C" w:rsidP="007B331C">
            <w:pPr>
              <w:spacing w:before="0" w:after="0"/>
              <w:jc w:val="center"/>
            </w:pPr>
            <w:r>
              <w:rPr>
                <w:rFonts w:ascii="Arial Narrow" w:hAnsi="Arial Narrow" w:cs="Arial Narrow"/>
                <w:color w:val="000000"/>
                <w:sz w:val="14"/>
              </w:rPr>
              <w:t>8.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5E99BA" w14:textId="77777777" w:rsidR="007B331C" w:rsidRDefault="007B331C" w:rsidP="007B331C">
            <w:pPr>
              <w:spacing w:before="0" w:after="0"/>
              <w:jc w:val="center"/>
            </w:pPr>
            <w:r>
              <w:rPr>
                <w:rFonts w:ascii="Arial Narrow" w:hAnsi="Arial Narrow" w:cs="Arial Narrow"/>
                <w:color w:val="000000"/>
                <w:sz w:val="14"/>
              </w:rPr>
              <w:t>15.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3C78D1" w14:textId="77777777" w:rsidR="007B331C" w:rsidRDefault="007B331C" w:rsidP="007B331C">
            <w:pPr>
              <w:spacing w:before="0" w:after="0"/>
              <w:jc w:val="center"/>
            </w:pPr>
            <w:r>
              <w:rPr>
                <w:rFonts w:ascii="Arial Narrow" w:hAnsi="Arial Narrow" w:cs="Arial Narrow"/>
                <w:color w:val="000000"/>
                <w:sz w:val="14"/>
              </w:rPr>
              <w:t>15.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F3DAB2"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19A04D" w14:textId="77777777" w:rsidR="007B331C" w:rsidRDefault="007B331C" w:rsidP="007B331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27884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A50C79" w14:textId="77777777" w:rsidR="007B331C" w:rsidRDefault="007B331C" w:rsidP="007B331C">
            <w:pPr>
              <w:spacing w:before="0" w:after="0"/>
              <w:jc w:val="center"/>
            </w:pPr>
          </w:p>
        </w:tc>
      </w:tr>
      <w:tr w:rsidR="007B331C" w14:paraId="177A8D0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401AE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54F58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5BD4D8"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014107"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288C3A" w14:textId="77777777" w:rsidR="007B331C" w:rsidRDefault="007B331C" w:rsidP="007B331C">
            <w:pPr>
              <w:spacing w:before="0" w:after="0"/>
              <w:jc w:val="center"/>
            </w:pPr>
            <w:r>
              <w:rPr>
                <w:rFonts w:ascii="Arial Narrow" w:hAnsi="Arial Narrow" w:cs="Arial Narrow"/>
                <w:color w:val="000000"/>
                <w:sz w:val="14"/>
              </w:rPr>
              <w:t>35.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984917" w14:textId="77777777" w:rsidR="007B331C" w:rsidRDefault="007B331C" w:rsidP="007B331C">
            <w:pPr>
              <w:spacing w:before="0" w:after="0"/>
              <w:jc w:val="center"/>
            </w:pPr>
            <w:r>
              <w:rPr>
                <w:rFonts w:ascii="Arial Narrow" w:hAnsi="Arial Narrow" w:cs="Arial Narrow"/>
                <w:color w:val="000000"/>
                <w:sz w:val="14"/>
              </w:rPr>
              <w:t>35.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38BDCA" w14:textId="77777777" w:rsidR="007B331C" w:rsidRDefault="007B331C" w:rsidP="007B331C">
            <w:pPr>
              <w:spacing w:before="0" w:after="0"/>
              <w:jc w:val="center"/>
            </w:pPr>
            <w:r>
              <w:rPr>
                <w:rFonts w:ascii="Arial Narrow" w:hAnsi="Arial Narrow" w:cs="Arial Narrow"/>
                <w:color w:val="000000"/>
                <w:sz w:val="14"/>
              </w:rPr>
              <w:t>32.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D5BE54" w14:textId="77777777" w:rsidR="007B331C" w:rsidRDefault="007B331C" w:rsidP="007B331C">
            <w:pPr>
              <w:spacing w:before="0" w:after="0"/>
              <w:jc w:val="center"/>
            </w:pPr>
            <w:r>
              <w:rPr>
                <w:rFonts w:ascii="Arial Narrow" w:hAnsi="Arial Narrow" w:cs="Arial Narrow"/>
                <w:color w:val="000000"/>
                <w:sz w:val="14"/>
              </w:rPr>
              <w:t>33.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F39574" w14:textId="77777777" w:rsidR="007B331C" w:rsidRDefault="007B331C" w:rsidP="007B331C">
            <w:pPr>
              <w:spacing w:before="0" w:after="0"/>
              <w:jc w:val="center"/>
            </w:pPr>
            <w:r>
              <w:rPr>
                <w:rFonts w:ascii="Arial Narrow" w:hAnsi="Arial Narrow" w:cs="Arial Narrow"/>
                <w:color w:val="000000"/>
                <w:sz w:val="14"/>
              </w:rPr>
              <w:t>38.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B93D36" w14:textId="77777777" w:rsidR="007B331C" w:rsidRDefault="007B331C" w:rsidP="007B331C">
            <w:pPr>
              <w:spacing w:before="0" w:after="0"/>
              <w:jc w:val="center"/>
            </w:pPr>
            <w:r>
              <w:rPr>
                <w:rFonts w:ascii="Arial Narrow" w:hAnsi="Arial Narrow" w:cs="Arial Narrow"/>
                <w:color w:val="000000"/>
                <w:sz w:val="14"/>
              </w:rPr>
              <w:t>39.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6E11B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A97B4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EC4E8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8D8029" w14:textId="77777777" w:rsidR="007B331C" w:rsidRDefault="007B331C" w:rsidP="007B331C">
            <w:pPr>
              <w:spacing w:before="0" w:after="0"/>
              <w:jc w:val="center"/>
            </w:pPr>
          </w:p>
        </w:tc>
      </w:tr>
      <w:tr w:rsidR="007B331C" w14:paraId="6CB5F80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81CB4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5FDB9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786C00"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D419A9"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E9442E" w14:textId="77777777" w:rsidR="007B331C" w:rsidRDefault="007B331C" w:rsidP="007B331C">
            <w:pPr>
              <w:spacing w:before="0" w:after="0"/>
              <w:jc w:val="center"/>
            </w:pPr>
            <w:r>
              <w:rPr>
                <w:rFonts w:ascii="Arial Narrow" w:hAnsi="Arial Narrow" w:cs="Arial Narrow"/>
                <w:color w:val="000000"/>
                <w:sz w:val="14"/>
              </w:rPr>
              <w:t>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E9861A" w14:textId="77777777" w:rsidR="007B331C" w:rsidRDefault="007B331C" w:rsidP="007B331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CA9B25" w14:textId="77777777" w:rsidR="007B331C" w:rsidRDefault="007B331C" w:rsidP="007B331C">
            <w:pPr>
              <w:spacing w:before="0" w:after="0"/>
              <w:jc w:val="center"/>
            </w:pPr>
            <w:r>
              <w:rPr>
                <w:rFonts w:ascii="Arial Narrow" w:hAnsi="Arial Narrow" w:cs="Arial Narrow"/>
                <w:color w:val="000000"/>
                <w:sz w:val="14"/>
              </w:rPr>
              <w:t>0.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AE8C1F" w14:textId="77777777" w:rsidR="007B331C" w:rsidRDefault="007B331C" w:rsidP="007B331C">
            <w:pPr>
              <w:spacing w:before="0" w:after="0"/>
              <w:jc w:val="center"/>
            </w:pPr>
            <w:r>
              <w:rPr>
                <w:rFonts w:ascii="Arial Narrow" w:hAnsi="Arial Narrow" w:cs="Arial Narrow"/>
                <w:color w:val="000000"/>
                <w:sz w:val="14"/>
              </w:rPr>
              <w:t>0.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424525" w14:textId="77777777" w:rsidR="007B331C" w:rsidRDefault="007B331C" w:rsidP="007B331C">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638C03" w14:textId="77777777" w:rsidR="007B331C" w:rsidRDefault="007B331C" w:rsidP="007B331C">
            <w:pPr>
              <w:spacing w:before="0" w:after="0"/>
              <w:jc w:val="center"/>
            </w:pPr>
            <w:r>
              <w:rPr>
                <w:rFonts w:ascii="Arial Narrow" w:hAnsi="Arial Narrow" w:cs="Arial Narrow"/>
                <w:color w:val="000000"/>
                <w:sz w:val="14"/>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FF1466"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BE6792" w14:textId="77777777" w:rsidR="007B331C" w:rsidRDefault="007B331C" w:rsidP="007B331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980FB2"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9F20B1" w14:textId="77777777" w:rsidR="007B331C" w:rsidRDefault="007B331C" w:rsidP="007B331C">
            <w:pPr>
              <w:spacing w:before="0" w:after="0"/>
              <w:jc w:val="center"/>
            </w:pPr>
            <w:r>
              <w:rPr>
                <w:rFonts w:ascii="Arial Narrow" w:hAnsi="Arial Narrow" w:cs="Arial Narrow"/>
                <w:color w:val="000000"/>
                <w:sz w:val="14"/>
              </w:rPr>
              <w:t>2.40</w:t>
            </w:r>
          </w:p>
        </w:tc>
      </w:tr>
      <w:tr w:rsidR="007B331C" w14:paraId="3357B4B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F9C4B8"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FC9119" w14:textId="77777777" w:rsidR="007B331C" w:rsidRDefault="007B331C" w:rsidP="007B331C">
            <w:pPr>
              <w:spacing w:before="20" w:after="20"/>
              <w:ind w:left="20" w:right="20"/>
            </w:pPr>
            <w:r>
              <w:rPr>
                <w:rFonts w:ascii="Arial Narrow" w:hAnsi="Arial Narrow" w:cs="Arial Narrow"/>
                <w:color w:val="000000"/>
                <w:sz w:val="14"/>
              </w:rPr>
              <w:t>Yorkey's Knob(C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574626"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2AE005"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E0ECD7" w14:textId="77777777" w:rsidR="007B331C" w:rsidRDefault="007B331C" w:rsidP="007B331C">
            <w:pPr>
              <w:spacing w:before="0" w:after="0"/>
              <w:jc w:val="center"/>
            </w:pPr>
            <w:r>
              <w:rPr>
                <w:rFonts w:ascii="Arial Narrow" w:hAnsi="Arial Narrow" w:cs="Arial Narrow"/>
                <w:color w:val="000000"/>
                <w:sz w:val="14"/>
              </w:rPr>
              <w:t>2.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EAE9D2" w14:textId="77777777" w:rsidR="007B331C" w:rsidRDefault="007B331C" w:rsidP="007B331C">
            <w:pPr>
              <w:spacing w:before="0" w:after="0"/>
              <w:jc w:val="center"/>
            </w:pPr>
            <w:r>
              <w:rPr>
                <w:rFonts w:ascii="Arial Narrow" w:hAnsi="Arial Narrow" w:cs="Arial Narrow"/>
                <w:color w:val="000000"/>
                <w:sz w:val="14"/>
              </w:rPr>
              <w:t>2.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18DE7A" w14:textId="77777777" w:rsidR="007B331C" w:rsidRDefault="007B331C" w:rsidP="007B331C">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1BC935" w14:textId="77777777" w:rsidR="007B331C" w:rsidRDefault="007B331C" w:rsidP="007B331C">
            <w:pPr>
              <w:spacing w:before="0" w:after="0"/>
              <w:jc w:val="center"/>
            </w:pPr>
            <w:r>
              <w:rPr>
                <w:rFonts w:ascii="Arial Narrow" w:hAnsi="Arial Narrow" w:cs="Arial Narrow"/>
                <w:color w:val="000000"/>
                <w:sz w:val="14"/>
              </w:rPr>
              <w:t>1.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02DCC1" w14:textId="77777777" w:rsidR="007B331C" w:rsidRDefault="007B331C" w:rsidP="007B331C">
            <w:pPr>
              <w:spacing w:before="0" w:after="0"/>
              <w:jc w:val="center"/>
            </w:pPr>
            <w:r>
              <w:rPr>
                <w:rFonts w:ascii="Arial Narrow" w:hAnsi="Arial Narrow" w:cs="Arial Narrow"/>
                <w:color w:val="000000"/>
                <w:sz w:val="14"/>
              </w:rPr>
              <w:t>3.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DBC489" w14:textId="77777777" w:rsidR="007B331C" w:rsidRDefault="007B331C" w:rsidP="007B331C">
            <w:pPr>
              <w:spacing w:before="0" w:after="0"/>
              <w:jc w:val="center"/>
            </w:pPr>
            <w:r>
              <w:rPr>
                <w:rFonts w:ascii="Arial Narrow" w:hAnsi="Arial Narrow" w:cs="Arial Narrow"/>
                <w:color w:val="000000"/>
                <w:sz w:val="14"/>
              </w:rPr>
              <w:t>4.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0F8F3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F6FE5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8807A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9A6669" w14:textId="77777777" w:rsidR="007B331C" w:rsidRDefault="007B331C" w:rsidP="007B331C">
            <w:pPr>
              <w:spacing w:before="0" w:after="0"/>
              <w:jc w:val="center"/>
            </w:pPr>
          </w:p>
        </w:tc>
      </w:tr>
      <w:tr w:rsidR="007B331C" w14:paraId="1A0A8A7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BBCF8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15571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BB0086"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0FCF20"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89CC2D" w14:textId="77777777" w:rsidR="007B331C" w:rsidRDefault="007B331C" w:rsidP="007B331C">
            <w:pPr>
              <w:spacing w:before="0" w:after="0"/>
              <w:jc w:val="center"/>
            </w:pPr>
            <w:r>
              <w:rPr>
                <w:rFonts w:ascii="Arial Narrow" w:hAnsi="Arial Narrow" w:cs="Arial Narrow"/>
                <w:color w:val="000000"/>
                <w:sz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6AB41D" w14:textId="77777777" w:rsidR="007B331C" w:rsidRDefault="007B331C" w:rsidP="007B331C">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8C873D" w14:textId="77777777" w:rsidR="007B331C" w:rsidRDefault="007B331C" w:rsidP="007B331C">
            <w:pPr>
              <w:spacing w:before="0" w:after="0"/>
              <w:jc w:val="center"/>
            </w:pPr>
            <w:r>
              <w:rPr>
                <w:rFonts w:ascii="Arial Narrow" w:hAnsi="Arial Narrow" w:cs="Arial Narrow"/>
                <w:color w:val="000000"/>
                <w:sz w:val="14"/>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2D0CAD" w14:textId="77777777" w:rsidR="007B331C" w:rsidRDefault="007B331C" w:rsidP="007B331C">
            <w:pPr>
              <w:spacing w:before="0" w:after="0"/>
              <w:jc w:val="center"/>
            </w:pPr>
            <w:r>
              <w:rPr>
                <w:rFonts w:ascii="Arial Narrow" w:hAnsi="Arial Narrow" w:cs="Arial Narrow"/>
                <w:color w:val="000000"/>
                <w:sz w:val="14"/>
              </w:rPr>
              <w:t>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4BF055"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4FE285" w14:textId="77777777" w:rsidR="007B331C" w:rsidRDefault="007B331C" w:rsidP="007B331C">
            <w:pPr>
              <w:spacing w:before="0" w:after="0"/>
              <w:jc w:val="center"/>
            </w:pPr>
            <w:r>
              <w:rPr>
                <w:rFonts w:ascii="Arial Narrow" w:hAnsi="Arial Narrow" w:cs="Arial Narrow"/>
                <w:color w:val="000000"/>
                <w:sz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B1D0E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A8C7F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0B836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BDD7BE" w14:textId="77777777" w:rsidR="007B331C" w:rsidRDefault="007B331C" w:rsidP="007B331C">
            <w:pPr>
              <w:spacing w:before="0" w:after="0"/>
              <w:jc w:val="center"/>
            </w:pPr>
          </w:p>
        </w:tc>
      </w:tr>
      <w:tr w:rsidR="007B331C" w14:paraId="52E8CC7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6F97A2"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18DA7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832044"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799A48"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20A43A" w14:textId="77777777" w:rsidR="007B331C" w:rsidRDefault="007B331C" w:rsidP="007B331C">
            <w:pPr>
              <w:spacing w:before="0" w:after="0"/>
              <w:jc w:val="center"/>
            </w:pPr>
            <w:r>
              <w:rPr>
                <w:rFonts w:ascii="Arial Narrow" w:hAnsi="Arial Narrow" w:cs="Arial Narrow"/>
                <w:color w:val="000000"/>
                <w:sz w:val="14"/>
              </w:rPr>
              <w:t>75.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4950BC" w14:textId="77777777" w:rsidR="007B331C" w:rsidRDefault="007B331C" w:rsidP="007B331C">
            <w:pPr>
              <w:spacing w:before="0" w:after="0"/>
              <w:jc w:val="center"/>
            </w:pPr>
            <w:r>
              <w:rPr>
                <w:rFonts w:ascii="Arial Narrow" w:hAnsi="Arial Narrow" w:cs="Arial Narrow"/>
                <w:color w:val="000000"/>
                <w:sz w:val="14"/>
              </w:rPr>
              <w:t>73.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AB2C52" w14:textId="77777777" w:rsidR="007B331C" w:rsidRDefault="007B331C" w:rsidP="007B331C">
            <w:pPr>
              <w:spacing w:before="0" w:after="0"/>
              <w:jc w:val="center"/>
            </w:pPr>
            <w:r>
              <w:rPr>
                <w:rFonts w:ascii="Arial Narrow" w:hAnsi="Arial Narrow" w:cs="Arial Narrow"/>
                <w:color w:val="000000"/>
                <w:sz w:val="14"/>
              </w:rPr>
              <w:t>66.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CFE81B" w14:textId="77777777" w:rsidR="007B331C" w:rsidRDefault="007B331C" w:rsidP="007B331C">
            <w:pPr>
              <w:spacing w:before="0" w:after="0"/>
              <w:jc w:val="center"/>
            </w:pPr>
            <w:r>
              <w:rPr>
                <w:rFonts w:ascii="Arial Narrow" w:hAnsi="Arial Narrow" w:cs="Arial Narrow"/>
                <w:color w:val="000000"/>
                <w:sz w:val="14"/>
              </w:rPr>
              <w:t>68.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0834FF" w14:textId="77777777" w:rsidR="007B331C" w:rsidRDefault="007B331C" w:rsidP="007B331C">
            <w:pPr>
              <w:spacing w:before="0" w:after="0"/>
              <w:jc w:val="center"/>
            </w:pPr>
            <w:r>
              <w:rPr>
                <w:rFonts w:ascii="Arial Narrow" w:hAnsi="Arial Narrow" w:cs="Arial Narrow"/>
                <w:color w:val="000000"/>
                <w:sz w:val="14"/>
              </w:rPr>
              <w:t>81.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E5BE4D" w14:textId="77777777" w:rsidR="007B331C" w:rsidRDefault="007B331C" w:rsidP="007B331C">
            <w:pPr>
              <w:spacing w:before="0" w:after="0"/>
              <w:jc w:val="center"/>
            </w:pPr>
            <w:r>
              <w:rPr>
                <w:rFonts w:ascii="Arial Narrow" w:hAnsi="Arial Narrow" w:cs="Arial Narrow"/>
                <w:color w:val="000000"/>
                <w:sz w:val="14"/>
              </w:rPr>
              <w:t>85.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C27B8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0883B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B1CF6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6DBC96" w14:textId="77777777" w:rsidR="007B331C" w:rsidRDefault="007B331C" w:rsidP="007B331C">
            <w:pPr>
              <w:spacing w:before="0" w:after="0"/>
              <w:jc w:val="center"/>
            </w:pPr>
          </w:p>
        </w:tc>
      </w:tr>
      <w:tr w:rsidR="007B331C" w14:paraId="10D4CAC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F8C26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45D23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9E4CB0"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F0EB6E"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84BF98" w14:textId="77777777" w:rsidR="007B331C" w:rsidRDefault="007B331C" w:rsidP="007B331C">
            <w:pPr>
              <w:spacing w:before="0" w:after="0"/>
              <w:jc w:val="center"/>
            </w:pPr>
            <w:r>
              <w:rPr>
                <w:rFonts w:ascii="Arial Narrow" w:hAnsi="Arial Narrow" w:cs="Arial Narrow"/>
                <w:color w:val="000000"/>
                <w:sz w:val="14"/>
              </w:rPr>
              <w:t>4.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B6DB85" w14:textId="77777777" w:rsidR="007B331C" w:rsidRDefault="007B331C" w:rsidP="007B331C">
            <w:pPr>
              <w:spacing w:before="0" w:after="0"/>
              <w:jc w:val="center"/>
            </w:pPr>
            <w:r>
              <w:rPr>
                <w:rFonts w:ascii="Arial Narrow" w:hAnsi="Arial Narrow" w:cs="Arial Narrow"/>
                <w:color w:val="000000"/>
                <w:sz w:val="14"/>
              </w:rPr>
              <w:t>4.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106B16" w14:textId="77777777" w:rsidR="007B331C" w:rsidRDefault="007B331C" w:rsidP="007B331C">
            <w:pPr>
              <w:spacing w:before="0" w:after="0"/>
              <w:jc w:val="center"/>
            </w:pPr>
            <w:r>
              <w:rPr>
                <w:rFonts w:ascii="Arial Narrow" w:hAnsi="Arial Narrow" w:cs="Arial Narrow"/>
                <w:color w:val="000000"/>
                <w:sz w:val="14"/>
              </w:rPr>
              <w:t>3.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E908E0" w14:textId="77777777" w:rsidR="007B331C" w:rsidRDefault="007B331C" w:rsidP="007B331C">
            <w:pPr>
              <w:spacing w:before="0" w:after="0"/>
              <w:jc w:val="center"/>
            </w:pPr>
            <w:r>
              <w:rPr>
                <w:rFonts w:ascii="Arial Narrow" w:hAnsi="Arial Narrow" w:cs="Arial Narrow"/>
                <w:color w:val="000000"/>
                <w:sz w:val="14"/>
              </w:rPr>
              <w:t>3.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066A24" w14:textId="77777777" w:rsidR="007B331C" w:rsidRDefault="007B331C" w:rsidP="007B331C">
            <w:pPr>
              <w:spacing w:before="0" w:after="0"/>
              <w:jc w:val="center"/>
            </w:pPr>
            <w:r>
              <w:rPr>
                <w:rFonts w:ascii="Arial Narrow" w:hAnsi="Arial Narrow" w:cs="Arial Narrow"/>
                <w:color w:val="000000"/>
                <w:sz w:val="14"/>
              </w:rPr>
              <w:t>4.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22CF27" w14:textId="77777777" w:rsidR="007B331C" w:rsidRDefault="007B331C" w:rsidP="007B331C">
            <w:pPr>
              <w:spacing w:before="0" w:after="0"/>
              <w:jc w:val="center"/>
            </w:pPr>
            <w:r>
              <w:rPr>
                <w:rFonts w:ascii="Arial Narrow" w:hAnsi="Arial Narrow" w:cs="Arial Narrow"/>
                <w:color w:val="000000"/>
                <w:sz w:val="14"/>
              </w:rPr>
              <w:t>4.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71F07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231B9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E71EB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9233A9" w14:textId="77777777" w:rsidR="007B331C" w:rsidRDefault="007B331C" w:rsidP="007B331C">
            <w:pPr>
              <w:spacing w:before="0" w:after="0"/>
              <w:jc w:val="center"/>
            </w:pPr>
          </w:p>
        </w:tc>
      </w:tr>
      <w:tr w:rsidR="007B331C" w14:paraId="74BE39E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746C8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74DD12"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51EDCF"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1CD1C1"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3A78B65" w14:textId="77777777" w:rsidR="007B331C" w:rsidRDefault="007B331C" w:rsidP="007B331C">
            <w:pPr>
              <w:spacing w:before="0" w:after="0"/>
              <w:jc w:val="center"/>
            </w:pPr>
            <w:r>
              <w:rPr>
                <w:rFonts w:ascii="Arial Narrow" w:hAnsi="Arial Narrow" w:cs="Arial Narrow"/>
                <w:color w:val="000000"/>
                <w:sz w:val="14"/>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9B5099" w14:textId="77777777" w:rsidR="007B331C" w:rsidRDefault="007B331C" w:rsidP="007B331C">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6FE32D" w14:textId="77777777" w:rsidR="007B331C" w:rsidRDefault="007B331C" w:rsidP="007B331C">
            <w:pPr>
              <w:spacing w:before="0" w:after="0"/>
              <w:jc w:val="center"/>
            </w:pPr>
            <w:r>
              <w:rPr>
                <w:rFonts w:ascii="Arial Narrow" w:hAnsi="Arial Narrow" w:cs="Arial Narrow"/>
                <w:color w:val="000000"/>
                <w:sz w:val="14"/>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6B0B98" w14:textId="77777777" w:rsidR="007B331C" w:rsidRDefault="007B331C" w:rsidP="007B331C">
            <w:pPr>
              <w:spacing w:before="0" w:after="0"/>
              <w:jc w:val="center"/>
            </w:pPr>
            <w:r>
              <w:rPr>
                <w:rFonts w:ascii="Arial Narrow" w:hAnsi="Arial Narrow" w:cs="Arial Narrow"/>
                <w:color w:val="000000"/>
                <w:sz w:val="14"/>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A87C51" w14:textId="77777777" w:rsidR="007B331C" w:rsidRDefault="007B331C" w:rsidP="007B331C">
            <w:pPr>
              <w:spacing w:before="0" w:after="0"/>
              <w:jc w:val="center"/>
            </w:pPr>
            <w:r>
              <w:rPr>
                <w:rFonts w:ascii="Arial Narrow" w:hAnsi="Arial Narrow" w:cs="Arial Narrow"/>
                <w:color w:val="000000"/>
                <w:sz w:val="14"/>
              </w:rPr>
              <w:t>0.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B60ED0" w14:textId="77777777" w:rsidR="007B331C" w:rsidRDefault="007B331C" w:rsidP="007B331C">
            <w:pPr>
              <w:spacing w:before="0" w:after="0"/>
              <w:jc w:val="center"/>
            </w:pPr>
            <w:r>
              <w:rPr>
                <w:rFonts w:ascii="Arial Narrow" w:hAnsi="Arial Narrow" w:cs="Arial Narrow"/>
                <w:color w:val="000000"/>
                <w:sz w:val="14"/>
              </w:rPr>
              <w:t>1.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62FDCD"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AFA32D" w14:textId="77777777" w:rsidR="007B331C" w:rsidRDefault="007B331C" w:rsidP="007B331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13B90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AD5C63" w14:textId="77777777" w:rsidR="007B331C" w:rsidRDefault="007B331C" w:rsidP="007B331C">
            <w:pPr>
              <w:spacing w:before="0" w:after="0"/>
              <w:jc w:val="center"/>
            </w:pPr>
          </w:p>
        </w:tc>
      </w:tr>
      <w:tr w:rsidR="007B331C" w14:paraId="307EEE0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C10B9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E69F9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85F1E5"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9DD04E"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4D32AC" w14:textId="77777777" w:rsidR="007B331C" w:rsidRDefault="007B331C" w:rsidP="007B331C">
            <w:pPr>
              <w:spacing w:before="0" w:after="0"/>
              <w:jc w:val="center"/>
            </w:pPr>
            <w:r>
              <w:rPr>
                <w:rFonts w:ascii="Arial Narrow" w:hAnsi="Arial Narrow" w:cs="Arial Narrow"/>
                <w:color w:val="000000"/>
                <w:sz w:val="14"/>
              </w:rPr>
              <w:t>0.7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89DF7E1" w14:textId="77777777" w:rsidR="007B331C" w:rsidRDefault="007B331C" w:rsidP="007B331C">
            <w:pPr>
              <w:spacing w:before="0" w:after="0"/>
              <w:jc w:val="center"/>
            </w:pPr>
            <w:r>
              <w:rPr>
                <w:rFonts w:ascii="Arial Narrow" w:hAnsi="Arial Narrow" w:cs="Arial Narrow"/>
                <w:color w:val="000000"/>
                <w:sz w:val="14"/>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3B5545" w14:textId="77777777" w:rsidR="007B331C" w:rsidRDefault="007B331C" w:rsidP="007B331C">
            <w:pPr>
              <w:spacing w:before="0" w:after="0"/>
              <w:jc w:val="center"/>
            </w:pPr>
            <w:r>
              <w:rPr>
                <w:rFonts w:ascii="Arial Narrow" w:hAnsi="Arial Narrow" w:cs="Arial Narrow"/>
                <w:color w:val="000000"/>
                <w:sz w:val="14"/>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430C70" w14:textId="77777777" w:rsidR="007B331C" w:rsidRDefault="007B331C" w:rsidP="007B331C">
            <w:pPr>
              <w:spacing w:before="0" w:after="0"/>
              <w:jc w:val="center"/>
            </w:pPr>
            <w:r>
              <w:rPr>
                <w:rFonts w:ascii="Arial Narrow" w:hAnsi="Arial Narrow" w:cs="Arial Narrow"/>
                <w:color w:val="000000"/>
                <w:sz w:val="14"/>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40EC65" w14:textId="77777777" w:rsidR="007B331C" w:rsidRDefault="007B331C" w:rsidP="007B331C">
            <w:pPr>
              <w:spacing w:before="0" w:after="0"/>
              <w:jc w:val="center"/>
            </w:pPr>
            <w:r>
              <w:rPr>
                <w:rFonts w:ascii="Arial Narrow" w:hAnsi="Arial Narrow" w:cs="Arial Narrow"/>
                <w:color w:val="000000"/>
                <w:sz w:val="14"/>
              </w:rPr>
              <w:t>0.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B9B203" w14:textId="77777777" w:rsidR="007B331C" w:rsidRDefault="007B331C" w:rsidP="007B331C">
            <w:pPr>
              <w:spacing w:before="0" w:after="0"/>
              <w:jc w:val="center"/>
            </w:pPr>
            <w:r>
              <w:rPr>
                <w:rFonts w:ascii="Arial Narrow" w:hAnsi="Arial Narrow" w:cs="Arial Narrow"/>
                <w:color w:val="000000"/>
                <w:sz w:val="14"/>
              </w:rPr>
              <w:t>1.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EEF655"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6CDB2B" w14:textId="77777777" w:rsidR="007B331C" w:rsidRDefault="007B331C" w:rsidP="007B331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20D49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897CA1" w14:textId="77777777" w:rsidR="007B331C" w:rsidRDefault="007B331C" w:rsidP="007B331C">
            <w:pPr>
              <w:spacing w:before="0" w:after="0"/>
              <w:jc w:val="center"/>
            </w:pPr>
          </w:p>
        </w:tc>
      </w:tr>
      <w:tr w:rsidR="007B331C" w14:paraId="523DC8F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7F401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CA844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40798C"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83B1B9"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45D317" w14:textId="77777777" w:rsidR="007B331C" w:rsidRDefault="007B331C" w:rsidP="007B331C">
            <w:pPr>
              <w:spacing w:before="0" w:after="0"/>
              <w:jc w:val="center"/>
            </w:pPr>
            <w:r>
              <w:rPr>
                <w:rFonts w:ascii="Arial Narrow" w:hAnsi="Arial Narrow" w:cs="Arial Narrow"/>
                <w:color w:val="000000"/>
                <w:sz w:val="14"/>
              </w:rPr>
              <w:t>13.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BFC2CB" w14:textId="77777777" w:rsidR="007B331C" w:rsidRDefault="007B331C" w:rsidP="007B331C">
            <w:pPr>
              <w:spacing w:before="0" w:after="0"/>
              <w:jc w:val="center"/>
            </w:pPr>
            <w:r>
              <w:rPr>
                <w:rFonts w:ascii="Arial Narrow" w:hAnsi="Arial Narrow" w:cs="Arial Narrow"/>
                <w:color w:val="000000"/>
                <w:sz w:val="14"/>
              </w:rPr>
              <w:t>12.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A0AA62" w14:textId="77777777" w:rsidR="007B331C" w:rsidRDefault="007B331C" w:rsidP="007B331C">
            <w:pPr>
              <w:spacing w:before="0" w:after="0"/>
              <w:jc w:val="center"/>
            </w:pPr>
            <w:r>
              <w:rPr>
                <w:rFonts w:ascii="Arial Narrow" w:hAnsi="Arial Narrow" w:cs="Arial Narrow"/>
                <w:color w:val="000000"/>
                <w:sz w:val="14"/>
              </w:rPr>
              <w:t>11.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B533C3" w14:textId="77777777" w:rsidR="007B331C" w:rsidRDefault="007B331C" w:rsidP="007B331C">
            <w:pPr>
              <w:spacing w:before="0" w:after="0"/>
              <w:jc w:val="center"/>
            </w:pPr>
            <w:r>
              <w:rPr>
                <w:rFonts w:ascii="Arial Narrow" w:hAnsi="Arial Narrow" w:cs="Arial Narrow"/>
                <w:color w:val="000000"/>
                <w:sz w:val="14"/>
              </w:rPr>
              <w:t>11.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8FA898" w14:textId="77777777" w:rsidR="007B331C" w:rsidRDefault="007B331C" w:rsidP="007B331C">
            <w:pPr>
              <w:spacing w:before="0" w:after="0"/>
              <w:jc w:val="center"/>
            </w:pPr>
            <w:r>
              <w:rPr>
                <w:rFonts w:ascii="Arial Narrow" w:hAnsi="Arial Narrow" w:cs="Arial Narrow"/>
                <w:color w:val="000000"/>
                <w:sz w:val="14"/>
              </w:rPr>
              <w:t>14.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438025" w14:textId="77777777" w:rsidR="007B331C" w:rsidRDefault="007B331C" w:rsidP="007B331C">
            <w:pPr>
              <w:spacing w:before="0" w:after="0"/>
              <w:jc w:val="center"/>
            </w:pPr>
            <w:r>
              <w:rPr>
                <w:rFonts w:ascii="Arial Narrow" w:hAnsi="Arial Narrow" w:cs="Arial Narrow"/>
                <w:color w:val="000000"/>
                <w:sz w:val="14"/>
              </w:rPr>
              <w:t>15.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97FCBC"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C78459" w14:textId="77777777" w:rsidR="007B331C" w:rsidRDefault="007B331C" w:rsidP="007B331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2D322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EB057A" w14:textId="77777777" w:rsidR="007B331C" w:rsidRDefault="007B331C" w:rsidP="007B331C">
            <w:pPr>
              <w:spacing w:before="0" w:after="0"/>
              <w:jc w:val="center"/>
            </w:pPr>
          </w:p>
        </w:tc>
      </w:tr>
      <w:tr w:rsidR="007B331C" w14:paraId="7140532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53E66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B9DC9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51A13E"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A3AD6C"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4109A2" w14:textId="77777777" w:rsidR="007B331C" w:rsidRDefault="007B331C" w:rsidP="007B331C">
            <w:pPr>
              <w:spacing w:before="0" w:after="0"/>
              <w:jc w:val="center"/>
            </w:pPr>
            <w:r>
              <w:rPr>
                <w:rFonts w:ascii="Arial Narrow" w:hAnsi="Arial Narrow" w:cs="Arial Narrow"/>
                <w:color w:val="000000"/>
                <w:sz w:val="14"/>
              </w:rPr>
              <w:t>2.4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B1B805D" w14:textId="77777777" w:rsidR="007B331C" w:rsidRDefault="007B331C" w:rsidP="007B331C">
            <w:pPr>
              <w:spacing w:before="0" w:after="0"/>
              <w:jc w:val="center"/>
            </w:pPr>
            <w:r>
              <w:rPr>
                <w:rFonts w:ascii="Arial Narrow" w:hAnsi="Arial Narrow" w:cs="Arial Narrow"/>
                <w:color w:val="000000"/>
                <w:sz w:val="14"/>
              </w:rPr>
              <w:t>2.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185B02" w14:textId="77777777" w:rsidR="007B331C" w:rsidRDefault="007B331C" w:rsidP="007B331C">
            <w:pPr>
              <w:spacing w:before="0" w:after="0"/>
              <w:jc w:val="center"/>
            </w:pPr>
            <w:r>
              <w:rPr>
                <w:rFonts w:ascii="Arial Narrow" w:hAnsi="Arial Narrow" w:cs="Arial Narrow"/>
                <w:color w:val="000000"/>
                <w:sz w:val="14"/>
              </w:rPr>
              <w:t>2.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6832CB" w14:textId="77777777" w:rsidR="007B331C" w:rsidRDefault="007B331C" w:rsidP="007B331C">
            <w:pPr>
              <w:spacing w:before="0" w:after="0"/>
              <w:jc w:val="center"/>
            </w:pPr>
            <w:r>
              <w:rPr>
                <w:rFonts w:ascii="Arial Narrow" w:hAnsi="Arial Narrow" w:cs="Arial Narrow"/>
                <w:color w:val="000000"/>
                <w:sz w:val="14"/>
              </w:rPr>
              <w:t>2.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717222" w14:textId="77777777" w:rsidR="007B331C" w:rsidRDefault="007B331C" w:rsidP="007B331C">
            <w:pPr>
              <w:spacing w:before="0" w:after="0"/>
              <w:jc w:val="center"/>
            </w:pPr>
            <w:r>
              <w:rPr>
                <w:rFonts w:ascii="Arial Narrow" w:hAnsi="Arial Narrow" w:cs="Arial Narrow"/>
                <w:color w:val="000000"/>
                <w:sz w:val="14"/>
              </w:rPr>
              <w:t>2.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345AC4" w14:textId="77777777" w:rsidR="007B331C" w:rsidRDefault="007B331C" w:rsidP="007B331C">
            <w:pPr>
              <w:spacing w:before="0" w:after="0"/>
              <w:jc w:val="center"/>
            </w:pPr>
            <w:r>
              <w:rPr>
                <w:rFonts w:ascii="Arial Narrow" w:hAnsi="Arial Narrow" w:cs="Arial Narrow"/>
                <w:color w:val="000000"/>
                <w:sz w:val="14"/>
              </w:rPr>
              <w:t>2.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8AF7EF"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56406D"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F25CB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DB4DB1" w14:textId="77777777" w:rsidR="007B331C" w:rsidRDefault="007B331C" w:rsidP="007B331C">
            <w:pPr>
              <w:spacing w:before="0" w:after="0"/>
              <w:jc w:val="center"/>
            </w:pPr>
          </w:p>
        </w:tc>
      </w:tr>
      <w:tr w:rsidR="007B331C" w14:paraId="2D8D7BB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C2961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05070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EBC8D2"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84175A"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80BA3B" w14:textId="77777777" w:rsidR="007B331C" w:rsidRDefault="007B331C" w:rsidP="007B331C">
            <w:pPr>
              <w:spacing w:before="0" w:after="0"/>
              <w:jc w:val="center"/>
            </w:pPr>
            <w:r>
              <w:rPr>
                <w:rFonts w:ascii="Arial Narrow" w:hAnsi="Arial Narrow" w:cs="Arial Narrow"/>
                <w:color w:val="000000"/>
                <w:sz w:val="14"/>
              </w:rPr>
              <w:t>121.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751771" w14:textId="77777777" w:rsidR="007B331C" w:rsidRDefault="007B331C" w:rsidP="007B331C">
            <w:pPr>
              <w:spacing w:before="0" w:after="0"/>
              <w:jc w:val="center"/>
            </w:pPr>
            <w:r>
              <w:rPr>
                <w:rFonts w:ascii="Arial Narrow" w:hAnsi="Arial Narrow" w:cs="Arial Narrow"/>
                <w:color w:val="000000"/>
                <w:sz w:val="14"/>
              </w:rPr>
              <w:t>123.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1111C2" w14:textId="77777777" w:rsidR="007B331C" w:rsidRDefault="007B331C" w:rsidP="007B331C">
            <w:pPr>
              <w:spacing w:before="0" w:after="0"/>
              <w:jc w:val="center"/>
            </w:pPr>
            <w:r>
              <w:rPr>
                <w:rFonts w:ascii="Arial Narrow" w:hAnsi="Arial Narrow" w:cs="Arial Narrow"/>
                <w:color w:val="000000"/>
                <w:sz w:val="14"/>
              </w:rPr>
              <w:t>117.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E312CD" w14:textId="77777777" w:rsidR="007B331C" w:rsidRDefault="007B331C" w:rsidP="007B331C">
            <w:pPr>
              <w:spacing w:before="0" w:after="0"/>
              <w:jc w:val="center"/>
            </w:pPr>
            <w:r>
              <w:rPr>
                <w:rFonts w:ascii="Arial Narrow" w:hAnsi="Arial Narrow" w:cs="Arial Narrow"/>
                <w:color w:val="000000"/>
                <w:sz w:val="14"/>
              </w:rPr>
              <w:t>119.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54F55A" w14:textId="77777777" w:rsidR="007B331C" w:rsidRDefault="007B331C" w:rsidP="007B331C">
            <w:pPr>
              <w:spacing w:before="0" w:after="0"/>
              <w:jc w:val="center"/>
            </w:pPr>
            <w:r>
              <w:rPr>
                <w:rFonts w:ascii="Arial Narrow" w:hAnsi="Arial Narrow" w:cs="Arial Narrow"/>
                <w:color w:val="000000"/>
                <w:sz w:val="14"/>
              </w:rPr>
              <w:t>124.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553DFC" w14:textId="77777777" w:rsidR="007B331C" w:rsidRDefault="007B331C" w:rsidP="007B331C">
            <w:pPr>
              <w:spacing w:before="0" w:after="0"/>
              <w:jc w:val="center"/>
            </w:pPr>
            <w:r>
              <w:rPr>
                <w:rFonts w:ascii="Arial Narrow" w:hAnsi="Arial Narrow" w:cs="Arial Narrow"/>
                <w:color w:val="000000"/>
                <w:sz w:val="14"/>
              </w:rPr>
              <w:t>125.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37C08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E25FB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7F242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9A03B9" w14:textId="77777777" w:rsidR="007B331C" w:rsidRDefault="007B331C" w:rsidP="007B331C">
            <w:pPr>
              <w:spacing w:before="0" w:after="0"/>
              <w:jc w:val="center"/>
            </w:pPr>
          </w:p>
        </w:tc>
      </w:tr>
      <w:tr w:rsidR="007B331C" w14:paraId="62B44FD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D0EFF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924BD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755087"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9F0C75"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BADADEE" w14:textId="77777777" w:rsidR="007B331C" w:rsidRDefault="007B331C" w:rsidP="007B331C">
            <w:pPr>
              <w:spacing w:before="0" w:after="0"/>
              <w:jc w:val="center"/>
            </w:pPr>
            <w:r>
              <w:rPr>
                <w:rFonts w:ascii="Arial Narrow" w:hAnsi="Arial Narrow" w:cs="Arial Narrow"/>
                <w:color w:val="000000"/>
                <w:sz w:val="14"/>
              </w:rPr>
              <w:t>7.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F683F8" w14:textId="77777777" w:rsidR="007B331C" w:rsidRDefault="007B331C" w:rsidP="007B331C">
            <w:pPr>
              <w:spacing w:before="0" w:after="0"/>
              <w:jc w:val="center"/>
            </w:pPr>
            <w:r>
              <w:rPr>
                <w:rFonts w:ascii="Arial Narrow" w:hAnsi="Arial Narrow" w:cs="Arial Narrow"/>
                <w:color w:val="000000"/>
                <w:sz w:val="14"/>
              </w:rPr>
              <w:t>8.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3161FE" w14:textId="77777777" w:rsidR="007B331C" w:rsidRDefault="007B331C" w:rsidP="007B331C">
            <w:pPr>
              <w:spacing w:before="0" w:after="0"/>
              <w:jc w:val="center"/>
            </w:pPr>
            <w:r>
              <w:rPr>
                <w:rFonts w:ascii="Arial Narrow" w:hAnsi="Arial Narrow" w:cs="Arial Narrow"/>
                <w:color w:val="000000"/>
                <w:sz w:val="14"/>
              </w:rPr>
              <w:t>4.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88F6C9" w14:textId="77777777" w:rsidR="007B331C" w:rsidRDefault="007B331C" w:rsidP="007B331C">
            <w:pPr>
              <w:spacing w:before="0" w:after="0"/>
              <w:jc w:val="center"/>
            </w:pPr>
            <w:r>
              <w:rPr>
                <w:rFonts w:ascii="Arial Narrow" w:hAnsi="Arial Narrow" w:cs="Arial Narrow"/>
                <w:color w:val="000000"/>
                <w:sz w:val="14"/>
              </w:rPr>
              <w:t>5.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70541F" w14:textId="77777777" w:rsidR="007B331C" w:rsidRDefault="007B331C" w:rsidP="007B331C">
            <w:pPr>
              <w:spacing w:before="0" w:after="0"/>
              <w:jc w:val="center"/>
            </w:pPr>
            <w:r>
              <w:rPr>
                <w:rFonts w:ascii="Arial Narrow" w:hAnsi="Arial Narrow" w:cs="Arial Narrow"/>
                <w:color w:val="000000"/>
                <w:sz w:val="14"/>
              </w:rPr>
              <w:t>8.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581C59" w14:textId="77777777" w:rsidR="007B331C" w:rsidRDefault="007B331C" w:rsidP="007B331C">
            <w:pPr>
              <w:spacing w:before="0" w:after="0"/>
              <w:jc w:val="center"/>
            </w:pPr>
            <w:r>
              <w:rPr>
                <w:rFonts w:ascii="Arial Narrow" w:hAnsi="Arial Narrow" w:cs="Arial Narrow"/>
                <w:color w:val="000000"/>
                <w:sz w:val="14"/>
              </w:rPr>
              <w:t>9.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448289"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509385" w14:textId="77777777" w:rsidR="007B331C" w:rsidRDefault="007B331C" w:rsidP="007B331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380F4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B03A2A" w14:textId="77777777" w:rsidR="007B331C" w:rsidRDefault="007B331C" w:rsidP="007B331C">
            <w:pPr>
              <w:spacing w:before="0" w:after="0"/>
              <w:jc w:val="center"/>
            </w:pPr>
          </w:p>
        </w:tc>
      </w:tr>
      <w:tr w:rsidR="007B331C" w14:paraId="082CA26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67212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6FA44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FEA3E4"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E24915"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D1A69A5" w14:textId="77777777" w:rsidR="007B331C" w:rsidRDefault="007B331C" w:rsidP="007B331C">
            <w:pPr>
              <w:spacing w:before="0" w:after="0"/>
              <w:jc w:val="center"/>
            </w:pPr>
            <w:r>
              <w:rPr>
                <w:rFonts w:ascii="Arial Narrow" w:hAnsi="Arial Narrow" w:cs="Arial Narrow"/>
                <w:color w:val="000000"/>
                <w:sz w:val="14"/>
              </w:rPr>
              <w:t>2.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53AF91"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83123C"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5F695A"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598E90" w14:textId="77777777" w:rsidR="007B331C" w:rsidRDefault="007B331C" w:rsidP="007B331C">
            <w:pPr>
              <w:spacing w:before="0" w:after="0"/>
              <w:jc w:val="center"/>
            </w:pPr>
            <w:r>
              <w:rPr>
                <w:rFonts w:ascii="Arial Narrow" w:hAnsi="Arial Narrow" w:cs="Arial Narrow"/>
                <w:color w:val="000000"/>
                <w:sz w:val="14"/>
              </w:rPr>
              <w:t>4.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BF27AB" w14:textId="77777777" w:rsidR="007B331C" w:rsidRDefault="007B331C" w:rsidP="007B331C">
            <w:pPr>
              <w:spacing w:before="0" w:after="0"/>
              <w:jc w:val="center"/>
            </w:pPr>
            <w:r>
              <w:rPr>
                <w:rFonts w:ascii="Arial Narrow" w:hAnsi="Arial Narrow" w:cs="Arial Narrow"/>
                <w:color w:val="000000"/>
                <w:sz w:val="14"/>
              </w:rPr>
              <w:t>5.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61A09E"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5B8A89"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DEB25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6D8FA5" w14:textId="77777777" w:rsidR="007B331C" w:rsidRDefault="007B331C" w:rsidP="007B331C">
            <w:pPr>
              <w:spacing w:before="0" w:after="0"/>
              <w:jc w:val="center"/>
            </w:pPr>
          </w:p>
        </w:tc>
      </w:tr>
      <w:tr w:rsidR="007B331C" w14:paraId="60B38FA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60289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02A99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2FB855"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BF3F24"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E60CA3" w14:textId="77777777" w:rsidR="007B331C" w:rsidRDefault="007B331C" w:rsidP="007B331C">
            <w:pPr>
              <w:spacing w:before="0" w:after="0"/>
              <w:jc w:val="center"/>
            </w:pPr>
            <w:r>
              <w:rPr>
                <w:rFonts w:ascii="Arial Narrow" w:hAnsi="Arial Narrow" w:cs="Arial Narrow"/>
                <w:color w:val="000000"/>
                <w:sz w:val="14"/>
              </w:rPr>
              <w:t>133.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7FB928" w14:textId="77777777" w:rsidR="007B331C" w:rsidRDefault="007B331C" w:rsidP="007B331C">
            <w:pPr>
              <w:spacing w:before="0" w:after="0"/>
              <w:jc w:val="center"/>
            </w:pPr>
            <w:r>
              <w:rPr>
                <w:rFonts w:ascii="Arial Narrow" w:hAnsi="Arial Narrow" w:cs="Arial Narrow"/>
                <w:color w:val="000000"/>
                <w:sz w:val="14"/>
              </w:rPr>
              <w:t>146.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EF1B9B" w14:textId="77777777" w:rsidR="007B331C" w:rsidRDefault="007B331C" w:rsidP="007B331C">
            <w:pPr>
              <w:spacing w:before="0" w:after="0"/>
              <w:jc w:val="center"/>
            </w:pPr>
            <w:r>
              <w:rPr>
                <w:rFonts w:ascii="Arial Narrow" w:hAnsi="Arial Narrow" w:cs="Arial Narrow"/>
                <w:color w:val="000000"/>
                <w:sz w:val="14"/>
              </w:rPr>
              <w:t>80.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02EEB1" w14:textId="77777777" w:rsidR="007B331C" w:rsidRDefault="007B331C" w:rsidP="007B331C">
            <w:pPr>
              <w:spacing w:before="0" w:after="0"/>
              <w:jc w:val="center"/>
            </w:pPr>
            <w:r>
              <w:rPr>
                <w:rFonts w:ascii="Arial Narrow" w:hAnsi="Arial Narrow" w:cs="Arial Narrow"/>
                <w:color w:val="000000"/>
                <w:sz w:val="14"/>
              </w:rPr>
              <w:t>102.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8BA690" w14:textId="77777777" w:rsidR="007B331C" w:rsidRDefault="007B331C" w:rsidP="007B331C">
            <w:pPr>
              <w:spacing w:before="0" w:after="0"/>
              <w:jc w:val="center"/>
            </w:pPr>
            <w:r>
              <w:rPr>
                <w:rFonts w:ascii="Arial Narrow" w:hAnsi="Arial Narrow" w:cs="Arial Narrow"/>
                <w:color w:val="000000"/>
                <w:sz w:val="14"/>
              </w:rPr>
              <w:t>166.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81A6DF" w14:textId="77777777" w:rsidR="007B331C" w:rsidRDefault="007B331C" w:rsidP="007B331C">
            <w:pPr>
              <w:spacing w:before="0" w:after="0"/>
              <w:jc w:val="center"/>
            </w:pPr>
            <w:r>
              <w:rPr>
                <w:rFonts w:ascii="Arial Narrow" w:hAnsi="Arial Narrow" w:cs="Arial Narrow"/>
                <w:color w:val="000000"/>
                <w:sz w:val="14"/>
              </w:rPr>
              <w:t>177.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EB9A9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95998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3066C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E3AEBE" w14:textId="77777777" w:rsidR="007B331C" w:rsidRDefault="007B331C" w:rsidP="007B331C">
            <w:pPr>
              <w:spacing w:before="0" w:after="0"/>
              <w:jc w:val="center"/>
            </w:pPr>
          </w:p>
        </w:tc>
      </w:tr>
      <w:tr w:rsidR="007B331C" w14:paraId="1711D98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9BEC3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C0CF7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E3125E"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4484C6"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BA69DF6" w14:textId="77777777" w:rsidR="007B331C" w:rsidRDefault="007B331C" w:rsidP="007B331C">
            <w:pPr>
              <w:spacing w:before="0" w:after="0"/>
              <w:jc w:val="center"/>
            </w:pPr>
            <w:r>
              <w:rPr>
                <w:rFonts w:ascii="Arial Narrow" w:hAnsi="Arial Narrow" w:cs="Arial Narrow"/>
                <w:color w:val="000000"/>
                <w:sz w:val="14"/>
              </w:rPr>
              <w:t>7.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06ADEC" w14:textId="77777777" w:rsidR="007B331C" w:rsidRDefault="007B331C" w:rsidP="007B331C">
            <w:pPr>
              <w:spacing w:before="0" w:after="0"/>
              <w:jc w:val="center"/>
            </w:pPr>
            <w:r>
              <w:rPr>
                <w:rFonts w:ascii="Arial Narrow" w:hAnsi="Arial Narrow" w:cs="Arial Narrow"/>
                <w:color w:val="000000"/>
                <w:sz w:val="14"/>
              </w:rPr>
              <w:t>8.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4B227B" w14:textId="77777777" w:rsidR="007B331C" w:rsidRDefault="007B331C" w:rsidP="007B331C">
            <w:pPr>
              <w:spacing w:before="0" w:after="0"/>
              <w:jc w:val="center"/>
            </w:pPr>
            <w:r>
              <w:rPr>
                <w:rFonts w:ascii="Arial Narrow" w:hAnsi="Arial Narrow" w:cs="Arial Narrow"/>
                <w:color w:val="000000"/>
                <w:sz w:val="14"/>
              </w:rPr>
              <w:t>2.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76AA2B" w14:textId="77777777" w:rsidR="007B331C" w:rsidRDefault="007B331C" w:rsidP="007B331C">
            <w:pPr>
              <w:spacing w:before="0" w:after="0"/>
              <w:jc w:val="center"/>
            </w:pPr>
            <w:r>
              <w:rPr>
                <w:rFonts w:ascii="Arial Narrow" w:hAnsi="Arial Narrow" w:cs="Arial Narrow"/>
                <w:color w:val="000000"/>
                <w:sz w:val="14"/>
              </w:rPr>
              <w:t>4.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6AF329" w14:textId="77777777" w:rsidR="007B331C" w:rsidRDefault="007B331C" w:rsidP="007B331C">
            <w:pPr>
              <w:spacing w:before="0" w:after="0"/>
              <w:jc w:val="center"/>
            </w:pPr>
            <w:r>
              <w:rPr>
                <w:rFonts w:ascii="Arial Narrow" w:hAnsi="Arial Narrow" w:cs="Arial Narrow"/>
                <w:color w:val="000000"/>
                <w:sz w:val="14"/>
              </w:rPr>
              <w:t>11.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FF46EF" w14:textId="77777777" w:rsidR="007B331C" w:rsidRDefault="007B331C" w:rsidP="007B331C">
            <w:pPr>
              <w:spacing w:before="0" w:after="0"/>
              <w:jc w:val="center"/>
            </w:pPr>
            <w:r>
              <w:rPr>
                <w:rFonts w:ascii="Arial Narrow" w:hAnsi="Arial Narrow" w:cs="Arial Narrow"/>
                <w:color w:val="000000"/>
                <w:sz w:val="14"/>
              </w:rPr>
              <w:t>12.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510CE7"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68B7BD"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5D7B8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585717" w14:textId="77777777" w:rsidR="007B331C" w:rsidRDefault="007B331C" w:rsidP="007B331C">
            <w:pPr>
              <w:spacing w:before="0" w:after="0"/>
              <w:jc w:val="center"/>
            </w:pPr>
          </w:p>
        </w:tc>
      </w:tr>
      <w:tr w:rsidR="007B331C" w14:paraId="5397B6D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D3B65D"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07D3D8" w14:textId="77777777" w:rsidR="007B331C" w:rsidRDefault="007B331C" w:rsidP="007B331C">
            <w:pPr>
              <w:spacing w:before="20" w:after="20"/>
              <w:ind w:left="20" w:right="20"/>
            </w:pPr>
            <w:r>
              <w:rPr>
                <w:rFonts w:ascii="Arial Narrow" w:hAnsi="Arial Narrow" w:cs="Arial Narrow"/>
                <w:color w:val="000000"/>
                <w:sz w:val="14"/>
              </w:rPr>
              <w:t>Fairlead Buoy(C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56D8F0"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CD565D"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770C31" w14:textId="77777777" w:rsidR="007B331C" w:rsidRDefault="007B331C" w:rsidP="007B331C">
            <w:pPr>
              <w:spacing w:before="0" w:after="0"/>
              <w:jc w:val="center"/>
            </w:pPr>
            <w:r>
              <w:rPr>
                <w:rFonts w:ascii="Arial Narrow" w:hAnsi="Arial Narrow" w:cs="Arial Narrow"/>
                <w:color w:val="000000"/>
                <w:sz w:val="14"/>
              </w:rPr>
              <w:t>2.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1BAEE9" w14:textId="77777777" w:rsidR="007B331C" w:rsidRDefault="007B331C" w:rsidP="007B331C">
            <w:pPr>
              <w:spacing w:before="0" w:after="0"/>
              <w:jc w:val="center"/>
            </w:pPr>
            <w:r>
              <w:rPr>
                <w:rFonts w:ascii="Arial Narrow" w:hAnsi="Arial Narrow" w:cs="Arial Narrow"/>
                <w:color w:val="000000"/>
                <w:sz w:val="14"/>
              </w:rPr>
              <w:t>2.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11E4E8" w14:textId="77777777" w:rsidR="007B331C" w:rsidRDefault="007B331C" w:rsidP="007B331C">
            <w:pPr>
              <w:spacing w:before="0" w:after="0"/>
              <w:jc w:val="center"/>
            </w:pPr>
            <w:r>
              <w:rPr>
                <w:rFonts w:ascii="Arial Narrow" w:hAnsi="Arial Narrow" w:cs="Arial Narrow"/>
                <w:color w:val="000000"/>
                <w:sz w:val="14"/>
              </w:rPr>
              <w:t>2.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875DF8" w14:textId="77777777" w:rsidR="007B331C" w:rsidRDefault="007B331C" w:rsidP="007B331C">
            <w:pPr>
              <w:spacing w:before="0" w:after="0"/>
              <w:jc w:val="center"/>
            </w:pPr>
            <w:r>
              <w:rPr>
                <w:rFonts w:ascii="Arial Narrow" w:hAnsi="Arial Narrow" w:cs="Arial Narrow"/>
                <w:color w:val="000000"/>
                <w:sz w:val="14"/>
              </w:rPr>
              <w:t>2.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2CA3BA" w14:textId="77777777" w:rsidR="007B331C" w:rsidRDefault="007B331C" w:rsidP="007B331C">
            <w:pPr>
              <w:spacing w:before="0" w:after="0"/>
              <w:jc w:val="center"/>
            </w:pPr>
            <w:r>
              <w:rPr>
                <w:rFonts w:ascii="Arial Narrow" w:hAnsi="Arial Narrow" w:cs="Arial Narrow"/>
                <w:color w:val="000000"/>
                <w:sz w:val="14"/>
              </w:rPr>
              <w:t>2.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91C59F" w14:textId="77777777" w:rsidR="007B331C" w:rsidRDefault="007B331C" w:rsidP="007B331C">
            <w:pPr>
              <w:spacing w:before="0" w:after="0"/>
              <w:jc w:val="center"/>
            </w:pPr>
            <w:r>
              <w:rPr>
                <w:rFonts w:ascii="Arial Narrow" w:hAnsi="Arial Narrow" w:cs="Arial Narrow"/>
                <w:color w:val="000000"/>
                <w:sz w:val="14"/>
              </w:rPr>
              <w:t>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5767A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30A4D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2FF1B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59DD9E" w14:textId="77777777" w:rsidR="007B331C" w:rsidRDefault="007B331C" w:rsidP="007B331C">
            <w:pPr>
              <w:spacing w:before="0" w:after="0"/>
              <w:jc w:val="center"/>
            </w:pPr>
          </w:p>
        </w:tc>
      </w:tr>
      <w:tr w:rsidR="007B331C" w14:paraId="349C111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4E11A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08DCD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0CC034"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366927"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6CC3FA" w14:textId="77777777" w:rsidR="007B331C" w:rsidRDefault="007B331C" w:rsidP="007B331C">
            <w:pPr>
              <w:spacing w:before="0" w:after="0"/>
              <w:jc w:val="center"/>
            </w:pPr>
            <w:r>
              <w:rPr>
                <w:rFonts w:ascii="Arial Narrow" w:hAnsi="Arial Narrow" w:cs="Arial Narrow"/>
                <w:color w:val="000000"/>
                <w:sz w:val="14"/>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A71A40"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A6C738" w14:textId="77777777" w:rsidR="007B331C" w:rsidRDefault="007B331C" w:rsidP="007B331C">
            <w:pPr>
              <w:spacing w:before="0" w:after="0"/>
              <w:jc w:val="center"/>
            </w:pPr>
            <w:r>
              <w:rPr>
                <w:rFonts w:ascii="Arial Narrow" w:hAnsi="Arial Narrow" w:cs="Arial Narrow"/>
                <w:color w:val="000000"/>
                <w:sz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356B23" w14:textId="77777777" w:rsidR="007B331C" w:rsidRDefault="007B331C" w:rsidP="007B331C">
            <w:pPr>
              <w:spacing w:before="0" w:after="0"/>
              <w:jc w:val="center"/>
            </w:pPr>
            <w:r>
              <w:rPr>
                <w:rFonts w:ascii="Arial Narrow" w:hAnsi="Arial Narrow" w:cs="Arial Narrow"/>
                <w:color w:val="000000"/>
                <w:sz w:val="14"/>
              </w:rPr>
              <w:t>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5BF59B" w14:textId="77777777" w:rsidR="007B331C" w:rsidRDefault="007B331C" w:rsidP="007B331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EA179F"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99003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A9DC1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6DAC0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6D9FE7" w14:textId="77777777" w:rsidR="007B331C" w:rsidRDefault="007B331C" w:rsidP="007B331C">
            <w:pPr>
              <w:spacing w:before="0" w:after="0"/>
              <w:jc w:val="center"/>
            </w:pPr>
          </w:p>
        </w:tc>
      </w:tr>
      <w:tr w:rsidR="007B331C" w14:paraId="2B9E31A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48BE0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AFEDF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49C0A7"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7093EB"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E782A0" w14:textId="77777777" w:rsidR="007B331C" w:rsidRDefault="007B331C" w:rsidP="007B331C">
            <w:pPr>
              <w:spacing w:before="0" w:after="0"/>
              <w:jc w:val="center"/>
            </w:pPr>
            <w:r>
              <w:rPr>
                <w:rFonts w:ascii="Arial Narrow" w:hAnsi="Arial Narrow" w:cs="Arial Narrow"/>
                <w:color w:val="000000"/>
                <w:sz w:val="14"/>
              </w:rPr>
              <w:t>78.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8B0F77" w14:textId="77777777" w:rsidR="007B331C" w:rsidRDefault="007B331C" w:rsidP="007B331C">
            <w:pPr>
              <w:spacing w:before="0" w:after="0"/>
              <w:jc w:val="center"/>
            </w:pPr>
            <w:r>
              <w:rPr>
                <w:rFonts w:ascii="Arial Narrow" w:hAnsi="Arial Narrow" w:cs="Arial Narrow"/>
                <w:color w:val="000000"/>
                <w:sz w:val="14"/>
              </w:rPr>
              <w:t>70.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DD0BD1" w14:textId="77777777" w:rsidR="007B331C" w:rsidRDefault="007B331C" w:rsidP="007B331C">
            <w:pPr>
              <w:spacing w:before="0" w:after="0"/>
              <w:jc w:val="center"/>
            </w:pPr>
            <w:r>
              <w:rPr>
                <w:rFonts w:ascii="Arial Narrow" w:hAnsi="Arial Narrow" w:cs="Arial Narrow"/>
                <w:color w:val="000000"/>
                <w:sz w:val="14"/>
              </w:rPr>
              <w:t>66.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1B249F" w14:textId="77777777" w:rsidR="007B331C" w:rsidRDefault="007B331C" w:rsidP="007B331C">
            <w:pPr>
              <w:spacing w:before="0" w:after="0"/>
              <w:jc w:val="center"/>
            </w:pPr>
            <w:r>
              <w:rPr>
                <w:rFonts w:ascii="Arial Narrow" w:hAnsi="Arial Narrow" w:cs="Arial Narrow"/>
                <w:color w:val="000000"/>
                <w:sz w:val="14"/>
              </w:rPr>
              <w:t>68.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58BD7C" w14:textId="77777777" w:rsidR="007B331C" w:rsidRDefault="007B331C" w:rsidP="007B331C">
            <w:pPr>
              <w:spacing w:before="0" w:after="0"/>
              <w:jc w:val="center"/>
            </w:pPr>
            <w:r>
              <w:rPr>
                <w:rFonts w:ascii="Arial Narrow" w:hAnsi="Arial Narrow" w:cs="Arial Narrow"/>
                <w:color w:val="000000"/>
                <w:sz w:val="14"/>
              </w:rPr>
              <w:t>87.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69E9BB" w14:textId="77777777" w:rsidR="007B331C" w:rsidRDefault="007B331C" w:rsidP="007B331C">
            <w:pPr>
              <w:spacing w:before="0" w:after="0"/>
              <w:jc w:val="center"/>
            </w:pPr>
            <w:r>
              <w:rPr>
                <w:rFonts w:ascii="Arial Narrow" w:hAnsi="Arial Narrow" w:cs="Arial Narrow"/>
                <w:color w:val="000000"/>
                <w:sz w:val="14"/>
              </w:rPr>
              <w:t>96.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3880C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B2187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610E3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6AC897" w14:textId="77777777" w:rsidR="007B331C" w:rsidRDefault="007B331C" w:rsidP="007B331C">
            <w:pPr>
              <w:spacing w:before="0" w:after="0"/>
              <w:jc w:val="center"/>
            </w:pPr>
          </w:p>
        </w:tc>
      </w:tr>
      <w:tr w:rsidR="007B331C" w14:paraId="3C61493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E4BE7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6BEEC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B3A1B5"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4F61B0"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637AF9" w14:textId="77777777" w:rsidR="007B331C" w:rsidRDefault="007B331C" w:rsidP="007B331C">
            <w:pPr>
              <w:spacing w:before="0" w:after="0"/>
              <w:jc w:val="center"/>
            </w:pPr>
            <w:r>
              <w:rPr>
                <w:rFonts w:ascii="Arial Narrow" w:hAnsi="Arial Narrow" w:cs="Arial Narrow"/>
                <w:color w:val="000000"/>
                <w:sz w:val="14"/>
              </w:rPr>
              <w:t>4.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717AB8"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7DE3FF" w14:textId="77777777" w:rsidR="007B331C" w:rsidRDefault="007B331C" w:rsidP="007B331C">
            <w:pPr>
              <w:spacing w:before="0" w:after="0"/>
              <w:jc w:val="center"/>
            </w:pPr>
            <w:r>
              <w:rPr>
                <w:rFonts w:ascii="Arial Narrow" w:hAnsi="Arial Narrow" w:cs="Arial Narrow"/>
                <w:color w:val="000000"/>
                <w:sz w:val="14"/>
              </w:rPr>
              <w:t>3.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A090EB" w14:textId="77777777" w:rsidR="007B331C" w:rsidRDefault="007B331C" w:rsidP="007B331C">
            <w:pPr>
              <w:spacing w:before="0" w:after="0"/>
              <w:jc w:val="center"/>
            </w:pPr>
            <w:r>
              <w:rPr>
                <w:rFonts w:ascii="Arial Narrow" w:hAnsi="Arial Narrow" w:cs="Arial Narrow"/>
                <w:color w:val="000000"/>
                <w:sz w:val="14"/>
              </w:rPr>
              <w:t>3.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E454B3" w14:textId="77777777" w:rsidR="007B331C" w:rsidRDefault="007B331C" w:rsidP="007B331C">
            <w:pPr>
              <w:spacing w:before="0" w:after="0"/>
              <w:jc w:val="center"/>
            </w:pPr>
            <w:r>
              <w:rPr>
                <w:rFonts w:ascii="Arial Narrow" w:hAnsi="Arial Narrow" w:cs="Arial Narrow"/>
                <w:color w:val="000000"/>
                <w:sz w:val="14"/>
              </w:rPr>
              <w:t>4.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921BE4" w14:textId="77777777" w:rsidR="007B331C" w:rsidRDefault="007B331C" w:rsidP="007B331C">
            <w:pPr>
              <w:spacing w:before="0" w:after="0"/>
              <w:jc w:val="center"/>
            </w:pPr>
            <w:r>
              <w:rPr>
                <w:rFonts w:ascii="Arial Narrow" w:hAnsi="Arial Narrow" w:cs="Arial Narrow"/>
                <w:color w:val="000000"/>
                <w:sz w:val="14"/>
              </w:rPr>
              <w:t>4.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44AA8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4F16C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2A037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D311DF" w14:textId="77777777" w:rsidR="007B331C" w:rsidRDefault="007B331C" w:rsidP="007B331C">
            <w:pPr>
              <w:spacing w:before="0" w:after="0"/>
              <w:jc w:val="center"/>
            </w:pPr>
          </w:p>
        </w:tc>
      </w:tr>
      <w:tr w:rsidR="007B331C" w14:paraId="72B84ED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438FF6"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F6BDC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DAC32C"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7E46F4"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F74BB8F" w14:textId="77777777" w:rsidR="007B331C" w:rsidRDefault="007B331C" w:rsidP="007B331C">
            <w:pPr>
              <w:spacing w:before="0" w:after="0"/>
              <w:jc w:val="center"/>
            </w:pPr>
            <w:r>
              <w:rPr>
                <w:rFonts w:ascii="Arial Narrow" w:hAnsi="Arial Narrow" w:cs="Arial Narrow"/>
                <w:color w:val="000000"/>
                <w:sz w:val="14"/>
              </w:rPr>
              <w:t>0.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4C2A46" w14:textId="77777777" w:rsidR="007B331C" w:rsidRDefault="007B331C" w:rsidP="007B331C">
            <w:pPr>
              <w:spacing w:before="0" w:after="0"/>
              <w:jc w:val="center"/>
            </w:pPr>
            <w:r>
              <w:rPr>
                <w:rFonts w:ascii="Arial Narrow" w:hAnsi="Arial Narrow" w:cs="Arial Narrow"/>
                <w:color w:val="000000"/>
                <w:sz w:val="14"/>
              </w:rPr>
              <w:t>0.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FEAAA8" w14:textId="77777777" w:rsidR="007B331C" w:rsidRDefault="007B331C" w:rsidP="007B331C">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E59FD0" w14:textId="77777777" w:rsidR="007B331C" w:rsidRDefault="007B331C" w:rsidP="007B331C">
            <w:pPr>
              <w:spacing w:before="0" w:after="0"/>
              <w:jc w:val="center"/>
            </w:pPr>
            <w:r>
              <w:rPr>
                <w:rFonts w:ascii="Arial Narrow" w:hAnsi="Arial Narrow" w:cs="Arial Narrow"/>
                <w:color w:val="000000"/>
                <w:sz w:val="14"/>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30AB8E" w14:textId="77777777" w:rsidR="007B331C" w:rsidRDefault="007B331C" w:rsidP="007B331C">
            <w:pPr>
              <w:spacing w:before="0" w:after="0"/>
              <w:jc w:val="center"/>
            </w:pPr>
            <w:r>
              <w:rPr>
                <w:rFonts w:ascii="Arial Narrow" w:hAnsi="Arial Narrow" w:cs="Arial Narrow"/>
                <w:color w:val="000000"/>
                <w:sz w:val="14"/>
              </w:rPr>
              <w:t>0.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323AE2" w14:textId="77777777" w:rsidR="007B331C" w:rsidRDefault="007B331C" w:rsidP="007B331C">
            <w:pPr>
              <w:spacing w:before="0" w:after="0"/>
              <w:jc w:val="center"/>
            </w:pPr>
            <w:r>
              <w:rPr>
                <w:rFonts w:ascii="Arial Narrow" w:hAnsi="Arial Narrow" w:cs="Arial Narrow"/>
                <w:color w:val="000000"/>
                <w:sz w:val="14"/>
              </w:rPr>
              <w:t>1.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09B0D7"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D1FF8B" w14:textId="77777777" w:rsidR="007B331C" w:rsidRDefault="007B331C" w:rsidP="007B331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4576B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E88162" w14:textId="77777777" w:rsidR="007B331C" w:rsidRDefault="007B331C" w:rsidP="007B331C">
            <w:pPr>
              <w:spacing w:before="0" w:after="0"/>
              <w:jc w:val="center"/>
            </w:pPr>
          </w:p>
        </w:tc>
      </w:tr>
      <w:tr w:rsidR="007B331C" w14:paraId="1236B1C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B5577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E928A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C95FE4"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7083C6"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7C0385" w14:textId="77777777" w:rsidR="007B331C" w:rsidRDefault="007B331C" w:rsidP="007B331C">
            <w:pPr>
              <w:spacing w:before="0" w:after="0"/>
              <w:jc w:val="center"/>
            </w:pPr>
            <w:r>
              <w:rPr>
                <w:rFonts w:ascii="Arial Narrow" w:hAnsi="Arial Narrow" w:cs="Arial Narrow"/>
                <w:color w:val="000000"/>
                <w:sz w:val="14"/>
              </w:rPr>
              <w:t>0.8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89FCED3" w14:textId="77777777" w:rsidR="007B331C" w:rsidRDefault="007B331C" w:rsidP="007B331C">
            <w:pPr>
              <w:spacing w:before="0" w:after="0"/>
              <w:jc w:val="center"/>
            </w:pPr>
            <w:r>
              <w:rPr>
                <w:rFonts w:ascii="Arial Narrow" w:hAnsi="Arial Narrow" w:cs="Arial Narrow"/>
                <w:color w:val="000000"/>
                <w:sz w:val="14"/>
              </w:rPr>
              <w:t>1.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CE2F65" w14:textId="77777777" w:rsidR="007B331C" w:rsidRDefault="007B331C" w:rsidP="007B331C">
            <w:pPr>
              <w:spacing w:before="0" w:after="0"/>
              <w:jc w:val="center"/>
            </w:pPr>
            <w:r>
              <w:rPr>
                <w:rFonts w:ascii="Arial Narrow" w:hAnsi="Arial Narrow" w:cs="Arial Narrow"/>
                <w:color w:val="000000"/>
                <w:sz w:val="14"/>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FD1F1F" w14:textId="77777777" w:rsidR="007B331C" w:rsidRDefault="007B331C" w:rsidP="007B331C">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9F8B40" w14:textId="77777777" w:rsidR="007B331C" w:rsidRDefault="007B331C" w:rsidP="007B331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AE0FCA" w14:textId="77777777" w:rsidR="007B331C" w:rsidRDefault="007B331C" w:rsidP="007B331C">
            <w:pPr>
              <w:spacing w:before="0" w:after="0"/>
              <w:jc w:val="center"/>
            </w:pPr>
            <w:r>
              <w:rPr>
                <w:rFonts w:ascii="Arial Narrow" w:hAnsi="Arial Narrow" w:cs="Arial Narrow"/>
                <w:color w:val="000000"/>
                <w:sz w:val="14"/>
              </w:rPr>
              <w:t>1.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A07453"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9B79FA" w14:textId="77777777" w:rsidR="007B331C" w:rsidRDefault="007B331C" w:rsidP="007B331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A3664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969DF6" w14:textId="77777777" w:rsidR="007B331C" w:rsidRDefault="007B331C" w:rsidP="007B331C">
            <w:pPr>
              <w:spacing w:before="0" w:after="0"/>
              <w:jc w:val="center"/>
            </w:pPr>
          </w:p>
        </w:tc>
      </w:tr>
      <w:tr w:rsidR="007B331C" w14:paraId="6616889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4DBBE2"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2DC29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8EED80"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3A2EC1"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206120" w14:textId="77777777" w:rsidR="007B331C" w:rsidRDefault="007B331C" w:rsidP="007B331C">
            <w:pPr>
              <w:spacing w:before="0" w:after="0"/>
              <w:jc w:val="center"/>
            </w:pPr>
            <w:r>
              <w:rPr>
                <w:rFonts w:ascii="Arial Narrow" w:hAnsi="Arial Narrow" w:cs="Arial Narrow"/>
                <w:color w:val="000000"/>
                <w:sz w:val="14"/>
              </w:rPr>
              <w:t>13.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3AFF9D" w14:textId="77777777" w:rsidR="007B331C" w:rsidRDefault="007B331C" w:rsidP="007B331C">
            <w:pPr>
              <w:spacing w:before="0" w:after="0"/>
              <w:jc w:val="center"/>
            </w:pPr>
            <w:r>
              <w:rPr>
                <w:rFonts w:ascii="Arial Narrow" w:hAnsi="Arial Narrow" w:cs="Arial Narrow"/>
                <w:color w:val="000000"/>
                <w:sz w:val="14"/>
              </w:rPr>
              <w:t>11.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6CEE98" w14:textId="77777777" w:rsidR="007B331C" w:rsidRDefault="007B331C" w:rsidP="007B331C">
            <w:pPr>
              <w:spacing w:before="0" w:after="0"/>
              <w:jc w:val="center"/>
            </w:pPr>
            <w:r>
              <w:rPr>
                <w:rFonts w:ascii="Arial Narrow" w:hAnsi="Arial Narrow" w:cs="Arial Narrow"/>
                <w:color w:val="000000"/>
                <w:sz w:val="14"/>
              </w:rPr>
              <w:t>11.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0A1EC6" w14:textId="77777777" w:rsidR="007B331C" w:rsidRDefault="007B331C" w:rsidP="007B331C">
            <w:pPr>
              <w:spacing w:before="0" w:after="0"/>
              <w:jc w:val="center"/>
            </w:pPr>
            <w:r>
              <w:rPr>
                <w:rFonts w:ascii="Arial Narrow" w:hAnsi="Arial Narrow" w:cs="Arial Narrow"/>
                <w:color w:val="000000"/>
                <w:sz w:val="14"/>
              </w:rPr>
              <w:t>11.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4B7ECD" w14:textId="77777777" w:rsidR="007B331C" w:rsidRDefault="007B331C" w:rsidP="007B331C">
            <w:pPr>
              <w:spacing w:before="0" w:after="0"/>
              <w:jc w:val="center"/>
            </w:pPr>
            <w:r>
              <w:rPr>
                <w:rFonts w:ascii="Arial Narrow" w:hAnsi="Arial Narrow" w:cs="Arial Narrow"/>
                <w:color w:val="000000"/>
                <w:sz w:val="14"/>
              </w:rPr>
              <w:t>14.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4C5577" w14:textId="77777777" w:rsidR="007B331C" w:rsidRDefault="007B331C" w:rsidP="007B331C">
            <w:pPr>
              <w:spacing w:before="0" w:after="0"/>
              <w:jc w:val="center"/>
            </w:pPr>
            <w:r>
              <w:rPr>
                <w:rFonts w:ascii="Arial Narrow" w:hAnsi="Arial Narrow" w:cs="Arial Narrow"/>
                <w:color w:val="000000"/>
                <w:sz w:val="14"/>
              </w:rPr>
              <w:t>16.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778BA7"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353BD7" w14:textId="77777777" w:rsidR="007B331C" w:rsidRDefault="007B331C" w:rsidP="007B331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458D7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509FFD" w14:textId="77777777" w:rsidR="007B331C" w:rsidRDefault="007B331C" w:rsidP="007B331C">
            <w:pPr>
              <w:spacing w:before="0" w:after="0"/>
              <w:jc w:val="center"/>
            </w:pPr>
          </w:p>
        </w:tc>
      </w:tr>
      <w:tr w:rsidR="007B331C" w14:paraId="1EC45AB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84223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2070E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97B26B"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A499AC"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A83D6A" w14:textId="77777777" w:rsidR="007B331C" w:rsidRDefault="007B331C" w:rsidP="007B331C">
            <w:pPr>
              <w:spacing w:before="0" w:after="0"/>
              <w:jc w:val="center"/>
            </w:pPr>
            <w:r>
              <w:rPr>
                <w:rFonts w:ascii="Arial Narrow" w:hAnsi="Arial Narrow" w:cs="Arial Narrow"/>
                <w:color w:val="000000"/>
                <w:sz w:val="14"/>
              </w:rPr>
              <w:t>2.4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848F4DB" w14:textId="77777777" w:rsidR="007B331C" w:rsidRDefault="007B331C" w:rsidP="007B331C">
            <w:pPr>
              <w:spacing w:before="0" w:after="0"/>
              <w:jc w:val="center"/>
            </w:pPr>
            <w:r>
              <w:rPr>
                <w:rFonts w:ascii="Arial Narrow" w:hAnsi="Arial Narrow" w:cs="Arial Narrow"/>
                <w:color w:val="000000"/>
                <w:sz w:val="14"/>
              </w:rPr>
              <w:t>2.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E65E3C" w14:textId="77777777" w:rsidR="007B331C" w:rsidRDefault="007B331C" w:rsidP="007B331C">
            <w:pPr>
              <w:spacing w:before="0" w:after="0"/>
              <w:jc w:val="center"/>
            </w:pPr>
            <w:r>
              <w:rPr>
                <w:rFonts w:ascii="Arial Narrow" w:hAnsi="Arial Narrow" w:cs="Arial Narrow"/>
                <w:color w:val="000000"/>
                <w:sz w:val="14"/>
              </w:rPr>
              <w:t>2.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B9F433" w14:textId="77777777" w:rsidR="007B331C" w:rsidRDefault="007B331C" w:rsidP="007B331C">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D9F830" w14:textId="77777777" w:rsidR="007B331C" w:rsidRDefault="007B331C" w:rsidP="007B331C">
            <w:pPr>
              <w:spacing w:before="0" w:after="0"/>
              <w:jc w:val="center"/>
            </w:pPr>
            <w:r>
              <w:rPr>
                <w:rFonts w:ascii="Arial Narrow" w:hAnsi="Arial Narrow" w:cs="Arial Narrow"/>
                <w:color w:val="000000"/>
                <w:sz w:val="14"/>
              </w:rPr>
              <w:t>2.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12EAA2" w14:textId="77777777" w:rsidR="007B331C" w:rsidRDefault="007B331C" w:rsidP="007B331C">
            <w:pPr>
              <w:spacing w:before="0" w:after="0"/>
              <w:jc w:val="center"/>
            </w:pPr>
            <w:r>
              <w:rPr>
                <w:rFonts w:ascii="Arial Narrow" w:hAnsi="Arial Narrow" w:cs="Arial Narrow"/>
                <w:color w:val="000000"/>
                <w:sz w:val="14"/>
              </w:rPr>
              <w:t>2.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C00E3D"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EF0C48"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B702F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FAA624" w14:textId="77777777" w:rsidR="007B331C" w:rsidRDefault="007B331C" w:rsidP="007B331C">
            <w:pPr>
              <w:spacing w:before="0" w:after="0"/>
              <w:jc w:val="center"/>
            </w:pPr>
          </w:p>
        </w:tc>
      </w:tr>
      <w:tr w:rsidR="007B331C" w14:paraId="69BFE77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D8FBB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3C8DA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12AC6A"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6D1E33"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2C4D24" w14:textId="77777777" w:rsidR="007B331C" w:rsidRDefault="007B331C" w:rsidP="007B331C">
            <w:pPr>
              <w:spacing w:before="0" w:after="0"/>
              <w:jc w:val="center"/>
            </w:pPr>
            <w:r>
              <w:rPr>
                <w:rFonts w:ascii="Arial Narrow" w:hAnsi="Arial Narrow" w:cs="Arial Narrow"/>
                <w:color w:val="000000"/>
                <w:sz w:val="14"/>
              </w:rPr>
              <w:t>118.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9823E9" w14:textId="77777777" w:rsidR="007B331C" w:rsidRDefault="007B331C" w:rsidP="007B331C">
            <w:pPr>
              <w:spacing w:before="0" w:after="0"/>
              <w:jc w:val="center"/>
            </w:pPr>
            <w:r>
              <w:rPr>
                <w:rFonts w:ascii="Arial Narrow" w:hAnsi="Arial Narrow" w:cs="Arial Narrow"/>
                <w:color w:val="000000"/>
                <w:sz w:val="14"/>
              </w:rPr>
              <w:t>114.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A68693" w14:textId="77777777" w:rsidR="007B331C" w:rsidRDefault="007B331C" w:rsidP="007B331C">
            <w:pPr>
              <w:spacing w:before="0" w:after="0"/>
              <w:jc w:val="center"/>
            </w:pPr>
            <w:r>
              <w:rPr>
                <w:rFonts w:ascii="Arial Narrow" w:hAnsi="Arial Narrow" w:cs="Arial Narrow"/>
                <w:color w:val="000000"/>
                <w:sz w:val="14"/>
              </w:rPr>
              <w:t>107.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858295" w14:textId="77777777" w:rsidR="007B331C" w:rsidRDefault="007B331C" w:rsidP="007B331C">
            <w:pPr>
              <w:spacing w:before="0" w:after="0"/>
              <w:jc w:val="center"/>
            </w:pPr>
            <w:r>
              <w:rPr>
                <w:rFonts w:ascii="Arial Narrow" w:hAnsi="Arial Narrow" w:cs="Arial Narrow"/>
                <w:color w:val="000000"/>
                <w:sz w:val="14"/>
              </w:rPr>
              <w:t>109.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EF450E" w14:textId="77777777" w:rsidR="007B331C" w:rsidRDefault="007B331C" w:rsidP="007B331C">
            <w:pPr>
              <w:spacing w:before="0" w:after="0"/>
              <w:jc w:val="center"/>
            </w:pPr>
            <w:r>
              <w:rPr>
                <w:rFonts w:ascii="Arial Narrow" w:hAnsi="Arial Narrow" w:cs="Arial Narrow"/>
                <w:color w:val="000000"/>
                <w:sz w:val="14"/>
              </w:rPr>
              <w:t>125.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38E308" w14:textId="77777777" w:rsidR="007B331C" w:rsidRDefault="007B331C" w:rsidP="007B331C">
            <w:pPr>
              <w:spacing w:before="0" w:after="0"/>
              <w:jc w:val="center"/>
            </w:pPr>
            <w:r>
              <w:rPr>
                <w:rFonts w:ascii="Arial Narrow" w:hAnsi="Arial Narrow" w:cs="Arial Narrow"/>
                <w:color w:val="000000"/>
                <w:sz w:val="14"/>
              </w:rPr>
              <w:t>131.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6A858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9204F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D4EE3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C38B32" w14:textId="77777777" w:rsidR="007B331C" w:rsidRDefault="007B331C" w:rsidP="007B331C">
            <w:pPr>
              <w:spacing w:before="0" w:after="0"/>
              <w:jc w:val="center"/>
            </w:pPr>
          </w:p>
        </w:tc>
      </w:tr>
      <w:tr w:rsidR="007B331C" w14:paraId="74B45CB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2076AA"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74F97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938D1F"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99B9E6"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B7D8C03" w14:textId="77777777" w:rsidR="007B331C" w:rsidRDefault="007B331C" w:rsidP="007B331C">
            <w:pPr>
              <w:spacing w:before="0" w:after="0"/>
              <w:jc w:val="center"/>
            </w:pPr>
            <w:r>
              <w:rPr>
                <w:rFonts w:ascii="Arial Narrow" w:hAnsi="Arial Narrow" w:cs="Arial Narrow"/>
                <w:color w:val="000000"/>
                <w:sz w:val="14"/>
              </w:rPr>
              <w:t>5.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7138AA" w14:textId="77777777" w:rsidR="007B331C" w:rsidRDefault="007B331C" w:rsidP="007B331C">
            <w:pPr>
              <w:spacing w:before="0" w:after="0"/>
              <w:jc w:val="center"/>
            </w:pPr>
            <w:r>
              <w:rPr>
                <w:rFonts w:ascii="Arial Narrow" w:hAnsi="Arial Narrow" w:cs="Arial Narrow"/>
                <w:color w:val="000000"/>
                <w:sz w:val="14"/>
              </w:rPr>
              <w:t>4.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97A8F9" w14:textId="77777777" w:rsidR="007B331C" w:rsidRDefault="007B331C" w:rsidP="007B331C">
            <w:pPr>
              <w:spacing w:before="0" w:after="0"/>
              <w:jc w:val="center"/>
            </w:pPr>
            <w:r>
              <w:rPr>
                <w:rFonts w:ascii="Arial Narrow" w:hAnsi="Arial Narrow" w:cs="Arial Narrow"/>
                <w:color w:val="000000"/>
                <w:sz w:val="14"/>
              </w:rPr>
              <w:t>4.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3A42C7" w14:textId="77777777" w:rsidR="007B331C" w:rsidRDefault="007B331C" w:rsidP="007B331C">
            <w:pPr>
              <w:spacing w:before="0" w:after="0"/>
              <w:jc w:val="center"/>
            </w:pPr>
            <w:r>
              <w:rPr>
                <w:rFonts w:ascii="Arial Narrow" w:hAnsi="Arial Narrow" w:cs="Arial Narrow"/>
                <w:color w:val="000000"/>
                <w:sz w:val="14"/>
              </w:rPr>
              <w:t>4.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20C2D5" w14:textId="77777777" w:rsidR="007B331C" w:rsidRDefault="007B331C" w:rsidP="007B331C">
            <w:pPr>
              <w:spacing w:before="0" w:after="0"/>
              <w:jc w:val="center"/>
            </w:pPr>
            <w:r>
              <w:rPr>
                <w:rFonts w:ascii="Arial Narrow" w:hAnsi="Arial Narrow" w:cs="Arial Narrow"/>
                <w:color w:val="000000"/>
                <w:sz w:val="14"/>
              </w:rPr>
              <w:t>6.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DF267E" w14:textId="77777777" w:rsidR="007B331C" w:rsidRDefault="007B331C" w:rsidP="007B331C">
            <w:pPr>
              <w:spacing w:before="0" w:after="0"/>
              <w:jc w:val="center"/>
            </w:pPr>
            <w:r>
              <w:rPr>
                <w:rFonts w:ascii="Arial Narrow" w:hAnsi="Arial Narrow" w:cs="Arial Narrow"/>
                <w:color w:val="000000"/>
                <w:sz w:val="14"/>
              </w:rPr>
              <w:t>7.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D483B1"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CD07ED" w14:textId="77777777" w:rsidR="007B331C" w:rsidRDefault="007B331C" w:rsidP="007B331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B5D4C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B0D3A6" w14:textId="77777777" w:rsidR="007B331C" w:rsidRDefault="007B331C" w:rsidP="007B331C">
            <w:pPr>
              <w:spacing w:before="0" w:after="0"/>
              <w:jc w:val="center"/>
            </w:pPr>
          </w:p>
        </w:tc>
      </w:tr>
      <w:tr w:rsidR="007B331C" w14:paraId="5C1E7C9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5601B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8DBC7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836D3C"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02482E"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F97B4BA" w14:textId="77777777" w:rsidR="007B331C" w:rsidRDefault="007B331C" w:rsidP="007B331C">
            <w:pPr>
              <w:spacing w:before="0" w:after="0"/>
              <w:jc w:val="center"/>
            </w:pPr>
            <w:r>
              <w:rPr>
                <w:rFonts w:ascii="Arial Narrow" w:hAnsi="Arial Narrow" w:cs="Arial Narrow"/>
                <w:color w:val="000000"/>
                <w:sz w:val="14"/>
              </w:rPr>
              <w:t>2.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FCF6E6" w14:textId="77777777" w:rsidR="007B331C" w:rsidRDefault="007B331C" w:rsidP="007B331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98994B" w14:textId="77777777" w:rsidR="007B331C" w:rsidRDefault="007B331C" w:rsidP="007B331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3D8D84" w14:textId="77777777" w:rsidR="007B331C" w:rsidRDefault="007B331C" w:rsidP="007B331C">
            <w:pPr>
              <w:spacing w:before="0" w:after="0"/>
              <w:jc w:val="center"/>
            </w:pPr>
            <w:r>
              <w:rPr>
                <w:rFonts w:ascii="Arial Narrow" w:hAnsi="Arial Narrow" w:cs="Arial Narrow"/>
                <w:color w:val="000000"/>
                <w:sz w:val="14"/>
              </w:rPr>
              <w:t>1.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6ACE6E" w14:textId="77777777" w:rsidR="007B331C" w:rsidRDefault="007B331C" w:rsidP="007B331C">
            <w:pPr>
              <w:spacing w:before="0" w:after="0"/>
              <w:jc w:val="center"/>
            </w:pPr>
            <w:r>
              <w:rPr>
                <w:rFonts w:ascii="Arial Narrow" w:hAnsi="Arial Narrow" w:cs="Arial Narrow"/>
                <w:color w:val="000000"/>
                <w:sz w:val="14"/>
              </w:rPr>
              <w:t>3.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7E24C2" w14:textId="77777777" w:rsidR="007B331C" w:rsidRDefault="007B331C" w:rsidP="007B331C">
            <w:pPr>
              <w:spacing w:before="0" w:after="0"/>
              <w:jc w:val="center"/>
            </w:pPr>
            <w:r>
              <w:rPr>
                <w:rFonts w:ascii="Arial Narrow" w:hAnsi="Arial Narrow" w:cs="Arial Narrow"/>
                <w:color w:val="000000"/>
                <w:sz w:val="14"/>
              </w:rPr>
              <w:t>3.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54F54E"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53681C"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CDCB8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067760" w14:textId="77777777" w:rsidR="007B331C" w:rsidRDefault="007B331C" w:rsidP="007B331C">
            <w:pPr>
              <w:spacing w:before="0" w:after="0"/>
              <w:jc w:val="center"/>
            </w:pPr>
          </w:p>
        </w:tc>
      </w:tr>
      <w:tr w:rsidR="007B331C" w14:paraId="6F36785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9E50C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8C897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81E75C"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955B16"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D42A57" w14:textId="77777777" w:rsidR="007B331C" w:rsidRDefault="007B331C" w:rsidP="007B331C">
            <w:pPr>
              <w:spacing w:before="0" w:after="0"/>
              <w:jc w:val="center"/>
            </w:pPr>
            <w:r>
              <w:rPr>
                <w:rFonts w:ascii="Arial Narrow" w:hAnsi="Arial Narrow" w:cs="Arial Narrow"/>
                <w:color w:val="000000"/>
                <w:sz w:val="14"/>
              </w:rPr>
              <w:t>102.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693328" w14:textId="77777777" w:rsidR="007B331C" w:rsidRDefault="007B331C" w:rsidP="007B331C">
            <w:pPr>
              <w:spacing w:before="0" w:after="0"/>
              <w:jc w:val="center"/>
            </w:pPr>
            <w:r>
              <w:rPr>
                <w:rFonts w:ascii="Arial Narrow" w:hAnsi="Arial Narrow" w:cs="Arial Narrow"/>
                <w:color w:val="000000"/>
                <w:sz w:val="14"/>
              </w:rPr>
              <w:t>94.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DC606C" w14:textId="77777777" w:rsidR="007B331C" w:rsidRDefault="007B331C" w:rsidP="007B331C">
            <w:pPr>
              <w:spacing w:before="0" w:after="0"/>
              <w:jc w:val="center"/>
            </w:pPr>
            <w:r>
              <w:rPr>
                <w:rFonts w:ascii="Arial Narrow" w:hAnsi="Arial Narrow" w:cs="Arial Narrow"/>
                <w:color w:val="000000"/>
                <w:sz w:val="14"/>
              </w:rPr>
              <w:t>78.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6BCF60" w14:textId="77777777" w:rsidR="007B331C" w:rsidRDefault="007B331C" w:rsidP="007B331C">
            <w:pPr>
              <w:spacing w:before="0" w:after="0"/>
              <w:jc w:val="center"/>
            </w:pPr>
            <w:r>
              <w:rPr>
                <w:rFonts w:ascii="Arial Narrow" w:hAnsi="Arial Narrow" w:cs="Arial Narrow"/>
                <w:color w:val="000000"/>
                <w:sz w:val="14"/>
              </w:rPr>
              <w:t>83.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FF5BF0" w14:textId="77777777" w:rsidR="007B331C" w:rsidRDefault="007B331C" w:rsidP="007B331C">
            <w:pPr>
              <w:spacing w:before="0" w:after="0"/>
              <w:jc w:val="center"/>
            </w:pPr>
            <w:r>
              <w:rPr>
                <w:rFonts w:ascii="Arial Narrow" w:hAnsi="Arial Narrow" w:cs="Arial Narrow"/>
                <w:color w:val="000000"/>
                <w:sz w:val="14"/>
              </w:rPr>
              <w:t>120.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76B34B" w14:textId="77777777" w:rsidR="007B331C" w:rsidRDefault="007B331C" w:rsidP="007B331C">
            <w:pPr>
              <w:spacing w:before="0" w:after="0"/>
              <w:jc w:val="center"/>
            </w:pPr>
            <w:r>
              <w:rPr>
                <w:rFonts w:ascii="Arial Narrow" w:hAnsi="Arial Narrow" w:cs="Arial Narrow"/>
                <w:color w:val="000000"/>
                <w:sz w:val="14"/>
              </w:rPr>
              <w:t>132.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C92B6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93ACA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530AB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CDC620" w14:textId="77777777" w:rsidR="007B331C" w:rsidRDefault="007B331C" w:rsidP="007B331C">
            <w:pPr>
              <w:spacing w:before="0" w:after="0"/>
              <w:jc w:val="center"/>
            </w:pPr>
          </w:p>
        </w:tc>
      </w:tr>
      <w:tr w:rsidR="007B331C" w14:paraId="2FFF50A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B37CB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C473E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9EAB87"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270846"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875420A" w14:textId="77777777" w:rsidR="007B331C" w:rsidRDefault="007B331C" w:rsidP="007B331C">
            <w:pPr>
              <w:spacing w:before="0" w:after="0"/>
              <w:jc w:val="center"/>
            </w:pPr>
            <w:r>
              <w:rPr>
                <w:rFonts w:ascii="Arial Narrow" w:hAnsi="Arial Narrow" w:cs="Arial Narrow"/>
                <w:color w:val="000000"/>
                <w:sz w:val="14"/>
              </w:rPr>
              <w:t>4.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7366F4" w14:textId="77777777" w:rsidR="007B331C" w:rsidRDefault="007B331C" w:rsidP="007B331C">
            <w:pPr>
              <w:spacing w:before="0" w:after="0"/>
              <w:jc w:val="center"/>
            </w:pPr>
            <w:r>
              <w:rPr>
                <w:rFonts w:ascii="Arial Narrow" w:hAnsi="Arial Narrow" w:cs="Arial Narrow"/>
                <w:color w:val="000000"/>
                <w:sz w:val="14"/>
              </w:rPr>
              <w:t>3.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417913" w14:textId="77777777" w:rsidR="007B331C" w:rsidRDefault="007B331C" w:rsidP="007B331C">
            <w:pPr>
              <w:spacing w:before="0" w:after="0"/>
              <w:jc w:val="center"/>
            </w:pPr>
            <w:r>
              <w:rPr>
                <w:rFonts w:ascii="Arial Narrow" w:hAnsi="Arial Narrow" w:cs="Arial Narrow"/>
                <w:color w:val="000000"/>
                <w:sz w:val="14"/>
              </w:rPr>
              <w:t>2.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CED753" w14:textId="77777777" w:rsidR="007B331C" w:rsidRDefault="007B331C" w:rsidP="007B331C">
            <w:pPr>
              <w:spacing w:before="0" w:after="0"/>
              <w:jc w:val="center"/>
            </w:pPr>
            <w:r>
              <w:rPr>
                <w:rFonts w:ascii="Arial Narrow" w:hAnsi="Arial Narrow" w:cs="Arial Narrow"/>
                <w:color w:val="000000"/>
                <w:sz w:val="14"/>
              </w:rPr>
              <w:t>2.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2743BA" w14:textId="77777777" w:rsidR="007B331C" w:rsidRDefault="007B331C" w:rsidP="007B331C">
            <w:pPr>
              <w:spacing w:before="0" w:after="0"/>
              <w:jc w:val="center"/>
            </w:pPr>
            <w:r>
              <w:rPr>
                <w:rFonts w:ascii="Arial Narrow" w:hAnsi="Arial Narrow" w:cs="Arial Narrow"/>
                <w:color w:val="000000"/>
                <w:sz w:val="14"/>
              </w:rPr>
              <w:t>6.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5DEF5D" w14:textId="77777777" w:rsidR="007B331C" w:rsidRDefault="007B331C" w:rsidP="007B331C">
            <w:pPr>
              <w:spacing w:before="0" w:after="0"/>
              <w:jc w:val="center"/>
            </w:pPr>
            <w:r>
              <w:rPr>
                <w:rFonts w:ascii="Arial Narrow" w:hAnsi="Arial Narrow" w:cs="Arial Narrow"/>
                <w:color w:val="000000"/>
                <w:sz w:val="14"/>
              </w:rPr>
              <w:t>8.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B4B6DA"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D78A9C"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ED4C1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8D5B96" w14:textId="77777777" w:rsidR="007B331C" w:rsidRDefault="007B331C" w:rsidP="007B331C">
            <w:pPr>
              <w:spacing w:before="0" w:after="0"/>
              <w:jc w:val="center"/>
            </w:pPr>
          </w:p>
        </w:tc>
      </w:tr>
      <w:tr w:rsidR="007B331C" w14:paraId="70BA283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C6C5C0"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9D4CD7" w14:textId="77777777" w:rsidR="007B331C" w:rsidRDefault="007B331C" w:rsidP="007B331C">
            <w:pPr>
              <w:spacing w:before="20" w:after="20"/>
              <w:ind w:left="20" w:right="20"/>
            </w:pPr>
            <w:r>
              <w:rPr>
                <w:rFonts w:ascii="Arial Narrow" w:hAnsi="Arial Narrow" w:cs="Arial Narrow"/>
                <w:color w:val="000000"/>
                <w:sz w:val="14"/>
              </w:rPr>
              <w:t>Fitzroy West(RM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9991C5"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7A1F37"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0C4325" w14:textId="77777777" w:rsidR="007B331C" w:rsidRDefault="007B331C" w:rsidP="007B331C">
            <w:pPr>
              <w:spacing w:before="0" w:after="0"/>
              <w:jc w:val="center"/>
            </w:pPr>
            <w:r>
              <w:rPr>
                <w:rFonts w:ascii="Arial Narrow" w:hAnsi="Arial Narrow" w:cs="Arial Narrow"/>
                <w:color w:val="000000"/>
                <w:sz w:val="14"/>
              </w:rPr>
              <w:t>4.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78A4D3" w14:textId="77777777" w:rsidR="007B331C" w:rsidRDefault="007B331C" w:rsidP="007B331C">
            <w:pPr>
              <w:spacing w:before="0" w:after="0"/>
              <w:jc w:val="center"/>
            </w:pPr>
            <w:r>
              <w:rPr>
                <w:rFonts w:ascii="Arial Narrow" w:hAnsi="Arial Narrow" w:cs="Arial Narrow"/>
                <w:color w:val="000000"/>
                <w:sz w:val="14"/>
              </w:rPr>
              <w:t>2.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58304F" w14:textId="77777777" w:rsidR="007B331C" w:rsidRDefault="007B331C" w:rsidP="007B331C">
            <w:pPr>
              <w:spacing w:before="0" w:after="0"/>
              <w:jc w:val="center"/>
            </w:pPr>
            <w:r>
              <w:rPr>
                <w:rFonts w:ascii="Arial Narrow" w:hAnsi="Arial Narrow" w:cs="Arial Narrow"/>
                <w:color w:val="000000"/>
                <w:sz w:val="14"/>
              </w:rPr>
              <w:t>1.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4211B4" w14:textId="77777777" w:rsidR="007B331C" w:rsidRDefault="007B331C" w:rsidP="007B331C">
            <w:pPr>
              <w:spacing w:before="0" w:after="0"/>
              <w:jc w:val="center"/>
            </w:pPr>
            <w:r>
              <w:rPr>
                <w:rFonts w:ascii="Arial Narrow" w:hAnsi="Arial Narrow" w:cs="Arial Narrow"/>
                <w:color w:val="000000"/>
                <w:sz w:val="14"/>
              </w:rPr>
              <w:t>2.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ADF96A" w14:textId="77777777" w:rsidR="007B331C" w:rsidRDefault="007B331C" w:rsidP="007B331C">
            <w:pPr>
              <w:spacing w:before="0" w:after="0"/>
              <w:jc w:val="center"/>
            </w:pPr>
            <w:r>
              <w:rPr>
                <w:rFonts w:ascii="Arial Narrow" w:hAnsi="Arial Narrow" w:cs="Arial Narrow"/>
                <w:color w:val="000000"/>
                <w:sz w:val="14"/>
              </w:rPr>
              <w:t>5.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4614E1" w14:textId="77777777" w:rsidR="007B331C" w:rsidRDefault="007B331C" w:rsidP="007B331C">
            <w:pPr>
              <w:spacing w:before="0" w:after="0"/>
              <w:jc w:val="center"/>
            </w:pPr>
            <w:r>
              <w:rPr>
                <w:rFonts w:ascii="Arial Narrow" w:hAnsi="Arial Narrow" w:cs="Arial Narrow"/>
                <w:color w:val="000000"/>
                <w:sz w:val="14"/>
              </w:rPr>
              <w:t>7.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9BA62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41D24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2DAD4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5DCE24" w14:textId="77777777" w:rsidR="007B331C" w:rsidRDefault="007B331C" w:rsidP="007B331C">
            <w:pPr>
              <w:spacing w:before="0" w:after="0"/>
              <w:jc w:val="center"/>
            </w:pPr>
          </w:p>
        </w:tc>
      </w:tr>
      <w:tr w:rsidR="007B331C" w14:paraId="0319934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A6FA2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D6F74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D9C546"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71DDC8"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5602D8"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B7F35C" w14:textId="77777777" w:rsidR="007B331C" w:rsidRDefault="007B331C" w:rsidP="007B331C">
            <w:pPr>
              <w:spacing w:before="0" w:after="0"/>
              <w:jc w:val="center"/>
            </w:pPr>
            <w:r>
              <w:rPr>
                <w:rFonts w:ascii="Arial Narrow" w:hAnsi="Arial Narrow" w:cs="Arial Narrow"/>
                <w:color w:val="000000"/>
                <w:sz w:val="14"/>
              </w:rPr>
              <w:t>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FFD08F" w14:textId="77777777" w:rsidR="007B331C" w:rsidRDefault="007B331C" w:rsidP="007B331C">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F0EA5F" w14:textId="77777777" w:rsidR="007B331C" w:rsidRDefault="007B331C" w:rsidP="007B331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5C11FB" w14:textId="77777777" w:rsidR="007B331C" w:rsidRDefault="007B331C" w:rsidP="007B331C">
            <w:pPr>
              <w:spacing w:before="0" w:after="0"/>
              <w:jc w:val="center"/>
            </w:pPr>
            <w:r>
              <w:rPr>
                <w:rFonts w:ascii="Arial Narrow" w:hAnsi="Arial Narrow" w:cs="Arial Narrow"/>
                <w:color w:val="000000"/>
                <w:sz w:val="14"/>
              </w:rPr>
              <w:t>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2AB15C" w14:textId="77777777" w:rsidR="007B331C" w:rsidRDefault="007B331C" w:rsidP="007B331C">
            <w:pPr>
              <w:spacing w:before="0" w:after="0"/>
              <w:jc w:val="center"/>
            </w:pPr>
            <w:r>
              <w:rPr>
                <w:rFonts w:ascii="Arial Narrow" w:hAnsi="Arial Narrow" w:cs="Arial Narrow"/>
                <w:color w:val="000000"/>
                <w:sz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E2F4E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DA43F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6F4DB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04B17B" w14:textId="77777777" w:rsidR="007B331C" w:rsidRDefault="007B331C" w:rsidP="007B331C">
            <w:pPr>
              <w:spacing w:before="0" w:after="0"/>
              <w:jc w:val="center"/>
            </w:pPr>
          </w:p>
        </w:tc>
      </w:tr>
      <w:tr w:rsidR="007B331C" w14:paraId="7C6CFEF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33CB3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08785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FE8822"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B92A50"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990E1C" w14:textId="77777777" w:rsidR="007B331C" w:rsidRDefault="007B331C" w:rsidP="007B331C">
            <w:pPr>
              <w:spacing w:before="0" w:after="0"/>
              <w:jc w:val="center"/>
            </w:pPr>
            <w:r>
              <w:rPr>
                <w:rFonts w:ascii="Arial Narrow" w:hAnsi="Arial Narrow" w:cs="Arial Narrow"/>
                <w:color w:val="000000"/>
                <w:sz w:val="14"/>
              </w:rPr>
              <w:t>96.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BF3A36" w14:textId="77777777" w:rsidR="007B331C" w:rsidRDefault="007B331C" w:rsidP="007B331C">
            <w:pPr>
              <w:spacing w:before="0" w:after="0"/>
              <w:jc w:val="center"/>
            </w:pPr>
            <w:r>
              <w:rPr>
                <w:rFonts w:ascii="Arial Narrow" w:hAnsi="Arial Narrow" w:cs="Arial Narrow"/>
                <w:color w:val="000000"/>
                <w:sz w:val="14"/>
              </w:rPr>
              <w:t>87.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2914FE" w14:textId="77777777" w:rsidR="007B331C" w:rsidRDefault="007B331C" w:rsidP="007B331C">
            <w:pPr>
              <w:spacing w:before="0" w:after="0"/>
              <w:jc w:val="center"/>
            </w:pPr>
            <w:r>
              <w:rPr>
                <w:rFonts w:ascii="Arial Narrow" w:hAnsi="Arial Narrow" w:cs="Arial Narrow"/>
                <w:color w:val="000000"/>
                <w:sz w:val="14"/>
              </w:rPr>
              <w:t>83.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1712EA" w14:textId="77777777" w:rsidR="007B331C" w:rsidRDefault="007B331C" w:rsidP="007B331C">
            <w:pPr>
              <w:spacing w:before="0" w:after="0"/>
              <w:jc w:val="center"/>
            </w:pPr>
            <w:r>
              <w:rPr>
                <w:rFonts w:ascii="Arial Narrow" w:hAnsi="Arial Narrow" w:cs="Arial Narrow"/>
                <w:color w:val="000000"/>
                <w:sz w:val="14"/>
              </w:rPr>
              <w:t>84.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3D6F26" w14:textId="77777777" w:rsidR="007B331C" w:rsidRDefault="007B331C" w:rsidP="007B331C">
            <w:pPr>
              <w:spacing w:before="0" w:after="0"/>
              <w:jc w:val="center"/>
            </w:pPr>
            <w:r>
              <w:rPr>
                <w:rFonts w:ascii="Arial Narrow" w:hAnsi="Arial Narrow" w:cs="Arial Narrow"/>
                <w:color w:val="000000"/>
                <w:sz w:val="14"/>
              </w:rPr>
              <w:t>104.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DE0456" w14:textId="77777777" w:rsidR="007B331C" w:rsidRDefault="007B331C" w:rsidP="007B331C">
            <w:pPr>
              <w:spacing w:before="0" w:after="0"/>
              <w:jc w:val="center"/>
            </w:pPr>
            <w:r>
              <w:rPr>
                <w:rFonts w:ascii="Arial Narrow" w:hAnsi="Arial Narrow" w:cs="Arial Narrow"/>
                <w:color w:val="000000"/>
                <w:sz w:val="14"/>
              </w:rPr>
              <w:t>123.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59109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DD3C6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641E4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EA6D39" w14:textId="77777777" w:rsidR="007B331C" w:rsidRDefault="007B331C" w:rsidP="007B331C">
            <w:pPr>
              <w:spacing w:before="0" w:after="0"/>
              <w:jc w:val="center"/>
            </w:pPr>
          </w:p>
        </w:tc>
      </w:tr>
      <w:tr w:rsidR="007B331C" w14:paraId="298F516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7E5312"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45D7C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746322"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0BE7C5"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C730EE" w14:textId="77777777" w:rsidR="007B331C" w:rsidRDefault="007B331C" w:rsidP="007B331C">
            <w:pPr>
              <w:spacing w:before="0" w:after="0"/>
              <w:jc w:val="center"/>
            </w:pPr>
            <w:r>
              <w:rPr>
                <w:rFonts w:ascii="Arial Narrow" w:hAnsi="Arial Narrow" w:cs="Arial Narrow"/>
                <w:color w:val="000000"/>
                <w:sz w:val="14"/>
              </w:rPr>
              <w:t>4.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ACF56C" w14:textId="77777777" w:rsidR="007B331C" w:rsidRDefault="007B331C" w:rsidP="007B331C">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501DB4" w14:textId="77777777" w:rsidR="007B331C" w:rsidRDefault="007B331C" w:rsidP="007B331C">
            <w:pPr>
              <w:spacing w:before="0" w:after="0"/>
              <w:jc w:val="center"/>
            </w:pPr>
            <w:r>
              <w:rPr>
                <w:rFonts w:ascii="Arial Narrow" w:hAnsi="Arial Narrow" w:cs="Arial Narrow"/>
                <w:color w:val="000000"/>
                <w:sz w:val="14"/>
              </w:rPr>
              <w:t>3.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906AB1" w14:textId="77777777" w:rsidR="007B331C" w:rsidRDefault="007B331C" w:rsidP="007B331C">
            <w:pPr>
              <w:spacing w:before="0" w:after="0"/>
              <w:jc w:val="center"/>
            </w:pPr>
            <w:r>
              <w:rPr>
                <w:rFonts w:ascii="Arial Narrow" w:hAnsi="Arial Narrow" w:cs="Arial Narrow"/>
                <w:color w:val="000000"/>
                <w:sz w:val="14"/>
              </w:rPr>
              <w:t>4.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59DC25" w14:textId="77777777" w:rsidR="007B331C" w:rsidRDefault="007B331C" w:rsidP="007B331C">
            <w:pPr>
              <w:spacing w:before="0" w:after="0"/>
              <w:jc w:val="center"/>
            </w:pPr>
            <w:r>
              <w:rPr>
                <w:rFonts w:ascii="Arial Narrow" w:hAnsi="Arial Narrow" w:cs="Arial Narrow"/>
                <w:color w:val="000000"/>
                <w:sz w:val="14"/>
              </w:rPr>
              <w:t>4.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5F5B19" w14:textId="77777777" w:rsidR="007B331C" w:rsidRDefault="007B331C" w:rsidP="007B331C">
            <w:pPr>
              <w:spacing w:before="0" w:after="0"/>
              <w:jc w:val="center"/>
            </w:pPr>
            <w:r>
              <w:rPr>
                <w:rFonts w:ascii="Arial Narrow" w:hAnsi="Arial Narrow" w:cs="Arial Narrow"/>
                <w:color w:val="000000"/>
                <w:sz w:val="14"/>
              </w:rPr>
              <w:t>4.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3697E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6DB61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EF1C9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27D7D2" w14:textId="77777777" w:rsidR="007B331C" w:rsidRDefault="007B331C" w:rsidP="007B331C">
            <w:pPr>
              <w:spacing w:before="0" w:after="0"/>
              <w:jc w:val="center"/>
            </w:pPr>
          </w:p>
        </w:tc>
      </w:tr>
      <w:tr w:rsidR="007B331C" w14:paraId="622C610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32CC82"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DC8D3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233A4B"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8046FA"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32FEF38" w14:textId="77777777" w:rsidR="007B331C" w:rsidRDefault="007B331C" w:rsidP="007B331C">
            <w:pPr>
              <w:spacing w:before="0" w:after="0"/>
              <w:jc w:val="center"/>
            </w:pPr>
            <w:r>
              <w:rPr>
                <w:rFonts w:ascii="Arial Narrow" w:hAnsi="Arial Narrow" w:cs="Arial Narrow"/>
                <w:color w:val="000000"/>
                <w:sz w:val="14"/>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F8D756" w14:textId="77777777" w:rsidR="007B331C" w:rsidRDefault="007B331C" w:rsidP="007B331C">
            <w:pPr>
              <w:spacing w:before="0" w:after="0"/>
              <w:jc w:val="center"/>
            </w:pPr>
            <w:r>
              <w:rPr>
                <w:rFonts w:ascii="Arial Narrow" w:hAnsi="Arial Narrow" w:cs="Arial Narrow"/>
                <w:color w:val="000000"/>
                <w:sz w:val="14"/>
              </w:rPr>
              <w:t>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69ED97" w14:textId="77777777" w:rsidR="007B331C" w:rsidRDefault="007B331C" w:rsidP="007B331C">
            <w:pPr>
              <w:spacing w:before="0" w:after="0"/>
              <w:jc w:val="center"/>
            </w:pPr>
            <w:r>
              <w:rPr>
                <w:rFonts w:ascii="Arial Narrow" w:hAnsi="Arial Narrow" w:cs="Arial Narrow"/>
                <w:color w:val="000000"/>
                <w:sz w:val="14"/>
              </w:rPr>
              <w:t>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CC8131" w14:textId="77777777" w:rsidR="007B331C" w:rsidRDefault="007B331C" w:rsidP="007B331C">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84E548" w14:textId="77777777" w:rsidR="007B331C" w:rsidRDefault="007B331C" w:rsidP="007B331C">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5CC2A3" w14:textId="77777777" w:rsidR="007B331C" w:rsidRDefault="007B331C" w:rsidP="007B331C">
            <w:pPr>
              <w:spacing w:before="0" w:after="0"/>
              <w:jc w:val="center"/>
            </w:pPr>
            <w:r>
              <w:rPr>
                <w:rFonts w:ascii="Arial Narrow" w:hAnsi="Arial Narrow" w:cs="Arial Narrow"/>
                <w:color w:val="000000"/>
                <w:sz w:val="14"/>
              </w:rPr>
              <w:t>0.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A3CBFE"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D5B4E1" w14:textId="77777777" w:rsidR="007B331C" w:rsidRDefault="007B331C" w:rsidP="007B331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88DAE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42AE7A" w14:textId="77777777" w:rsidR="007B331C" w:rsidRDefault="007B331C" w:rsidP="007B331C">
            <w:pPr>
              <w:spacing w:before="0" w:after="0"/>
              <w:jc w:val="center"/>
            </w:pPr>
          </w:p>
        </w:tc>
      </w:tr>
      <w:tr w:rsidR="007B331C" w14:paraId="27DFE09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921F4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C7D92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E2F455"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C40CB7"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2885ED" w14:textId="77777777" w:rsidR="007B331C" w:rsidRDefault="007B331C" w:rsidP="007B331C">
            <w:pPr>
              <w:spacing w:before="0" w:after="0"/>
              <w:jc w:val="center"/>
            </w:pPr>
            <w:r>
              <w:rPr>
                <w:rFonts w:ascii="Arial Narrow" w:hAnsi="Arial Narrow" w:cs="Arial Narrow"/>
                <w:color w:val="000000"/>
                <w:sz w:val="14"/>
              </w:rPr>
              <w:t>0.9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EA691F9" w14:textId="77777777" w:rsidR="007B331C" w:rsidRDefault="007B331C" w:rsidP="007B331C">
            <w:pPr>
              <w:spacing w:before="0" w:after="0"/>
              <w:jc w:val="center"/>
            </w:pPr>
            <w:r>
              <w:rPr>
                <w:rFonts w:ascii="Arial Narrow" w:hAnsi="Arial Narrow" w:cs="Arial Narrow"/>
                <w:color w:val="000000"/>
                <w:sz w:val="14"/>
              </w:rPr>
              <w:t>0.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3B00D8" w14:textId="77777777" w:rsidR="007B331C" w:rsidRDefault="007B331C" w:rsidP="007B331C">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9C389C" w14:textId="77777777" w:rsidR="007B331C" w:rsidRDefault="007B331C" w:rsidP="007B331C">
            <w:pPr>
              <w:spacing w:before="0" w:after="0"/>
              <w:jc w:val="center"/>
            </w:pPr>
            <w:r>
              <w:rPr>
                <w:rFonts w:ascii="Arial Narrow" w:hAnsi="Arial Narrow" w:cs="Arial Narrow"/>
                <w:color w:val="000000"/>
                <w:sz w:val="14"/>
              </w:rPr>
              <w:t>0.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347FDB" w14:textId="77777777" w:rsidR="007B331C" w:rsidRDefault="007B331C" w:rsidP="007B331C">
            <w:pPr>
              <w:spacing w:before="0" w:after="0"/>
              <w:jc w:val="center"/>
            </w:pPr>
            <w:r>
              <w:rPr>
                <w:rFonts w:ascii="Arial Narrow" w:hAnsi="Arial Narrow" w:cs="Arial Narrow"/>
                <w:color w:val="000000"/>
                <w:sz w:val="14"/>
              </w:rPr>
              <w:t>1.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19BD77" w14:textId="77777777" w:rsidR="007B331C" w:rsidRDefault="007B331C" w:rsidP="007B331C">
            <w:pPr>
              <w:spacing w:before="0" w:after="0"/>
              <w:jc w:val="center"/>
            </w:pPr>
            <w:r>
              <w:rPr>
                <w:rFonts w:ascii="Arial Narrow" w:hAnsi="Arial Narrow" w:cs="Arial Narrow"/>
                <w:color w:val="000000"/>
                <w:sz w:val="14"/>
              </w:rPr>
              <w:t>1.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864DF4"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696DAB" w14:textId="77777777" w:rsidR="007B331C" w:rsidRDefault="007B331C" w:rsidP="007B331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A125C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32B895" w14:textId="77777777" w:rsidR="007B331C" w:rsidRDefault="007B331C" w:rsidP="007B331C">
            <w:pPr>
              <w:spacing w:before="0" w:after="0"/>
              <w:jc w:val="center"/>
            </w:pPr>
          </w:p>
        </w:tc>
      </w:tr>
      <w:tr w:rsidR="007B331C" w14:paraId="7A8E744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B76D4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E8ED2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DEC444"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1C2909"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35F3149" w14:textId="77777777" w:rsidR="007B331C" w:rsidRDefault="007B331C" w:rsidP="007B331C">
            <w:pPr>
              <w:spacing w:before="0" w:after="0"/>
              <w:jc w:val="center"/>
            </w:pPr>
            <w:r>
              <w:rPr>
                <w:rFonts w:ascii="Arial Narrow" w:hAnsi="Arial Narrow" w:cs="Arial Narrow"/>
                <w:color w:val="000000"/>
                <w:sz w:val="14"/>
              </w:rPr>
              <w:t>2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F29063" w14:textId="77777777" w:rsidR="007B331C" w:rsidRDefault="007B331C" w:rsidP="007B331C">
            <w:pPr>
              <w:spacing w:before="0" w:after="0"/>
              <w:jc w:val="center"/>
            </w:pPr>
            <w:r>
              <w:rPr>
                <w:rFonts w:ascii="Arial Narrow" w:hAnsi="Arial Narrow" w:cs="Arial Narrow"/>
                <w:color w:val="000000"/>
                <w:sz w:val="14"/>
              </w:rPr>
              <w:t>21.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9A221F" w14:textId="77777777" w:rsidR="007B331C" w:rsidRDefault="007B331C" w:rsidP="007B331C">
            <w:pPr>
              <w:spacing w:before="0" w:after="0"/>
              <w:jc w:val="center"/>
            </w:pPr>
            <w:r>
              <w:rPr>
                <w:rFonts w:ascii="Arial Narrow" w:hAnsi="Arial Narrow" w:cs="Arial Narrow"/>
                <w:color w:val="000000"/>
                <w:sz w:val="14"/>
              </w:rPr>
              <w:t>12.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1BD847" w14:textId="77777777" w:rsidR="007B331C" w:rsidRDefault="007B331C" w:rsidP="007B331C">
            <w:pPr>
              <w:spacing w:before="0" w:after="0"/>
              <w:jc w:val="center"/>
            </w:pPr>
            <w:r>
              <w:rPr>
                <w:rFonts w:ascii="Arial Narrow" w:hAnsi="Arial Narrow" w:cs="Arial Narrow"/>
                <w:color w:val="000000"/>
                <w:sz w:val="14"/>
              </w:rPr>
              <w:t>14.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44ED8A" w14:textId="77777777" w:rsidR="007B331C" w:rsidRDefault="007B331C" w:rsidP="007B331C">
            <w:pPr>
              <w:spacing w:before="0" w:after="0"/>
              <w:jc w:val="center"/>
            </w:pPr>
            <w:r>
              <w:rPr>
                <w:rFonts w:ascii="Arial Narrow" w:hAnsi="Arial Narrow" w:cs="Arial Narrow"/>
                <w:color w:val="000000"/>
                <w:sz w:val="14"/>
              </w:rPr>
              <w:t>26.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59A77E" w14:textId="77777777" w:rsidR="007B331C" w:rsidRDefault="007B331C" w:rsidP="007B331C">
            <w:pPr>
              <w:spacing w:before="0" w:after="0"/>
              <w:jc w:val="center"/>
            </w:pPr>
            <w:r>
              <w:rPr>
                <w:rFonts w:ascii="Arial Narrow" w:hAnsi="Arial Narrow" w:cs="Arial Narrow"/>
                <w:color w:val="000000"/>
                <w:sz w:val="14"/>
              </w:rPr>
              <w:t>27.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7B56E0"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C0C1DD" w14:textId="77777777" w:rsidR="007B331C" w:rsidRDefault="007B331C" w:rsidP="007B331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DA2A1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8E1A2A" w14:textId="77777777" w:rsidR="007B331C" w:rsidRDefault="007B331C" w:rsidP="007B331C">
            <w:pPr>
              <w:spacing w:before="0" w:after="0"/>
              <w:jc w:val="center"/>
            </w:pPr>
          </w:p>
        </w:tc>
      </w:tr>
      <w:tr w:rsidR="007B331C" w14:paraId="67C7AE9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0EC7E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174D6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01E8AC"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47F06B"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DEFBDC" w14:textId="77777777" w:rsidR="007B331C" w:rsidRDefault="007B331C" w:rsidP="007B331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70E93B" w14:textId="77777777" w:rsidR="007B331C" w:rsidRDefault="007B331C" w:rsidP="007B331C">
            <w:pPr>
              <w:spacing w:before="0" w:after="0"/>
              <w:jc w:val="center"/>
            </w:pPr>
            <w:r>
              <w:rPr>
                <w:rFonts w:ascii="Arial Narrow" w:hAnsi="Arial Narrow" w:cs="Arial Narrow"/>
                <w:color w:val="000000"/>
                <w:sz w:val="14"/>
              </w:rPr>
              <w:t>1.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B0731E" w14:textId="77777777" w:rsidR="007B331C" w:rsidRDefault="007B331C" w:rsidP="007B331C">
            <w:pPr>
              <w:spacing w:before="0" w:after="0"/>
              <w:jc w:val="center"/>
            </w:pPr>
            <w:r>
              <w:rPr>
                <w:rFonts w:ascii="Arial Narrow" w:hAnsi="Arial Narrow" w:cs="Arial Narrow"/>
                <w:color w:val="000000"/>
                <w:sz w:val="14"/>
              </w:rPr>
              <w:t>1.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3D3B50" w14:textId="77777777" w:rsidR="007B331C" w:rsidRDefault="007B331C" w:rsidP="007B331C">
            <w:pPr>
              <w:spacing w:before="0" w:after="0"/>
              <w:jc w:val="center"/>
            </w:pPr>
            <w:r>
              <w:rPr>
                <w:rFonts w:ascii="Arial Narrow" w:hAnsi="Arial Narrow" w:cs="Arial Narrow"/>
                <w:color w:val="000000"/>
                <w:sz w:val="14"/>
              </w:rPr>
              <w:t>1.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1937BE" w14:textId="77777777" w:rsidR="007B331C" w:rsidRDefault="007B331C" w:rsidP="007B331C">
            <w:pPr>
              <w:spacing w:before="0" w:after="0"/>
              <w:jc w:val="center"/>
            </w:pPr>
            <w:r>
              <w:rPr>
                <w:rFonts w:ascii="Arial Narrow" w:hAnsi="Arial Narrow" w:cs="Arial Narrow"/>
                <w:color w:val="000000"/>
                <w:sz w:val="14"/>
              </w:rPr>
              <w:t>1.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7C3908" w14:textId="77777777" w:rsidR="007B331C" w:rsidRDefault="007B331C" w:rsidP="007B331C">
            <w:pPr>
              <w:spacing w:before="0" w:after="0"/>
              <w:jc w:val="center"/>
            </w:pPr>
            <w:r>
              <w:rPr>
                <w:rFonts w:ascii="Arial Narrow" w:hAnsi="Arial Narrow" w:cs="Arial Narrow"/>
                <w:color w:val="000000"/>
                <w:sz w:val="14"/>
              </w:rPr>
              <w:t>2.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A4CCE8"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55DACA"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B7508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99EA8A" w14:textId="77777777" w:rsidR="007B331C" w:rsidRDefault="007B331C" w:rsidP="007B331C">
            <w:pPr>
              <w:spacing w:before="0" w:after="0"/>
              <w:jc w:val="center"/>
            </w:pPr>
          </w:p>
        </w:tc>
      </w:tr>
      <w:tr w:rsidR="007B331C" w14:paraId="100E458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8287E3"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A3FAE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DDA8C3"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A04529"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8A2DB5" w14:textId="77777777" w:rsidR="007B331C" w:rsidRDefault="007B331C" w:rsidP="007B331C">
            <w:pPr>
              <w:spacing w:before="0" w:after="0"/>
              <w:jc w:val="center"/>
            </w:pPr>
            <w:r>
              <w:rPr>
                <w:rFonts w:ascii="Arial Narrow" w:hAnsi="Arial Narrow" w:cs="Arial Narrow"/>
                <w:color w:val="000000"/>
                <w:sz w:val="14"/>
              </w:rPr>
              <w:t>193.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083D3D" w14:textId="77777777" w:rsidR="007B331C" w:rsidRDefault="007B331C" w:rsidP="007B331C">
            <w:pPr>
              <w:spacing w:before="0" w:after="0"/>
              <w:jc w:val="center"/>
            </w:pPr>
            <w:r>
              <w:rPr>
                <w:rFonts w:ascii="Arial Narrow" w:hAnsi="Arial Narrow" w:cs="Arial Narrow"/>
                <w:color w:val="000000"/>
                <w:sz w:val="14"/>
              </w:rPr>
              <w:t>191.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2227C0" w14:textId="77777777" w:rsidR="007B331C" w:rsidRDefault="007B331C" w:rsidP="007B331C">
            <w:pPr>
              <w:spacing w:before="0" w:after="0"/>
              <w:jc w:val="center"/>
            </w:pPr>
            <w:r>
              <w:rPr>
                <w:rFonts w:ascii="Arial Narrow" w:hAnsi="Arial Narrow" w:cs="Arial Narrow"/>
                <w:color w:val="000000"/>
                <w:sz w:val="14"/>
              </w:rPr>
              <w:t>114.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5BBB61" w14:textId="77777777" w:rsidR="007B331C" w:rsidRDefault="007B331C" w:rsidP="007B331C">
            <w:pPr>
              <w:spacing w:before="0" w:after="0"/>
              <w:jc w:val="center"/>
            </w:pPr>
            <w:r>
              <w:rPr>
                <w:rFonts w:ascii="Arial Narrow" w:hAnsi="Arial Narrow" w:cs="Arial Narrow"/>
                <w:color w:val="000000"/>
                <w:sz w:val="14"/>
              </w:rPr>
              <w:t>129.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304EC8" w14:textId="77777777" w:rsidR="007B331C" w:rsidRDefault="007B331C" w:rsidP="007B331C">
            <w:pPr>
              <w:spacing w:before="0" w:after="0"/>
              <w:jc w:val="center"/>
            </w:pPr>
            <w:r>
              <w:rPr>
                <w:rFonts w:ascii="Arial Narrow" w:hAnsi="Arial Narrow" w:cs="Arial Narrow"/>
                <w:color w:val="000000"/>
                <w:sz w:val="14"/>
              </w:rPr>
              <w:t>256.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4B20A1" w14:textId="77777777" w:rsidR="007B331C" w:rsidRDefault="007B331C" w:rsidP="007B331C">
            <w:pPr>
              <w:spacing w:before="0" w:after="0"/>
              <w:jc w:val="center"/>
            </w:pPr>
            <w:r>
              <w:rPr>
                <w:rFonts w:ascii="Arial Narrow" w:hAnsi="Arial Narrow" w:cs="Arial Narrow"/>
                <w:color w:val="000000"/>
                <w:sz w:val="14"/>
              </w:rPr>
              <w:t>275.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2F8F6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9CAD1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A858C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6321A3" w14:textId="77777777" w:rsidR="007B331C" w:rsidRDefault="007B331C" w:rsidP="007B331C">
            <w:pPr>
              <w:spacing w:before="0" w:after="0"/>
              <w:jc w:val="center"/>
            </w:pPr>
          </w:p>
        </w:tc>
      </w:tr>
      <w:tr w:rsidR="007B331C" w14:paraId="7AFCE37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8F1C2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3897A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1FC3EE"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AC5382"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0C7819" w14:textId="77777777" w:rsidR="007B331C" w:rsidRDefault="007B331C" w:rsidP="007B331C">
            <w:pPr>
              <w:spacing w:before="0" w:after="0"/>
              <w:jc w:val="center"/>
            </w:pPr>
            <w:r>
              <w:rPr>
                <w:rFonts w:ascii="Arial Narrow" w:hAnsi="Arial Narrow" w:cs="Arial Narrow"/>
                <w:color w:val="000000"/>
                <w:sz w:val="14"/>
              </w:rPr>
              <w:t>2.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6810B3" w14:textId="77777777" w:rsidR="007B331C" w:rsidRDefault="007B331C" w:rsidP="007B331C">
            <w:pPr>
              <w:spacing w:before="0" w:after="0"/>
              <w:jc w:val="center"/>
            </w:pPr>
            <w:r>
              <w:rPr>
                <w:rFonts w:ascii="Arial Narrow" w:hAnsi="Arial Narrow" w:cs="Arial Narrow"/>
                <w:color w:val="000000"/>
                <w:sz w:val="14"/>
              </w:rPr>
              <w:t>2.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559704" w14:textId="77777777" w:rsidR="007B331C" w:rsidRDefault="007B331C" w:rsidP="007B331C">
            <w:pPr>
              <w:spacing w:before="0" w:after="0"/>
              <w:jc w:val="center"/>
            </w:pPr>
            <w:r>
              <w:rPr>
                <w:rFonts w:ascii="Arial Narrow" w:hAnsi="Arial Narrow" w:cs="Arial Narrow"/>
                <w:color w:val="000000"/>
                <w:sz w:val="14"/>
              </w:rPr>
              <w:t>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8F552F" w14:textId="77777777" w:rsidR="007B331C" w:rsidRDefault="007B331C" w:rsidP="007B331C">
            <w:pPr>
              <w:spacing w:before="0" w:after="0"/>
              <w:jc w:val="center"/>
            </w:pPr>
            <w:r>
              <w:rPr>
                <w:rFonts w:ascii="Arial Narrow" w:hAnsi="Arial Narrow" w:cs="Arial Narrow"/>
                <w:color w:val="000000"/>
                <w:sz w:val="14"/>
              </w:rPr>
              <w:t>2.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C3D905" w14:textId="77777777" w:rsidR="007B331C" w:rsidRDefault="007B331C" w:rsidP="007B331C">
            <w:pPr>
              <w:spacing w:before="0" w:after="0"/>
              <w:jc w:val="center"/>
            </w:pPr>
            <w:r>
              <w:rPr>
                <w:rFonts w:ascii="Arial Narrow" w:hAnsi="Arial Narrow" w:cs="Arial Narrow"/>
                <w:color w:val="000000"/>
                <w:sz w:val="14"/>
              </w:rPr>
              <w:t>3.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6972B3" w14:textId="77777777" w:rsidR="007B331C" w:rsidRDefault="007B331C" w:rsidP="007B331C">
            <w:pPr>
              <w:spacing w:before="0" w:after="0"/>
              <w:jc w:val="center"/>
            </w:pPr>
            <w:r>
              <w:rPr>
                <w:rFonts w:ascii="Arial Narrow" w:hAnsi="Arial Narrow" w:cs="Arial Narrow"/>
                <w:color w:val="000000"/>
                <w:sz w:val="14"/>
              </w:rPr>
              <w:t>3.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622DB9"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80CCE1" w14:textId="77777777" w:rsidR="007B331C" w:rsidRDefault="007B331C" w:rsidP="007B331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408FD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DAABC7" w14:textId="77777777" w:rsidR="007B331C" w:rsidRDefault="007B331C" w:rsidP="007B331C">
            <w:pPr>
              <w:spacing w:before="0" w:after="0"/>
              <w:jc w:val="center"/>
            </w:pPr>
          </w:p>
        </w:tc>
      </w:tr>
      <w:tr w:rsidR="007B331C" w14:paraId="2B89455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AFDEF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0A931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BA7508"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28A845"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ECC3C59" w14:textId="77777777" w:rsidR="007B331C" w:rsidRDefault="007B331C" w:rsidP="007B331C">
            <w:pPr>
              <w:spacing w:before="0" w:after="0"/>
              <w:jc w:val="center"/>
            </w:pPr>
            <w:r>
              <w:rPr>
                <w:rFonts w:ascii="Arial Narrow" w:hAnsi="Arial Narrow" w:cs="Arial Narrow"/>
                <w:color w:val="000000"/>
                <w:sz w:val="14"/>
              </w:rPr>
              <w:t>9.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342800" w14:textId="77777777" w:rsidR="007B331C" w:rsidRDefault="007B331C" w:rsidP="007B331C">
            <w:pPr>
              <w:spacing w:before="0" w:after="0"/>
              <w:jc w:val="center"/>
            </w:pPr>
            <w:r>
              <w:rPr>
                <w:rFonts w:ascii="Arial Narrow" w:hAnsi="Arial Narrow" w:cs="Arial Narrow"/>
                <w:color w:val="000000"/>
                <w:sz w:val="14"/>
              </w:rPr>
              <w:t>8.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EF89FF" w14:textId="77777777" w:rsidR="007B331C" w:rsidRDefault="007B331C" w:rsidP="007B331C">
            <w:pPr>
              <w:spacing w:before="0" w:after="0"/>
              <w:jc w:val="center"/>
            </w:pPr>
            <w:r>
              <w:rPr>
                <w:rFonts w:ascii="Arial Narrow" w:hAnsi="Arial Narrow" w:cs="Arial Narrow"/>
                <w:color w:val="000000"/>
                <w:sz w:val="14"/>
              </w:rPr>
              <w:t>5.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8E0189" w14:textId="77777777" w:rsidR="007B331C" w:rsidRDefault="007B331C" w:rsidP="007B331C">
            <w:pPr>
              <w:spacing w:before="0" w:after="0"/>
              <w:jc w:val="center"/>
            </w:pPr>
            <w:r>
              <w:rPr>
                <w:rFonts w:ascii="Arial Narrow" w:hAnsi="Arial Narrow" w:cs="Arial Narrow"/>
                <w:color w:val="000000"/>
                <w:sz w:val="14"/>
              </w:rPr>
              <w:t>5.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DDAF06" w14:textId="77777777" w:rsidR="007B331C" w:rsidRDefault="007B331C" w:rsidP="007B331C">
            <w:pPr>
              <w:spacing w:before="0" w:after="0"/>
              <w:jc w:val="center"/>
            </w:pPr>
            <w:r>
              <w:rPr>
                <w:rFonts w:ascii="Arial Narrow" w:hAnsi="Arial Narrow" w:cs="Arial Narrow"/>
                <w:color w:val="000000"/>
                <w:sz w:val="14"/>
              </w:rPr>
              <w:t>12.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90533E" w14:textId="77777777" w:rsidR="007B331C" w:rsidRDefault="007B331C" w:rsidP="007B331C">
            <w:pPr>
              <w:spacing w:before="0" w:after="0"/>
              <w:jc w:val="center"/>
            </w:pPr>
            <w:r>
              <w:rPr>
                <w:rFonts w:ascii="Arial Narrow" w:hAnsi="Arial Narrow" w:cs="Arial Narrow"/>
                <w:color w:val="000000"/>
                <w:sz w:val="14"/>
              </w:rPr>
              <w:t>14.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D65819"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FEAA78"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DEB34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919EE3" w14:textId="77777777" w:rsidR="007B331C" w:rsidRDefault="007B331C" w:rsidP="007B331C">
            <w:pPr>
              <w:spacing w:before="0" w:after="0"/>
              <w:jc w:val="center"/>
            </w:pPr>
          </w:p>
        </w:tc>
      </w:tr>
      <w:tr w:rsidR="007B331C" w14:paraId="5D7E520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367432"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148E9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AEE3F7"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6C3B8B"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3521E8" w14:textId="77777777" w:rsidR="007B331C" w:rsidRDefault="007B331C" w:rsidP="007B331C">
            <w:pPr>
              <w:spacing w:before="0" w:after="0"/>
              <w:jc w:val="center"/>
            </w:pPr>
            <w:r>
              <w:rPr>
                <w:rFonts w:ascii="Arial Narrow" w:hAnsi="Arial Narrow" w:cs="Arial Narrow"/>
                <w:color w:val="000000"/>
                <w:sz w:val="14"/>
              </w:rPr>
              <w:t>105.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629606" w14:textId="77777777" w:rsidR="007B331C" w:rsidRDefault="007B331C" w:rsidP="007B331C">
            <w:pPr>
              <w:spacing w:before="0" w:after="0"/>
              <w:jc w:val="center"/>
            </w:pPr>
            <w:r>
              <w:rPr>
                <w:rFonts w:ascii="Arial Narrow" w:hAnsi="Arial Narrow" w:cs="Arial Narrow"/>
                <w:color w:val="000000"/>
                <w:sz w:val="14"/>
              </w:rPr>
              <w:t>98.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224EBB" w14:textId="77777777" w:rsidR="007B331C" w:rsidRDefault="007B331C" w:rsidP="007B331C">
            <w:pPr>
              <w:spacing w:before="0" w:after="0"/>
              <w:jc w:val="center"/>
            </w:pPr>
            <w:r>
              <w:rPr>
                <w:rFonts w:ascii="Arial Narrow" w:hAnsi="Arial Narrow" w:cs="Arial Narrow"/>
                <w:color w:val="000000"/>
                <w:sz w:val="14"/>
              </w:rPr>
              <w:t>94.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331AA7" w14:textId="77777777" w:rsidR="007B331C" w:rsidRDefault="007B331C" w:rsidP="007B331C">
            <w:pPr>
              <w:spacing w:before="0" w:after="0"/>
              <w:jc w:val="center"/>
            </w:pPr>
            <w:r>
              <w:rPr>
                <w:rFonts w:ascii="Arial Narrow" w:hAnsi="Arial Narrow" w:cs="Arial Narrow"/>
                <w:color w:val="000000"/>
                <w:sz w:val="14"/>
              </w:rPr>
              <w:t>96.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922D6A" w14:textId="77777777" w:rsidR="007B331C" w:rsidRDefault="007B331C" w:rsidP="007B331C">
            <w:pPr>
              <w:spacing w:before="0" w:after="0"/>
              <w:jc w:val="center"/>
            </w:pPr>
            <w:r>
              <w:rPr>
                <w:rFonts w:ascii="Arial Narrow" w:hAnsi="Arial Narrow" w:cs="Arial Narrow"/>
                <w:color w:val="000000"/>
                <w:sz w:val="14"/>
              </w:rPr>
              <w:t>111.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E536E9" w14:textId="77777777" w:rsidR="007B331C" w:rsidRDefault="007B331C" w:rsidP="007B331C">
            <w:pPr>
              <w:spacing w:before="0" w:after="0"/>
              <w:jc w:val="center"/>
            </w:pPr>
            <w:r>
              <w:rPr>
                <w:rFonts w:ascii="Arial Narrow" w:hAnsi="Arial Narrow" w:cs="Arial Narrow"/>
                <w:color w:val="000000"/>
                <w:sz w:val="14"/>
              </w:rPr>
              <w:t>125.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788F2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1833B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84D2F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9D2AC3" w14:textId="77777777" w:rsidR="007B331C" w:rsidRDefault="007B331C" w:rsidP="007B331C">
            <w:pPr>
              <w:spacing w:before="0" w:after="0"/>
              <w:jc w:val="center"/>
            </w:pPr>
          </w:p>
        </w:tc>
      </w:tr>
      <w:tr w:rsidR="007B331C" w14:paraId="09707E0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1ECD6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BB0552"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C7DBE6"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4C00D8"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C9135F" w14:textId="77777777" w:rsidR="007B331C" w:rsidRDefault="007B331C" w:rsidP="007B331C">
            <w:pPr>
              <w:spacing w:before="0" w:after="0"/>
              <w:jc w:val="center"/>
            </w:pPr>
            <w:r>
              <w:rPr>
                <w:rFonts w:ascii="Arial Narrow" w:hAnsi="Arial Narrow" w:cs="Arial Narrow"/>
                <w:color w:val="000000"/>
                <w:sz w:val="14"/>
              </w:rPr>
              <w:t>1.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F8E021" w14:textId="77777777" w:rsidR="007B331C" w:rsidRDefault="007B331C" w:rsidP="007B331C">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BB29CE" w14:textId="77777777" w:rsidR="007B331C" w:rsidRDefault="007B331C" w:rsidP="007B331C">
            <w:pPr>
              <w:spacing w:before="0" w:after="0"/>
              <w:jc w:val="center"/>
            </w:pPr>
            <w:r>
              <w:rPr>
                <w:rFonts w:ascii="Arial Narrow" w:hAnsi="Arial Narrow" w:cs="Arial Narrow"/>
                <w:color w:val="000000"/>
                <w:sz w:val="14"/>
              </w:rPr>
              <w:t>0.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3F992D" w14:textId="77777777" w:rsidR="007B331C" w:rsidRDefault="007B331C" w:rsidP="007B331C">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E44F47" w14:textId="77777777" w:rsidR="007B331C" w:rsidRDefault="007B331C" w:rsidP="007B331C">
            <w:pPr>
              <w:spacing w:before="0" w:after="0"/>
              <w:jc w:val="center"/>
            </w:pPr>
            <w:r>
              <w:rPr>
                <w:rFonts w:ascii="Arial Narrow" w:hAnsi="Arial Narrow" w:cs="Arial Narrow"/>
                <w:color w:val="000000"/>
                <w:sz w:val="14"/>
              </w:rPr>
              <w:t>1.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C2416B" w14:textId="77777777" w:rsidR="007B331C" w:rsidRDefault="007B331C" w:rsidP="007B331C">
            <w:pPr>
              <w:spacing w:before="0" w:after="0"/>
              <w:jc w:val="center"/>
            </w:pPr>
            <w:r>
              <w:rPr>
                <w:rFonts w:ascii="Arial Narrow" w:hAnsi="Arial Narrow" w:cs="Arial Narrow"/>
                <w:color w:val="000000"/>
                <w:sz w:val="14"/>
              </w:rPr>
              <w:t>1.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546B8F"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AEFD94"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42EC2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6BA39D" w14:textId="77777777" w:rsidR="007B331C" w:rsidRDefault="007B331C" w:rsidP="007B331C">
            <w:pPr>
              <w:spacing w:before="0" w:after="0"/>
              <w:jc w:val="center"/>
            </w:pPr>
          </w:p>
        </w:tc>
      </w:tr>
      <w:tr w:rsidR="007B331C" w14:paraId="0CA5E0F1"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9F8AAA"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977778" w14:textId="77777777" w:rsidR="007B331C" w:rsidRDefault="007B331C" w:rsidP="007B331C">
            <w:pPr>
              <w:spacing w:before="20" w:after="20"/>
              <w:ind w:left="20" w:right="20"/>
            </w:pPr>
            <w:r>
              <w:rPr>
                <w:rFonts w:ascii="Arial Narrow" w:hAnsi="Arial Narrow" w:cs="Arial Narrow"/>
                <w:color w:val="000000"/>
                <w:sz w:val="14"/>
              </w:rPr>
              <w:t>RM2(RM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CF1D06"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992E59"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93C487" w14:textId="77777777" w:rsidR="007B331C" w:rsidRDefault="007B331C" w:rsidP="007B331C">
            <w:pPr>
              <w:spacing w:before="0" w:after="0"/>
              <w:jc w:val="center"/>
            </w:pPr>
            <w:r>
              <w:rPr>
                <w:rFonts w:ascii="Arial Narrow" w:hAnsi="Arial Narrow" w:cs="Arial Narrow"/>
                <w:color w:val="000000"/>
                <w:sz w:val="14"/>
              </w:rPr>
              <w:t>15.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E751BA" w14:textId="77777777" w:rsidR="007B331C" w:rsidRDefault="007B331C" w:rsidP="007B331C">
            <w:pPr>
              <w:spacing w:before="0" w:after="0"/>
              <w:jc w:val="center"/>
            </w:pPr>
            <w:r>
              <w:rPr>
                <w:rFonts w:ascii="Arial Narrow" w:hAnsi="Arial Narrow" w:cs="Arial Narrow"/>
                <w:color w:val="000000"/>
                <w:sz w:val="14"/>
              </w:rPr>
              <w:t>1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370884" w14:textId="77777777" w:rsidR="007B331C" w:rsidRDefault="007B331C" w:rsidP="007B331C">
            <w:pPr>
              <w:spacing w:before="0" w:after="0"/>
              <w:jc w:val="center"/>
            </w:pPr>
            <w:r>
              <w:rPr>
                <w:rFonts w:ascii="Arial Narrow" w:hAnsi="Arial Narrow" w:cs="Arial Narrow"/>
                <w:color w:val="000000"/>
                <w:sz w:val="14"/>
              </w:rPr>
              <w:t>5.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4E6F6A" w14:textId="77777777" w:rsidR="007B331C" w:rsidRDefault="007B331C" w:rsidP="007B331C">
            <w:pPr>
              <w:spacing w:before="0" w:after="0"/>
              <w:jc w:val="center"/>
            </w:pPr>
            <w:r>
              <w:rPr>
                <w:rFonts w:ascii="Arial Narrow" w:hAnsi="Arial Narrow" w:cs="Arial Narrow"/>
                <w:color w:val="000000"/>
                <w:sz w:val="14"/>
              </w:rPr>
              <w:t>8.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152FF0" w14:textId="77777777" w:rsidR="007B331C" w:rsidRDefault="007B331C" w:rsidP="007B331C">
            <w:pPr>
              <w:spacing w:before="0" w:after="0"/>
              <w:jc w:val="center"/>
            </w:pPr>
            <w:r>
              <w:rPr>
                <w:rFonts w:ascii="Arial Narrow" w:hAnsi="Arial Narrow" w:cs="Arial Narrow"/>
                <w:color w:val="000000"/>
                <w:sz w:val="14"/>
              </w:rPr>
              <w:t>19.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DD02E6" w14:textId="77777777" w:rsidR="007B331C" w:rsidRDefault="007B331C" w:rsidP="007B331C">
            <w:pPr>
              <w:spacing w:before="0" w:after="0"/>
              <w:jc w:val="center"/>
            </w:pPr>
            <w:r>
              <w:rPr>
                <w:rFonts w:ascii="Arial Narrow" w:hAnsi="Arial Narrow" w:cs="Arial Narrow"/>
                <w:color w:val="000000"/>
                <w:sz w:val="14"/>
              </w:rPr>
              <w:t>35.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C4FCE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282C5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393B4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A3E570" w14:textId="77777777" w:rsidR="007B331C" w:rsidRDefault="007B331C" w:rsidP="007B331C">
            <w:pPr>
              <w:spacing w:before="0" w:after="0"/>
              <w:jc w:val="center"/>
            </w:pPr>
          </w:p>
        </w:tc>
      </w:tr>
      <w:tr w:rsidR="007B331C" w14:paraId="6C0EAB8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B33C9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27574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4CE989"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A7E7F7"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7AB53E"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87BC14" w14:textId="77777777" w:rsidR="007B331C" w:rsidRDefault="007B331C" w:rsidP="007B331C">
            <w:pPr>
              <w:spacing w:before="0" w:after="0"/>
              <w:jc w:val="center"/>
            </w:pPr>
            <w:r>
              <w:rPr>
                <w:rFonts w:ascii="Arial Narrow" w:hAnsi="Arial Narrow" w:cs="Arial Narrow"/>
                <w:color w:val="000000"/>
                <w:sz w:val="14"/>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4719B7" w14:textId="77777777" w:rsidR="007B331C" w:rsidRDefault="007B331C" w:rsidP="007B331C">
            <w:pPr>
              <w:spacing w:before="0" w:after="0"/>
              <w:jc w:val="center"/>
            </w:pPr>
            <w:r>
              <w:rPr>
                <w:rFonts w:ascii="Arial Narrow" w:hAnsi="Arial Narrow" w:cs="Arial Narrow"/>
                <w:color w:val="000000"/>
                <w:sz w:val="14"/>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B26224"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6BBED8"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852E0C"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446A6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B409B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E50F1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80B0E3" w14:textId="77777777" w:rsidR="007B331C" w:rsidRDefault="007B331C" w:rsidP="007B331C">
            <w:pPr>
              <w:spacing w:before="0" w:after="0"/>
              <w:jc w:val="center"/>
            </w:pPr>
          </w:p>
        </w:tc>
      </w:tr>
      <w:tr w:rsidR="007B331C" w14:paraId="06A700C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D7AB06"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C8A93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10B157"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705B4D"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6B8D31" w14:textId="77777777" w:rsidR="007B331C" w:rsidRDefault="007B331C" w:rsidP="007B331C">
            <w:pPr>
              <w:spacing w:before="0" w:after="0"/>
              <w:jc w:val="center"/>
            </w:pPr>
            <w:r>
              <w:rPr>
                <w:rFonts w:ascii="Arial Narrow" w:hAnsi="Arial Narrow" w:cs="Arial Narrow"/>
                <w:color w:val="000000"/>
                <w:sz w:val="14"/>
              </w:rPr>
              <w:t>98.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1439C9" w14:textId="77777777" w:rsidR="007B331C" w:rsidRDefault="007B331C" w:rsidP="007B331C">
            <w:pPr>
              <w:spacing w:before="0" w:after="0"/>
              <w:jc w:val="center"/>
            </w:pPr>
            <w:r>
              <w:rPr>
                <w:rFonts w:ascii="Arial Narrow" w:hAnsi="Arial Narrow" w:cs="Arial Narrow"/>
                <w:color w:val="000000"/>
                <w:sz w:val="14"/>
              </w:rPr>
              <w:t>92.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F9BB92" w14:textId="77777777" w:rsidR="007B331C" w:rsidRDefault="007B331C" w:rsidP="007B331C">
            <w:pPr>
              <w:spacing w:before="0" w:after="0"/>
              <w:jc w:val="center"/>
            </w:pPr>
            <w:r>
              <w:rPr>
                <w:rFonts w:ascii="Arial Narrow" w:hAnsi="Arial Narrow" w:cs="Arial Narrow"/>
                <w:color w:val="000000"/>
                <w:sz w:val="14"/>
              </w:rPr>
              <w:t>58.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9DAAED" w14:textId="77777777" w:rsidR="007B331C" w:rsidRDefault="007B331C" w:rsidP="007B331C">
            <w:pPr>
              <w:spacing w:before="0" w:after="0"/>
              <w:jc w:val="center"/>
            </w:pPr>
            <w:r>
              <w:rPr>
                <w:rFonts w:ascii="Arial Narrow" w:hAnsi="Arial Narrow" w:cs="Arial Narrow"/>
                <w:color w:val="000000"/>
                <w:sz w:val="14"/>
              </w:rPr>
              <w:t>83.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B32C9A" w14:textId="77777777" w:rsidR="007B331C" w:rsidRDefault="007B331C" w:rsidP="007B331C">
            <w:pPr>
              <w:spacing w:before="0" w:after="0"/>
              <w:jc w:val="center"/>
            </w:pPr>
            <w:r>
              <w:rPr>
                <w:rFonts w:ascii="Arial Narrow" w:hAnsi="Arial Narrow" w:cs="Arial Narrow"/>
                <w:color w:val="000000"/>
                <w:sz w:val="14"/>
              </w:rPr>
              <w:t>114.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C2D601" w14:textId="77777777" w:rsidR="007B331C" w:rsidRDefault="007B331C" w:rsidP="007B331C">
            <w:pPr>
              <w:spacing w:before="0" w:after="0"/>
              <w:jc w:val="center"/>
            </w:pPr>
            <w:r>
              <w:rPr>
                <w:rFonts w:ascii="Arial Narrow" w:hAnsi="Arial Narrow" w:cs="Arial Narrow"/>
                <w:color w:val="000000"/>
                <w:sz w:val="14"/>
              </w:rPr>
              <w:t>145.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98B7D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D14D8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991F0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46F161" w14:textId="77777777" w:rsidR="007B331C" w:rsidRDefault="007B331C" w:rsidP="007B331C">
            <w:pPr>
              <w:spacing w:before="0" w:after="0"/>
              <w:jc w:val="center"/>
            </w:pPr>
          </w:p>
        </w:tc>
      </w:tr>
      <w:tr w:rsidR="007B331C" w14:paraId="5649A47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D6041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680E3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F56936"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D1F64F"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E32FA7" w14:textId="77777777" w:rsidR="007B331C" w:rsidRDefault="007B331C" w:rsidP="007B331C">
            <w:pPr>
              <w:spacing w:before="0" w:after="0"/>
              <w:jc w:val="center"/>
            </w:pPr>
            <w:r>
              <w:rPr>
                <w:rFonts w:ascii="Arial Narrow" w:hAnsi="Arial Narrow" w:cs="Arial Narrow"/>
                <w:color w:val="000000"/>
                <w:sz w:val="14"/>
              </w:rPr>
              <w:t>2.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A81CB7" w14:textId="77777777" w:rsidR="007B331C" w:rsidRDefault="007B331C" w:rsidP="007B331C">
            <w:pPr>
              <w:spacing w:before="0" w:after="0"/>
              <w:jc w:val="center"/>
            </w:pPr>
            <w:r>
              <w:rPr>
                <w:rFonts w:ascii="Arial Narrow" w:hAnsi="Arial Narrow" w:cs="Arial Narrow"/>
                <w:color w:val="000000"/>
                <w:sz w:val="14"/>
              </w:rPr>
              <w:t>3.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628CD9" w14:textId="77777777" w:rsidR="007B331C" w:rsidRDefault="007B331C" w:rsidP="007B331C">
            <w:pPr>
              <w:spacing w:before="0" w:after="0"/>
              <w:jc w:val="center"/>
            </w:pPr>
            <w:r>
              <w:rPr>
                <w:rFonts w:ascii="Arial Narrow" w:hAnsi="Arial Narrow" w:cs="Arial Narrow"/>
                <w:color w:val="000000"/>
                <w:sz w:val="14"/>
              </w:rPr>
              <w:t>0.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C217AF" w14:textId="77777777" w:rsidR="007B331C" w:rsidRDefault="007B331C" w:rsidP="007B331C">
            <w:pPr>
              <w:spacing w:before="0" w:after="0"/>
              <w:jc w:val="center"/>
            </w:pPr>
            <w:r>
              <w:rPr>
                <w:rFonts w:ascii="Arial Narrow" w:hAnsi="Arial Narrow" w:cs="Arial Narrow"/>
                <w:color w:val="000000"/>
                <w:sz w:val="14"/>
              </w:rPr>
              <w:t>1.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13468E" w14:textId="77777777" w:rsidR="007B331C" w:rsidRDefault="007B331C" w:rsidP="007B331C">
            <w:pPr>
              <w:spacing w:before="0" w:after="0"/>
              <w:jc w:val="center"/>
            </w:pPr>
            <w:r>
              <w:rPr>
                <w:rFonts w:ascii="Arial Narrow" w:hAnsi="Arial Narrow" w:cs="Arial Narrow"/>
                <w:color w:val="000000"/>
                <w:sz w:val="14"/>
              </w:rPr>
              <w:t>4.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866EFD" w14:textId="77777777" w:rsidR="007B331C" w:rsidRDefault="007B331C" w:rsidP="007B331C">
            <w:pPr>
              <w:spacing w:before="0" w:after="0"/>
              <w:jc w:val="center"/>
            </w:pPr>
            <w:r>
              <w:rPr>
                <w:rFonts w:ascii="Arial Narrow" w:hAnsi="Arial Narrow" w:cs="Arial Narrow"/>
                <w:color w:val="000000"/>
                <w:sz w:val="14"/>
              </w:rPr>
              <w:t>4.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5C894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0B001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0F855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7C2950" w14:textId="77777777" w:rsidR="007B331C" w:rsidRDefault="007B331C" w:rsidP="007B331C">
            <w:pPr>
              <w:spacing w:before="0" w:after="0"/>
              <w:jc w:val="center"/>
            </w:pPr>
          </w:p>
        </w:tc>
      </w:tr>
      <w:tr w:rsidR="007B331C" w14:paraId="5076CBE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36A71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B4287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814FA5"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D954CB"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96C025" w14:textId="77777777" w:rsidR="007B331C" w:rsidRDefault="007B331C" w:rsidP="007B331C">
            <w:pPr>
              <w:spacing w:before="0" w:after="0"/>
              <w:jc w:val="center"/>
            </w:pPr>
            <w:r>
              <w:rPr>
                <w:rFonts w:ascii="Arial Narrow" w:hAnsi="Arial Narrow" w:cs="Arial Narrow"/>
                <w:color w:val="000000"/>
                <w:sz w:val="14"/>
              </w:rPr>
              <w:t>1.4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8562176" w14:textId="77777777" w:rsidR="007B331C" w:rsidRDefault="007B331C" w:rsidP="007B331C">
            <w:pPr>
              <w:spacing w:before="0" w:after="0"/>
              <w:jc w:val="center"/>
            </w:pPr>
            <w:r>
              <w:rPr>
                <w:rFonts w:ascii="Arial Narrow" w:hAnsi="Arial Narrow" w:cs="Arial Narrow"/>
                <w:color w:val="000000"/>
                <w:sz w:val="14"/>
              </w:rPr>
              <w:t>1.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4E736C" w14:textId="77777777" w:rsidR="007B331C" w:rsidRDefault="007B331C" w:rsidP="007B331C">
            <w:pPr>
              <w:spacing w:before="0" w:after="0"/>
              <w:jc w:val="center"/>
            </w:pPr>
            <w:r>
              <w:rPr>
                <w:rFonts w:ascii="Arial Narrow" w:hAnsi="Arial Narrow" w:cs="Arial Narrow"/>
                <w:color w:val="000000"/>
                <w:sz w:val="14"/>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AEE1FB" w14:textId="77777777" w:rsidR="007B331C" w:rsidRDefault="007B331C" w:rsidP="007B331C">
            <w:pPr>
              <w:spacing w:before="0" w:after="0"/>
              <w:jc w:val="center"/>
            </w:pPr>
            <w:r>
              <w:rPr>
                <w:rFonts w:ascii="Arial Narrow" w:hAnsi="Arial Narrow" w:cs="Arial Narrow"/>
                <w:color w:val="000000"/>
                <w:sz w:val="14"/>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203BAB" w14:textId="77777777" w:rsidR="007B331C" w:rsidRDefault="007B331C" w:rsidP="007B331C">
            <w:pPr>
              <w:spacing w:before="0" w:after="0"/>
              <w:jc w:val="center"/>
            </w:pPr>
            <w:r>
              <w:rPr>
                <w:rFonts w:ascii="Arial Narrow" w:hAnsi="Arial Narrow" w:cs="Arial Narrow"/>
                <w:color w:val="000000"/>
                <w:sz w:val="14"/>
              </w:rPr>
              <w:t>1.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9DCEBD" w14:textId="77777777" w:rsidR="007B331C" w:rsidRDefault="007B331C" w:rsidP="007B331C">
            <w:pPr>
              <w:spacing w:before="0" w:after="0"/>
              <w:jc w:val="center"/>
            </w:pPr>
            <w:r>
              <w:rPr>
                <w:rFonts w:ascii="Arial Narrow" w:hAnsi="Arial Narrow" w:cs="Arial Narrow"/>
                <w:color w:val="000000"/>
                <w:sz w:val="14"/>
              </w:rPr>
              <w:t>3.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10E44D"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134E4B" w14:textId="77777777" w:rsidR="007B331C" w:rsidRDefault="007B331C" w:rsidP="007B331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AF6870"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467EAE" w14:textId="77777777" w:rsidR="007B331C" w:rsidRDefault="007B331C" w:rsidP="007B331C">
            <w:pPr>
              <w:spacing w:before="0" w:after="0"/>
              <w:jc w:val="center"/>
            </w:pPr>
            <w:r>
              <w:rPr>
                <w:rFonts w:ascii="Arial Narrow" w:hAnsi="Arial Narrow" w:cs="Arial Narrow"/>
                <w:color w:val="000000"/>
                <w:sz w:val="14"/>
              </w:rPr>
              <w:t>0.63</w:t>
            </w:r>
          </w:p>
        </w:tc>
      </w:tr>
      <w:tr w:rsidR="007B331C" w14:paraId="5DFE747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7A207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3C0EC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0FE640"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00E5B0"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788141" w14:textId="77777777" w:rsidR="007B331C" w:rsidRDefault="007B331C" w:rsidP="007B331C">
            <w:pPr>
              <w:spacing w:before="0" w:after="0"/>
              <w:jc w:val="center"/>
            </w:pPr>
            <w:r>
              <w:rPr>
                <w:rFonts w:ascii="Arial Narrow" w:hAnsi="Arial Narrow" w:cs="Arial Narrow"/>
                <w:color w:val="000000"/>
                <w:sz w:val="14"/>
              </w:rPr>
              <w:t>9.7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F037F2A" w14:textId="77777777" w:rsidR="007B331C" w:rsidRDefault="007B331C" w:rsidP="007B331C">
            <w:pPr>
              <w:spacing w:before="0" w:after="0"/>
              <w:jc w:val="center"/>
            </w:pPr>
            <w:r>
              <w:rPr>
                <w:rFonts w:ascii="Arial Narrow" w:hAnsi="Arial Narrow" w:cs="Arial Narrow"/>
                <w:color w:val="000000"/>
                <w:sz w:val="14"/>
              </w:rPr>
              <w:t>5.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326552" w14:textId="77777777" w:rsidR="007B331C" w:rsidRDefault="007B331C" w:rsidP="007B331C">
            <w:pPr>
              <w:spacing w:before="0" w:after="0"/>
              <w:jc w:val="center"/>
            </w:pPr>
            <w:r>
              <w:rPr>
                <w:rFonts w:ascii="Arial Narrow" w:hAnsi="Arial Narrow" w:cs="Arial Narrow"/>
                <w:color w:val="000000"/>
                <w:sz w:val="14"/>
              </w:rPr>
              <w:t>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65C664" w14:textId="77777777" w:rsidR="007B331C" w:rsidRDefault="007B331C" w:rsidP="007B331C">
            <w:pPr>
              <w:spacing w:before="0" w:after="0"/>
              <w:jc w:val="center"/>
            </w:pPr>
            <w:r>
              <w:rPr>
                <w:rFonts w:ascii="Arial Narrow" w:hAnsi="Arial Narrow" w:cs="Arial Narrow"/>
                <w:color w:val="000000"/>
                <w:sz w:val="14"/>
              </w:rPr>
              <w:t>3.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78CEBB" w14:textId="77777777" w:rsidR="007B331C" w:rsidRDefault="007B331C" w:rsidP="007B331C">
            <w:pPr>
              <w:spacing w:before="0" w:after="0"/>
              <w:jc w:val="center"/>
            </w:pPr>
            <w:r>
              <w:rPr>
                <w:rFonts w:ascii="Arial Narrow" w:hAnsi="Arial Narrow" w:cs="Arial Narrow"/>
                <w:color w:val="000000"/>
                <w:sz w:val="14"/>
              </w:rPr>
              <w:t>13.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9FC510" w14:textId="77777777" w:rsidR="007B331C" w:rsidRDefault="007B331C" w:rsidP="007B331C">
            <w:pPr>
              <w:spacing w:before="0" w:after="0"/>
              <w:jc w:val="center"/>
            </w:pPr>
            <w:r>
              <w:rPr>
                <w:rFonts w:ascii="Arial Narrow" w:hAnsi="Arial Narrow" w:cs="Arial Narrow"/>
                <w:color w:val="000000"/>
                <w:sz w:val="14"/>
              </w:rPr>
              <w:t>22.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57A439"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43D509" w14:textId="77777777" w:rsidR="007B331C" w:rsidRDefault="007B331C" w:rsidP="007B331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506D5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7F3AC5" w14:textId="77777777" w:rsidR="007B331C" w:rsidRDefault="007B331C" w:rsidP="007B331C">
            <w:pPr>
              <w:spacing w:before="0" w:after="0"/>
              <w:jc w:val="center"/>
            </w:pPr>
          </w:p>
        </w:tc>
      </w:tr>
      <w:tr w:rsidR="007B331C" w14:paraId="24758BD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C74F2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34550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AF8AF2"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723ABB"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440973" w14:textId="77777777" w:rsidR="007B331C" w:rsidRDefault="007B331C" w:rsidP="007B331C">
            <w:pPr>
              <w:spacing w:before="0" w:after="0"/>
              <w:jc w:val="center"/>
            </w:pPr>
            <w:r>
              <w:rPr>
                <w:rFonts w:ascii="Arial Narrow" w:hAnsi="Arial Narrow" w:cs="Arial Narrow"/>
                <w:color w:val="000000"/>
                <w:sz w:val="14"/>
              </w:rPr>
              <w:t>7.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2B61D0" w14:textId="77777777" w:rsidR="007B331C" w:rsidRDefault="007B331C" w:rsidP="007B331C">
            <w:pPr>
              <w:spacing w:before="0" w:after="0"/>
              <w:jc w:val="center"/>
            </w:pPr>
            <w:r>
              <w:rPr>
                <w:rFonts w:ascii="Arial Narrow" w:hAnsi="Arial Narrow" w:cs="Arial Narrow"/>
                <w:color w:val="000000"/>
                <w:sz w:val="14"/>
              </w:rPr>
              <w:t>6.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5424A7"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0F0E6F"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A98439" w14:textId="77777777" w:rsidR="007B331C" w:rsidRDefault="007B331C" w:rsidP="007B331C">
            <w:pPr>
              <w:spacing w:before="0" w:after="0"/>
              <w:jc w:val="center"/>
            </w:pPr>
            <w:r>
              <w:rPr>
                <w:rFonts w:ascii="Arial Narrow" w:hAnsi="Arial Narrow" w:cs="Arial Narrow"/>
                <w:color w:val="000000"/>
                <w:sz w:val="14"/>
              </w:rPr>
              <w:t>12.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427EFB" w14:textId="77777777" w:rsidR="007B331C" w:rsidRDefault="007B331C" w:rsidP="007B331C">
            <w:pPr>
              <w:spacing w:before="0" w:after="0"/>
              <w:jc w:val="center"/>
            </w:pPr>
            <w:r>
              <w:rPr>
                <w:rFonts w:ascii="Arial Narrow" w:hAnsi="Arial Narrow" w:cs="Arial Narrow"/>
                <w:color w:val="000000"/>
                <w:sz w:val="14"/>
              </w:rPr>
              <w:t>13.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0E622F"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D9A0C8" w14:textId="77777777" w:rsidR="007B331C" w:rsidRDefault="007B331C" w:rsidP="007B331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F9EE4C" w14:textId="77777777" w:rsidR="007B331C" w:rsidRDefault="007B331C" w:rsidP="007B331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37CB0E" w14:textId="77777777" w:rsidR="007B331C" w:rsidRDefault="007B331C" w:rsidP="007B331C">
            <w:pPr>
              <w:spacing w:before="0" w:after="0"/>
              <w:jc w:val="center"/>
            </w:pPr>
            <w:r>
              <w:rPr>
                <w:rFonts w:ascii="Arial Narrow" w:hAnsi="Arial Narrow" w:cs="Arial Narrow"/>
                <w:color w:val="000000"/>
                <w:sz w:val="14"/>
              </w:rPr>
              <w:t>25.00</w:t>
            </w:r>
          </w:p>
        </w:tc>
      </w:tr>
      <w:tr w:rsidR="007B331C" w14:paraId="3F98F2D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83647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B2187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62B63A"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F58CBE"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24F4F0" w14:textId="77777777" w:rsidR="007B331C" w:rsidRDefault="007B331C" w:rsidP="007B331C">
            <w:pPr>
              <w:spacing w:before="0" w:after="0"/>
              <w:jc w:val="center"/>
            </w:pPr>
            <w:r>
              <w:rPr>
                <w:rFonts w:ascii="Arial Narrow" w:hAnsi="Arial Narrow" w:cs="Arial Narrow"/>
                <w:color w:val="000000"/>
                <w:sz w:val="14"/>
              </w:rPr>
              <w:t>2.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D5A9EC" w14:textId="77777777" w:rsidR="007B331C" w:rsidRDefault="007B331C" w:rsidP="007B331C">
            <w:pPr>
              <w:spacing w:before="0" w:after="0"/>
              <w:jc w:val="center"/>
            </w:pPr>
            <w:r>
              <w:rPr>
                <w:rFonts w:ascii="Arial Narrow" w:hAnsi="Arial Narrow" w:cs="Arial Narrow"/>
                <w:color w:val="000000"/>
                <w:sz w:val="14"/>
              </w:rPr>
              <w:t>1.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E4C3FD" w14:textId="77777777" w:rsidR="007B331C" w:rsidRDefault="007B331C" w:rsidP="007B331C">
            <w:pPr>
              <w:spacing w:before="0" w:after="0"/>
              <w:jc w:val="center"/>
            </w:pPr>
            <w:r>
              <w:rPr>
                <w:rFonts w:ascii="Arial Narrow" w:hAnsi="Arial Narrow" w:cs="Arial Narrow"/>
                <w:color w:val="000000"/>
                <w:sz w:val="14"/>
              </w:rPr>
              <w:t>1.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3F811F" w14:textId="77777777" w:rsidR="007B331C" w:rsidRDefault="007B331C" w:rsidP="007B331C">
            <w:pPr>
              <w:spacing w:before="0" w:after="0"/>
              <w:jc w:val="center"/>
            </w:pPr>
            <w:r>
              <w:rPr>
                <w:rFonts w:ascii="Arial Narrow" w:hAnsi="Arial Narrow" w:cs="Arial Narrow"/>
                <w:color w:val="000000"/>
                <w:sz w:val="14"/>
              </w:rPr>
              <w:t>1.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4975A6" w14:textId="77777777" w:rsidR="007B331C" w:rsidRDefault="007B331C" w:rsidP="007B331C">
            <w:pPr>
              <w:spacing w:before="0" w:after="0"/>
              <w:jc w:val="center"/>
            </w:pPr>
            <w:r>
              <w:rPr>
                <w:rFonts w:ascii="Arial Narrow" w:hAnsi="Arial Narrow" w:cs="Arial Narrow"/>
                <w:color w:val="000000"/>
                <w:sz w:val="14"/>
              </w:rPr>
              <w:t>3.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335704" w14:textId="77777777" w:rsidR="007B331C" w:rsidRDefault="007B331C" w:rsidP="007B331C">
            <w:pPr>
              <w:spacing w:before="0" w:after="0"/>
              <w:jc w:val="center"/>
            </w:pPr>
            <w:r>
              <w:rPr>
                <w:rFonts w:ascii="Arial Narrow" w:hAnsi="Arial Narrow" w:cs="Arial Narrow"/>
                <w:color w:val="000000"/>
                <w:sz w:val="14"/>
              </w:rPr>
              <w:t>3.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9E1C15"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A80D20"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0C40A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18C060" w14:textId="77777777" w:rsidR="007B331C" w:rsidRDefault="007B331C" w:rsidP="007B331C">
            <w:pPr>
              <w:spacing w:before="0" w:after="0"/>
              <w:jc w:val="center"/>
            </w:pPr>
          </w:p>
        </w:tc>
      </w:tr>
      <w:tr w:rsidR="007B331C" w14:paraId="184D3CD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A85B3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C079F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14C869"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593464"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3BCEC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7851B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E437A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377E1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EC5D2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BF125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30482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4D269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CE0C3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B7EEB3" w14:textId="77777777" w:rsidR="007B331C" w:rsidRDefault="007B331C" w:rsidP="007B331C">
            <w:pPr>
              <w:spacing w:before="0" w:after="0"/>
              <w:jc w:val="center"/>
            </w:pPr>
          </w:p>
        </w:tc>
      </w:tr>
      <w:tr w:rsidR="007B331C" w14:paraId="2BFAACC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24E37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365B3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57104C"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1904FC"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E0F510" w14:textId="77777777" w:rsidR="007B331C" w:rsidRDefault="007B331C" w:rsidP="007B331C">
            <w:pPr>
              <w:spacing w:before="0" w:after="0"/>
              <w:jc w:val="center"/>
            </w:pPr>
            <w:r>
              <w:rPr>
                <w:rFonts w:ascii="Arial Narrow" w:hAnsi="Arial Narrow" w:cs="Arial Narrow"/>
                <w:color w:val="000000"/>
                <w:sz w:val="14"/>
              </w:rPr>
              <w:t>2.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264586" w14:textId="77777777" w:rsidR="007B331C" w:rsidRDefault="007B331C" w:rsidP="007B331C">
            <w:pPr>
              <w:spacing w:before="0" w:after="0"/>
              <w:jc w:val="center"/>
            </w:pPr>
            <w:r>
              <w:rPr>
                <w:rFonts w:ascii="Arial Narrow" w:hAnsi="Arial Narrow" w:cs="Arial Narrow"/>
                <w:color w:val="000000"/>
                <w:sz w:val="14"/>
              </w:rPr>
              <w:t>1.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45EFEF" w14:textId="77777777" w:rsidR="007B331C" w:rsidRDefault="007B331C" w:rsidP="007B331C">
            <w:pPr>
              <w:spacing w:before="0" w:after="0"/>
              <w:jc w:val="center"/>
            </w:pPr>
            <w:r>
              <w:rPr>
                <w:rFonts w:ascii="Arial Narrow" w:hAnsi="Arial Narrow" w:cs="Arial Narrow"/>
                <w:color w:val="000000"/>
                <w:sz w:val="14"/>
              </w:rPr>
              <w:t>1.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127DE3" w14:textId="77777777" w:rsidR="007B331C" w:rsidRDefault="007B331C" w:rsidP="007B331C">
            <w:pPr>
              <w:spacing w:before="0" w:after="0"/>
              <w:jc w:val="center"/>
            </w:pPr>
            <w:r>
              <w:rPr>
                <w:rFonts w:ascii="Arial Narrow" w:hAnsi="Arial Narrow" w:cs="Arial Narrow"/>
                <w:color w:val="000000"/>
                <w:sz w:val="14"/>
              </w:rPr>
              <w:t>1.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74540C" w14:textId="77777777" w:rsidR="007B331C" w:rsidRDefault="007B331C" w:rsidP="007B331C">
            <w:pPr>
              <w:spacing w:before="0" w:after="0"/>
              <w:jc w:val="center"/>
            </w:pPr>
            <w:r>
              <w:rPr>
                <w:rFonts w:ascii="Arial Narrow" w:hAnsi="Arial Narrow" w:cs="Arial Narrow"/>
                <w:color w:val="000000"/>
                <w:sz w:val="14"/>
              </w:rPr>
              <w:t>3.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C8F706" w14:textId="77777777" w:rsidR="007B331C" w:rsidRDefault="007B331C" w:rsidP="007B331C">
            <w:pPr>
              <w:spacing w:before="0" w:after="0"/>
              <w:jc w:val="center"/>
            </w:pPr>
            <w:r>
              <w:rPr>
                <w:rFonts w:ascii="Arial Narrow" w:hAnsi="Arial Narrow" w:cs="Arial Narrow"/>
                <w:color w:val="000000"/>
                <w:sz w:val="14"/>
              </w:rPr>
              <w:t>3.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B97086"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1ED297"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81EC42"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516E22" w14:textId="77777777" w:rsidR="007B331C" w:rsidRDefault="007B331C" w:rsidP="007B331C">
            <w:pPr>
              <w:spacing w:before="0" w:after="0"/>
              <w:jc w:val="center"/>
            </w:pPr>
            <w:r>
              <w:rPr>
                <w:rFonts w:ascii="Arial Narrow" w:hAnsi="Arial Narrow" w:cs="Arial Narrow"/>
                <w:color w:val="000000"/>
                <w:sz w:val="14"/>
              </w:rPr>
              <w:t>3.30</w:t>
            </w:r>
          </w:p>
        </w:tc>
      </w:tr>
      <w:tr w:rsidR="007B331C" w14:paraId="355AF16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C2F80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B2108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31D7E0"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33805F"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D087BD" w14:textId="77777777" w:rsidR="007B331C" w:rsidRDefault="007B331C" w:rsidP="007B331C">
            <w:pPr>
              <w:spacing w:before="0" w:after="0"/>
              <w:jc w:val="center"/>
            </w:pPr>
            <w:r>
              <w:rPr>
                <w:rFonts w:ascii="Arial Narrow" w:hAnsi="Arial Narrow" w:cs="Arial Narrow"/>
                <w:color w:val="000000"/>
                <w:sz w:val="14"/>
              </w:rPr>
              <w:t>4.3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5F44595" w14:textId="77777777" w:rsidR="007B331C" w:rsidRDefault="007B331C" w:rsidP="007B331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1E62DC" w14:textId="77777777" w:rsidR="007B331C" w:rsidRDefault="007B331C" w:rsidP="007B331C">
            <w:pPr>
              <w:spacing w:before="0" w:after="0"/>
              <w:jc w:val="center"/>
            </w:pPr>
            <w:r>
              <w:rPr>
                <w:rFonts w:ascii="Arial Narrow" w:hAnsi="Arial Narrow" w:cs="Arial Narrow"/>
                <w:color w:val="000000"/>
                <w:sz w:val="14"/>
              </w:rPr>
              <w:t>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C363F8" w14:textId="77777777" w:rsidR="007B331C" w:rsidRDefault="007B331C" w:rsidP="007B331C">
            <w:pPr>
              <w:spacing w:before="0" w:after="0"/>
              <w:jc w:val="center"/>
            </w:pPr>
            <w:r>
              <w:rPr>
                <w:rFonts w:ascii="Arial Narrow" w:hAnsi="Arial Narrow" w:cs="Arial Narrow"/>
                <w:color w:val="000000"/>
                <w:sz w:val="14"/>
              </w:rPr>
              <w:t>2.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DEF6F7" w14:textId="77777777" w:rsidR="007B331C" w:rsidRDefault="007B331C" w:rsidP="007B331C">
            <w:pPr>
              <w:spacing w:before="0" w:after="0"/>
              <w:jc w:val="center"/>
            </w:pPr>
            <w:r>
              <w:rPr>
                <w:rFonts w:ascii="Arial Narrow" w:hAnsi="Arial Narrow" w:cs="Arial Narrow"/>
                <w:color w:val="000000"/>
                <w:sz w:val="14"/>
              </w:rPr>
              <w:t>4.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B51B5A" w14:textId="77777777" w:rsidR="007B331C" w:rsidRDefault="007B331C" w:rsidP="007B331C">
            <w:pPr>
              <w:spacing w:before="0" w:after="0"/>
              <w:jc w:val="center"/>
            </w:pPr>
            <w:r>
              <w:rPr>
                <w:rFonts w:ascii="Arial Narrow" w:hAnsi="Arial Narrow" w:cs="Arial Narrow"/>
                <w:color w:val="000000"/>
                <w:sz w:val="14"/>
              </w:rPr>
              <w:t>9.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E71952"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C33F85" w14:textId="77777777" w:rsidR="007B331C" w:rsidRDefault="007B331C" w:rsidP="007B331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68BE4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57EE39" w14:textId="77777777" w:rsidR="007B331C" w:rsidRDefault="007B331C" w:rsidP="007B331C">
            <w:pPr>
              <w:spacing w:before="0" w:after="0"/>
              <w:jc w:val="center"/>
            </w:pPr>
          </w:p>
        </w:tc>
      </w:tr>
      <w:tr w:rsidR="007B331C" w14:paraId="6BBF088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EBB71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DBA972"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006E53"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95665A"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8482CE" w14:textId="77777777" w:rsidR="007B331C" w:rsidRDefault="007B331C" w:rsidP="007B331C">
            <w:pPr>
              <w:spacing w:before="0" w:after="0"/>
              <w:jc w:val="center"/>
            </w:pPr>
            <w:r>
              <w:rPr>
                <w:rFonts w:ascii="Arial Narrow" w:hAnsi="Arial Narrow" w:cs="Arial Narrow"/>
                <w:color w:val="000000"/>
                <w:sz w:val="14"/>
              </w:rPr>
              <w:t>851.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9AF931" w14:textId="77777777" w:rsidR="007B331C" w:rsidRDefault="007B331C" w:rsidP="007B331C">
            <w:pPr>
              <w:spacing w:before="0" w:after="0"/>
              <w:jc w:val="center"/>
            </w:pPr>
            <w:r>
              <w:rPr>
                <w:rFonts w:ascii="Arial Narrow" w:hAnsi="Arial Narrow" w:cs="Arial Narrow"/>
                <w:color w:val="000000"/>
                <w:sz w:val="14"/>
              </w:rPr>
              <w:t>829.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56BD44" w14:textId="77777777" w:rsidR="007B331C" w:rsidRDefault="007B331C" w:rsidP="007B331C">
            <w:pPr>
              <w:spacing w:before="0" w:after="0"/>
              <w:jc w:val="center"/>
            </w:pPr>
            <w:r>
              <w:rPr>
                <w:rFonts w:ascii="Arial Narrow" w:hAnsi="Arial Narrow" w:cs="Arial Narrow"/>
                <w:color w:val="000000"/>
                <w:sz w:val="14"/>
              </w:rPr>
              <w:t>55.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A7CC32" w14:textId="77777777" w:rsidR="007B331C" w:rsidRDefault="007B331C" w:rsidP="007B331C">
            <w:pPr>
              <w:spacing w:before="0" w:after="0"/>
              <w:jc w:val="center"/>
            </w:pPr>
            <w:r>
              <w:rPr>
                <w:rFonts w:ascii="Arial Narrow" w:hAnsi="Arial Narrow" w:cs="Arial Narrow"/>
                <w:color w:val="000000"/>
                <w:sz w:val="14"/>
              </w:rPr>
              <w:t>73.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51629F" w14:textId="77777777" w:rsidR="007B331C" w:rsidRDefault="007B331C" w:rsidP="007B331C">
            <w:pPr>
              <w:spacing w:before="0" w:after="0"/>
              <w:jc w:val="center"/>
            </w:pPr>
            <w:r>
              <w:rPr>
                <w:rFonts w:ascii="Arial Narrow" w:hAnsi="Arial Narrow" w:cs="Arial Narrow"/>
                <w:color w:val="000000"/>
                <w:sz w:val="14"/>
              </w:rPr>
              <w:t>1475.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413A09" w14:textId="77777777" w:rsidR="007B331C" w:rsidRDefault="007B331C" w:rsidP="007B331C">
            <w:pPr>
              <w:spacing w:before="0" w:after="0"/>
              <w:jc w:val="center"/>
            </w:pPr>
            <w:r>
              <w:rPr>
                <w:rFonts w:ascii="Arial Narrow" w:hAnsi="Arial Narrow" w:cs="Arial Narrow"/>
                <w:color w:val="000000"/>
                <w:sz w:val="14"/>
              </w:rPr>
              <w:t>1823.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5C680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0F989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5D3CE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F673A3" w14:textId="77777777" w:rsidR="007B331C" w:rsidRDefault="007B331C" w:rsidP="007B331C">
            <w:pPr>
              <w:spacing w:before="0" w:after="0"/>
              <w:jc w:val="center"/>
            </w:pPr>
          </w:p>
        </w:tc>
      </w:tr>
      <w:tr w:rsidR="007B331C" w14:paraId="3D112F7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B64A5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4E4FF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5E42DE"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3828D3"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82E8F7" w14:textId="77777777" w:rsidR="007B331C" w:rsidRDefault="007B331C" w:rsidP="007B331C">
            <w:pPr>
              <w:spacing w:before="0" w:after="0"/>
              <w:jc w:val="center"/>
            </w:pPr>
            <w:r>
              <w:rPr>
                <w:rFonts w:ascii="Arial Narrow" w:hAnsi="Arial Narrow" w:cs="Arial Narrow"/>
                <w:color w:val="000000"/>
                <w:sz w:val="14"/>
              </w:rPr>
              <w:t>2.3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E301C0E" w14:textId="77777777" w:rsidR="007B331C" w:rsidRDefault="007B331C" w:rsidP="007B331C">
            <w:pPr>
              <w:spacing w:before="0" w:after="0"/>
              <w:jc w:val="center"/>
            </w:pPr>
            <w:r>
              <w:rPr>
                <w:rFonts w:ascii="Arial Narrow" w:hAnsi="Arial Narrow" w:cs="Arial Narrow"/>
                <w:color w:val="000000"/>
                <w:sz w:val="14"/>
              </w:rPr>
              <w:t>2.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B11423" w14:textId="77777777" w:rsidR="007B331C" w:rsidRDefault="007B331C" w:rsidP="007B331C">
            <w:pPr>
              <w:spacing w:before="0" w:after="0"/>
              <w:jc w:val="center"/>
            </w:pPr>
            <w:r>
              <w:rPr>
                <w:rFonts w:ascii="Arial Narrow" w:hAnsi="Arial Narrow" w:cs="Arial Narrow"/>
                <w:color w:val="000000"/>
                <w:sz w:val="14"/>
              </w:rPr>
              <w:t>1.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5E4E64" w14:textId="77777777" w:rsidR="007B331C" w:rsidRDefault="007B331C" w:rsidP="007B331C">
            <w:pPr>
              <w:spacing w:before="0" w:after="0"/>
              <w:jc w:val="center"/>
            </w:pPr>
            <w:r>
              <w:rPr>
                <w:rFonts w:ascii="Arial Narrow" w:hAnsi="Arial Narrow" w:cs="Arial Narrow"/>
                <w:color w:val="000000"/>
                <w:sz w:val="14"/>
              </w:rPr>
              <w:t>2.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F23DB4" w14:textId="77777777" w:rsidR="007B331C" w:rsidRDefault="007B331C" w:rsidP="007B331C">
            <w:pPr>
              <w:spacing w:before="0" w:after="0"/>
              <w:jc w:val="center"/>
            </w:pPr>
            <w:r>
              <w:rPr>
                <w:rFonts w:ascii="Arial Narrow" w:hAnsi="Arial Narrow" w:cs="Arial Narrow"/>
                <w:color w:val="000000"/>
                <w:sz w:val="14"/>
              </w:rPr>
              <w:t>2.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35E11B" w14:textId="77777777" w:rsidR="007B331C" w:rsidRDefault="007B331C" w:rsidP="007B331C">
            <w:pPr>
              <w:spacing w:before="0" w:after="0"/>
              <w:jc w:val="center"/>
            </w:pPr>
            <w:r>
              <w:rPr>
                <w:rFonts w:ascii="Arial Narrow" w:hAnsi="Arial Narrow" w:cs="Arial Narrow"/>
                <w:color w:val="000000"/>
                <w:sz w:val="14"/>
              </w:rPr>
              <w:t>2.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09A3EC"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E269C8" w14:textId="77777777" w:rsidR="007B331C" w:rsidRDefault="007B331C" w:rsidP="007B331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00D75B"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526C4A" w14:textId="77777777" w:rsidR="007B331C" w:rsidRDefault="007B331C" w:rsidP="007B331C">
            <w:pPr>
              <w:spacing w:before="0" w:after="0"/>
              <w:jc w:val="center"/>
            </w:pPr>
            <w:r>
              <w:rPr>
                <w:rFonts w:ascii="Arial Narrow" w:hAnsi="Arial Narrow" w:cs="Arial Narrow"/>
                <w:color w:val="000000"/>
                <w:sz w:val="14"/>
              </w:rPr>
              <w:t>2.40</w:t>
            </w:r>
          </w:p>
        </w:tc>
      </w:tr>
      <w:tr w:rsidR="007B331C" w14:paraId="00413CB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57E218"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898D15" w14:textId="77777777" w:rsidR="007B331C" w:rsidRDefault="007B331C" w:rsidP="007B331C">
            <w:pPr>
              <w:spacing w:before="20" w:after="20"/>
              <w:ind w:left="20" w:right="20"/>
            </w:pPr>
            <w:r>
              <w:rPr>
                <w:rFonts w:ascii="Arial Narrow" w:hAnsi="Arial Narrow" w:cs="Arial Narrow"/>
                <w:color w:val="000000"/>
                <w:sz w:val="14"/>
              </w:rPr>
              <w:t>RM3(RM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F63AB6"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376163"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9FE3D0" w14:textId="77777777" w:rsidR="007B331C" w:rsidRDefault="007B331C" w:rsidP="007B331C">
            <w:pPr>
              <w:spacing w:before="0" w:after="0"/>
              <w:jc w:val="center"/>
            </w:pPr>
            <w:r>
              <w:rPr>
                <w:rFonts w:ascii="Arial Narrow" w:hAnsi="Arial Narrow" w:cs="Arial Narrow"/>
                <w:color w:val="000000"/>
                <w:sz w:val="14"/>
              </w:rPr>
              <w:t>7.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F37C08" w14:textId="77777777" w:rsidR="007B331C" w:rsidRDefault="007B331C" w:rsidP="007B331C">
            <w:pPr>
              <w:spacing w:before="0" w:after="0"/>
              <w:jc w:val="center"/>
            </w:pPr>
            <w:r>
              <w:rPr>
                <w:rFonts w:ascii="Arial Narrow" w:hAnsi="Arial Narrow" w:cs="Arial Narrow"/>
                <w:color w:val="000000"/>
                <w:sz w:val="14"/>
              </w:rPr>
              <w:t>5.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E9EDBC" w14:textId="77777777" w:rsidR="007B331C" w:rsidRDefault="007B331C" w:rsidP="007B331C">
            <w:pPr>
              <w:spacing w:before="0" w:after="0"/>
              <w:jc w:val="center"/>
            </w:pPr>
            <w:r>
              <w:rPr>
                <w:rFonts w:ascii="Arial Narrow" w:hAnsi="Arial Narrow" w:cs="Arial Narrow"/>
                <w:color w:val="000000"/>
                <w:sz w:val="14"/>
              </w:rPr>
              <w:t>1.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52334B" w14:textId="77777777" w:rsidR="007B331C" w:rsidRDefault="007B331C" w:rsidP="007B331C">
            <w:pPr>
              <w:spacing w:before="0" w:after="0"/>
              <w:jc w:val="center"/>
            </w:pPr>
            <w:r>
              <w:rPr>
                <w:rFonts w:ascii="Arial Narrow" w:hAnsi="Arial Narrow" w:cs="Arial Narrow"/>
                <w:color w:val="000000"/>
                <w:sz w:val="14"/>
              </w:rPr>
              <w:t>2.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86909A" w14:textId="77777777" w:rsidR="007B331C" w:rsidRDefault="007B331C" w:rsidP="007B331C">
            <w:pPr>
              <w:spacing w:before="0" w:after="0"/>
              <w:jc w:val="center"/>
            </w:pPr>
            <w:r>
              <w:rPr>
                <w:rFonts w:ascii="Arial Narrow" w:hAnsi="Arial Narrow" w:cs="Arial Narrow"/>
                <w:color w:val="000000"/>
                <w:sz w:val="14"/>
              </w:rPr>
              <w:t>9.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661AF2" w14:textId="77777777" w:rsidR="007B331C" w:rsidRDefault="007B331C" w:rsidP="007B331C">
            <w:pPr>
              <w:spacing w:before="0" w:after="0"/>
              <w:jc w:val="center"/>
            </w:pPr>
            <w:r>
              <w:rPr>
                <w:rFonts w:ascii="Arial Narrow" w:hAnsi="Arial Narrow" w:cs="Arial Narrow"/>
                <w:color w:val="000000"/>
                <w:sz w:val="14"/>
              </w:rPr>
              <w:t>15.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2475D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C91D8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7ECA3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216C36" w14:textId="77777777" w:rsidR="007B331C" w:rsidRDefault="007B331C" w:rsidP="007B331C">
            <w:pPr>
              <w:spacing w:before="0" w:after="0"/>
              <w:jc w:val="center"/>
            </w:pPr>
          </w:p>
        </w:tc>
      </w:tr>
      <w:tr w:rsidR="007B331C" w14:paraId="21A62F1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C418C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F8006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357EA3"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4804AA"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E7B23D" w14:textId="77777777" w:rsidR="007B331C" w:rsidRDefault="007B331C" w:rsidP="007B331C">
            <w:pPr>
              <w:spacing w:before="0" w:after="0"/>
              <w:jc w:val="center"/>
            </w:pPr>
            <w:r>
              <w:rPr>
                <w:rFonts w:ascii="Arial Narrow" w:hAnsi="Arial Narrow" w:cs="Arial Narrow"/>
                <w:color w:val="000000"/>
                <w:sz w:val="14"/>
              </w:rPr>
              <w:t>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ADCF1D" w14:textId="77777777" w:rsidR="007B331C" w:rsidRDefault="007B331C" w:rsidP="007B331C">
            <w:pPr>
              <w:spacing w:before="0" w:after="0"/>
              <w:jc w:val="center"/>
            </w:pPr>
            <w:r>
              <w:rPr>
                <w:rFonts w:ascii="Arial Narrow" w:hAnsi="Arial Narrow" w:cs="Arial Narrow"/>
                <w:color w:val="000000"/>
                <w:sz w:val="14"/>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EF563D" w14:textId="77777777" w:rsidR="007B331C" w:rsidRDefault="007B331C" w:rsidP="007B331C">
            <w:pPr>
              <w:spacing w:before="0" w:after="0"/>
              <w:jc w:val="center"/>
            </w:pPr>
            <w:r>
              <w:rPr>
                <w:rFonts w:ascii="Arial Narrow" w:hAnsi="Arial Narrow" w:cs="Arial Narrow"/>
                <w:color w:val="000000"/>
                <w:sz w:val="14"/>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CC3FAC" w14:textId="77777777" w:rsidR="007B331C" w:rsidRDefault="007B331C" w:rsidP="007B331C">
            <w:pPr>
              <w:spacing w:before="0" w:after="0"/>
              <w:jc w:val="center"/>
            </w:pPr>
            <w:r>
              <w:rPr>
                <w:rFonts w:ascii="Arial Narrow" w:hAnsi="Arial Narrow" w:cs="Arial Narrow"/>
                <w:color w:val="000000"/>
                <w:sz w:val="14"/>
              </w:rPr>
              <w:t>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B37755"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F5ED85" w14:textId="77777777" w:rsidR="007B331C" w:rsidRDefault="007B331C" w:rsidP="007B331C">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A5C18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FE83C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12666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F0241D" w14:textId="77777777" w:rsidR="007B331C" w:rsidRDefault="007B331C" w:rsidP="007B331C">
            <w:pPr>
              <w:spacing w:before="0" w:after="0"/>
              <w:jc w:val="center"/>
            </w:pPr>
          </w:p>
        </w:tc>
      </w:tr>
      <w:tr w:rsidR="007B331C" w14:paraId="268929C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68AAC3"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6C0A4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D22C90"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047F21"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8E07A1" w14:textId="77777777" w:rsidR="007B331C" w:rsidRDefault="007B331C" w:rsidP="007B331C">
            <w:pPr>
              <w:spacing w:before="0" w:after="0"/>
              <w:jc w:val="center"/>
            </w:pPr>
            <w:r>
              <w:rPr>
                <w:rFonts w:ascii="Arial Narrow" w:hAnsi="Arial Narrow" w:cs="Arial Narrow"/>
                <w:color w:val="000000"/>
                <w:sz w:val="14"/>
              </w:rPr>
              <w:t>87.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C78209" w14:textId="77777777" w:rsidR="007B331C" w:rsidRDefault="007B331C" w:rsidP="007B331C">
            <w:pPr>
              <w:spacing w:before="0" w:after="0"/>
              <w:jc w:val="center"/>
            </w:pPr>
            <w:r>
              <w:rPr>
                <w:rFonts w:ascii="Arial Narrow" w:hAnsi="Arial Narrow" w:cs="Arial Narrow"/>
                <w:color w:val="000000"/>
                <w:sz w:val="14"/>
              </w:rPr>
              <w:t>81.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D43EE0" w14:textId="77777777" w:rsidR="007B331C" w:rsidRDefault="007B331C" w:rsidP="007B331C">
            <w:pPr>
              <w:spacing w:before="0" w:after="0"/>
              <w:jc w:val="center"/>
            </w:pPr>
            <w:r>
              <w:rPr>
                <w:rFonts w:ascii="Arial Narrow" w:hAnsi="Arial Narrow" w:cs="Arial Narrow"/>
                <w:color w:val="000000"/>
                <w:sz w:val="14"/>
              </w:rPr>
              <w:t>76.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7D0CA3" w14:textId="77777777" w:rsidR="007B331C" w:rsidRDefault="007B331C" w:rsidP="007B331C">
            <w:pPr>
              <w:spacing w:before="0" w:after="0"/>
              <w:jc w:val="center"/>
            </w:pPr>
            <w:r>
              <w:rPr>
                <w:rFonts w:ascii="Arial Narrow" w:hAnsi="Arial Narrow" w:cs="Arial Narrow"/>
                <w:color w:val="000000"/>
                <w:sz w:val="14"/>
              </w:rPr>
              <w:t>78.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5AAD52" w14:textId="77777777" w:rsidR="007B331C" w:rsidRDefault="007B331C" w:rsidP="007B331C">
            <w:pPr>
              <w:spacing w:before="0" w:after="0"/>
              <w:jc w:val="center"/>
            </w:pPr>
            <w:r>
              <w:rPr>
                <w:rFonts w:ascii="Arial Narrow" w:hAnsi="Arial Narrow" w:cs="Arial Narrow"/>
                <w:color w:val="000000"/>
                <w:sz w:val="14"/>
              </w:rPr>
              <w:t>97.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B7F00A" w14:textId="77777777" w:rsidR="007B331C" w:rsidRDefault="007B331C" w:rsidP="007B331C">
            <w:pPr>
              <w:spacing w:before="0" w:after="0"/>
              <w:jc w:val="center"/>
            </w:pPr>
            <w:r>
              <w:rPr>
                <w:rFonts w:ascii="Arial Narrow" w:hAnsi="Arial Narrow" w:cs="Arial Narrow"/>
                <w:color w:val="000000"/>
                <w:sz w:val="14"/>
              </w:rPr>
              <w:t>105.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8093E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B646A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C150A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40FF26" w14:textId="77777777" w:rsidR="007B331C" w:rsidRDefault="007B331C" w:rsidP="007B331C">
            <w:pPr>
              <w:spacing w:before="0" w:after="0"/>
              <w:jc w:val="center"/>
            </w:pPr>
          </w:p>
        </w:tc>
      </w:tr>
      <w:tr w:rsidR="007B331C" w14:paraId="5B086AF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146A0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341A8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EAAFA5"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61176C"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CC52D6" w14:textId="77777777" w:rsidR="007B331C" w:rsidRDefault="007B331C" w:rsidP="007B331C">
            <w:pPr>
              <w:spacing w:before="0" w:after="0"/>
              <w:jc w:val="center"/>
            </w:pPr>
            <w:r>
              <w:rPr>
                <w:rFonts w:ascii="Arial Narrow" w:hAnsi="Arial Narrow" w:cs="Arial Narrow"/>
                <w:color w:val="000000"/>
                <w:sz w:val="14"/>
              </w:rPr>
              <w:t>3.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92DC51" w14:textId="77777777" w:rsidR="007B331C" w:rsidRDefault="007B331C" w:rsidP="007B331C">
            <w:pPr>
              <w:spacing w:before="0" w:after="0"/>
              <w:jc w:val="center"/>
            </w:pPr>
            <w:r>
              <w:rPr>
                <w:rFonts w:ascii="Arial Narrow" w:hAnsi="Arial Narrow" w:cs="Arial Narrow"/>
                <w:color w:val="000000"/>
                <w:sz w:val="14"/>
              </w:rPr>
              <w:t>4.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1B03F1" w14:textId="77777777" w:rsidR="007B331C" w:rsidRDefault="007B331C" w:rsidP="007B331C">
            <w:pPr>
              <w:spacing w:before="0" w:after="0"/>
              <w:jc w:val="center"/>
            </w:pPr>
            <w:r>
              <w:rPr>
                <w:rFonts w:ascii="Arial Narrow" w:hAnsi="Arial Narrow" w:cs="Arial Narrow"/>
                <w:color w:val="000000"/>
                <w:sz w:val="14"/>
              </w:rPr>
              <w:t>1.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72F955" w14:textId="77777777" w:rsidR="007B331C" w:rsidRDefault="007B331C" w:rsidP="007B331C">
            <w:pPr>
              <w:spacing w:before="0" w:after="0"/>
              <w:jc w:val="center"/>
            </w:pPr>
            <w:r>
              <w:rPr>
                <w:rFonts w:ascii="Arial Narrow" w:hAnsi="Arial Narrow" w:cs="Arial Narrow"/>
                <w:color w:val="000000"/>
                <w:sz w:val="14"/>
              </w:rPr>
              <w:t>3.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D42858" w14:textId="77777777" w:rsidR="007B331C" w:rsidRDefault="007B331C" w:rsidP="007B331C">
            <w:pPr>
              <w:spacing w:before="0" w:after="0"/>
              <w:jc w:val="center"/>
            </w:pPr>
            <w:r>
              <w:rPr>
                <w:rFonts w:ascii="Arial Narrow" w:hAnsi="Arial Narrow" w:cs="Arial Narrow"/>
                <w:color w:val="000000"/>
                <w:sz w:val="14"/>
              </w:rPr>
              <w:t>4.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1C7231" w14:textId="77777777" w:rsidR="007B331C" w:rsidRDefault="007B331C" w:rsidP="007B331C">
            <w:pPr>
              <w:spacing w:before="0" w:after="0"/>
              <w:jc w:val="center"/>
            </w:pPr>
            <w:r>
              <w:rPr>
                <w:rFonts w:ascii="Arial Narrow" w:hAnsi="Arial Narrow" w:cs="Arial Narrow"/>
                <w:color w:val="000000"/>
                <w:sz w:val="14"/>
              </w:rPr>
              <w:t>4.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557A7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474D8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76971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8E9C20" w14:textId="77777777" w:rsidR="007B331C" w:rsidRDefault="007B331C" w:rsidP="007B331C">
            <w:pPr>
              <w:spacing w:before="0" w:after="0"/>
              <w:jc w:val="center"/>
            </w:pPr>
          </w:p>
        </w:tc>
      </w:tr>
      <w:tr w:rsidR="007B331C" w14:paraId="106FDCE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FB67E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CF012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6B4FF1"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E69B2E"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DC0A40" w14:textId="77777777" w:rsidR="007B331C" w:rsidRDefault="007B331C" w:rsidP="007B331C">
            <w:pPr>
              <w:spacing w:before="0" w:after="0"/>
              <w:jc w:val="center"/>
            </w:pPr>
            <w:r>
              <w:rPr>
                <w:rFonts w:ascii="Arial Narrow" w:hAnsi="Arial Narrow" w:cs="Arial Narrow"/>
                <w:color w:val="000000"/>
                <w:sz w:val="14"/>
              </w:rPr>
              <w:t>0.7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3823195" w14:textId="77777777" w:rsidR="007B331C" w:rsidRDefault="007B331C" w:rsidP="007B331C">
            <w:pPr>
              <w:spacing w:before="0" w:after="0"/>
              <w:jc w:val="center"/>
            </w:pPr>
            <w:r>
              <w:rPr>
                <w:rFonts w:ascii="Arial Narrow" w:hAnsi="Arial Narrow" w:cs="Arial Narrow"/>
                <w:color w:val="000000"/>
                <w:sz w:val="14"/>
              </w:rPr>
              <w:t>0.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B5168A" w14:textId="77777777" w:rsidR="007B331C" w:rsidRDefault="007B331C" w:rsidP="007B331C">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2E9E40" w14:textId="77777777" w:rsidR="007B331C" w:rsidRDefault="007B331C" w:rsidP="007B331C">
            <w:pPr>
              <w:spacing w:before="0" w:after="0"/>
              <w:jc w:val="center"/>
            </w:pPr>
            <w:r>
              <w:rPr>
                <w:rFonts w:ascii="Arial Narrow" w:hAnsi="Arial Narrow" w:cs="Arial Narrow"/>
                <w:color w:val="000000"/>
                <w:sz w:val="14"/>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79C93B" w14:textId="77777777" w:rsidR="007B331C" w:rsidRDefault="007B331C" w:rsidP="007B331C">
            <w:pPr>
              <w:spacing w:before="0" w:after="0"/>
              <w:jc w:val="center"/>
            </w:pPr>
            <w:r>
              <w:rPr>
                <w:rFonts w:ascii="Arial Narrow" w:hAnsi="Arial Narrow" w:cs="Arial Narrow"/>
                <w:color w:val="000000"/>
                <w:sz w:val="14"/>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2996F4" w14:textId="77777777" w:rsidR="007B331C" w:rsidRDefault="007B331C" w:rsidP="007B331C">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90E329"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67718A" w14:textId="77777777" w:rsidR="007B331C" w:rsidRDefault="007B331C" w:rsidP="007B331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7B8636"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D89F9C" w14:textId="77777777" w:rsidR="007B331C" w:rsidRDefault="007B331C" w:rsidP="007B331C">
            <w:pPr>
              <w:spacing w:before="0" w:after="0"/>
              <w:jc w:val="center"/>
            </w:pPr>
            <w:r>
              <w:rPr>
                <w:rFonts w:ascii="Arial Narrow" w:hAnsi="Arial Narrow" w:cs="Arial Narrow"/>
                <w:color w:val="000000"/>
                <w:sz w:val="14"/>
              </w:rPr>
              <w:t>0.63</w:t>
            </w:r>
          </w:p>
        </w:tc>
      </w:tr>
      <w:tr w:rsidR="007B331C" w14:paraId="1AA311C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7AF48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03614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B83EF5"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540623"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7C2AFB" w14:textId="77777777" w:rsidR="007B331C" w:rsidRDefault="007B331C" w:rsidP="007B331C">
            <w:pPr>
              <w:spacing w:before="0" w:after="0"/>
              <w:jc w:val="center"/>
            </w:pPr>
            <w:r>
              <w:rPr>
                <w:rFonts w:ascii="Arial Narrow" w:hAnsi="Arial Narrow" w:cs="Arial Narrow"/>
                <w:color w:val="000000"/>
                <w:sz w:val="14"/>
              </w:rPr>
              <w:t>4.1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989B6DA" w14:textId="77777777" w:rsidR="007B331C" w:rsidRDefault="007B331C" w:rsidP="007B331C">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389099" w14:textId="77777777" w:rsidR="007B331C" w:rsidRDefault="007B331C" w:rsidP="007B331C">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1041C1" w14:textId="77777777" w:rsidR="007B331C" w:rsidRDefault="007B331C" w:rsidP="007B331C">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B772D6" w14:textId="77777777" w:rsidR="007B331C" w:rsidRDefault="007B331C" w:rsidP="007B331C">
            <w:pPr>
              <w:spacing w:before="0" w:after="0"/>
              <w:jc w:val="center"/>
            </w:pPr>
            <w:r>
              <w:rPr>
                <w:rFonts w:ascii="Arial Narrow" w:hAnsi="Arial Narrow" w:cs="Arial Narrow"/>
                <w:color w:val="000000"/>
                <w:sz w:val="14"/>
              </w:rPr>
              <w:t>7.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BD60E4" w14:textId="77777777" w:rsidR="007B331C" w:rsidRDefault="007B331C" w:rsidP="007B331C">
            <w:pPr>
              <w:spacing w:before="0" w:after="0"/>
              <w:jc w:val="center"/>
            </w:pPr>
            <w:r>
              <w:rPr>
                <w:rFonts w:ascii="Arial Narrow" w:hAnsi="Arial Narrow" w:cs="Arial Narrow"/>
                <w:color w:val="000000"/>
                <w:sz w:val="14"/>
              </w:rPr>
              <w:t>12.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3B136C"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64F52C" w14:textId="77777777" w:rsidR="007B331C" w:rsidRDefault="007B331C" w:rsidP="007B331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1E51C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34335C" w14:textId="77777777" w:rsidR="007B331C" w:rsidRDefault="007B331C" w:rsidP="007B331C">
            <w:pPr>
              <w:spacing w:before="0" w:after="0"/>
              <w:jc w:val="center"/>
            </w:pPr>
          </w:p>
        </w:tc>
      </w:tr>
      <w:tr w:rsidR="007B331C" w14:paraId="6B3465E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ED284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2FF03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1FF4C2"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FD6A7A"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EAA667" w14:textId="77777777" w:rsidR="007B331C" w:rsidRDefault="007B331C" w:rsidP="007B331C">
            <w:pPr>
              <w:spacing w:before="0" w:after="0"/>
              <w:jc w:val="center"/>
            </w:pPr>
            <w:r>
              <w:rPr>
                <w:rFonts w:ascii="Arial Narrow" w:hAnsi="Arial Narrow" w:cs="Arial Narrow"/>
                <w:color w:val="000000"/>
                <w:sz w:val="14"/>
              </w:rPr>
              <w:t>27.5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FFEC6AF" w14:textId="77777777" w:rsidR="007B331C" w:rsidRDefault="007B331C" w:rsidP="007B331C">
            <w:pPr>
              <w:spacing w:before="0" w:after="0"/>
              <w:jc w:val="center"/>
            </w:pPr>
            <w:r>
              <w:rPr>
                <w:rFonts w:ascii="Arial Narrow" w:hAnsi="Arial Narrow" w:cs="Arial Narrow"/>
                <w:color w:val="000000"/>
                <w:sz w:val="14"/>
              </w:rPr>
              <w:t>33.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191EC8" w14:textId="77777777" w:rsidR="007B331C" w:rsidRDefault="007B331C" w:rsidP="007B331C">
            <w:pPr>
              <w:spacing w:before="0" w:after="0"/>
              <w:jc w:val="center"/>
            </w:pPr>
            <w:r>
              <w:rPr>
                <w:rFonts w:ascii="Arial Narrow" w:hAnsi="Arial Narrow" w:cs="Arial Narrow"/>
                <w:color w:val="000000"/>
                <w:sz w:val="14"/>
              </w:rPr>
              <w:t>13.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BEDE90" w14:textId="77777777" w:rsidR="007B331C" w:rsidRDefault="007B331C" w:rsidP="007B331C">
            <w:pPr>
              <w:spacing w:before="0" w:after="0"/>
              <w:jc w:val="center"/>
            </w:pPr>
            <w:r>
              <w:rPr>
                <w:rFonts w:ascii="Arial Narrow" w:hAnsi="Arial Narrow" w:cs="Arial Narrow"/>
                <w:color w:val="000000"/>
                <w:sz w:val="14"/>
              </w:rPr>
              <w:t>1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6CF030" w14:textId="77777777" w:rsidR="007B331C" w:rsidRDefault="007B331C" w:rsidP="007B331C">
            <w:pPr>
              <w:spacing w:before="0" w:after="0"/>
              <w:jc w:val="center"/>
            </w:pPr>
            <w:r>
              <w:rPr>
                <w:rFonts w:ascii="Arial Narrow" w:hAnsi="Arial Narrow" w:cs="Arial Narrow"/>
                <w:color w:val="000000"/>
                <w:sz w:val="14"/>
              </w:rPr>
              <w:t>36.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472BEB" w14:textId="77777777" w:rsidR="007B331C" w:rsidRDefault="007B331C" w:rsidP="007B331C">
            <w:pPr>
              <w:spacing w:before="0" w:after="0"/>
              <w:jc w:val="center"/>
            </w:pPr>
            <w:r>
              <w:rPr>
                <w:rFonts w:ascii="Arial Narrow" w:hAnsi="Arial Narrow" w:cs="Arial Narrow"/>
                <w:color w:val="000000"/>
                <w:sz w:val="14"/>
              </w:rPr>
              <w:t>41.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6C9EFA"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1BB709" w14:textId="77777777" w:rsidR="007B331C" w:rsidRDefault="007B331C" w:rsidP="007B331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49A26C" w14:textId="77777777" w:rsidR="007B331C" w:rsidRDefault="007B331C" w:rsidP="007B331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E8CE05" w14:textId="77777777" w:rsidR="007B331C" w:rsidRDefault="007B331C" w:rsidP="007B331C">
            <w:pPr>
              <w:spacing w:before="0" w:after="0"/>
              <w:jc w:val="center"/>
            </w:pPr>
            <w:r>
              <w:rPr>
                <w:rFonts w:ascii="Arial Narrow" w:hAnsi="Arial Narrow" w:cs="Arial Narrow"/>
                <w:color w:val="000000"/>
                <w:sz w:val="14"/>
              </w:rPr>
              <w:t>25.00</w:t>
            </w:r>
          </w:p>
        </w:tc>
      </w:tr>
      <w:tr w:rsidR="007B331C" w14:paraId="63FFC9F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36A28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0579F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25EF86"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62B0E2"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28B9B2" w14:textId="77777777" w:rsidR="007B331C" w:rsidRDefault="007B331C" w:rsidP="007B331C">
            <w:pPr>
              <w:spacing w:before="0" w:after="0"/>
              <w:jc w:val="center"/>
            </w:pPr>
            <w:r>
              <w:rPr>
                <w:rFonts w:ascii="Arial Narrow" w:hAnsi="Arial Narrow" w:cs="Arial Narrow"/>
                <w:color w:val="000000"/>
                <w:sz w:val="14"/>
              </w:rPr>
              <w:t>2.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68DB93" w14:textId="77777777" w:rsidR="007B331C" w:rsidRDefault="007B331C" w:rsidP="007B331C">
            <w:pPr>
              <w:spacing w:before="0" w:after="0"/>
              <w:jc w:val="center"/>
            </w:pPr>
            <w:r>
              <w:rPr>
                <w:rFonts w:ascii="Arial Narrow" w:hAnsi="Arial Narrow" w:cs="Arial Narrow"/>
                <w:color w:val="000000"/>
                <w:sz w:val="14"/>
              </w:rPr>
              <w:t>1.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BC5E2E" w14:textId="77777777" w:rsidR="007B331C" w:rsidRDefault="007B331C" w:rsidP="007B331C">
            <w:pPr>
              <w:spacing w:before="0" w:after="0"/>
              <w:jc w:val="center"/>
            </w:pPr>
            <w:r>
              <w:rPr>
                <w:rFonts w:ascii="Arial Narrow" w:hAnsi="Arial Narrow" w:cs="Arial Narrow"/>
                <w:color w:val="000000"/>
                <w:sz w:val="14"/>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760B5C" w14:textId="77777777" w:rsidR="007B331C" w:rsidRDefault="007B331C" w:rsidP="007B331C">
            <w:pPr>
              <w:spacing w:before="0" w:after="0"/>
              <w:jc w:val="center"/>
            </w:pPr>
            <w:r>
              <w:rPr>
                <w:rFonts w:ascii="Arial Narrow" w:hAnsi="Arial Narrow" w:cs="Arial Narrow"/>
                <w:color w:val="000000"/>
                <w:sz w:val="14"/>
              </w:rPr>
              <w:t>1.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9EC3FA" w14:textId="77777777" w:rsidR="007B331C" w:rsidRDefault="007B331C" w:rsidP="007B331C">
            <w:pPr>
              <w:spacing w:before="0" w:after="0"/>
              <w:jc w:val="center"/>
            </w:pPr>
            <w:r>
              <w:rPr>
                <w:rFonts w:ascii="Arial Narrow" w:hAnsi="Arial Narrow" w:cs="Arial Narrow"/>
                <w:color w:val="000000"/>
                <w:sz w:val="14"/>
              </w:rPr>
              <w:t>2.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D13BD1" w14:textId="77777777" w:rsidR="007B331C" w:rsidRDefault="007B331C" w:rsidP="007B331C">
            <w:pPr>
              <w:spacing w:before="0" w:after="0"/>
              <w:jc w:val="center"/>
            </w:pPr>
            <w:r>
              <w:rPr>
                <w:rFonts w:ascii="Arial Narrow" w:hAnsi="Arial Narrow" w:cs="Arial Narrow"/>
                <w:color w:val="000000"/>
                <w:sz w:val="14"/>
              </w:rPr>
              <w:t>3.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F08D46"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68BA27"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BA509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B2BCC0" w14:textId="77777777" w:rsidR="007B331C" w:rsidRDefault="007B331C" w:rsidP="007B331C">
            <w:pPr>
              <w:spacing w:before="0" w:after="0"/>
              <w:jc w:val="center"/>
            </w:pPr>
          </w:p>
        </w:tc>
      </w:tr>
      <w:tr w:rsidR="007B331C" w14:paraId="48BC64C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F32B9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DC53F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8EEEB9"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68F291"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2E89D4" w14:textId="77777777" w:rsidR="007B331C" w:rsidRDefault="007B331C" w:rsidP="007B331C">
            <w:pPr>
              <w:spacing w:before="0" w:after="0"/>
              <w:jc w:val="center"/>
            </w:pPr>
            <w:r>
              <w:rPr>
                <w:rFonts w:ascii="Arial Narrow" w:hAnsi="Arial Narrow" w:cs="Arial Narrow"/>
                <w:color w:val="000000"/>
                <w:sz w:val="14"/>
              </w:rPr>
              <w:t>248.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6A6C19" w14:textId="77777777" w:rsidR="007B331C" w:rsidRDefault="007B331C" w:rsidP="007B331C">
            <w:pPr>
              <w:spacing w:before="0" w:after="0"/>
              <w:jc w:val="center"/>
            </w:pPr>
            <w:r>
              <w:rPr>
                <w:rFonts w:ascii="Arial Narrow" w:hAnsi="Arial Narrow" w:cs="Arial Narrow"/>
                <w:color w:val="000000"/>
                <w:sz w:val="14"/>
              </w:rPr>
              <w:t>246.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C1CC02" w14:textId="77777777" w:rsidR="007B331C" w:rsidRDefault="007B331C" w:rsidP="007B331C">
            <w:pPr>
              <w:spacing w:before="0" w:after="0"/>
              <w:jc w:val="center"/>
            </w:pPr>
            <w:r>
              <w:rPr>
                <w:rFonts w:ascii="Arial Narrow" w:hAnsi="Arial Narrow" w:cs="Arial Narrow"/>
                <w:color w:val="000000"/>
                <w:sz w:val="14"/>
              </w:rPr>
              <w:t>114.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BC22CC" w14:textId="77777777" w:rsidR="007B331C" w:rsidRDefault="007B331C" w:rsidP="007B331C">
            <w:pPr>
              <w:spacing w:before="0" w:after="0"/>
              <w:jc w:val="center"/>
            </w:pPr>
            <w:r>
              <w:rPr>
                <w:rFonts w:ascii="Arial Narrow" w:hAnsi="Arial Narrow" w:cs="Arial Narrow"/>
                <w:color w:val="000000"/>
                <w:sz w:val="14"/>
              </w:rPr>
              <w:t>118.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8FBD2E" w14:textId="77777777" w:rsidR="007B331C" w:rsidRDefault="007B331C" w:rsidP="007B331C">
            <w:pPr>
              <w:spacing w:before="0" w:after="0"/>
              <w:jc w:val="center"/>
            </w:pPr>
            <w:r>
              <w:rPr>
                <w:rFonts w:ascii="Arial Narrow" w:hAnsi="Arial Narrow" w:cs="Arial Narrow"/>
                <w:color w:val="000000"/>
                <w:sz w:val="14"/>
              </w:rPr>
              <w:t>377.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597C14" w14:textId="77777777" w:rsidR="007B331C" w:rsidRDefault="007B331C" w:rsidP="007B331C">
            <w:pPr>
              <w:spacing w:before="0" w:after="0"/>
              <w:jc w:val="center"/>
            </w:pPr>
            <w:r>
              <w:rPr>
                <w:rFonts w:ascii="Arial Narrow" w:hAnsi="Arial Narrow" w:cs="Arial Narrow"/>
                <w:color w:val="000000"/>
                <w:sz w:val="14"/>
              </w:rPr>
              <w:t>384.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F9FA7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0A49A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B740F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44F6CA" w14:textId="77777777" w:rsidR="007B331C" w:rsidRDefault="007B331C" w:rsidP="007B331C">
            <w:pPr>
              <w:spacing w:before="0" w:after="0"/>
              <w:jc w:val="center"/>
            </w:pPr>
          </w:p>
        </w:tc>
      </w:tr>
      <w:tr w:rsidR="007B331C" w14:paraId="0E5065E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73AF8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221B4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7D13B0"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6916D1"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9CF52A" w14:textId="77777777" w:rsidR="007B331C" w:rsidRDefault="007B331C" w:rsidP="007B331C">
            <w:pPr>
              <w:spacing w:before="0" w:after="0"/>
              <w:jc w:val="center"/>
            </w:pPr>
            <w:r>
              <w:rPr>
                <w:rFonts w:ascii="Arial Narrow" w:hAnsi="Arial Narrow" w:cs="Arial Narrow"/>
                <w:color w:val="000000"/>
                <w:sz w:val="14"/>
              </w:rPr>
              <w:t>2.2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D7630AA" w14:textId="77777777" w:rsidR="007B331C" w:rsidRDefault="007B331C" w:rsidP="007B331C">
            <w:pPr>
              <w:spacing w:before="0" w:after="0"/>
              <w:jc w:val="center"/>
            </w:pPr>
            <w:r>
              <w:rPr>
                <w:rFonts w:ascii="Arial Narrow" w:hAnsi="Arial Narrow" w:cs="Arial Narrow"/>
                <w:color w:val="000000"/>
                <w:sz w:val="14"/>
              </w:rPr>
              <w:t>2.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35AC85" w14:textId="77777777" w:rsidR="007B331C" w:rsidRDefault="007B331C" w:rsidP="007B331C">
            <w:pPr>
              <w:spacing w:before="0" w:after="0"/>
              <w:jc w:val="center"/>
            </w:pPr>
            <w:r>
              <w:rPr>
                <w:rFonts w:ascii="Arial Narrow" w:hAnsi="Arial Narrow" w:cs="Arial Narrow"/>
                <w:color w:val="000000"/>
                <w:sz w:val="14"/>
              </w:rPr>
              <w:t>0.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283E16" w14:textId="77777777" w:rsidR="007B331C" w:rsidRDefault="007B331C" w:rsidP="007B331C">
            <w:pPr>
              <w:spacing w:before="0" w:after="0"/>
              <w:jc w:val="center"/>
            </w:pPr>
            <w:r>
              <w:rPr>
                <w:rFonts w:ascii="Arial Narrow" w:hAnsi="Arial Narrow" w:cs="Arial Narrow"/>
                <w:color w:val="000000"/>
                <w:sz w:val="14"/>
              </w:rPr>
              <w:t>1.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E2AEAD" w14:textId="77777777" w:rsidR="007B331C" w:rsidRDefault="007B331C" w:rsidP="007B331C">
            <w:pPr>
              <w:spacing w:before="0" w:after="0"/>
              <w:jc w:val="center"/>
            </w:pPr>
            <w:r>
              <w:rPr>
                <w:rFonts w:ascii="Arial Narrow" w:hAnsi="Arial Narrow" w:cs="Arial Narrow"/>
                <w:color w:val="000000"/>
                <w:sz w:val="14"/>
              </w:rPr>
              <w:t>3.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541724" w14:textId="77777777" w:rsidR="007B331C" w:rsidRDefault="007B331C" w:rsidP="007B331C">
            <w:pPr>
              <w:spacing w:before="0" w:after="0"/>
              <w:jc w:val="center"/>
            </w:pPr>
            <w:r>
              <w:rPr>
                <w:rFonts w:ascii="Arial Narrow" w:hAnsi="Arial Narrow" w:cs="Arial Narrow"/>
                <w:color w:val="000000"/>
                <w:sz w:val="14"/>
              </w:rPr>
              <w:t>3.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086FF5"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BBE678"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85429D"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5963A4" w14:textId="77777777" w:rsidR="007B331C" w:rsidRDefault="007B331C" w:rsidP="007B331C">
            <w:pPr>
              <w:spacing w:before="0" w:after="0"/>
              <w:jc w:val="center"/>
            </w:pPr>
            <w:r>
              <w:rPr>
                <w:rFonts w:ascii="Arial Narrow" w:hAnsi="Arial Narrow" w:cs="Arial Narrow"/>
                <w:color w:val="000000"/>
                <w:sz w:val="14"/>
              </w:rPr>
              <w:t>3.30</w:t>
            </w:r>
          </w:p>
        </w:tc>
      </w:tr>
      <w:tr w:rsidR="007B331C" w14:paraId="1C1FA70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62ABF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6BA9B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5A0DBE"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CE2A6E"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3EBA45" w14:textId="77777777" w:rsidR="007B331C" w:rsidRDefault="007B331C" w:rsidP="007B331C">
            <w:pPr>
              <w:spacing w:before="0" w:after="0"/>
              <w:jc w:val="center"/>
            </w:pPr>
            <w:r>
              <w:rPr>
                <w:rFonts w:ascii="Arial Narrow" w:hAnsi="Arial Narrow" w:cs="Arial Narrow"/>
                <w:color w:val="000000"/>
                <w:sz w:val="14"/>
              </w:rPr>
              <w:t>5.6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07CA9BA" w14:textId="77777777" w:rsidR="007B331C" w:rsidRDefault="007B331C" w:rsidP="007B331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883B67" w14:textId="77777777" w:rsidR="007B331C" w:rsidRDefault="007B331C" w:rsidP="007B331C">
            <w:pPr>
              <w:spacing w:before="0" w:after="0"/>
              <w:jc w:val="center"/>
            </w:pPr>
            <w:r>
              <w:rPr>
                <w:rFonts w:ascii="Arial Narrow" w:hAnsi="Arial Narrow" w:cs="Arial Narrow"/>
                <w:color w:val="000000"/>
                <w:sz w:val="14"/>
              </w:rPr>
              <w:t>2.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5BE1EA" w14:textId="77777777" w:rsidR="007B331C" w:rsidRDefault="007B331C" w:rsidP="007B331C">
            <w:pPr>
              <w:spacing w:before="0" w:after="0"/>
              <w:jc w:val="center"/>
            </w:pPr>
            <w:r>
              <w:rPr>
                <w:rFonts w:ascii="Arial Narrow" w:hAnsi="Arial Narrow" w:cs="Arial Narrow"/>
                <w:color w:val="000000"/>
                <w:sz w:val="14"/>
              </w:rPr>
              <w:t>3.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F6C5D2" w14:textId="77777777" w:rsidR="007B331C" w:rsidRDefault="007B331C" w:rsidP="007B331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0FCDD9" w14:textId="77777777" w:rsidR="007B331C" w:rsidRDefault="007B331C" w:rsidP="007B331C">
            <w:pPr>
              <w:spacing w:before="0" w:after="0"/>
              <w:jc w:val="center"/>
            </w:pPr>
            <w:r>
              <w:rPr>
                <w:rFonts w:ascii="Arial Narrow" w:hAnsi="Arial Narrow" w:cs="Arial Narrow"/>
                <w:color w:val="000000"/>
                <w:sz w:val="14"/>
              </w:rPr>
              <w:t>11.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58DF63"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7EC5D7" w14:textId="77777777" w:rsidR="007B331C" w:rsidRDefault="007B331C" w:rsidP="007B331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7879B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E2F6B8" w14:textId="77777777" w:rsidR="007B331C" w:rsidRDefault="007B331C" w:rsidP="007B331C">
            <w:pPr>
              <w:spacing w:before="0" w:after="0"/>
              <w:jc w:val="center"/>
            </w:pPr>
          </w:p>
        </w:tc>
      </w:tr>
      <w:tr w:rsidR="007B331C" w14:paraId="28051C1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572AC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11FF5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7CC880"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24BCEE"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70B58D" w14:textId="77777777" w:rsidR="007B331C" w:rsidRDefault="007B331C" w:rsidP="007B331C">
            <w:pPr>
              <w:spacing w:before="0" w:after="0"/>
              <w:jc w:val="center"/>
            </w:pPr>
            <w:r>
              <w:rPr>
                <w:rFonts w:ascii="Arial Narrow" w:hAnsi="Arial Narrow" w:cs="Arial Narrow"/>
                <w:color w:val="000000"/>
                <w:sz w:val="14"/>
              </w:rPr>
              <w:t>338.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F1B9D1" w14:textId="77777777" w:rsidR="007B331C" w:rsidRDefault="007B331C" w:rsidP="007B331C">
            <w:pPr>
              <w:spacing w:before="0" w:after="0"/>
              <w:jc w:val="center"/>
            </w:pPr>
            <w:r>
              <w:rPr>
                <w:rFonts w:ascii="Arial Narrow" w:hAnsi="Arial Narrow" w:cs="Arial Narrow"/>
                <w:color w:val="000000"/>
                <w:sz w:val="14"/>
              </w:rPr>
              <w:t>177.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72475D" w14:textId="77777777" w:rsidR="007B331C" w:rsidRDefault="007B331C" w:rsidP="007B331C">
            <w:pPr>
              <w:spacing w:before="0" w:after="0"/>
              <w:jc w:val="center"/>
            </w:pPr>
            <w:r>
              <w:rPr>
                <w:rFonts w:ascii="Arial Narrow" w:hAnsi="Arial Narrow" w:cs="Arial Narrow"/>
                <w:color w:val="000000"/>
                <w:sz w:val="14"/>
              </w:rPr>
              <w:t>99.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289CB7" w14:textId="77777777" w:rsidR="007B331C" w:rsidRDefault="007B331C" w:rsidP="007B331C">
            <w:pPr>
              <w:spacing w:before="0" w:after="0"/>
              <w:jc w:val="center"/>
            </w:pPr>
            <w:r>
              <w:rPr>
                <w:rFonts w:ascii="Arial Narrow" w:hAnsi="Arial Narrow" w:cs="Arial Narrow"/>
                <w:color w:val="000000"/>
                <w:sz w:val="14"/>
              </w:rPr>
              <w:t>14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1101D4" w14:textId="77777777" w:rsidR="007B331C" w:rsidRDefault="007B331C" w:rsidP="007B331C">
            <w:pPr>
              <w:spacing w:before="0" w:after="0"/>
              <w:jc w:val="center"/>
            </w:pPr>
            <w:r>
              <w:rPr>
                <w:rFonts w:ascii="Arial Narrow" w:hAnsi="Arial Narrow" w:cs="Arial Narrow"/>
                <w:color w:val="000000"/>
                <w:sz w:val="14"/>
              </w:rPr>
              <w:t>644.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800AB1" w14:textId="77777777" w:rsidR="007B331C" w:rsidRDefault="007B331C" w:rsidP="007B331C">
            <w:pPr>
              <w:spacing w:before="0" w:after="0"/>
              <w:jc w:val="center"/>
            </w:pPr>
            <w:r>
              <w:rPr>
                <w:rFonts w:ascii="Arial Narrow" w:hAnsi="Arial Narrow" w:cs="Arial Narrow"/>
                <w:color w:val="000000"/>
                <w:sz w:val="14"/>
              </w:rPr>
              <w:t>847.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26F89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1CE12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F7471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6F7C6C" w14:textId="77777777" w:rsidR="007B331C" w:rsidRDefault="007B331C" w:rsidP="007B331C">
            <w:pPr>
              <w:spacing w:before="0" w:after="0"/>
              <w:jc w:val="center"/>
            </w:pPr>
          </w:p>
        </w:tc>
      </w:tr>
      <w:tr w:rsidR="007B331C" w14:paraId="6D3B7AA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147F6A"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69018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6BF009"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E43CE5"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00FCCC" w14:textId="77777777" w:rsidR="007B331C" w:rsidRDefault="007B331C" w:rsidP="007B331C">
            <w:pPr>
              <w:spacing w:before="0" w:after="0"/>
              <w:jc w:val="center"/>
            </w:pPr>
            <w:r>
              <w:rPr>
                <w:rFonts w:ascii="Arial Narrow" w:hAnsi="Arial Narrow" w:cs="Arial Narrow"/>
                <w:color w:val="000000"/>
                <w:sz w:val="14"/>
              </w:rPr>
              <w:t>2.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EF159E" w14:textId="77777777" w:rsidR="007B331C" w:rsidRDefault="007B331C" w:rsidP="007B331C">
            <w:pPr>
              <w:spacing w:before="0" w:after="0"/>
              <w:jc w:val="center"/>
            </w:pPr>
            <w:r>
              <w:rPr>
                <w:rFonts w:ascii="Arial Narrow" w:hAnsi="Arial Narrow" w:cs="Arial Narrow"/>
                <w:color w:val="000000"/>
                <w:sz w:val="14"/>
              </w:rPr>
              <w:t>1.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1D43BC" w14:textId="77777777" w:rsidR="007B331C" w:rsidRDefault="007B331C" w:rsidP="007B331C">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BC6E84" w14:textId="77777777" w:rsidR="007B331C" w:rsidRDefault="007B331C" w:rsidP="007B331C">
            <w:pPr>
              <w:spacing w:before="0" w:after="0"/>
              <w:jc w:val="center"/>
            </w:pPr>
            <w:r>
              <w:rPr>
                <w:rFonts w:ascii="Arial Narrow" w:hAnsi="Arial Narrow" w:cs="Arial Narrow"/>
                <w:color w:val="000000"/>
                <w:sz w:val="14"/>
              </w:rPr>
              <w:t>0.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E8BB62" w14:textId="77777777" w:rsidR="007B331C" w:rsidRDefault="007B331C" w:rsidP="007B331C">
            <w:pPr>
              <w:spacing w:before="0" w:after="0"/>
              <w:jc w:val="center"/>
            </w:pPr>
            <w:r>
              <w:rPr>
                <w:rFonts w:ascii="Arial Narrow" w:hAnsi="Arial Narrow" w:cs="Arial Narrow"/>
                <w:color w:val="000000"/>
                <w:sz w:val="14"/>
              </w:rPr>
              <w:t>3.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697B23" w14:textId="77777777" w:rsidR="007B331C" w:rsidRDefault="007B331C" w:rsidP="007B331C">
            <w:pPr>
              <w:spacing w:before="0" w:after="0"/>
              <w:jc w:val="center"/>
            </w:pPr>
            <w:r>
              <w:rPr>
                <w:rFonts w:ascii="Arial Narrow" w:hAnsi="Arial Narrow" w:cs="Arial Narrow"/>
                <w:color w:val="000000"/>
                <w:sz w:val="14"/>
              </w:rPr>
              <w:t>6.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A5D411"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C56ECF" w14:textId="77777777" w:rsidR="007B331C" w:rsidRDefault="007B331C" w:rsidP="007B331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38E4DA"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B03704" w14:textId="77777777" w:rsidR="007B331C" w:rsidRDefault="007B331C" w:rsidP="007B331C">
            <w:pPr>
              <w:spacing w:before="0" w:after="0"/>
              <w:jc w:val="center"/>
            </w:pPr>
            <w:r>
              <w:rPr>
                <w:rFonts w:ascii="Arial Narrow" w:hAnsi="Arial Narrow" w:cs="Arial Narrow"/>
                <w:color w:val="000000"/>
                <w:sz w:val="14"/>
              </w:rPr>
              <w:t>2.40</w:t>
            </w:r>
          </w:p>
        </w:tc>
      </w:tr>
      <w:tr w:rsidR="007B331C" w14:paraId="561E8D1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DD4F95"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42C4CB" w14:textId="77777777" w:rsidR="007B331C" w:rsidRDefault="007B331C" w:rsidP="007B331C">
            <w:pPr>
              <w:spacing w:before="20" w:after="20"/>
              <w:ind w:left="20" w:right="20"/>
            </w:pPr>
            <w:r>
              <w:rPr>
                <w:rFonts w:ascii="Arial Narrow" w:hAnsi="Arial Narrow" w:cs="Arial Narrow"/>
                <w:color w:val="000000"/>
                <w:sz w:val="14"/>
              </w:rPr>
              <w:t>RM4(RM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848C64"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0AC0B4"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8F9447" w14:textId="77777777" w:rsidR="007B331C" w:rsidRDefault="007B331C" w:rsidP="007B331C">
            <w:pPr>
              <w:spacing w:before="0" w:after="0"/>
              <w:jc w:val="center"/>
            </w:pPr>
            <w:r>
              <w:rPr>
                <w:rFonts w:ascii="Arial Narrow" w:hAnsi="Arial Narrow" w:cs="Arial Narrow"/>
                <w:color w:val="000000"/>
                <w:sz w:val="14"/>
              </w:rPr>
              <w:t>6.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384E4C" w14:textId="77777777" w:rsidR="007B331C" w:rsidRDefault="007B331C" w:rsidP="007B331C">
            <w:pPr>
              <w:spacing w:before="0" w:after="0"/>
              <w:jc w:val="center"/>
            </w:pPr>
            <w:r>
              <w:rPr>
                <w:rFonts w:ascii="Arial Narrow" w:hAnsi="Arial Narrow" w:cs="Arial Narrow"/>
                <w:color w:val="000000"/>
                <w:sz w:val="14"/>
              </w:rPr>
              <w:t>4.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207FAA" w14:textId="77777777" w:rsidR="007B331C" w:rsidRDefault="007B331C" w:rsidP="007B331C">
            <w:pPr>
              <w:spacing w:before="0" w:after="0"/>
              <w:jc w:val="center"/>
            </w:pPr>
            <w:r>
              <w:rPr>
                <w:rFonts w:ascii="Arial Narrow" w:hAnsi="Arial Narrow" w:cs="Arial Narrow"/>
                <w:color w:val="000000"/>
                <w:sz w:val="14"/>
              </w:rPr>
              <w:t>3.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CE9697" w14:textId="77777777" w:rsidR="007B331C" w:rsidRDefault="007B331C" w:rsidP="007B331C">
            <w:pPr>
              <w:spacing w:before="0" w:after="0"/>
              <w:jc w:val="center"/>
            </w:pPr>
            <w:r>
              <w:rPr>
                <w:rFonts w:ascii="Arial Narrow" w:hAnsi="Arial Narrow" w:cs="Arial Narrow"/>
                <w:color w:val="000000"/>
                <w:sz w:val="14"/>
              </w:rPr>
              <w:t>4.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740608" w14:textId="77777777" w:rsidR="007B331C" w:rsidRDefault="007B331C" w:rsidP="007B331C">
            <w:pPr>
              <w:spacing w:before="0" w:after="0"/>
              <w:jc w:val="center"/>
            </w:pPr>
            <w:r>
              <w:rPr>
                <w:rFonts w:ascii="Arial Narrow" w:hAnsi="Arial Narrow" w:cs="Arial Narrow"/>
                <w:color w:val="000000"/>
                <w:sz w:val="14"/>
              </w:rPr>
              <w:t>7.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183F51" w14:textId="77777777" w:rsidR="007B331C" w:rsidRDefault="007B331C" w:rsidP="007B331C">
            <w:pPr>
              <w:spacing w:before="0" w:after="0"/>
              <w:jc w:val="center"/>
            </w:pPr>
            <w:r>
              <w:rPr>
                <w:rFonts w:ascii="Arial Narrow" w:hAnsi="Arial Narrow" w:cs="Arial Narrow"/>
                <w:color w:val="000000"/>
                <w:sz w:val="14"/>
              </w:rPr>
              <w:t>8.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41DB2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81EB2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27B5B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726F25" w14:textId="77777777" w:rsidR="007B331C" w:rsidRDefault="007B331C" w:rsidP="007B331C">
            <w:pPr>
              <w:spacing w:before="0" w:after="0"/>
              <w:jc w:val="center"/>
            </w:pPr>
          </w:p>
        </w:tc>
      </w:tr>
      <w:tr w:rsidR="007B331C" w14:paraId="18D1D66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18BE5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4A2462"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62A049"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AC04CF"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414F71"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917E83" w14:textId="77777777" w:rsidR="007B331C" w:rsidRDefault="007B331C" w:rsidP="007B331C">
            <w:pPr>
              <w:spacing w:before="0" w:after="0"/>
              <w:jc w:val="center"/>
            </w:pPr>
            <w:r>
              <w:rPr>
                <w:rFonts w:ascii="Arial Narrow" w:hAnsi="Arial Narrow" w:cs="Arial Narrow"/>
                <w:color w:val="000000"/>
                <w:sz w:val="14"/>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AF46F9" w14:textId="77777777" w:rsidR="007B331C" w:rsidRDefault="007B331C" w:rsidP="007B331C">
            <w:pPr>
              <w:spacing w:before="0" w:after="0"/>
              <w:jc w:val="center"/>
            </w:pPr>
            <w:r>
              <w:rPr>
                <w:rFonts w:ascii="Arial Narrow" w:hAnsi="Arial Narrow" w:cs="Arial Narrow"/>
                <w:color w:val="000000"/>
                <w:sz w:val="14"/>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42A110"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29BE26"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70A1C1"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FA3CF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0166A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CC2B3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A21A25" w14:textId="77777777" w:rsidR="007B331C" w:rsidRDefault="007B331C" w:rsidP="007B331C">
            <w:pPr>
              <w:spacing w:before="0" w:after="0"/>
              <w:jc w:val="center"/>
            </w:pPr>
          </w:p>
        </w:tc>
      </w:tr>
      <w:tr w:rsidR="007B331C" w14:paraId="204DDD1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1A386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F1C5B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3AED92"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B8F00D"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DDFFDC" w14:textId="77777777" w:rsidR="007B331C" w:rsidRDefault="007B331C" w:rsidP="007B331C">
            <w:pPr>
              <w:spacing w:before="0" w:after="0"/>
              <w:jc w:val="center"/>
            </w:pPr>
            <w:r>
              <w:rPr>
                <w:rFonts w:ascii="Arial Narrow" w:hAnsi="Arial Narrow" w:cs="Arial Narrow"/>
                <w:color w:val="000000"/>
                <w:sz w:val="14"/>
              </w:rPr>
              <w:t>116.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AD6C4C" w14:textId="77777777" w:rsidR="007B331C" w:rsidRDefault="007B331C" w:rsidP="007B331C">
            <w:pPr>
              <w:spacing w:before="0" w:after="0"/>
              <w:jc w:val="center"/>
            </w:pPr>
            <w:r>
              <w:rPr>
                <w:rFonts w:ascii="Arial Narrow" w:hAnsi="Arial Narrow" w:cs="Arial Narrow"/>
                <w:color w:val="000000"/>
                <w:sz w:val="14"/>
              </w:rPr>
              <w:t>93.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205D20" w14:textId="77777777" w:rsidR="007B331C" w:rsidRDefault="007B331C" w:rsidP="007B331C">
            <w:pPr>
              <w:spacing w:before="0" w:after="0"/>
              <w:jc w:val="center"/>
            </w:pPr>
            <w:r>
              <w:rPr>
                <w:rFonts w:ascii="Arial Narrow" w:hAnsi="Arial Narrow" w:cs="Arial Narrow"/>
                <w:color w:val="000000"/>
                <w:sz w:val="14"/>
              </w:rPr>
              <w:t>86.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A17357" w14:textId="77777777" w:rsidR="007B331C" w:rsidRDefault="007B331C" w:rsidP="007B331C">
            <w:pPr>
              <w:spacing w:before="0" w:after="0"/>
              <w:jc w:val="center"/>
            </w:pPr>
            <w:r>
              <w:rPr>
                <w:rFonts w:ascii="Arial Narrow" w:hAnsi="Arial Narrow" w:cs="Arial Narrow"/>
                <w:color w:val="000000"/>
                <w:sz w:val="14"/>
              </w:rPr>
              <w:t>88.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D2747E" w14:textId="77777777" w:rsidR="007B331C" w:rsidRDefault="007B331C" w:rsidP="007B331C">
            <w:pPr>
              <w:spacing w:before="0" w:after="0"/>
              <w:jc w:val="center"/>
            </w:pPr>
            <w:r>
              <w:rPr>
                <w:rFonts w:ascii="Arial Narrow" w:hAnsi="Arial Narrow" w:cs="Arial Narrow"/>
                <w:color w:val="000000"/>
                <w:sz w:val="14"/>
              </w:rPr>
              <w:t>138.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CC0633" w14:textId="77777777" w:rsidR="007B331C" w:rsidRDefault="007B331C" w:rsidP="007B331C">
            <w:pPr>
              <w:spacing w:before="0" w:after="0"/>
              <w:jc w:val="center"/>
            </w:pPr>
            <w:r>
              <w:rPr>
                <w:rFonts w:ascii="Arial Narrow" w:hAnsi="Arial Narrow" w:cs="Arial Narrow"/>
                <w:color w:val="000000"/>
                <w:sz w:val="14"/>
              </w:rPr>
              <w:t>161.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16B94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CDCDA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574DB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4E5633" w14:textId="77777777" w:rsidR="007B331C" w:rsidRDefault="007B331C" w:rsidP="007B331C">
            <w:pPr>
              <w:spacing w:before="0" w:after="0"/>
              <w:jc w:val="center"/>
            </w:pPr>
          </w:p>
        </w:tc>
      </w:tr>
      <w:tr w:rsidR="007B331C" w14:paraId="2F15755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285B4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439AE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9A420B"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E48DB1"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1C9624" w14:textId="77777777" w:rsidR="007B331C" w:rsidRDefault="007B331C" w:rsidP="007B331C">
            <w:pPr>
              <w:spacing w:before="0" w:after="0"/>
              <w:jc w:val="center"/>
            </w:pPr>
            <w:r>
              <w:rPr>
                <w:rFonts w:ascii="Arial Narrow" w:hAnsi="Arial Narrow" w:cs="Arial Narrow"/>
                <w:color w:val="000000"/>
                <w:sz w:val="14"/>
              </w:rPr>
              <w:t>3.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B8D0EC" w14:textId="77777777" w:rsidR="007B331C" w:rsidRDefault="007B331C" w:rsidP="007B331C">
            <w:pPr>
              <w:spacing w:before="0" w:after="0"/>
              <w:jc w:val="center"/>
            </w:pPr>
            <w:r>
              <w:rPr>
                <w:rFonts w:ascii="Arial Narrow" w:hAnsi="Arial Narrow" w:cs="Arial Narrow"/>
                <w:color w:val="000000"/>
                <w:sz w:val="14"/>
              </w:rPr>
              <w:t>2.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33D283" w14:textId="77777777" w:rsidR="007B331C" w:rsidRDefault="007B331C" w:rsidP="007B331C">
            <w:pPr>
              <w:spacing w:before="0" w:after="0"/>
              <w:jc w:val="center"/>
            </w:pPr>
            <w:r>
              <w:rPr>
                <w:rFonts w:ascii="Arial Narrow" w:hAnsi="Arial Narrow" w:cs="Arial Narrow"/>
                <w:color w:val="000000"/>
                <w:sz w:val="14"/>
              </w:rPr>
              <w:t>2.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1FD131" w14:textId="77777777" w:rsidR="007B331C" w:rsidRDefault="007B331C" w:rsidP="007B331C">
            <w:pPr>
              <w:spacing w:before="0" w:after="0"/>
              <w:jc w:val="center"/>
            </w:pPr>
            <w:r>
              <w:rPr>
                <w:rFonts w:ascii="Arial Narrow" w:hAnsi="Arial Narrow" w:cs="Arial Narrow"/>
                <w:color w:val="000000"/>
                <w:sz w:val="14"/>
              </w:rPr>
              <w:t>2.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A92A55" w14:textId="77777777" w:rsidR="007B331C" w:rsidRDefault="007B331C" w:rsidP="007B331C">
            <w:pPr>
              <w:spacing w:before="0" w:after="0"/>
              <w:jc w:val="center"/>
            </w:pPr>
            <w:r>
              <w:rPr>
                <w:rFonts w:ascii="Arial Narrow" w:hAnsi="Arial Narrow" w:cs="Arial Narrow"/>
                <w:color w:val="000000"/>
                <w:sz w:val="14"/>
              </w:rPr>
              <w:t>4.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C9B713" w14:textId="77777777" w:rsidR="007B331C" w:rsidRDefault="007B331C" w:rsidP="007B331C">
            <w:pPr>
              <w:spacing w:before="0" w:after="0"/>
              <w:jc w:val="center"/>
            </w:pPr>
            <w:r>
              <w:rPr>
                <w:rFonts w:ascii="Arial Narrow" w:hAnsi="Arial Narrow" w:cs="Arial Narrow"/>
                <w:color w:val="000000"/>
                <w:sz w:val="14"/>
              </w:rPr>
              <w:t>5.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81369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17D47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3D8C2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36883E" w14:textId="77777777" w:rsidR="007B331C" w:rsidRDefault="007B331C" w:rsidP="007B331C">
            <w:pPr>
              <w:spacing w:before="0" w:after="0"/>
              <w:jc w:val="center"/>
            </w:pPr>
          </w:p>
        </w:tc>
      </w:tr>
      <w:tr w:rsidR="007B331C" w14:paraId="060A75E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44252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526E7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64732B"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A30B58"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8F70DD3" w14:textId="77777777" w:rsidR="007B331C" w:rsidRDefault="007B331C" w:rsidP="007B331C">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DA5635" w14:textId="77777777" w:rsidR="007B331C" w:rsidRDefault="007B331C" w:rsidP="007B331C">
            <w:pPr>
              <w:spacing w:before="0" w:after="0"/>
              <w:jc w:val="center"/>
            </w:pPr>
            <w:r>
              <w:rPr>
                <w:rFonts w:ascii="Arial Narrow" w:hAnsi="Arial Narrow" w:cs="Arial Narrow"/>
                <w:color w:val="000000"/>
                <w:sz w:val="14"/>
              </w:rPr>
              <w:t>0.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2A0127"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7AFD1A" w14:textId="77777777" w:rsidR="007B331C" w:rsidRDefault="007B331C" w:rsidP="007B331C">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4C904E" w14:textId="77777777" w:rsidR="007B331C" w:rsidRDefault="007B331C" w:rsidP="007B331C">
            <w:pPr>
              <w:spacing w:before="0" w:after="0"/>
              <w:jc w:val="center"/>
            </w:pPr>
            <w:r>
              <w:rPr>
                <w:rFonts w:ascii="Arial Narrow" w:hAnsi="Arial Narrow" w:cs="Arial Narrow"/>
                <w:color w:val="000000"/>
                <w:sz w:val="14"/>
              </w:rPr>
              <w:t>0.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48F393" w14:textId="77777777" w:rsidR="007B331C" w:rsidRDefault="007B331C" w:rsidP="007B331C">
            <w:pPr>
              <w:spacing w:before="0" w:after="0"/>
              <w:jc w:val="center"/>
            </w:pPr>
            <w:r>
              <w:rPr>
                <w:rFonts w:ascii="Arial Narrow" w:hAnsi="Arial Narrow" w:cs="Arial Narrow"/>
                <w:color w:val="000000"/>
                <w:sz w:val="14"/>
              </w:rPr>
              <w:t>1.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B5362D"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EC4C23" w14:textId="77777777" w:rsidR="007B331C" w:rsidRDefault="007B331C" w:rsidP="007B331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31DB3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B3BA9A" w14:textId="77777777" w:rsidR="007B331C" w:rsidRDefault="007B331C" w:rsidP="007B331C">
            <w:pPr>
              <w:spacing w:before="0" w:after="0"/>
              <w:jc w:val="center"/>
            </w:pPr>
          </w:p>
        </w:tc>
      </w:tr>
      <w:tr w:rsidR="007B331C" w14:paraId="7041A18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59A4C3"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12AD2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8867C3"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017417"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CF5E70" w14:textId="77777777" w:rsidR="007B331C" w:rsidRDefault="007B331C" w:rsidP="007B331C">
            <w:pPr>
              <w:spacing w:before="0" w:after="0"/>
              <w:jc w:val="center"/>
            </w:pPr>
            <w:r>
              <w:rPr>
                <w:rFonts w:ascii="Arial Narrow" w:hAnsi="Arial Narrow" w:cs="Arial Narrow"/>
                <w:color w:val="000000"/>
                <w:sz w:val="14"/>
              </w:rPr>
              <w:t>2.5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366BE7C" w14:textId="77777777" w:rsidR="007B331C" w:rsidRDefault="007B331C" w:rsidP="007B331C">
            <w:pPr>
              <w:spacing w:before="0" w:after="0"/>
              <w:jc w:val="center"/>
            </w:pPr>
            <w:r>
              <w:rPr>
                <w:rFonts w:ascii="Arial Narrow" w:hAnsi="Arial Narrow" w:cs="Arial Narrow"/>
                <w:color w:val="000000"/>
                <w:sz w:val="14"/>
              </w:rPr>
              <w:t>1.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A6860B" w14:textId="77777777" w:rsidR="007B331C" w:rsidRDefault="007B331C" w:rsidP="007B331C">
            <w:pPr>
              <w:spacing w:before="0" w:after="0"/>
              <w:jc w:val="center"/>
            </w:pPr>
            <w:r>
              <w:rPr>
                <w:rFonts w:ascii="Arial Narrow" w:hAnsi="Arial Narrow" w:cs="Arial Narrow"/>
                <w:color w:val="000000"/>
                <w:sz w:val="14"/>
              </w:rPr>
              <w:t>1.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713C85" w14:textId="77777777" w:rsidR="007B331C" w:rsidRDefault="007B331C" w:rsidP="007B331C">
            <w:pPr>
              <w:spacing w:before="0" w:after="0"/>
              <w:jc w:val="center"/>
            </w:pPr>
            <w:r>
              <w:rPr>
                <w:rFonts w:ascii="Arial Narrow" w:hAnsi="Arial Narrow" w:cs="Arial Narrow"/>
                <w:color w:val="000000"/>
                <w:sz w:val="14"/>
              </w:rPr>
              <w:t>1.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2BA323" w14:textId="77777777" w:rsidR="007B331C" w:rsidRDefault="007B331C" w:rsidP="007B331C">
            <w:pPr>
              <w:spacing w:before="0" w:after="0"/>
              <w:jc w:val="center"/>
            </w:pPr>
            <w:r>
              <w:rPr>
                <w:rFonts w:ascii="Arial Narrow" w:hAnsi="Arial Narrow" w:cs="Arial Narrow"/>
                <w:color w:val="000000"/>
                <w:sz w:val="14"/>
              </w:rPr>
              <w:t>3.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1E7A57" w14:textId="77777777" w:rsidR="007B331C" w:rsidRDefault="007B331C" w:rsidP="007B331C">
            <w:pPr>
              <w:spacing w:before="0" w:after="0"/>
              <w:jc w:val="center"/>
            </w:pPr>
            <w:r>
              <w:rPr>
                <w:rFonts w:ascii="Arial Narrow" w:hAnsi="Arial Narrow" w:cs="Arial Narrow"/>
                <w:color w:val="000000"/>
                <w:sz w:val="14"/>
              </w:rPr>
              <w:t>4.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48228F"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62C8AD" w14:textId="77777777" w:rsidR="007B331C" w:rsidRDefault="007B331C" w:rsidP="007B331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B9711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342378" w14:textId="77777777" w:rsidR="007B331C" w:rsidRDefault="007B331C" w:rsidP="007B331C">
            <w:pPr>
              <w:spacing w:before="0" w:after="0"/>
              <w:jc w:val="center"/>
            </w:pPr>
          </w:p>
        </w:tc>
      </w:tr>
      <w:tr w:rsidR="007B331C" w14:paraId="63DB7ED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DFEB8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5B683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B90AF3"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E5DC61"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442F62" w14:textId="77777777" w:rsidR="007B331C" w:rsidRDefault="007B331C" w:rsidP="007B331C">
            <w:pPr>
              <w:spacing w:before="0" w:after="0"/>
              <w:jc w:val="center"/>
            </w:pPr>
            <w:r>
              <w:rPr>
                <w:rFonts w:ascii="Arial Narrow" w:hAnsi="Arial Narrow" w:cs="Arial Narrow"/>
                <w:color w:val="000000"/>
                <w:sz w:val="14"/>
              </w:rPr>
              <w:t>1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DA9AA4" w14:textId="77777777" w:rsidR="007B331C" w:rsidRDefault="007B331C" w:rsidP="007B331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6B6FD3" w14:textId="77777777" w:rsidR="007B331C" w:rsidRDefault="007B331C" w:rsidP="007B331C">
            <w:pPr>
              <w:spacing w:before="0" w:after="0"/>
              <w:jc w:val="center"/>
            </w:pPr>
            <w:r>
              <w:rPr>
                <w:rFonts w:ascii="Arial Narrow" w:hAnsi="Arial Narrow" w:cs="Arial Narrow"/>
                <w:color w:val="000000"/>
                <w:sz w:val="14"/>
              </w:rPr>
              <w:t>4.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ADE138" w14:textId="77777777" w:rsidR="007B331C" w:rsidRDefault="007B331C" w:rsidP="007B331C">
            <w:pPr>
              <w:spacing w:before="0" w:after="0"/>
              <w:jc w:val="center"/>
            </w:pPr>
            <w:r>
              <w:rPr>
                <w:rFonts w:ascii="Arial Narrow" w:hAnsi="Arial Narrow" w:cs="Arial Narrow"/>
                <w:color w:val="000000"/>
                <w:sz w:val="14"/>
              </w:rPr>
              <w:t>4.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A60D03" w14:textId="77777777" w:rsidR="007B331C" w:rsidRDefault="007B331C" w:rsidP="007B331C">
            <w:pPr>
              <w:spacing w:before="0" w:after="0"/>
              <w:jc w:val="center"/>
            </w:pPr>
            <w:r>
              <w:rPr>
                <w:rFonts w:ascii="Arial Narrow" w:hAnsi="Arial Narrow" w:cs="Arial Narrow"/>
                <w:color w:val="000000"/>
                <w:sz w:val="14"/>
              </w:rPr>
              <w:t>15.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4E2D0C" w14:textId="77777777" w:rsidR="007B331C" w:rsidRDefault="007B331C" w:rsidP="007B331C">
            <w:pPr>
              <w:spacing w:before="0" w:after="0"/>
              <w:jc w:val="center"/>
            </w:pPr>
            <w:r>
              <w:rPr>
                <w:rFonts w:ascii="Arial Narrow" w:hAnsi="Arial Narrow" w:cs="Arial Narrow"/>
                <w:color w:val="000000"/>
                <w:sz w:val="14"/>
              </w:rPr>
              <w:t>2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22C9B4"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A0B58A" w14:textId="77777777" w:rsidR="007B331C" w:rsidRDefault="007B331C" w:rsidP="007B331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613CF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6D5ED3" w14:textId="77777777" w:rsidR="007B331C" w:rsidRDefault="007B331C" w:rsidP="007B331C">
            <w:pPr>
              <w:spacing w:before="0" w:after="0"/>
              <w:jc w:val="center"/>
            </w:pPr>
          </w:p>
        </w:tc>
      </w:tr>
      <w:tr w:rsidR="007B331C" w14:paraId="3037D5F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9F100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3675F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578E91"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053FB7"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6A572C" w14:textId="77777777" w:rsidR="007B331C" w:rsidRDefault="007B331C" w:rsidP="007B331C">
            <w:pPr>
              <w:spacing w:before="0" w:after="0"/>
              <w:jc w:val="center"/>
            </w:pPr>
            <w:r>
              <w:rPr>
                <w:rFonts w:ascii="Arial Narrow" w:hAnsi="Arial Narrow" w:cs="Arial Narrow"/>
                <w:color w:val="000000"/>
                <w:sz w:val="14"/>
              </w:rPr>
              <w:t>2.8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B9F3164" w14:textId="77777777" w:rsidR="007B331C" w:rsidRDefault="007B331C" w:rsidP="007B331C">
            <w:pPr>
              <w:spacing w:before="0" w:after="0"/>
              <w:jc w:val="center"/>
            </w:pPr>
            <w:r>
              <w:rPr>
                <w:rFonts w:ascii="Arial Narrow" w:hAnsi="Arial Narrow" w:cs="Arial Narrow"/>
                <w:color w:val="000000"/>
                <w:sz w:val="14"/>
              </w:rPr>
              <w:t>3.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368D36" w14:textId="77777777" w:rsidR="007B331C" w:rsidRDefault="007B331C" w:rsidP="007B331C">
            <w:pPr>
              <w:spacing w:before="0" w:after="0"/>
              <w:jc w:val="center"/>
            </w:pPr>
            <w:r>
              <w:rPr>
                <w:rFonts w:ascii="Arial Narrow" w:hAnsi="Arial Narrow" w:cs="Arial Narrow"/>
                <w:color w:val="000000"/>
                <w:sz w:val="14"/>
              </w:rPr>
              <w:t>2.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D4402F" w14:textId="77777777" w:rsidR="007B331C" w:rsidRDefault="007B331C" w:rsidP="007B331C">
            <w:pPr>
              <w:spacing w:before="0" w:after="0"/>
              <w:jc w:val="center"/>
            </w:pPr>
            <w:r>
              <w:rPr>
                <w:rFonts w:ascii="Arial Narrow" w:hAnsi="Arial Narrow" w:cs="Arial Narrow"/>
                <w:color w:val="000000"/>
                <w:sz w:val="14"/>
              </w:rPr>
              <w:t>2.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AF36AD" w14:textId="77777777" w:rsidR="007B331C" w:rsidRDefault="007B331C" w:rsidP="007B331C">
            <w:pPr>
              <w:spacing w:before="0" w:after="0"/>
              <w:jc w:val="center"/>
            </w:pPr>
            <w:r>
              <w:rPr>
                <w:rFonts w:ascii="Arial Narrow" w:hAnsi="Arial Narrow" w:cs="Arial Narrow"/>
                <w:color w:val="000000"/>
                <w:sz w:val="14"/>
              </w:rPr>
              <w:t>3.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D13808" w14:textId="77777777" w:rsidR="007B331C" w:rsidRDefault="007B331C" w:rsidP="007B331C">
            <w:pPr>
              <w:spacing w:before="0" w:after="0"/>
              <w:jc w:val="center"/>
            </w:pPr>
            <w:r>
              <w:rPr>
                <w:rFonts w:ascii="Arial Narrow" w:hAnsi="Arial Narrow" w:cs="Arial Narrow"/>
                <w:color w:val="000000"/>
                <w:sz w:val="14"/>
              </w:rPr>
              <w:t>3.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5F52B1"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F41B3B"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C5727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C5E6E6" w14:textId="77777777" w:rsidR="007B331C" w:rsidRDefault="007B331C" w:rsidP="007B331C">
            <w:pPr>
              <w:spacing w:before="0" w:after="0"/>
              <w:jc w:val="center"/>
            </w:pPr>
          </w:p>
        </w:tc>
      </w:tr>
      <w:tr w:rsidR="007B331C" w14:paraId="174D407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17C7A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5365F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7B0707"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C952A9"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75034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0C55A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3E8F6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0F606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F2BD2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4FDB5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9F2FD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FC0A2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1E3DF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3C887E" w14:textId="77777777" w:rsidR="007B331C" w:rsidRDefault="007B331C" w:rsidP="007B331C">
            <w:pPr>
              <w:spacing w:before="0" w:after="0"/>
              <w:jc w:val="center"/>
            </w:pPr>
          </w:p>
        </w:tc>
      </w:tr>
      <w:tr w:rsidR="007B331C" w14:paraId="46EB932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AEBDE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B8AC0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AD33BB"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A671F0"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96DD856" w14:textId="77777777" w:rsidR="007B331C" w:rsidRDefault="007B331C" w:rsidP="007B331C">
            <w:pPr>
              <w:spacing w:before="0" w:after="0"/>
              <w:jc w:val="center"/>
            </w:pPr>
            <w:r>
              <w:rPr>
                <w:rFonts w:ascii="Arial Narrow" w:hAnsi="Arial Narrow" w:cs="Arial Narrow"/>
                <w:color w:val="000000"/>
                <w:sz w:val="14"/>
              </w:rPr>
              <w:t>6.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110E0B" w14:textId="77777777" w:rsidR="007B331C" w:rsidRDefault="007B331C" w:rsidP="007B331C">
            <w:pPr>
              <w:spacing w:before="0" w:after="0"/>
              <w:jc w:val="center"/>
            </w:pPr>
            <w:r>
              <w:rPr>
                <w:rFonts w:ascii="Arial Narrow" w:hAnsi="Arial Narrow" w:cs="Arial Narrow"/>
                <w:color w:val="000000"/>
                <w:sz w:val="14"/>
              </w:rPr>
              <w:t>1.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549BAD" w14:textId="77777777" w:rsidR="007B331C" w:rsidRDefault="007B331C" w:rsidP="007B331C">
            <w:pPr>
              <w:spacing w:before="0" w:after="0"/>
              <w:jc w:val="center"/>
            </w:pPr>
            <w:r>
              <w:rPr>
                <w:rFonts w:ascii="Arial Narrow" w:hAnsi="Arial Narrow" w:cs="Arial Narrow"/>
                <w:color w:val="000000"/>
                <w:sz w:val="14"/>
              </w:rPr>
              <w:t>0.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E53A54" w14:textId="77777777" w:rsidR="007B331C" w:rsidRDefault="007B331C" w:rsidP="007B331C">
            <w:pPr>
              <w:spacing w:before="0" w:after="0"/>
              <w:jc w:val="center"/>
            </w:pPr>
            <w:r>
              <w:rPr>
                <w:rFonts w:ascii="Arial Narrow" w:hAnsi="Arial Narrow" w:cs="Arial Narrow"/>
                <w:color w:val="000000"/>
                <w:sz w:val="14"/>
              </w:rPr>
              <w:t>1.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FB735E" w14:textId="77777777" w:rsidR="007B331C" w:rsidRDefault="007B331C" w:rsidP="007B331C">
            <w:pPr>
              <w:spacing w:before="0" w:after="0"/>
              <w:jc w:val="center"/>
            </w:pPr>
            <w:r>
              <w:rPr>
                <w:rFonts w:ascii="Arial Narrow" w:hAnsi="Arial Narrow" w:cs="Arial Narrow"/>
                <w:color w:val="000000"/>
                <w:sz w:val="14"/>
              </w:rPr>
              <w:t>1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85C898" w14:textId="77777777" w:rsidR="007B331C" w:rsidRDefault="007B331C" w:rsidP="007B331C">
            <w:pPr>
              <w:spacing w:before="0" w:after="0"/>
              <w:jc w:val="center"/>
            </w:pPr>
            <w:r>
              <w:rPr>
                <w:rFonts w:ascii="Arial Narrow" w:hAnsi="Arial Narrow" w:cs="Arial Narrow"/>
                <w:color w:val="000000"/>
                <w:sz w:val="14"/>
              </w:rPr>
              <w:t>14.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6D5B57"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55F6A4" w14:textId="77777777" w:rsidR="007B331C" w:rsidRDefault="007B331C" w:rsidP="007B331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E3C9D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C33C42" w14:textId="77777777" w:rsidR="007B331C" w:rsidRDefault="007B331C" w:rsidP="007B331C">
            <w:pPr>
              <w:spacing w:before="0" w:after="0"/>
              <w:jc w:val="center"/>
            </w:pPr>
          </w:p>
        </w:tc>
      </w:tr>
      <w:tr w:rsidR="007B331C" w14:paraId="3A5B40B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7A386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D3C34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F85E07"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3C1274"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59CB2CD" w14:textId="77777777" w:rsidR="007B331C" w:rsidRDefault="007B331C" w:rsidP="007B331C">
            <w:pPr>
              <w:spacing w:before="0" w:after="0"/>
              <w:jc w:val="center"/>
            </w:pPr>
            <w:r>
              <w:rPr>
                <w:rFonts w:ascii="Arial Narrow" w:hAnsi="Arial Narrow" w:cs="Arial Narrow"/>
                <w:color w:val="000000"/>
                <w:sz w:val="14"/>
              </w:rPr>
              <w:t>2.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8420F7" w14:textId="77777777" w:rsidR="007B331C" w:rsidRDefault="007B331C" w:rsidP="007B331C">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F169F0" w14:textId="77777777" w:rsidR="007B331C" w:rsidRDefault="007B331C" w:rsidP="007B331C">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79FD98" w14:textId="77777777" w:rsidR="007B331C" w:rsidRDefault="007B331C" w:rsidP="007B331C">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028F26" w14:textId="77777777" w:rsidR="007B331C" w:rsidRDefault="007B331C" w:rsidP="007B331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3AAA53" w14:textId="77777777" w:rsidR="007B331C" w:rsidRDefault="007B331C" w:rsidP="007B331C">
            <w:pPr>
              <w:spacing w:before="0" w:after="0"/>
              <w:jc w:val="center"/>
            </w:pPr>
            <w:r>
              <w:rPr>
                <w:rFonts w:ascii="Arial Narrow" w:hAnsi="Arial Narrow" w:cs="Arial Narrow"/>
                <w:color w:val="000000"/>
                <w:sz w:val="14"/>
              </w:rPr>
              <w:t>2.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A5265D"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BDB36D"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9916F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12EEAD" w14:textId="77777777" w:rsidR="007B331C" w:rsidRDefault="007B331C" w:rsidP="007B331C">
            <w:pPr>
              <w:spacing w:before="0" w:after="0"/>
              <w:jc w:val="center"/>
            </w:pPr>
          </w:p>
        </w:tc>
      </w:tr>
      <w:tr w:rsidR="007B331C" w14:paraId="44B0B4F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CF36A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6F792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87D5FD"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291876"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9C40A2" w14:textId="77777777" w:rsidR="007B331C" w:rsidRDefault="007B331C" w:rsidP="007B331C">
            <w:pPr>
              <w:spacing w:before="0" w:after="0"/>
              <w:jc w:val="center"/>
            </w:pPr>
            <w:r>
              <w:rPr>
                <w:rFonts w:ascii="Arial Narrow" w:hAnsi="Arial Narrow" w:cs="Arial Narrow"/>
                <w:color w:val="000000"/>
                <w:sz w:val="14"/>
              </w:rPr>
              <w:t>823.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68518F" w14:textId="77777777" w:rsidR="007B331C" w:rsidRDefault="007B331C" w:rsidP="007B331C">
            <w:pPr>
              <w:spacing w:before="0" w:after="0"/>
              <w:jc w:val="center"/>
            </w:pPr>
            <w:r>
              <w:rPr>
                <w:rFonts w:ascii="Arial Narrow" w:hAnsi="Arial Narrow" w:cs="Arial Narrow"/>
                <w:color w:val="000000"/>
                <w:sz w:val="14"/>
              </w:rPr>
              <w:t>1029.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0D9219" w14:textId="77777777" w:rsidR="007B331C" w:rsidRDefault="007B331C" w:rsidP="007B331C">
            <w:pPr>
              <w:spacing w:before="0" w:after="0"/>
              <w:jc w:val="center"/>
            </w:pPr>
            <w:r>
              <w:rPr>
                <w:rFonts w:ascii="Arial Narrow" w:hAnsi="Arial Narrow" w:cs="Arial Narrow"/>
                <w:color w:val="000000"/>
                <w:sz w:val="14"/>
              </w:rPr>
              <w:t>318.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AA96EF" w14:textId="77777777" w:rsidR="007B331C" w:rsidRDefault="007B331C" w:rsidP="007B331C">
            <w:pPr>
              <w:spacing w:before="0" w:after="0"/>
              <w:jc w:val="center"/>
            </w:pPr>
            <w:r>
              <w:rPr>
                <w:rFonts w:ascii="Arial Narrow" w:hAnsi="Arial Narrow" w:cs="Arial Narrow"/>
                <w:color w:val="000000"/>
                <w:sz w:val="14"/>
              </w:rPr>
              <w:t>555.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6D1E19" w14:textId="77777777" w:rsidR="007B331C" w:rsidRDefault="007B331C" w:rsidP="007B331C">
            <w:pPr>
              <w:spacing w:before="0" w:after="0"/>
              <w:jc w:val="center"/>
            </w:pPr>
            <w:r>
              <w:rPr>
                <w:rFonts w:ascii="Arial Narrow" w:hAnsi="Arial Narrow" w:cs="Arial Narrow"/>
                <w:color w:val="000000"/>
                <w:sz w:val="14"/>
              </w:rPr>
              <w:t>113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2885A9" w14:textId="77777777" w:rsidR="007B331C" w:rsidRDefault="007B331C" w:rsidP="007B331C">
            <w:pPr>
              <w:spacing w:before="0" w:after="0"/>
              <w:jc w:val="center"/>
            </w:pPr>
            <w:r>
              <w:rPr>
                <w:rFonts w:ascii="Arial Narrow" w:hAnsi="Arial Narrow" w:cs="Arial Narrow"/>
                <w:color w:val="000000"/>
                <w:sz w:val="14"/>
              </w:rPr>
              <w:t>1182.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9CA9C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29AA5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78488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837873" w14:textId="77777777" w:rsidR="007B331C" w:rsidRDefault="007B331C" w:rsidP="007B331C">
            <w:pPr>
              <w:spacing w:before="0" w:after="0"/>
              <w:jc w:val="center"/>
            </w:pPr>
          </w:p>
        </w:tc>
      </w:tr>
      <w:tr w:rsidR="007B331C" w14:paraId="35B198A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1B0B7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93ED1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FB2D72"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0B610E"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1972C7B" w14:textId="77777777" w:rsidR="007B331C" w:rsidRDefault="007B331C" w:rsidP="007B331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922EB7" w14:textId="77777777" w:rsidR="007B331C" w:rsidRDefault="007B331C" w:rsidP="007B331C">
            <w:pPr>
              <w:spacing w:before="0" w:after="0"/>
              <w:jc w:val="center"/>
            </w:pPr>
            <w:r>
              <w:rPr>
                <w:rFonts w:ascii="Arial Narrow" w:hAnsi="Arial Narrow" w:cs="Arial Narrow"/>
                <w:color w:val="000000"/>
                <w:sz w:val="14"/>
              </w:rPr>
              <w:t>3.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171FFC" w14:textId="77777777" w:rsidR="007B331C" w:rsidRDefault="007B331C" w:rsidP="007B331C">
            <w:pPr>
              <w:spacing w:before="0" w:after="0"/>
              <w:jc w:val="center"/>
            </w:pPr>
            <w:r>
              <w:rPr>
                <w:rFonts w:ascii="Arial Narrow" w:hAnsi="Arial Narrow" w:cs="Arial Narrow"/>
                <w:color w:val="000000"/>
                <w:sz w:val="14"/>
              </w:rPr>
              <w:t>2.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32E9FA" w14:textId="77777777" w:rsidR="007B331C" w:rsidRDefault="007B331C" w:rsidP="007B331C">
            <w:pPr>
              <w:spacing w:before="0" w:after="0"/>
              <w:jc w:val="center"/>
            </w:pPr>
            <w:r>
              <w:rPr>
                <w:rFonts w:ascii="Arial Narrow" w:hAnsi="Arial Narrow" w:cs="Arial Narrow"/>
                <w:color w:val="000000"/>
                <w:sz w:val="14"/>
              </w:rPr>
              <w:t>2.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46F715" w14:textId="77777777" w:rsidR="007B331C" w:rsidRDefault="007B331C" w:rsidP="007B331C">
            <w:pPr>
              <w:spacing w:before="0" w:after="0"/>
              <w:jc w:val="center"/>
            </w:pPr>
            <w:r>
              <w:rPr>
                <w:rFonts w:ascii="Arial Narrow" w:hAnsi="Arial Narrow" w:cs="Arial Narrow"/>
                <w:color w:val="000000"/>
                <w:sz w:val="14"/>
              </w:rPr>
              <w:t>8.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81C39C" w14:textId="77777777" w:rsidR="007B331C" w:rsidRDefault="007B331C" w:rsidP="007B331C">
            <w:pPr>
              <w:spacing w:before="0" w:after="0"/>
              <w:jc w:val="center"/>
            </w:pPr>
            <w:r>
              <w:rPr>
                <w:rFonts w:ascii="Arial Narrow" w:hAnsi="Arial Narrow" w:cs="Arial Narrow"/>
                <w:color w:val="000000"/>
                <w:sz w:val="14"/>
              </w:rPr>
              <w:t>1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3A0F7C"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7103C0"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A9D8A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EA75AF" w14:textId="77777777" w:rsidR="007B331C" w:rsidRDefault="007B331C" w:rsidP="007B331C">
            <w:pPr>
              <w:spacing w:before="0" w:after="0"/>
              <w:jc w:val="center"/>
            </w:pPr>
          </w:p>
        </w:tc>
      </w:tr>
      <w:tr w:rsidR="007B331C" w14:paraId="520FAFD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3B50CE"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97E9DE" w14:textId="77777777" w:rsidR="007B331C" w:rsidRDefault="007B331C" w:rsidP="007B331C">
            <w:pPr>
              <w:spacing w:before="20" w:after="20"/>
              <w:ind w:left="20" w:right="20"/>
            </w:pPr>
            <w:r>
              <w:rPr>
                <w:rFonts w:ascii="Arial Narrow" w:hAnsi="Arial Narrow" w:cs="Arial Narrow"/>
                <w:color w:val="000000"/>
                <w:sz w:val="14"/>
              </w:rPr>
              <w:t>High East(RM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F3CD61"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1AD317"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20CC75" w14:textId="77777777" w:rsidR="007B331C" w:rsidRDefault="007B331C" w:rsidP="007B331C">
            <w:pPr>
              <w:spacing w:before="0" w:after="0"/>
              <w:jc w:val="center"/>
            </w:pPr>
            <w:r>
              <w:rPr>
                <w:rFonts w:ascii="Arial Narrow" w:hAnsi="Arial Narrow" w:cs="Arial Narrow"/>
                <w:color w:val="000000"/>
                <w:sz w:val="14"/>
              </w:rPr>
              <w:t>9.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5079B3" w14:textId="77777777" w:rsidR="007B331C" w:rsidRDefault="007B331C" w:rsidP="007B331C">
            <w:pPr>
              <w:spacing w:before="0" w:after="0"/>
              <w:jc w:val="center"/>
            </w:pPr>
            <w:r>
              <w:rPr>
                <w:rFonts w:ascii="Arial Narrow" w:hAnsi="Arial Narrow" w:cs="Arial Narrow"/>
                <w:color w:val="000000"/>
                <w:sz w:val="14"/>
              </w:rPr>
              <w:t>6.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598FAA" w14:textId="77777777" w:rsidR="007B331C" w:rsidRDefault="007B331C" w:rsidP="007B331C">
            <w:pPr>
              <w:spacing w:before="0" w:after="0"/>
              <w:jc w:val="center"/>
            </w:pPr>
            <w:r>
              <w:rPr>
                <w:rFonts w:ascii="Arial Narrow" w:hAnsi="Arial Narrow" w:cs="Arial Narrow"/>
                <w:color w:val="000000"/>
                <w:sz w:val="14"/>
              </w:rPr>
              <w:t>5.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E912BE" w14:textId="77777777" w:rsidR="007B331C" w:rsidRDefault="007B331C" w:rsidP="007B331C">
            <w:pPr>
              <w:spacing w:before="0" w:after="0"/>
              <w:jc w:val="center"/>
            </w:pPr>
            <w:r>
              <w:rPr>
                <w:rFonts w:ascii="Arial Narrow" w:hAnsi="Arial Narrow" w:cs="Arial Narrow"/>
                <w:color w:val="000000"/>
                <w:sz w:val="14"/>
              </w:rPr>
              <w:t>5.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8106BF" w14:textId="77777777" w:rsidR="007B331C" w:rsidRDefault="007B331C" w:rsidP="007B331C">
            <w:pPr>
              <w:spacing w:before="0" w:after="0"/>
              <w:jc w:val="center"/>
            </w:pPr>
            <w:r>
              <w:rPr>
                <w:rFonts w:ascii="Arial Narrow" w:hAnsi="Arial Narrow" w:cs="Arial Narrow"/>
                <w:color w:val="000000"/>
                <w:sz w:val="14"/>
              </w:rPr>
              <w:t>1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ECB3D1" w14:textId="77777777" w:rsidR="007B331C" w:rsidRDefault="007B331C" w:rsidP="007B331C">
            <w:pPr>
              <w:spacing w:before="0" w:after="0"/>
              <w:jc w:val="center"/>
            </w:pPr>
            <w:r>
              <w:rPr>
                <w:rFonts w:ascii="Arial Narrow" w:hAnsi="Arial Narrow" w:cs="Arial Narrow"/>
                <w:color w:val="000000"/>
                <w:sz w:val="14"/>
              </w:rPr>
              <w:t>16.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BB180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95290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5471E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A160EA" w14:textId="77777777" w:rsidR="007B331C" w:rsidRDefault="007B331C" w:rsidP="007B331C">
            <w:pPr>
              <w:spacing w:before="0" w:after="0"/>
              <w:jc w:val="center"/>
            </w:pPr>
          </w:p>
        </w:tc>
      </w:tr>
      <w:tr w:rsidR="007B331C" w14:paraId="145FF07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DAE71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DF1D9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7FF0D9"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475C05"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A20596"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BCFB4C" w14:textId="77777777" w:rsidR="007B331C" w:rsidRDefault="007B331C" w:rsidP="007B331C">
            <w:pPr>
              <w:spacing w:before="0" w:after="0"/>
              <w:jc w:val="center"/>
            </w:pPr>
            <w:r>
              <w:rPr>
                <w:rFonts w:ascii="Arial Narrow" w:hAnsi="Arial Narrow" w:cs="Arial Narrow"/>
                <w:color w:val="000000"/>
                <w:sz w:val="14"/>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01681B" w14:textId="77777777" w:rsidR="007B331C" w:rsidRDefault="007B331C" w:rsidP="007B331C">
            <w:pPr>
              <w:spacing w:before="0" w:after="0"/>
              <w:jc w:val="center"/>
            </w:pPr>
            <w:r>
              <w:rPr>
                <w:rFonts w:ascii="Arial Narrow" w:hAnsi="Arial Narrow" w:cs="Arial Narrow"/>
                <w:color w:val="000000"/>
                <w:sz w:val="14"/>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0390F3"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DC9C82"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6D0615"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8F522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50A6E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1F868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78624D" w14:textId="77777777" w:rsidR="007B331C" w:rsidRDefault="007B331C" w:rsidP="007B331C">
            <w:pPr>
              <w:spacing w:before="0" w:after="0"/>
              <w:jc w:val="center"/>
            </w:pPr>
          </w:p>
        </w:tc>
      </w:tr>
      <w:tr w:rsidR="007B331C" w14:paraId="5B901EE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993D4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CFC4A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B7EC92"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FB75FA"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E9E8F7" w14:textId="77777777" w:rsidR="007B331C" w:rsidRDefault="007B331C" w:rsidP="007B331C">
            <w:pPr>
              <w:spacing w:before="0" w:after="0"/>
              <w:jc w:val="center"/>
            </w:pPr>
            <w:r>
              <w:rPr>
                <w:rFonts w:ascii="Arial Narrow" w:hAnsi="Arial Narrow" w:cs="Arial Narrow"/>
                <w:color w:val="000000"/>
                <w:sz w:val="14"/>
              </w:rPr>
              <w:t>95.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9B09D9" w14:textId="77777777" w:rsidR="007B331C" w:rsidRDefault="007B331C" w:rsidP="007B331C">
            <w:pPr>
              <w:spacing w:before="0" w:after="0"/>
              <w:jc w:val="center"/>
            </w:pPr>
            <w:r>
              <w:rPr>
                <w:rFonts w:ascii="Arial Narrow" w:hAnsi="Arial Narrow" w:cs="Arial Narrow"/>
                <w:color w:val="000000"/>
                <w:sz w:val="14"/>
              </w:rPr>
              <w:t>97.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D59390" w14:textId="77777777" w:rsidR="007B331C" w:rsidRDefault="007B331C" w:rsidP="007B331C">
            <w:pPr>
              <w:spacing w:before="0" w:after="0"/>
              <w:jc w:val="center"/>
            </w:pPr>
            <w:r>
              <w:rPr>
                <w:rFonts w:ascii="Arial Narrow" w:hAnsi="Arial Narrow" w:cs="Arial Narrow"/>
                <w:color w:val="000000"/>
                <w:sz w:val="14"/>
              </w:rPr>
              <w:t>77.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8ACAF6" w14:textId="77777777" w:rsidR="007B331C" w:rsidRDefault="007B331C" w:rsidP="007B331C">
            <w:pPr>
              <w:spacing w:before="0" w:after="0"/>
              <w:jc w:val="center"/>
            </w:pPr>
            <w:r>
              <w:rPr>
                <w:rFonts w:ascii="Arial Narrow" w:hAnsi="Arial Narrow" w:cs="Arial Narrow"/>
                <w:color w:val="000000"/>
                <w:sz w:val="14"/>
              </w:rPr>
              <w:t>84.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991C6D" w14:textId="77777777" w:rsidR="007B331C" w:rsidRDefault="007B331C" w:rsidP="007B331C">
            <w:pPr>
              <w:spacing w:before="0" w:after="0"/>
              <w:jc w:val="center"/>
            </w:pPr>
            <w:r>
              <w:rPr>
                <w:rFonts w:ascii="Arial Narrow" w:hAnsi="Arial Narrow" w:cs="Arial Narrow"/>
                <w:color w:val="000000"/>
                <w:sz w:val="14"/>
              </w:rPr>
              <w:t>107.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E4725D" w14:textId="77777777" w:rsidR="007B331C" w:rsidRDefault="007B331C" w:rsidP="007B331C">
            <w:pPr>
              <w:spacing w:before="0" w:after="0"/>
              <w:jc w:val="center"/>
            </w:pPr>
            <w:r>
              <w:rPr>
                <w:rFonts w:ascii="Arial Narrow" w:hAnsi="Arial Narrow" w:cs="Arial Narrow"/>
                <w:color w:val="000000"/>
                <w:sz w:val="14"/>
              </w:rPr>
              <w:t>112.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0441C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5C9A5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9A62E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D153FE" w14:textId="77777777" w:rsidR="007B331C" w:rsidRDefault="007B331C" w:rsidP="007B331C">
            <w:pPr>
              <w:spacing w:before="0" w:after="0"/>
              <w:jc w:val="center"/>
            </w:pPr>
          </w:p>
        </w:tc>
      </w:tr>
      <w:tr w:rsidR="007B331C" w14:paraId="7090003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FE3F6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D3818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1CDE7B"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8FBE46"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832FA3" w14:textId="77777777" w:rsidR="007B331C" w:rsidRDefault="007B331C" w:rsidP="007B331C">
            <w:pPr>
              <w:spacing w:before="0" w:after="0"/>
              <w:jc w:val="center"/>
            </w:pPr>
            <w:r>
              <w:rPr>
                <w:rFonts w:ascii="Arial Narrow" w:hAnsi="Arial Narrow" w:cs="Arial Narrow"/>
                <w:color w:val="000000"/>
                <w:sz w:val="14"/>
              </w:rPr>
              <w:t>2.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C7777E" w14:textId="77777777" w:rsidR="007B331C" w:rsidRDefault="007B331C" w:rsidP="007B331C">
            <w:pPr>
              <w:spacing w:before="0" w:after="0"/>
              <w:jc w:val="center"/>
            </w:pPr>
            <w:r>
              <w:rPr>
                <w:rFonts w:ascii="Arial Narrow" w:hAnsi="Arial Narrow" w:cs="Arial Narrow"/>
                <w:color w:val="000000"/>
                <w:sz w:val="14"/>
              </w:rPr>
              <w:t>1.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3FEE11" w14:textId="77777777" w:rsidR="007B331C" w:rsidRDefault="007B331C" w:rsidP="007B331C">
            <w:pPr>
              <w:spacing w:before="0" w:after="0"/>
              <w:jc w:val="center"/>
            </w:pPr>
            <w:r>
              <w:rPr>
                <w:rFonts w:ascii="Arial Narrow" w:hAnsi="Arial Narrow" w:cs="Arial Narrow"/>
                <w:color w:val="000000"/>
                <w:sz w:val="14"/>
              </w:rPr>
              <w:t>1.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9D0573" w14:textId="77777777" w:rsidR="007B331C" w:rsidRDefault="007B331C" w:rsidP="007B331C">
            <w:pPr>
              <w:spacing w:before="0" w:after="0"/>
              <w:jc w:val="center"/>
            </w:pPr>
            <w:r>
              <w:rPr>
                <w:rFonts w:ascii="Arial Narrow" w:hAnsi="Arial Narrow" w:cs="Arial Narrow"/>
                <w:color w:val="000000"/>
                <w:sz w:val="14"/>
              </w:rPr>
              <w:t>1.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E6EF9C" w14:textId="77777777" w:rsidR="007B331C" w:rsidRDefault="007B331C" w:rsidP="007B331C">
            <w:pPr>
              <w:spacing w:before="0" w:after="0"/>
              <w:jc w:val="center"/>
            </w:pPr>
            <w:r>
              <w:rPr>
                <w:rFonts w:ascii="Arial Narrow" w:hAnsi="Arial Narrow" w:cs="Arial Narrow"/>
                <w:color w:val="000000"/>
                <w:sz w:val="14"/>
              </w:rPr>
              <w:t>3.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82FD8D" w14:textId="77777777" w:rsidR="007B331C" w:rsidRDefault="007B331C" w:rsidP="007B331C">
            <w:pPr>
              <w:spacing w:before="0" w:after="0"/>
              <w:jc w:val="center"/>
            </w:pPr>
            <w:r>
              <w:rPr>
                <w:rFonts w:ascii="Arial Narrow" w:hAnsi="Arial Narrow" w:cs="Arial Narrow"/>
                <w:color w:val="000000"/>
                <w:sz w:val="14"/>
              </w:rPr>
              <w:t>4.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45E7C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DAC50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C51BF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CEDA0D" w14:textId="77777777" w:rsidR="007B331C" w:rsidRDefault="007B331C" w:rsidP="007B331C">
            <w:pPr>
              <w:spacing w:before="0" w:after="0"/>
              <w:jc w:val="center"/>
            </w:pPr>
          </w:p>
        </w:tc>
      </w:tr>
      <w:tr w:rsidR="007B331C" w14:paraId="4120AA7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64E923"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50D58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1C98DF"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219461"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462043" w14:textId="77777777" w:rsidR="007B331C" w:rsidRDefault="007B331C" w:rsidP="007B331C">
            <w:pPr>
              <w:spacing w:before="0" w:after="0"/>
              <w:jc w:val="center"/>
            </w:pPr>
            <w:r>
              <w:rPr>
                <w:rFonts w:ascii="Arial Narrow" w:hAnsi="Arial Narrow" w:cs="Arial Narrow"/>
                <w:color w:val="000000"/>
                <w:sz w:val="14"/>
              </w:rPr>
              <w:t>0.7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D5067B5" w14:textId="77777777" w:rsidR="007B331C" w:rsidRDefault="007B331C" w:rsidP="007B331C">
            <w:pPr>
              <w:spacing w:before="0" w:after="0"/>
              <w:jc w:val="center"/>
            </w:pPr>
            <w:r>
              <w:rPr>
                <w:rFonts w:ascii="Arial Narrow" w:hAnsi="Arial Narrow" w:cs="Arial Narrow"/>
                <w:color w:val="000000"/>
                <w:sz w:val="14"/>
              </w:rPr>
              <w:t>0.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A75B87" w14:textId="77777777" w:rsidR="007B331C" w:rsidRDefault="007B331C" w:rsidP="007B331C">
            <w:pPr>
              <w:spacing w:before="0" w:after="0"/>
              <w:jc w:val="center"/>
            </w:pPr>
            <w:r>
              <w:rPr>
                <w:rFonts w:ascii="Arial Narrow" w:hAnsi="Arial Narrow" w:cs="Arial Narrow"/>
                <w:color w:val="000000"/>
                <w:sz w:val="14"/>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6F1C8A" w14:textId="77777777" w:rsidR="007B331C" w:rsidRDefault="007B331C" w:rsidP="007B331C">
            <w:pPr>
              <w:spacing w:before="0" w:after="0"/>
              <w:jc w:val="center"/>
            </w:pPr>
            <w:r>
              <w:rPr>
                <w:rFonts w:ascii="Arial Narrow" w:hAnsi="Arial Narrow" w:cs="Arial Narrow"/>
                <w:color w:val="000000"/>
                <w:sz w:val="14"/>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A6B373" w14:textId="77777777" w:rsidR="007B331C" w:rsidRDefault="007B331C" w:rsidP="007B331C">
            <w:pPr>
              <w:spacing w:before="0" w:after="0"/>
              <w:jc w:val="center"/>
            </w:pPr>
            <w:r>
              <w:rPr>
                <w:rFonts w:ascii="Arial Narrow" w:hAnsi="Arial Narrow" w:cs="Arial Narrow"/>
                <w:color w:val="000000"/>
                <w:sz w:val="14"/>
              </w:rPr>
              <w:t>0.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3F0A09" w14:textId="77777777" w:rsidR="007B331C" w:rsidRDefault="007B331C" w:rsidP="007B331C">
            <w:pPr>
              <w:spacing w:before="0" w:after="0"/>
              <w:jc w:val="center"/>
            </w:pPr>
            <w:r>
              <w:rPr>
                <w:rFonts w:ascii="Arial Narrow" w:hAnsi="Arial Narrow" w:cs="Arial Narrow"/>
                <w:color w:val="000000"/>
                <w:sz w:val="14"/>
              </w:rPr>
              <w:t>1.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70CB24"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2E160C" w14:textId="77777777" w:rsidR="007B331C" w:rsidRDefault="007B331C" w:rsidP="007B331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108866"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4D9A2E" w14:textId="77777777" w:rsidR="007B331C" w:rsidRDefault="007B331C" w:rsidP="007B331C">
            <w:pPr>
              <w:spacing w:before="0" w:after="0"/>
              <w:jc w:val="center"/>
            </w:pPr>
            <w:r>
              <w:rPr>
                <w:rFonts w:ascii="Arial Narrow" w:hAnsi="Arial Narrow" w:cs="Arial Narrow"/>
                <w:color w:val="000000"/>
                <w:sz w:val="14"/>
              </w:rPr>
              <w:t>0.63</w:t>
            </w:r>
          </w:p>
        </w:tc>
      </w:tr>
      <w:tr w:rsidR="007B331C" w14:paraId="46ED5C9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390D5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C2C37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D075EE"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4907EC"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C1C81F" w14:textId="77777777" w:rsidR="007B331C" w:rsidRDefault="007B331C" w:rsidP="007B331C">
            <w:pPr>
              <w:spacing w:before="0" w:after="0"/>
              <w:jc w:val="center"/>
            </w:pPr>
            <w:r>
              <w:rPr>
                <w:rFonts w:ascii="Arial Narrow" w:hAnsi="Arial Narrow" w:cs="Arial Narrow"/>
                <w:color w:val="000000"/>
                <w:sz w:val="14"/>
              </w:rPr>
              <w:t>6.7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B270981" w14:textId="77777777" w:rsidR="007B331C" w:rsidRDefault="007B331C" w:rsidP="007B331C">
            <w:pPr>
              <w:spacing w:before="0" w:after="0"/>
              <w:jc w:val="center"/>
            </w:pPr>
            <w:r>
              <w:rPr>
                <w:rFonts w:ascii="Arial Narrow" w:hAnsi="Arial Narrow" w:cs="Arial Narrow"/>
                <w:color w:val="000000"/>
                <w:sz w:val="14"/>
              </w:rPr>
              <w:t>3.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A47533" w14:textId="77777777" w:rsidR="007B331C" w:rsidRDefault="007B331C" w:rsidP="007B331C">
            <w:pPr>
              <w:spacing w:before="0" w:after="0"/>
              <w:jc w:val="center"/>
            </w:pPr>
            <w:r>
              <w:rPr>
                <w:rFonts w:ascii="Arial Narrow" w:hAnsi="Arial Narrow" w:cs="Arial Narrow"/>
                <w:color w:val="000000"/>
                <w:sz w:val="14"/>
              </w:rPr>
              <w:t>2.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310F7A" w14:textId="77777777" w:rsidR="007B331C" w:rsidRDefault="007B331C" w:rsidP="007B331C">
            <w:pPr>
              <w:spacing w:before="0" w:after="0"/>
              <w:jc w:val="center"/>
            </w:pPr>
            <w:r>
              <w:rPr>
                <w:rFonts w:ascii="Arial Narrow" w:hAnsi="Arial Narrow" w:cs="Arial Narrow"/>
                <w:color w:val="000000"/>
                <w:sz w:val="14"/>
              </w:rPr>
              <w:t>2.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2B8F03" w14:textId="77777777" w:rsidR="007B331C" w:rsidRDefault="007B331C" w:rsidP="007B331C">
            <w:pPr>
              <w:spacing w:before="0" w:after="0"/>
              <w:jc w:val="center"/>
            </w:pPr>
            <w:r>
              <w:rPr>
                <w:rFonts w:ascii="Arial Narrow" w:hAnsi="Arial Narrow" w:cs="Arial Narrow"/>
                <w:color w:val="000000"/>
                <w:sz w:val="14"/>
              </w:rPr>
              <w:t>1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1A622C" w14:textId="77777777" w:rsidR="007B331C" w:rsidRDefault="007B331C" w:rsidP="007B331C">
            <w:pPr>
              <w:spacing w:before="0" w:after="0"/>
              <w:jc w:val="center"/>
            </w:pPr>
            <w:r>
              <w:rPr>
                <w:rFonts w:ascii="Arial Narrow" w:hAnsi="Arial Narrow" w:cs="Arial Narrow"/>
                <w:color w:val="000000"/>
                <w:sz w:val="14"/>
              </w:rPr>
              <w:t>13.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350408"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E87CC6" w14:textId="77777777" w:rsidR="007B331C" w:rsidRDefault="007B331C" w:rsidP="007B331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0797E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5BB9A2" w14:textId="77777777" w:rsidR="007B331C" w:rsidRDefault="007B331C" w:rsidP="007B331C">
            <w:pPr>
              <w:spacing w:before="0" w:after="0"/>
              <w:jc w:val="center"/>
            </w:pPr>
          </w:p>
        </w:tc>
      </w:tr>
      <w:tr w:rsidR="007B331C" w14:paraId="096200E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05AD1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CD8FC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1202B6"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FEE127"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105144" w14:textId="77777777" w:rsidR="007B331C" w:rsidRDefault="007B331C" w:rsidP="007B331C">
            <w:pPr>
              <w:spacing w:before="0" w:after="0"/>
              <w:jc w:val="center"/>
            </w:pPr>
            <w:r>
              <w:rPr>
                <w:rFonts w:ascii="Arial Narrow" w:hAnsi="Arial Narrow" w:cs="Arial Narrow"/>
                <w:color w:val="000000"/>
                <w:sz w:val="14"/>
              </w:rPr>
              <w:t>6.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0A44BE" w14:textId="77777777" w:rsidR="007B331C" w:rsidRDefault="007B331C" w:rsidP="007B331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FBF8DB"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869624" w14:textId="77777777" w:rsidR="007B331C" w:rsidRDefault="007B331C" w:rsidP="007B331C">
            <w:pPr>
              <w:spacing w:before="0" w:after="0"/>
              <w:jc w:val="center"/>
            </w:pPr>
            <w:r>
              <w:rPr>
                <w:rFonts w:ascii="Arial Narrow" w:hAnsi="Arial Narrow" w:cs="Arial Narrow"/>
                <w:color w:val="000000"/>
                <w:sz w:val="14"/>
              </w:rPr>
              <w:t>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3ABFD6" w14:textId="77777777" w:rsidR="007B331C" w:rsidRDefault="007B331C" w:rsidP="007B331C">
            <w:pPr>
              <w:spacing w:before="0" w:after="0"/>
              <w:jc w:val="center"/>
            </w:pPr>
            <w:r>
              <w:rPr>
                <w:rFonts w:ascii="Arial Narrow" w:hAnsi="Arial Narrow" w:cs="Arial Narrow"/>
                <w:color w:val="000000"/>
                <w:sz w:val="14"/>
              </w:rPr>
              <w:t>9.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DE7000" w14:textId="77777777" w:rsidR="007B331C" w:rsidRDefault="007B331C" w:rsidP="007B331C">
            <w:pPr>
              <w:spacing w:before="0" w:after="0"/>
              <w:jc w:val="center"/>
            </w:pPr>
            <w:r>
              <w:rPr>
                <w:rFonts w:ascii="Arial Narrow" w:hAnsi="Arial Narrow" w:cs="Arial Narrow"/>
                <w:color w:val="000000"/>
                <w:sz w:val="14"/>
              </w:rPr>
              <w:t>11.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7B8233"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3E9BF8" w14:textId="77777777" w:rsidR="007B331C" w:rsidRDefault="007B331C" w:rsidP="007B331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F250D7" w14:textId="77777777" w:rsidR="007B331C" w:rsidRDefault="007B331C" w:rsidP="007B331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14071F" w14:textId="77777777" w:rsidR="007B331C" w:rsidRDefault="007B331C" w:rsidP="007B331C">
            <w:pPr>
              <w:spacing w:before="0" w:after="0"/>
              <w:jc w:val="center"/>
            </w:pPr>
            <w:r>
              <w:rPr>
                <w:rFonts w:ascii="Arial Narrow" w:hAnsi="Arial Narrow" w:cs="Arial Narrow"/>
                <w:color w:val="000000"/>
                <w:sz w:val="14"/>
              </w:rPr>
              <w:t>25.00</w:t>
            </w:r>
          </w:p>
        </w:tc>
      </w:tr>
      <w:tr w:rsidR="007B331C" w14:paraId="0BB04D3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C8C90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D4CCB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BF352C"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67898A"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144195" w14:textId="77777777" w:rsidR="007B331C" w:rsidRDefault="007B331C" w:rsidP="007B331C">
            <w:pPr>
              <w:spacing w:before="0" w:after="0"/>
              <w:jc w:val="center"/>
            </w:pPr>
            <w:r>
              <w:rPr>
                <w:rFonts w:ascii="Arial Narrow" w:hAnsi="Arial Narrow" w:cs="Arial Narrow"/>
                <w:color w:val="000000"/>
                <w:sz w:val="14"/>
              </w:rPr>
              <w:t>2.9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324D1CA" w14:textId="77777777" w:rsidR="007B331C" w:rsidRDefault="007B331C" w:rsidP="007B331C">
            <w:pPr>
              <w:spacing w:before="0" w:after="0"/>
              <w:jc w:val="center"/>
            </w:pPr>
            <w:r>
              <w:rPr>
                <w:rFonts w:ascii="Arial Narrow" w:hAnsi="Arial Narrow" w:cs="Arial Narrow"/>
                <w:color w:val="000000"/>
                <w:sz w:val="14"/>
              </w:rPr>
              <w:t>4.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90F200" w14:textId="77777777" w:rsidR="007B331C" w:rsidRDefault="007B331C" w:rsidP="007B331C">
            <w:pPr>
              <w:spacing w:before="0" w:after="0"/>
              <w:jc w:val="center"/>
            </w:pPr>
            <w:r>
              <w:rPr>
                <w:rFonts w:ascii="Arial Narrow" w:hAnsi="Arial Narrow" w:cs="Arial Narrow"/>
                <w:color w:val="000000"/>
                <w:sz w:val="14"/>
              </w:rPr>
              <w:t>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A0A5A6" w14:textId="77777777" w:rsidR="007B331C" w:rsidRDefault="007B331C" w:rsidP="007B331C">
            <w:pPr>
              <w:spacing w:before="0" w:after="0"/>
              <w:jc w:val="center"/>
            </w:pPr>
            <w:r>
              <w:rPr>
                <w:rFonts w:ascii="Arial Narrow" w:hAnsi="Arial Narrow" w:cs="Arial Narrow"/>
                <w:color w:val="000000"/>
                <w:sz w:val="14"/>
              </w:rPr>
              <w:t>2.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FF74E6" w14:textId="77777777" w:rsidR="007B331C" w:rsidRDefault="007B331C" w:rsidP="007B331C">
            <w:pPr>
              <w:spacing w:before="0" w:after="0"/>
              <w:jc w:val="center"/>
            </w:pPr>
            <w:r>
              <w:rPr>
                <w:rFonts w:ascii="Arial Narrow" w:hAnsi="Arial Narrow" w:cs="Arial Narrow"/>
                <w:color w:val="000000"/>
                <w:sz w:val="14"/>
              </w:rPr>
              <w:t>4.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3459C0" w14:textId="77777777" w:rsidR="007B331C" w:rsidRDefault="007B331C" w:rsidP="007B331C">
            <w:pPr>
              <w:spacing w:before="0" w:after="0"/>
              <w:jc w:val="center"/>
            </w:pPr>
            <w:r>
              <w:rPr>
                <w:rFonts w:ascii="Arial Narrow" w:hAnsi="Arial Narrow" w:cs="Arial Narrow"/>
                <w:color w:val="000000"/>
                <w:sz w:val="14"/>
              </w:rPr>
              <w:t>4.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63D096"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45E4AB"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6251E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EE012E" w14:textId="77777777" w:rsidR="007B331C" w:rsidRDefault="007B331C" w:rsidP="007B331C">
            <w:pPr>
              <w:spacing w:before="0" w:after="0"/>
              <w:jc w:val="center"/>
            </w:pPr>
          </w:p>
        </w:tc>
      </w:tr>
      <w:tr w:rsidR="007B331C" w14:paraId="4141D43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8F8C4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0644D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8B7791"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76EDF0"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92D81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79DF1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719B8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67654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A51E3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854AD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952E0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13185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9A512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27DC79" w14:textId="77777777" w:rsidR="007B331C" w:rsidRDefault="007B331C" w:rsidP="007B331C">
            <w:pPr>
              <w:spacing w:before="0" w:after="0"/>
              <w:jc w:val="center"/>
            </w:pPr>
          </w:p>
        </w:tc>
      </w:tr>
      <w:tr w:rsidR="007B331C" w14:paraId="0BB1F0F1"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78108A"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1F329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E45DA9"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EA0CF0"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FF2649" w14:textId="77777777" w:rsidR="007B331C" w:rsidRDefault="007B331C" w:rsidP="007B331C">
            <w:pPr>
              <w:spacing w:before="0" w:after="0"/>
              <w:jc w:val="center"/>
            </w:pPr>
            <w:r>
              <w:rPr>
                <w:rFonts w:ascii="Arial Narrow" w:hAnsi="Arial Narrow" w:cs="Arial Narrow"/>
                <w:color w:val="000000"/>
                <w:sz w:val="14"/>
              </w:rPr>
              <w:t>1.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6C82DB" w14:textId="77777777" w:rsidR="007B331C" w:rsidRDefault="007B331C" w:rsidP="007B331C">
            <w:pPr>
              <w:spacing w:before="0" w:after="0"/>
              <w:jc w:val="center"/>
            </w:pPr>
            <w:r>
              <w:rPr>
                <w:rFonts w:ascii="Arial Narrow" w:hAnsi="Arial Narrow" w:cs="Arial Narrow"/>
                <w:color w:val="000000"/>
                <w:sz w:val="14"/>
              </w:rPr>
              <w:t>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E4D837" w14:textId="77777777" w:rsidR="007B331C" w:rsidRDefault="007B331C" w:rsidP="007B331C">
            <w:pPr>
              <w:spacing w:before="0" w:after="0"/>
              <w:jc w:val="center"/>
            </w:pPr>
            <w:r>
              <w:rPr>
                <w:rFonts w:ascii="Arial Narrow" w:hAnsi="Arial Narrow" w:cs="Arial Narrow"/>
                <w:color w:val="000000"/>
                <w:sz w:val="14"/>
              </w:rPr>
              <w:t>0.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47627E" w14:textId="77777777" w:rsidR="007B331C" w:rsidRDefault="007B331C" w:rsidP="007B331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9A2B34" w14:textId="77777777" w:rsidR="007B331C" w:rsidRDefault="007B331C" w:rsidP="007B331C">
            <w:pPr>
              <w:spacing w:before="0" w:after="0"/>
              <w:jc w:val="center"/>
            </w:pPr>
            <w:r>
              <w:rPr>
                <w:rFonts w:ascii="Arial Narrow" w:hAnsi="Arial Narrow" w:cs="Arial Narrow"/>
                <w:color w:val="000000"/>
                <w:sz w:val="14"/>
              </w:rPr>
              <w:t>2.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7842E8" w14:textId="77777777" w:rsidR="007B331C" w:rsidRDefault="007B331C" w:rsidP="007B331C">
            <w:pPr>
              <w:spacing w:before="0" w:after="0"/>
              <w:jc w:val="center"/>
            </w:pPr>
            <w:r>
              <w:rPr>
                <w:rFonts w:ascii="Arial Narrow" w:hAnsi="Arial Narrow" w:cs="Arial Narrow"/>
                <w:color w:val="000000"/>
                <w:sz w:val="14"/>
              </w:rPr>
              <w:t>3.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AB9006"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C13CE7"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4A342D"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C0560D" w14:textId="77777777" w:rsidR="007B331C" w:rsidRDefault="007B331C" w:rsidP="007B331C">
            <w:pPr>
              <w:spacing w:before="0" w:after="0"/>
              <w:jc w:val="center"/>
            </w:pPr>
            <w:r>
              <w:rPr>
                <w:rFonts w:ascii="Arial Narrow" w:hAnsi="Arial Narrow" w:cs="Arial Narrow"/>
                <w:color w:val="000000"/>
                <w:sz w:val="14"/>
              </w:rPr>
              <w:t>3.30</w:t>
            </w:r>
          </w:p>
        </w:tc>
      </w:tr>
      <w:tr w:rsidR="007B331C" w14:paraId="6314777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74F43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C9B15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A4CB11"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0F2611"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341A50" w14:textId="77777777" w:rsidR="007B331C" w:rsidRDefault="007B331C" w:rsidP="007B331C">
            <w:pPr>
              <w:spacing w:before="0" w:after="0"/>
              <w:jc w:val="center"/>
            </w:pPr>
            <w:r>
              <w:rPr>
                <w:rFonts w:ascii="Arial Narrow" w:hAnsi="Arial Narrow" w:cs="Arial Narrow"/>
                <w:color w:val="000000"/>
                <w:sz w:val="14"/>
              </w:rPr>
              <w:t>3.1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7E25B7C" w14:textId="77777777" w:rsidR="007B331C" w:rsidRDefault="007B331C" w:rsidP="007B331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DC7797" w14:textId="77777777" w:rsidR="007B331C" w:rsidRDefault="007B331C" w:rsidP="007B331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E4CA01" w14:textId="77777777" w:rsidR="007B331C" w:rsidRDefault="007B331C" w:rsidP="007B331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263C4B" w14:textId="77777777" w:rsidR="007B331C" w:rsidRDefault="007B331C" w:rsidP="007B331C">
            <w:pPr>
              <w:spacing w:before="0" w:after="0"/>
              <w:jc w:val="center"/>
            </w:pPr>
            <w:r>
              <w:rPr>
                <w:rFonts w:ascii="Arial Narrow" w:hAnsi="Arial Narrow" w:cs="Arial Narrow"/>
                <w:color w:val="000000"/>
                <w:sz w:val="14"/>
              </w:rPr>
              <w:t>3.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E3B801" w14:textId="77777777" w:rsidR="007B331C" w:rsidRDefault="007B331C" w:rsidP="007B331C">
            <w:pPr>
              <w:spacing w:before="0" w:after="0"/>
              <w:jc w:val="center"/>
            </w:pPr>
            <w:r>
              <w:rPr>
                <w:rFonts w:ascii="Arial Narrow" w:hAnsi="Arial Narrow" w:cs="Arial Narrow"/>
                <w:color w:val="000000"/>
                <w:sz w:val="14"/>
              </w:rPr>
              <w:t>3.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16BF06"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AB4006" w14:textId="77777777" w:rsidR="007B331C" w:rsidRDefault="007B331C" w:rsidP="007B331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C3CD8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B028A7" w14:textId="77777777" w:rsidR="007B331C" w:rsidRDefault="007B331C" w:rsidP="007B331C">
            <w:pPr>
              <w:spacing w:before="0" w:after="0"/>
              <w:jc w:val="center"/>
            </w:pPr>
          </w:p>
        </w:tc>
      </w:tr>
      <w:tr w:rsidR="007B331C" w14:paraId="1872658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38FB0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034F1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FD7EB2"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F230A1"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4072A5" w14:textId="77777777" w:rsidR="007B331C" w:rsidRDefault="007B331C" w:rsidP="007B331C">
            <w:pPr>
              <w:spacing w:before="0" w:after="0"/>
              <w:jc w:val="center"/>
            </w:pPr>
            <w:r>
              <w:rPr>
                <w:rFonts w:ascii="Arial Narrow" w:hAnsi="Arial Narrow" w:cs="Arial Narrow"/>
                <w:color w:val="000000"/>
                <w:sz w:val="14"/>
              </w:rPr>
              <w:t>709.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7AFBD4" w14:textId="77777777" w:rsidR="007B331C" w:rsidRDefault="007B331C" w:rsidP="007B331C">
            <w:pPr>
              <w:spacing w:before="0" w:after="0"/>
              <w:jc w:val="center"/>
            </w:pPr>
            <w:r>
              <w:rPr>
                <w:rFonts w:ascii="Arial Narrow" w:hAnsi="Arial Narrow" w:cs="Arial Narrow"/>
                <w:color w:val="000000"/>
                <w:sz w:val="14"/>
              </w:rPr>
              <w:t>659.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1BF6B0" w14:textId="77777777" w:rsidR="007B331C" w:rsidRDefault="007B331C" w:rsidP="007B331C">
            <w:pPr>
              <w:spacing w:before="0" w:after="0"/>
              <w:jc w:val="center"/>
            </w:pPr>
            <w:r>
              <w:rPr>
                <w:rFonts w:ascii="Arial Narrow" w:hAnsi="Arial Narrow" w:cs="Arial Narrow"/>
                <w:color w:val="000000"/>
                <w:sz w:val="14"/>
              </w:rPr>
              <w:t>299.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D3B5C0" w14:textId="77777777" w:rsidR="007B331C" w:rsidRDefault="007B331C" w:rsidP="007B331C">
            <w:pPr>
              <w:spacing w:before="0" w:after="0"/>
              <w:jc w:val="center"/>
            </w:pPr>
            <w:r>
              <w:rPr>
                <w:rFonts w:ascii="Arial Narrow" w:hAnsi="Arial Narrow" w:cs="Arial Narrow"/>
                <w:color w:val="000000"/>
                <w:sz w:val="14"/>
              </w:rPr>
              <w:t>419.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F04B50" w14:textId="77777777" w:rsidR="007B331C" w:rsidRDefault="007B331C" w:rsidP="007B331C">
            <w:pPr>
              <w:spacing w:before="0" w:after="0"/>
              <w:jc w:val="center"/>
            </w:pPr>
            <w:r>
              <w:rPr>
                <w:rFonts w:ascii="Arial Narrow" w:hAnsi="Arial Narrow" w:cs="Arial Narrow"/>
                <w:color w:val="000000"/>
                <w:sz w:val="14"/>
              </w:rPr>
              <w:t>989.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85F741" w14:textId="77777777" w:rsidR="007B331C" w:rsidRDefault="007B331C" w:rsidP="007B331C">
            <w:pPr>
              <w:spacing w:before="0" w:after="0"/>
              <w:jc w:val="center"/>
            </w:pPr>
            <w:r>
              <w:rPr>
                <w:rFonts w:ascii="Arial Narrow" w:hAnsi="Arial Narrow" w:cs="Arial Narrow"/>
                <w:color w:val="000000"/>
                <w:sz w:val="14"/>
              </w:rPr>
              <w:t>1154.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6B657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2133F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D3767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75134E" w14:textId="77777777" w:rsidR="007B331C" w:rsidRDefault="007B331C" w:rsidP="007B331C">
            <w:pPr>
              <w:spacing w:before="0" w:after="0"/>
              <w:jc w:val="center"/>
            </w:pPr>
          </w:p>
        </w:tc>
      </w:tr>
      <w:tr w:rsidR="007B331C" w14:paraId="5966680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ADA12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0B503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10E1FC"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BA6D7F"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0758A9" w14:textId="77777777" w:rsidR="007B331C" w:rsidRDefault="007B331C" w:rsidP="007B331C">
            <w:pPr>
              <w:spacing w:before="0" w:after="0"/>
              <w:jc w:val="center"/>
            </w:pPr>
            <w:r>
              <w:rPr>
                <w:rFonts w:ascii="Arial Narrow" w:hAnsi="Arial Narrow" w:cs="Arial Narrow"/>
                <w:color w:val="000000"/>
                <w:sz w:val="14"/>
              </w:rPr>
              <w:t>3.3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1E115B9" w14:textId="77777777" w:rsidR="007B331C" w:rsidRDefault="007B331C" w:rsidP="007B331C">
            <w:pPr>
              <w:spacing w:before="0" w:after="0"/>
              <w:jc w:val="center"/>
            </w:pPr>
            <w:r>
              <w:rPr>
                <w:rFonts w:ascii="Arial Narrow" w:hAnsi="Arial Narrow" w:cs="Arial Narrow"/>
                <w:color w:val="000000"/>
                <w:sz w:val="14"/>
              </w:rPr>
              <w:t>3.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0B3B3E" w14:textId="77777777" w:rsidR="007B331C" w:rsidRDefault="007B331C" w:rsidP="007B331C">
            <w:pPr>
              <w:spacing w:before="0" w:after="0"/>
              <w:jc w:val="center"/>
            </w:pPr>
            <w:r>
              <w:rPr>
                <w:rFonts w:ascii="Arial Narrow" w:hAnsi="Arial Narrow" w:cs="Arial Narrow"/>
                <w:color w:val="000000"/>
                <w:sz w:val="14"/>
              </w:rPr>
              <w:t>2.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EC759F" w14:textId="77777777" w:rsidR="007B331C" w:rsidRDefault="007B331C" w:rsidP="007B331C">
            <w:pPr>
              <w:spacing w:before="0" w:after="0"/>
              <w:jc w:val="center"/>
            </w:pPr>
            <w:r>
              <w:rPr>
                <w:rFonts w:ascii="Arial Narrow" w:hAnsi="Arial Narrow" w:cs="Arial Narrow"/>
                <w:color w:val="000000"/>
                <w:sz w:val="14"/>
              </w:rPr>
              <w:t>2.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68FBCE" w14:textId="77777777" w:rsidR="007B331C" w:rsidRDefault="007B331C" w:rsidP="007B331C">
            <w:pPr>
              <w:spacing w:before="0" w:after="0"/>
              <w:jc w:val="center"/>
            </w:pPr>
            <w:r>
              <w:rPr>
                <w:rFonts w:ascii="Arial Narrow" w:hAnsi="Arial Narrow" w:cs="Arial Narrow"/>
                <w:color w:val="000000"/>
                <w:sz w:val="14"/>
              </w:rPr>
              <w:t>3.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90B34C" w14:textId="77777777" w:rsidR="007B331C" w:rsidRDefault="007B331C" w:rsidP="007B331C">
            <w:pPr>
              <w:spacing w:before="0" w:after="0"/>
              <w:jc w:val="center"/>
            </w:pPr>
            <w:r>
              <w:rPr>
                <w:rFonts w:ascii="Arial Narrow" w:hAnsi="Arial Narrow" w:cs="Arial Narrow"/>
                <w:color w:val="000000"/>
                <w:sz w:val="14"/>
              </w:rPr>
              <w:t>3.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3B6F6B"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2E4765" w14:textId="77777777" w:rsidR="007B331C" w:rsidRDefault="007B331C" w:rsidP="007B331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75BA45"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77B4F8" w14:textId="77777777" w:rsidR="007B331C" w:rsidRDefault="007B331C" w:rsidP="007B331C">
            <w:pPr>
              <w:spacing w:before="0" w:after="0"/>
              <w:jc w:val="center"/>
            </w:pPr>
            <w:r>
              <w:rPr>
                <w:rFonts w:ascii="Arial Narrow" w:hAnsi="Arial Narrow" w:cs="Arial Narrow"/>
                <w:color w:val="000000"/>
                <w:sz w:val="14"/>
              </w:rPr>
              <w:t>2.40</w:t>
            </w:r>
          </w:p>
        </w:tc>
      </w:tr>
      <w:tr w:rsidR="007B331C" w14:paraId="01982CD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B0ED5E"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8F046B" w14:textId="77777777" w:rsidR="007B331C" w:rsidRDefault="007B331C" w:rsidP="007B331C">
            <w:pPr>
              <w:spacing w:before="20" w:after="20"/>
              <w:ind w:left="20" w:right="20"/>
            </w:pPr>
            <w:r>
              <w:rPr>
                <w:rFonts w:ascii="Arial Narrow" w:hAnsi="Arial Narrow" w:cs="Arial Narrow"/>
                <w:color w:val="000000"/>
                <w:sz w:val="14"/>
              </w:rPr>
              <w:t>High West(RM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A94B78"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C12930"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55F42C" w14:textId="77777777" w:rsidR="007B331C" w:rsidRDefault="007B331C" w:rsidP="007B331C">
            <w:pPr>
              <w:spacing w:before="0" w:after="0"/>
              <w:jc w:val="center"/>
            </w:pPr>
            <w:r>
              <w:rPr>
                <w:rFonts w:ascii="Arial Narrow" w:hAnsi="Arial Narrow" w:cs="Arial Narrow"/>
                <w:color w:val="000000"/>
                <w:sz w:val="14"/>
              </w:rPr>
              <w:t>4.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851EBE" w14:textId="77777777" w:rsidR="007B331C" w:rsidRDefault="007B331C" w:rsidP="007B331C">
            <w:pPr>
              <w:spacing w:before="0" w:after="0"/>
              <w:jc w:val="center"/>
            </w:pPr>
            <w:r>
              <w:rPr>
                <w:rFonts w:ascii="Arial Narrow" w:hAnsi="Arial Narrow" w:cs="Arial Narrow"/>
                <w:color w:val="000000"/>
                <w:sz w:val="14"/>
              </w:rPr>
              <w:t>4.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F92215" w14:textId="77777777" w:rsidR="007B331C" w:rsidRDefault="007B331C" w:rsidP="007B331C">
            <w:pPr>
              <w:spacing w:before="0" w:after="0"/>
              <w:jc w:val="center"/>
            </w:pPr>
            <w:r>
              <w:rPr>
                <w:rFonts w:ascii="Arial Narrow" w:hAnsi="Arial Narrow" w:cs="Arial Narrow"/>
                <w:color w:val="000000"/>
                <w:sz w:val="14"/>
              </w:rPr>
              <w:t>2.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9D6F46" w14:textId="77777777" w:rsidR="007B331C" w:rsidRDefault="007B331C" w:rsidP="007B331C">
            <w:pPr>
              <w:spacing w:before="0" w:after="0"/>
              <w:jc w:val="center"/>
            </w:pPr>
            <w:r>
              <w:rPr>
                <w:rFonts w:ascii="Arial Narrow" w:hAnsi="Arial Narrow" w:cs="Arial Narrow"/>
                <w:color w:val="000000"/>
                <w:sz w:val="14"/>
              </w:rPr>
              <w:t>2.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C29CA2" w14:textId="77777777" w:rsidR="007B331C" w:rsidRDefault="007B331C" w:rsidP="007B331C">
            <w:pPr>
              <w:spacing w:before="0" w:after="0"/>
              <w:jc w:val="center"/>
            </w:pPr>
            <w:r>
              <w:rPr>
                <w:rFonts w:ascii="Arial Narrow" w:hAnsi="Arial Narrow" w:cs="Arial Narrow"/>
                <w:color w:val="000000"/>
                <w:sz w:val="14"/>
              </w:rPr>
              <w:t>7.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FFC246" w14:textId="77777777" w:rsidR="007B331C" w:rsidRDefault="007B331C" w:rsidP="007B331C">
            <w:pPr>
              <w:spacing w:before="0" w:after="0"/>
              <w:jc w:val="center"/>
            </w:pPr>
            <w:r>
              <w:rPr>
                <w:rFonts w:ascii="Arial Narrow" w:hAnsi="Arial Narrow" w:cs="Arial Narrow"/>
                <w:color w:val="000000"/>
                <w:sz w:val="14"/>
              </w:rPr>
              <w:t>9.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CCE5F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9E721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8CD6B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171BF4" w14:textId="77777777" w:rsidR="007B331C" w:rsidRDefault="007B331C" w:rsidP="007B331C">
            <w:pPr>
              <w:spacing w:before="0" w:after="0"/>
              <w:jc w:val="center"/>
            </w:pPr>
          </w:p>
        </w:tc>
      </w:tr>
      <w:tr w:rsidR="007B331C" w14:paraId="6266589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FC2B36"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1295E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0E8C33"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2557F8"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AC9DF6" w14:textId="77777777" w:rsidR="007B331C" w:rsidRDefault="007B331C" w:rsidP="007B331C">
            <w:pPr>
              <w:spacing w:before="0" w:after="0"/>
              <w:jc w:val="center"/>
            </w:pPr>
            <w:r>
              <w:rPr>
                <w:rFonts w:ascii="Arial Narrow" w:hAnsi="Arial Narrow" w:cs="Arial Narrow"/>
                <w:color w:val="000000"/>
                <w:sz w:val="14"/>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34AA2E" w14:textId="77777777" w:rsidR="007B331C" w:rsidRDefault="007B331C" w:rsidP="007B331C">
            <w:pPr>
              <w:spacing w:before="0" w:after="0"/>
              <w:jc w:val="center"/>
            </w:pPr>
            <w:r>
              <w:rPr>
                <w:rFonts w:ascii="Arial Narrow" w:hAnsi="Arial Narrow" w:cs="Arial Narrow"/>
                <w:color w:val="000000"/>
                <w:sz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7168F2" w14:textId="77777777" w:rsidR="007B331C" w:rsidRDefault="007B331C" w:rsidP="007B331C">
            <w:pPr>
              <w:spacing w:before="0" w:after="0"/>
              <w:jc w:val="center"/>
            </w:pPr>
            <w:r>
              <w:rPr>
                <w:rFonts w:ascii="Arial Narrow" w:hAnsi="Arial Narrow" w:cs="Arial Narrow"/>
                <w:color w:val="000000"/>
                <w:sz w:val="14"/>
              </w:rPr>
              <w:t>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D3FBA1" w14:textId="77777777" w:rsidR="007B331C" w:rsidRDefault="007B331C" w:rsidP="007B331C">
            <w:pPr>
              <w:spacing w:before="0" w:after="0"/>
              <w:jc w:val="center"/>
            </w:pPr>
            <w:r>
              <w:rPr>
                <w:rFonts w:ascii="Arial Narrow" w:hAnsi="Arial Narrow" w:cs="Arial Narrow"/>
                <w:color w:val="000000"/>
                <w:sz w:val="14"/>
              </w:rPr>
              <w:t>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694906" w14:textId="77777777" w:rsidR="007B331C" w:rsidRDefault="007B331C" w:rsidP="007B331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2336A3" w14:textId="77777777" w:rsidR="007B331C" w:rsidRDefault="007B331C" w:rsidP="007B331C">
            <w:pPr>
              <w:spacing w:before="0" w:after="0"/>
              <w:jc w:val="center"/>
            </w:pPr>
            <w:r>
              <w:rPr>
                <w:rFonts w:ascii="Arial Narrow" w:hAnsi="Arial Narrow" w:cs="Arial Narrow"/>
                <w:color w:val="000000"/>
                <w:sz w:val="14"/>
              </w:rPr>
              <w:t>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F3BB5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6603C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AC55C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6323EE" w14:textId="77777777" w:rsidR="007B331C" w:rsidRDefault="007B331C" w:rsidP="007B331C">
            <w:pPr>
              <w:spacing w:before="0" w:after="0"/>
              <w:jc w:val="center"/>
            </w:pPr>
          </w:p>
        </w:tc>
      </w:tr>
      <w:tr w:rsidR="007B331C" w14:paraId="0F59CB0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61B81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DFB09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860B63"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6FA4D6"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1397B4" w14:textId="77777777" w:rsidR="007B331C" w:rsidRDefault="007B331C" w:rsidP="007B331C">
            <w:pPr>
              <w:spacing w:before="0" w:after="0"/>
              <w:jc w:val="center"/>
            </w:pPr>
            <w:r>
              <w:rPr>
                <w:rFonts w:ascii="Arial Narrow" w:hAnsi="Arial Narrow" w:cs="Arial Narrow"/>
                <w:color w:val="000000"/>
                <w:sz w:val="14"/>
              </w:rPr>
              <w:t>103.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AFDF3B" w14:textId="77777777" w:rsidR="007B331C" w:rsidRDefault="007B331C" w:rsidP="007B331C">
            <w:pPr>
              <w:spacing w:before="0" w:after="0"/>
              <w:jc w:val="center"/>
            </w:pPr>
            <w:r>
              <w:rPr>
                <w:rFonts w:ascii="Arial Narrow" w:hAnsi="Arial Narrow" w:cs="Arial Narrow"/>
                <w:color w:val="000000"/>
                <w:sz w:val="14"/>
              </w:rPr>
              <w:t>94.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13CA9B" w14:textId="77777777" w:rsidR="007B331C" w:rsidRDefault="007B331C" w:rsidP="007B331C">
            <w:pPr>
              <w:spacing w:before="0" w:after="0"/>
              <w:jc w:val="center"/>
            </w:pPr>
            <w:r>
              <w:rPr>
                <w:rFonts w:ascii="Arial Narrow" w:hAnsi="Arial Narrow" w:cs="Arial Narrow"/>
                <w:color w:val="000000"/>
                <w:sz w:val="14"/>
              </w:rPr>
              <w:t>83.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504CA4" w14:textId="77777777" w:rsidR="007B331C" w:rsidRDefault="007B331C" w:rsidP="007B331C">
            <w:pPr>
              <w:spacing w:before="0" w:after="0"/>
              <w:jc w:val="center"/>
            </w:pPr>
            <w:r>
              <w:rPr>
                <w:rFonts w:ascii="Arial Narrow" w:hAnsi="Arial Narrow" w:cs="Arial Narrow"/>
                <w:color w:val="000000"/>
                <w:sz w:val="14"/>
              </w:rPr>
              <w:t>87.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98E91F" w14:textId="77777777" w:rsidR="007B331C" w:rsidRDefault="007B331C" w:rsidP="007B331C">
            <w:pPr>
              <w:spacing w:before="0" w:after="0"/>
              <w:jc w:val="center"/>
            </w:pPr>
            <w:r>
              <w:rPr>
                <w:rFonts w:ascii="Arial Narrow" w:hAnsi="Arial Narrow" w:cs="Arial Narrow"/>
                <w:color w:val="000000"/>
                <w:sz w:val="14"/>
              </w:rPr>
              <w:t>119.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343748" w14:textId="77777777" w:rsidR="007B331C" w:rsidRDefault="007B331C" w:rsidP="007B331C">
            <w:pPr>
              <w:spacing w:before="0" w:after="0"/>
              <w:jc w:val="center"/>
            </w:pPr>
            <w:r>
              <w:rPr>
                <w:rFonts w:ascii="Arial Narrow" w:hAnsi="Arial Narrow" w:cs="Arial Narrow"/>
                <w:color w:val="000000"/>
                <w:sz w:val="14"/>
              </w:rPr>
              <w:t>139.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39AA0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3BFB4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24741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867C42" w14:textId="77777777" w:rsidR="007B331C" w:rsidRDefault="007B331C" w:rsidP="007B331C">
            <w:pPr>
              <w:spacing w:before="0" w:after="0"/>
              <w:jc w:val="center"/>
            </w:pPr>
          </w:p>
        </w:tc>
      </w:tr>
      <w:tr w:rsidR="007B331C" w14:paraId="3A90E79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CE268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A8ED3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A177EE"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82B63B"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95EE4B" w14:textId="77777777" w:rsidR="007B331C" w:rsidRDefault="007B331C" w:rsidP="007B331C">
            <w:pPr>
              <w:spacing w:before="0" w:after="0"/>
              <w:jc w:val="center"/>
            </w:pPr>
            <w:r>
              <w:rPr>
                <w:rFonts w:ascii="Arial Narrow" w:hAnsi="Arial Narrow" w:cs="Arial Narrow"/>
                <w:color w:val="000000"/>
                <w:sz w:val="14"/>
              </w:rPr>
              <w:t>3.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E38CA2" w14:textId="77777777" w:rsidR="007B331C" w:rsidRDefault="007B331C" w:rsidP="007B331C">
            <w:pPr>
              <w:spacing w:before="0" w:after="0"/>
              <w:jc w:val="center"/>
            </w:pPr>
            <w:r>
              <w:rPr>
                <w:rFonts w:ascii="Arial Narrow" w:hAnsi="Arial Narrow" w:cs="Arial Narrow"/>
                <w:color w:val="000000"/>
                <w:sz w:val="14"/>
              </w:rPr>
              <w:t>4.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971770" w14:textId="77777777" w:rsidR="007B331C" w:rsidRDefault="007B331C" w:rsidP="007B331C">
            <w:pPr>
              <w:spacing w:before="0" w:after="0"/>
              <w:jc w:val="center"/>
            </w:pPr>
            <w:r>
              <w:rPr>
                <w:rFonts w:ascii="Arial Narrow" w:hAnsi="Arial Narrow" w:cs="Arial Narrow"/>
                <w:color w:val="000000"/>
                <w:sz w:val="14"/>
              </w:rPr>
              <w:t>0.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6B15CE" w14:textId="77777777" w:rsidR="007B331C" w:rsidRDefault="007B331C" w:rsidP="007B331C">
            <w:pPr>
              <w:spacing w:before="0" w:after="0"/>
              <w:jc w:val="center"/>
            </w:pPr>
            <w:r>
              <w:rPr>
                <w:rFonts w:ascii="Arial Narrow" w:hAnsi="Arial Narrow" w:cs="Arial Narrow"/>
                <w:color w:val="000000"/>
                <w:sz w:val="14"/>
              </w:rPr>
              <w:t>2.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304BD1" w14:textId="77777777" w:rsidR="007B331C" w:rsidRDefault="007B331C" w:rsidP="007B331C">
            <w:pPr>
              <w:spacing w:before="0" w:after="0"/>
              <w:jc w:val="center"/>
            </w:pPr>
            <w:r>
              <w:rPr>
                <w:rFonts w:ascii="Arial Narrow" w:hAnsi="Arial Narrow" w:cs="Arial Narrow"/>
                <w:color w:val="000000"/>
                <w:sz w:val="14"/>
              </w:rPr>
              <w:t>4.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D94B72" w14:textId="77777777" w:rsidR="007B331C" w:rsidRDefault="007B331C" w:rsidP="007B331C">
            <w:pPr>
              <w:spacing w:before="0" w:after="0"/>
              <w:jc w:val="center"/>
            </w:pPr>
            <w:r>
              <w:rPr>
                <w:rFonts w:ascii="Arial Narrow" w:hAnsi="Arial Narrow" w:cs="Arial Narrow"/>
                <w:color w:val="000000"/>
                <w:sz w:val="14"/>
              </w:rPr>
              <w:t>5.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3028E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9F2E7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C67CB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AC8C59" w14:textId="77777777" w:rsidR="007B331C" w:rsidRDefault="007B331C" w:rsidP="007B331C">
            <w:pPr>
              <w:spacing w:before="0" w:after="0"/>
              <w:jc w:val="center"/>
            </w:pPr>
          </w:p>
        </w:tc>
      </w:tr>
      <w:tr w:rsidR="007B331C" w14:paraId="3D49906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1204C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4DBCC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4FF583"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8A668C"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98CFF66" w14:textId="77777777" w:rsidR="007B331C" w:rsidRDefault="007B331C" w:rsidP="007B331C">
            <w:pPr>
              <w:spacing w:before="0" w:after="0"/>
              <w:jc w:val="center"/>
            </w:pPr>
            <w:r>
              <w:rPr>
                <w:rFonts w:ascii="Arial Narrow" w:hAnsi="Arial Narrow" w:cs="Arial Narrow"/>
                <w:color w:val="000000"/>
                <w:sz w:val="14"/>
              </w:rPr>
              <w:t>0.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2EAD2C" w14:textId="77777777" w:rsidR="007B331C" w:rsidRDefault="007B331C" w:rsidP="007B331C">
            <w:pPr>
              <w:spacing w:before="0" w:after="0"/>
              <w:jc w:val="center"/>
            </w:pPr>
            <w:r>
              <w:rPr>
                <w:rFonts w:ascii="Arial Narrow" w:hAnsi="Arial Narrow" w:cs="Arial Narrow"/>
                <w:color w:val="000000"/>
                <w:sz w:val="14"/>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B61E8A" w14:textId="77777777" w:rsidR="007B331C" w:rsidRDefault="007B331C" w:rsidP="007B331C">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BE7EC2" w14:textId="77777777" w:rsidR="007B331C" w:rsidRDefault="007B331C" w:rsidP="007B331C">
            <w:pPr>
              <w:spacing w:before="0" w:after="0"/>
              <w:jc w:val="center"/>
            </w:pPr>
            <w:r>
              <w:rPr>
                <w:rFonts w:ascii="Arial Narrow" w:hAnsi="Arial Narrow" w:cs="Arial Narrow"/>
                <w:color w:val="000000"/>
                <w:sz w:val="14"/>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11A9C5" w14:textId="77777777" w:rsidR="007B331C" w:rsidRDefault="007B331C" w:rsidP="007B331C">
            <w:pPr>
              <w:spacing w:before="0" w:after="0"/>
              <w:jc w:val="center"/>
            </w:pPr>
            <w:r>
              <w:rPr>
                <w:rFonts w:ascii="Arial Narrow" w:hAnsi="Arial Narrow" w:cs="Arial Narrow"/>
                <w:color w:val="000000"/>
                <w:sz w:val="14"/>
              </w:rPr>
              <w:t>0.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AAEDD8" w14:textId="77777777" w:rsidR="007B331C" w:rsidRDefault="007B331C" w:rsidP="007B331C">
            <w:pPr>
              <w:spacing w:before="0" w:after="0"/>
              <w:jc w:val="center"/>
            </w:pPr>
            <w:r>
              <w:rPr>
                <w:rFonts w:ascii="Arial Narrow" w:hAnsi="Arial Narrow" w:cs="Arial Narrow"/>
                <w:color w:val="000000"/>
                <w:sz w:val="14"/>
              </w:rPr>
              <w:t>0.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7333EF"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9C4810" w14:textId="77777777" w:rsidR="007B331C" w:rsidRDefault="007B331C" w:rsidP="007B331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8591C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35BABC" w14:textId="77777777" w:rsidR="007B331C" w:rsidRDefault="007B331C" w:rsidP="007B331C">
            <w:pPr>
              <w:spacing w:before="0" w:after="0"/>
              <w:jc w:val="center"/>
            </w:pPr>
          </w:p>
        </w:tc>
      </w:tr>
      <w:tr w:rsidR="007B331C" w14:paraId="73EFDC9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3635B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B73C9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9D4766"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C8F143"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DC960B" w14:textId="77777777" w:rsidR="007B331C" w:rsidRDefault="007B331C" w:rsidP="007B331C">
            <w:pPr>
              <w:spacing w:before="0" w:after="0"/>
              <w:jc w:val="center"/>
            </w:pPr>
            <w:r>
              <w:rPr>
                <w:rFonts w:ascii="Arial Narrow" w:hAnsi="Arial Narrow" w:cs="Arial Narrow"/>
                <w:color w:val="000000"/>
                <w:sz w:val="14"/>
              </w:rPr>
              <w:t>2.3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C7503D4" w14:textId="77777777" w:rsidR="007B331C" w:rsidRDefault="007B331C" w:rsidP="007B331C">
            <w:pPr>
              <w:spacing w:before="0" w:after="0"/>
              <w:jc w:val="center"/>
            </w:pPr>
            <w:r>
              <w:rPr>
                <w:rFonts w:ascii="Arial Narrow" w:hAnsi="Arial Narrow" w:cs="Arial Narrow"/>
                <w:color w:val="000000"/>
                <w:sz w:val="14"/>
              </w:rPr>
              <w:t>0.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20C212" w14:textId="77777777" w:rsidR="007B331C" w:rsidRDefault="007B331C" w:rsidP="007B331C">
            <w:pPr>
              <w:spacing w:before="0" w:after="0"/>
              <w:jc w:val="center"/>
            </w:pPr>
            <w:r>
              <w:rPr>
                <w:rFonts w:ascii="Arial Narrow" w:hAnsi="Arial Narrow" w:cs="Arial Narrow"/>
                <w:color w:val="000000"/>
                <w:sz w:val="14"/>
              </w:rPr>
              <w:t>0.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C1EF26" w14:textId="77777777" w:rsidR="007B331C" w:rsidRDefault="007B331C" w:rsidP="007B331C">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007100" w14:textId="77777777" w:rsidR="007B331C" w:rsidRDefault="007B331C" w:rsidP="007B331C">
            <w:pPr>
              <w:spacing w:before="0" w:after="0"/>
              <w:jc w:val="center"/>
            </w:pPr>
            <w:r>
              <w:rPr>
                <w:rFonts w:ascii="Arial Narrow" w:hAnsi="Arial Narrow" w:cs="Arial Narrow"/>
                <w:color w:val="000000"/>
                <w:sz w:val="14"/>
              </w:rPr>
              <w:t>4.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FBF1ED" w14:textId="77777777" w:rsidR="007B331C" w:rsidRDefault="007B331C" w:rsidP="007B331C">
            <w:pPr>
              <w:spacing w:before="0" w:after="0"/>
              <w:jc w:val="center"/>
            </w:pPr>
            <w:r>
              <w:rPr>
                <w:rFonts w:ascii="Arial Narrow" w:hAnsi="Arial Narrow" w:cs="Arial Narrow"/>
                <w:color w:val="000000"/>
                <w:sz w:val="14"/>
              </w:rPr>
              <w:t>6.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7D04A3"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27BEA7" w14:textId="77777777" w:rsidR="007B331C" w:rsidRDefault="007B331C" w:rsidP="007B331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C9D38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C59B9E" w14:textId="77777777" w:rsidR="007B331C" w:rsidRDefault="007B331C" w:rsidP="007B331C">
            <w:pPr>
              <w:spacing w:before="0" w:after="0"/>
              <w:jc w:val="center"/>
            </w:pPr>
          </w:p>
        </w:tc>
      </w:tr>
      <w:tr w:rsidR="007B331C" w14:paraId="05D7400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EF08D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32F48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DC93E7"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22ADC2"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709EBA" w14:textId="77777777" w:rsidR="007B331C" w:rsidRDefault="007B331C" w:rsidP="007B331C">
            <w:pPr>
              <w:spacing w:before="0" w:after="0"/>
              <w:jc w:val="center"/>
            </w:pPr>
            <w:r>
              <w:rPr>
                <w:rFonts w:ascii="Arial Narrow" w:hAnsi="Arial Narrow" w:cs="Arial Narrow"/>
                <w:color w:val="000000"/>
                <w:sz w:val="14"/>
              </w:rPr>
              <w:t>19.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863FB2" w14:textId="77777777" w:rsidR="007B331C" w:rsidRDefault="007B331C" w:rsidP="007B331C">
            <w:pPr>
              <w:spacing w:before="0" w:after="0"/>
              <w:jc w:val="center"/>
            </w:pPr>
            <w:r>
              <w:rPr>
                <w:rFonts w:ascii="Arial Narrow" w:hAnsi="Arial Narrow" w:cs="Arial Narrow"/>
                <w:color w:val="000000"/>
                <w:sz w:val="14"/>
              </w:rPr>
              <w:t>1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465D36" w14:textId="77777777" w:rsidR="007B331C" w:rsidRDefault="007B331C" w:rsidP="007B331C">
            <w:pPr>
              <w:spacing w:before="0" w:after="0"/>
              <w:jc w:val="center"/>
            </w:pPr>
            <w:r>
              <w:rPr>
                <w:rFonts w:ascii="Arial Narrow" w:hAnsi="Arial Narrow" w:cs="Arial Narrow"/>
                <w:color w:val="000000"/>
                <w:sz w:val="14"/>
              </w:rPr>
              <w:t>1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72E0BE" w14:textId="77777777" w:rsidR="007B331C" w:rsidRDefault="007B331C" w:rsidP="007B331C">
            <w:pPr>
              <w:spacing w:before="0" w:after="0"/>
              <w:jc w:val="center"/>
            </w:pPr>
            <w:r>
              <w:rPr>
                <w:rFonts w:ascii="Arial Narrow" w:hAnsi="Arial Narrow" w:cs="Arial Narrow"/>
                <w:color w:val="000000"/>
                <w:sz w:val="14"/>
              </w:rPr>
              <w:t>13.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24CA3E" w14:textId="77777777" w:rsidR="007B331C" w:rsidRDefault="007B331C" w:rsidP="007B331C">
            <w:pPr>
              <w:spacing w:before="0" w:after="0"/>
              <w:jc w:val="center"/>
            </w:pPr>
            <w:r>
              <w:rPr>
                <w:rFonts w:ascii="Arial Narrow" w:hAnsi="Arial Narrow" w:cs="Arial Narrow"/>
                <w:color w:val="000000"/>
                <w:sz w:val="14"/>
              </w:rPr>
              <w:t>24.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6F719C" w14:textId="77777777" w:rsidR="007B331C" w:rsidRDefault="007B331C" w:rsidP="007B331C">
            <w:pPr>
              <w:spacing w:before="0" w:after="0"/>
              <w:jc w:val="center"/>
            </w:pPr>
            <w:r>
              <w:rPr>
                <w:rFonts w:ascii="Arial Narrow" w:hAnsi="Arial Narrow" w:cs="Arial Narrow"/>
                <w:color w:val="000000"/>
                <w:sz w:val="14"/>
              </w:rPr>
              <w:t>28.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663348"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CA212E" w14:textId="77777777" w:rsidR="007B331C" w:rsidRDefault="007B331C" w:rsidP="007B331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67BB4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87626A" w14:textId="77777777" w:rsidR="007B331C" w:rsidRDefault="007B331C" w:rsidP="007B331C">
            <w:pPr>
              <w:spacing w:before="0" w:after="0"/>
              <w:jc w:val="center"/>
            </w:pPr>
          </w:p>
        </w:tc>
      </w:tr>
      <w:tr w:rsidR="007B331C" w14:paraId="688A93A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BFCC8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16CA5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5D16EA"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44E866"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945F47" w14:textId="77777777" w:rsidR="007B331C" w:rsidRDefault="007B331C" w:rsidP="007B331C">
            <w:pPr>
              <w:spacing w:before="0" w:after="0"/>
              <w:jc w:val="center"/>
            </w:pPr>
            <w:r>
              <w:rPr>
                <w:rFonts w:ascii="Arial Narrow" w:hAnsi="Arial Narrow" w:cs="Arial Narrow"/>
                <w:color w:val="000000"/>
                <w:sz w:val="14"/>
              </w:rPr>
              <w:t>2.3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61818E9" w14:textId="77777777" w:rsidR="007B331C" w:rsidRDefault="007B331C" w:rsidP="007B331C">
            <w:pPr>
              <w:spacing w:before="0" w:after="0"/>
              <w:jc w:val="center"/>
            </w:pPr>
            <w:r>
              <w:rPr>
                <w:rFonts w:ascii="Arial Narrow" w:hAnsi="Arial Narrow" w:cs="Arial Narrow"/>
                <w:color w:val="000000"/>
                <w:sz w:val="14"/>
              </w:rPr>
              <w:t>2.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806EB2" w14:textId="77777777" w:rsidR="007B331C" w:rsidRDefault="007B331C" w:rsidP="007B331C">
            <w:pPr>
              <w:spacing w:before="0" w:after="0"/>
              <w:jc w:val="center"/>
            </w:pPr>
            <w:r>
              <w:rPr>
                <w:rFonts w:ascii="Arial Narrow" w:hAnsi="Arial Narrow" w:cs="Arial Narrow"/>
                <w:color w:val="000000"/>
                <w:sz w:val="14"/>
              </w:rPr>
              <w:t>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238A84" w14:textId="77777777" w:rsidR="007B331C" w:rsidRDefault="007B331C" w:rsidP="007B331C">
            <w:pPr>
              <w:spacing w:before="0" w:after="0"/>
              <w:jc w:val="center"/>
            </w:pPr>
            <w:r>
              <w:rPr>
                <w:rFonts w:ascii="Arial Narrow" w:hAnsi="Arial Narrow" w:cs="Arial Narrow"/>
                <w:color w:val="000000"/>
                <w:sz w:val="14"/>
              </w:rPr>
              <w:t>1.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85BA5A" w14:textId="77777777" w:rsidR="007B331C" w:rsidRDefault="007B331C" w:rsidP="007B331C">
            <w:pPr>
              <w:spacing w:before="0" w:after="0"/>
              <w:jc w:val="center"/>
            </w:pPr>
            <w:r>
              <w:rPr>
                <w:rFonts w:ascii="Arial Narrow" w:hAnsi="Arial Narrow" w:cs="Arial Narrow"/>
                <w:color w:val="000000"/>
                <w:sz w:val="14"/>
              </w:rPr>
              <w:t>2.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4AE4B6" w14:textId="77777777" w:rsidR="007B331C" w:rsidRDefault="007B331C" w:rsidP="007B331C">
            <w:pPr>
              <w:spacing w:before="0" w:after="0"/>
              <w:jc w:val="center"/>
            </w:pPr>
            <w:r>
              <w:rPr>
                <w:rFonts w:ascii="Arial Narrow" w:hAnsi="Arial Narrow" w:cs="Arial Narrow"/>
                <w:color w:val="000000"/>
                <w:sz w:val="14"/>
              </w:rPr>
              <w:t>4.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350809"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822D17"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08B3C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E6C7C5" w14:textId="77777777" w:rsidR="007B331C" w:rsidRDefault="007B331C" w:rsidP="007B331C">
            <w:pPr>
              <w:spacing w:before="0" w:after="0"/>
              <w:jc w:val="center"/>
            </w:pPr>
          </w:p>
        </w:tc>
      </w:tr>
      <w:tr w:rsidR="007B331C" w14:paraId="30FB9B7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4E50C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7D61C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1C91FE"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19856F"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20BABB" w14:textId="77777777" w:rsidR="007B331C" w:rsidRDefault="007B331C" w:rsidP="007B331C">
            <w:pPr>
              <w:spacing w:before="0" w:after="0"/>
              <w:jc w:val="center"/>
            </w:pPr>
            <w:r>
              <w:rPr>
                <w:rFonts w:ascii="Arial Narrow" w:hAnsi="Arial Narrow" w:cs="Arial Narrow"/>
                <w:color w:val="000000"/>
                <w:sz w:val="14"/>
              </w:rPr>
              <w:t>217.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A875BE" w14:textId="77777777" w:rsidR="007B331C" w:rsidRDefault="007B331C" w:rsidP="007B331C">
            <w:pPr>
              <w:spacing w:before="0" w:after="0"/>
              <w:jc w:val="center"/>
            </w:pPr>
            <w:r>
              <w:rPr>
                <w:rFonts w:ascii="Arial Narrow" w:hAnsi="Arial Narrow" w:cs="Arial Narrow"/>
                <w:color w:val="000000"/>
                <w:sz w:val="14"/>
              </w:rPr>
              <w:t>223.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B9E3C0" w14:textId="77777777" w:rsidR="007B331C" w:rsidRDefault="007B331C" w:rsidP="007B331C">
            <w:pPr>
              <w:spacing w:before="0" w:after="0"/>
              <w:jc w:val="center"/>
            </w:pPr>
            <w:r>
              <w:rPr>
                <w:rFonts w:ascii="Arial Narrow" w:hAnsi="Arial Narrow" w:cs="Arial Narrow"/>
                <w:color w:val="000000"/>
                <w:sz w:val="14"/>
              </w:rPr>
              <w:t>138.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62FB8B" w14:textId="77777777" w:rsidR="007B331C" w:rsidRDefault="007B331C" w:rsidP="007B331C">
            <w:pPr>
              <w:spacing w:before="0" w:after="0"/>
              <w:jc w:val="center"/>
            </w:pPr>
            <w:r>
              <w:rPr>
                <w:rFonts w:ascii="Arial Narrow" w:hAnsi="Arial Narrow" w:cs="Arial Narrow"/>
                <w:color w:val="000000"/>
                <w:sz w:val="14"/>
              </w:rPr>
              <w:t>17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58BF37" w14:textId="77777777" w:rsidR="007B331C" w:rsidRDefault="007B331C" w:rsidP="007B331C">
            <w:pPr>
              <w:spacing w:before="0" w:after="0"/>
              <w:jc w:val="center"/>
            </w:pPr>
            <w:r>
              <w:rPr>
                <w:rFonts w:ascii="Arial Narrow" w:hAnsi="Arial Narrow" w:cs="Arial Narrow"/>
                <w:color w:val="000000"/>
                <w:sz w:val="14"/>
              </w:rPr>
              <w:t>266.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AC71E8" w14:textId="77777777" w:rsidR="007B331C" w:rsidRDefault="007B331C" w:rsidP="007B331C">
            <w:pPr>
              <w:spacing w:before="0" w:after="0"/>
              <w:jc w:val="center"/>
            </w:pPr>
            <w:r>
              <w:rPr>
                <w:rFonts w:ascii="Arial Narrow" w:hAnsi="Arial Narrow" w:cs="Arial Narrow"/>
                <w:color w:val="000000"/>
                <w:sz w:val="14"/>
              </w:rPr>
              <w:t>287.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9A8B5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E0CCC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1C69B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10B4FA" w14:textId="77777777" w:rsidR="007B331C" w:rsidRDefault="007B331C" w:rsidP="007B331C">
            <w:pPr>
              <w:spacing w:before="0" w:after="0"/>
              <w:jc w:val="center"/>
            </w:pPr>
          </w:p>
        </w:tc>
      </w:tr>
      <w:tr w:rsidR="007B331C" w14:paraId="3979FC2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88B48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822F4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5D86C5"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081FAF"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B480F9" w14:textId="77777777" w:rsidR="007B331C" w:rsidRDefault="007B331C" w:rsidP="007B331C">
            <w:pPr>
              <w:spacing w:before="0" w:after="0"/>
              <w:jc w:val="center"/>
            </w:pPr>
            <w:r>
              <w:rPr>
                <w:rFonts w:ascii="Arial Narrow" w:hAnsi="Arial Narrow" w:cs="Arial Narrow"/>
                <w:color w:val="000000"/>
                <w:sz w:val="14"/>
              </w:rPr>
              <w:t>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C4A8CB" w14:textId="77777777" w:rsidR="007B331C" w:rsidRDefault="007B331C" w:rsidP="007B331C">
            <w:pPr>
              <w:spacing w:before="0" w:after="0"/>
              <w:jc w:val="center"/>
            </w:pPr>
            <w:r>
              <w:rPr>
                <w:rFonts w:ascii="Arial Narrow" w:hAnsi="Arial Narrow" w:cs="Arial Narrow"/>
                <w:color w:val="000000"/>
                <w:sz w:val="14"/>
              </w:rPr>
              <w:t>2.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8C79DE" w14:textId="77777777" w:rsidR="007B331C" w:rsidRDefault="007B331C" w:rsidP="007B331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2C18E2" w14:textId="77777777" w:rsidR="007B331C" w:rsidRDefault="007B331C" w:rsidP="007B331C">
            <w:pPr>
              <w:spacing w:before="0" w:after="0"/>
              <w:jc w:val="center"/>
            </w:pPr>
            <w:r>
              <w:rPr>
                <w:rFonts w:ascii="Arial Narrow" w:hAnsi="Arial Narrow" w:cs="Arial Narrow"/>
                <w:color w:val="000000"/>
                <w:sz w:val="14"/>
              </w:rPr>
              <w:t>0.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C36AC5" w14:textId="77777777" w:rsidR="007B331C" w:rsidRDefault="007B331C" w:rsidP="007B331C">
            <w:pPr>
              <w:spacing w:before="0" w:after="0"/>
              <w:jc w:val="center"/>
            </w:pPr>
            <w:r>
              <w:rPr>
                <w:rFonts w:ascii="Arial Narrow" w:hAnsi="Arial Narrow" w:cs="Arial Narrow"/>
                <w:color w:val="000000"/>
                <w:sz w:val="14"/>
              </w:rPr>
              <w:t>2.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E3EB26" w14:textId="77777777" w:rsidR="007B331C" w:rsidRDefault="007B331C" w:rsidP="007B331C">
            <w:pPr>
              <w:spacing w:before="0" w:after="0"/>
              <w:jc w:val="center"/>
            </w:pPr>
            <w:r>
              <w:rPr>
                <w:rFonts w:ascii="Arial Narrow" w:hAnsi="Arial Narrow" w:cs="Arial Narrow"/>
                <w:color w:val="000000"/>
                <w:sz w:val="14"/>
              </w:rPr>
              <w:t>3.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C0D3A4"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841551" w14:textId="77777777" w:rsidR="007B331C" w:rsidRDefault="007B331C" w:rsidP="007B331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329CF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BD8A93" w14:textId="77777777" w:rsidR="007B331C" w:rsidRDefault="007B331C" w:rsidP="007B331C">
            <w:pPr>
              <w:spacing w:before="0" w:after="0"/>
              <w:jc w:val="center"/>
            </w:pPr>
          </w:p>
        </w:tc>
      </w:tr>
      <w:tr w:rsidR="007B331C" w14:paraId="431330D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CA1F7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2692F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DFF88D"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4EFA44"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1E3A94B" w14:textId="77777777" w:rsidR="007B331C" w:rsidRDefault="007B331C" w:rsidP="007B331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E26AA0" w14:textId="77777777" w:rsidR="007B331C" w:rsidRDefault="007B331C" w:rsidP="007B331C">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2167CB" w14:textId="77777777" w:rsidR="007B331C" w:rsidRDefault="007B331C" w:rsidP="007B331C">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97D7A0" w14:textId="77777777" w:rsidR="007B331C" w:rsidRDefault="007B331C" w:rsidP="007B331C">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37D8C9" w14:textId="77777777" w:rsidR="007B331C" w:rsidRDefault="007B331C" w:rsidP="007B331C">
            <w:pPr>
              <w:spacing w:before="0" w:after="0"/>
              <w:jc w:val="center"/>
            </w:pPr>
            <w:r>
              <w:rPr>
                <w:rFonts w:ascii="Arial Narrow" w:hAnsi="Arial Narrow" w:cs="Arial Narrow"/>
                <w:color w:val="000000"/>
                <w:sz w:val="14"/>
              </w:rPr>
              <w:t>6.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8471AE" w14:textId="77777777" w:rsidR="007B331C" w:rsidRDefault="007B331C" w:rsidP="007B331C">
            <w:pPr>
              <w:spacing w:before="0" w:after="0"/>
              <w:jc w:val="center"/>
            </w:pPr>
            <w:r>
              <w:rPr>
                <w:rFonts w:ascii="Arial Narrow" w:hAnsi="Arial Narrow" w:cs="Arial Narrow"/>
                <w:color w:val="000000"/>
                <w:sz w:val="14"/>
              </w:rPr>
              <w:t>9.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0A182C"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4E227C"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8DA20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8CA142" w14:textId="77777777" w:rsidR="007B331C" w:rsidRDefault="007B331C" w:rsidP="007B331C">
            <w:pPr>
              <w:spacing w:before="0" w:after="0"/>
              <w:jc w:val="center"/>
            </w:pPr>
          </w:p>
        </w:tc>
      </w:tr>
      <w:tr w:rsidR="007B331C" w14:paraId="52B1C3B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45E6C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B4048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1DFEB7"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C18641"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4821F1" w14:textId="77777777" w:rsidR="007B331C" w:rsidRDefault="007B331C" w:rsidP="007B331C">
            <w:pPr>
              <w:spacing w:before="0" w:after="0"/>
              <w:jc w:val="center"/>
            </w:pPr>
            <w:r>
              <w:rPr>
                <w:rFonts w:ascii="Arial Narrow" w:hAnsi="Arial Narrow" w:cs="Arial Narrow"/>
                <w:color w:val="000000"/>
                <w:sz w:val="14"/>
              </w:rPr>
              <w:t>389.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4AC21E" w14:textId="77777777" w:rsidR="007B331C" w:rsidRDefault="007B331C" w:rsidP="007B331C">
            <w:pPr>
              <w:spacing w:before="0" w:after="0"/>
              <w:jc w:val="center"/>
            </w:pPr>
            <w:r>
              <w:rPr>
                <w:rFonts w:ascii="Arial Narrow" w:hAnsi="Arial Narrow" w:cs="Arial Narrow"/>
                <w:color w:val="000000"/>
                <w:sz w:val="14"/>
              </w:rPr>
              <w:t>229.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05A8C8" w14:textId="77777777" w:rsidR="007B331C" w:rsidRDefault="007B331C" w:rsidP="007B331C">
            <w:pPr>
              <w:spacing w:before="0" w:after="0"/>
              <w:jc w:val="center"/>
            </w:pPr>
            <w:r>
              <w:rPr>
                <w:rFonts w:ascii="Arial Narrow" w:hAnsi="Arial Narrow" w:cs="Arial Narrow"/>
                <w:color w:val="000000"/>
                <w:sz w:val="14"/>
              </w:rPr>
              <w:t>134.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28CDC0" w14:textId="77777777" w:rsidR="007B331C" w:rsidRDefault="007B331C" w:rsidP="007B331C">
            <w:pPr>
              <w:spacing w:before="0" w:after="0"/>
              <w:jc w:val="center"/>
            </w:pPr>
            <w:r>
              <w:rPr>
                <w:rFonts w:ascii="Arial Narrow" w:hAnsi="Arial Narrow" w:cs="Arial Narrow"/>
                <w:color w:val="000000"/>
                <w:sz w:val="14"/>
              </w:rPr>
              <w:t>189.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6A2849" w14:textId="77777777" w:rsidR="007B331C" w:rsidRDefault="007B331C" w:rsidP="007B331C">
            <w:pPr>
              <w:spacing w:before="0" w:after="0"/>
              <w:jc w:val="center"/>
            </w:pPr>
            <w:r>
              <w:rPr>
                <w:rFonts w:ascii="Arial Narrow" w:hAnsi="Arial Narrow" w:cs="Arial Narrow"/>
                <w:color w:val="000000"/>
                <w:sz w:val="14"/>
              </w:rPr>
              <w:t>464.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985F8C" w14:textId="77777777" w:rsidR="007B331C" w:rsidRDefault="007B331C" w:rsidP="007B331C">
            <w:pPr>
              <w:spacing w:before="0" w:after="0"/>
              <w:jc w:val="center"/>
            </w:pPr>
            <w:r>
              <w:rPr>
                <w:rFonts w:ascii="Arial Narrow" w:hAnsi="Arial Narrow" w:cs="Arial Narrow"/>
                <w:color w:val="000000"/>
                <w:sz w:val="14"/>
              </w:rPr>
              <w:t>1013.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964E5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47EFD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C9DB1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E6A0C0" w14:textId="77777777" w:rsidR="007B331C" w:rsidRDefault="007B331C" w:rsidP="007B331C">
            <w:pPr>
              <w:spacing w:before="0" w:after="0"/>
              <w:jc w:val="center"/>
            </w:pPr>
          </w:p>
        </w:tc>
      </w:tr>
      <w:tr w:rsidR="007B331C" w14:paraId="1D43E19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ADEE6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A0356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2E2CB5"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75BF44"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23797A8" w14:textId="77777777" w:rsidR="007B331C" w:rsidRDefault="007B331C" w:rsidP="007B331C">
            <w:pPr>
              <w:spacing w:before="0" w:after="0"/>
              <w:jc w:val="center"/>
            </w:pPr>
            <w:r>
              <w:rPr>
                <w:rFonts w:ascii="Arial Narrow" w:hAnsi="Arial Narrow" w:cs="Arial Narrow"/>
                <w:color w:val="000000"/>
                <w:sz w:val="14"/>
              </w:rPr>
              <w:t>2.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C1B68F" w14:textId="77777777" w:rsidR="007B331C" w:rsidRDefault="007B331C" w:rsidP="007B331C">
            <w:pPr>
              <w:spacing w:before="0" w:after="0"/>
              <w:jc w:val="center"/>
            </w:pPr>
            <w:r>
              <w:rPr>
                <w:rFonts w:ascii="Arial Narrow" w:hAnsi="Arial Narrow" w:cs="Arial Narrow"/>
                <w:color w:val="000000"/>
                <w:sz w:val="14"/>
              </w:rPr>
              <w:t>1.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858470" w14:textId="77777777" w:rsidR="007B331C" w:rsidRDefault="007B331C" w:rsidP="007B331C">
            <w:pPr>
              <w:spacing w:before="0" w:after="0"/>
              <w:jc w:val="center"/>
            </w:pPr>
            <w:r>
              <w:rPr>
                <w:rFonts w:ascii="Arial Narrow" w:hAnsi="Arial Narrow" w:cs="Arial Narrow"/>
                <w:color w:val="000000"/>
                <w:sz w:val="14"/>
              </w:rPr>
              <w:t>0.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367328" w14:textId="77777777" w:rsidR="007B331C" w:rsidRDefault="007B331C" w:rsidP="007B331C">
            <w:pPr>
              <w:spacing w:before="0" w:after="0"/>
              <w:jc w:val="center"/>
            </w:pPr>
            <w:r>
              <w:rPr>
                <w:rFonts w:ascii="Arial Narrow" w:hAnsi="Arial Narrow" w:cs="Arial Narrow"/>
                <w:color w:val="000000"/>
                <w:sz w:val="14"/>
              </w:rPr>
              <w:t>1.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ECC7C1" w14:textId="77777777" w:rsidR="007B331C" w:rsidRDefault="007B331C" w:rsidP="007B331C">
            <w:pPr>
              <w:spacing w:before="0" w:after="0"/>
              <w:jc w:val="center"/>
            </w:pPr>
            <w:r>
              <w:rPr>
                <w:rFonts w:ascii="Arial Narrow" w:hAnsi="Arial Narrow" w:cs="Arial Narrow"/>
                <w:color w:val="000000"/>
                <w:sz w:val="14"/>
              </w:rPr>
              <w:t>3.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B82BA1" w14:textId="77777777" w:rsidR="007B331C" w:rsidRDefault="007B331C" w:rsidP="007B331C">
            <w:pPr>
              <w:spacing w:before="0" w:after="0"/>
              <w:jc w:val="center"/>
            </w:pPr>
            <w:r>
              <w:rPr>
                <w:rFonts w:ascii="Arial Narrow" w:hAnsi="Arial Narrow" w:cs="Arial Narrow"/>
                <w:color w:val="000000"/>
                <w:sz w:val="14"/>
              </w:rPr>
              <w:t>6.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6E8446"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D54188"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3FB88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97D144" w14:textId="77777777" w:rsidR="007B331C" w:rsidRDefault="007B331C" w:rsidP="007B331C">
            <w:pPr>
              <w:spacing w:before="0" w:after="0"/>
              <w:jc w:val="center"/>
            </w:pPr>
          </w:p>
        </w:tc>
      </w:tr>
      <w:tr w:rsidR="007B331C" w14:paraId="21A8CA5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32270F"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11560C" w14:textId="77777777" w:rsidR="007B331C" w:rsidRDefault="007B331C" w:rsidP="007B331C">
            <w:pPr>
              <w:spacing w:before="20" w:after="20"/>
              <w:ind w:left="20" w:right="20"/>
            </w:pPr>
            <w:r>
              <w:rPr>
                <w:rFonts w:ascii="Arial Narrow" w:hAnsi="Arial Narrow" w:cs="Arial Narrow"/>
                <w:color w:val="000000"/>
                <w:sz w:val="14"/>
              </w:rPr>
              <w:t>Palmer Point(RM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1EDDE8"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33D511"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81A11B" w14:textId="77777777" w:rsidR="007B331C" w:rsidRDefault="007B331C" w:rsidP="007B331C">
            <w:pPr>
              <w:spacing w:before="0" w:after="0"/>
              <w:jc w:val="center"/>
            </w:pPr>
            <w:r>
              <w:rPr>
                <w:rFonts w:ascii="Arial Narrow" w:hAnsi="Arial Narrow" w:cs="Arial Narrow"/>
                <w:color w:val="000000"/>
                <w:sz w:val="14"/>
              </w:rPr>
              <w:t>25.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0E3790" w14:textId="77777777" w:rsidR="007B331C" w:rsidRDefault="007B331C" w:rsidP="007B331C">
            <w:pPr>
              <w:spacing w:before="0" w:after="0"/>
              <w:jc w:val="center"/>
            </w:pPr>
            <w:r>
              <w:rPr>
                <w:rFonts w:ascii="Arial Narrow" w:hAnsi="Arial Narrow" w:cs="Arial Narrow"/>
                <w:color w:val="000000"/>
                <w:sz w:val="14"/>
              </w:rPr>
              <w:t>33.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767656" w14:textId="77777777" w:rsidR="007B331C" w:rsidRDefault="007B331C" w:rsidP="007B331C">
            <w:pPr>
              <w:spacing w:before="0" w:after="0"/>
              <w:jc w:val="center"/>
            </w:pPr>
            <w:r>
              <w:rPr>
                <w:rFonts w:ascii="Arial Narrow" w:hAnsi="Arial Narrow" w:cs="Arial Narrow"/>
                <w:color w:val="000000"/>
                <w:sz w:val="14"/>
              </w:rPr>
              <w:t>6.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A6B814" w14:textId="77777777" w:rsidR="007B331C" w:rsidRDefault="007B331C" w:rsidP="007B331C">
            <w:pPr>
              <w:spacing w:before="0" w:after="0"/>
              <w:jc w:val="center"/>
            </w:pPr>
            <w:r>
              <w:rPr>
                <w:rFonts w:ascii="Arial Narrow" w:hAnsi="Arial Narrow" w:cs="Arial Narrow"/>
                <w:color w:val="000000"/>
                <w:sz w:val="14"/>
              </w:rPr>
              <w:t>15.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F0B441" w14:textId="77777777" w:rsidR="007B331C" w:rsidRDefault="007B331C" w:rsidP="007B331C">
            <w:pPr>
              <w:spacing w:before="0" w:after="0"/>
              <w:jc w:val="center"/>
            </w:pPr>
            <w:r>
              <w:rPr>
                <w:rFonts w:ascii="Arial Narrow" w:hAnsi="Arial Narrow" w:cs="Arial Narrow"/>
                <w:color w:val="000000"/>
                <w:sz w:val="14"/>
              </w:rPr>
              <w:t>36.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3FE50C" w14:textId="77777777" w:rsidR="007B331C" w:rsidRDefault="007B331C" w:rsidP="007B331C">
            <w:pPr>
              <w:spacing w:before="0" w:after="0"/>
              <w:jc w:val="center"/>
            </w:pPr>
            <w:r>
              <w:rPr>
                <w:rFonts w:ascii="Arial Narrow" w:hAnsi="Arial Narrow" w:cs="Arial Narrow"/>
                <w:color w:val="000000"/>
                <w:sz w:val="14"/>
              </w:rPr>
              <w:t>38.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42E97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03F1A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5A183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60B913" w14:textId="77777777" w:rsidR="007B331C" w:rsidRDefault="007B331C" w:rsidP="007B331C">
            <w:pPr>
              <w:spacing w:before="0" w:after="0"/>
              <w:jc w:val="center"/>
            </w:pPr>
          </w:p>
        </w:tc>
      </w:tr>
      <w:tr w:rsidR="007B331C" w14:paraId="11692A8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68686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79A1E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4562D3"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ED2A2C"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779493"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8BCD42" w14:textId="77777777" w:rsidR="007B331C" w:rsidRDefault="007B331C" w:rsidP="007B331C">
            <w:pPr>
              <w:spacing w:before="0" w:after="0"/>
              <w:jc w:val="center"/>
            </w:pPr>
            <w:r>
              <w:rPr>
                <w:rFonts w:ascii="Arial Narrow" w:hAnsi="Arial Narrow" w:cs="Arial Narrow"/>
                <w:color w:val="000000"/>
                <w:sz w:val="14"/>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4E0836" w14:textId="77777777" w:rsidR="007B331C" w:rsidRDefault="007B331C" w:rsidP="007B331C">
            <w:pPr>
              <w:spacing w:before="0" w:after="0"/>
              <w:jc w:val="center"/>
            </w:pPr>
            <w:r>
              <w:rPr>
                <w:rFonts w:ascii="Arial Narrow" w:hAnsi="Arial Narrow" w:cs="Arial Narrow"/>
                <w:color w:val="000000"/>
                <w:sz w:val="14"/>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9DD209"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8F9BFA"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5FB78F"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11DEF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A3606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B7265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47B14A" w14:textId="77777777" w:rsidR="007B331C" w:rsidRDefault="007B331C" w:rsidP="007B331C">
            <w:pPr>
              <w:spacing w:before="0" w:after="0"/>
              <w:jc w:val="center"/>
            </w:pPr>
          </w:p>
        </w:tc>
      </w:tr>
      <w:tr w:rsidR="007B331C" w14:paraId="1B1EFB1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90650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817F2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F89C34"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8D578C"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647BD7" w14:textId="77777777" w:rsidR="007B331C" w:rsidRDefault="007B331C" w:rsidP="007B331C">
            <w:pPr>
              <w:spacing w:before="0" w:after="0"/>
              <w:jc w:val="center"/>
            </w:pPr>
            <w:r>
              <w:rPr>
                <w:rFonts w:ascii="Arial Narrow" w:hAnsi="Arial Narrow" w:cs="Arial Narrow"/>
                <w:color w:val="000000"/>
                <w:sz w:val="14"/>
              </w:rPr>
              <w:t>109.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EFA2D3" w14:textId="77777777" w:rsidR="007B331C" w:rsidRDefault="007B331C" w:rsidP="007B331C">
            <w:pPr>
              <w:spacing w:before="0" w:after="0"/>
              <w:jc w:val="center"/>
            </w:pPr>
            <w:r>
              <w:rPr>
                <w:rFonts w:ascii="Arial Narrow" w:hAnsi="Arial Narrow" w:cs="Arial Narrow"/>
                <w:color w:val="000000"/>
                <w:sz w:val="14"/>
              </w:rPr>
              <w:t>99.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464994" w14:textId="77777777" w:rsidR="007B331C" w:rsidRDefault="007B331C" w:rsidP="007B331C">
            <w:pPr>
              <w:spacing w:before="0" w:after="0"/>
              <w:jc w:val="center"/>
            </w:pPr>
            <w:r>
              <w:rPr>
                <w:rFonts w:ascii="Arial Narrow" w:hAnsi="Arial Narrow" w:cs="Arial Narrow"/>
                <w:color w:val="000000"/>
                <w:sz w:val="14"/>
              </w:rPr>
              <w:t>87.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816CD7" w14:textId="77777777" w:rsidR="007B331C" w:rsidRDefault="007B331C" w:rsidP="007B331C">
            <w:pPr>
              <w:spacing w:before="0" w:after="0"/>
              <w:jc w:val="center"/>
            </w:pPr>
            <w:r>
              <w:rPr>
                <w:rFonts w:ascii="Arial Narrow" w:hAnsi="Arial Narrow" w:cs="Arial Narrow"/>
                <w:color w:val="000000"/>
                <w:sz w:val="14"/>
              </w:rPr>
              <w:t>91.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391ED0" w14:textId="77777777" w:rsidR="007B331C" w:rsidRDefault="007B331C" w:rsidP="007B331C">
            <w:pPr>
              <w:spacing w:before="0" w:after="0"/>
              <w:jc w:val="center"/>
            </w:pPr>
            <w:r>
              <w:rPr>
                <w:rFonts w:ascii="Arial Narrow" w:hAnsi="Arial Narrow" w:cs="Arial Narrow"/>
                <w:color w:val="000000"/>
                <w:sz w:val="14"/>
              </w:rPr>
              <w:t>125.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5FFFEE" w14:textId="77777777" w:rsidR="007B331C" w:rsidRDefault="007B331C" w:rsidP="007B331C">
            <w:pPr>
              <w:spacing w:before="0" w:after="0"/>
              <w:jc w:val="center"/>
            </w:pPr>
            <w:r>
              <w:rPr>
                <w:rFonts w:ascii="Arial Narrow" w:hAnsi="Arial Narrow" w:cs="Arial Narrow"/>
                <w:color w:val="000000"/>
                <w:sz w:val="14"/>
              </w:rPr>
              <w:t>138.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EA3CB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28A1A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CE8E1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2CC218" w14:textId="77777777" w:rsidR="007B331C" w:rsidRDefault="007B331C" w:rsidP="007B331C">
            <w:pPr>
              <w:spacing w:before="0" w:after="0"/>
              <w:jc w:val="center"/>
            </w:pPr>
          </w:p>
        </w:tc>
      </w:tr>
      <w:tr w:rsidR="007B331C" w14:paraId="0D7BAF6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93A28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CF1AF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4959BB"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042E07"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6AD3E" w14:textId="77777777" w:rsidR="007B331C" w:rsidRDefault="007B331C" w:rsidP="007B331C">
            <w:pPr>
              <w:spacing w:before="0" w:after="0"/>
              <w:jc w:val="center"/>
            </w:pPr>
            <w:r>
              <w:rPr>
                <w:rFonts w:ascii="Arial Narrow" w:hAnsi="Arial Narrow" w:cs="Arial Narrow"/>
                <w:color w:val="000000"/>
                <w:sz w:val="14"/>
              </w:rPr>
              <w:t>2.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10F02E" w14:textId="77777777" w:rsidR="007B331C" w:rsidRDefault="007B331C" w:rsidP="007B331C">
            <w:pPr>
              <w:spacing w:before="0" w:after="0"/>
              <w:jc w:val="center"/>
            </w:pPr>
            <w:r>
              <w:rPr>
                <w:rFonts w:ascii="Arial Narrow" w:hAnsi="Arial Narrow" w:cs="Arial Narrow"/>
                <w:color w:val="000000"/>
                <w:sz w:val="14"/>
              </w:rPr>
              <w:t>0.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DAC138" w14:textId="77777777" w:rsidR="007B331C" w:rsidRDefault="007B331C" w:rsidP="007B331C">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335724" w14:textId="77777777" w:rsidR="007B331C" w:rsidRDefault="007B331C" w:rsidP="007B331C">
            <w:pPr>
              <w:spacing w:before="0" w:after="0"/>
              <w:jc w:val="center"/>
            </w:pPr>
            <w:r>
              <w:rPr>
                <w:rFonts w:ascii="Arial Narrow" w:hAnsi="Arial Narrow" w:cs="Arial Narrow"/>
                <w:color w:val="000000"/>
                <w:sz w:val="14"/>
              </w:rPr>
              <w:t>0.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A2B2BA" w14:textId="77777777" w:rsidR="007B331C" w:rsidRDefault="007B331C" w:rsidP="007B331C">
            <w:pPr>
              <w:spacing w:before="0" w:after="0"/>
              <w:jc w:val="center"/>
            </w:pPr>
            <w:r>
              <w:rPr>
                <w:rFonts w:ascii="Arial Narrow" w:hAnsi="Arial Narrow" w:cs="Arial Narrow"/>
                <w:color w:val="000000"/>
                <w:sz w:val="14"/>
              </w:rPr>
              <w:t>3.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AF81AE" w14:textId="77777777" w:rsidR="007B331C" w:rsidRDefault="007B331C" w:rsidP="007B331C">
            <w:pPr>
              <w:spacing w:before="0" w:after="0"/>
              <w:jc w:val="center"/>
            </w:pPr>
            <w:r>
              <w:rPr>
                <w:rFonts w:ascii="Arial Narrow" w:hAnsi="Arial Narrow" w:cs="Arial Narrow"/>
                <w:color w:val="000000"/>
                <w:sz w:val="14"/>
              </w:rPr>
              <w:t>4.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0ED09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643B2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3DC69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F7977F" w14:textId="77777777" w:rsidR="007B331C" w:rsidRDefault="007B331C" w:rsidP="007B331C">
            <w:pPr>
              <w:spacing w:before="0" w:after="0"/>
              <w:jc w:val="center"/>
            </w:pPr>
          </w:p>
        </w:tc>
      </w:tr>
      <w:tr w:rsidR="007B331C" w14:paraId="501C4AD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054BE6"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3DA0F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5487C8"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E9E703"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3503262" w14:textId="77777777" w:rsidR="007B331C" w:rsidRDefault="007B331C" w:rsidP="007B331C">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A9C0B3" w14:textId="77777777" w:rsidR="007B331C" w:rsidRDefault="007B331C" w:rsidP="007B331C">
            <w:pPr>
              <w:spacing w:before="0" w:after="0"/>
              <w:jc w:val="center"/>
            </w:pPr>
            <w:r>
              <w:rPr>
                <w:rFonts w:ascii="Arial Narrow" w:hAnsi="Arial Narrow" w:cs="Arial Narrow"/>
                <w:color w:val="000000"/>
                <w:sz w:val="14"/>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5290D6" w14:textId="77777777" w:rsidR="007B331C" w:rsidRDefault="007B331C" w:rsidP="007B331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8B143F" w14:textId="77777777" w:rsidR="007B331C" w:rsidRDefault="007B331C" w:rsidP="007B331C">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9478B2" w14:textId="77777777" w:rsidR="007B331C" w:rsidRDefault="007B331C" w:rsidP="007B331C">
            <w:pPr>
              <w:spacing w:before="0" w:after="0"/>
              <w:jc w:val="center"/>
            </w:pPr>
            <w:r>
              <w:rPr>
                <w:rFonts w:ascii="Arial Narrow" w:hAnsi="Arial Narrow" w:cs="Arial Narrow"/>
                <w:color w:val="000000"/>
                <w:sz w:val="14"/>
              </w:rPr>
              <w:t>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E72D44" w14:textId="77777777" w:rsidR="007B331C" w:rsidRDefault="007B331C" w:rsidP="007B331C">
            <w:pPr>
              <w:spacing w:before="0" w:after="0"/>
              <w:jc w:val="center"/>
            </w:pPr>
            <w:r>
              <w:rPr>
                <w:rFonts w:ascii="Arial Narrow" w:hAnsi="Arial Narrow" w:cs="Arial Narrow"/>
                <w:color w:val="000000"/>
                <w:sz w:val="14"/>
              </w:rPr>
              <w:t>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C0530F"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3F399E" w14:textId="77777777" w:rsidR="007B331C" w:rsidRDefault="007B331C" w:rsidP="007B331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92541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AFD8C9" w14:textId="77777777" w:rsidR="007B331C" w:rsidRDefault="007B331C" w:rsidP="007B331C">
            <w:pPr>
              <w:spacing w:before="0" w:after="0"/>
              <w:jc w:val="center"/>
            </w:pPr>
          </w:p>
        </w:tc>
      </w:tr>
      <w:tr w:rsidR="007B331C" w14:paraId="123C1701"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711B2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2BDF0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187918"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EA6E3B"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937F1D" w14:textId="77777777" w:rsidR="007B331C" w:rsidRDefault="007B331C" w:rsidP="007B331C">
            <w:pPr>
              <w:spacing w:before="0" w:after="0"/>
              <w:jc w:val="center"/>
            </w:pPr>
            <w:r>
              <w:rPr>
                <w:rFonts w:ascii="Arial Narrow" w:hAnsi="Arial Narrow" w:cs="Arial Narrow"/>
                <w:color w:val="000000"/>
                <w:sz w:val="14"/>
              </w:rPr>
              <w:t>21.8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A803F6C" w14:textId="77777777" w:rsidR="007B331C" w:rsidRDefault="007B331C" w:rsidP="007B331C">
            <w:pPr>
              <w:spacing w:before="0" w:after="0"/>
              <w:jc w:val="center"/>
            </w:pPr>
            <w:r>
              <w:rPr>
                <w:rFonts w:ascii="Arial Narrow" w:hAnsi="Arial Narrow" w:cs="Arial Narrow"/>
                <w:color w:val="000000"/>
                <w:sz w:val="14"/>
              </w:rPr>
              <w:t>26.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0DF271" w14:textId="77777777" w:rsidR="007B331C" w:rsidRDefault="007B331C" w:rsidP="007B331C">
            <w:pPr>
              <w:spacing w:before="0" w:after="0"/>
              <w:jc w:val="center"/>
            </w:pPr>
            <w:r>
              <w:rPr>
                <w:rFonts w:ascii="Arial Narrow" w:hAnsi="Arial Narrow" w:cs="Arial Narrow"/>
                <w:color w:val="000000"/>
                <w:sz w:val="14"/>
              </w:rPr>
              <w:t>4.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1ABB94" w14:textId="77777777" w:rsidR="007B331C" w:rsidRDefault="007B331C" w:rsidP="007B331C">
            <w:pPr>
              <w:spacing w:before="0" w:after="0"/>
              <w:jc w:val="center"/>
            </w:pPr>
            <w:r>
              <w:rPr>
                <w:rFonts w:ascii="Arial Narrow" w:hAnsi="Arial Narrow" w:cs="Arial Narrow"/>
                <w:color w:val="000000"/>
                <w:sz w:val="14"/>
              </w:rPr>
              <w:t>11.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9B177F" w14:textId="77777777" w:rsidR="007B331C" w:rsidRDefault="007B331C" w:rsidP="007B331C">
            <w:pPr>
              <w:spacing w:before="0" w:after="0"/>
              <w:jc w:val="center"/>
            </w:pPr>
            <w:r>
              <w:rPr>
                <w:rFonts w:ascii="Arial Narrow" w:hAnsi="Arial Narrow" w:cs="Arial Narrow"/>
                <w:color w:val="000000"/>
                <w:sz w:val="14"/>
              </w:rPr>
              <w:t>33.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E1515B" w14:textId="77777777" w:rsidR="007B331C" w:rsidRDefault="007B331C" w:rsidP="007B331C">
            <w:pPr>
              <w:spacing w:before="0" w:after="0"/>
              <w:jc w:val="center"/>
            </w:pPr>
            <w:r>
              <w:rPr>
                <w:rFonts w:ascii="Arial Narrow" w:hAnsi="Arial Narrow" w:cs="Arial Narrow"/>
                <w:color w:val="000000"/>
                <w:sz w:val="14"/>
              </w:rPr>
              <w:t>36.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FAF152"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08816C" w14:textId="77777777" w:rsidR="007B331C" w:rsidRDefault="007B331C" w:rsidP="007B331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59F3A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E4812B" w14:textId="77777777" w:rsidR="007B331C" w:rsidRDefault="007B331C" w:rsidP="007B331C">
            <w:pPr>
              <w:spacing w:before="0" w:after="0"/>
              <w:jc w:val="center"/>
            </w:pPr>
          </w:p>
        </w:tc>
      </w:tr>
      <w:tr w:rsidR="007B331C" w14:paraId="1FA7F94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4B46A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E30F0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C336AA"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14CC10"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E52D0B" w14:textId="77777777" w:rsidR="007B331C" w:rsidRDefault="007B331C" w:rsidP="007B331C">
            <w:pPr>
              <w:spacing w:before="0" w:after="0"/>
              <w:jc w:val="center"/>
            </w:pPr>
            <w:r>
              <w:rPr>
                <w:rFonts w:ascii="Arial Narrow" w:hAnsi="Arial Narrow" w:cs="Arial Narrow"/>
                <w:color w:val="000000"/>
                <w:sz w:val="14"/>
              </w:rPr>
              <w:t>13.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FDF7C7" w14:textId="77777777" w:rsidR="007B331C" w:rsidRDefault="007B331C" w:rsidP="007B331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178601" w14:textId="77777777" w:rsidR="007B331C" w:rsidRDefault="007B331C" w:rsidP="007B331C">
            <w:pPr>
              <w:spacing w:before="0" w:after="0"/>
              <w:jc w:val="center"/>
            </w:pPr>
            <w:r>
              <w:rPr>
                <w:rFonts w:ascii="Arial Narrow" w:hAnsi="Arial Narrow" w:cs="Arial Narrow"/>
                <w:color w:val="000000"/>
                <w:sz w:val="14"/>
              </w:rPr>
              <w:t>1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7C9FBD" w14:textId="77777777" w:rsidR="007B331C" w:rsidRDefault="007B331C" w:rsidP="007B331C">
            <w:pPr>
              <w:spacing w:before="0" w:after="0"/>
              <w:jc w:val="center"/>
            </w:pPr>
            <w:r>
              <w:rPr>
                <w:rFonts w:ascii="Arial Narrow" w:hAnsi="Arial Narrow" w:cs="Arial Narrow"/>
                <w:color w:val="000000"/>
                <w:sz w:val="14"/>
              </w:rPr>
              <w:t>12.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090B87" w14:textId="77777777" w:rsidR="007B331C" w:rsidRDefault="007B331C" w:rsidP="007B331C">
            <w:pPr>
              <w:spacing w:before="0" w:after="0"/>
              <w:jc w:val="center"/>
            </w:pPr>
            <w:r>
              <w:rPr>
                <w:rFonts w:ascii="Arial Narrow" w:hAnsi="Arial Narrow" w:cs="Arial Narrow"/>
                <w:color w:val="000000"/>
                <w:sz w:val="14"/>
              </w:rPr>
              <w:t>14.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0BE2CE" w14:textId="77777777" w:rsidR="007B331C" w:rsidRDefault="007B331C" w:rsidP="007B331C">
            <w:pPr>
              <w:spacing w:before="0" w:after="0"/>
              <w:jc w:val="center"/>
            </w:pPr>
            <w:r>
              <w:rPr>
                <w:rFonts w:ascii="Arial Narrow" w:hAnsi="Arial Narrow" w:cs="Arial Narrow"/>
                <w:color w:val="000000"/>
                <w:sz w:val="14"/>
              </w:rPr>
              <w:t>14.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08CB7B"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7314F0" w14:textId="77777777" w:rsidR="007B331C" w:rsidRDefault="007B331C" w:rsidP="007B331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F6FA5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EF2D42" w14:textId="77777777" w:rsidR="007B331C" w:rsidRDefault="007B331C" w:rsidP="007B331C">
            <w:pPr>
              <w:spacing w:before="0" w:after="0"/>
              <w:jc w:val="center"/>
            </w:pPr>
          </w:p>
        </w:tc>
      </w:tr>
      <w:tr w:rsidR="007B331C" w14:paraId="4A8D72A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13948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36CB0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1885CB"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D18EF1"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65975B" w14:textId="77777777" w:rsidR="007B331C" w:rsidRDefault="007B331C" w:rsidP="007B331C">
            <w:pPr>
              <w:spacing w:before="0" w:after="0"/>
              <w:jc w:val="center"/>
            </w:pPr>
            <w:r>
              <w:rPr>
                <w:rFonts w:ascii="Arial Narrow" w:hAnsi="Arial Narrow" w:cs="Arial Narrow"/>
                <w:color w:val="000000"/>
                <w:sz w:val="14"/>
              </w:rPr>
              <w:t>3.5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E6C55CD" w14:textId="77777777" w:rsidR="007B331C" w:rsidRDefault="007B331C" w:rsidP="007B331C">
            <w:pPr>
              <w:spacing w:before="0" w:after="0"/>
              <w:jc w:val="center"/>
            </w:pPr>
            <w:r>
              <w:rPr>
                <w:rFonts w:ascii="Arial Narrow" w:hAnsi="Arial Narrow" w:cs="Arial Narrow"/>
                <w:color w:val="000000"/>
                <w:sz w:val="14"/>
              </w:rPr>
              <w:t>2.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2467D9" w14:textId="77777777" w:rsidR="007B331C" w:rsidRDefault="007B331C" w:rsidP="007B331C">
            <w:pPr>
              <w:spacing w:before="0" w:after="0"/>
              <w:jc w:val="center"/>
            </w:pPr>
            <w:r>
              <w:rPr>
                <w:rFonts w:ascii="Arial Narrow" w:hAnsi="Arial Narrow" w:cs="Arial Narrow"/>
                <w:color w:val="000000"/>
                <w:sz w:val="14"/>
              </w:rPr>
              <w:t>1.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B0C985" w14:textId="77777777" w:rsidR="007B331C" w:rsidRDefault="007B331C" w:rsidP="007B331C">
            <w:pPr>
              <w:spacing w:before="0" w:after="0"/>
              <w:jc w:val="center"/>
            </w:pPr>
            <w:r>
              <w:rPr>
                <w:rFonts w:ascii="Arial Narrow" w:hAnsi="Arial Narrow" w:cs="Arial Narrow"/>
                <w:color w:val="000000"/>
                <w:sz w:val="14"/>
              </w:rPr>
              <w:t>2.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2FDD6A" w14:textId="77777777" w:rsidR="007B331C" w:rsidRDefault="007B331C" w:rsidP="007B331C">
            <w:pPr>
              <w:spacing w:before="0" w:after="0"/>
              <w:jc w:val="center"/>
            </w:pPr>
            <w:r>
              <w:rPr>
                <w:rFonts w:ascii="Arial Narrow" w:hAnsi="Arial Narrow" w:cs="Arial Narrow"/>
                <w:color w:val="000000"/>
                <w:sz w:val="14"/>
              </w:rPr>
              <w:t>4.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4E0D25" w14:textId="77777777" w:rsidR="007B331C" w:rsidRDefault="007B331C" w:rsidP="007B331C">
            <w:pPr>
              <w:spacing w:before="0" w:after="0"/>
              <w:jc w:val="center"/>
            </w:pPr>
            <w:r>
              <w:rPr>
                <w:rFonts w:ascii="Arial Narrow" w:hAnsi="Arial Narrow" w:cs="Arial Narrow"/>
                <w:color w:val="000000"/>
                <w:sz w:val="14"/>
              </w:rPr>
              <w:t>5.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5AEB8E"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0B7961"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3C736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24F9BB" w14:textId="77777777" w:rsidR="007B331C" w:rsidRDefault="007B331C" w:rsidP="007B331C">
            <w:pPr>
              <w:spacing w:before="0" w:after="0"/>
              <w:jc w:val="center"/>
            </w:pPr>
          </w:p>
        </w:tc>
      </w:tr>
      <w:tr w:rsidR="007B331C" w14:paraId="4AA42C8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74EE0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DB54B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4D9460"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41DA93"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6B1FF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B6BB9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47A72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E3B95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4B01D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92AC3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E661C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42AD7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04BC3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B46C1B" w14:textId="77777777" w:rsidR="007B331C" w:rsidRDefault="007B331C" w:rsidP="007B331C">
            <w:pPr>
              <w:spacing w:before="0" w:after="0"/>
              <w:jc w:val="center"/>
            </w:pPr>
          </w:p>
        </w:tc>
      </w:tr>
      <w:tr w:rsidR="007B331C" w14:paraId="72DAD77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4C7C3A"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46805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B7013E"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B78DCC"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C7C8FE" w14:textId="77777777" w:rsidR="007B331C" w:rsidRDefault="007B331C" w:rsidP="007B331C">
            <w:pPr>
              <w:spacing w:before="0" w:after="0"/>
              <w:jc w:val="center"/>
            </w:pPr>
            <w:r>
              <w:rPr>
                <w:rFonts w:ascii="Arial Narrow" w:hAnsi="Arial Narrow" w:cs="Arial Narrow"/>
                <w:color w:val="000000"/>
                <w:sz w:val="14"/>
              </w:rPr>
              <w:t>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7671BF" w14:textId="77777777" w:rsidR="007B331C" w:rsidRDefault="007B331C" w:rsidP="007B331C">
            <w:pPr>
              <w:spacing w:before="0" w:after="0"/>
              <w:jc w:val="center"/>
            </w:pPr>
            <w:r>
              <w:rPr>
                <w:rFonts w:ascii="Arial Narrow" w:hAnsi="Arial Narrow" w:cs="Arial Narrow"/>
                <w:color w:val="000000"/>
                <w:sz w:val="14"/>
              </w:rPr>
              <w:t>1.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F66C14" w14:textId="77777777" w:rsidR="007B331C" w:rsidRDefault="007B331C" w:rsidP="007B331C">
            <w:pPr>
              <w:spacing w:before="0" w:after="0"/>
              <w:jc w:val="center"/>
            </w:pPr>
            <w:r>
              <w:rPr>
                <w:rFonts w:ascii="Arial Narrow" w:hAnsi="Arial Narrow" w:cs="Arial Narrow"/>
                <w:color w:val="000000"/>
                <w:sz w:val="14"/>
              </w:rPr>
              <w:t>0.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9CFDE0" w14:textId="77777777" w:rsidR="007B331C" w:rsidRDefault="007B331C" w:rsidP="007B331C">
            <w:pPr>
              <w:spacing w:before="0" w:after="0"/>
              <w:jc w:val="center"/>
            </w:pPr>
            <w:r>
              <w:rPr>
                <w:rFonts w:ascii="Arial Narrow" w:hAnsi="Arial Narrow" w:cs="Arial Narrow"/>
                <w:color w:val="000000"/>
                <w:sz w:val="14"/>
              </w:rPr>
              <w:t>1.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C46692" w14:textId="77777777" w:rsidR="007B331C" w:rsidRDefault="007B331C" w:rsidP="007B331C">
            <w:pPr>
              <w:spacing w:before="0" w:after="0"/>
              <w:jc w:val="center"/>
            </w:pPr>
            <w:r>
              <w:rPr>
                <w:rFonts w:ascii="Arial Narrow" w:hAnsi="Arial Narrow" w:cs="Arial Narrow"/>
                <w:color w:val="000000"/>
                <w:sz w:val="14"/>
              </w:rPr>
              <w:t>3.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9FD3F8" w14:textId="77777777" w:rsidR="007B331C" w:rsidRDefault="007B331C" w:rsidP="007B331C">
            <w:pPr>
              <w:spacing w:before="0" w:after="0"/>
              <w:jc w:val="center"/>
            </w:pPr>
            <w:r>
              <w:rPr>
                <w:rFonts w:ascii="Arial Narrow" w:hAnsi="Arial Narrow" w:cs="Arial Narrow"/>
                <w:color w:val="000000"/>
                <w:sz w:val="14"/>
              </w:rPr>
              <w:t>3.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939E46"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2B9A59" w14:textId="77777777" w:rsidR="007B331C" w:rsidRDefault="007B331C" w:rsidP="007B331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CD4E0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365800" w14:textId="77777777" w:rsidR="007B331C" w:rsidRDefault="007B331C" w:rsidP="007B331C">
            <w:pPr>
              <w:spacing w:before="0" w:after="0"/>
              <w:jc w:val="center"/>
            </w:pPr>
          </w:p>
        </w:tc>
      </w:tr>
      <w:tr w:rsidR="007B331C" w14:paraId="3B30DAD1"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888D1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990F8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F6ABE2"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2CA2CB"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46E073C" w14:textId="77777777" w:rsidR="007B331C" w:rsidRDefault="007B331C" w:rsidP="007B331C">
            <w:pPr>
              <w:spacing w:before="0" w:after="0"/>
              <w:jc w:val="center"/>
            </w:pPr>
            <w:r>
              <w:rPr>
                <w:rFonts w:ascii="Arial Narrow" w:hAnsi="Arial Narrow" w:cs="Arial Narrow"/>
                <w:color w:val="000000"/>
                <w:sz w:val="14"/>
              </w:rPr>
              <w:t>2.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185933" w14:textId="77777777" w:rsidR="007B331C" w:rsidRDefault="007B331C" w:rsidP="007B331C">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22A92E" w14:textId="77777777" w:rsidR="007B331C" w:rsidRDefault="007B331C" w:rsidP="007B331C">
            <w:pPr>
              <w:spacing w:before="0" w:after="0"/>
              <w:jc w:val="center"/>
            </w:pPr>
            <w:r>
              <w:rPr>
                <w:rFonts w:ascii="Arial Narrow" w:hAnsi="Arial Narrow" w:cs="Arial Narrow"/>
                <w:color w:val="000000"/>
                <w:sz w:val="14"/>
              </w:rPr>
              <w:t>2.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C137A1" w14:textId="77777777" w:rsidR="007B331C" w:rsidRDefault="007B331C" w:rsidP="007B331C">
            <w:pPr>
              <w:spacing w:before="0" w:after="0"/>
              <w:jc w:val="center"/>
            </w:pPr>
            <w:r>
              <w:rPr>
                <w:rFonts w:ascii="Arial Narrow" w:hAnsi="Arial Narrow" w:cs="Arial Narrow"/>
                <w:color w:val="000000"/>
                <w:sz w:val="14"/>
              </w:rPr>
              <w:t>2.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80074F" w14:textId="77777777" w:rsidR="007B331C" w:rsidRDefault="007B331C" w:rsidP="007B331C">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A54A27" w14:textId="77777777" w:rsidR="007B331C" w:rsidRDefault="007B331C" w:rsidP="007B331C">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1A7597"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1DD6E7"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CA4CD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F29451" w14:textId="77777777" w:rsidR="007B331C" w:rsidRDefault="007B331C" w:rsidP="007B331C">
            <w:pPr>
              <w:spacing w:before="0" w:after="0"/>
              <w:jc w:val="center"/>
            </w:pPr>
          </w:p>
        </w:tc>
      </w:tr>
      <w:tr w:rsidR="007B331C" w14:paraId="44ED8631"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475346"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528BF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D0F712"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A3540B"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DBF00F" w14:textId="77777777" w:rsidR="007B331C" w:rsidRDefault="007B331C" w:rsidP="007B331C">
            <w:pPr>
              <w:spacing w:before="0" w:after="0"/>
              <w:jc w:val="center"/>
            </w:pPr>
            <w:r>
              <w:rPr>
                <w:rFonts w:ascii="Arial Narrow" w:hAnsi="Arial Narrow" w:cs="Arial Narrow"/>
                <w:color w:val="000000"/>
                <w:sz w:val="14"/>
              </w:rPr>
              <w:t>2505.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951C8F" w14:textId="77777777" w:rsidR="007B331C" w:rsidRDefault="007B331C" w:rsidP="007B331C">
            <w:pPr>
              <w:spacing w:before="0" w:after="0"/>
              <w:jc w:val="center"/>
            </w:pPr>
            <w:r>
              <w:rPr>
                <w:rFonts w:ascii="Arial Narrow" w:hAnsi="Arial Narrow" w:cs="Arial Narrow"/>
                <w:color w:val="000000"/>
                <w:sz w:val="14"/>
              </w:rPr>
              <w:t>2699.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755AC3" w14:textId="77777777" w:rsidR="007B331C" w:rsidRDefault="007B331C" w:rsidP="007B331C">
            <w:pPr>
              <w:spacing w:before="0" w:after="0"/>
              <w:jc w:val="center"/>
            </w:pPr>
            <w:r>
              <w:rPr>
                <w:rFonts w:ascii="Arial Narrow" w:hAnsi="Arial Narrow" w:cs="Arial Narrow"/>
                <w:color w:val="000000"/>
                <w:sz w:val="14"/>
              </w:rPr>
              <w:t>503.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27C940" w14:textId="77777777" w:rsidR="007B331C" w:rsidRDefault="007B331C" w:rsidP="007B331C">
            <w:pPr>
              <w:spacing w:before="0" w:after="0"/>
              <w:jc w:val="center"/>
            </w:pPr>
            <w:r>
              <w:rPr>
                <w:rFonts w:ascii="Arial Narrow" w:hAnsi="Arial Narrow" w:cs="Arial Narrow"/>
                <w:color w:val="000000"/>
                <w:sz w:val="14"/>
              </w:rPr>
              <w:t>1235.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6070FF" w14:textId="77777777" w:rsidR="007B331C" w:rsidRDefault="007B331C" w:rsidP="007B331C">
            <w:pPr>
              <w:spacing w:before="0" w:after="0"/>
              <w:jc w:val="center"/>
            </w:pPr>
            <w:r>
              <w:rPr>
                <w:rFonts w:ascii="Arial Narrow" w:hAnsi="Arial Narrow" w:cs="Arial Narrow"/>
                <w:color w:val="000000"/>
                <w:sz w:val="14"/>
              </w:rPr>
              <w:t>3814.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DBAAD1" w14:textId="77777777" w:rsidR="007B331C" w:rsidRDefault="007B331C" w:rsidP="007B331C">
            <w:pPr>
              <w:spacing w:before="0" w:after="0"/>
              <w:jc w:val="center"/>
            </w:pPr>
            <w:r>
              <w:rPr>
                <w:rFonts w:ascii="Arial Narrow" w:hAnsi="Arial Narrow" w:cs="Arial Narrow"/>
                <w:color w:val="000000"/>
                <w:sz w:val="14"/>
              </w:rPr>
              <w:t>4372.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351F5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01345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41A34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20D08D" w14:textId="77777777" w:rsidR="007B331C" w:rsidRDefault="007B331C" w:rsidP="007B331C">
            <w:pPr>
              <w:spacing w:before="0" w:after="0"/>
              <w:jc w:val="center"/>
            </w:pPr>
          </w:p>
        </w:tc>
      </w:tr>
      <w:tr w:rsidR="007B331C" w14:paraId="7B2C065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41DEE3"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10A98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4515BC"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5F97C7"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24E75E6" w14:textId="77777777" w:rsidR="007B331C" w:rsidRDefault="007B331C" w:rsidP="007B331C">
            <w:pPr>
              <w:spacing w:before="0" w:after="0"/>
              <w:jc w:val="center"/>
            </w:pPr>
            <w:r>
              <w:rPr>
                <w:rFonts w:ascii="Arial Narrow" w:hAnsi="Arial Narrow" w:cs="Arial Narrow"/>
                <w:color w:val="000000"/>
                <w:sz w:val="14"/>
              </w:rPr>
              <w:t>2.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0DD2C5" w14:textId="77777777" w:rsidR="007B331C" w:rsidRDefault="007B331C" w:rsidP="007B331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5B9DB7" w14:textId="77777777" w:rsidR="007B331C" w:rsidRDefault="007B331C" w:rsidP="007B331C">
            <w:pPr>
              <w:spacing w:before="0" w:after="0"/>
              <w:jc w:val="center"/>
            </w:pPr>
            <w:r>
              <w:rPr>
                <w:rFonts w:ascii="Arial Narrow" w:hAnsi="Arial Narrow" w:cs="Arial Narrow"/>
                <w:color w:val="000000"/>
                <w:sz w:val="14"/>
              </w:rPr>
              <w:t>2.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BE60A1" w14:textId="77777777" w:rsidR="007B331C" w:rsidRDefault="007B331C" w:rsidP="007B331C">
            <w:pPr>
              <w:spacing w:before="0" w:after="0"/>
              <w:jc w:val="center"/>
            </w:pPr>
            <w:r>
              <w:rPr>
                <w:rFonts w:ascii="Arial Narrow" w:hAnsi="Arial Narrow" w:cs="Arial Narrow"/>
                <w:color w:val="000000"/>
                <w:sz w:val="14"/>
              </w:rPr>
              <w:t>2.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8DD097" w14:textId="77777777" w:rsidR="007B331C" w:rsidRDefault="007B331C" w:rsidP="007B331C">
            <w:pPr>
              <w:spacing w:before="0" w:after="0"/>
              <w:jc w:val="center"/>
            </w:pPr>
            <w:r>
              <w:rPr>
                <w:rFonts w:ascii="Arial Narrow" w:hAnsi="Arial Narrow" w:cs="Arial Narrow"/>
                <w:color w:val="000000"/>
                <w:sz w:val="14"/>
              </w:rPr>
              <w:t>2.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87EB00" w14:textId="77777777" w:rsidR="007B331C" w:rsidRDefault="007B331C" w:rsidP="007B331C">
            <w:pPr>
              <w:spacing w:before="0" w:after="0"/>
              <w:jc w:val="center"/>
            </w:pPr>
            <w:r>
              <w:rPr>
                <w:rFonts w:ascii="Arial Narrow" w:hAnsi="Arial Narrow" w:cs="Arial Narrow"/>
                <w:color w:val="000000"/>
                <w:sz w:val="14"/>
              </w:rPr>
              <w:t>3.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4F370B"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FF64E1"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CDFB4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2ECAF0" w14:textId="77777777" w:rsidR="007B331C" w:rsidRDefault="007B331C" w:rsidP="007B331C">
            <w:pPr>
              <w:spacing w:before="0" w:after="0"/>
              <w:jc w:val="center"/>
            </w:pPr>
          </w:p>
        </w:tc>
      </w:tr>
      <w:tr w:rsidR="007B331C" w14:paraId="549CA89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FD324B"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7F4D13" w14:textId="77777777" w:rsidR="007B331C" w:rsidRDefault="007B331C" w:rsidP="007B331C">
            <w:pPr>
              <w:spacing w:before="20" w:after="20"/>
              <w:ind w:left="20" w:right="20"/>
            </w:pPr>
            <w:r>
              <w:rPr>
                <w:rFonts w:ascii="Arial Narrow" w:hAnsi="Arial Narrow" w:cs="Arial Narrow"/>
                <w:color w:val="000000"/>
                <w:sz w:val="14"/>
              </w:rPr>
              <w:t>Normanby(RM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BCA5F8"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3813A7"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56D18C" w14:textId="77777777" w:rsidR="007B331C" w:rsidRDefault="007B331C" w:rsidP="007B331C">
            <w:pPr>
              <w:spacing w:before="0" w:after="0"/>
              <w:jc w:val="center"/>
            </w:pPr>
            <w:r>
              <w:rPr>
                <w:rFonts w:ascii="Arial Narrow" w:hAnsi="Arial Narrow" w:cs="Arial Narrow"/>
                <w:color w:val="000000"/>
                <w:sz w:val="14"/>
              </w:rPr>
              <w:t>7.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B1C6A5" w14:textId="77777777" w:rsidR="007B331C" w:rsidRDefault="007B331C" w:rsidP="007B331C">
            <w:pPr>
              <w:spacing w:before="0" w:after="0"/>
              <w:jc w:val="center"/>
            </w:pPr>
            <w:r>
              <w:rPr>
                <w:rFonts w:ascii="Arial Narrow" w:hAnsi="Arial Narrow" w:cs="Arial Narrow"/>
                <w:color w:val="000000"/>
                <w:sz w:val="14"/>
              </w:rPr>
              <w:t>5.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1E7929" w14:textId="77777777" w:rsidR="007B331C" w:rsidRDefault="007B331C" w:rsidP="007B331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1B1634" w14:textId="77777777" w:rsidR="007B331C" w:rsidRDefault="007B331C" w:rsidP="007B331C">
            <w:pPr>
              <w:spacing w:before="0" w:after="0"/>
              <w:jc w:val="center"/>
            </w:pPr>
            <w:r>
              <w:rPr>
                <w:rFonts w:ascii="Arial Narrow" w:hAnsi="Arial Narrow" w:cs="Arial Narrow"/>
                <w:color w:val="000000"/>
                <w:sz w:val="14"/>
              </w:rPr>
              <w:t>5.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2F898E" w14:textId="77777777" w:rsidR="007B331C" w:rsidRDefault="007B331C" w:rsidP="007B331C">
            <w:pPr>
              <w:spacing w:before="0" w:after="0"/>
              <w:jc w:val="center"/>
            </w:pPr>
            <w:r>
              <w:rPr>
                <w:rFonts w:ascii="Arial Narrow" w:hAnsi="Arial Narrow" w:cs="Arial Narrow"/>
                <w:color w:val="000000"/>
                <w:sz w:val="14"/>
              </w:rPr>
              <w:t>8.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BCDD0F"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79657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353D2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76BA6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D91F8F" w14:textId="77777777" w:rsidR="007B331C" w:rsidRDefault="007B331C" w:rsidP="007B331C">
            <w:pPr>
              <w:spacing w:before="0" w:after="0"/>
              <w:jc w:val="center"/>
            </w:pPr>
          </w:p>
        </w:tc>
      </w:tr>
      <w:tr w:rsidR="007B331C" w14:paraId="4E435E5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FD45A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6627D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12DC23"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9408AD"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1DA625"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7BB65A" w14:textId="77777777" w:rsidR="007B331C" w:rsidRDefault="007B331C" w:rsidP="007B331C">
            <w:pPr>
              <w:spacing w:before="0" w:after="0"/>
              <w:jc w:val="center"/>
            </w:pPr>
            <w:r>
              <w:rPr>
                <w:rFonts w:ascii="Arial Narrow" w:hAnsi="Arial Narrow" w:cs="Arial Narrow"/>
                <w:color w:val="000000"/>
                <w:sz w:val="14"/>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0F7D88" w14:textId="77777777" w:rsidR="007B331C" w:rsidRDefault="007B331C" w:rsidP="007B331C">
            <w:pPr>
              <w:spacing w:before="0" w:after="0"/>
              <w:jc w:val="center"/>
            </w:pPr>
            <w:r>
              <w:rPr>
                <w:rFonts w:ascii="Arial Narrow" w:hAnsi="Arial Narrow" w:cs="Arial Narrow"/>
                <w:color w:val="000000"/>
                <w:sz w:val="14"/>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4F6DED"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38D452"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36229D"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DA85D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4CD09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EBCC2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04126C" w14:textId="77777777" w:rsidR="007B331C" w:rsidRDefault="007B331C" w:rsidP="007B331C">
            <w:pPr>
              <w:spacing w:before="0" w:after="0"/>
              <w:jc w:val="center"/>
            </w:pPr>
          </w:p>
        </w:tc>
      </w:tr>
      <w:tr w:rsidR="007B331C" w14:paraId="16FD4DF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866CA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01F1C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A4DC86"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ACBEDE"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2341B6" w14:textId="77777777" w:rsidR="007B331C" w:rsidRDefault="007B331C" w:rsidP="007B331C">
            <w:pPr>
              <w:spacing w:before="0" w:after="0"/>
              <w:jc w:val="center"/>
            </w:pPr>
            <w:r>
              <w:rPr>
                <w:rFonts w:ascii="Arial Narrow" w:hAnsi="Arial Narrow" w:cs="Arial Narrow"/>
                <w:color w:val="000000"/>
                <w:sz w:val="14"/>
              </w:rPr>
              <w:t>95.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9CAEB8" w14:textId="77777777" w:rsidR="007B331C" w:rsidRDefault="007B331C" w:rsidP="007B331C">
            <w:pPr>
              <w:spacing w:before="0" w:after="0"/>
              <w:jc w:val="center"/>
            </w:pPr>
            <w:r>
              <w:rPr>
                <w:rFonts w:ascii="Arial Narrow" w:hAnsi="Arial Narrow" w:cs="Arial Narrow"/>
                <w:color w:val="000000"/>
                <w:sz w:val="14"/>
              </w:rPr>
              <w:t>92.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E7AD40" w14:textId="77777777" w:rsidR="007B331C" w:rsidRDefault="007B331C" w:rsidP="007B331C">
            <w:pPr>
              <w:spacing w:before="0" w:after="0"/>
              <w:jc w:val="center"/>
            </w:pPr>
            <w:r>
              <w:rPr>
                <w:rFonts w:ascii="Arial Narrow" w:hAnsi="Arial Narrow" w:cs="Arial Narrow"/>
                <w:color w:val="000000"/>
                <w:sz w:val="14"/>
              </w:rPr>
              <w:t>76.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EE3303" w14:textId="77777777" w:rsidR="007B331C" w:rsidRDefault="007B331C" w:rsidP="007B331C">
            <w:pPr>
              <w:spacing w:before="0" w:after="0"/>
              <w:jc w:val="center"/>
            </w:pPr>
            <w:r>
              <w:rPr>
                <w:rFonts w:ascii="Arial Narrow" w:hAnsi="Arial Narrow" w:cs="Arial Narrow"/>
                <w:color w:val="000000"/>
                <w:sz w:val="14"/>
              </w:rPr>
              <w:t>81.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27CDDC" w14:textId="77777777" w:rsidR="007B331C" w:rsidRDefault="007B331C" w:rsidP="007B331C">
            <w:pPr>
              <w:spacing w:before="0" w:after="0"/>
              <w:jc w:val="center"/>
            </w:pPr>
            <w:r>
              <w:rPr>
                <w:rFonts w:ascii="Arial Narrow" w:hAnsi="Arial Narrow" w:cs="Arial Narrow"/>
                <w:color w:val="000000"/>
                <w:sz w:val="14"/>
              </w:rPr>
              <w:t>109.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114D9B" w14:textId="77777777" w:rsidR="007B331C" w:rsidRDefault="007B331C" w:rsidP="007B331C">
            <w:pPr>
              <w:spacing w:before="0" w:after="0"/>
              <w:jc w:val="center"/>
            </w:pPr>
            <w:r>
              <w:rPr>
                <w:rFonts w:ascii="Arial Narrow" w:hAnsi="Arial Narrow" w:cs="Arial Narrow"/>
                <w:color w:val="000000"/>
                <w:sz w:val="14"/>
              </w:rPr>
              <w:t>117.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DB279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8AEED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F8F11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46C4EB" w14:textId="77777777" w:rsidR="007B331C" w:rsidRDefault="007B331C" w:rsidP="007B331C">
            <w:pPr>
              <w:spacing w:before="0" w:after="0"/>
              <w:jc w:val="center"/>
            </w:pPr>
          </w:p>
        </w:tc>
      </w:tr>
      <w:tr w:rsidR="007B331C" w14:paraId="34C93D3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A54B2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41277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946D61"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34F808"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1C23EB" w14:textId="77777777" w:rsidR="007B331C" w:rsidRDefault="007B331C" w:rsidP="007B331C">
            <w:pPr>
              <w:spacing w:before="0" w:after="0"/>
              <w:jc w:val="center"/>
            </w:pPr>
            <w:r>
              <w:rPr>
                <w:rFonts w:ascii="Arial Narrow" w:hAnsi="Arial Narrow" w:cs="Arial Narrow"/>
                <w:color w:val="000000"/>
                <w:sz w:val="14"/>
              </w:rPr>
              <w:t>2.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9AE67B" w14:textId="77777777" w:rsidR="007B331C" w:rsidRDefault="007B331C" w:rsidP="007B331C">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88DD1D" w14:textId="77777777" w:rsidR="007B331C" w:rsidRDefault="007B331C" w:rsidP="007B331C">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9798F8" w14:textId="77777777" w:rsidR="007B331C" w:rsidRDefault="007B331C" w:rsidP="007B331C">
            <w:pPr>
              <w:spacing w:before="0" w:after="0"/>
              <w:jc w:val="center"/>
            </w:pPr>
            <w:r>
              <w:rPr>
                <w:rFonts w:ascii="Arial Narrow" w:hAnsi="Arial Narrow" w:cs="Arial Narrow"/>
                <w:color w:val="000000"/>
                <w:sz w:val="14"/>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D4509D" w14:textId="77777777" w:rsidR="007B331C" w:rsidRDefault="007B331C" w:rsidP="007B331C">
            <w:pPr>
              <w:spacing w:before="0" w:after="0"/>
              <w:jc w:val="center"/>
            </w:pPr>
            <w:r>
              <w:rPr>
                <w:rFonts w:ascii="Arial Narrow" w:hAnsi="Arial Narrow" w:cs="Arial Narrow"/>
                <w:color w:val="000000"/>
                <w:sz w:val="14"/>
              </w:rPr>
              <w:t>4.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256DCD" w14:textId="77777777" w:rsidR="007B331C" w:rsidRDefault="007B331C" w:rsidP="007B331C">
            <w:pPr>
              <w:spacing w:before="0" w:after="0"/>
              <w:jc w:val="center"/>
            </w:pPr>
            <w:r>
              <w:rPr>
                <w:rFonts w:ascii="Arial Narrow" w:hAnsi="Arial Narrow" w:cs="Arial Narrow"/>
                <w:color w:val="000000"/>
                <w:sz w:val="14"/>
              </w:rPr>
              <w:t>5.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F2385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68973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7E97A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8D1771" w14:textId="77777777" w:rsidR="007B331C" w:rsidRDefault="007B331C" w:rsidP="007B331C">
            <w:pPr>
              <w:spacing w:before="0" w:after="0"/>
              <w:jc w:val="center"/>
            </w:pPr>
          </w:p>
        </w:tc>
      </w:tr>
      <w:tr w:rsidR="007B331C" w14:paraId="25911A3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3E47D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57BDC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195D7B"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2402C3"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8ACCD4" w14:textId="77777777" w:rsidR="007B331C" w:rsidRDefault="007B331C" w:rsidP="007B331C">
            <w:pPr>
              <w:spacing w:before="0" w:after="0"/>
              <w:jc w:val="center"/>
            </w:pPr>
            <w:r>
              <w:rPr>
                <w:rFonts w:ascii="Arial Narrow" w:hAnsi="Arial Narrow" w:cs="Arial Narrow"/>
                <w:color w:val="000000"/>
                <w:sz w:val="14"/>
              </w:rPr>
              <w:t>1.1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E0C09F" w14:textId="77777777" w:rsidR="007B331C" w:rsidRDefault="007B331C" w:rsidP="007B331C">
            <w:pPr>
              <w:spacing w:before="0" w:after="0"/>
              <w:jc w:val="center"/>
            </w:pPr>
            <w:r>
              <w:rPr>
                <w:rFonts w:ascii="Arial Narrow" w:hAnsi="Arial Narrow" w:cs="Arial Narrow"/>
                <w:color w:val="000000"/>
                <w:sz w:val="14"/>
              </w:rPr>
              <w:t>0.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4A8B46" w14:textId="77777777" w:rsidR="007B331C" w:rsidRDefault="007B331C" w:rsidP="007B331C">
            <w:pPr>
              <w:spacing w:before="0" w:after="0"/>
              <w:jc w:val="center"/>
            </w:pPr>
            <w:r>
              <w:rPr>
                <w:rFonts w:ascii="Arial Narrow" w:hAnsi="Arial Narrow" w:cs="Arial Narrow"/>
                <w:color w:val="000000"/>
                <w:sz w:val="14"/>
              </w:rPr>
              <w:t>0.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CDCB67" w14:textId="77777777" w:rsidR="007B331C" w:rsidRDefault="007B331C" w:rsidP="007B331C">
            <w:pPr>
              <w:spacing w:before="0" w:after="0"/>
              <w:jc w:val="center"/>
            </w:pPr>
            <w:r>
              <w:rPr>
                <w:rFonts w:ascii="Arial Narrow" w:hAnsi="Arial Narrow" w:cs="Arial Narrow"/>
                <w:color w:val="000000"/>
                <w:sz w:val="14"/>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01197E" w14:textId="77777777" w:rsidR="007B331C" w:rsidRDefault="007B331C" w:rsidP="007B331C">
            <w:pPr>
              <w:spacing w:before="0" w:after="0"/>
              <w:jc w:val="center"/>
            </w:pPr>
            <w:r>
              <w:rPr>
                <w:rFonts w:ascii="Arial Narrow" w:hAnsi="Arial Narrow" w:cs="Arial Narrow"/>
                <w:color w:val="000000"/>
                <w:sz w:val="14"/>
              </w:rPr>
              <w:t>1.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3BBFE8" w14:textId="77777777" w:rsidR="007B331C" w:rsidRDefault="007B331C" w:rsidP="007B331C">
            <w:pPr>
              <w:spacing w:before="0" w:after="0"/>
              <w:jc w:val="center"/>
            </w:pPr>
            <w:r>
              <w:rPr>
                <w:rFonts w:ascii="Arial Narrow" w:hAnsi="Arial Narrow" w:cs="Arial Narrow"/>
                <w:color w:val="000000"/>
                <w:sz w:val="14"/>
              </w:rPr>
              <w:t>1.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3DE58D"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9C0387" w14:textId="77777777" w:rsidR="007B331C" w:rsidRDefault="007B331C" w:rsidP="007B331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401974"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1D2E97" w14:textId="77777777" w:rsidR="007B331C" w:rsidRDefault="007B331C" w:rsidP="007B331C">
            <w:pPr>
              <w:spacing w:before="0" w:after="0"/>
              <w:jc w:val="center"/>
            </w:pPr>
            <w:r>
              <w:rPr>
                <w:rFonts w:ascii="Arial Narrow" w:hAnsi="Arial Narrow" w:cs="Arial Narrow"/>
                <w:color w:val="000000"/>
                <w:sz w:val="14"/>
              </w:rPr>
              <w:t>0.63</w:t>
            </w:r>
          </w:p>
        </w:tc>
      </w:tr>
      <w:tr w:rsidR="007B331C" w14:paraId="0E56415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A79522"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111B6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564240"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384B53"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AE59DD" w14:textId="77777777" w:rsidR="007B331C" w:rsidRDefault="007B331C" w:rsidP="007B331C">
            <w:pPr>
              <w:spacing w:before="0" w:after="0"/>
              <w:jc w:val="center"/>
            </w:pPr>
            <w:r>
              <w:rPr>
                <w:rFonts w:ascii="Arial Narrow" w:hAnsi="Arial Narrow" w:cs="Arial Narrow"/>
                <w:color w:val="000000"/>
                <w:sz w:val="14"/>
              </w:rPr>
              <w:t>5.5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6BA3B4B" w14:textId="77777777" w:rsidR="007B331C" w:rsidRDefault="007B331C" w:rsidP="007B331C">
            <w:pPr>
              <w:spacing w:before="0" w:after="0"/>
              <w:jc w:val="center"/>
            </w:pPr>
            <w:r>
              <w:rPr>
                <w:rFonts w:ascii="Arial Narrow" w:hAnsi="Arial Narrow" w:cs="Arial Narrow"/>
                <w:color w:val="000000"/>
                <w:sz w:val="14"/>
              </w:rPr>
              <w:t>4.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817514" w14:textId="77777777" w:rsidR="007B331C" w:rsidRDefault="007B331C" w:rsidP="007B331C">
            <w:pPr>
              <w:spacing w:before="0" w:after="0"/>
              <w:jc w:val="center"/>
            </w:pPr>
            <w:r>
              <w:rPr>
                <w:rFonts w:ascii="Arial Narrow" w:hAnsi="Arial Narrow" w:cs="Arial Narrow"/>
                <w:color w:val="000000"/>
                <w:sz w:val="14"/>
              </w:rPr>
              <w:t>2.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754904" w14:textId="77777777" w:rsidR="007B331C" w:rsidRDefault="007B331C" w:rsidP="007B331C">
            <w:pPr>
              <w:spacing w:before="0" w:after="0"/>
              <w:jc w:val="center"/>
            </w:pPr>
            <w:r>
              <w:rPr>
                <w:rFonts w:ascii="Arial Narrow" w:hAnsi="Arial Narrow" w:cs="Arial Narrow"/>
                <w:color w:val="000000"/>
                <w:sz w:val="14"/>
              </w:rPr>
              <w:t>3.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7F2CF7" w14:textId="77777777" w:rsidR="007B331C" w:rsidRDefault="007B331C" w:rsidP="007B331C">
            <w:pPr>
              <w:spacing w:before="0" w:after="0"/>
              <w:jc w:val="center"/>
            </w:pPr>
            <w:r>
              <w:rPr>
                <w:rFonts w:ascii="Arial Narrow" w:hAnsi="Arial Narrow" w:cs="Arial Narrow"/>
                <w:color w:val="000000"/>
                <w:sz w:val="14"/>
              </w:rPr>
              <w:t>7.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ECEC27" w14:textId="77777777" w:rsidR="007B331C" w:rsidRDefault="007B331C" w:rsidP="007B331C">
            <w:pPr>
              <w:spacing w:before="0" w:after="0"/>
              <w:jc w:val="center"/>
            </w:pPr>
            <w:r>
              <w:rPr>
                <w:rFonts w:ascii="Arial Narrow" w:hAnsi="Arial Narrow" w:cs="Arial Narrow"/>
                <w:color w:val="000000"/>
                <w:sz w:val="14"/>
              </w:rPr>
              <w:t>9.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2C67B7"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939F43" w14:textId="77777777" w:rsidR="007B331C" w:rsidRDefault="007B331C" w:rsidP="007B331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51A7A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98A09C" w14:textId="77777777" w:rsidR="007B331C" w:rsidRDefault="007B331C" w:rsidP="007B331C">
            <w:pPr>
              <w:spacing w:before="0" w:after="0"/>
              <w:jc w:val="center"/>
            </w:pPr>
          </w:p>
        </w:tc>
      </w:tr>
      <w:tr w:rsidR="007B331C" w14:paraId="2066442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1550B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C6597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631407"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043CAA"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9823CB" w14:textId="77777777" w:rsidR="007B331C" w:rsidRDefault="007B331C" w:rsidP="007B331C">
            <w:pPr>
              <w:spacing w:before="0" w:after="0"/>
              <w:jc w:val="center"/>
            </w:pPr>
            <w:r>
              <w:rPr>
                <w:rFonts w:ascii="Arial Narrow" w:hAnsi="Arial Narrow" w:cs="Arial Narrow"/>
                <w:color w:val="000000"/>
                <w:sz w:val="14"/>
              </w:rPr>
              <w:t>22.7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AA1FB04" w14:textId="77777777" w:rsidR="007B331C" w:rsidRDefault="007B331C" w:rsidP="007B331C">
            <w:pPr>
              <w:spacing w:before="0" w:after="0"/>
              <w:jc w:val="center"/>
            </w:pPr>
            <w:r>
              <w:rPr>
                <w:rFonts w:ascii="Arial Narrow" w:hAnsi="Arial Narrow" w:cs="Arial Narrow"/>
                <w:color w:val="000000"/>
                <w:sz w:val="14"/>
              </w:rPr>
              <w:t>2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277AE1" w14:textId="77777777" w:rsidR="007B331C" w:rsidRDefault="007B331C" w:rsidP="007B331C">
            <w:pPr>
              <w:spacing w:before="0" w:after="0"/>
              <w:jc w:val="center"/>
            </w:pPr>
            <w:r>
              <w:rPr>
                <w:rFonts w:ascii="Arial Narrow" w:hAnsi="Arial Narrow" w:cs="Arial Narrow"/>
                <w:color w:val="000000"/>
                <w:sz w:val="14"/>
              </w:rPr>
              <w:t>8.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A1ECF2" w14:textId="77777777" w:rsidR="007B331C" w:rsidRDefault="007B331C" w:rsidP="007B331C">
            <w:pPr>
              <w:spacing w:before="0" w:after="0"/>
              <w:jc w:val="center"/>
            </w:pPr>
            <w:r>
              <w:rPr>
                <w:rFonts w:ascii="Arial Narrow" w:hAnsi="Arial Narrow" w:cs="Arial Narrow"/>
                <w:color w:val="000000"/>
                <w:sz w:val="14"/>
              </w:rPr>
              <w:t>13.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0BC645" w14:textId="77777777" w:rsidR="007B331C" w:rsidRDefault="007B331C" w:rsidP="007B331C">
            <w:pPr>
              <w:spacing w:before="0" w:after="0"/>
              <w:jc w:val="center"/>
            </w:pPr>
            <w:r>
              <w:rPr>
                <w:rFonts w:ascii="Arial Narrow" w:hAnsi="Arial Narrow" w:cs="Arial Narrow"/>
                <w:color w:val="000000"/>
                <w:sz w:val="14"/>
              </w:rPr>
              <w:t>31.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C23468" w14:textId="77777777" w:rsidR="007B331C" w:rsidRDefault="007B331C" w:rsidP="007B331C">
            <w:pPr>
              <w:spacing w:before="0" w:after="0"/>
              <w:jc w:val="center"/>
            </w:pPr>
            <w:r>
              <w:rPr>
                <w:rFonts w:ascii="Arial Narrow" w:hAnsi="Arial Narrow" w:cs="Arial Narrow"/>
                <w:color w:val="000000"/>
                <w:sz w:val="14"/>
              </w:rPr>
              <w:t>35.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6176D6"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18CFBB" w14:textId="77777777" w:rsidR="007B331C" w:rsidRDefault="007B331C" w:rsidP="007B331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E5E033" w14:textId="77777777" w:rsidR="007B331C" w:rsidRDefault="007B331C" w:rsidP="007B331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D6BEE6" w14:textId="77777777" w:rsidR="007B331C" w:rsidRDefault="007B331C" w:rsidP="007B331C">
            <w:pPr>
              <w:spacing w:before="0" w:after="0"/>
              <w:jc w:val="center"/>
            </w:pPr>
            <w:r>
              <w:rPr>
                <w:rFonts w:ascii="Arial Narrow" w:hAnsi="Arial Narrow" w:cs="Arial Narrow"/>
                <w:color w:val="000000"/>
                <w:sz w:val="14"/>
              </w:rPr>
              <w:t>25.00</w:t>
            </w:r>
          </w:p>
        </w:tc>
      </w:tr>
      <w:tr w:rsidR="007B331C" w14:paraId="4DE40FF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50D09A"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5F6E4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165476"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B31553"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45DE8D" w14:textId="77777777" w:rsidR="007B331C" w:rsidRDefault="007B331C" w:rsidP="007B331C">
            <w:pPr>
              <w:spacing w:before="0" w:after="0"/>
              <w:jc w:val="center"/>
            </w:pPr>
            <w:r>
              <w:rPr>
                <w:rFonts w:ascii="Arial Narrow" w:hAnsi="Arial Narrow" w:cs="Arial Narrow"/>
                <w:color w:val="000000"/>
                <w:sz w:val="14"/>
              </w:rPr>
              <w:t>3.6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077B96A" w14:textId="77777777" w:rsidR="007B331C" w:rsidRDefault="007B331C" w:rsidP="007B331C">
            <w:pPr>
              <w:spacing w:before="0" w:after="0"/>
              <w:jc w:val="center"/>
            </w:pPr>
            <w:r>
              <w:rPr>
                <w:rFonts w:ascii="Arial Narrow" w:hAnsi="Arial Narrow" w:cs="Arial Narrow"/>
                <w:color w:val="000000"/>
                <w:sz w:val="14"/>
              </w:rPr>
              <w:t>4.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10EA75" w14:textId="77777777" w:rsidR="007B331C" w:rsidRDefault="007B331C" w:rsidP="007B331C">
            <w:pPr>
              <w:spacing w:before="0" w:after="0"/>
              <w:jc w:val="center"/>
            </w:pPr>
            <w:r>
              <w:rPr>
                <w:rFonts w:ascii="Arial Narrow" w:hAnsi="Arial Narrow" w:cs="Arial Narrow"/>
                <w:color w:val="000000"/>
                <w:sz w:val="14"/>
              </w:rPr>
              <w:t>1.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FF40E7" w14:textId="77777777" w:rsidR="007B331C" w:rsidRDefault="007B331C" w:rsidP="007B331C">
            <w:pPr>
              <w:spacing w:before="0" w:after="0"/>
              <w:jc w:val="center"/>
            </w:pPr>
            <w:r>
              <w:rPr>
                <w:rFonts w:ascii="Arial Narrow" w:hAnsi="Arial Narrow" w:cs="Arial Narrow"/>
                <w:color w:val="000000"/>
                <w:sz w:val="14"/>
              </w:rPr>
              <w:t>2.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69B2D1" w14:textId="77777777" w:rsidR="007B331C" w:rsidRDefault="007B331C" w:rsidP="007B331C">
            <w:pPr>
              <w:spacing w:before="0" w:after="0"/>
              <w:jc w:val="center"/>
            </w:pPr>
            <w:r>
              <w:rPr>
                <w:rFonts w:ascii="Arial Narrow" w:hAnsi="Arial Narrow" w:cs="Arial Narrow"/>
                <w:color w:val="000000"/>
                <w:sz w:val="14"/>
              </w:rPr>
              <w:t>4.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FDA7B0" w14:textId="77777777" w:rsidR="007B331C" w:rsidRDefault="007B331C" w:rsidP="007B331C">
            <w:pPr>
              <w:spacing w:before="0" w:after="0"/>
              <w:jc w:val="center"/>
            </w:pPr>
            <w:r>
              <w:rPr>
                <w:rFonts w:ascii="Arial Narrow" w:hAnsi="Arial Narrow" w:cs="Arial Narrow"/>
                <w:color w:val="000000"/>
                <w:sz w:val="14"/>
              </w:rPr>
              <w:t>4.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16C169"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06B501"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5ADBB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AC4BC8" w14:textId="77777777" w:rsidR="007B331C" w:rsidRDefault="007B331C" w:rsidP="007B331C">
            <w:pPr>
              <w:spacing w:before="0" w:after="0"/>
              <w:jc w:val="center"/>
            </w:pPr>
          </w:p>
        </w:tc>
      </w:tr>
      <w:tr w:rsidR="007B331C" w14:paraId="0ED6161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46896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11C6C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038707"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5FDD00"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AE317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ABEA8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524B6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24D93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ADB81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7B610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4554B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D05D0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8DC05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17B70C" w14:textId="77777777" w:rsidR="007B331C" w:rsidRDefault="007B331C" w:rsidP="007B331C">
            <w:pPr>
              <w:spacing w:before="0" w:after="0"/>
              <w:jc w:val="center"/>
            </w:pPr>
          </w:p>
        </w:tc>
      </w:tr>
      <w:tr w:rsidR="007B331C" w14:paraId="254970C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1B065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CF0D1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365B96"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646BBA"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857712" w14:textId="77777777" w:rsidR="007B331C" w:rsidRDefault="007B331C" w:rsidP="007B331C">
            <w:pPr>
              <w:spacing w:before="0" w:after="0"/>
              <w:jc w:val="center"/>
            </w:pPr>
            <w:r>
              <w:rPr>
                <w:rFonts w:ascii="Arial Narrow" w:hAnsi="Arial Narrow" w:cs="Arial Narrow"/>
                <w:color w:val="000000"/>
                <w:sz w:val="14"/>
              </w:rPr>
              <w:t>0.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359F5E" w14:textId="77777777" w:rsidR="007B331C" w:rsidRDefault="007B331C" w:rsidP="007B331C">
            <w:pPr>
              <w:spacing w:before="0" w:after="0"/>
              <w:jc w:val="center"/>
            </w:pPr>
            <w:r>
              <w:rPr>
                <w:rFonts w:ascii="Arial Narrow" w:hAnsi="Arial Narrow" w:cs="Arial Narrow"/>
                <w:color w:val="000000"/>
                <w:sz w:val="14"/>
              </w:rPr>
              <w:t>1.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2FAAFA" w14:textId="77777777" w:rsidR="007B331C" w:rsidRDefault="007B331C" w:rsidP="007B331C">
            <w:pPr>
              <w:spacing w:before="0" w:after="0"/>
              <w:jc w:val="center"/>
            </w:pPr>
            <w:r>
              <w:rPr>
                <w:rFonts w:ascii="Arial Narrow" w:hAnsi="Arial Narrow" w:cs="Arial Narrow"/>
                <w:color w:val="000000"/>
                <w:sz w:val="14"/>
              </w:rPr>
              <w:t>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BEEA6D" w14:textId="77777777" w:rsidR="007B331C" w:rsidRDefault="007B331C" w:rsidP="007B331C">
            <w:pPr>
              <w:spacing w:before="0" w:after="0"/>
              <w:jc w:val="center"/>
            </w:pPr>
            <w:r>
              <w:rPr>
                <w:rFonts w:ascii="Arial Narrow" w:hAnsi="Arial Narrow" w:cs="Arial Narrow"/>
                <w:color w:val="000000"/>
                <w:sz w:val="14"/>
              </w:rPr>
              <w:t>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341485" w14:textId="77777777" w:rsidR="007B331C" w:rsidRDefault="007B331C" w:rsidP="007B331C">
            <w:pPr>
              <w:spacing w:before="0" w:after="0"/>
              <w:jc w:val="center"/>
            </w:pPr>
            <w:r>
              <w:rPr>
                <w:rFonts w:ascii="Arial Narrow" w:hAnsi="Arial Narrow" w:cs="Arial Narrow"/>
                <w:color w:val="000000"/>
                <w:sz w:val="14"/>
              </w:rPr>
              <w:t>1.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03D947" w14:textId="77777777" w:rsidR="007B331C" w:rsidRDefault="007B331C" w:rsidP="007B331C">
            <w:pPr>
              <w:spacing w:before="0" w:after="0"/>
              <w:jc w:val="center"/>
            </w:pPr>
            <w:r>
              <w:rPr>
                <w:rFonts w:ascii="Arial Narrow" w:hAnsi="Arial Narrow" w:cs="Arial Narrow"/>
                <w:color w:val="000000"/>
                <w:sz w:val="14"/>
              </w:rPr>
              <w:t>1.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B36404"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10C498"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52DE92"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3181B3" w14:textId="77777777" w:rsidR="007B331C" w:rsidRDefault="007B331C" w:rsidP="007B331C">
            <w:pPr>
              <w:spacing w:before="0" w:after="0"/>
              <w:jc w:val="center"/>
            </w:pPr>
            <w:r>
              <w:rPr>
                <w:rFonts w:ascii="Arial Narrow" w:hAnsi="Arial Narrow" w:cs="Arial Narrow"/>
                <w:color w:val="000000"/>
                <w:sz w:val="14"/>
              </w:rPr>
              <w:t>3.30</w:t>
            </w:r>
          </w:p>
        </w:tc>
      </w:tr>
      <w:tr w:rsidR="007B331C" w14:paraId="51A3124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77E6A6"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D820C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6F6903"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1C5A53"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C211DF"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8346B43"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03953F"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817CA9"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983303"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E9EF34"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8A740F"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9338F2" w14:textId="77777777" w:rsidR="007B331C" w:rsidRDefault="007B331C" w:rsidP="007B331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FC590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F15050" w14:textId="77777777" w:rsidR="007B331C" w:rsidRDefault="007B331C" w:rsidP="007B331C">
            <w:pPr>
              <w:spacing w:before="0" w:after="0"/>
              <w:jc w:val="center"/>
            </w:pPr>
          </w:p>
        </w:tc>
      </w:tr>
      <w:tr w:rsidR="007B331C" w14:paraId="01F97D2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0152D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D4A1A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4B6F72"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FF3D15"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D73235" w14:textId="77777777" w:rsidR="007B331C" w:rsidRDefault="007B331C" w:rsidP="007B331C">
            <w:pPr>
              <w:spacing w:before="0" w:after="0"/>
              <w:jc w:val="center"/>
            </w:pPr>
            <w:r>
              <w:rPr>
                <w:rFonts w:ascii="Arial Narrow" w:hAnsi="Arial Narrow" w:cs="Arial Narrow"/>
                <w:color w:val="000000"/>
                <w:sz w:val="14"/>
              </w:rPr>
              <w:t>746.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AE0475" w14:textId="77777777" w:rsidR="007B331C" w:rsidRDefault="007B331C" w:rsidP="007B331C">
            <w:pPr>
              <w:spacing w:before="0" w:after="0"/>
              <w:jc w:val="center"/>
            </w:pPr>
            <w:r>
              <w:rPr>
                <w:rFonts w:ascii="Arial Narrow" w:hAnsi="Arial Narrow" w:cs="Arial Narrow"/>
                <w:color w:val="000000"/>
                <w:sz w:val="14"/>
              </w:rPr>
              <w:t>649.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EDB0E2" w14:textId="77777777" w:rsidR="007B331C" w:rsidRDefault="007B331C" w:rsidP="007B331C">
            <w:pPr>
              <w:spacing w:before="0" w:after="0"/>
              <w:jc w:val="center"/>
            </w:pPr>
            <w:r>
              <w:rPr>
                <w:rFonts w:ascii="Arial Narrow" w:hAnsi="Arial Narrow" w:cs="Arial Narrow"/>
                <w:color w:val="000000"/>
                <w:sz w:val="14"/>
              </w:rPr>
              <w:t>388.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A7804E" w14:textId="77777777" w:rsidR="007B331C" w:rsidRDefault="007B331C" w:rsidP="007B331C">
            <w:pPr>
              <w:spacing w:before="0" w:after="0"/>
              <w:jc w:val="center"/>
            </w:pPr>
            <w:r>
              <w:rPr>
                <w:rFonts w:ascii="Arial Narrow" w:hAnsi="Arial Narrow" w:cs="Arial Narrow"/>
                <w:color w:val="000000"/>
                <w:sz w:val="14"/>
              </w:rPr>
              <w:t>475.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F215A2" w14:textId="77777777" w:rsidR="007B331C" w:rsidRDefault="007B331C" w:rsidP="007B331C">
            <w:pPr>
              <w:spacing w:before="0" w:after="0"/>
              <w:jc w:val="center"/>
            </w:pPr>
            <w:r>
              <w:rPr>
                <w:rFonts w:ascii="Arial Narrow" w:hAnsi="Arial Narrow" w:cs="Arial Narrow"/>
                <w:color w:val="000000"/>
                <w:sz w:val="14"/>
              </w:rPr>
              <w:t>997.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34A239" w14:textId="77777777" w:rsidR="007B331C" w:rsidRDefault="007B331C" w:rsidP="007B331C">
            <w:pPr>
              <w:spacing w:before="0" w:after="0"/>
              <w:jc w:val="center"/>
            </w:pPr>
            <w:r>
              <w:rPr>
                <w:rFonts w:ascii="Arial Narrow" w:hAnsi="Arial Narrow" w:cs="Arial Narrow"/>
                <w:color w:val="000000"/>
                <w:sz w:val="14"/>
              </w:rPr>
              <w:t>1171.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402B4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C993C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36B6E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135039" w14:textId="77777777" w:rsidR="007B331C" w:rsidRDefault="007B331C" w:rsidP="007B331C">
            <w:pPr>
              <w:spacing w:before="0" w:after="0"/>
              <w:jc w:val="center"/>
            </w:pPr>
          </w:p>
        </w:tc>
      </w:tr>
      <w:tr w:rsidR="007B331C" w14:paraId="5ED04C7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4381A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D1FC3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C600A7"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1400BB"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6CB549" w14:textId="77777777" w:rsidR="007B331C" w:rsidRDefault="007B331C" w:rsidP="007B331C">
            <w:pPr>
              <w:spacing w:before="0" w:after="0"/>
              <w:jc w:val="center"/>
            </w:pPr>
            <w:r>
              <w:rPr>
                <w:rFonts w:ascii="Arial Narrow" w:hAnsi="Arial Narrow" w:cs="Arial Narrow"/>
                <w:color w:val="000000"/>
                <w:sz w:val="14"/>
              </w:rPr>
              <w:t>2.1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773A9ED" w14:textId="77777777" w:rsidR="007B331C" w:rsidRDefault="007B331C" w:rsidP="007B331C">
            <w:pPr>
              <w:spacing w:before="0" w:after="0"/>
              <w:jc w:val="center"/>
            </w:pPr>
            <w:r>
              <w:rPr>
                <w:rFonts w:ascii="Arial Narrow" w:hAnsi="Arial Narrow" w:cs="Arial Narrow"/>
                <w:color w:val="000000"/>
                <w:sz w:val="14"/>
              </w:rPr>
              <w:t>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4AE554" w14:textId="77777777" w:rsidR="007B331C" w:rsidRDefault="007B331C" w:rsidP="007B331C">
            <w:pPr>
              <w:spacing w:before="0" w:after="0"/>
              <w:jc w:val="center"/>
            </w:pPr>
            <w:r>
              <w:rPr>
                <w:rFonts w:ascii="Arial Narrow" w:hAnsi="Arial Narrow" w:cs="Arial Narrow"/>
                <w:color w:val="000000"/>
                <w:sz w:val="14"/>
              </w:rPr>
              <w:t>1.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4CA77F" w14:textId="77777777" w:rsidR="007B331C" w:rsidRDefault="007B331C" w:rsidP="007B331C">
            <w:pPr>
              <w:spacing w:before="0" w:after="0"/>
              <w:jc w:val="center"/>
            </w:pPr>
            <w:r>
              <w:rPr>
                <w:rFonts w:ascii="Arial Narrow" w:hAnsi="Arial Narrow" w:cs="Arial Narrow"/>
                <w:color w:val="000000"/>
                <w:sz w:val="14"/>
              </w:rPr>
              <w:t>1.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C2A721" w14:textId="77777777" w:rsidR="007B331C" w:rsidRDefault="007B331C" w:rsidP="007B331C">
            <w:pPr>
              <w:spacing w:before="0" w:after="0"/>
              <w:jc w:val="center"/>
            </w:pPr>
            <w:r>
              <w:rPr>
                <w:rFonts w:ascii="Arial Narrow" w:hAnsi="Arial Narrow" w:cs="Arial Narrow"/>
                <w:color w:val="000000"/>
                <w:sz w:val="14"/>
              </w:rPr>
              <w:t>2.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92575B" w14:textId="77777777" w:rsidR="007B331C" w:rsidRDefault="007B331C" w:rsidP="007B331C">
            <w:pPr>
              <w:spacing w:before="0" w:after="0"/>
              <w:jc w:val="center"/>
            </w:pPr>
            <w:r>
              <w:rPr>
                <w:rFonts w:ascii="Arial Narrow" w:hAnsi="Arial Narrow" w:cs="Arial Narrow"/>
                <w:color w:val="000000"/>
                <w:sz w:val="14"/>
              </w:rPr>
              <w:t>2.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2E2B00"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34A341" w14:textId="77777777" w:rsidR="007B331C" w:rsidRDefault="007B331C" w:rsidP="007B331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6798A8"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5826AB" w14:textId="77777777" w:rsidR="007B331C" w:rsidRDefault="007B331C" w:rsidP="007B331C">
            <w:pPr>
              <w:spacing w:before="0" w:after="0"/>
              <w:jc w:val="center"/>
            </w:pPr>
            <w:r>
              <w:rPr>
                <w:rFonts w:ascii="Arial Narrow" w:hAnsi="Arial Narrow" w:cs="Arial Narrow"/>
                <w:color w:val="000000"/>
                <w:sz w:val="14"/>
              </w:rPr>
              <w:t>2.40</w:t>
            </w:r>
          </w:p>
        </w:tc>
      </w:tr>
      <w:tr w:rsidR="007B331C" w14:paraId="4660FB7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11F247"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887C76" w14:textId="30BF37D7" w:rsidR="007B331C" w:rsidRDefault="007B331C" w:rsidP="007B331C">
            <w:pPr>
              <w:spacing w:before="20" w:after="20"/>
              <w:ind w:left="20" w:right="20"/>
            </w:pPr>
            <w:r>
              <w:rPr>
                <w:rFonts w:ascii="Arial Narrow" w:hAnsi="Arial Narrow" w:cs="Arial Narrow"/>
                <w:color w:val="000000"/>
                <w:sz w:val="14"/>
              </w:rPr>
              <w:t>Russell</w:t>
            </w:r>
            <w:r w:rsidR="000E5500">
              <w:rPr>
                <w:rFonts w:ascii="Arial Narrow" w:hAnsi="Arial Narrow" w:cs="Arial Narrow"/>
                <w:color w:val="000000"/>
                <w:sz w:val="14"/>
              </w:rPr>
              <w:t>-</w:t>
            </w:r>
            <w:r>
              <w:rPr>
                <w:rFonts w:ascii="Arial Narrow" w:hAnsi="Arial Narrow" w:cs="Arial Narrow"/>
                <w:color w:val="000000"/>
                <w:sz w:val="14"/>
              </w:rPr>
              <w:t>Mulgrave Mouth Mooring(RM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1B9FA6"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C8628B"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795406" w14:textId="77777777" w:rsidR="007B331C" w:rsidRDefault="007B331C" w:rsidP="007B331C">
            <w:pPr>
              <w:spacing w:before="0" w:after="0"/>
              <w:jc w:val="center"/>
            </w:pPr>
            <w:r>
              <w:rPr>
                <w:rFonts w:ascii="Arial Narrow" w:hAnsi="Arial Narrow" w:cs="Arial Narrow"/>
                <w:color w:val="000000"/>
                <w:sz w:val="14"/>
              </w:rPr>
              <w:t>2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9948D0" w14:textId="77777777" w:rsidR="007B331C" w:rsidRDefault="007B331C" w:rsidP="007B331C">
            <w:pPr>
              <w:spacing w:before="0" w:after="0"/>
              <w:jc w:val="center"/>
            </w:pPr>
            <w:r>
              <w:rPr>
                <w:rFonts w:ascii="Arial Narrow" w:hAnsi="Arial Narrow" w:cs="Arial Narrow"/>
                <w:color w:val="000000"/>
                <w:sz w:val="14"/>
              </w:rPr>
              <w:t>11.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8B3D36" w14:textId="77777777" w:rsidR="007B331C" w:rsidRDefault="007B331C" w:rsidP="007B331C">
            <w:pPr>
              <w:spacing w:before="0" w:after="0"/>
              <w:jc w:val="center"/>
            </w:pPr>
            <w:r>
              <w:rPr>
                <w:rFonts w:ascii="Arial Narrow" w:hAnsi="Arial Narrow" w:cs="Arial Narrow"/>
                <w:color w:val="000000"/>
                <w:sz w:val="14"/>
              </w:rPr>
              <w:t>3.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B81EF5" w14:textId="77777777" w:rsidR="007B331C" w:rsidRDefault="007B331C" w:rsidP="007B331C">
            <w:pPr>
              <w:spacing w:before="0" w:after="0"/>
              <w:jc w:val="center"/>
            </w:pPr>
            <w:r>
              <w:rPr>
                <w:rFonts w:ascii="Arial Narrow" w:hAnsi="Arial Narrow" w:cs="Arial Narrow"/>
                <w:color w:val="000000"/>
                <w:sz w:val="14"/>
              </w:rPr>
              <w:t>7.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88446A" w14:textId="77777777" w:rsidR="007B331C" w:rsidRDefault="007B331C" w:rsidP="007B331C">
            <w:pPr>
              <w:spacing w:before="0" w:after="0"/>
              <w:jc w:val="center"/>
            </w:pPr>
            <w:r>
              <w:rPr>
                <w:rFonts w:ascii="Arial Narrow" w:hAnsi="Arial Narrow" w:cs="Arial Narrow"/>
                <w:color w:val="000000"/>
                <w:sz w:val="14"/>
              </w:rPr>
              <w:t>34.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B5852D" w14:textId="77777777" w:rsidR="007B331C" w:rsidRDefault="007B331C" w:rsidP="007B331C">
            <w:pPr>
              <w:spacing w:before="0" w:after="0"/>
              <w:jc w:val="center"/>
            </w:pPr>
            <w:r>
              <w:rPr>
                <w:rFonts w:ascii="Arial Narrow" w:hAnsi="Arial Narrow" w:cs="Arial Narrow"/>
                <w:color w:val="000000"/>
                <w:sz w:val="14"/>
              </w:rPr>
              <w:t>52.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C2F40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19755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B80DB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F2B6F0" w14:textId="77777777" w:rsidR="007B331C" w:rsidRDefault="007B331C" w:rsidP="007B331C">
            <w:pPr>
              <w:spacing w:before="0" w:after="0"/>
              <w:jc w:val="center"/>
            </w:pPr>
          </w:p>
        </w:tc>
      </w:tr>
      <w:tr w:rsidR="007B331C" w14:paraId="7C8DD1D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9BDBC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4A0E3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106065"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4EEBAA"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B3C507" w14:textId="77777777" w:rsidR="007B331C" w:rsidRDefault="007B331C" w:rsidP="007B331C">
            <w:pPr>
              <w:spacing w:before="0" w:after="0"/>
              <w:jc w:val="center"/>
            </w:pPr>
            <w:r>
              <w:rPr>
                <w:rFonts w:ascii="Arial Narrow" w:hAnsi="Arial Narrow" w:cs="Arial Narrow"/>
                <w:color w:val="000000"/>
                <w:sz w:val="14"/>
              </w:rPr>
              <w:t>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9A8983" w14:textId="77777777" w:rsidR="007B331C" w:rsidRDefault="007B331C" w:rsidP="007B331C">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9A5CFA" w14:textId="77777777" w:rsidR="007B331C" w:rsidRDefault="007B331C" w:rsidP="007B331C">
            <w:pPr>
              <w:spacing w:before="0" w:after="0"/>
              <w:jc w:val="center"/>
            </w:pPr>
            <w:r>
              <w:rPr>
                <w:rFonts w:ascii="Arial Narrow" w:hAnsi="Arial Narrow" w:cs="Arial Narrow"/>
                <w:color w:val="000000"/>
                <w:sz w:val="14"/>
              </w:rPr>
              <w:t>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EDBC5C" w14:textId="77777777" w:rsidR="007B331C" w:rsidRDefault="007B331C" w:rsidP="007B331C">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5FF195" w14:textId="77777777" w:rsidR="007B331C" w:rsidRDefault="007B331C" w:rsidP="007B331C">
            <w:pPr>
              <w:spacing w:before="0" w:after="0"/>
              <w:jc w:val="center"/>
            </w:pPr>
            <w:r>
              <w:rPr>
                <w:rFonts w:ascii="Arial Narrow" w:hAnsi="Arial Narrow" w:cs="Arial Narrow"/>
                <w:color w:val="000000"/>
                <w:sz w:val="14"/>
              </w:rPr>
              <w:t>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C3CB00" w14:textId="77777777" w:rsidR="007B331C" w:rsidRDefault="007B331C" w:rsidP="007B331C">
            <w:pPr>
              <w:spacing w:before="0" w:after="0"/>
              <w:jc w:val="center"/>
            </w:pPr>
            <w:r>
              <w:rPr>
                <w:rFonts w:ascii="Arial Narrow" w:hAnsi="Arial Narrow" w:cs="Arial Narrow"/>
                <w:color w:val="000000"/>
                <w:sz w:val="14"/>
              </w:rPr>
              <w:t>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4FB22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72D61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8B17B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1A1469" w14:textId="77777777" w:rsidR="007B331C" w:rsidRDefault="007B331C" w:rsidP="007B331C">
            <w:pPr>
              <w:spacing w:before="0" w:after="0"/>
              <w:jc w:val="center"/>
            </w:pPr>
          </w:p>
        </w:tc>
      </w:tr>
      <w:tr w:rsidR="007B331C" w14:paraId="3F651621"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B7185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2CA9B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78174B"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22601A"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CDA6B4" w14:textId="77777777" w:rsidR="007B331C" w:rsidRDefault="007B331C" w:rsidP="007B331C">
            <w:pPr>
              <w:spacing w:before="0" w:after="0"/>
              <w:jc w:val="center"/>
            </w:pPr>
            <w:r>
              <w:rPr>
                <w:rFonts w:ascii="Arial Narrow" w:hAnsi="Arial Narrow" w:cs="Arial Narrow"/>
                <w:color w:val="000000"/>
                <w:sz w:val="14"/>
              </w:rPr>
              <w:t>97.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811863" w14:textId="77777777" w:rsidR="007B331C" w:rsidRDefault="007B331C" w:rsidP="007B331C">
            <w:pPr>
              <w:spacing w:before="0" w:after="0"/>
              <w:jc w:val="center"/>
            </w:pPr>
            <w:r>
              <w:rPr>
                <w:rFonts w:ascii="Arial Narrow" w:hAnsi="Arial Narrow" w:cs="Arial Narrow"/>
                <w:color w:val="000000"/>
                <w:sz w:val="14"/>
              </w:rPr>
              <w:t>85.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91755F" w14:textId="77777777" w:rsidR="007B331C" w:rsidRDefault="007B331C" w:rsidP="007B331C">
            <w:pPr>
              <w:spacing w:before="0" w:after="0"/>
              <w:jc w:val="center"/>
            </w:pPr>
            <w:r>
              <w:rPr>
                <w:rFonts w:ascii="Arial Narrow" w:hAnsi="Arial Narrow" w:cs="Arial Narrow"/>
                <w:color w:val="000000"/>
                <w:sz w:val="14"/>
              </w:rPr>
              <w:t>79.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506419" w14:textId="77777777" w:rsidR="007B331C" w:rsidRDefault="007B331C" w:rsidP="007B331C">
            <w:pPr>
              <w:spacing w:before="0" w:after="0"/>
              <w:jc w:val="center"/>
            </w:pPr>
            <w:r>
              <w:rPr>
                <w:rFonts w:ascii="Arial Narrow" w:hAnsi="Arial Narrow" w:cs="Arial Narrow"/>
                <w:color w:val="000000"/>
                <w:sz w:val="14"/>
              </w:rPr>
              <w:t>80.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1D01D4" w14:textId="77777777" w:rsidR="007B331C" w:rsidRDefault="007B331C" w:rsidP="007B331C">
            <w:pPr>
              <w:spacing w:before="0" w:after="0"/>
              <w:jc w:val="center"/>
            </w:pPr>
            <w:r>
              <w:rPr>
                <w:rFonts w:ascii="Arial Narrow" w:hAnsi="Arial Narrow" w:cs="Arial Narrow"/>
                <w:color w:val="000000"/>
                <w:sz w:val="14"/>
              </w:rPr>
              <w:t>115.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DBE754" w14:textId="77777777" w:rsidR="007B331C" w:rsidRDefault="007B331C" w:rsidP="007B331C">
            <w:pPr>
              <w:spacing w:before="0" w:after="0"/>
              <w:jc w:val="center"/>
            </w:pPr>
            <w:r>
              <w:rPr>
                <w:rFonts w:ascii="Arial Narrow" w:hAnsi="Arial Narrow" w:cs="Arial Narrow"/>
                <w:color w:val="000000"/>
                <w:sz w:val="14"/>
              </w:rPr>
              <w:t>13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4635A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85A4C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0F675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FB868A" w14:textId="77777777" w:rsidR="007B331C" w:rsidRDefault="007B331C" w:rsidP="007B331C">
            <w:pPr>
              <w:spacing w:before="0" w:after="0"/>
              <w:jc w:val="center"/>
            </w:pPr>
          </w:p>
        </w:tc>
      </w:tr>
      <w:tr w:rsidR="007B331C" w14:paraId="5BE9912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0EBA1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05F6D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DBAB49"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470229"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2AB54A" w14:textId="77777777" w:rsidR="007B331C" w:rsidRDefault="007B331C" w:rsidP="007B331C">
            <w:pPr>
              <w:spacing w:before="0" w:after="0"/>
              <w:jc w:val="center"/>
            </w:pPr>
            <w:r>
              <w:rPr>
                <w:rFonts w:ascii="Arial Narrow" w:hAnsi="Arial Narrow" w:cs="Arial Narrow"/>
                <w:color w:val="000000"/>
                <w:sz w:val="14"/>
              </w:rPr>
              <w:t>3.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799BEB" w14:textId="77777777" w:rsidR="007B331C" w:rsidRDefault="007B331C" w:rsidP="007B331C">
            <w:pPr>
              <w:spacing w:before="0" w:after="0"/>
              <w:jc w:val="center"/>
            </w:pPr>
            <w:r>
              <w:rPr>
                <w:rFonts w:ascii="Arial Narrow" w:hAnsi="Arial Narrow" w:cs="Arial Narrow"/>
                <w:color w:val="000000"/>
                <w:sz w:val="14"/>
              </w:rPr>
              <w:t>4.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5F5D84" w14:textId="77777777" w:rsidR="007B331C" w:rsidRDefault="007B331C" w:rsidP="007B331C">
            <w:pPr>
              <w:spacing w:before="0" w:after="0"/>
              <w:jc w:val="center"/>
            </w:pPr>
            <w:r>
              <w:rPr>
                <w:rFonts w:ascii="Arial Narrow" w:hAnsi="Arial Narrow" w:cs="Arial Narrow"/>
                <w:color w:val="000000"/>
                <w:sz w:val="14"/>
              </w:rPr>
              <w:t>1.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934DF2" w14:textId="77777777" w:rsidR="007B331C" w:rsidRDefault="007B331C" w:rsidP="007B331C">
            <w:pPr>
              <w:spacing w:before="0" w:after="0"/>
              <w:jc w:val="center"/>
            </w:pPr>
            <w:r>
              <w:rPr>
                <w:rFonts w:ascii="Arial Narrow" w:hAnsi="Arial Narrow" w:cs="Arial Narrow"/>
                <w:color w:val="000000"/>
                <w:sz w:val="14"/>
              </w:rPr>
              <w:t>2.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221135" w14:textId="77777777" w:rsidR="007B331C" w:rsidRDefault="007B331C" w:rsidP="007B331C">
            <w:pPr>
              <w:spacing w:before="0" w:after="0"/>
              <w:jc w:val="center"/>
            </w:pPr>
            <w:r>
              <w:rPr>
                <w:rFonts w:ascii="Arial Narrow" w:hAnsi="Arial Narrow" w:cs="Arial Narrow"/>
                <w:color w:val="000000"/>
                <w:sz w:val="14"/>
              </w:rPr>
              <w:t>5.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FB055A" w14:textId="77777777" w:rsidR="007B331C" w:rsidRDefault="007B331C" w:rsidP="007B331C">
            <w:pPr>
              <w:spacing w:before="0" w:after="0"/>
              <w:jc w:val="center"/>
            </w:pPr>
            <w:r>
              <w:rPr>
                <w:rFonts w:ascii="Arial Narrow" w:hAnsi="Arial Narrow" w:cs="Arial Narrow"/>
                <w:color w:val="000000"/>
                <w:sz w:val="14"/>
              </w:rPr>
              <w:t>5.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094B7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A2465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7247F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3F6A9B" w14:textId="77777777" w:rsidR="007B331C" w:rsidRDefault="007B331C" w:rsidP="007B331C">
            <w:pPr>
              <w:spacing w:before="0" w:after="0"/>
              <w:jc w:val="center"/>
            </w:pPr>
          </w:p>
        </w:tc>
      </w:tr>
      <w:tr w:rsidR="007B331C" w14:paraId="01D2376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716A2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01C80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63DCC2"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18CFFF"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FF05B74" w14:textId="77777777" w:rsidR="007B331C" w:rsidRDefault="007B331C" w:rsidP="007B331C">
            <w:pPr>
              <w:spacing w:before="0" w:after="0"/>
              <w:jc w:val="center"/>
            </w:pPr>
            <w:r>
              <w:rPr>
                <w:rFonts w:ascii="Arial Narrow" w:hAnsi="Arial Narrow" w:cs="Arial Narrow"/>
                <w:color w:val="000000"/>
                <w:sz w:val="14"/>
              </w:rPr>
              <w:t>1.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F1479D" w14:textId="77777777" w:rsidR="007B331C" w:rsidRDefault="007B331C" w:rsidP="007B331C">
            <w:pPr>
              <w:spacing w:before="0" w:after="0"/>
              <w:jc w:val="center"/>
            </w:pPr>
            <w:r>
              <w:rPr>
                <w:rFonts w:ascii="Arial Narrow" w:hAnsi="Arial Narrow" w:cs="Arial Narrow"/>
                <w:color w:val="000000"/>
                <w:sz w:val="14"/>
              </w:rPr>
              <w:t>1.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54F6AC" w14:textId="77777777" w:rsidR="007B331C" w:rsidRDefault="007B331C" w:rsidP="007B331C">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881DDF" w14:textId="77777777" w:rsidR="007B331C" w:rsidRDefault="007B331C" w:rsidP="007B331C">
            <w:pPr>
              <w:spacing w:before="0" w:after="0"/>
              <w:jc w:val="center"/>
            </w:pPr>
            <w:r>
              <w:rPr>
                <w:rFonts w:ascii="Arial Narrow" w:hAnsi="Arial Narrow" w:cs="Arial Narrow"/>
                <w:color w:val="000000"/>
                <w:sz w:val="14"/>
              </w:rPr>
              <w:t>0.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EEC874" w14:textId="77777777" w:rsidR="007B331C" w:rsidRDefault="007B331C" w:rsidP="007B331C">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8CFF2D" w14:textId="77777777" w:rsidR="007B331C" w:rsidRDefault="007B331C" w:rsidP="007B331C">
            <w:pPr>
              <w:spacing w:before="0" w:after="0"/>
              <w:jc w:val="center"/>
            </w:pPr>
            <w:r>
              <w:rPr>
                <w:rFonts w:ascii="Arial Narrow" w:hAnsi="Arial Narrow" w:cs="Arial Narrow"/>
                <w:color w:val="000000"/>
                <w:sz w:val="14"/>
              </w:rPr>
              <w:t>1.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2656E8"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E10242" w14:textId="77777777" w:rsidR="007B331C" w:rsidRDefault="007B331C" w:rsidP="007B331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20811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05CE90" w14:textId="77777777" w:rsidR="007B331C" w:rsidRDefault="007B331C" w:rsidP="007B331C">
            <w:pPr>
              <w:spacing w:before="0" w:after="0"/>
              <w:jc w:val="center"/>
            </w:pPr>
          </w:p>
        </w:tc>
      </w:tr>
      <w:tr w:rsidR="007B331C" w14:paraId="33337F9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A4B3D2"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93891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FEDCE4"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6D171C"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1C3F73" w14:textId="77777777" w:rsidR="007B331C" w:rsidRDefault="007B331C" w:rsidP="007B331C">
            <w:pPr>
              <w:spacing w:before="0" w:after="0"/>
              <w:jc w:val="center"/>
            </w:pPr>
            <w:r>
              <w:rPr>
                <w:rFonts w:ascii="Arial Narrow" w:hAnsi="Arial Narrow" w:cs="Arial Narrow"/>
                <w:color w:val="000000"/>
                <w:sz w:val="14"/>
              </w:rPr>
              <w:t>16.9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5BAF40B" w14:textId="77777777" w:rsidR="007B331C" w:rsidRDefault="007B331C" w:rsidP="007B331C">
            <w:pPr>
              <w:spacing w:before="0" w:after="0"/>
              <w:jc w:val="center"/>
            </w:pPr>
            <w:r>
              <w:rPr>
                <w:rFonts w:ascii="Arial Narrow" w:hAnsi="Arial Narrow" w:cs="Arial Narrow"/>
                <w:color w:val="000000"/>
                <w:sz w:val="14"/>
              </w:rPr>
              <w:t>9.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313EF5" w14:textId="77777777" w:rsidR="007B331C" w:rsidRDefault="007B331C" w:rsidP="007B331C">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492B9A" w14:textId="77777777" w:rsidR="007B331C" w:rsidRDefault="007B331C" w:rsidP="007B331C">
            <w:pPr>
              <w:spacing w:before="0" w:after="0"/>
              <w:jc w:val="center"/>
            </w:pPr>
            <w:r>
              <w:rPr>
                <w:rFonts w:ascii="Arial Narrow" w:hAnsi="Arial Narrow" w:cs="Arial Narrow"/>
                <w:color w:val="000000"/>
                <w:sz w:val="14"/>
              </w:rPr>
              <w:t>3.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1A6A51" w14:textId="77777777" w:rsidR="007B331C" w:rsidRDefault="007B331C" w:rsidP="007B331C">
            <w:pPr>
              <w:spacing w:before="0" w:after="0"/>
              <w:jc w:val="center"/>
            </w:pPr>
            <w:r>
              <w:rPr>
                <w:rFonts w:ascii="Arial Narrow" w:hAnsi="Arial Narrow" w:cs="Arial Narrow"/>
                <w:color w:val="000000"/>
                <w:sz w:val="14"/>
              </w:rPr>
              <w:t>29.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6D882F" w14:textId="77777777" w:rsidR="007B331C" w:rsidRDefault="007B331C" w:rsidP="007B331C">
            <w:pPr>
              <w:spacing w:before="0" w:after="0"/>
              <w:jc w:val="center"/>
            </w:pPr>
            <w:r>
              <w:rPr>
                <w:rFonts w:ascii="Arial Narrow" w:hAnsi="Arial Narrow" w:cs="Arial Narrow"/>
                <w:color w:val="000000"/>
                <w:sz w:val="14"/>
              </w:rPr>
              <w:t>46.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0E3623"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3FA5FF" w14:textId="77777777" w:rsidR="007B331C" w:rsidRDefault="007B331C" w:rsidP="007B331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CFF3D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CA4E87" w14:textId="77777777" w:rsidR="007B331C" w:rsidRDefault="007B331C" w:rsidP="007B331C">
            <w:pPr>
              <w:spacing w:before="0" w:after="0"/>
              <w:jc w:val="center"/>
            </w:pPr>
          </w:p>
        </w:tc>
      </w:tr>
      <w:tr w:rsidR="007B331C" w14:paraId="76FCC41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B18E2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A75C0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81C3DF"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440140"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2F0D9C8" w14:textId="77777777" w:rsidR="007B331C" w:rsidRDefault="007B331C" w:rsidP="007B331C">
            <w:pPr>
              <w:spacing w:before="0" w:after="0"/>
              <w:jc w:val="center"/>
            </w:pPr>
            <w:r>
              <w:rPr>
                <w:rFonts w:ascii="Arial Narrow" w:hAnsi="Arial Narrow" w:cs="Arial Narrow"/>
                <w:color w:val="000000"/>
                <w:sz w:val="14"/>
              </w:rPr>
              <w:t>32.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DF85DB" w14:textId="77777777" w:rsidR="007B331C" w:rsidRDefault="007B331C" w:rsidP="007B331C">
            <w:pPr>
              <w:spacing w:before="0" w:after="0"/>
              <w:jc w:val="center"/>
            </w:pPr>
            <w:r>
              <w:rPr>
                <w:rFonts w:ascii="Arial Narrow" w:hAnsi="Arial Narrow" w:cs="Arial Narrow"/>
                <w:color w:val="000000"/>
                <w:sz w:val="14"/>
              </w:rPr>
              <w:t>26.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1EDEDF" w14:textId="77777777" w:rsidR="007B331C" w:rsidRDefault="007B331C" w:rsidP="007B331C">
            <w:pPr>
              <w:spacing w:before="0" w:after="0"/>
              <w:jc w:val="center"/>
            </w:pPr>
            <w:r>
              <w:rPr>
                <w:rFonts w:ascii="Arial Narrow" w:hAnsi="Arial Narrow" w:cs="Arial Narrow"/>
                <w:color w:val="000000"/>
                <w:sz w:val="14"/>
              </w:rPr>
              <w:t>16.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5919AF" w14:textId="77777777" w:rsidR="007B331C" w:rsidRDefault="007B331C" w:rsidP="007B331C">
            <w:pPr>
              <w:spacing w:before="0" w:after="0"/>
              <w:jc w:val="center"/>
            </w:pPr>
            <w:r>
              <w:rPr>
                <w:rFonts w:ascii="Arial Narrow" w:hAnsi="Arial Narrow" w:cs="Arial Narrow"/>
                <w:color w:val="000000"/>
                <w:sz w:val="14"/>
              </w:rPr>
              <w:t>21.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3B0E0B" w14:textId="77777777" w:rsidR="007B331C" w:rsidRDefault="007B331C" w:rsidP="007B331C">
            <w:pPr>
              <w:spacing w:before="0" w:after="0"/>
              <w:jc w:val="center"/>
            </w:pPr>
            <w:r>
              <w:rPr>
                <w:rFonts w:ascii="Arial Narrow" w:hAnsi="Arial Narrow" w:cs="Arial Narrow"/>
                <w:color w:val="000000"/>
                <w:sz w:val="14"/>
              </w:rPr>
              <w:t>46.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9669B5" w14:textId="77777777" w:rsidR="007B331C" w:rsidRDefault="007B331C" w:rsidP="007B331C">
            <w:pPr>
              <w:spacing w:before="0" w:after="0"/>
              <w:jc w:val="center"/>
            </w:pPr>
            <w:r>
              <w:rPr>
                <w:rFonts w:ascii="Arial Narrow" w:hAnsi="Arial Narrow" w:cs="Arial Narrow"/>
                <w:color w:val="000000"/>
                <w:sz w:val="14"/>
              </w:rPr>
              <w:t>5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61F097"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578E4B" w14:textId="77777777" w:rsidR="007B331C" w:rsidRDefault="007B331C" w:rsidP="007B331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FAD15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3E3826" w14:textId="77777777" w:rsidR="007B331C" w:rsidRDefault="007B331C" w:rsidP="007B331C">
            <w:pPr>
              <w:spacing w:before="0" w:after="0"/>
              <w:jc w:val="center"/>
            </w:pPr>
          </w:p>
        </w:tc>
      </w:tr>
      <w:tr w:rsidR="007B331C" w14:paraId="171123F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FBD90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C2F68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789055"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45C6F3"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EE2959" w14:textId="77777777" w:rsidR="007B331C" w:rsidRDefault="007B331C" w:rsidP="007B331C">
            <w:pPr>
              <w:spacing w:before="0" w:after="0"/>
              <w:jc w:val="center"/>
            </w:pPr>
            <w:r>
              <w:rPr>
                <w:rFonts w:ascii="Arial Narrow" w:hAnsi="Arial Narrow" w:cs="Arial Narrow"/>
                <w:color w:val="000000"/>
                <w:sz w:val="14"/>
              </w:rPr>
              <w:t>2.7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1B529B4" w14:textId="77777777" w:rsidR="007B331C" w:rsidRDefault="007B331C" w:rsidP="007B331C">
            <w:pPr>
              <w:spacing w:before="0" w:after="0"/>
              <w:jc w:val="center"/>
            </w:pPr>
            <w:r>
              <w:rPr>
                <w:rFonts w:ascii="Arial Narrow" w:hAnsi="Arial Narrow" w:cs="Arial Narrow"/>
                <w:color w:val="000000"/>
                <w:sz w:val="14"/>
              </w:rPr>
              <w:t>2.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0DA739" w14:textId="77777777" w:rsidR="007B331C" w:rsidRDefault="007B331C" w:rsidP="007B331C">
            <w:pPr>
              <w:spacing w:before="0" w:after="0"/>
              <w:jc w:val="center"/>
            </w:pPr>
            <w:r>
              <w:rPr>
                <w:rFonts w:ascii="Arial Narrow" w:hAnsi="Arial Narrow" w:cs="Arial Narrow"/>
                <w:color w:val="000000"/>
                <w:sz w:val="14"/>
              </w:rPr>
              <w:t>1.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D4FE77" w14:textId="77777777" w:rsidR="007B331C" w:rsidRDefault="007B331C" w:rsidP="007B331C">
            <w:pPr>
              <w:spacing w:before="0" w:after="0"/>
              <w:jc w:val="center"/>
            </w:pPr>
            <w:r>
              <w:rPr>
                <w:rFonts w:ascii="Arial Narrow" w:hAnsi="Arial Narrow" w:cs="Arial Narrow"/>
                <w:color w:val="000000"/>
                <w:sz w:val="14"/>
              </w:rPr>
              <w:t>2.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32DD06" w14:textId="77777777" w:rsidR="007B331C" w:rsidRDefault="007B331C" w:rsidP="007B331C">
            <w:pPr>
              <w:spacing w:before="0" w:after="0"/>
              <w:jc w:val="center"/>
            </w:pPr>
            <w:r>
              <w:rPr>
                <w:rFonts w:ascii="Arial Narrow" w:hAnsi="Arial Narrow" w:cs="Arial Narrow"/>
                <w:color w:val="000000"/>
                <w:sz w:val="14"/>
              </w:rPr>
              <w:t>3.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55CEB9" w14:textId="77777777" w:rsidR="007B331C" w:rsidRDefault="007B331C" w:rsidP="007B331C">
            <w:pPr>
              <w:spacing w:before="0" w:after="0"/>
              <w:jc w:val="center"/>
            </w:pPr>
            <w:r>
              <w:rPr>
                <w:rFonts w:ascii="Arial Narrow" w:hAnsi="Arial Narrow" w:cs="Arial Narrow"/>
                <w:color w:val="000000"/>
                <w:sz w:val="14"/>
              </w:rPr>
              <w:t>3.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E87B1C"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C79AF1"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8FEB1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3B9006" w14:textId="77777777" w:rsidR="007B331C" w:rsidRDefault="007B331C" w:rsidP="007B331C">
            <w:pPr>
              <w:spacing w:before="0" w:after="0"/>
              <w:jc w:val="center"/>
            </w:pPr>
          </w:p>
        </w:tc>
      </w:tr>
      <w:tr w:rsidR="007B331C" w14:paraId="03BECFC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9CFF1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F2D8B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70C9A1"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F42DEF"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92FAD3" w14:textId="77777777" w:rsidR="007B331C" w:rsidRDefault="007B331C" w:rsidP="007B331C">
            <w:pPr>
              <w:spacing w:before="0" w:after="0"/>
              <w:jc w:val="center"/>
            </w:pPr>
            <w:r>
              <w:rPr>
                <w:rFonts w:ascii="Arial Narrow" w:hAnsi="Arial Narrow" w:cs="Arial Narrow"/>
                <w:color w:val="000000"/>
                <w:sz w:val="14"/>
              </w:rPr>
              <w:t>26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AD31B0" w14:textId="77777777" w:rsidR="007B331C" w:rsidRDefault="007B331C" w:rsidP="007B331C">
            <w:pPr>
              <w:spacing w:before="0" w:after="0"/>
              <w:jc w:val="center"/>
            </w:pPr>
            <w:r>
              <w:rPr>
                <w:rFonts w:ascii="Arial Narrow" w:hAnsi="Arial Narrow" w:cs="Arial Narrow"/>
                <w:color w:val="000000"/>
                <w:sz w:val="14"/>
              </w:rPr>
              <w:t>22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582041" w14:textId="77777777" w:rsidR="007B331C" w:rsidRDefault="007B331C" w:rsidP="007B331C">
            <w:pPr>
              <w:spacing w:before="0" w:after="0"/>
              <w:jc w:val="center"/>
            </w:pPr>
            <w:r>
              <w:rPr>
                <w:rFonts w:ascii="Arial Narrow" w:hAnsi="Arial Narrow" w:cs="Arial Narrow"/>
                <w:color w:val="000000"/>
                <w:sz w:val="14"/>
              </w:rPr>
              <w:t>137.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DA2611" w14:textId="77777777" w:rsidR="007B331C" w:rsidRDefault="007B331C" w:rsidP="007B331C">
            <w:pPr>
              <w:spacing w:before="0" w:after="0"/>
              <w:jc w:val="center"/>
            </w:pPr>
            <w:r>
              <w:rPr>
                <w:rFonts w:ascii="Arial Narrow" w:hAnsi="Arial Narrow" w:cs="Arial Narrow"/>
                <w:color w:val="000000"/>
                <w:sz w:val="14"/>
              </w:rPr>
              <w:t>167.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F34CD1" w14:textId="77777777" w:rsidR="007B331C" w:rsidRDefault="007B331C" w:rsidP="007B331C">
            <w:pPr>
              <w:spacing w:before="0" w:after="0"/>
              <w:jc w:val="center"/>
            </w:pPr>
            <w:r>
              <w:rPr>
                <w:rFonts w:ascii="Arial Narrow" w:hAnsi="Arial Narrow" w:cs="Arial Narrow"/>
                <w:color w:val="000000"/>
                <w:sz w:val="14"/>
              </w:rPr>
              <w:t>34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D6C452" w14:textId="77777777" w:rsidR="007B331C" w:rsidRDefault="007B331C" w:rsidP="007B331C">
            <w:pPr>
              <w:spacing w:before="0" w:after="0"/>
              <w:jc w:val="center"/>
            </w:pPr>
            <w:r>
              <w:rPr>
                <w:rFonts w:ascii="Arial Narrow" w:hAnsi="Arial Narrow" w:cs="Arial Narrow"/>
                <w:color w:val="000000"/>
                <w:sz w:val="14"/>
              </w:rPr>
              <w:t>430.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3641D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8812C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45D91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A68EBE" w14:textId="77777777" w:rsidR="007B331C" w:rsidRDefault="007B331C" w:rsidP="007B331C">
            <w:pPr>
              <w:spacing w:before="0" w:after="0"/>
              <w:jc w:val="center"/>
            </w:pPr>
          </w:p>
        </w:tc>
      </w:tr>
      <w:tr w:rsidR="007B331C" w14:paraId="2A450DE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35434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62FA0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1E7BFE"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878197"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D8327D1" w14:textId="77777777" w:rsidR="007B331C" w:rsidRDefault="007B331C" w:rsidP="007B331C">
            <w:pPr>
              <w:spacing w:before="0" w:after="0"/>
              <w:jc w:val="center"/>
            </w:pPr>
            <w:r>
              <w:rPr>
                <w:rFonts w:ascii="Arial Narrow" w:hAnsi="Arial Narrow" w:cs="Arial Narrow"/>
                <w:color w:val="000000"/>
                <w:sz w:val="14"/>
              </w:rPr>
              <w:t>6.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9B4BFA" w14:textId="77777777" w:rsidR="007B331C" w:rsidRDefault="007B331C" w:rsidP="007B331C">
            <w:pPr>
              <w:spacing w:before="0" w:after="0"/>
              <w:jc w:val="center"/>
            </w:pPr>
            <w:r>
              <w:rPr>
                <w:rFonts w:ascii="Arial Narrow" w:hAnsi="Arial Narrow" w:cs="Arial Narrow"/>
                <w:color w:val="000000"/>
                <w:sz w:val="14"/>
              </w:rPr>
              <w:t>6.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BE8180" w14:textId="77777777" w:rsidR="007B331C" w:rsidRDefault="007B331C" w:rsidP="007B331C">
            <w:pPr>
              <w:spacing w:before="0" w:after="0"/>
              <w:jc w:val="center"/>
            </w:pPr>
            <w:r>
              <w:rPr>
                <w:rFonts w:ascii="Arial Narrow" w:hAnsi="Arial Narrow" w:cs="Arial Narrow"/>
                <w:color w:val="000000"/>
                <w:sz w:val="14"/>
              </w:rPr>
              <w:t>2.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7AD082" w14:textId="77777777" w:rsidR="007B331C" w:rsidRDefault="007B331C" w:rsidP="007B331C">
            <w:pPr>
              <w:spacing w:before="0" w:after="0"/>
              <w:jc w:val="center"/>
            </w:pPr>
            <w:r>
              <w:rPr>
                <w:rFonts w:ascii="Arial Narrow" w:hAnsi="Arial Narrow" w:cs="Arial Narrow"/>
                <w:color w:val="000000"/>
                <w:sz w:val="14"/>
              </w:rPr>
              <w:t>3.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9DF03C" w14:textId="77777777" w:rsidR="007B331C" w:rsidRDefault="007B331C" w:rsidP="007B331C">
            <w:pPr>
              <w:spacing w:before="0" w:after="0"/>
              <w:jc w:val="center"/>
            </w:pPr>
            <w:r>
              <w:rPr>
                <w:rFonts w:ascii="Arial Narrow" w:hAnsi="Arial Narrow" w:cs="Arial Narrow"/>
                <w:color w:val="000000"/>
                <w:sz w:val="14"/>
              </w:rPr>
              <w:t>6.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15DB95" w14:textId="77777777" w:rsidR="007B331C" w:rsidRDefault="007B331C" w:rsidP="007B331C">
            <w:pPr>
              <w:spacing w:before="0" w:after="0"/>
              <w:jc w:val="center"/>
            </w:pPr>
            <w:r>
              <w:rPr>
                <w:rFonts w:ascii="Arial Narrow" w:hAnsi="Arial Narrow" w:cs="Arial Narrow"/>
                <w:color w:val="000000"/>
                <w:sz w:val="14"/>
              </w:rPr>
              <w:t>9.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9595EF"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A5AB26" w14:textId="77777777" w:rsidR="007B331C" w:rsidRDefault="007B331C" w:rsidP="007B331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A3828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D472CE" w14:textId="77777777" w:rsidR="007B331C" w:rsidRDefault="007B331C" w:rsidP="007B331C">
            <w:pPr>
              <w:spacing w:before="0" w:after="0"/>
              <w:jc w:val="center"/>
            </w:pPr>
          </w:p>
        </w:tc>
      </w:tr>
      <w:tr w:rsidR="007B331C" w14:paraId="14C6A831"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33DC5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98EBF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A248D0"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D02FCD"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CC695F3" w14:textId="77777777" w:rsidR="007B331C" w:rsidRDefault="007B331C" w:rsidP="007B331C">
            <w:pPr>
              <w:spacing w:before="0" w:after="0"/>
              <w:jc w:val="center"/>
            </w:pPr>
            <w:r>
              <w:rPr>
                <w:rFonts w:ascii="Arial Narrow" w:hAnsi="Arial Narrow" w:cs="Arial Narrow"/>
                <w:color w:val="000000"/>
                <w:sz w:val="14"/>
              </w:rPr>
              <w:t>3.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737A40" w14:textId="77777777" w:rsidR="007B331C" w:rsidRDefault="007B331C" w:rsidP="007B331C">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259D2C"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0B9C78" w14:textId="77777777" w:rsidR="007B331C" w:rsidRDefault="007B331C" w:rsidP="007B331C">
            <w:pPr>
              <w:spacing w:before="0" w:after="0"/>
              <w:jc w:val="center"/>
            </w:pPr>
            <w:r>
              <w:rPr>
                <w:rFonts w:ascii="Arial Narrow" w:hAnsi="Arial Narrow" w:cs="Arial Narrow"/>
                <w:color w:val="000000"/>
                <w:sz w:val="14"/>
              </w:rPr>
              <w:t>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7E6842" w14:textId="77777777" w:rsidR="007B331C" w:rsidRDefault="007B331C" w:rsidP="007B331C">
            <w:pPr>
              <w:spacing w:before="0" w:after="0"/>
              <w:jc w:val="center"/>
            </w:pPr>
            <w:r>
              <w:rPr>
                <w:rFonts w:ascii="Arial Narrow" w:hAnsi="Arial Narrow" w:cs="Arial Narrow"/>
                <w:color w:val="000000"/>
                <w:sz w:val="14"/>
              </w:rPr>
              <w:t>2.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727C74" w14:textId="77777777" w:rsidR="007B331C" w:rsidRDefault="007B331C" w:rsidP="007B331C">
            <w:pPr>
              <w:spacing w:before="0" w:after="0"/>
              <w:jc w:val="center"/>
            </w:pPr>
            <w:r>
              <w:rPr>
                <w:rFonts w:ascii="Arial Narrow" w:hAnsi="Arial Narrow" w:cs="Arial Narrow"/>
                <w:color w:val="000000"/>
                <w:sz w:val="14"/>
              </w:rPr>
              <w:t>6.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1D24C3"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1836A4"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F4F75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C17C34" w14:textId="77777777" w:rsidR="007B331C" w:rsidRDefault="007B331C" w:rsidP="007B331C">
            <w:pPr>
              <w:spacing w:before="0" w:after="0"/>
              <w:jc w:val="center"/>
            </w:pPr>
          </w:p>
        </w:tc>
      </w:tr>
      <w:tr w:rsidR="007B331C" w14:paraId="36F124F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2F165A"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79372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461022"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E5EC4E"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A71ADD" w14:textId="77777777" w:rsidR="007B331C" w:rsidRDefault="007B331C" w:rsidP="007B331C">
            <w:pPr>
              <w:spacing w:before="0" w:after="0"/>
              <w:jc w:val="center"/>
            </w:pPr>
            <w:r>
              <w:rPr>
                <w:rFonts w:ascii="Arial Narrow" w:hAnsi="Arial Narrow" w:cs="Arial Narrow"/>
                <w:color w:val="000000"/>
                <w:sz w:val="14"/>
              </w:rPr>
              <w:t>1358.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BE88C6" w14:textId="77777777" w:rsidR="007B331C" w:rsidRDefault="007B331C" w:rsidP="007B331C">
            <w:pPr>
              <w:spacing w:before="0" w:after="0"/>
              <w:jc w:val="center"/>
            </w:pPr>
            <w:r>
              <w:rPr>
                <w:rFonts w:ascii="Arial Narrow" w:hAnsi="Arial Narrow" w:cs="Arial Narrow"/>
                <w:color w:val="000000"/>
                <w:sz w:val="14"/>
              </w:rPr>
              <w:t>424.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91CA67" w14:textId="77777777" w:rsidR="007B331C" w:rsidRDefault="007B331C" w:rsidP="007B331C">
            <w:pPr>
              <w:spacing w:before="0" w:after="0"/>
              <w:jc w:val="center"/>
            </w:pPr>
            <w:r>
              <w:rPr>
                <w:rFonts w:ascii="Arial Narrow" w:hAnsi="Arial Narrow" w:cs="Arial Narrow"/>
                <w:color w:val="000000"/>
                <w:sz w:val="14"/>
              </w:rPr>
              <w:t>181.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0EAD47" w14:textId="77777777" w:rsidR="007B331C" w:rsidRDefault="007B331C" w:rsidP="007B331C">
            <w:pPr>
              <w:spacing w:before="0" w:after="0"/>
              <w:jc w:val="center"/>
            </w:pPr>
            <w:r>
              <w:rPr>
                <w:rFonts w:ascii="Arial Narrow" w:hAnsi="Arial Narrow" w:cs="Arial Narrow"/>
                <w:color w:val="000000"/>
                <w:sz w:val="14"/>
              </w:rPr>
              <w:t>277.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1A7129" w14:textId="77777777" w:rsidR="007B331C" w:rsidRDefault="007B331C" w:rsidP="007B331C">
            <w:pPr>
              <w:spacing w:before="0" w:after="0"/>
              <w:jc w:val="center"/>
            </w:pPr>
            <w:r>
              <w:rPr>
                <w:rFonts w:ascii="Arial Narrow" w:hAnsi="Arial Narrow" w:cs="Arial Narrow"/>
                <w:color w:val="000000"/>
                <w:sz w:val="14"/>
              </w:rPr>
              <w:t>2867.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73E8BD" w14:textId="77777777" w:rsidR="007B331C" w:rsidRDefault="007B331C" w:rsidP="007B331C">
            <w:pPr>
              <w:spacing w:before="0" w:after="0"/>
              <w:jc w:val="center"/>
            </w:pPr>
            <w:r>
              <w:rPr>
                <w:rFonts w:ascii="Arial Narrow" w:hAnsi="Arial Narrow" w:cs="Arial Narrow"/>
                <w:color w:val="000000"/>
                <w:sz w:val="14"/>
              </w:rPr>
              <w:t>4113.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B4995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6C649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5CE77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280FC0" w14:textId="77777777" w:rsidR="007B331C" w:rsidRDefault="007B331C" w:rsidP="007B331C">
            <w:pPr>
              <w:spacing w:before="0" w:after="0"/>
              <w:jc w:val="center"/>
            </w:pPr>
          </w:p>
        </w:tc>
      </w:tr>
      <w:tr w:rsidR="007B331C" w14:paraId="605D871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233CD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E1F7A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E6523A"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ED5A62"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7B116E1" w14:textId="77777777" w:rsidR="007B331C" w:rsidRDefault="007B331C" w:rsidP="007B331C">
            <w:pPr>
              <w:spacing w:before="0" w:after="0"/>
              <w:jc w:val="center"/>
            </w:pPr>
            <w:r>
              <w:rPr>
                <w:rFonts w:ascii="Arial Narrow" w:hAnsi="Arial Narrow" w:cs="Arial Narrow"/>
                <w:color w:val="000000"/>
                <w:sz w:val="14"/>
              </w:rPr>
              <w:t>3.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C76ED6" w14:textId="77777777" w:rsidR="007B331C" w:rsidRDefault="007B331C" w:rsidP="007B331C">
            <w:pPr>
              <w:spacing w:before="0" w:after="0"/>
              <w:jc w:val="center"/>
            </w:pPr>
            <w:r>
              <w:rPr>
                <w:rFonts w:ascii="Arial Narrow" w:hAnsi="Arial Narrow" w:cs="Arial Narrow"/>
                <w:color w:val="000000"/>
                <w:sz w:val="14"/>
              </w:rPr>
              <w:t>4.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F3CAF5" w14:textId="77777777" w:rsidR="007B331C" w:rsidRDefault="007B331C" w:rsidP="007B331C">
            <w:pPr>
              <w:spacing w:before="0" w:after="0"/>
              <w:jc w:val="center"/>
            </w:pPr>
            <w:r>
              <w:rPr>
                <w:rFonts w:ascii="Arial Narrow" w:hAnsi="Arial Narrow" w:cs="Arial Narrow"/>
                <w:color w:val="000000"/>
                <w:sz w:val="14"/>
              </w:rPr>
              <w:t>1.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BDC9DB" w14:textId="77777777" w:rsidR="007B331C" w:rsidRDefault="007B331C" w:rsidP="007B331C">
            <w:pPr>
              <w:spacing w:before="0" w:after="0"/>
              <w:jc w:val="center"/>
            </w:pPr>
            <w:r>
              <w:rPr>
                <w:rFonts w:ascii="Arial Narrow" w:hAnsi="Arial Narrow" w:cs="Arial Narrow"/>
                <w:color w:val="000000"/>
                <w:sz w:val="14"/>
              </w:rPr>
              <w:t>3.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F5C0E2" w14:textId="77777777" w:rsidR="007B331C" w:rsidRDefault="007B331C" w:rsidP="007B331C">
            <w:pPr>
              <w:spacing w:before="0" w:after="0"/>
              <w:jc w:val="center"/>
            </w:pPr>
            <w:r>
              <w:rPr>
                <w:rFonts w:ascii="Arial Narrow" w:hAnsi="Arial Narrow" w:cs="Arial Narrow"/>
                <w:color w:val="000000"/>
                <w:sz w:val="14"/>
              </w:rPr>
              <w:t>5.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F56E5A" w14:textId="77777777" w:rsidR="007B331C" w:rsidRDefault="007B331C" w:rsidP="007B331C">
            <w:pPr>
              <w:spacing w:before="0" w:after="0"/>
              <w:jc w:val="center"/>
            </w:pPr>
            <w:r>
              <w:rPr>
                <w:rFonts w:ascii="Arial Narrow" w:hAnsi="Arial Narrow" w:cs="Arial Narrow"/>
                <w:color w:val="000000"/>
                <w:sz w:val="14"/>
              </w:rPr>
              <w:t>5.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973AC7"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B6B417"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27C15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318239" w14:textId="77777777" w:rsidR="007B331C" w:rsidRDefault="007B331C" w:rsidP="007B331C">
            <w:pPr>
              <w:spacing w:before="0" w:after="0"/>
              <w:jc w:val="center"/>
            </w:pPr>
          </w:p>
        </w:tc>
      </w:tr>
      <w:tr w:rsidR="007B331C" w14:paraId="642FC7F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147B02"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BFED04" w14:textId="77777777" w:rsidR="007B331C" w:rsidRDefault="007B331C" w:rsidP="007B331C">
            <w:pPr>
              <w:spacing w:before="20" w:after="20"/>
              <w:ind w:left="20" w:right="20"/>
            </w:pPr>
            <w:r>
              <w:rPr>
                <w:rFonts w:ascii="Arial Narrow" w:hAnsi="Arial Narrow" w:cs="Arial Narrow"/>
                <w:color w:val="000000"/>
                <w:sz w:val="14"/>
              </w:rPr>
              <w:t>Russell Mulgrave Mouth(RM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F4A4DF"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65C081"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96BEE7" w14:textId="77777777" w:rsidR="007B331C" w:rsidRDefault="007B331C" w:rsidP="007B331C">
            <w:pPr>
              <w:spacing w:before="0" w:after="0"/>
              <w:jc w:val="center"/>
            </w:pPr>
            <w:r>
              <w:rPr>
                <w:rFonts w:ascii="Arial Narrow" w:hAnsi="Arial Narrow" w:cs="Arial Narrow"/>
                <w:color w:val="000000"/>
                <w:sz w:val="14"/>
              </w:rPr>
              <w:t>109.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265393" w14:textId="77777777" w:rsidR="007B331C" w:rsidRDefault="007B331C" w:rsidP="007B331C">
            <w:pPr>
              <w:spacing w:before="0" w:after="0"/>
              <w:jc w:val="center"/>
            </w:pPr>
            <w:r>
              <w:rPr>
                <w:rFonts w:ascii="Arial Narrow" w:hAnsi="Arial Narrow" w:cs="Arial Narrow"/>
                <w:color w:val="000000"/>
                <w:sz w:val="14"/>
              </w:rPr>
              <w:t>125.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60F5F6" w14:textId="77777777" w:rsidR="007B331C" w:rsidRDefault="007B331C" w:rsidP="007B331C">
            <w:pPr>
              <w:spacing w:before="0" w:after="0"/>
              <w:jc w:val="center"/>
            </w:pPr>
            <w:r>
              <w:rPr>
                <w:rFonts w:ascii="Arial Narrow" w:hAnsi="Arial Narrow" w:cs="Arial Narrow"/>
                <w:color w:val="000000"/>
                <w:sz w:val="14"/>
              </w:rPr>
              <w:t>21.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C8A3C0" w14:textId="77777777" w:rsidR="007B331C" w:rsidRDefault="007B331C" w:rsidP="007B331C">
            <w:pPr>
              <w:spacing w:before="0" w:after="0"/>
              <w:jc w:val="center"/>
            </w:pPr>
            <w:r>
              <w:rPr>
                <w:rFonts w:ascii="Arial Narrow" w:hAnsi="Arial Narrow" w:cs="Arial Narrow"/>
                <w:color w:val="000000"/>
                <w:sz w:val="14"/>
              </w:rPr>
              <w:t>56.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3EDE3B" w14:textId="77777777" w:rsidR="007B331C" w:rsidRDefault="007B331C" w:rsidP="007B331C">
            <w:pPr>
              <w:spacing w:before="0" w:after="0"/>
              <w:jc w:val="center"/>
            </w:pPr>
            <w:r>
              <w:rPr>
                <w:rFonts w:ascii="Arial Narrow" w:hAnsi="Arial Narrow" w:cs="Arial Narrow"/>
                <w:color w:val="000000"/>
                <w:sz w:val="14"/>
              </w:rPr>
              <w:t>166.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E06357" w14:textId="77777777" w:rsidR="007B331C" w:rsidRDefault="007B331C" w:rsidP="007B331C">
            <w:pPr>
              <w:spacing w:before="0" w:after="0"/>
              <w:jc w:val="center"/>
            </w:pPr>
            <w:r>
              <w:rPr>
                <w:rFonts w:ascii="Arial Narrow" w:hAnsi="Arial Narrow" w:cs="Arial Narrow"/>
                <w:color w:val="000000"/>
                <w:sz w:val="14"/>
              </w:rPr>
              <w:t>186.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4FB54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EA593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6E109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8039A2" w14:textId="77777777" w:rsidR="007B331C" w:rsidRDefault="007B331C" w:rsidP="007B331C">
            <w:pPr>
              <w:spacing w:before="0" w:after="0"/>
              <w:jc w:val="center"/>
            </w:pPr>
          </w:p>
        </w:tc>
      </w:tr>
      <w:tr w:rsidR="007B331C" w14:paraId="6A99742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1640A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BBAAF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9AFDE8"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0B72E4"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4364DB"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80D8BD" w14:textId="77777777" w:rsidR="007B331C" w:rsidRDefault="007B331C" w:rsidP="007B331C">
            <w:pPr>
              <w:spacing w:before="0" w:after="0"/>
              <w:jc w:val="center"/>
            </w:pPr>
            <w:r>
              <w:rPr>
                <w:rFonts w:ascii="Arial Narrow" w:hAnsi="Arial Narrow" w:cs="Arial Narrow"/>
                <w:color w:val="000000"/>
                <w:sz w:val="14"/>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078076" w14:textId="77777777" w:rsidR="007B331C" w:rsidRDefault="007B331C" w:rsidP="007B331C">
            <w:pPr>
              <w:spacing w:before="0" w:after="0"/>
              <w:jc w:val="center"/>
            </w:pPr>
            <w:r>
              <w:rPr>
                <w:rFonts w:ascii="Arial Narrow" w:hAnsi="Arial Narrow" w:cs="Arial Narrow"/>
                <w:color w:val="000000"/>
                <w:sz w:val="14"/>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D7F261"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7A3FF7"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F4C091"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8C72B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19898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BD0E7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E043E5" w14:textId="77777777" w:rsidR="007B331C" w:rsidRDefault="007B331C" w:rsidP="007B331C">
            <w:pPr>
              <w:spacing w:before="0" w:after="0"/>
              <w:jc w:val="center"/>
            </w:pPr>
          </w:p>
        </w:tc>
      </w:tr>
      <w:tr w:rsidR="007B331C" w14:paraId="668940A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0A7682"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710762"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351040"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BD0BF8"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80DCB8" w14:textId="77777777" w:rsidR="007B331C" w:rsidRDefault="007B331C" w:rsidP="007B331C">
            <w:pPr>
              <w:spacing w:before="0" w:after="0"/>
              <w:jc w:val="center"/>
            </w:pPr>
            <w:r>
              <w:rPr>
                <w:rFonts w:ascii="Arial Narrow" w:hAnsi="Arial Narrow" w:cs="Arial Narrow"/>
                <w:color w:val="000000"/>
                <w:sz w:val="14"/>
              </w:rPr>
              <w:t>113.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A07574" w14:textId="77777777" w:rsidR="007B331C" w:rsidRDefault="007B331C" w:rsidP="007B331C">
            <w:pPr>
              <w:spacing w:before="0" w:after="0"/>
              <w:jc w:val="center"/>
            </w:pPr>
            <w:r>
              <w:rPr>
                <w:rFonts w:ascii="Arial Narrow" w:hAnsi="Arial Narrow" w:cs="Arial Narrow"/>
                <w:color w:val="000000"/>
                <w:sz w:val="14"/>
              </w:rPr>
              <w:t>123.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C6D197" w14:textId="77777777" w:rsidR="007B331C" w:rsidRDefault="007B331C" w:rsidP="007B331C">
            <w:pPr>
              <w:spacing w:before="0" w:after="0"/>
              <w:jc w:val="center"/>
            </w:pPr>
            <w:r>
              <w:rPr>
                <w:rFonts w:ascii="Arial Narrow" w:hAnsi="Arial Narrow" w:cs="Arial Narrow"/>
                <w:color w:val="000000"/>
                <w:sz w:val="14"/>
              </w:rPr>
              <w:t>97.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63374A" w14:textId="77777777" w:rsidR="007B331C" w:rsidRDefault="007B331C" w:rsidP="007B331C">
            <w:pPr>
              <w:spacing w:before="0" w:after="0"/>
              <w:jc w:val="center"/>
            </w:pPr>
            <w:r>
              <w:rPr>
                <w:rFonts w:ascii="Arial Narrow" w:hAnsi="Arial Narrow" w:cs="Arial Narrow"/>
                <w:color w:val="000000"/>
                <w:sz w:val="14"/>
              </w:rPr>
              <w:t>105.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4CFCE1" w14:textId="77777777" w:rsidR="007B331C" w:rsidRDefault="007B331C" w:rsidP="007B331C">
            <w:pPr>
              <w:spacing w:before="0" w:after="0"/>
              <w:jc w:val="center"/>
            </w:pPr>
            <w:r>
              <w:rPr>
                <w:rFonts w:ascii="Arial Narrow" w:hAnsi="Arial Narrow" w:cs="Arial Narrow"/>
                <w:color w:val="000000"/>
                <w:sz w:val="14"/>
              </w:rPr>
              <w:t>123.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8E2C43" w14:textId="77777777" w:rsidR="007B331C" w:rsidRDefault="007B331C" w:rsidP="007B331C">
            <w:pPr>
              <w:spacing w:before="0" w:after="0"/>
              <w:jc w:val="center"/>
            </w:pPr>
            <w:r>
              <w:rPr>
                <w:rFonts w:ascii="Arial Narrow" w:hAnsi="Arial Narrow" w:cs="Arial Narrow"/>
                <w:color w:val="000000"/>
                <w:sz w:val="14"/>
              </w:rPr>
              <w:t>124.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44EF1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951CA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78D73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E5E4DA" w14:textId="77777777" w:rsidR="007B331C" w:rsidRDefault="007B331C" w:rsidP="007B331C">
            <w:pPr>
              <w:spacing w:before="0" w:after="0"/>
              <w:jc w:val="center"/>
            </w:pPr>
          </w:p>
        </w:tc>
      </w:tr>
      <w:tr w:rsidR="007B331C" w14:paraId="1B7E9D0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8349F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B9AB7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F42EE1"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B73320"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310DBF" w14:textId="77777777" w:rsidR="007B331C" w:rsidRDefault="007B331C" w:rsidP="007B331C">
            <w:pPr>
              <w:spacing w:before="0" w:after="0"/>
              <w:jc w:val="center"/>
            </w:pPr>
            <w:r>
              <w:rPr>
                <w:rFonts w:ascii="Arial Narrow" w:hAnsi="Arial Narrow" w:cs="Arial Narrow"/>
                <w:color w:val="000000"/>
                <w:sz w:val="14"/>
              </w:rPr>
              <w:t>4.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E917EC" w14:textId="77777777" w:rsidR="007B331C" w:rsidRDefault="007B331C" w:rsidP="007B331C">
            <w:pPr>
              <w:spacing w:before="0" w:after="0"/>
              <w:jc w:val="center"/>
            </w:pPr>
            <w:r>
              <w:rPr>
                <w:rFonts w:ascii="Arial Narrow" w:hAnsi="Arial Narrow" w:cs="Arial Narrow"/>
                <w:color w:val="000000"/>
                <w:sz w:val="14"/>
              </w:rPr>
              <w:t>0.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47BA23" w14:textId="77777777" w:rsidR="007B331C" w:rsidRDefault="007B331C" w:rsidP="007B331C">
            <w:pPr>
              <w:spacing w:before="0" w:after="0"/>
              <w:jc w:val="center"/>
            </w:pPr>
            <w:r>
              <w:rPr>
                <w:rFonts w:ascii="Arial Narrow" w:hAnsi="Arial Narrow" w:cs="Arial Narrow"/>
                <w:color w:val="000000"/>
                <w:sz w:val="14"/>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BC9EDD" w14:textId="77777777" w:rsidR="007B331C" w:rsidRDefault="007B331C" w:rsidP="007B331C">
            <w:pPr>
              <w:spacing w:before="0" w:after="0"/>
              <w:jc w:val="center"/>
            </w:pPr>
            <w:r>
              <w:rPr>
                <w:rFonts w:ascii="Arial Narrow" w:hAnsi="Arial Narrow" w:cs="Arial Narrow"/>
                <w:color w:val="000000"/>
                <w:sz w:val="14"/>
              </w:rPr>
              <w:t>0.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276F6E" w14:textId="77777777" w:rsidR="007B331C" w:rsidRDefault="007B331C" w:rsidP="007B331C">
            <w:pPr>
              <w:spacing w:before="0" w:after="0"/>
              <w:jc w:val="center"/>
            </w:pPr>
            <w:r>
              <w:rPr>
                <w:rFonts w:ascii="Arial Narrow" w:hAnsi="Arial Narrow" w:cs="Arial Narrow"/>
                <w:color w:val="000000"/>
                <w:sz w:val="14"/>
              </w:rPr>
              <w:t>8.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EAC56C" w14:textId="77777777" w:rsidR="007B331C" w:rsidRDefault="007B331C" w:rsidP="007B331C">
            <w:pPr>
              <w:spacing w:before="0" w:after="0"/>
              <w:jc w:val="center"/>
            </w:pPr>
            <w:r>
              <w:rPr>
                <w:rFonts w:ascii="Arial Narrow" w:hAnsi="Arial Narrow" w:cs="Arial Narrow"/>
                <w:color w:val="000000"/>
                <w:sz w:val="14"/>
              </w:rPr>
              <w:t>11.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A4A0B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B7711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795D1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F3F805" w14:textId="77777777" w:rsidR="007B331C" w:rsidRDefault="007B331C" w:rsidP="007B331C">
            <w:pPr>
              <w:spacing w:before="0" w:after="0"/>
              <w:jc w:val="center"/>
            </w:pPr>
          </w:p>
        </w:tc>
      </w:tr>
      <w:tr w:rsidR="007B331C" w14:paraId="4CB794B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5BCF4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2B51D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EFCC20"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769662"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73EE43" w14:textId="77777777" w:rsidR="007B331C" w:rsidRDefault="007B331C" w:rsidP="007B331C">
            <w:pPr>
              <w:spacing w:before="0" w:after="0"/>
              <w:jc w:val="center"/>
            </w:pPr>
            <w:r>
              <w:rPr>
                <w:rFonts w:ascii="Arial Narrow" w:hAnsi="Arial Narrow" w:cs="Arial Narrow"/>
                <w:color w:val="000000"/>
                <w:sz w:val="14"/>
              </w:rPr>
              <w:t>1.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88772D" w14:textId="77777777" w:rsidR="007B331C" w:rsidRDefault="007B331C" w:rsidP="007B331C">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50D67C" w14:textId="77777777" w:rsidR="007B331C" w:rsidRDefault="007B331C" w:rsidP="007B331C">
            <w:pPr>
              <w:spacing w:before="0" w:after="0"/>
              <w:jc w:val="center"/>
            </w:pPr>
            <w:r>
              <w:rPr>
                <w:rFonts w:ascii="Arial Narrow" w:hAnsi="Arial Narrow" w:cs="Arial Narrow"/>
                <w:color w:val="000000"/>
                <w:sz w:val="14"/>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41246C" w14:textId="77777777" w:rsidR="007B331C" w:rsidRDefault="007B331C" w:rsidP="007B331C">
            <w:pPr>
              <w:spacing w:before="0" w:after="0"/>
              <w:jc w:val="center"/>
            </w:pPr>
            <w:r>
              <w:rPr>
                <w:rFonts w:ascii="Arial Narrow" w:hAnsi="Arial Narrow" w:cs="Arial Narrow"/>
                <w:color w:val="000000"/>
                <w:sz w:val="14"/>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1F00BF" w14:textId="77777777" w:rsidR="007B331C" w:rsidRDefault="007B331C" w:rsidP="007B331C">
            <w:pPr>
              <w:spacing w:before="0" w:after="0"/>
              <w:jc w:val="center"/>
            </w:pPr>
            <w:r>
              <w:rPr>
                <w:rFonts w:ascii="Arial Narrow" w:hAnsi="Arial Narrow" w:cs="Arial Narrow"/>
                <w:color w:val="000000"/>
                <w:sz w:val="14"/>
              </w:rPr>
              <w:t>1.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6CA475" w14:textId="77777777" w:rsidR="007B331C" w:rsidRDefault="007B331C" w:rsidP="007B331C">
            <w:pPr>
              <w:spacing w:before="0" w:after="0"/>
              <w:jc w:val="center"/>
            </w:pPr>
            <w:r>
              <w:rPr>
                <w:rFonts w:ascii="Arial Narrow" w:hAnsi="Arial Narrow" w:cs="Arial Narrow"/>
                <w:color w:val="000000"/>
                <w:sz w:val="14"/>
              </w:rPr>
              <w:t>2.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EE0D1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7A385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CFAEB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6F08F5" w14:textId="77777777" w:rsidR="007B331C" w:rsidRDefault="007B331C" w:rsidP="007B331C">
            <w:pPr>
              <w:spacing w:before="0" w:after="0"/>
              <w:jc w:val="center"/>
            </w:pPr>
          </w:p>
        </w:tc>
      </w:tr>
      <w:tr w:rsidR="007B331C" w14:paraId="0194BAB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D1180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93C5C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17E340"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75D44E"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5EAE2B" w14:textId="77777777" w:rsidR="007B331C" w:rsidRDefault="007B331C" w:rsidP="007B331C">
            <w:pPr>
              <w:spacing w:before="0" w:after="0"/>
              <w:jc w:val="center"/>
            </w:pPr>
            <w:r>
              <w:rPr>
                <w:rFonts w:ascii="Arial Narrow" w:hAnsi="Arial Narrow" w:cs="Arial Narrow"/>
                <w:color w:val="000000"/>
                <w:sz w:val="14"/>
              </w:rPr>
              <w:t>100.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4C8EF2" w14:textId="77777777" w:rsidR="007B331C" w:rsidRDefault="007B331C" w:rsidP="007B331C">
            <w:pPr>
              <w:spacing w:before="0" w:after="0"/>
              <w:jc w:val="center"/>
            </w:pPr>
            <w:r>
              <w:rPr>
                <w:rFonts w:ascii="Arial Narrow" w:hAnsi="Arial Narrow" w:cs="Arial Narrow"/>
                <w:color w:val="000000"/>
                <w:sz w:val="14"/>
              </w:rPr>
              <w:t>115.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14C642" w14:textId="77777777" w:rsidR="007B331C" w:rsidRDefault="007B331C" w:rsidP="007B331C">
            <w:pPr>
              <w:spacing w:before="0" w:after="0"/>
              <w:jc w:val="center"/>
            </w:pPr>
            <w:r>
              <w:rPr>
                <w:rFonts w:ascii="Arial Narrow" w:hAnsi="Arial Narrow" w:cs="Arial Narrow"/>
                <w:color w:val="000000"/>
                <w:sz w:val="14"/>
              </w:rPr>
              <w:t>19.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06C4FD" w14:textId="77777777" w:rsidR="007B331C" w:rsidRDefault="007B331C" w:rsidP="007B331C">
            <w:pPr>
              <w:spacing w:before="0" w:after="0"/>
              <w:jc w:val="center"/>
            </w:pPr>
            <w:r>
              <w:rPr>
                <w:rFonts w:ascii="Arial Narrow" w:hAnsi="Arial Narrow" w:cs="Arial Narrow"/>
                <w:color w:val="000000"/>
                <w:sz w:val="14"/>
              </w:rPr>
              <w:t>5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C01725" w14:textId="77777777" w:rsidR="007B331C" w:rsidRDefault="007B331C" w:rsidP="007B331C">
            <w:pPr>
              <w:spacing w:before="0" w:after="0"/>
              <w:jc w:val="center"/>
            </w:pPr>
            <w:r>
              <w:rPr>
                <w:rFonts w:ascii="Arial Narrow" w:hAnsi="Arial Narrow" w:cs="Arial Narrow"/>
                <w:color w:val="000000"/>
                <w:sz w:val="14"/>
              </w:rPr>
              <w:t>153.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44BC3D" w14:textId="77777777" w:rsidR="007B331C" w:rsidRDefault="007B331C" w:rsidP="007B331C">
            <w:pPr>
              <w:spacing w:before="0" w:after="0"/>
              <w:jc w:val="center"/>
            </w:pPr>
            <w:r>
              <w:rPr>
                <w:rFonts w:ascii="Arial Narrow" w:hAnsi="Arial Narrow" w:cs="Arial Narrow"/>
                <w:color w:val="000000"/>
                <w:sz w:val="14"/>
              </w:rPr>
              <w:t>172.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F622C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A2575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FC520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E4D38E" w14:textId="77777777" w:rsidR="007B331C" w:rsidRDefault="007B331C" w:rsidP="007B331C">
            <w:pPr>
              <w:spacing w:before="0" w:after="0"/>
              <w:jc w:val="center"/>
            </w:pPr>
          </w:p>
        </w:tc>
      </w:tr>
      <w:tr w:rsidR="007B331C" w14:paraId="4277D5C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CBC6F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9BB17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F40417"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4DA260"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5B034F" w14:textId="77777777" w:rsidR="007B331C" w:rsidRDefault="007B331C" w:rsidP="007B331C">
            <w:pPr>
              <w:spacing w:before="0" w:after="0"/>
              <w:jc w:val="center"/>
            </w:pPr>
            <w:r>
              <w:rPr>
                <w:rFonts w:ascii="Arial Narrow" w:hAnsi="Arial Narrow" w:cs="Arial Narrow"/>
                <w:color w:val="000000"/>
                <w:sz w:val="14"/>
              </w:rPr>
              <w:t>2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9ABDA6" w14:textId="77777777" w:rsidR="007B331C" w:rsidRDefault="007B331C" w:rsidP="007B331C">
            <w:pPr>
              <w:spacing w:before="0" w:after="0"/>
              <w:jc w:val="center"/>
            </w:pPr>
            <w:r>
              <w:rPr>
                <w:rFonts w:ascii="Arial Narrow" w:hAnsi="Arial Narrow" w:cs="Arial Narrow"/>
                <w:color w:val="000000"/>
                <w:sz w:val="14"/>
              </w:rPr>
              <w:t>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6A5BE0"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5380A9" w14:textId="77777777" w:rsidR="007B331C" w:rsidRDefault="007B331C" w:rsidP="007B331C">
            <w:pPr>
              <w:spacing w:before="0" w:after="0"/>
              <w:jc w:val="center"/>
            </w:pPr>
            <w:r>
              <w:rPr>
                <w:rFonts w:ascii="Arial Narrow" w:hAnsi="Arial Narrow" w:cs="Arial Narrow"/>
                <w:color w:val="000000"/>
                <w:sz w:val="14"/>
              </w:rPr>
              <w:t>3.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7B9687" w14:textId="77777777" w:rsidR="007B331C" w:rsidRDefault="007B331C" w:rsidP="007B331C">
            <w:pPr>
              <w:spacing w:before="0" w:after="0"/>
              <w:jc w:val="center"/>
            </w:pPr>
            <w:r>
              <w:rPr>
                <w:rFonts w:ascii="Arial Narrow" w:hAnsi="Arial Narrow" w:cs="Arial Narrow"/>
                <w:color w:val="000000"/>
                <w:sz w:val="14"/>
              </w:rPr>
              <w:t>34.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4AAFA7" w14:textId="77777777" w:rsidR="007B331C" w:rsidRDefault="007B331C" w:rsidP="007B331C">
            <w:pPr>
              <w:spacing w:before="0" w:after="0"/>
              <w:jc w:val="center"/>
            </w:pPr>
            <w:r>
              <w:rPr>
                <w:rFonts w:ascii="Arial Narrow" w:hAnsi="Arial Narrow" w:cs="Arial Narrow"/>
                <w:color w:val="000000"/>
                <w:sz w:val="14"/>
              </w:rPr>
              <w:t>48.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41882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12704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6A41B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67CEDD" w14:textId="77777777" w:rsidR="007B331C" w:rsidRDefault="007B331C" w:rsidP="007B331C">
            <w:pPr>
              <w:spacing w:before="0" w:after="0"/>
              <w:jc w:val="center"/>
            </w:pPr>
          </w:p>
        </w:tc>
      </w:tr>
      <w:tr w:rsidR="007B331C" w14:paraId="2DB112D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50A62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0414B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9BA0CC"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7496AB"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C4C874" w14:textId="77777777" w:rsidR="007B331C" w:rsidRDefault="007B331C" w:rsidP="007B331C">
            <w:pPr>
              <w:spacing w:before="0" w:after="0"/>
              <w:jc w:val="center"/>
            </w:pPr>
            <w:r>
              <w:rPr>
                <w:rFonts w:ascii="Arial Narrow" w:hAnsi="Arial Narrow" w:cs="Arial Narrow"/>
                <w:color w:val="000000"/>
                <w:sz w:val="14"/>
              </w:rPr>
              <w:t>4.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4AFC08" w14:textId="77777777" w:rsidR="007B331C" w:rsidRDefault="007B331C" w:rsidP="007B331C">
            <w:pPr>
              <w:spacing w:before="0" w:after="0"/>
              <w:jc w:val="center"/>
            </w:pPr>
            <w:r>
              <w:rPr>
                <w:rFonts w:ascii="Arial Narrow" w:hAnsi="Arial Narrow" w:cs="Arial Narrow"/>
                <w:color w:val="000000"/>
                <w:sz w:val="14"/>
              </w:rPr>
              <w:t>4.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B39C57" w14:textId="77777777" w:rsidR="007B331C" w:rsidRDefault="007B331C" w:rsidP="007B331C">
            <w:pPr>
              <w:spacing w:before="0" w:after="0"/>
              <w:jc w:val="center"/>
            </w:pPr>
            <w:r>
              <w:rPr>
                <w:rFonts w:ascii="Arial Narrow" w:hAnsi="Arial Narrow" w:cs="Arial Narrow"/>
                <w:color w:val="000000"/>
                <w:sz w:val="14"/>
              </w:rPr>
              <w:t>3.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81A2DA" w14:textId="77777777" w:rsidR="007B331C" w:rsidRDefault="007B331C" w:rsidP="007B331C">
            <w:pPr>
              <w:spacing w:before="0" w:after="0"/>
              <w:jc w:val="center"/>
            </w:pPr>
            <w:r>
              <w:rPr>
                <w:rFonts w:ascii="Arial Narrow" w:hAnsi="Arial Narrow" w:cs="Arial Narrow"/>
                <w:color w:val="000000"/>
                <w:sz w:val="14"/>
              </w:rPr>
              <w:t>3.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515897" w14:textId="77777777" w:rsidR="007B331C" w:rsidRDefault="007B331C" w:rsidP="007B331C">
            <w:pPr>
              <w:spacing w:before="0" w:after="0"/>
              <w:jc w:val="center"/>
            </w:pPr>
            <w:r>
              <w:rPr>
                <w:rFonts w:ascii="Arial Narrow" w:hAnsi="Arial Narrow" w:cs="Arial Narrow"/>
                <w:color w:val="000000"/>
                <w:sz w:val="14"/>
              </w:rPr>
              <w:t>5.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C07910" w14:textId="77777777" w:rsidR="007B331C" w:rsidRDefault="007B331C" w:rsidP="007B331C">
            <w:pPr>
              <w:spacing w:before="0" w:after="0"/>
              <w:jc w:val="center"/>
            </w:pPr>
            <w:r>
              <w:rPr>
                <w:rFonts w:ascii="Arial Narrow" w:hAnsi="Arial Narrow" w:cs="Arial Narrow"/>
                <w:color w:val="000000"/>
                <w:sz w:val="14"/>
              </w:rPr>
              <w:t>5.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F13D5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CB2D5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972A4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3F1262" w14:textId="77777777" w:rsidR="007B331C" w:rsidRDefault="007B331C" w:rsidP="007B331C">
            <w:pPr>
              <w:spacing w:before="0" w:after="0"/>
              <w:jc w:val="center"/>
            </w:pPr>
          </w:p>
        </w:tc>
      </w:tr>
      <w:tr w:rsidR="007B331C" w14:paraId="4338EAB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2CA8C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52EE7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936342"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53C9DF"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74434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450D3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1A14A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976B0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F1473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456C1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4F50F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E1110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58285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0F8A48" w14:textId="77777777" w:rsidR="007B331C" w:rsidRDefault="007B331C" w:rsidP="007B331C">
            <w:pPr>
              <w:spacing w:before="0" w:after="0"/>
              <w:jc w:val="center"/>
            </w:pPr>
          </w:p>
        </w:tc>
      </w:tr>
      <w:tr w:rsidR="007B331C" w14:paraId="059D32C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9119F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9CF38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36D502"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96A790"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A70047" w14:textId="77777777" w:rsidR="007B331C" w:rsidRDefault="007B331C" w:rsidP="007B331C">
            <w:pPr>
              <w:spacing w:before="0" w:after="0"/>
              <w:jc w:val="center"/>
            </w:pPr>
            <w:r>
              <w:rPr>
                <w:rFonts w:ascii="Arial Narrow" w:hAnsi="Arial Narrow" w:cs="Arial Narrow"/>
                <w:color w:val="000000"/>
                <w:sz w:val="14"/>
              </w:rPr>
              <w:t>7.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C269C8" w14:textId="77777777" w:rsidR="007B331C" w:rsidRDefault="007B331C" w:rsidP="007B331C">
            <w:pPr>
              <w:spacing w:before="0" w:after="0"/>
              <w:jc w:val="center"/>
            </w:pPr>
            <w:r>
              <w:rPr>
                <w:rFonts w:ascii="Arial Narrow" w:hAnsi="Arial Narrow" w:cs="Arial Narrow"/>
                <w:color w:val="000000"/>
                <w:sz w:val="14"/>
              </w:rPr>
              <w:t>8.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60C3CB" w14:textId="77777777" w:rsidR="007B331C" w:rsidRDefault="007B331C" w:rsidP="007B331C">
            <w:pPr>
              <w:spacing w:before="0" w:after="0"/>
              <w:jc w:val="center"/>
            </w:pPr>
            <w:r>
              <w:rPr>
                <w:rFonts w:ascii="Arial Narrow" w:hAnsi="Arial Narrow" w:cs="Arial Narrow"/>
                <w:color w:val="000000"/>
                <w:sz w:val="14"/>
              </w:rPr>
              <w:t>2.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442E0B" w14:textId="77777777" w:rsidR="007B331C" w:rsidRDefault="007B331C" w:rsidP="007B331C">
            <w:pPr>
              <w:spacing w:before="0" w:after="0"/>
              <w:jc w:val="center"/>
            </w:pPr>
            <w:r>
              <w:rPr>
                <w:rFonts w:ascii="Arial Narrow" w:hAnsi="Arial Narrow" w:cs="Arial Narrow"/>
                <w:color w:val="000000"/>
                <w:sz w:val="14"/>
              </w:rPr>
              <w:t>4.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A73A08" w14:textId="77777777" w:rsidR="007B331C" w:rsidRDefault="007B331C" w:rsidP="007B331C">
            <w:pPr>
              <w:spacing w:before="0" w:after="0"/>
              <w:jc w:val="center"/>
            </w:pPr>
            <w:r>
              <w:rPr>
                <w:rFonts w:ascii="Arial Narrow" w:hAnsi="Arial Narrow" w:cs="Arial Narrow"/>
                <w:color w:val="000000"/>
                <w:sz w:val="14"/>
              </w:rPr>
              <w:t>9.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6A1D2D" w14:textId="77777777" w:rsidR="007B331C" w:rsidRDefault="007B331C" w:rsidP="007B331C">
            <w:pPr>
              <w:spacing w:before="0" w:after="0"/>
              <w:jc w:val="center"/>
            </w:pPr>
            <w:r>
              <w:rPr>
                <w:rFonts w:ascii="Arial Narrow" w:hAnsi="Arial Narrow" w:cs="Arial Narrow"/>
                <w:color w:val="000000"/>
                <w:sz w:val="14"/>
              </w:rPr>
              <w:t>1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EDF9C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94042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6F791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8496E1" w14:textId="77777777" w:rsidR="007B331C" w:rsidRDefault="007B331C" w:rsidP="007B331C">
            <w:pPr>
              <w:spacing w:before="0" w:after="0"/>
              <w:jc w:val="center"/>
            </w:pPr>
          </w:p>
        </w:tc>
      </w:tr>
      <w:tr w:rsidR="007B331C" w14:paraId="6ABA8F0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B275BA"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5B549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C7D2AE"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EA4A28"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2BBE6C"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34D934"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7D5A90" w14:textId="77777777" w:rsidR="007B331C" w:rsidRDefault="007B331C" w:rsidP="007B331C">
            <w:pPr>
              <w:spacing w:before="0" w:after="0"/>
              <w:jc w:val="center"/>
            </w:pPr>
            <w:r>
              <w:rPr>
                <w:rFonts w:ascii="Arial Narrow" w:hAnsi="Arial Narrow" w:cs="Arial Narrow"/>
                <w:color w:val="000000"/>
                <w:sz w:val="14"/>
              </w:rPr>
              <w:t>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080267" w14:textId="77777777" w:rsidR="007B331C" w:rsidRDefault="007B331C" w:rsidP="007B331C">
            <w:pPr>
              <w:spacing w:before="0" w:after="0"/>
              <w:jc w:val="center"/>
            </w:pPr>
            <w:r>
              <w:rPr>
                <w:rFonts w:ascii="Arial Narrow" w:hAnsi="Arial Narrow" w:cs="Arial Narrow"/>
                <w:color w:val="000000"/>
                <w:sz w:val="14"/>
              </w:rPr>
              <w:t>0.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511D2E" w14:textId="77777777" w:rsidR="007B331C" w:rsidRDefault="007B331C" w:rsidP="007B331C">
            <w:pPr>
              <w:spacing w:before="0" w:after="0"/>
              <w:jc w:val="center"/>
            </w:pPr>
            <w:r>
              <w:rPr>
                <w:rFonts w:ascii="Arial Narrow" w:hAnsi="Arial Narrow" w:cs="Arial Narrow"/>
                <w:color w:val="000000"/>
                <w:sz w:val="14"/>
              </w:rPr>
              <w:t>1.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D95FE6" w14:textId="77777777" w:rsidR="007B331C" w:rsidRDefault="007B331C" w:rsidP="007B331C">
            <w:pPr>
              <w:spacing w:before="0" w:after="0"/>
              <w:jc w:val="center"/>
            </w:pPr>
            <w:r>
              <w:rPr>
                <w:rFonts w:ascii="Arial Narrow" w:hAnsi="Arial Narrow" w:cs="Arial Narrow"/>
                <w:color w:val="000000"/>
                <w:sz w:val="14"/>
              </w:rPr>
              <w:t>1.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40F3D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D8420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6A9B4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D2DED0" w14:textId="77777777" w:rsidR="007B331C" w:rsidRDefault="007B331C" w:rsidP="007B331C">
            <w:pPr>
              <w:spacing w:before="0" w:after="0"/>
              <w:jc w:val="center"/>
            </w:pPr>
          </w:p>
        </w:tc>
      </w:tr>
      <w:tr w:rsidR="007B331C" w14:paraId="3F8C7D3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0CF11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8A673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A54FC3"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F1D5F0"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A939D2" w14:textId="77777777" w:rsidR="007B331C" w:rsidRDefault="007B331C" w:rsidP="007B331C">
            <w:pPr>
              <w:spacing w:before="0" w:after="0"/>
              <w:jc w:val="center"/>
            </w:pPr>
            <w:r>
              <w:rPr>
                <w:rFonts w:ascii="Arial Narrow" w:hAnsi="Arial Narrow" w:cs="Arial Narrow"/>
                <w:color w:val="000000"/>
                <w:sz w:val="14"/>
              </w:rPr>
              <w:t>7903.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1BFAC4" w14:textId="77777777" w:rsidR="007B331C" w:rsidRDefault="007B331C" w:rsidP="007B331C">
            <w:pPr>
              <w:spacing w:before="0" w:after="0"/>
              <w:jc w:val="center"/>
            </w:pPr>
            <w:r>
              <w:rPr>
                <w:rFonts w:ascii="Arial Narrow" w:hAnsi="Arial Narrow" w:cs="Arial Narrow"/>
                <w:color w:val="000000"/>
                <w:sz w:val="14"/>
              </w:rPr>
              <w:t>9466.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700400" w14:textId="77777777" w:rsidR="007B331C" w:rsidRDefault="007B331C" w:rsidP="007B331C">
            <w:pPr>
              <w:spacing w:before="0" w:after="0"/>
              <w:jc w:val="center"/>
            </w:pPr>
            <w:r>
              <w:rPr>
                <w:rFonts w:ascii="Arial Narrow" w:hAnsi="Arial Narrow" w:cs="Arial Narrow"/>
                <w:color w:val="000000"/>
                <w:sz w:val="14"/>
              </w:rPr>
              <w:t>5184.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5642D4" w14:textId="77777777" w:rsidR="007B331C" w:rsidRDefault="007B331C" w:rsidP="007B331C">
            <w:pPr>
              <w:spacing w:before="0" w:after="0"/>
              <w:jc w:val="center"/>
            </w:pPr>
            <w:r>
              <w:rPr>
                <w:rFonts w:ascii="Arial Narrow" w:hAnsi="Arial Narrow" w:cs="Arial Narrow"/>
                <w:color w:val="000000"/>
                <w:sz w:val="14"/>
              </w:rPr>
              <w:t>6611.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4E75C9" w14:textId="77777777" w:rsidR="007B331C" w:rsidRDefault="007B331C" w:rsidP="007B331C">
            <w:pPr>
              <w:spacing w:before="0" w:after="0"/>
              <w:jc w:val="center"/>
            </w:pPr>
            <w:r>
              <w:rPr>
                <w:rFonts w:ascii="Arial Narrow" w:hAnsi="Arial Narrow" w:cs="Arial Narrow"/>
                <w:color w:val="000000"/>
                <w:sz w:val="14"/>
              </w:rPr>
              <w:t>9508.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0997C2" w14:textId="77777777" w:rsidR="007B331C" w:rsidRDefault="007B331C" w:rsidP="007B331C">
            <w:pPr>
              <w:spacing w:before="0" w:after="0"/>
              <w:jc w:val="center"/>
            </w:pPr>
            <w:r>
              <w:rPr>
                <w:rFonts w:ascii="Arial Narrow" w:hAnsi="Arial Narrow" w:cs="Arial Narrow"/>
                <w:color w:val="000000"/>
                <w:sz w:val="14"/>
              </w:rPr>
              <w:t>9529.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0FAAF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1FB0F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D57DC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47FB9D" w14:textId="77777777" w:rsidR="007B331C" w:rsidRDefault="007B331C" w:rsidP="007B331C">
            <w:pPr>
              <w:spacing w:before="0" w:after="0"/>
              <w:jc w:val="center"/>
            </w:pPr>
          </w:p>
        </w:tc>
      </w:tr>
      <w:tr w:rsidR="007B331C" w14:paraId="4CCC9D0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AC964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0CE4F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B9087D"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8769C5"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F1738C" w14:textId="77777777" w:rsidR="007B331C" w:rsidRDefault="007B331C" w:rsidP="007B331C">
            <w:pPr>
              <w:spacing w:before="0" w:after="0"/>
              <w:jc w:val="center"/>
            </w:pPr>
            <w:r>
              <w:rPr>
                <w:rFonts w:ascii="Arial Narrow" w:hAnsi="Arial Narrow" w:cs="Arial Narrow"/>
                <w:color w:val="000000"/>
                <w:sz w:val="14"/>
              </w:rPr>
              <w:t>7.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EA988E" w14:textId="77777777" w:rsidR="007B331C" w:rsidRDefault="007B331C" w:rsidP="007B331C">
            <w:pPr>
              <w:spacing w:before="0" w:after="0"/>
              <w:jc w:val="center"/>
            </w:pPr>
            <w:r>
              <w:rPr>
                <w:rFonts w:ascii="Arial Narrow" w:hAnsi="Arial Narrow" w:cs="Arial Narrow"/>
                <w:color w:val="000000"/>
                <w:sz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EB3922" w14:textId="77777777" w:rsidR="007B331C" w:rsidRDefault="007B331C" w:rsidP="007B331C">
            <w:pPr>
              <w:spacing w:before="0" w:after="0"/>
              <w:jc w:val="center"/>
            </w:pPr>
            <w:r>
              <w:rPr>
                <w:rFonts w:ascii="Arial Narrow" w:hAnsi="Arial Narrow" w:cs="Arial Narrow"/>
                <w:color w:val="000000"/>
                <w:sz w:val="14"/>
              </w:rPr>
              <w:t>5.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FB9401" w14:textId="77777777" w:rsidR="007B331C" w:rsidRDefault="007B331C" w:rsidP="007B331C">
            <w:pPr>
              <w:spacing w:before="0" w:after="0"/>
              <w:jc w:val="center"/>
            </w:pPr>
            <w:r>
              <w:rPr>
                <w:rFonts w:ascii="Arial Narrow" w:hAnsi="Arial Narrow" w:cs="Arial Narrow"/>
                <w:color w:val="000000"/>
                <w:sz w:val="14"/>
              </w:rPr>
              <w:t>6.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69F595" w14:textId="77777777" w:rsidR="007B331C" w:rsidRDefault="007B331C" w:rsidP="007B331C">
            <w:pPr>
              <w:spacing w:before="0" w:after="0"/>
              <w:jc w:val="center"/>
            </w:pPr>
            <w:r>
              <w:rPr>
                <w:rFonts w:ascii="Arial Narrow" w:hAnsi="Arial Narrow" w:cs="Arial Narrow"/>
                <w:color w:val="000000"/>
                <w:sz w:val="14"/>
              </w:rPr>
              <w:t>9.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FF1B7D" w14:textId="77777777" w:rsidR="007B331C" w:rsidRDefault="007B331C" w:rsidP="007B331C">
            <w:pPr>
              <w:spacing w:before="0" w:after="0"/>
              <w:jc w:val="center"/>
            </w:pPr>
            <w:r>
              <w:rPr>
                <w:rFonts w:ascii="Arial Narrow" w:hAnsi="Arial Narrow" w:cs="Arial Narrow"/>
                <w:color w:val="000000"/>
                <w:sz w:val="14"/>
              </w:rPr>
              <w:t>9.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CE536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61FA0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C171B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34B33A" w14:textId="77777777" w:rsidR="007B331C" w:rsidRDefault="007B331C" w:rsidP="007B331C">
            <w:pPr>
              <w:spacing w:before="0" w:after="0"/>
              <w:jc w:val="center"/>
            </w:pPr>
          </w:p>
        </w:tc>
      </w:tr>
      <w:tr w:rsidR="007B331C" w14:paraId="0AE81A3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AFD62D"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B859A2" w14:textId="77777777" w:rsidR="007B331C" w:rsidRDefault="007B331C" w:rsidP="007B331C">
            <w:pPr>
              <w:spacing w:before="20" w:after="20"/>
              <w:ind w:left="20" w:right="20"/>
            </w:pPr>
            <w:r>
              <w:rPr>
                <w:rFonts w:ascii="Arial Narrow" w:hAnsi="Arial Narrow" w:cs="Arial Narrow"/>
                <w:color w:val="000000"/>
                <w:sz w:val="14"/>
              </w:rPr>
              <w:t>Franklands West(RM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537B29"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A8AF89"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62D3DD" w14:textId="77777777" w:rsidR="007B331C" w:rsidRDefault="007B331C" w:rsidP="007B331C">
            <w:pPr>
              <w:spacing w:before="0" w:after="0"/>
              <w:jc w:val="center"/>
            </w:pPr>
            <w:r>
              <w:rPr>
                <w:rFonts w:ascii="Arial Narrow" w:hAnsi="Arial Narrow" w:cs="Arial Narrow"/>
                <w:color w:val="000000"/>
                <w:sz w:val="14"/>
              </w:rPr>
              <w:t>4.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66AEDD" w14:textId="77777777" w:rsidR="007B331C" w:rsidRDefault="007B331C" w:rsidP="007B331C">
            <w:pPr>
              <w:spacing w:before="0" w:after="0"/>
              <w:jc w:val="center"/>
            </w:pPr>
            <w:r>
              <w:rPr>
                <w:rFonts w:ascii="Arial Narrow" w:hAnsi="Arial Narrow" w:cs="Arial Narrow"/>
                <w:color w:val="000000"/>
                <w:sz w:val="14"/>
              </w:rPr>
              <w:t>5.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4F109A" w14:textId="77777777" w:rsidR="007B331C" w:rsidRDefault="007B331C" w:rsidP="007B331C">
            <w:pPr>
              <w:spacing w:before="0" w:after="0"/>
              <w:jc w:val="center"/>
            </w:pPr>
            <w:r>
              <w:rPr>
                <w:rFonts w:ascii="Arial Narrow" w:hAnsi="Arial Narrow" w:cs="Arial Narrow"/>
                <w:color w:val="000000"/>
                <w:sz w:val="14"/>
              </w:rPr>
              <w:t>2.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3CC640"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8E6B13" w14:textId="77777777" w:rsidR="007B331C" w:rsidRDefault="007B331C" w:rsidP="007B331C">
            <w:pPr>
              <w:spacing w:before="0" w:after="0"/>
              <w:jc w:val="center"/>
            </w:pPr>
            <w:r>
              <w:rPr>
                <w:rFonts w:ascii="Arial Narrow" w:hAnsi="Arial Narrow" w:cs="Arial Narrow"/>
                <w:color w:val="000000"/>
                <w:sz w:val="14"/>
              </w:rPr>
              <w:t>6.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AEB255" w14:textId="77777777" w:rsidR="007B331C" w:rsidRDefault="007B331C" w:rsidP="007B331C">
            <w:pPr>
              <w:spacing w:before="0" w:after="0"/>
              <w:jc w:val="center"/>
            </w:pPr>
            <w:r>
              <w:rPr>
                <w:rFonts w:ascii="Arial Narrow" w:hAnsi="Arial Narrow" w:cs="Arial Narrow"/>
                <w:color w:val="000000"/>
                <w:sz w:val="14"/>
              </w:rPr>
              <w:t>6.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FC5F7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E62F7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B8CC8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8AB254" w14:textId="77777777" w:rsidR="007B331C" w:rsidRDefault="007B331C" w:rsidP="007B331C">
            <w:pPr>
              <w:spacing w:before="0" w:after="0"/>
              <w:jc w:val="center"/>
            </w:pPr>
          </w:p>
        </w:tc>
      </w:tr>
      <w:tr w:rsidR="007B331C" w14:paraId="2ADF4E8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4226F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DE998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B536F9"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0AC140"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A4A970" w14:textId="77777777" w:rsidR="007B331C" w:rsidRDefault="007B331C" w:rsidP="007B331C">
            <w:pPr>
              <w:spacing w:before="0" w:after="0"/>
              <w:jc w:val="center"/>
            </w:pPr>
            <w:r>
              <w:rPr>
                <w:rFonts w:ascii="Arial Narrow" w:hAnsi="Arial Narrow" w:cs="Arial Narrow"/>
                <w:color w:val="000000"/>
                <w:sz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050AD4" w14:textId="77777777" w:rsidR="007B331C" w:rsidRDefault="007B331C" w:rsidP="007B331C">
            <w:pPr>
              <w:spacing w:before="0" w:after="0"/>
              <w:jc w:val="center"/>
            </w:pPr>
            <w:r>
              <w:rPr>
                <w:rFonts w:ascii="Arial Narrow" w:hAnsi="Arial Narrow" w:cs="Arial Narrow"/>
                <w:color w:val="000000"/>
                <w:sz w:val="14"/>
              </w:rPr>
              <w:t>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7D1207"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295410" w14:textId="77777777" w:rsidR="007B331C" w:rsidRDefault="007B331C" w:rsidP="007B331C">
            <w:pPr>
              <w:spacing w:before="0" w:after="0"/>
              <w:jc w:val="center"/>
            </w:pPr>
            <w:r>
              <w:rPr>
                <w:rFonts w:ascii="Arial Narrow" w:hAnsi="Arial Narrow" w:cs="Arial Narrow"/>
                <w:color w:val="000000"/>
                <w:sz w:val="14"/>
              </w:rPr>
              <w:t>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8AA229" w14:textId="77777777" w:rsidR="007B331C" w:rsidRDefault="007B331C" w:rsidP="007B331C">
            <w:pPr>
              <w:spacing w:before="0" w:after="0"/>
              <w:jc w:val="center"/>
            </w:pPr>
            <w:r>
              <w:rPr>
                <w:rFonts w:ascii="Arial Narrow" w:hAnsi="Arial Narrow" w:cs="Arial Narrow"/>
                <w:color w:val="000000"/>
                <w:sz w:val="14"/>
              </w:rPr>
              <w:t>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7BC927" w14:textId="77777777" w:rsidR="007B331C" w:rsidRDefault="007B331C" w:rsidP="007B331C">
            <w:pPr>
              <w:spacing w:before="0" w:after="0"/>
              <w:jc w:val="center"/>
            </w:pPr>
            <w:r>
              <w:rPr>
                <w:rFonts w:ascii="Arial Narrow" w:hAnsi="Arial Narrow" w:cs="Arial Narrow"/>
                <w:color w:val="000000"/>
                <w:sz w:val="14"/>
              </w:rPr>
              <w:t>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E090D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227B3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DE2D1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74E76F" w14:textId="77777777" w:rsidR="007B331C" w:rsidRDefault="007B331C" w:rsidP="007B331C">
            <w:pPr>
              <w:spacing w:before="0" w:after="0"/>
              <w:jc w:val="center"/>
            </w:pPr>
          </w:p>
        </w:tc>
      </w:tr>
      <w:tr w:rsidR="007B331C" w14:paraId="275D852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D3D27A"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3E78D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ADFCB5"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C4A596"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11610E" w14:textId="77777777" w:rsidR="007B331C" w:rsidRDefault="007B331C" w:rsidP="007B331C">
            <w:pPr>
              <w:spacing w:before="0" w:after="0"/>
              <w:jc w:val="center"/>
            </w:pPr>
            <w:r>
              <w:rPr>
                <w:rFonts w:ascii="Arial Narrow" w:hAnsi="Arial Narrow" w:cs="Arial Narrow"/>
                <w:color w:val="000000"/>
                <w:sz w:val="14"/>
              </w:rPr>
              <w:t>89.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C52FB3" w14:textId="77777777" w:rsidR="007B331C" w:rsidRDefault="007B331C" w:rsidP="007B331C">
            <w:pPr>
              <w:spacing w:before="0" w:after="0"/>
              <w:jc w:val="center"/>
            </w:pPr>
            <w:r>
              <w:rPr>
                <w:rFonts w:ascii="Arial Narrow" w:hAnsi="Arial Narrow" w:cs="Arial Narrow"/>
                <w:color w:val="000000"/>
                <w:sz w:val="14"/>
              </w:rPr>
              <w:t>88.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C3C928" w14:textId="77777777" w:rsidR="007B331C" w:rsidRDefault="007B331C" w:rsidP="007B331C">
            <w:pPr>
              <w:spacing w:before="0" w:after="0"/>
              <w:jc w:val="center"/>
            </w:pPr>
            <w:r>
              <w:rPr>
                <w:rFonts w:ascii="Arial Narrow" w:hAnsi="Arial Narrow" w:cs="Arial Narrow"/>
                <w:color w:val="000000"/>
                <w:sz w:val="14"/>
              </w:rPr>
              <w:t>72.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08E94A" w14:textId="77777777" w:rsidR="007B331C" w:rsidRDefault="007B331C" w:rsidP="007B331C">
            <w:pPr>
              <w:spacing w:before="0" w:after="0"/>
              <w:jc w:val="center"/>
            </w:pPr>
            <w:r>
              <w:rPr>
                <w:rFonts w:ascii="Arial Narrow" w:hAnsi="Arial Narrow" w:cs="Arial Narrow"/>
                <w:color w:val="000000"/>
                <w:sz w:val="14"/>
              </w:rPr>
              <w:t>73.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EA629F" w14:textId="77777777" w:rsidR="007B331C" w:rsidRDefault="007B331C" w:rsidP="007B331C">
            <w:pPr>
              <w:spacing w:before="0" w:after="0"/>
              <w:jc w:val="center"/>
            </w:pPr>
            <w:r>
              <w:rPr>
                <w:rFonts w:ascii="Arial Narrow" w:hAnsi="Arial Narrow" w:cs="Arial Narrow"/>
                <w:color w:val="000000"/>
                <w:sz w:val="14"/>
              </w:rPr>
              <w:t>106.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D64415" w14:textId="77777777" w:rsidR="007B331C" w:rsidRDefault="007B331C" w:rsidP="007B331C">
            <w:pPr>
              <w:spacing w:before="0" w:after="0"/>
              <w:jc w:val="center"/>
            </w:pPr>
            <w:r>
              <w:rPr>
                <w:rFonts w:ascii="Arial Narrow" w:hAnsi="Arial Narrow" w:cs="Arial Narrow"/>
                <w:color w:val="000000"/>
                <w:sz w:val="14"/>
              </w:rPr>
              <w:t>107.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FEA22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9FD22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4D815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681E42" w14:textId="77777777" w:rsidR="007B331C" w:rsidRDefault="007B331C" w:rsidP="007B331C">
            <w:pPr>
              <w:spacing w:before="0" w:after="0"/>
              <w:jc w:val="center"/>
            </w:pPr>
          </w:p>
        </w:tc>
      </w:tr>
      <w:tr w:rsidR="007B331C" w14:paraId="5F3C3441"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CAAF7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BB4BB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5393C0"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580D7B"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0A14A1" w14:textId="77777777" w:rsidR="007B331C" w:rsidRDefault="007B331C" w:rsidP="007B331C">
            <w:pPr>
              <w:spacing w:before="0" w:after="0"/>
              <w:jc w:val="center"/>
            </w:pPr>
            <w:r>
              <w:rPr>
                <w:rFonts w:ascii="Arial Narrow" w:hAnsi="Arial Narrow" w:cs="Arial Narrow"/>
                <w:color w:val="000000"/>
                <w:sz w:val="14"/>
              </w:rPr>
              <w:t>3.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C64261" w14:textId="77777777" w:rsidR="007B331C" w:rsidRDefault="007B331C" w:rsidP="007B331C">
            <w:pPr>
              <w:spacing w:before="0" w:after="0"/>
              <w:jc w:val="center"/>
            </w:pPr>
            <w:r>
              <w:rPr>
                <w:rFonts w:ascii="Arial Narrow" w:hAnsi="Arial Narrow" w:cs="Arial Narrow"/>
                <w:color w:val="000000"/>
                <w:sz w:val="14"/>
              </w:rPr>
              <w:t>4.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ED2733" w14:textId="77777777" w:rsidR="007B331C" w:rsidRDefault="007B331C" w:rsidP="007B331C">
            <w:pPr>
              <w:spacing w:before="0" w:after="0"/>
              <w:jc w:val="center"/>
            </w:pPr>
            <w:r>
              <w:rPr>
                <w:rFonts w:ascii="Arial Narrow" w:hAnsi="Arial Narrow" w:cs="Arial Narrow"/>
                <w:color w:val="000000"/>
                <w:sz w:val="14"/>
              </w:rPr>
              <w:t>1.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05D6ED" w14:textId="77777777" w:rsidR="007B331C" w:rsidRDefault="007B331C" w:rsidP="007B331C">
            <w:pPr>
              <w:spacing w:before="0" w:after="0"/>
              <w:jc w:val="center"/>
            </w:pPr>
            <w:r>
              <w:rPr>
                <w:rFonts w:ascii="Arial Narrow" w:hAnsi="Arial Narrow" w:cs="Arial Narrow"/>
                <w:color w:val="000000"/>
                <w:sz w:val="14"/>
              </w:rPr>
              <w:t>3.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12FE43" w14:textId="77777777" w:rsidR="007B331C" w:rsidRDefault="007B331C" w:rsidP="007B331C">
            <w:pPr>
              <w:spacing w:before="0" w:after="0"/>
              <w:jc w:val="center"/>
            </w:pPr>
            <w:r>
              <w:rPr>
                <w:rFonts w:ascii="Arial Narrow" w:hAnsi="Arial Narrow" w:cs="Arial Narrow"/>
                <w:color w:val="000000"/>
                <w:sz w:val="14"/>
              </w:rPr>
              <w:t>4.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B14B12" w14:textId="77777777" w:rsidR="007B331C" w:rsidRDefault="007B331C" w:rsidP="007B331C">
            <w:pPr>
              <w:spacing w:before="0" w:after="0"/>
              <w:jc w:val="center"/>
            </w:pPr>
            <w:r>
              <w:rPr>
                <w:rFonts w:ascii="Arial Narrow" w:hAnsi="Arial Narrow" w:cs="Arial Narrow"/>
                <w:color w:val="000000"/>
                <w:sz w:val="14"/>
              </w:rPr>
              <w:t>5.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99DFC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29F6B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EB5B4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1A33A6" w14:textId="77777777" w:rsidR="007B331C" w:rsidRDefault="007B331C" w:rsidP="007B331C">
            <w:pPr>
              <w:spacing w:before="0" w:after="0"/>
              <w:jc w:val="center"/>
            </w:pPr>
          </w:p>
        </w:tc>
      </w:tr>
      <w:tr w:rsidR="007B331C" w14:paraId="6159893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AD905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87DEB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788672"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CAAD70"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6C7C6D" w14:textId="77777777" w:rsidR="007B331C" w:rsidRDefault="007B331C" w:rsidP="007B331C">
            <w:pPr>
              <w:spacing w:before="0" w:after="0"/>
              <w:jc w:val="center"/>
            </w:pPr>
            <w:r>
              <w:rPr>
                <w:rFonts w:ascii="Arial Narrow" w:hAnsi="Arial Narrow" w:cs="Arial Narrow"/>
                <w:color w:val="000000"/>
                <w:sz w:val="14"/>
              </w:rPr>
              <w:t>0.8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FEE3A2B" w14:textId="77777777" w:rsidR="007B331C" w:rsidRDefault="007B331C" w:rsidP="007B331C">
            <w:pPr>
              <w:spacing w:before="0" w:after="0"/>
              <w:jc w:val="center"/>
            </w:pPr>
            <w:r>
              <w:rPr>
                <w:rFonts w:ascii="Arial Narrow" w:hAnsi="Arial Narrow" w:cs="Arial Narrow"/>
                <w:color w:val="000000"/>
                <w:sz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3A2B8F" w14:textId="77777777" w:rsidR="007B331C" w:rsidRDefault="007B331C" w:rsidP="007B331C">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A5DFAB" w14:textId="77777777" w:rsidR="007B331C" w:rsidRDefault="007B331C" w:rsidP="007B331C">
            <w:pPr>
              <w:spacing w:before="0" w:after="0"/>
              <w:jc w:val="center"/>
            </w:pPr>
            <w:r>
              <w:rPr>
                <w:rFonts w:ascii="Arial Narrow" w:hAnsi="Arial Narrow" w:cs="Arial Narrow"/>
                <w:color w:val="000000"/>
                <w:sz w:val="14"/>
              </w:rPr>
              <w:t>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829157" w14:textId="77777777" w:rsidR="007B331C" w:rsidRDefault="007B331C" w:rsidP="007B331C">
            <w:pPr>
              <w:spacing w:before="0" w:after="0"/>
              <w:jc w:val="center"/>
            </w:pPr>
            <w:r>
              <w:rPr>
                <w:rFonts w:ascii="Arial Narrow" w:hAnsi="Arial Narrow" w:cs="Arial Narrow"/>
                <w:color w:val="000000"/>
                <w:sz w:val="14"/>
              </w:rPr>
              <w:t>0.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0E97F0" w14:textId="77777777" w:rsidR="007B331C" w:rsidRDefault="007B331C" w:rsidP="007B331C">
            <w:pPr>
              <w:spacing w:before="0" w:after="0"/>
              <w:jc w:val="center"/>
            </w:pPr>
            <w:r>
              <w:rPr>
                <w:rFonts w:ascii="Arial Narrow" w:hAnsi="Arial Narrow" w:cs="Arial Narrow"/>
                <w:color w:val="000000"/>
                <w:sz w:val="14"/>
              </w:rPr>
              <w:t>2.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E7AA28"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777D73" w14:textId="77777777" w:rsidR="007B331C" w:rsidRDefault="007B331C" w:rsidP="007B331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14721A"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6A3AAC" w14:textId="77777777" w:rsidR="007B331C" w:rsidRDefault="007B331C" w:rsidP="007B331C">
            <w:pPr>
              <w:spacing w:before="0" w:after="0"/>
              <w:jc w:val="center"/>
            </w:pPr>
            <w:r>
              <w:rPr>
                <w:rFonts w:ascii="Arial Narrow" w:hAnsi="Arial Narrow" w:cs="Arial Narrow"/>
                <w:color w:val="000000"/>
                <w:sz w:val="14"/>
              </w:rPr>
              <w:t>0.63</w:t>
            </w:r>
          </w:p>
        </w:tc>
      </w:tr>
      <w:tr w:rsidR="007B331C" w14:paraId="5C9C392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F0D2D3"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D4C112"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FF8FE8"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406BE2"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778435" w14:textId="77777777" w:rsidR="007B331C" w:rsidRDefault="007B331C" w:rsidP="007B331C">
            <w:pPr>
              <w:spacing w:before="0" w:after="0"/>
              <w:jc w:val="center"/>
            </w:pPr>
            <w:r>
              <w:rPr>
                <w:rFonts w:ascii="Arial Narrow" w:hAnsi="Arial Narrow" w:cs="Arial Narrow"/>
                <w:color w:val="000000"/>
                <w:sz w:val="14"/>
              </w:rPr>
              <w:t>1.4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417CD8D" w14:textId="77777777" w:rsidR="007B331C" w:rsidRDefault="007B331C" w:rsidP="007B331C">
            <w:pPr>
              <w:spacing w:before="0" w:after="0"/>
              <w:jc w:val="center"/>
            </w:pPr>
            <w:r>
              <w:rPr>
                <w:rFonts w:ascii="Arial Narrow" w:hAnsi="Arial Narrow" w:cs="Arial Narrow"/>
                <w:color w:val="000000"/>
                <w:sz w:val="14"/>
              </w:rPr>
              <w:t>1.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35946F" w14:textId="77777777" w:rsidR="007B331C" w:rsidRDefault="007B331C" w:rsidP="007B331C">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8C239E" w14:textId="77777777" w:rsidR="007B331C" w:rsidRDefault="007B331C" w:rsidP="007B331C">
            <w:pPr>
              <w:spacing w:before="0" w:after="0"/>
              <w:jc w:val="center"/>
            </w:pPr>
            <w:r>
              <w:rPr>
                <w:rFonts w:ascii="Arial Narrow" w:hAnsi="Arial Narrow" w:cs="Arial Narrow"/>
                <w:color w:val="000000"/>
                <w:sz w:val="14"/>
              </w:rPr>
              <w:t>0.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3F2E34" w14:textId="77777777" w:rsidR="007B331C" w:rsidRDefault="007B331C" w:rsidP="007B331C">
            <w:pPr>
              <w:spacing w:before="0" w:after="0"/>
              <w:jc w:val="center"/>
            </w:pPr>
            <w:r>
              <w:rPr>
                <w:rFonts w:ascii="Arial Narrow" w:hAnsi="Arial Narrow" w:cs="Arial Narrow"/>
                <w:color w:val="000000"/>
                <w:sz w:val="14"/>
              </w:rPr>
              <w:t>2.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DC65E6" w14:textId="77777777" w:rsidR="007B331C" w:rsidRDefault="007B331C" w:rsidP="007B331C">
            <w:pPr>
              <w:spacing w:before="0" w:after="0"/>
              <w:jc w:val="center"/>
            </w:pPr>
            <w:r>
              <w:rPr>
                <w:rFonts w:ascii="Arial Narrow" w:hAnsi="Arial Narrow" w:cs="Arial Narrow"/>
                <w:color w:val="000000"/>
                <w:sz w:val="14"/>
              </w:rPr>
              <w:t>2.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3DD657"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547A69" w14:textId="77777777" w:rsidR="007B331C" w:rsidRDefault="007B331C" w:rsidP="007B331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E8C77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38F859" w14:textId="77777777" w:rsidR="007B331C" w:rsidRDefault="007B331C" w:rsidP="007B331C">
            <w:pPr>
              <w:spacing w:before="0" w:after="0"/>
              <w:jc w:val="center"/>
            </w:pPr>
          </w:p>
        </w:tc>
      </w:tr>
      <w:tr w:rsidR="007B331C" w14:paraId="7079409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4AAB8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A2F94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425BFB"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CF8CC5"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581A36" w14:textId="77777777" w:rsidR="007B331C" w:rsidRDefault="007B331C" w:rsidP="007B331C">
            <w:pPr>
              <w:spacing w:before="0" w:after="0"/>
              <w:jc w:val="center"/>
            </w:pPr>
            <w:r>
              <w:rPr>
                <w:rFonts w:ascii="Arial Narrow" w:hAnsi="Arial Narrow" w:cs="Arial Narrow"/>
                <w:color w:val="000000"/>
                <w:sz w:val="14"/>
              </w:rPr>
              <w:t>18.7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9F26FC0" w14:textId="77777777" w:rsidR="007B331C" w:rsidRDefault="007B331C" w:rsidP="007B331C">
            <w:pPr>
              <w:spacing w:before="0" w:after="0"/>
              <w:jc w:val="center"/>
            </w:pPr>
            <w:r>
              <w:rPr>
                <w:rFonts w:ascii="Arial Narrow" w:hAnsi="Arial Narrow" w:cs="Arial Narrow"/>
                <w:color w:val="000000"/>
                <w:sz w:val="14"/>
              </w:rPr>
              <w:t>16.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B5BC0B" w14:textId="77777777" w:rsidR="007B331C" w:rsidRDefault="007B331C" w:rsidP="007B331C">
            <w:pPr>
              <w:spacing w:before="0" w:after="0"/>
              <w:jc w:val="center"/>
            </w:pPr>
            <w:r>
              <w:rPr>
                <w:rFonts w:ascii="Arial Narrow" w:hAnsi="Arial Narrow" w:cs="Arial Narrow"/>
                <w:color w:val="000000"/>
                <w:sz w:val="14"/>
              </w:rPr>
              <w:t>10.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FBBAAD" w14:textId="77777777" w:rsidR="007B331C" w:rsidRDefault="007B331C" w:rsidP="007B331C">
            <w:pPr>
              <w:spacing w:before="0" w:after="0"/>
              <w:jc w:val="center"/>
            </w:pPr>
            <w:r>
              <w:rPr>
                <w:rFonts w:ascii="Arial Narrow" w:hAnsi="Arial Narrow" w:cs="Arial Narrow"/>
                <w:color w:val="000000"/>
                <w:sz w:val="14"/>
              </w:rPr>
              <w:t>15.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356007" w14:textId="77777777" w:rsidR="007B331C" w:rsidRDefault="007B331C" w:rsidP="007B331C">
            <w:pPr>
              <w:spacing w:before="0" w:after="0"/>
              <w:jc w:val="center"/>
            </w:pPr>
            <w:r>
              <w:rPr>
                <w:rFonts w:ascii="Arial Narrow" w:hAnsi="Arial Narrow" w:cs="Arial Narrow"/>
                <w:color w:val="000000"/>
                <w:sz w:val="14"/>
              </w:rPr>
              <w:t>24.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B1DCF0" w14:textId="77777777" w:rsidR="007B331C" w:rsidRDefault="007B331C" w:rsidP="007B331C">
            <w:pPr>
              <w:spacing w:before="0" w:after="0"/>
              <w:jc w:val="center"/>
            </w:pPr>
            <w:r>
              <w:rPr>
                <w:rFonts w:ascii="Arial Narrow" w:hAnsi="Arial Narrow" w:cs="Arial Narrow"/>
                <w:color w:val="000000"/>
                <w:sz w:val="14"/>
              </w:rPr>
              <w:t>27.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75A859"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C82AE9" w14:textId="77777777" w:rsidR="007B331C" w:rsidRDefault="007B331C" w:rsidP="007B331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22F88D" w14:textId="77777777" w:rsidR="007B331C" w:rsidRDefault="007B331C" w:rsidP="007B331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A5ECC6" w14:textId="77777777" w:rsidR="007B331C" w:rsidRDefault="007B331C" w:rsidP="007B331C">
            <w:pPr>
              <w:spacing w:before="0" w:after="0"/>
              <w:jc w:val="center"/>
            </w:pPr>
            <w:r>
              <w:rPr>
                <w:rFonts w:ascii="Arial Narrow" w:hAnsi="Arial Narrow" w:cs="Arial Narrow"/>
                <w:color w:val="000000"/>
                <w:sz w:val="14"/>
              </w:rPr>
              <w:t>25.00</w:t>
            </w:r>
          </w:p>
        </w:tc>
      </w:tr>
      <w:tr w:rsidR="007B331C" w14:paraId="645040F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AF04B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53EA9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5C9407"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A7A836"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ECE707" w14:textId="77777777" w:rsidR="007B331C" w:rsidRDefault="007B331C" w:rsidP="007B331C">
            <w:pPr>
              <w:spacing w:before="0" w:after="0"/>
              <w:jc w:val="center"/>
            </w:pPr>
            <w:r>
              <w:rPr>
                <w:rFonts w:ascii="Arial Narrow" w:hAnsi="Arial Narrow" w:cs="Arial Narrow"/>
                <w:color w:val="000000"/>
                <w:sz w:val="14"/>
              </w:rPr>
              <w:t>1.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67AEFE" w14:textId="77777777" w:rsidR="007B331C" w:rsidRDefault="007B331C" w:rsidP="007B331C">
            <w:pPr>
              <w:spacing w:before="0" w:after="0"/>
              <w:jc w:val="center"/>
            </w:pPr>
            <w:r>
              <w:rPr>
                <w:rFonts w:ascii="Arial Narrow" w:hAnsi="Arial Narrow" w:cs="Arial Narrow"/>
                <w:color w:val="000000"/>
                <w:sz w:val="14"/>
              </w:rPr>
              <w:t>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B109A3" w14:textId="77777777" w:rsidR="007B331C" w:rsidRDefault="007B331C" w:rsidP="007B331C">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CB7102" w14:textId="77777777" w:rsidR="007B331C" w:rsidRDefault="007B331C" w:rsidP="007B331C">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BB23D5" w14:textId="77777777" w:rsidR="007B331C" w:rsidRDefault="007B331C" w:rsidP="007B331C">
            <w:pPr>
              <w:spacing w:before="0" w:after="0"/>
              <w:jc w:val="center"/>
            </w:pPr>
            <w:r>
              <w:rPr>
                <w:rFonts w:ascii="Arial Narrow" w:hAnsi="Arial Narrow" w:cs="Arial Narrow"/>
                <w:color w:val="000000"/>
                <w:sz w:val="14"/>
              </w:rPr>
              <w:t>2.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5A6E81" w14:textId="77777777" w:rsidR="007B331C" w:rsidRDefault="007B331C" w:rsidP="007B331C">
            <w:pPr>
              <w:spacing w:before="0" w:after="0"/>
              <w:jc w:val="center"/>
            </w:pPr>
            <w:r>
              <w:rPr>
                <w:rFonts w:ascii="Arial Narrow" w:hAnsi="Arial Narrow" w:cs="Arial Narrow"/>
                <w:color w:val="000000"/>
                <w:sz w:val="14"/>
              </w:rPr>
              <w:t>3.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4E39AF"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07BADA"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98139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344BE5" w14:textId="77777777" w:rsidR="007B331C" w:rsidRDefault="007B331C" w:rsidP="007B331C">
            <w:pPr>
              <w:spacing w:before="0" w:after="0"/>
              <w:jc w:val="center"/>
            </w:pPr>
          </w:p>
        </w:tc>
      </w:tr>
      <w:tr w:rsidR="007B331C" w14:paraId="6E50404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D94D72"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7D091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D1DEB7"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59F0E4"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7B2F92" w14:textId="77777777" w:rsidR="007B331C" w:rsidRDefault="007B331C" w:rsidP="007B331C">
            <w:pPr>
              <w:spacing w:before="0" w:after="0"/>
              <w:jc w:val="center"/>
            </w:pPr>
            <w:r>
              <w:rPr>
                <w:rFonts w:ascii="Arial Narrow" w:hAnsi="Arial Narrow" w:cs="Arial Narrow"/>
                <w:color w:val="000000"/>
                <w:sz w:val="14"/>
              </w:rPr>
              <w:t>164.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DCDE96" w14:textId="77777777" w:rsidR="007B331C" w:rsidRDefault="007B331C" w:rsidP="007B331C">
            <w:pPr>
              <w:spacing w:before="0" w:after="0"/>
              <w:jc w:val="center"/>
            </w:pPr>
            <w:r>
              <w:rPr>
                <w:rFonts w:ascii="Arial Narrow" w:hAnsi="Arial Narrow" w:cs="Arial Narrow"/>
                <w:color w:val="000000"/>
                <w:sz w:val="14"/>
              </w:rPr>
              <w:t>172.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540593" w14:textId="77777777" w:rsidR="007B331C" w:rsidRDefault="007B331C" w:rsidP="007B331C">
            <w:pPr>
              <w:spacing w:before="0" w:after="0"/>
              <w:jc w:val="center"/>
            </w:pPr>
            <w:r>
              <w:rPr>
                <w:rFonts w:ascii="Arial Narrow" w:hAnsi="Arial Narrow" w:cs="Arial Narrow"/>
                <w:color w:val="000000"/>
                <w:sz w:val="14"/>
              </w:rPr>
              <w:t>96.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668D27" w14:textId="77777777" w:rsidR="007B331C" w:rsidRDefault="007B331C" w:rsidP="007B331C">
            <w:pPr>
              <w:spacing w:before="0" w:after="0"/>
              <w:jc w:val="center"/>
            </w:pPr>
            <w:r>
              <w:rPr>
                <w:rFonts w:ascii="Arial Narrow" w:hAnsi="Arial Narrow" w:cs="Arial Narrow"/>
                <w:color w:val="000000"/>
                <w:sz w:val="14"/>
              </w:rPr>
              <w:t>133.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41E635" w14:textId="77777777" w:rsidR="007B331C" w:rsidRDefault="007B331C" w:rsidP="007B331C">
            <w:pPr>
              <w:spacing w:before="0" w:after="0"/>
              <w:jc w:val="center"/>
            </w:pPr>
            <w:r>
              <w:rPr>
                <w:rFonts w:ascii="Arial Narrow" w:hAnsi="Arial Narrow" w:cs="Arial Narrow"/>
                <w:color w:val="000000"/>
                <w:sz w:val="14"/>
              </w:rPr>
              <w:t>198.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2985AC" w14:textId="77777777" w:rsidR="007B331C" w:rsidRDefault="007B331C" w:rsidP="007B331C">
            <w:pPr>
              <w:spacing w:before="0" w:after="0"/>
              <w:jc w:val="center"/>
            </w:pPr>
            <w:r>
              <w:rPr>
                <w:rFonts w:ascii="Arial Narrow" w:hAnsi="Arial Narrow" w:cs="Arial Narrow"/>
                <w:color w:val="000000"/>
                <w:sz w:val="14"/>
              </w:rPr>
              <w:t>22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FA129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A8156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49F57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5BE43F" w14:textId="77777777" w:rsidR="007B331C" w:rsidRDefault="007B331C" w:rsidP="007B331C">
            <w:pPr>
              <w:spacing w:before="0" w:after="0"/>
              <w:jc w:val="center"/>
            </w:pPr>
          </w:p>
        </w:tc>
      </w:tr>
      <w:tr w:rsidR="007B331C" w14:paraId="1681C4E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BF5D4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6B4E1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9F3FD0"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5FF3A5"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12B5B1" w14:textId="77777777" w:rsidR="007B331C" w:rsidRDefault="007B331C" w:rsidP="007B331C">
            <w:pPr>
              <w:spacing w:before="0" w:after="0"/>
              <w:jc w:val="center"/>
            </w:pPr>
            <w:r>
              <w:rPr>
                <w:rFonts w:ascii="Arial Narrow" w:hAnsi="Arial Narrow" w:cs="Arial Narrow"/>
                <w:color w:val="000000"/>
                <w:sz w:val="14"/>
              </w:rPr>
              <w:t>2.4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AD11C59" w14:textId="77777777" w:rsidR="007B331C" w:rsidRDefault="007B331C" w:rsidP="007B331C">
            <w:pPr>
              <w:spacing w:before="0" w:after="0"/>
              <w:jc w:val="center"/>
            </w:pPr>
            <w:r>
              <w:rPr>
                <w:rFonts w:ascii="Arial Narrow" w:hAnsi="Arial Narrow" w:cs="Arial Narrow"/>
                <w:color w:val="000000"/>
                <w:sz w:val="14"/>
              </w:rPr>
              <w:t>2.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393C07" w14:textId="77777777" w:rsidR="007B331C" w:rsidRDefault="007B331C" w:rsidP="007B331C">
            <w:pPr>
              <w:spacing w:before="0" w:after="0"/>
              <w:jc w:val="center"/>
            </w:pPr>
            <w:r>
              <w:rPr>
                <w:rFonts w:ascii="Arial Narrow" w:hAnsi="Arial Narrow" w:cs="Arial Narrow"/>
                <w:color w:val="000000"/>
                <w:sz w:val="14"/>
              </w:rPr>
              <w:t>1.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C0AD23" w14:textId="77777777" w:rsidR="007B331C" w:rsidRDefault="007B331C" w:rsidP="007B331C">
            <w:pPr>
              <w:spacing w:before="0" w:after="0"/>
              <w:jc w:val="center"/>
            </w:pPr>
            <w:r>
              <w:rPr>
                <w:rFonts w:ascii="Arial Narrow" w:hAnsi="Arial Narrow" w:cs="Arial Narrow"/>
                <w:color w:val="000000"/>
                <w:sz w:val="14"/>
              </w:rPr>
              <w:t>1.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BEF454" w14:textId="77777777" w:rsidR="007B331C" w:rsidRDefault="007B331C" w:rsidP="007B331C">
            <w:pPr>
              <w:spacing w:before="0" w:after="0"/>
              <w:jc w:val="center"/>
            </w:pPr>
            <w:r>
              <w:rPr>
                <w:rFonts w:ascii="Arial Narrow" w:hAnsi="Arial Narrow" w:cs="Arial Narrow"/>
                <w:color w:val="000000"/>
                <w:sz w:val="14"/>
              </w:rPr>
              <w:t>2.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B00179" w14:textId="77777777" w:rsidR="007B331C" w:rsidRDefault="007B331C" w:rsidP="007B331C">
            <w:pPr>
              <w:spacing w:before="0" w:after="0"/>
              <w:jc w:val="center"/>
            </w:pPr>
            <w:r>
              <w:rPr>
                <w:rFonts w:ascii="Arial Narrow" w:hAnsi="Arial Narrow" w:cs="Arial Narrow"/>
                <w:color w:val="000000"/>
                <w:sz w:val="14"/>
              </w:rPr>
              <w:t>3.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355953"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B07AE0"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66C647"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D18902" w14:textId="77777777" w:rsidR="007B331C" w:rsidRDefault="007B331C" w:rsidP="007B331C">
            <w:pPr>
              <w:spacing w:before="0" w:after="0"/>
              <w:jc w:val="center"/>
            </w:pPr>
            <w:r>
              <w:rPr>
                <w:rFonts w:ascii="Arial Narrow" w:hAnsi="Arial Narrow" w:cs="Arial Narrow"/>
                <w:color w:val="000000"/>
                <w:sz w:val="14"/>
              </w:rPr>
              <w:t>3.30</w:t>
            </w:r>
          </w:p>
        </w:tc>
      </w:tr>
      <w:tr w:rsidR="007B331C" w14:paraId="3049E2B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6BAE1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021F2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7174CF"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9ADCAD"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10AA86" w14:textId="77777777" w:rsidR="007B331C" w:rsidRDefault="007B331C" w:rsidP="007B331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66A89B5" w14:textId="77777777" w:rsidR="007B331C" w:rsidRDefault="007B331C" w:rsidP="007B331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31B2FC" w14:textId="77777777" w:rsidR="007B331C" w:rsidRDefault="007B331C" w:rsidP="007B331C">
            <w:pPr>
              <w:spacing w:before="0" w:after="0"/>
              <w:jc w:val="center"/>
            </w:pPr>
            <w:r>
              <w:rPr>
                <w:rFonts w:ascii="Arial Narrow" w:hAnsi="Arial Narrow" w:cs="Arial Narrow"/>
                <w:color w:val="000000"/>
                <w:sz w:val="14"/>
              </w:rPr>
              <w:t>4.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AC12F1" w14:textId="77777777" w:rsidR="007B331C" w:rsidRDefault="007B331C" w:rsidP="007B331C">
            <w:pPr>
              <w:spacing w:before="0" w:after="0"/>
              <w:jc w:val="center"/>
            </w:pPr>
            <w:r>
              <w:rPr>
                <w:rFonts w:ascii="Arial Narrow" w:hAnsi="Arial Narrow" w:cs="Arial Narrow"/>
                <w:color w:val="000000"/>
                <w:sz w:val="14"/>
              </w:rPr>
              <w:t>4.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5F4D2B" w14:textId="77777777" w:rsidR="007B331C" w:rsidRDefault="007B331C" w:rsidP="007B331C">
            <w:pPr>
              <w:spacing w:before="0" w:after="0"/>
              <w:jc w:val="center"/>
            </w:pPr>
            <w:r>
              <w:rPr>
                <w:rFonts w:ascii="Arial Narrow" w:hAnsi="Arial Narrow" w:cs="Arial Narrow"/>
                <w:color w:val="000000"/>
                <w:sz w:val="14"/>
              </w:rPr>
              <w:t>7.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203381" w14:textId="77777777" w:rsidR="007B331C" w:rsidRDefault="007B331C" w:rsidP="007B331C">
            <w:pPr>
              <w:spacing w:before="0" w:after="0"/>
              <w:jc w:val="center"/>
            </w:pPr>
            <w:r>
              <w:rPr>
                <w:rFonts w:ascii="Arial Narrow" w:hAnsi="Arial Narrow" w:cs="Arial Narrow"/>
                <w:color w:val="000000"/>
                <w:sz w:val="14"/>
              </w:rPr>
              <w:t>7.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64D9D2"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050DCD" w14:textId="77777777" w:rsidR="007B331C" w:rsidRDefault="007B331C" w:rsidP="007B331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EF5A6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6AD3BE" w14:textId="77777777" w:rsidR="007B331C" w:rsidRDefault="007B331C" w:rsidP="007B331C">
            <w:pPr>
              <w:spacing w:before="0" w:after="0"/>
              <w:jc w:val="center"/>
            </w:pPr>
          </w:p>
        </w:tc>
      </w:tr>
      <w:tr w:rsidR="007B331C" w14:paraId="397BF98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8B2CE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47142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DDF643"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3D422E"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20B061" w14:textId="77777777" w:rsidR="007B331C" w:rsidRDefault="007B331C" w:rsidP="007B331C">
            <w:pPr>
              <w:spacing w:before="0" w:after="0"/>
              <w:jc w:val="center"/>
            </w:pPr>
            <w:r>
              <w:rPr>
                <w:rFonts w:ascii="Arial Narrow" w:hAnsi="Arial Narrow" w:cs="Arial Narrow"/>
                <w:color w:val="000000"/>
                <w:sz w:val="14"/>
              </w:rPr>
              <w:t>247.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1B78FE" w14:textId="77777777" w:rsidR="007B331C" w:rsidRDefault="007B331C" w:rsidP="007B331C">
            <w:pPr>
              <w:spacing w:before="0" w:after="0"/>
              <w:jc w:val="center"/>
            </w:pPr>
            <w:r>
              <w:rPr>
                <w:rFonts w:ascii="Arial Narrow" w:hAnsi="Arial Narrow" w:cs="Arial Narrow"/>
                <w:color w:val="000000"/>
                <w:sz w:val="14"/>
              </w:rPr>
              <w:t>112.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FD7692" w14:textId="77777777" w:rsidR="007B331C" w:rsidRDefault="007B331C" w:rsidP="007B331C">
            <w:pPr>
              <w:spacing w:before="0" w:after="0"/>
              <w:jc w:val="center"/>
            </w:pPr>
            <w:r>
              <w:rPr>
                <w:rFonts w:ascii="Arial Narrow" w:hAnsi="Arial Narrow" w:cs="Arial Narrow"/>
                <w:color w:val="000000"/>
                <w:sz w:val="14"/>
              </w:rPr>
              <w:t>65.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BAB81F" w14:textId="77777777" w:rsidR="007B331C" w:rsidRDefault="007B331C" w:rsidP="007B331C">
            <w:pPr>
              <w:spacing w:before="0" w:after="0"/>
              <w:jc w:val="center"/>
            </w:pPr>
            <w:r>
              <w:rPr>
                <w:rFonts w:ascii="Arial Narrow" w:hAnsi="Arial Narrow" w:cs="Arial Narrow"/>
                <w:color w:val="000000"/>
                <w:sz w:val="14"/>
              </w:rPr>
              <w:t>74.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366B7A" w14:textId="77777777" w:rsidR="007B331C" w:rsidRDefault="007B331C" w:rsidP="007B331C">
            <w:pPr>
              <w:spacing w:before="0" w:after="0"/>
              <w:jc w:val="center"/>
            </w:pPr>
            <w:r>
              <w:rPr>
                <w:rFonts w:ascii="Arial Narrow" w:hAnsi="Arial Narrow" w:cs="Arial Narrow"/>
                <w:color w:val="000000"/>
                <w:sz w:val="14"/>
              </w:rPr>
              <w:t>329.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C62F03" w14:textId="77777777" w:rsidR="007B331C" w:rsidRDefault="007B331C" w:rsidP="007B331C">
            <w:pPr>
              <w:spacing w:before="0" w:after="0"/>
              <w:jc w:val="center"/>
            </w:pPr>
            <w:r>
              <w:rPr>
                <w:rFonts w:ascii="Arial Narrow" w:hAnsi="Arial Narrow" w:cs="Arial Narrow"/>
                <w:color w:val="000000"/>
                <w:sz w:val="14"/>
              </w:rPr>
              <w:t>655.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06847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15C00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746F6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E1EE34" w14:textId="77777777" w:rsidR="007B331C" w:rsidRDefault="007B331C" w:rsidP="007B331C">
            <w:pPr>
              <w:spacing w:before="0" w:after="0"/>
              <w:jc w:val="center"/>
            </w:pPr>
          </w:p>
        </w:tc>
      </w:tr>
      <w:tr w:rsidR="007B331C" w14:paraId="4E6315B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20E2E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AD5B22"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8E0F6E"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F2ADE7"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064094" w14:textId="77777777" w:rsidR="007B331C" w:rsidRDefault="007B331C" w:rsidP="007B331C">
            <w:pPr>
              <w:spacing w:before="0" w:after="0"/>
              <w:jc w:val="center"/>
            </w:pPr>
            <w:r>
              <w:rPr>
                <w:rFonts w:ascii="Arial Narrow" w:hAnsi="Arial Narrow" w:cs="Arial Narrow"/>
                <w:color w:val="000000"/>
                <w:sz w:val="14"/>
              </w:rPr>
              <w:t>0.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E81B8D" w14:textId="77777777" w:rsidR="007B331C" w:rsidRDefault="007B331C" w:rsidP="007B331C">
            <w:pPr>
              <w:spacing w:before="0" w:after="0"/>
              <w:jc w:val="center"/>
            </w:pPr>
            <w:r>
              <w:rPr>
                <w:rFonts w:ascii="Arial Narrow" w:hAnsi="Arial Narrow" w:cs="Arial Narrow"/>
                <w:color w:val="000000"/>
                <w:sz w:val="14"/>
              </w:rPr>
              <w:t>0.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75A306" w14:textId="77777777" w:rsidR="007B331C" w:rsidRDefault="007B331C" w:rsidP="007B331C">
            <w:pPr>
              <w:spacing w:before="0" w:after="0"/>
              <w:jc w:val="center"/>
            </w:pPr>
            <w:r>
              <w:rPr>
                <w:rFonts w:ascii="Arial Narrow" w:hAnsi="Arial Narrow" w:cs="Arial Narrow"/>
                <w:color w:val="000000"/>
                <w:sz w:val="14"/>
              </w:rPr>
              <w:t>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FBFCDC" w14:textId="77777777" w:rsidR="007B331C" w:rsidRDefault="007B331C" w:rsidP="007B331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208267" w14:textId="77777777" w:rsidR="007B331C" w:rsidRDefault="007B331C" w:rsidP="007B331C">
            <w:pPr>
              <w:spacing w:before="0" w:after="0"/>
              <w:jc w:val="center"/>
            </w:pPr>
            <w:r>
              <w:rPr>
                <w:rFonts w:ascii="Arial Narrow" w:hAnsi="Arial Narrow" w:cs="Arial Narrow"/>
                <w:color w:val="000000"/>
                <w:sz w:val="14"/>
              </w:rPr>
              <w:t>1.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377445" w14:textId="77777777" w:rsidR="007B331C" w:rsidRDefault="007B331C" w:rsidP="007B331C">
            <w:pPr>
              <w:spacing w:before="0" w:after="0"/>
              <w:jc w:val="center"/>
            </w:pPr>
            <w:r>
              <w:rPr>
                <w:rFonts w:ascii="Arial Narrow" w:hAnsi="Arial Narrow" w:cs="Arial Narrow"/>
                <w:color w:val="000000"/>
                <w:sz w:val="14"/>
              </w:rPr>
              <w:t>1.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746683"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8D9B90" w14:textId="77777777" w:rsidR="007B331C" w:rsidRDefault="007B331C" w:rsidP="007B331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95B368"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10A3A7" w14:textId="77777777" w:rsidR="007B331C" w:rsidRDefault="007B331C" w:rsidP="007B331C">
            <w:pPr>
              <w:spacing w:before="0" w:after="0"/>
              <w:jc w:val="center"/>
            </w:pPr>
            <w:r>
              <w:rPr>
                <w:rFonts w:ascii="Arial Narrow" w:hAnsi="Arial Narrow" w:cs="Arial Narrow"/>
                <w:color w:val="000000"/>
                <w:sz w:val="14"/>
              </w:rPr>
              <w:t>2.40</w:t>
            </w:r>
          </w:p>
        </w:tc>
      </w:tr>
      <w:tr w:rsidR="007B331C" w14:paraId="480328A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44AB00"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610E91" w14:textId="77777777" w:rsidR="007B331C" w:rsidRDefault="007B331C" w:rsidP="007B331C">
            <w:pPr>
              <w:spacing w:before="20" w:after="20"/>
              <w:ind w:left="20" w:right="20"/>
            </w:pPr>
            <w:r>
              <w:rPr>
                <w:rFonts w:ascii="Arial Narrow" w:hAnsi="Arial Narrow" w:cs="Arial Narrow"/>
                <w:color w:val="000000"/>
                <w:sz w:val="14"/>
              </w:rPr>
              <w:t>Russell Mulgrave Junction(RM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78BC45"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DB9CFA"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21EAAD" w14:textId="77777777" w:rsidR="007B331C" w:rsidRDefault="007B331C" w:rsidP="007B331C">
            <w:pPr>
              <w:spacing w:before="0" w:after="0"/>
              <w:jc w:val="center"/>
            </w:pPr>
            <w:r>
              <w:rPr>
                <w:rFonts w:ascii="Arial Narrow" w:hAnsi="Arial Narrow" w:cs="Arial Narrow"/>
                <w:color w:val="000000"/>
                <w:sz w:val="14"/>
              </w:rPr>
              <w:t>137.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34D01B" w14:textId="77777777" w:rsidR="007B331C" w:rsidRDefault="007B331C" w:rsidP="007B331C">
            <w:pPr>
              <w:spacing w:before="0" w:after="0"/>
              <w:jc w:val="center"/>
            </w:pPr>
            <w:r>
              <w:rPr>
                <w:rFonts w:ascii="Arial Narrow" w:hAnsi="Arial Narrow" w:cs="Arial Narrow"/>
                <w:color w:val="000000"/>
                <w:sz w:val="14"/>
              </w:rPr>
              <w:t>178.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206CCE" w14:textId="77777777" w:rsidR="007B331C" w:rsidRDefault="007B331C" w:rsidP="007B331C">
            <w:pPr>
              <w:spacing w:before="0" w:after="0"/>
              <w:jc w:val="center"/>
            </w:pPr>
            <w:r>
              <w:rPr>
                <w:rFonts w:ascii="Arial Narrow" w:hAnsi="Arial Narrow" w:cs="Arial Narrow"/>
                <w:color w:val="000000"/>
                <w:sz w:val="14"/>
              </w:rPr>
              <w:t>48.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FB023C" w14:textId="77777777" w:rsidR="007B331C" w:rsidRDefault="007B331C" w:rsidP="007B331C">
            <w:pPr>
              <w:spacing w:before="0" w:after="0"/>
              <w:jc w:val="center"/>
            </w:pPr>
            <w:r>
              <w:rPr>
                <w:rFonts w:ascii="Arial Narrow" w:hAnsi="Arial Narrow" w:cs="Arial Narrow"/>
                <w:color w:val="000000"/>
                <w:sz w:val="14"/>
              </w:rPr>
              <w:t>91.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91AB1D" w14:textId="77777777" w:rsidR="007B331C" w:rsidRDefault="007B331C" w:rsidP="007B331C">
            <w:pPr>
              <w:spacing w:before="0" w:after="0"/>
              <w:jc w:val="center"/>
            </w:pPr>
            <w:r>
              <w:rPr>
                <w:rFonts w:ascii="Arial Narrow" w:hAnsi="Arial Narrow" w:cs="Arial Narrow"/>
                <w:color w:val="000000"/>
                <w:sz w:val="14"/>
              </w:rPr>
              <w:t>19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5E3FFE" w14:textId="77777777" w:rsidR="007B331C" w:rsidRDefault="007B331C" w:rsidP="007B331C">
            <w:pPr>
              <w:spacing w:before="0" w:after="0"/>
              <w:jc w:val="center"/>
            </w:pPr>
            <w:r>
              <w:rPr>
                <w:rFonts w:ascii="Arial Narrow" w:hAnsi="Arial Narrow" w:cs="Arial Narrow"/>
                <w:color w:val="000000"/>
                <w:sz w:val="14"/>
              </w:rPr>
              <w:t>199.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C9BF8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C65A9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8F236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4F3078" w14:textId="77777777" w:rsidR="007B331C" w:rsidRDefault="007B331C" w:rsidP="007B331C">
            <w:pPr>
              <w:spacing w:before="0" w:after="0"/>
              <w:jc w:val="center"/>
            </w:pPr>
          </w:p>
        </w:tc>
      </w:tr>
      <w:tr w:rsidR="007B331C" w14:paraId="26C7FBC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3BB6A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DB2E0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8100E8"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0C99A1"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6E64B2"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19C4C6" w14:textId="77777777" w:rsidR="007B331C" w:rsidRDefault="007B331C" w:rsidP="007B331C">
            <w:pPr>
              <w:spacing w:before="0" w:after="0"/>
              <w:jc w:val="center"/>
            </w:pPr>
            <w:r>
              <w:rPr>
                <w:rFonts w:ascii="Arial Narrow" w:hAnsi="Arial Narrow" w:cs="Arial Narrow"/>
                <w:color w:val="000000"/>
                <w:sz w:val="14"/>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9EBE0B" w14:textId="77777777" w:rsidR="007B331C" w:rsidRDefault="007B331C" w:rsidP="007B331C">
            <w:pPr>
              <w:spacing w:before="0" w:after="0"/>
              <w:jc w:val="center"/>
            </w:pPr>
            <w:r>
              <w:rPr>
                <w:rFonts w:ascii="Arial Narrow" w:hAnsi="Arial Narrow" w:cs="Arial Narrow"/>
                <w:color w:val="000000"/>
                <w:sz w:val="14"/>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ED64DF"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436D51"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C5A001"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982F9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65820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3B054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46B630" w14:textId="77777777" w:rsidR="007B331C" w:rsidRDefault="007B331C" w:rsidP="007B331C">
            <w:pPr>
              <w:spacing w:before="0" w:after="0"/>
              <w:jc w:val="center"/>
            </w:pPr>
          </w:p>
        </w:tc>
      </w:tr>
      <w:tr w:rsidR="007B331C" w14:paraId="65A86DF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1388F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7A4CF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E856E7"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5AE9B0"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C3AB87" w14:textId="77777777" w:rsidR="007B331C" w:rsidRDefault="007B331C" w:rsidP="007B331C">
            <w:pPr>
              <w:spacing w:before="0" w:after="0"/>
              <w:jc w:val="center"/>
            </w:pPr>
            <w:r>
              <w:rPr>
                <w:rFonts w:ascii="Arial Narrow" w:hAnsi="Arial Narrow" w:cs="Arial Narrow"/>
                <w:color w:val="000000"/>
                <w:sz w:val="14"/>
              </w:rPr>
              <w:t>153.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98226C" w14:textId="77777777" w:rsidR="007B331C" w:rsidRDefault="007B331C" w:rsidP="007B331C">
            <w:pPr>
              <w:spacing w:before="0" w:after="0"/>
              <w:jc w:val="center"/>
            </w:pPr>
            <w:r>
              <w:rPr>
                <w:rFonts w:ascii="Arial Narrow" w:hAnsi="Arial Narrow" w:cs="Arial Narrow"/>
                <w:color w:val="000000"/>
                <w:sz w:val="14"/>
              </w:rPr>
              <w:t>142.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6D74E8" w14:textId="77777777" w:rsidR="007B331C" w:rsidRDefault="007B331C" w:rsidP="007B331C">
            <w:pPr>
              <w:spacing w:before="0" w:after="0"/>
              <w:jc w:val="center"/>
            </w:pPr>
            <w:r>
              <w:rPr>
                <w:rFonts w:ascii="Arial Narrow" w:hAnsi="Arial Narrow" w:cs="Arial Narrow"/>
                <w:color w:val="000000"/>
                <w:sz w:val="14"/>
              </w:rPr>
              <w:t>115.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2AC2CB" w14:textId="77777777" w:rsidR="007B331C" w:rsidRDefault="007B331C" w:rsidP="007B331C">
            <w:pPr>
              <w:spacing w:before="0" w:after="0"/>
              <w:jc w:val="center"/>
            </w:pPr>
            <w:r>
              <w:rPr>
                <w:rFonts w:ascii="Arial Narrow" w:hAnsi="Arial Narrow" w:cs="Arial Narrow"/>
                <w:color w:val="000000"/>
                <w:sz w:val="14"/>
              </w:rPr>
              <w:t>124.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7FCFC4" w14:textId="77777777" w:rsidR="007B331C" w:rsidRDefault="007B331C" w:rsidP="007B331C">
            <w:pPr>
              <w:spacing w:before="0" w:after="0"/>
              <w:jc w:val="center"/>
            </w:pPr>
            <w:r>
              <w:rPr>
                <w:rFonts w:ascii="Arial Narrow" w:hAnsi="Arial Narrow" w:cs="Arial Narrow"/>
                <w:color w:val="000000"/>
                <w:sz w:val="14"/>
              </w:rPr>
              <w:t>181.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52933C" w14:textId="77777777" w:rsidR="007B331C" w:rsidRDefault="007B331C" w:rsidP="007B331C">
            <w:pPr>
              <w:spacing w:before="0" w:after="0"/>
              <w:jc w:val="center"/>
            </w:pPr>
            <w:r>
              <w:rPr>
                <w:rFonts w:ascii="Arial Narrow" w:hAnsi="Arial Narrow" w:cs="Arial Narrow"/>
                <w:color w:val="000000"/>
                <w:sz w:val="14"/>
              </w:rPr>
              <w:t>20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E7102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64951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B79DA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278F13" w14:textId="77777777" w:rsidR="007B331C" w:rsidRDefault="007B331C" w:rsidP="007B331C">
            <w:pPr>
              <w:spacing w:before="0" w:after="0"/>
              <w:jc w:val="center"/>
            </w:pPr>
          </w:p>
        </w:tc>
      </w:tr>
      <w:tr w:rsidR="007B331C" w14:paraId="3D608BE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909BE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BA41D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7D9DAC"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166F8F"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C26A89" w14:textId="77777777" w:rsidR="007B331C" w:rsidRDefault="007B331C" w:rsidP="007B331C">
            <w:pPr>
              <w:spacing w:before="0" w:after="0"/>
              <w:jc w:val="center"/>
            </w:pPr>
            <w:r>
              <w:rPr>
                <w:rFonts w:ascii="Arial Narrow" w:hAnsi="Arial Narrow" w:cs="Arial Narrow"/>
                <w:color w:val="000000"/>
                <w:sz w:val="14"/>
              </w:rPr>
              <w:t>0.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7DDC57" w14:textId="77777777" w:rsidR="007B331C" w:rsidRDefault="007B331C" w:rsidP="007B331C">
            <w:pPr>
              <w:spacing w:before="0" w:after="0"/>
              <w:jc w:val="center"/>
            </w:pPr>
            <w:r>
              <w:rPr>
                <w:rFonts w:ascii="Arial Narrow" w:hAnsi="Arial Narrow" w:cs="Arial Narrow"/>
                <w:color w:val="000000"/>
                <w:sz w:val="14"/>
              </w:rPr>
              <w:t>1.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7AD5E4" w14:textId="77777777" w:rsidR="007B331C" w:rsidRDefault="007B331C" w:rsidP="007B331C">
            <w:pPr>
              <w:spacing w:before="0" w:after="0"/>
              <w:jc w:val="center"/>
            </w:pPr>
            <w:r>
              <w:rPr>
                <w:rFonts w:ascii="Arial Narrow" w:hAnsi="Arial Narrow" w:cs="Arial Narrow"/>
                <w:color w:val="000000"/>
                <w:sz w:val="14"/>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6C4EF8" w14:textId="77777777" w:rsidR="007B331C" w:rsidRDefault="007B331C" w:rsidP="007B331C">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1E29FA" w14:textId="77777777" w:rsidR="007B331C" w:rsidRDefault="007B331C" w:rsidP="007B331C">
            <w:pPr>
              <w:spacing w:before="0" w:after="0"/>
              <w:jc w:val="center"/>
            </w:pPr>
            <w:r>
              <w:rPr>
                <w:rFonts w:ascii="Arial Narrow" w:hAnsi="Arial Narrow" w:cs="Arial Narrow"/>
                <w:color w:val="000000"/>
                <w:sz w:val="14"/>
              </w:rPr>
              <w:t>1.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3D4A45" w14:textId="77777777" w:rsidR="007B331C" w:rsidRDefault="007B331C" w:rsidP="007B331C">
            <w:pPr>
              <w:spacing w:before="0" w:after="0"/>
              <w:jc w:val="center"/>
            </w:pPr>
            <w:r>
              <w:rPr>
                <w:rFonts w:ascii="Arial Narrow" w:hAnsi="Arial Narrow" w:cs="Arial Narrow"/>
                <w:color w:val="000000"/>
                <w:sz w:val="14"/>
              </w:rPr>
              <w:t>1.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56E28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3C338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90832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04B355" w14:textId="77777777" w:rsidR="007B331C" w:rsidRDefault="007B331C" w:rsidP="007B331C">
            <w:pPr>
              <w:spacing w:before="0" w:after="0"/>
              <w:jc w:val="center"/>
            </w:pPr>
          </w:p>
        </w:tc>
      </w:tr>
      <w:tr w:rsidR="007B331C" w14:paraId="62828F1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E34C4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F2C85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FD7FF0"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21E018"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9EE49E" w14:textId="77777777" w:rsidR="007B331C" w:rsidRDefault="007B331C" w:rsidP="007B331C">
            <w:pPr>
              <w:spacing w:before="0" w:after="0"/>
              <w:jc w:val="center"/>
            </w:pPr>
            <w:r>
              <w:rPr>
                <w:rFonts w:ascii="Arial Narrow" w:hAnsi="Arial Narrow" w:cs="Arial Narrow"/>
                <w:color w:val="000000"/>
                <w:sz w:val="14"/>
              </w:rPr>
              <w:t>1.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B54A74" w14:textId="77777777" w:rsidR="007B331C" w:rsidRDefault="007B331C" w:rsidP="007B331C">
            <w:pPr>
              <w:spacing w:before="0" w:after="0"/>
              <w:jc w:val="center"/>
            </w:pPr>
            <w:r>
              <w:rPr>
                <w:rFonts w:ascii="Arial Narrow" w:hAnsi="Arial Narrow" w:cs="Arial Narrow"/>
                <w:color w:val="000000"/>
                <w:sz w:val="14"/>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F621CD" w14:textId="77777777" w:rsidR="007B331C" w:rsidRDefault="007B331C" w:rsidP="007B331C">
            <w:pPr>
              <w:spacing w:before="0" w:after="0"/>
              <w:jc w:val="center"/>
            </w:pPr>
            <w:r>
              <w:rPr>
                <w:rFonts w:ascii="Arial Narrow" w:hAnsi="Arial Narrow" w:cs="Arial Narrow"/>
                <w:color w:val="000000"/>
                <w:sz w:val="14"/>
              </w:rPr>
              <w:t>0.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7B9144" w14:textId="77777777" w:rsidR="007B331C" w:rsidRDefault="007B331C" w:rsidP="007B331C">
            <w:pPr>
              <w:spacing w:before="0" w:after="0"/>
              <w:jc w:val="center"/>
            </w:pPr>
            <w:r>
              <w:rPr>
                <w:rFonts w:ascii="Arial Narrow" w:hAnsi="Arial Narrow" w:cs="Arial Narrow"/>
                <w:color w:val="000000"/>
                <w:sz w:val="14"/>
              </w:rPr>
              <w:t>0.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807E5F" w14:textId="77777777" w:rsidR="007B331C" w:rsidRDefault="007B331C" w:rsidP="007B331C">
            <w:pPr>
              <w:spacing w:before="0" w:after="0"/>
              <w:jc w:val="center"/>
            </w:pPr>
            <w:r>
              <w:rPr>
                <w:rFonts w:ascii="Arial Narrow" w:hAnsi="Arial Narrow" w:cs="Arial Narrow"/>
                <w:color w:val="000000"/>
                <w:sz w:val="14"/>
              </w:rPr>
              <w:t>2.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7CE3D7" w14:textId="77777777" w:rsidR="007B331C" w:rsidRDefault="007B331C" w:rsidP="007B331C">
            <w:pPr>
              <w:spacing w:before="0" w:after="0"/>
              <w:jc w:val="center"/>
            </w:pPr>
            <w:r>
              <w:rPr>
                <w:rFonts w:ascii="Arial Narrow" w:hAnsi="Arial Narrow" w:cs="Arial Narrow"/>
                <w:color w:val="000000"/>
                <w:sz w:val="14"/>
              </w:rPr>
              <w:t>3.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3DAD70"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335EC0"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C6ED60"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8D5F01" w14:textId="77777777" w:rsidR="007B331C" w:rsidRDefault="007B331C" w:rsidP="007B331C">
            <w:pPr>
              <w:spacing w:before="0" w:after="0"/>
              <w:jc w:val="center"/>
            </w:pPr>
            <w:r>
              <w:rPr>
                <w:rFonts w:ascii="Arial Narrow" w:hAnsi="Arial Narrow" w:cs="Arial Narrow"/>
                <w:color w:val="000000"/>
                <w:sz w:val="14"/>
              </w:rPr>
              <w:t>0.63</w:t>
            </w:r>
          </w:p>
        </w:tc>
      </w:tr>
      <w:tr w:rsidR="007B331C" w14:paraId="3B2A52C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B93F26"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B8790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090FA3"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A9BC4E"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A9B8E1" w14:textId="77777777" w:rsidR="007B331C" w:rsidRDefault="007B331C" w:rsidP="007B331C">
            <w:pPr>
              <w:spacing w:before="0" w:after="0"/>
              <w:jc w:val="center"/>
            </w:pPr>
            <w:r>
              <w:rPr>
                <w:rFonts w:ascii="Arial Narrow" w:hAnsi="Arial Narrow" w:cs="Arial Narrow"/>
                <w:color w:val="000000"/>
                <w:sz w:val="14"/>
              </w:rPr>
              <w:t>126.6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0266096" w14:textId="77777777" w:rsidR="007B331C" w:rsidRDefault="007B331C" w:rsidP="007B331C">
            <w:pPr>
              <w:spacing w:before="0" w:after="0"/>
              <w:jc w:val="center"/>
            </w:pPr>
            <w:r>
              <w:rPr>
                <w:rFonts w:ascii="Arial Narrow" w:hAnsi="Arial Narrow" w:cs="Arial Narrow"/>
                <w:color w:val="000000"/>
                <w:sz w:val="14"/>
              </w:rPr>
              <w:t>168.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5433F5" w14:textId="77777777" w:rsidR="007B331C" w:rsidRDefault="007B331C" w:rsidP="007B331C">
            <w:pPr>
              <w:spacing w:before="0" w:after="0"/>
              <w:jc w:val="center"/>
            </w:pPr>
            <w:r>
              <w:rPr>
                <w:rFonts w:ascii="Arial Narrow" w:hAnsi="Arial Narrow" w:cs="Arial Narrow"/>
                <w:color w:val="000000"/>
                <w:sz w:val="14"/>
              </w:rPr>
              <w:t>37.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5A1333" w14:textId="77777777" w:rsidR="007B331C" w:rsidRDefault="007B331C" w:rsidP="007B331C">
            <w:pPr>
              <w:spacing w:before="0" w:after="0"/>
              <w:jc w:val="center"/>
            </w:pPr>
            <w:r>
              <w:rPr>
                <w:rFonts w:ascii="Arial Narrow" w:hAnsi="Arial Narrow" w:cs="Arial Narrow"/>
                <w:color w:val="000000"/>
                <w:sz w:val="14"/>
              </w:rPr>
              <w:t>81.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9F5329" w14:textId="77777777" w:rsidR="007B331C" w:rsidRDefault="007B331C" w:rsidP="007B331C">
            <w:pPr>
              <w:spacing w:before="0" w:after="0"/>
              <w:jc w:val="center"/>
            </w:pPr>
            <w:r>
              <w:rPr>
                <w:rFonts w:ascii="Arial Narrow" w:hAnsi="Arial Narrow" w:cs="Arial Narrow"/>
                <w:color w:val="000000"/>
                <w:sz w:val="14"/>
              </w:rPr>
              <w:t>18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46183F" w14:textId="77777777" w:rsidR="007B331C" w:rsidRDefault="007B331C" w:rsidP="007B331C">
            <w:pPr>
              <w:spacing w:before="0" w:after="0"/>
              <w:jc w:val="center"/>
            </w:pPr>
            <w:r>
              <w:rPr>
                <w:rFonts w:ascii="Arial Narrow" w:hAnsi="Arial Narrow" w:cs="Arial Narrow"/>
                <w:color w:val="000000"/>
                <w:sz w:val="14"/>
              </w:rPr>
              <w:t>186.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1D063E"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85852A" w14:textId="77777777" w:rsidR="007B331C" w:rsidRDefault="007B331C" w:rsidP="007B331C">
            <w:pPr>
              <w:spacing w:before="0" w:after="0"/>
              <w:jc w:val="center"/>
            </w:pPr>
            <w:r>
              <w:rPr>
                <w:rFonts w:ascii="Arial Narrow" w:hAnsi="Arial Narrow" w:cs="Arial Narrow"/>
                <w:color w:val="000000"/>
                <w:sz w:val="14"/>
              </w:rPr>
              <w:t>1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5273D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3332A3" w14:textId="77777777" w:rsidR="007B331C" w:rsidRDefault="007B331C" w:rsidP="007B331C">
            <w:pPr>
              <w:spacing w:before="0" w:after="0"/>
              <w:jc w:val="center"/>
            </w:pPr>
          </w:p>
        </w:tc>
      </w:tr>
      <w:tr w:rsidR="007B331C" w14:paraId="3299E78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B6AC0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F18B0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6FCEF5"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635C0F"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CF50C3" w14:textId="77777777" w:rsidR="007B331C" w:rsidRDefault="007B331C" w:rsidP="007B331C">
            <w:pPr>
              <w:spacing w:before="0" w:after="0"/>
              <w:jc w:val="center"/>
            </w:pPr>
            <w:r>
              <w:rPr>
                <w:rFonts w:ascii="Arial Narrow" w:hAnsi="Arial Narrow" w:cs="Arial Narrow"/>
                <w:color w:val="000000"/>
                <w:sz w:val="14"/>
              </w:rPr>
              <w:t>5.6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65A3437" w14:textId="77777777" w:rsidR="007B331C" w:rsidRDefault="007B331C" w:rsidP="007B331C">
            <w:pPr>
              <w:spacing w:before="0" w:after="0"/>
              <w:jc w:val="center"/>
            </w:pPr>
            <w:r>
              <w:rPr>
                <w:rFonts w:ascii="Arial Narrow" w:hAnsi="Arial Narrow" w:cs="Arial Narrow"/>
                <w:color w:val="000000"/>
                <w:sz w:val="14"/>
              </w:rPr>
              <w:t>5.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91E0B3" w14:textId="77777777" w:rsidR="007B331C" w:rsidRDefault="007B331C" w:rsidP="007B331C">
            <w:pPr>
              <w:spacing w:before="0" w:after="0"/>
              <w:jc w:val="center"/>
            </w:pPr>
            <w:r>
              <w:rPr>
                <w:rFonts w:ascii="Arial Narrow" w:hAnsi="Arial Narrow" w:cs="Arial Narrow"/>
                <w:color w:val="000000"/>
                <w:sz w:val="14"/>
              </w:rPr>
              <w:t>3.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65E7C8" w14:textId="77777777" w:rsidR="007B331C" w:rsidRDefault="007B331C" w:rsidP="007B331C">
            <w:pPr>
              <w:spacing w:before="0" w:after="0"/>
              <w:jc w:val="center"/>
            </w:pPr>
            <w:r>
              <w:rPr>
                <w:rFonts w:ascii="Arial Narrow" w:hAnsi="Arial Narrow" w:cs="Arial Narrow"/>
                <w:color w:val="000000"/>
                <w:sz w:val="14"/>
              </w:rPr>
              <w:t>3.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799256" w14:textId="77777777" w:rsidR="007B331C" w:rsidRDefault="007B331C" w:rsidP="007B331C">
            <w:pPr>
              <w:spacing w:before="0" w:after="0"/>
              <w:jc w:val="center"/>
            </w:pPr>
            <w:r>
              <w:rPr>
                <w:rFonts w:ascii="Arial Narrow" w:hAnsi="Arial Narrow" w:cs="Arial Narrow"/>
                <w:color w:val="000000"/>
                <w:sz w:val="14"/>
              </w:rPr>
              <w:t>7.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EFCD4E" w14:textId="77777777" w:rsidR="007B331C" w:rsidRDefault="007B331C" w:rsidP="007B331C">
            <w:pPr>
              <w:spacing w:before="0" w:after="0"/>
              <w:jc w:val="center"/>
            </w:pPr>
            <w:r>
              <w:rPr>
                <w:rFonts w:ascii="Arial Narrow" w:hAnsi="Arial Narrow" w:cs="Arial Narrow"/>
                <w:color w:val="000000"/>
                <w:sz w:val="14"/>
              </w:rPr>
              <w:t>8.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A3E5F4"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B99976" w14:textId="77777777" w:rsidR="007B331C" w:rsidRDefault="007B331C" w:rsidP="007B331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40F2D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B14467" w14:textId="77777777" w:rsidR="007B331C" w:rsidRDefault="007B331C" w:rsidP="007B331C">
            <w:pPr>
              <w:spacing w:before="0" w:after="0"/>
              <w:jc w:val="center"/>
            </w:pPr>
          </w:p>
        </w:tc>
      </w:tr>
      <w:tr w:rsidR="007B331C" w14:paraId="2EA4238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540FA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E9678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366157"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412DA2"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80705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61FD2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39118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61BAB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44B61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09FA1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CAF56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349E2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A328C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5F9356" w14:textId="77777777" w:rsidR="007B331C" w:rsidRDefault="007B331C" w:rsidP="007B331C">
            <w:pPr>
              <w:spacing w:before="0" w:after="0"/>
              <w:jc w:val="center"/>
            </w:pPr>
          </w:p>
        </w:tc>
      </w:tr>
      <w:tr w:rsidR="007B331C" w14:paraId="6DCAEBE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F4EC3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167D2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CB2698"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945356"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4DD3F8" w14:textId="77777777" w:rsidR="007B331C" w:rsidRDefault="007B331C" w:rsidP="007B331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2C9C71C" w14:textId="77777777" w:rsidR="007B331C" w:rsidRDefault="007B331C" w:rsidP="007B331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E833F2" w14:textId="77777777" w:rsidR="007B331C" w:rsidRDefault="007B331C" w:rsidP="007B331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1D9C4A" w14:textId="77777777" w:rsidR="007B331C" w:rsidRDefault="007B331C" w:rsidP="007B331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018065" w14:textId="77777777" w:rsidR="007B331C" w:rsidRDefault="007B331C" w:rsidP="007B331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A7A7C4" w14:textId="77777777" w:rsidR="007B331C" w:rsidRDefault="007B331C" w:rsidP="007B331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DBD475"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726691" w14:textId="77777777" w:rsidR="007B331C" w:rsidRDefault="007B331C" w:rsidP="007B331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D5AF4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B11DA3" w14:textId="77777777" w:rsidR="007B331C" w:rsidRDefault="007B331C" w:rsidP="007B331C">
            <w:pPr>
              <w:spacing w:before="0" w:after="0"/>
              <w:jc w:val="center"/>
            </w:pPr>
          </w:p>
        </w:tc>
      </w:tr>
      <w:tr w:rsidR="007B331C" w14:paraId="30F5696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C9CAA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701D5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22870B"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A3952D"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9EB392" w14:textId="77777777" w:rsidR="007B331C" w:rsidRDefault="007B331C" w:rsidP="007B331C">
            <w:pPr>
              <w:spacing w:before="0" w:after="0"/>
              <w:jc w:val="center"/>
            </w:pPr>
            <w:r>
              <w:rPr>
                <w:rFonts w:ascii="Arial Narrow" w:hAnsi="Arial Narrow" w:cs="Arial Narrow"/>
                <w:color w:val="000000"/>
                <w:sz w:val="14"/>
              </w:rPr>
              <w:t>9090.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5BA1CF" w14:textId="77777777" w:rsidR="007B331C" w:rsidRDefault="007B331C" w:rsidP="007B331C">
            <w:pPr>
              <w:spacing w:before="0" w:after="0"/>
              <w:jc w:val="center"/>
            </w:pPr>
            <w:r>
              <w:rPr>
                <w:rFonts w:ascii="Arial Narrow" w:hAnsi="Arial Narrow" w:cs="Arial Narrow"/>
                <w:color w:val="000000"/>
                <w:sz w:val="14"/>
              </w:rPr>
              <w:t>8956.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5B5DC3" w14:textId="77777777" w:rsidR="007B331C" w:rsidRDefault="007B331C" w:rsidP="007B331C">
            <w:pPr>
              <w:spacing w:before="0" w:after="0"/>
              <w:jc w:val="center"/>
            </w:pPr>
            <w:r>
              <w:rPr>
                <w:rFonts w:ascii="Arial Narrow" w:hAnsi="Arial Narrow" w:cs="Arial Narrow"/>
                <w:color w:val="000000"/>
                <w:sz w:val="14"/>
              </w:rPr>
              <w:t>7571.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28DA54" w14:textId="77777777" w:rsidR="007B331C" w:rsidRDefault="007B331C" w:rsidP="007B331C">
            <w:pPr>
              <w:spacing w:before="0" w:after="0"/>
              <w:jc w:val="center"/>
            </w:pPr>
            <w:r>
              <w:rPr>
                <w:rFonts w:ascii="Arial Narrow" w:hAnsi="Arial Narrow" w:cs="Arial Narrow"/>
                <w:color w:val="000000"/>
                <w:sz w:val="14"/>
              </w:rPr>
              <w:t>8033.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4CB637" w14:textId="77777777" w:rsidR="007B331C" w:rsidRDefault="007B331C" w:rsidP="007B331C">
            <w:pPr>
              <w:spacing w:before="0" w:after="0"/>
              <w:jc w:val="center"/>
            </w:pPr>
            <w:r>
              <w:rPr>
                <w:rFonts w:ascii="Arial Narrow" w:hAnsi="Arial Narrow" w:cs="Arial Narrow"/>
                <w:color w:val="000000"/>
                <w:sz w:val="14"/>
              </w:rPr>
              <w:t>1012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F70C76" w14:textId="77777777" w:rsidR="007B331C" w:rsidRDefault="007B331C" w:rsidP="007B331C">
            <w:pPr>
              <w:spacing w:before="0" w:after="0"/>
              <w:jc w:val="center"/>
            </w:pPr>
            <w:r>
              <w:rPr>
                <w:rFonts w:ascii="Arial Narrow" w:hAnsi="Arial Narrow" w:cs="Arial Narrow"/>
                <w:color w:val="000000"/>
                <w:sz w:val="14"/>
              </w:rPr>
              <w:t>10702.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A5D25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83937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BD980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7CE1F5" w14:textId="77777777" w:rsidR="007B331C" w:rsidRDefault="007B331C" w:rsidP="007B331C">
            <w:pPr>
              <w:spacing w:before="0" w:after="0"/>
              <w:jc w:val="center"/>
            </w:pPr>
          </w:p>
        </w:tc>
      </w:tr>
      <w:tr w:rsidR="007B331C" w14:paraId="531738F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D9F99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4A3B1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CA3553"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6CAC09"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10AAEA" w14:textId="77777777" w:rsidR="007B331C" w:rsidRDefault="007B331C" w:rsidP="007B331C">
            <w:pPr>
              <w:spacing w:before="0" w:after="0"/>
              <w:jc w:val="center"/>
            </w:pPr>
            <w:r>
              <w:rPr>
                <w:rFonts w:ascii="Arial Narrow" w:hAnsi="Arial Narrow" w:cs="Arial Narrow"/>
                <w:color w:val="000000"/>
                <w:sz w:val="14"/>
              </w:rPr>
              <w:t>11.5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A799E17" w14:textId="77777777" w:rsidR="007B331C" w:rsidRDefault="007B331C" w:rsidP="007B331C">
            <w:pPr>
              <w:spacing w:before="0" w:after="0"/>
              <w:jc w:val="center"/>
            </w:pPr>
            <w:r>
              <w:rPr>
                <w:rFonts w:ascii="Arial Narrow" w:hAnsi="Arial Narrow" w:cs="Arial Narrow"/>
                <w:color w:val="000000"/>
                <w:sz w:val="14"/>
              </w:rPr>
              <w:t>8.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B28BFA" w14:textId="77777777" w:rsidR="007B331C" w:rsidRDefault="007B331C" w:rsidP="007B331C">
            <w:pPr>
              <w:spacing w:before="0" w:after="0"/>
              <w:jc w:val="center"/>
            </w:pPr>
            <w:r>
              <w:rPr>
                <w:rFonts w:ascii="Arial Narrow" w:hAnsi="Arial Narrow" w:cs="Arial Narrow"/>
                <w:color w:val="000000"/>
                <w:sz w:val="14"/>
              </w:rPr>
              <w:t>5.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B0FBCB" w14:textId="77777777" w:rsidR="007B331C" w:rsidRDefault="007B331C" w:rsidP="007B331C">
            <w:pPr>
              <w:spacing w:before="0" w:after="0"/>
              <w:jc w:val="center"/>
            </w:pPr>
            <w:r>
              <w:rPr>
                <w:rFonts w:ascii="Arial Narrow" w:hAnsi="Arial Narrow" w:cs="Arial Narrow"/>
                <w:color w:val="000000"/>
                <w:sz w:val="14"/>
              </w:rPr>
              <w:t>6.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B86BE5" w14:textId="77777777" w:rsidR="007B331C" w:rsidRDefault="007B331C" w:rsidP="007B331C">
            <w:pPr>
              <w:spacing w:before="0" w:after="0"/>
              <w:jc w:val="center"/>
            </w:pPr>
            <w:r>
              <w:rPr>
                <w:rFonts w:ascii="Arial Narrow" w:hAnsi="Arial Narrow" w:cs="Arial Narrow"/>
                <w:color w:val="000000"/>
                <w:sz w:val="14"/>
              </w:rPr>
              <w:t>15.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0FFF2A" w14:textId="77777777" w:rsidR="007B331C" w:rsidRDefault="007B331C" w:rsidP="007B331C">
            <w:pPr>
              <w:spacing w:before="0" w:after="0"/>
              <w:jc w:val="center"/>
            </w:pPr>
            <w:r>
              <w:rPr>
                <w:rFonts w:ascii="Arial Narrow" w:hAnsi="Arial Narrow" w:cs="Arial Narrow"/>
                <w:color w:val="000000"/>
                <w:sz w:val="14"/>
              </w:rPr>
              <w:t>19.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BCD955"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EA5B03" w14:textId="77777777" w:rsidR="007B331C" w:rsidRDefault="007B331C" w:rsidP="007B331C">
            <w:pPr>
              <w:spacing w:before="0" w:after="0"/>
              <w:jc w:val="center"/>
            </w:pPr>
            <w:r>
              <w:rPr>
                <w:rFonts w:ascii="Arial Narrow" w:hAnsi="Arial Narrow" w:cs="Arial Narrow"/>
                <w:color w:val="000000"/>
                <w:sz w:val="14"/>
              </w:rPr>
              <w:t>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B2405B"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5BBAB9" w14:textId="77777777" w:rsidR="007B331C" w:rsidRDefault="007B331C" w:rsidP="007B331C">
            <w:pPr>
              <w:spacing w:before="0" w:after="0"/>
              <w:jc w:val="center"/>
            </w:pPr>
            <w:r>
              <w:rPr>
                <w:rFonts w:ascii="Arial Narrow" w:hAnsi="Arial Narrow" w:cs="Arial Narrow"/>
                <w:color w:val="000000"/>
                <w:sz w:val="14"/>
              </w:rPr>
              <w:t>2.40</w:t>
            </w:r>
          </w:p>
        </w:tc>
      </w:tr>
      <w:tr w:rsidR="007B331C" w14:paraId="204D505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F1ACA2"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788637" w14:textId="77777777" w:rsidR="007B331C" w:rsidRDefault="007B331C" w:rsidP="007B331C">
            <w:pPr>
              <w:spacing w:before="20" w:after="20"/>
              <w:ind w:left="20" w:right="20"/>
            </w:pPr>
            <w:r>
              <w:rPr>
                <w:rFonts w:ascii="Arial Narrow" w:hAnsi="Arial Narrow" w:cs="Arial Narrow"/>
                <w:color w:val="000000"/>
                <w:sz w:val="14"/>
              </w:rPr>
              <w:t>King(TUL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C1AAC6"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C129A5"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67963A" w14:textId="77777777" w:rsidR="007B331C" w:rsidRDefault="007B331C" w:rsidP="007B331C">
            <w:pPr>
              <w:spacing w:before="0" w:after="0"/>
              <w:jc w:val="center"/>
            </w:pPr>
            <w:r>
              <w:rPr>
                <w:rFonts w:ascii="Arial Narrow" w:hAnsi="Arial Narrow" w:cs="Arial Narrow"/>
                <w:color w:val="000000"/>
                <w:sz w:val="14"/>
              </w:rPr>
              <w:t>10.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FB0F81" w14:textId="77777777" w:rsidR="007B331C" w:rsidRDefault="007B331C" w:rsidP="007B331C">
            <w:pPr>
              <w:spacing w:before="0" w:after="0"/>
              <w:jc w:val="center"/>
            </w:pPr>
            <w:r>
              <w:rPr>
                <w:rFonts w:ascii="Arial Narrow" w:hAnsi="Arial Narrow" w:cs="Arial Narrow"/>
                <w:color w:val="000000"/>
                <w:sz w:val="14"/>
              </w:rPr>
              <w:t>1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8E98F0" w14:textId="77777777" w:rsidR="007B331C" w:rsidRDefault="007B331C" w:rsidP="007B331C">
            <w:pPr>
              <w:spacing w:before="0" w:after="0"/>
              <w:jc w:val="center"/>
            </w:pPr>
            <w:r>
              <w:rPr>
                <w:rFonts w:ascii="Arial Narrow" w:hAnsi="Arial Narrow" w:cs="Arial Narrow"/>
                <w:color w:val="000000"/>
                <w:sz w:val="14"/>
              </w:rPr>
              <w:t>7.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8DF731" w14:textId="77777777" w:rsidR="007B331C" w:rsidRDefault="007B331C" w:rsidP="007B331C">
            <w:pPr>
              <w:spacing w:before="0" w:after="0"/>
              <w:jc w:val="center"/>
            </w:pPr>
            <w:r>
              <w:rPr>
                <w:rFonts w:ascii="Arial Narrow" w:hAnsi="Arial Narrow" w:cs="Arial Narrow"/>
                <w:color w:val="000000"/>
                <w:sz w:val="14"/>
              </w:rPr>
              <w:t>8.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5101FE" w14:textId="77777777" w:rsidR="007B331C" w:rsidRDefault="007B331C" w:rsidP="007B331C">
            <w:pPr>
              <w:spacing w:before="0" w:after="0"/>
              <w:jc w:val="center"/>
            </w:pPr>
            <w:r>
              <w:rPr>
                <w:rFonts w:ascii="Arial Narrow" w:hAnsi="Arial Narrow" w:cs="Arial Narrow"/>
                <w:color w:val="000000"/>
                <w:sz w:val="14"/>
              </w:rPr>
              <w:t>12.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C65C65" w14:textId="77777777" w:rsidR="007B331C" w:rsidRDefault="007B331C" w:rsidP="007B331C">
            <w:pPr>
              <w:spacing w:before="0" w:after="0"/>
              <w:jc w:val="center"/>
            </w:pPr>
            <w:r>
              <w:rPr>
                <w:rFonts w:ascii="Arial Narrow" w:hAnsi="Arial Narrow" w:cs="Arial Narrow"/>
                <w:color w:val="000000"/>
                <w:sz w:val="14"/>
              </w:rPr>
              <w:t>13.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D3507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C3449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2B40C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5FF52A" w14:textId="77777777" w:rsidR="007B331C" w:rsidRDefault="007B331C" w:rsidP="007B331C">
            <w:pPr>
              <w:spacing w:before="0" w:after="0"/>
              <w:jc w:val="center"/>
            </w:pPr>
          </w:p>
        </w:tc>
      </w:tr>
      <w:tr w:rsidR="007B331C" w14:paraId="5935F48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1095E3"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5315B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749E58"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EB446C"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ACD4C1"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6AC1B6" w14:textId="77777777" w:rsidR="007B331C" w:rsidRDefault="007B331C" w:rsidP="007B331C">
            <w:pPr>
              <w:spacing w:before="0" w:after="0"/>
              <w:jc w:val="center"/>
            </w:pPr>
            <w:r>
              <w:rPr>
                <w:rFonts w:ascii="Arial Narrow" w:hAnsi="Arial Narrow" w:cs="Arial Narrow"/>
                <w:color w:val="000000"/>
                <w:sz w:val="14"/>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96358A" w14:textId="77777777" w:rsidR="007B331C" w:rsidRDefault="007B331C" w:rsidP="007B331C">
            <w:pPr>
              <w:spacing w:before="0" w:after="0"/>
              <w:jc w:val="center"/>
            </w:pPr>
            <w:r>
              <w:rPr>
                <w:rFonts w:ascii="Arial Narrow" w:hAnsi="Arial Narrow" w:cs="Arial Narrow"/>
                <w:color w:val="000000"/>
                <w:sz w:val="14"/>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90C17A"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5B5710"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27D050"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6F5C3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30701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48BCE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82E91E" w14:textId="77777777" w:rsidR="007B331C" w:rsidRDefault="007B331C" w:rsidP="007B331C">
            <w:pPr>
              <w:spacing w:before="0" w:after="0"/>
              <w:jc w:val="center"/>
            </w:pPr>
          </w:p>
        </w:tc>
      </w:tr>
      <w:tr w:rsidR="007B331C" w14:paraId="0F37EEB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F27D3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BB6EB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934F5A"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58069D"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02837C" w14:textId="77777777" w:rsidR="007B331C" w:rsidRDefault="007B331C" w:rsidP="007B331C">
            <w:pPr>
              <w:spacing w:before="0" w:after="0"/>
              <w:jc w:val="center"/>
            </w:pPr>
            <w:r>
              <w:rPr>
                <w:rFonts w:ascii="Arial Narrow" w:hAnsi="Arial Narrow" w:cs="Arial Narrow"/>
                <w:color w:val="000000"/>
                <w:sz w:val="14"/>
              </w:rPr>
              <w:t>114.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7B0CB5" w14:textId="77777777" w:rsidR="007B331C" w:rsidRDefault="007B331C" w:rsidP="007B331C">
            <w:pPr>
              <w:spacing w:before="0" w:after="0"/>
              <w:jc w:val="center"/>
            </w:pPr>
            <w:r>
              <w:rPr>
                <w:rFonts w:ascii="Arial Narrow" w:hAnsi="Arial Narrow" w:cs="Arial Narrow"/>
                <w:color w:val="000000"/>
                <w:sz w:val="14"/>
              </w:rPr>
              <w:t>97.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A33B5E" w14:textId="77777777" w:rsidR="007B331C" w:rsidRDefault="007B331C" w:rsidP="007B331C">
            <w:pPr>
              <w:spacing w:before="0" w:after="0"/>
              <w:jc w:val="center"/>
            </w:pPr>
            <w:r>
              <w:rPr>
                <w:rFonts w:ascii="Arial Narrow" w:hAnsi="Arial Narrow" w:cs="Arial Narrow"/>
                <w:color w:val="000000"/>
                <w:sz w:val="14"/>
              </w:rPr>
              <w:t>96.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296727" w14:textId="77777777" w:rsidR="007B331C" w:rsidRDefault="007B331C" w:rsidP="007B331C">
            <w:pPr>
              <w:spacing w:before="0" w:after="0"/>
              <w:jc w:val="center"/>
            </w:pPr>
            <w:r>
              <w:rPr>
                <w:rFonts w:ascii="Arial Narrow" w:hAnsi="Arial Narrow" w:cs="Arial Narrow"/>
                <w:color w:val="000000"/>
                <w:sz w:val="14"/>
              </w:rPr>
              <w:t>97.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67337C" w14:textId="77777777" w:rsidR="007B331C" w:rsidRDefault="007B331C" w:rsidP="007B331C">
            <w:pPr>
              <w:spacing w:before="0" w:after="0"/>
              <w:jc w:val="center"/>
            </w:pPr>
            <w:r>
              <w:rPr>
                <w:rFonts w:ascii="Arial Narrow" w:hAnsi="Arial Narrow" w:cs="Arial Narrow"/>
                <w:color w:val="000000"/>
                <w:sz w:val="14"/>
              </w:rPr>
              <w:t>128.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2F00AE" w14:textId="77777777" w:rsidR="007B331C" w:rsidRDefault="007B331C" w:rsidP="007B331C">
            <w:pPr>
              <w:spacing w:before="0" w:after="0"/>
              <w:jc w:val="center"/>
            </w:pPr>
            <w:r>
              <w:rPr>
                <w:rFonts w:ascii="Arial Narrow" w:hAnsi="Arial Narrow" w:cs="Arial Narrow"/>
                <w:color w:val="000000"/>
                <w:sz w:val="14"/>
              </w:rPr>
              <w:t>143.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39C48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34C35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377E3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F28728" w14:textId="77777777" w:rsidR="007B331C" w:rsidRDefault="007B331C" w:rsidP="007B331C">
            <w:pPr>
              <w:spacing w:before="0" w:after="0"/>
              <w:jc w:val="center"/>
            </w:pPr>
          </w:p>
        </w:tc>
      </w:tr>
      <w:tr w:rsidR="007B331C" w14:paraId="0F120E7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CC91A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FCAAF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373313"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AF30F9"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F6AED3" w14:textId="77777777" w:rsidR="007B331C" w:rsidRDefault="007B331C" w:rsidP="007B331C">
            <w:pPr>
              <w:spacing w:before="0" w:after="0"/>
              <w:jc w:val="center"/>
            </w:pPr>
            <w:r>
              <w:rPr>
                <w:rFonts w:ascii="Arial Narrow" w:hAnsi="Arial Narrow" w:cs="Arial Narrow"/>
                <w:color w:val="000000"/>
                <w:sz w:val="14"/>
              </w:rPr>
              <w:t>2.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9DC3EB" w14:textId="77777777" w:rsidR="007B331C" w:rsidRDefault="007B331C" w:rsidP="007B331C">
            <w:pPr>
              <w:spacing w:before="0" w:after="0"/>
              <w:jc w:val="center"/>
            </w:pPr>
            <w:r>
              <w:rPr>
                <w:rFonts w:ascii="Arial Narrow" w:hAnsi="Arial Narrow" w:cs="Arial Narrow"/>
                <w:color w:val="000000"/>
                <w:sz w:val="14"/>
              </w:rPr>
              <w:t>1.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720476" w14:textId="77777777" w:rsidR="007B331C" w:rsidRDefault="007B331C" w:rsidP="007B331C">
            <w:pPr>
              <w:spacing w:before="0" w:after="0"/>
              <w:jc w:val="center"/>
            </w:pPr>
            <w:r>
              <w:rPr>
                <w:rFonts w:ascii="Arial Narrow" w:hAnsi="Arial Narrow" w:cs="Arial Narrow"/>
                <w:color w:val="000000"/>
                <w:sz w:val="14"/>
              </w:rPr>
              <w:t>1.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21E08A" w14:textId="77777777" w:rsidR="007B331C" w:rsidRDefault="007B331C" w:rsidP="007B331C">
            <w:pPr>
              <w:spacing w:before="0" w:after="0"/>
              <w:jc w:val="center"/>
            </w:pPr>
            <w:r>
              <w:rPr>
                <w:rFonts w:ascii="Arial Narrow" w:hAnsi="Arial Narrow" w:cs="Arial Narrow"/>
                <w:color w:val="000000"/>
                <w:sz w:val="14"/>
              </w:rPr>
              <w:t>1.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AFAE0D" w14:textId="77777777" w:rsidR="007B331C" w:rsidRDefault="007B331C" w:rsidP="007B331C">
            <w:pPr>
              <w:spacing w:before="0" w:after="0"/>
              <w:jc w:val="center"/>
            </w:pPr>
            <w:r>
              <w:rPr>
                <w:rFonts w:ascii="Arial Narrow" w:hAnsi="Arial Narrow" w:cs="Arial Narrow"/>
                <w:color w:val="000000"/>
                <w:sz w:val="14"/>
              </w:rPr>
              <w:t>2.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B5111A" w14:textId="77777777" w:rsidR="007B331C" w:rsidRDefault="007B331C" w:rsidP="007B331C">
            <w:pPr>
              <w:spacing w:before="0" w:after="0"/>
              <w:jc w:val="center"/>
            </w:pPr>
            <w:r>
              <w:rPr>
                <w:rFonts w:ascii="Arial Narrow" w:hAnsi="Arial Narrow" w:cs="Arial Narrow"/>
                <w:color w:val="000000"/>
                <w:sz w:val="14"/>
              </w:rPr>
              <w:t>3.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5DDDE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16970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AC8C2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8ABA19" w14:textId="77777777" w:rsidR="007B331C" w:rsidRDefault="007B331C" w:rsidP="007B331C">
            <w:pPr>
              <w:spacing w:before="0" w:after="0"/>
              <w:jc w:val="center"/>
            </w:pPr>
          </w:p>
        </w:tc>
      </w:tr>
      <w:tr w:rsidR="007B331C" w14:paraId="24A310B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C1228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574DB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4D6528"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2E9D26"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94FB10B" w14:textId="77777777" w:rsidR="007B331C" w:rsidRDefault="007B331C" w:rsidP="007B331C">
            <w:pPr>
              <w:spacing w:before="0" w:after="0"/>
              <w:jc w:val="center"/>
            </w:pPr>
            <w:r>
              <w:rPr>
                <w:rFonts w:ascii="Arial Narrow" w:hAnsi="Arial Narrow" w:cs="Arial Narrow"/>
                <w:color w:val="000000"/>
                <w:sz w:val="14"/>
              </w:rPr>
              <w:t>1.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47BE9A" w14:textId="77777777" w:rsidR="007B331C" w:rsidRDefault="007B331C" w:rsidP="007B331C">
            <w:pPr>
              <w:spacing w:before="0" w:after="0"/>
              <w:jc w:val="center"/>
            </w:pPr>
            <w:r>
              <w:rPr>
                <w:rFonts w:ascii="Arial Narrow" w:hAnsi="Arial Narrow" w:cs="Arial Narrow"/>
                <w:color w:val="000000"/>
                <w:sz w:val="14"/>
              </w:rPr>
              <w:t>1.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67D7FD" w14:textId="77777777" w:rsidR="007B331C" w:rsidRDefault="007B331C" w:rsidP="007B331C">
            <w:pPr>
              <w:spacing w:before="0" w:after="0"/>
              <w:jc w:val="center"/>
            </w:pPr>
            <w:r>
              <w:rPr>
                <w:rFonts w:ascii="Arial Narrow" w:hAnsi="Arial Narrow" w:cs="Arial Narrow"/>
                <w:color w:val="000000"/>
                <w:sz w:val="14"/>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D5C7AD" w14:textId="77777777" w:rsidR="007B331C" w:rsidRDefault="007B331C" w:rsidP="007B331C">
            <w:pPr>
              <w:spacing w:before="0" w:after="0"/>
              <w:jc w:val="center"/>
            </w:pPr>
            <w:r>
              <w:rPr>
                <w:rFonts w:ascii="Arial Narrow" w:hAnsi="Arial Narrow" w:cs="Arial Narrow"/>
                <w:color w:val="000000"/>
                <w:sz w:val="14"/>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59E541" w14:textId="77777777" w:rsidR="007B331C" w:rsidRDefault="007B331C" w:rsidP="007B331C">
            <w:pPr>
              <w:spacing w:before="0" w:after="0"/>
              <w:jc w:val="center"/>
            </w:pPr>
            <w:r>
              <w:rPr>
                <w:rFonts w:ascii="Arial Narrow" w:hAnsi="Arial Narrow" w:cs="Arial Narrow"/>
                <w:color w:val="000000"/>
                <w:sz w:val="14"/>
              </w:rPr>
              <w:t>1.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BCCB4D" w14:textId="77777777" w:rsidR="007B331C" w:rsidRDefault="007B331C" w:rsidP="007B331C">
            <w:pPr>
              <w:spacing w:before="0" w:after="0"/>
              <w:jc w:val="center"/>
            </w:pPr>
            <w:r>
              <w:rPr>
                <w:rFonts w:ascii="Arial Narrow" w:hAnsi="Arial Narrow" w:cs="Arial Narrow"/>
                <w:color w:val="000000"/>
                <w:sz w:val="14"/>
              </w:rPr>
              <w:t>1.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D016E5"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0B4BCC" w14:textId="77777777" w:rsidR="007B331C" w:rsidRDefault="007B331C" w:rsidP="007B331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67ADA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7D794B" w14:textId="77777777" w:rsidR="007B331C" w:rsidRDefault="007B331C" w:rsidP="007B331C">
            <w:pPr>
              <w:spacing w:before="0" w:after="0"/>
              <w:jc w:val="center"/>
            </w:pPr>
          </w:p>
        </w:tc>
      </w:tr>
      <w:tr w:rsidR="007B331C" w14:paraId="4CDF351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C5B1B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3FCD3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B17E7E"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4E7FBD"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8758F0" w14:textId="77777777" w:rsidR="007B331C" w:rsidRDefault="007B331C" w:rsidP="007B331C">
            <w:pPr>
              <w:spacing w:before="0" w:after="0"/>
              <w:jc w:val="center"/>
            </w:pPr>
            <w:r>
              <w:rPr>
                <w:rFonts w:ascii="Arial Narrow" w:hAnsi="Arial Narrow" w:cs="Arial Narrow"/>
                <w:color w:val="000000"/>
                <w:sz w:val="14"/>
              </w:rPr>
              <w:t>5.7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06BE2E1" w14:textId="77777777" w:rsidR="007B331C" w:rsidRDefault="007B331C" w:rsidP="007B331C">
            <w:pPr>
              <w:spacing w:before="0" w:after="0"/>
              <w:jc w:val="center"/>
            </w:pPr>
            <w:r>
              <w:rPr>
                <w:rFonts w:ascii="Arial Narrow" w:hAnsi="Arial Narrow" w:cs="Arial Narrow"/>
                <w:color w:val="000000"/>
                <w:sz w:val="14"/>
              </w:rPr>
              <w:t>5.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EB9698" w14:textId="77777777" w:rsidR="007B331C" w:rsidRDefault="007B331C" w:rsidP="007B331C">
            <w:pPr>
              <w:spacing w:before="0" w:after="0"/>
              <w:jc w:val="center"/>
            </w:pPr>
            <w:r>
              <w:rPr>
                <w:rFonts w:ascii="Arial Narrow" w:hAnsi="Arial Narrow" w:cs="Arial Narrow"/>
                <w:color w:val="000000"/>
                <w:sz w:val="14"/>
              </w:rPr>
              <w:t>4.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FD42A7" w14:textId="77777777" w:rsidR="007B331C" w:rsidRDefault="007B331C" w:rsidP="007B331C">
            <w:pPr>
              <w:spacing w:before="0" w:after="0"/>
              <w:jc w:val="center"/>
            </w:pPr>
            <w:r>
              <w:rPr>
                <w:rFonts w:ascii="Arial Narrow" w:hAnsi="Arial Narrow" w:cs="Arial Narrow"/>
                <w:color w:val="000000"/>
                <w:sz w:val="14"/>
              </w:rPr>
              <w:t>4.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F2B6B1" w14:textId="77777777" w:rsidR="007B331C" w:rsidRDefault="007B331C" w:rsidP="007B331C">
            <w:pPr>
              <w:spacing w:before="0" w:after="0"/>
              <w:jc w:val="center"/>
            </w:pPr>
            <w:r>
              <w:rPr>
                <w:rFonts w:ascii="Arial Narrow" w:hAnsi="Arial Narrow" w:cs="Arial Narrow"/>
                <w:color w:val="000000"/>
                <w:sz w:val="14"/>
              </w:rPr>
              <w:t>6.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577CB8" w14:textId="77777777" w:rsidR="007B331C" w:rsidRDefault="007B331C" w:rsidP="007B331C">
            <w:pPr>
              <w:spacing w:before="0" w:after="0"/>
              <w:jc w:val="center"/>
            </w:pPr>
            <w:r>
              <w:rPr>
                <w:rFonts w:ascii="Arial Narrow" w:hAnsi="Arial Narrow" w:cs="Arial Narrow"/>
                <w:color w:val="000000"/>
                <w:sz w:val="14"/>
              </w:rPr>
              <w:t>7.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585F36"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494F37" w14:textId="77777777" w:rsidR="007B331C" w:rsidRDefault="007B331C" w:rsidP="007B331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70DE7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12CA14" w14:textId="77777777" w:rsidR="007B331C" w:rsidRDefault="007B331C" w:rsidP="007B331C">
            <w:pPr>
              <w:spacing w:before="0" w:after="0"/>
              <w:jc w:val="center"/>
            </w:pPr>
          </w:p>
        </w:tc>
      </w:tr>
      <w:tr w:rsidR="007B331C" w14:paraId="77CC2E0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0556D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E0CCD2"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1E6AE8"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F81F39"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D2987C" w14:textId="77777777" w:rsidR="007B331C" w:rsidRDefault="007B331C" w:rsidP="007B331C">
            <w:pPr>
              <w:spacing w:before="0" w:after="0"/>
              <w:jc w:val="center"/>
            </w:pPr>
            <w:r>
              <w:rPr>
                <w:rFonts w:ascii="Arial Narrow" w:hAnsi="Arial Narrow" w:cs="Arial Narrow"/>
                <w:color w:val="000000"/>
                <w:sz w:val="14"/>
              </w:rPr>
              <w:t>3.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30B186"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1751C5"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A8E894"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EF52E6" w14:textId="77777777" w:rsidR="007B331C" w:rsidRDefault="007B331C" w:rsidP="007B331C">
            <w:pPr>
              <w:spacing w:before="0" w:after="0"/>
              <w:jc w:val="center"/>
            </w:pPr>
            <w:r>
              <w:rPr>
                <w:rFonts w:ascii="Arial Narrow" w:hAnsi="Arial Narrow" w:cs="Arial Narrow"/>
                <w:color w:val="000000"/>
                <w:sz w:val="14"/>
              </w:rPr>
              <w:t>5.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4C394A" w14:textId="77777777" w:rsidR="007B331C" w:rsidRDefault="007B331C" w:rsidP="007B331C">
            <w:pPr>
              <w:spacing w:before="0" w:after="0"/>
              <w:jc w:val="center"/>
            </w:pPr>
            <w:r>
              <w:rPr>
                <w:rFonts w:ascii="Arial Narrow" w:hAnsi="Arial Narrow" w:cs="Arial Narrow"/>
                <w:color w:val="000000"/>
                <w:sz w:val="14"/>
              </w:rPr>
              <w:t>8.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3EAFE9"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EF6A5D" w14:textId="77777777" w:rsidR="007B331C" w:rsidRDefault="007B331C" w:rsidP="007B331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D0613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2DE58D" w14:textId="77777777" w:rsidR="007B331C" w:rsidRDefault="007B331C" w:rsidP="007B331C">
            <w:pPr>
              <w:spacing w:before="0" w:after="0"/>
              <w:jc w:val="center"/>
            </w:pPr>
          </w:p>
        </w:tc>
      </w:tr>
      <w:tr w:rsidR="007B331C" w14:paraId="07618C6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0DF01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C1B69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86BD43"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177739"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45B548" w14:textId="77777777" w:rsidR="007B331C" w:rsidRDefault="007B331C" w:rsidP="007B331C">
            <w:pPr>
              <w:spacing w:before="0" w:after="0"/>
              <w:jc w:val="center"/>
            </w:pPr>
            <w:r>
              <w:rPr>
                <w:rFonts w:ascii="Arial Narrow" w:hAnsi="Arial Narrow" w:cs="Arial Narrow"/>
                <w:color w:val="000000"/>
                <w:sz w:val="14"/>
              </w:rPr>
              <w:t>3.2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A482A06" w14:textId="77777777" w:rsidR="007B331C" w:rsidRDefault="007B331C" w:rsidP="007B331C">
            <w:pPr>
              <w:spacing w:before="0" w:after="0"/>
              <w:jc w:val="center"/>
            </w:pPr>
            <w:r>
              <w:rPr>
                <w:rFonts w:ascii="Arial Narrow" w:hAnsi="Arial Narrow" w:cs="Arial Narrow"/>
                <w:color w:val="000000"/>
                <w:sz w:val="14"/>
              </w:rPr>
              <w:t>2.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812216" w14:textId="77777777" w:rsidR="007B331C" w:rsidRDefault="007B331C" w:rsidP="007B331C">
            <w:pPr>
              <w:spacing w:before="0" w:after="0"/>
              <w:jc w:val="center"/>
            </w:pPr>
            <w:r>
              <w:rPr>
                <w:rFonts w:ascii="Arial Narrow" w:hAnsi="Arial Narrow" w:cs="Arial Narrow"/>
                <w:color w:val="000000"/>
                <w:sz w:val="14"/>
              </w:rPr>
              <w:t>2.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059F9B" w14:textId="77777777" w:rsidR="007B331C" w:rsidRDefault="007B331C" w:rsidP="007B331C">
            <w:pPr>
              <w:spacing w:before="0" w:after="0"/>
              <w:jc w:val="center"/>
            </w:pPr>
            <w:r>
              <w:rPr>
                <w:rFonts w:ascii="Arial Narrow" w:hAnsi="Arial Narrow" w:cs="Arial Narrow"/>
                <w:color w:val="000000"/>
                <w:sz w:val="14"/>
              </w:rPr>
              <w:t>2.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C8A94C" w14:textId="77777777" w:rsidR="007B331C" w:rsidRDefault="007B331C" w:rsidP="007B331C">
            <w:pPr>
              <w:spacing w:before="0" w:after="0"/>
              <w:jc w:val="center"/>
            </w:pPr>
            <w:r>
              <w:rPr>
                <w:rFonts w:ascii="Arial Narrow" w:hAnsi="Arial Narrow" w:cs="Arial Narrow"/>
                <w:color w:val="000000"/>
                <w:sz w:val="14"/>
              </w:rPr>
              <w:t>3.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136DA0" w14:textId="77777777" w:rsidR="007B331C" w:rsidRDefault="007B331C" w:rsidP="007B331C">
            <w:pPr>
              <w:spacing w:before="0" w:after="0"/>
              <w:jc w:val="center"/>
            </w:pPr>
            <w:r>
              <w:rPr>
                <w:rFonts w:ascii="Arial Narrow" w:hAnsi="Arial Narrow" w:cs="Arial Narrow"/>
                <w:color w:val="000000"/>
                <w:sz w:val="14"/>
              </w:rPr>
              <w:t>3.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6162A0"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116340"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1960E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A71871" w14:textId="77777777" w:rsidR="007B331C" w:rsidRDefault="007B331C" w:rsidP="007B331C">
            <w:pPr>
              <w:spacing w:before="0" w:after="0"/>
              <w:jc w:val="center"/>
            </w:pPr>
          </w:p>
        </w:tc>
      </w:tr>
      <w:tr w:rsidR="007B331C" w14:paraId="65E9BF5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55289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02C70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9B1F48"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0BD3AA"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C3F7A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01764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24224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4370A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46A53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3D1F4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E68B2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759AF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C6748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7162D8" w14:textId="77777777" w:rsidR="007B331C" w:rsidRDefault="007B331C" w:rsidP="007B331C">
            <w:pPr>
              <w:spacing w:before="0" w:after="0"/>
              <w:jc w:val="center"/>
            </w:pPr>
          </w:p>
        </w:tc>
      </w:tr>
      <w:tr w:rsidR="007B331C" w14:paraId="37AE96C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5EB31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09599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BDCBD8"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41F1EA"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EA6CAE"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5844C7" w14:textId="77777777" w:rsidR="007B331C" w:rsidRDefault="007B331C" w:rsidP="007B331C">
            <w:pPr>
              <w:spacing w:before="0" w:after="0"/>
              <w:jc w:val="center"/>
            </w:pPr>
            <w:r>
              <w:rPr>
                <w:rFonts w:ascii="Arial Narrow" w:hAnsi="Arial Narrow" w:cs="Arial Narrow"/>
                <w:color w:val="000000"/>
                <w:sz w:val="14"/>
              </w:rPr>
              <w:t>1.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53398C" w14:textId="77777777" w:rsidR="007B331C" w:rsidRDefault="007B331C" w:rsidP="007B331C">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D36CA0" w14:textId="77777777" w:rsidR="007B331C" w:rsidRDefault="007B331C" w:rsidP="007B331C">
            <w:pPr>
              <w:spacing w:before="0" w:after="0"/>
              <w:jc w:val="center"/>
            </w:pPr>
            <w:r>
              <w:rPr>
                <w:rFonts w:ascii="Arial Narrow" w:hAnsi="Arial Narrow" w:cs="Arial Narrow"/>
                <w:color w:val="000000"/>
                <w:sz w:val="14"/>
              </w:rPr>
              <w:t>0.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FB1BE0" w14:textId="77777777" w:rsidR="007B331C" w:rsidRDefault="007B331C" w:rsidP="007B331C">
            <w:pPr>
              <w:spacing w:before="0" w:after="0"/>
              <w:jc w:val="center"/>
            </w:pPr>
            <w:r>
              <w:rPr>
                <w:rFonts w:ascii="Arial Narrow" w:hAnsi="Arial Narrow" w:cs="Arial Narrow"/>
                <w:color w:val="000000"/>
                <w:sz w:val="14"/>
              </w:rPr>
              <w:t>2.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695F61" w14:textId="77777777" w:rsidR="007B331C" w:rsidRDefault="007B331C" w:rsidP="007B331C">
            <w:pPr>
              <w:spacing w:before="0" w:after="0"/>
              <w:jc w:val="center"/>
            </w:pPr>
            <w:r>
              <w:rPr>
                <w:rFonts w:ascii="Arial Narrow" w:hAnsi="Arial Narrow" w:cs="Arial Narrow"/>
                <w:color w:val="000000"/>
                <w:sz w:val="14"/>
              </w:rPr>
              <w:t>2.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7CE195"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E6E6B2" w14:textId="77777777" w:rsidR="007B331C" w:rsidRDefault="007B331C" w:rsidP="007B331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2D252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F68DE7" w14:textId="77777777" w:rsidR="007B331C" w:rsidRDefault="007B331C" w:rsidP="007B331C">
            <w:pPr>
              <w:spacing w:before="0" w:after="0"/>
              <w:jc w:val="center"/>
            </w:pPr>
          </w:p>
        </w:tc>
      </w:tr>
      <w:tr w:rsidR="007B331C" w14:paraId="437EB5E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DA6106"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C9072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238908"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4CBE0B"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7236011" w14:textId="77777777" w:rsidR="007B331C" w:rsidRDefault="007B331C" w:rsidP="007B331C">
            <w:pPr>
              <w:spacing w:before="0" w:after="0"/>
              <w:jc w:val="center"/>
            </w:pPr>
            <w:r>
              <w:rPr>
                <w:rFonts w:ascii="Arial Narrow" w:hAnsi="Arial Narrow" w:cs="Arial Narrow"/>
                <w:color w:val="000000"/>
                <w:sz w:val="14"/>
              </w:rPr>
              <w:t>3.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297599" w14:textId="77777777" w:rsidR="007B331C" w:rsidRDefault="007B331C" w:rsidP="007B331C">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912728" w14:textId="77777777" w:rsidR="007B331C" w:rsidRDefault="007B331C" w:rsidP="007B331C">
            <w:pPr>
              <w:spacing w:before="0" w:after="0"/>
              <w:jc w:val="center"/>
            </w:pPr>
            <w:r>
              <w:rPr>
                <w:rFonts w:ascii="Arial Narrow" w:hAnsi="Arial Narrow" w:cs="Arial Narrow"/>
                <w:color w:val="000000"/>
                <w:sz w:val="14"/>
              </w:rPr>
              <w:t>2.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97E254" w14:textId="77777777" w:rsidR="007B331C" w:rsidRDefault="007B331C" w:rsidP="007B331C">
            <w:pPr>
              <w:spacing w:before="0" w:after="0"/>
              <w:jc w:val="center"/>
            </w:pPr>
            <w:r>
              <w:rPr>
                <w:rFonts w:ascii="Arial Narrow" w:hAnsi="Arial Narrow" w:cs="Arial Narrow"/>
                <w:color w:val="000000"/>
                <w:sz w:val="14"/>
              </w:rPr>
              <w:t>2.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D27E38" w14:textId="77777777" w:rsidR="007B331C" w:rsidRDefault="007B331C" w:rsidP="007B331C">
            <w:pPr>
              <w:spacing w:before="0" w:after="0"/>
              <w:jc w:val="center"/>
            </w:pPr>
            <w:r>
              <w:rPr>
                <w:rFonts w:ascii="Arial Narrow" w:hAnsi="Arial Narrow" w:cs="Arial Narrow"/>
                <w:color w:val="000000"/>
                <w:sz w:val="14"/>
              </w:rPr>
              <w:t>4.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40EBAF" w14:textId="77777777" w:rsidR="007B331C" w:rsidRDefault="007B331C" w:rsidP="007B331C">
            <w:pPr>
              <w:spacing w:before="0" w:after="0"/>
              <w:jc w:val="center"/>
            </w:pPr>
            <w:r>
              <w:rPr>
                <w:rFonts w:ascii="Arial Narrow" w:hAnsi="Arial Narrow" w:cs="Arial Narrow"/>
                <w:color w:val="000000"/>
                <w:sz w:val="14"/>
              </w:rPr>
              <w:t>6.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9E5B08"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174688"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F9965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0A4826" w14:textId="77777777" w:rsidR="007B331C" w:rsidRDefault="007B331C" w:rsidP="007B331C">
            <w:pPr>
              <w:spacing w:before="0" w:after="0"/>
              <w:jc w:val="center"/>
            </w:pPr>
          </w:p>
        </w:tc>
      </w:tr>
      <w:tr w:rsidR="007B331C" w14:paraId="1F2BF9B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14CEB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4BD32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F00BFB"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087859"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FDB1D8" w14:textId="77777777" w:rsidR="007B331C" w:rsidRDefault="007B331C" w:rsidP="007B331C">
            <w:pPr>
              <w:spacing w:before="0" w:after="0"/>
              <w:jc w:val="center"/>
            </w:pPr>
            <w:r>
              <w:rPr>
                <w:rFonts w:ascii="Arial Narrow" w:hAnsi="Arial Narrow" w:cs="Arial Narrow"/>
                <w:color w:val="000000"/>
                <w:sz w:val="14"/>
              </w:rPr>
              <w:t>823.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9C7831" w14:textId="77777777" w:rsidR="007B331C" w:rsidRDefault="007B331C" w:rsidP="007B331C">
            <w:pPr>
              <w:spacing w:before="0" w:after="0"/>
              <w:jc w:val="center"/>
            </w:pPr>
            <w:r>
              <w:rPr>
                <w:rFonts w:ascii="Arial Narrow" w:hAnsi="Arial Narrow" w:cs="Arial Narrow"/>
                <w:color w:val="000000"/>
                <w:sz w:val="14"/>
              </w:rPr>
              <w:t>719.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BBF002" w14:textId="77777777" w:rsidR="007B331C" w:rsidRDefault="007B331C" w:rsidP="007B331C">
            <w:pPr>
              <w:spacing w:before="0" w:after="0"/>
              <w:jc w:val="center"/>
            </w:pPr>
            <w:r>
              <w:rPr>
                <w:rFonts w:ascii="Arial Narrow" w:hAnsi="Arial Narrow" w:cs="Arial Narrow"/>
                <w:color w:val="000000"/>
                <w:sz w:val="14"/>
              </w:rPr>
              <w:t>368.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F3281C" w14:textId="77777777" w:rsidR="007B331C" w:rsidRDefault="007B331C" w:rsidP="007B331C">
            <w:pPr>
              <w:spacing w:before="0" w:after="0"/>
              <w:jc w:val="center"/>
            </w:pPr>
            <w:r>
              <w:rPr>
                <w:rFonts w:ascii="Arial Narrow" w:hAnsi="Arial Narrow" w:cs="Arial Narrow"/>
                <w:color w:val="000000"/>
                <w:sz w:val="14"/>
              </w:rPr>
              <w:t>485.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569A88" w14:textId="77777777" w:rsidR="007B331C" w:rsidRDefault="007B331C" w:rsidP="007B331C">
            <w:pPr>
              <w:spacing w:before="0" w:after="0"/>
              <w:jc w:val="center"/>
            </w:pPr>
            <w:r>
              <w:rPr>
                <w:rFonts w:ascii="Arial Narrow" w:hAnsi="Arial Narrow" w:cs="Arial Narrow"/>
                <w:color w:val="000000"/>
                <w:sz w:val="14"/>
              </w:rPr>
              <w:t>1139.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731D83" w14:textId="77777777" w:rsidR="007B331C" w:rsidRDefault="007B331C" w:rsidP="007B331C">
            <w:pPr>
              <w:spacing w:before="0" w:after="0"/>
              <w:jc w:val="center"/>
            </w:pPr>
            <w:r>
              <w:rPr>
                <w:rFonts w:ascii="Arial Narrow" w:hAnsi="Arial Narrow" w:cs="Arial Narrow"/>
                <w:color w:val="000000"/>
                <w:sz w:val="14"/>
              </w:rPr>
              <w:t>1349.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3FF6B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E8B94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198B4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FFECCB" w14:textId="77777777" w:rsidR="007B331C" w:rsidRDefault="007B331C" w:rsidP="007B331C">
            <w:pPr>
              <w:spacing w:before="0" w:after="0"/>
              <w:jc w:val="center"/>
            </w:pPr>
          </w:p>
        </w:tc>
      </w:tr>
      <w:tr w:rsidR="007B331C" w14:paraId="2DE3553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17D6B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961B2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9B8E3D"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AC9E6B"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24623B3" w14:textId="77777777" w:rsidR="007B331C" w:rsidRDefault="007B331C" w:rsidP="007B331C">
            <w:pPr>
              <w:spacing w:before="0" w:after="0"/>
              <w:jc w:val="center"/>
            </w:pPr>
            <w:r>
              <w:rPr>
                <w:rFonts w:ascii="Arial Narrow" w:hAnsi="Arial Narrow" w:cs="Arial Narrow"/>
                <w:color w:val="000000"/>
                <w:sz w:val="14"/>
              </w:rPr>
              <w:t>3.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D43FAD" w14:textId="77777777" w:rsidR="007B331C" w:rsidRDefault="007B331C" w:rsidP="007B331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9BABCA" w14:textId="77777777" w:rsidR="007B331C" w:rsidRDefault="007B331C" w:rsidP="007B331C">
            <w:pPr>
              <w:spacing w:before="0" w:after="0"/>
              <w:jc w:val="center"/>
            </w:pPr>
            <w:r>
              <w:rPr>
                <w:rFonts w:ascii="Arial Narrow" w:hAnsi="Arial Narrow" w:cs="Arial Narrow"/>
                <w:color w:val="000000"/>
                <w:sz w:val="14"/>
              </w:rPr>
              <w:t>2.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1A29FD" w14:textId="77777777" w:rsidR="007B331C" w:rsidRDefault="007B331C" w:rsidP="007B331C">
            <w:pPr>
              <w:spacing w:before="0" w:after="0"/>
              <w:jc w:val="center"/>
            </w:pPr>
            <w:r>
              <w:rPr>
                <w:rFonts w:ascii="Arial Narrow" w:hAnsi="Arial Narrow" w:cs="Arial Narrow"/>
                <w:color w:val="000000"/>
                <w:sz w:val="14"/>
              </w:rPr>
              <w:t>2.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C9C54B" w14:textId="77777777" w:rsidR="007B331C" w:rsidRDefault="007B331C" w:rsidP="007B331C">
            <w:pPr>
              <w:spacing w:before="0" w:after="0"/>
              <w:jc w:val="center"/>
            </w:pPr>
            <w:r>
              <w:rPr>
                <w:rFonts w:ascii="Arial Narrow" w:hAnsi="Arial Narrow" w:cs="Arial Narrow"/>
                <w:color w:val="000000"/>
                <w:sz w:val="14"/>
              </w:rPr>
              <w:t>4.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A2CE26" w14:textId="77777777" w:rsidR="007B331C" w:rsidRDefault="007B331C" w:rsidP="007B331C">
            <w:pPr>
              <w:spacing w:before="0" w:after="0"/>
              <w:jc w:val="center"/>
            </w:pPr>
            <w:r>
              <w:rPr>
                <w:rFonts w:ascii="Arial Narrow" w:hAnsi="Arial Narrow" w:cs="Arial Narrow"/>
                <w:color w:val="000000"/>
                <w:sz w:val="14"/>
              </w:rPr>
              <w:t>4.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CB640B"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C9C479"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8344E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F81250" w14:textId="77777777" w:rsidR="007B331C" w:rsidRDefault="007B331C" w:rsidP="007B331C">
            <w:pPr>
              <w:spacing w:before="0" w:after="0"/>
              <w:jc w:val="center"/>
            </w:pPr>
          </w:p>
        </w:tc>
      </w:tr>
      <w:tr w:rsidR="007B331C" w14:paraId="70527C3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48E3C5"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56A64D" w14:textId="77777777" w:rsidR="007B331C" w:rsidRDefault="007B331C" w:rsidP="007B331C">
            <w:pPr>
              <w:spacing w:before="20" w:after="20"/>
              <w:ind w:left="20" w:right="20"/>
            </w:pPr>
            <w:r>
              <w:rPr>
                <w:rFonts w:ascii="Arial Narrow" w:hAnsi="Arial Narrow" w:cs="Arial Narrow"/>
                <w:color w:val="000000"/>
                <w:sz w:val="14"/>
              </w:rPr>
              <w:t>Clump Point East(TUL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36B87C"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501EB9"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B78975" w14:textId="77777777" w:rsidR="007B331C" w:rsidRDefault="007B331C" w:rsidP="007B331C">
            <w:pPr>
              <w:spacing w:before="0" w:after="0"/>
              <w:jc w:val="center"/>
            </w:pPr>
            <w:r>
              <w:rPr>
                <w:rFonts w:ascii="Arial Narrow" w:hAnsi="Arial Narrow" w:cs="Arial Narrow"/>
                <w:color w:val="000000"/>
                <w:sz w:val="14"/>
              </w:rPr>
              <w:t>4.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2116B5" w14:textId="77777777" w:rsidR="007B331C" w:rsidRDefault="007B331C" w:rsidP="007B331C">
            <w:pPr>
              <w:spacing w:before="0" w:after="0"/>
              <w:jc w:val="center"/>
            </w:pPr>
            <w:r>
              <w:rPr>
                <w:rFonts w:ascii="Arial Narrow" w:hAnsi="Arial Narrow" w:cs="Arial Narrow"/>
                <w:color w:val="000000"/>
                <w:sz w:val="14"/>
              </w:rPr>
              <w:t>4.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710959" w14:textId="77777777" w:rsidR="007B331C" w:rsidRDefault="007B331C" w:rsidP="007B331C">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80953D" w14:textId="77777777" w:rsidR="007B331C" w:rsidRDefault="007B331C" w:rsidP="007B331C">
            <w:pPr>
              <w:spacing w:before="0" w:after="0"/>
              <w:jc w:val="center"/>
            </w:pPr>
            <w:r>
              <w:rPr>
                <w:rFonts w:ascii="Arial Narrow" w:hAnsi="Arial Narrow" w:cs="Arial Narrow"/>
                <w:color w:val="000000"/>
                <w:sz w:val="14"/>
              </w:rPr>
              <w:t>3.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EA3362" w14:textId="77777777" w:rsidR="007B331C" w:rsidRDefault="007B331C" w:rsidP="007B331C">
            <w:pPr>
              <w:spacing w:before="0" w:after="0"/>
              <w:jc w:val="center"/>
            </w:pPr>
            <w:r>
              <w:rPr>
                <w:rFonts w:ascii="Arial Narrow" w:hAnsi="Arial Narrow" w:cs="Arial Narrow"/>
                <w:color w:val="000000"/>
                <w:sz w:val="14"/>
              </w:rPr>
              <w:t>5.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C1F192" w14:textId="77777777" w:rsidR="007B331C" w:rsidRDefault="007B331C" w:rsidP="007B331C">
            <w:pPr>
              <w:spacing w:before="0" w:after="0"/>
              <w:jc w:val="center"/>
            </w:pPr>
            <w:r>
              <w:rPr>
                <w:rFonts w:ascii="Arial Narrow" w:hAnsi="Arial Narrow" w:cs="Arial Narrow"/>
                <w:color w:val="000000"/>
                <w:sz w:val="14"/>
              </w:rPr>
              <w:t>6.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5D460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5377A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21C24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2695EC" w14:textId="77777777" w:rsidR="007B331C" w:rsidRDefault="007B331C" w:rsidP="007B331C">
            <w:pPr>
              <w:spacing w:before="0" w:after="0"/>
              <w:jc w:val="center"/>
            </w:pPr>
          </w:p>
        </w:tc>
      </w:tr>
      <w:tr w:rsidR="007B331C" w14:paraId="17ED2E6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75139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7D633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5338C0"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B4F172"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9F7823" w14:textId="77777777" w:rsidR="007B331C" w:rsidRDefault="007B331C" w:rsidP="007B331C">
            <w:pPr>
              <w:spacing w:before="0" w:after="0"/>
              <w:jc w:val="center"/>
            </w:pPr>
            <w:r>
              <w:rPr>
                <w:rFonts w:ascii="Arial Narrow" w:hAnsi="Arial Narrow" w:cs="Arial Narrow"/>
                <w:color w:val="000000"/>
                <w:sz w:val="14"/>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D08266" w14:textId="77777777" w:rsidR="007B331C" w:rsidRDefault="007B331C" w:rsidP="007B331C">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2758ED" w14:textId="77777777" w:rsidR="007B331C" w:rsidRDefault="007B331C" w:rsidP="007B331C">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8B412F" w14:textId="77777777" w:rsidR="007B331C" w:rsidRDefault="007B331C" w:rsidP="007B331C">
            <w:pPr>
              <w:spacing w:before="0" w:after="0"/>
              <w:jc w:val="center"/>
            </w:pPr>
            <w:r>
              <w:rPr>
                <w:rFonts w:ascii="Arial Narrow" w:hAnsi="Arial Narrow" w:cs="Arial Narrow"/>
                <w:color w:val="000000"/>
                <w:sz w:val="14"/>
              </w:rPr>
              <w:t>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506DAE"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8CA299"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46A11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9FFE6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F05F1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7D81E7" w14:textId="77777777" w:rsidR="007B331C" w:rsidRDefault="007B331C" w:rsidP="007B331C">
            <w:pPr>
              <w:spacing w:before="0" w:after="0"/>
              <w:jc w:val="center"/>
            </w:pPr>
          </w:p>
        </w:tc>
      </w:tr>
      <w:tr w:rsidR="007B331C" w14:paraId="77585B1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19AA5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A98B2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4D0B94"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C1DD9F"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5FE0B8" w14:textId="77777777" w:rsidR="007B331C" w:rsidRDefault="007B331C" w:rsidP="007B331C">
            <w:pPr>
              <w:spacing w:before="0" w:after="0"/>
              <w:jc w:val="center"/>
            </w:pPr>
            <w:r>
              <w:rPr>
                <w:rFonts w:ascii="Arial Narrow" w:hAnsi="Arial Narrow" w:cs="Arial Narrow"/>
                <w:color w:val="000000"/>
                <w:sz w:val="14"/>
              </w:rPr>
              <w:t>87.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3CE962" w14:textId="77777777" w:rsidR="007B331C" w:rsidRDefault="007B331C" w:rsidP="007B331C">
            <w:pPr>
              <w:spacing w:before="0" w:after="0"/>
              <w:jc w:val="center"/>
            </w:pPr>
            <w:r>
              <w:rPr>
                <w:rFonts w:ascii="Arial Narrow" w:hAnsi="Arial Narrow" w:cs="Arial Narrow"/>
                <w:color w:val="000000"/>
                <w:sz w:val="14"/>
              </w:rPr>
              <w:t>88.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D215B7" w14:textId="77777777" w:rsidR="007B331C" w:rsidRDefault="007B331C" w:rsidP="007B331C">
            <w:pPr>
              <w:spacing w:before="0" w:after="0"/>
              <w:jc w:val="center"/>
            </w:pPr>
            <w:r>
              <w:rPr>
                <w:rFonts w:ascii="Arial Narrow" w:hAnsi="Arial Narrow" w:cs="Arial Narrow"/>
                <w:color w:val="000000"/>
                <w:sz w:val="14"/>
              </w:rPr>
              <w:t>82.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97E166" w14:textId="77777777" w:rsidR="007B331C" w:rsidRDefault="007B331C" w:rsidP="007B331C">
            <w:pPr>
              <w:spacing w:before="0" w:after="0"/>
              <w:jc w:val="center"/>
            </w:pPr>
            <w:r>
              <w:rPr>
                <w:rFonts w:ascii="Arial Narrow" w:hAnsi="Arial Narrow" w:cs="Arial Narrow"/>
                <w:color w:val="000000"/>
                <w:sz w:val="14"/>
              </w:rPr>
              <w:t>85.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AEF0AE" w14:textId="77777777" w:rsidR="007B331C" w:rsidRDefault="007B331C" w:rsidP="007B331C">
            <w:pPr>
              <w:spacing w:before="0" w:after="0"/>
              <w:jc w:val="center"/>
            </w:pPr>
            <w:r>
              <w:rPr>
                <w:rFonts w:ascii="Arial Narrow" w:hAnsi="Arial Narrow" w:cs="Arial Narrow"/>
                <w:color w:val="000000"/>
                <w:sz w:val="14"/>
              </w:rPr>
              <w:t>9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5408F9" w14:textId="77777777" w:rsidR="007B331C" w:rsidRDefault="007B331C" w:rsidP="007B331C">
            <w:pPr>
              <w:spacing w:before="0" w:after="0"/>
              <w:jc w:val="center"/>
            </w:pPr>
            <w:r>
              <w:rPr>
                <w:rFonts w:ascii="Arial Narrow" w:hAnsi="Arial Narrow" w:cs="Arial Narrow"/>
                <w:color w:val="000000"/>
                <w:sz w:val="14"/>
              </w:rPr>
              <w:t>91.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E8F00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4E1A6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56FE8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6ECA6C" w14:textId="77777777" w:rsidR="007B331C" w:rsidRDefault="007B331C" w:rsidP="007B331C">
            <w:pPr>
              <w:spacing w:before="0" w:after="0"/>
              <w:jc w:val="center"/>
            </w:pPr>
          </w:p>
        </w:tc>
      </w:tr>
      <w:tr w:rsidR="007B331C" w14:paraId="03445FD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AC452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E48B2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BB4FA8"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EB9681"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F9AEBA" w14:textId="77777777" w:rsidR="007B331C" w:rsidRDefault="007B331C" w:rsidP="007B331C">
            <w:pPr>
              <w:spacing w:before="0" w:after="0"/>
              <w:jc w:val="center"/>
            </w:pPr>
            <w:r>
              <w:rPr>
                <w:rFonts w:ascii="Arial Narrow" w:hAnsi="Arial Narrow" w:cs="Arial Narrow"/>
                <w:color w:val="000000"/>
                <w:sz w:val="14"/>
              </w:rPr>
              <w:t>4.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B0E393" w14:textId="77777777" w:rsidR="007B331C" w:rsidRDefault="007B331C" w:rsidP="007B331C">
            <w:pPr>
              <w:spacing w:before="0" w:after="0"/>
              <w:jc w:val="center"/>
            </w:pPr>
            <w:r>
              <w:rPr>
                <w:rFonts w:ascii="Arial Narrow" w:hAnsi="Arial Narrow" w:cs="Arial Narrow"/>
                <w:color w:val="000000"/>
                <w:sz w:val="14"/>
              </w:rPr>
              <w:t>4.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173540" w14:textId="77777777" w:rsidR="007B331C" w:rsidRDefault="007B331C" w:rsidP="007B331C">
            <w:pPr>
              <w:spacing w:before="0" w:after="0"/>
              <w:jc w:val="center"/>
            </w:pPr>
            <w:r>
              <w:rPr>
                <w:rFonts w:ascii="Arial Narrow" w:hAnsi="Arial Narrow" w:cs="Arial Narrow"/>
                <w:color w:val="000000"/>
                <w:sz w:val="14"/>
              </w:rPr>
              <w:t>3.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62B097" w14:textId="77777777" w:rsidR="007B331C" w:rsidRDefault="007B331C" w:rsidP="007B331C">
            <w:pPr>
              <w:spacing w:before="0" w:after="0"/>
              <w:jc w:val="center"/>
            </w:pPr>
            <w:r>
              <w:rPr>
                <w:rFonts w:ascii="Arial Narrow" w:hAnsi="Arial Narrow" w:cs="Arial Narrow"/>
                <w:color w:val="000000"/>
                <w:sz w:val="14"/>
              </w:rPr>
              <w:t>4.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1D709E" w14:textId="77777777" w:rsidR="007B331C" w:rsidRDefault="007B331C" w:rsidP="007B331C">
            <w:pPr>
              <w:spacing w:before="0" w:after="0"/>
              <w:jc w:val="center"/>
            </w:pPr>
            <w:r>
              <w:rPr>
                <w:rFonts w:ascii="Arial Narrow" w:hAnsi="Arial Narrow" w:cs="Arial Narrow"/>
                <w:color w:val="000000"/>
                <w:sz w:val="14"/>
              </w:rPr>
              <w:t>4.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76161E" w14:textId="77777777" w:rsidR="007B331C" w:rsidRDefault="007B331C" w:rsidP="007B331C">
            <w:pPr>
              <w:spacing w:before="0" w:after="0"/>
              <w:jc w:val="center"/>
            </w:pPr>
            <w:r>
              <w:rPr>
                <w:rFonts w:ascii="Arial Narrow" w:hAnsi="Arial Narrow" w:cs="Arial Narrow"/>
                <w:color w:val="000000"/>
                <w:sz w:val="14"/>
              </w:rPr>
              <w:t>4.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3B69F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5E211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287E2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7D1967" w14:textId="77777777" w:rsidR="007B331C" w:rsidRDefault="007B331C" w:rsidP="007B331C">
            <w:pPr>
              <w:spacing w:before="0" w:after="0"/>
              <w:jc w:val="center"/>
            </w:pPr>
          </w:p>
        </w:tc>
      </w:tr>
      <w:tr w:rsidR="007B331C" w14:paraId="3F0740B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1D38E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1DF86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CF4E39"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F8D37F"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D69378" w14:textId="77777777" w:rsidR="007B331C" w:rsidRDefault="007B331C" w:rsidP="007B331C">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AE41E77" w14:textId="77777777" w:rsidR="007B331C" w:rsidRDefault="007B331C" w:rsidP="007B331C">
            <w:pPr>
              <w:spacing w:before="0" w:after="0"/>
              <w:jc w:val="center"/>
            </w:pPr>
            <w:r>
              <w:rPr>
                <w:rFonts w:ascii="Arial Narrow" w:hAnsi="Arial Narrow" w:cs="Arial Narrow"/>
                <w:color w:val="000000"/>
                <w:sz w:val="14"/>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7173BB" w14:textId="77777777" w:rsidR="007B331C" w:rsidRDefault="007B331C" w:rsidP="007B331C">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717EC2" w14:textId="77777777" w:rsidR="007B331C" w:rsidRDefault="007B331C" w:rsidP="007B331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18D0A9" w14:textId="77777777" w:rsidR="007B331C" w:rsidRDefault="007B331C" w:rsidP="007B331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09CAB8" w14:textId="77777777" w:rsidR="007B331C" w:rsidRDefault="007B331C" w:rsidP="007B331C">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B2E130"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75E14D" w14:textId="77777777" w:rsidR="007B331C" w:rsidRDefault="007B331C" w:rsidP="007B331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513246"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025F1A" w14:textId="77777777" w:rsidR="007B331C" w:rsidRDefault="007B331C" w:rsidP="007B331C">
            <w:pPr>
              <w:spacing w:before="0" w:after="0"/>
              <w:jc w:val="center"/>
            </w:pPr>
            <w:r>
              <w:rPr>
                <w:rFonts w:ascii="Arial Narrow" w:hAnsi="Arial Narrow" w:cs="Arial Narrow"/>
                <w:color w:val="000000"/>
                <w:sz w:val="14"/>
              </w:rPr>
              <w:t>0.63</w:t>
            </w:r>
          </w:p>
        </w:tc>
      </w:tr>
      <w:tr w:rsidR="007B331C" w14:paraId="25ECF0D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4A75EA"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9A45C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73F734"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DF4ECC"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DEB7D6" w14:textId="77777777" w:rsidR="007B331C" w:rsidRDefault="007B331C" w:rsidP="007B331C">
            <w:pPr>
              <w:spacing w:before="0" w:after="0"/>
              <w:jc w:val="center"/>
            </w:pPr>
            <w:r>
              <w:rPr>
                <w:rFonts w:ascii="Arial Narrow" w:hAnsi="Arial Narrow" w:cs="Arial Narrow"/>
                <w:color w:val="000000"/>
                <w:sz w:val="14"/>
              </w:rPr>
              <w:t>1.8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F3F4A69" w14:textId="77777777" w:rsidR="007B331C" w:rsidRDefault="007B331C" w:rsidP="007B331C">
            <w:pPr>
              <w:spacing w:before="0" w:after="0"/>
              <w:jc w:val="center"/>
            </w:pPr>
            <w:r>
              <w:rPr>
                <w:rFonts w:ascii="Arial Narrow" w:hAnsi="Arial Narrow" w:cs="Arial Narrow"/>
                <w:color w:val="000000"/>
                <w:sz w:val="14"/>
              </w:rPr>
              <w:t>1.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16646E" w14:textId="77777777" w:rsidR="007B331C" w:rsidRDefault="007B331C" w:rsidP="007B331C">
            <w:pPr>
              <w:spacing w:before="0" w:after="0"/>
              <w:jc w:val="center"/>
            </w:pPr>
            <w:r>
              <w:rPr>
                <w:rFonts w:ascii="Arial Narrow" w:hAnsi="Arial Narrow" w:cs="Arial Narrow"/>
                <w:color w:val="000000"/>
                <w:sz w:val="14"/>
              </w:rPr>
              <w:t>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1791FA" w14:textId="77777777" w:rsidR="007B331C" w:rsidRDefault="007B331C" w:rsidP="007B331C">
            <w:pPr>
              <w:spacing w:before="0" w:after="0"/>
              <w:jc w:val="center"/>
            </w:pPr>
            <w:r>
              <w:rPr>
                <w:rFonts w:ascii="Arial Narrow" w:hAnsi="Arial Narrow" w:cs="Arial Narrow"/>
                <w:color w:val="000000"/>
                <w:sz w:val="14"/>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47D845" w14:textId="77777777" w:rsidR="007B331C" w:rsidRDefault="007B331C" w:rsidP="007B331C">
            <w:pPr>
              <w:spacing w:before="0" w:after="0"/>
              <w:jc w:val="center"/>
            </w:pPr>
            <w:r>
              <w:rPr>
                <w:rFonts w:ascii="Arial Narrow" w:hAnsi="Arial Narrow" w:cs="Arial Narrow"/>
                <w:color w:val="000000"/>
                <w:sz w:val="14"/>
              </w:rPr>
              <w:t>2.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40AE99" w14:textId="77777777" w:rsidR="007B331C" w:rsidRDefault="007B331C" w:rsidP="007B331C">
            <w:pPr>
              <w:spacing w:before="0" w:after="0"/>
              <w:jc w:val="center"/>
            </w:pPr>
            <w:r>
              <w:rPr>
                <w:rFonts w:ascii="Arial Narrow" w:hAnsi="Arial Narrow" w:cs="Arial Narrow"/>
                <w:color w:val="000000"/>
                <w:sz w:val="14"/>
              </w:rPr>
              <w:t>3.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771420"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4BE2DE" w14:textId="77777777" w:rsidR="007B331C" w:rsidRDefault="007B331C" w:rsidP="007B331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4B574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605014" w14:textId="77777777" w:rsidR="007B331C" w:rsidRDefault="007B331C" w:rsidP="007B331C">
            <w:pPr>
              <w:spacing w:before="0" w:after="0"/>
              <w:jc w:val="center"/>
            </w:pPr>
          </w:p>
        </w:tc>
      </w:tr>
      <w:tr w:rsidR="007B331C" w14:paraId="076B990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DF952A"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6A1CC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E02603"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1F21BF"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5E825D" w14:textId="77777777" w:rsidR="007B331C" w:rsidRDefault="007B331C" w:rsidP="007B331C">
            <w:pPr>
              <w:spacing w:before="0" w:after="0"/>
              <w:jc w:val="center"/>
            </w:pPr>
            <w:r>
              <w:rPr>
                <w:rFonts w:ascii="Arial Narrow" w:hAnsi="Arial Narrow" w:cs="Arial Narrow"/>
                <w:color w:val="000000"/>
                <w:sz w:val="14"/>
              </w:rPr>
              <w:t>23.5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1BC0BCC" w14:textId="77777777" w:rsidR="007B331C" w:rsidRDefault="007B331C" w:rsidP="007B331C">
            <w:pPr>
              <w:spacing w:before="0" w:after="0"/>
              <w:jc w:val="center"/>
            </w:pPr>
            <w:r>
              <w:rPr>
                <w:rFonts w:ascii="Arial Narrow" w:hAnsi="Arial Narrow" w:cs="Arial Narrow"/>
                <w:color w:val="000000"/>
                <w:sz w:val="14"/>
              </w:rPr>
              <w:t>25.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1D34B4" w14:textId="77777777" w:rsidR="007B331C" w:rsidRDefault="007B331C" w:rsidP="007B331C">
            <w:pPr>
              <w:spacing w:before="0" w:after="0"/>
              <w:jc w:val="center"/>
            </w:pPr>
            <w:r>
              <w:rPr>
                <w:rFonts w:ascii="Arial Narrow" w:hAnsi="Arial Narrow" w:cs="Arial Narrow"/>
                <w:color w:val="000000"/>
                <w:sz w:val="14"/>
              </w:rPr>
              <w:t>17.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7B9B95" w14:textId="77777777" w:rsidR="007B331C" w:rsidRDefault="007B331C" w:rsidP="007B331C">
            <w:pPr>
              <w:spacing w:before="0" w:after="0"/>
              <w:jc w:val="center"/>
            </w:pPr>
            <w:r>
              <w:rPr>
                <w:rFonts w:ascii="Arial Narrow" w:hAnsi="Arial Narrow" w:cs="Arial Narrow"/>
                <w:color w:val="000000"/>
                <w:sz w:val="14"/>
              </w:rPr>
              <w:t>21.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0C8AD5" w14:textId="77777777" w:rsidR="007B331C" w:rsidRDefault="007B331C" w:rsidP="007B331C">
            <w:pPr>
              <w:spacing w:before="0" w:after="0"/>
              <w:jc w:val="center"/>
            </w:pPr>
            <w:r>
              <w:rPr>
                <w:rFonts w:ascii="Arial Narrow" w:hAnsi="Arial Narrow" w:cs="Arial Narrow"/>
                <w:color w:val="000000"/>
                <w:sz w:val="14"/>
              </w:rPr>
              <w:t>26.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36CFD7" w14:textId="77777777" w:rsidR="007B331C" w:rsidRDefault="007B331C" w:rsidP="007B331C">
            <w:pPr>
              <w:spacing w:before="0" w:after="0"/>
              <w:jc w:val="center"/>
            </w:pPr>
            <w:r>
              <w:rPr>
                <w:rFonts w:ascii="Arial Narrow" w:hAnsi="Arial Narrow" w:cs="Arial Narrow"/>
                <w:color w:val="000000"/>
                <w:sz w:val="14"/>
              </w:rPr>
              <w:t>26.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D0495E"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9B61F4" w14:textId="77777777" w:rsidR="007B331C" w:rsidRDefault="007B331C" w:rsidP="007B331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09C06E" w14:textId="77777777" w:rsidR="007B331C" w:rsidRDefault="007B331C" w:rsidP="007B331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282049" w14:textId="77777777" w:rsidR="007B331C" w:rsidRDefault="007B331C" w:rsidP="007B331C">
            <w:pPr>
              <w:spacing w:before="0" w:after="0"/>
              <w:jc w:val="center"/>
            </w:pPr>
            <w:r>
              <w:rPr>
                <w:rFonts w:ascii="Arial Narrow" w:hAnsi="Arial Narrow" w:cs="Arial Narrow"/>
                <w:color w:val="000000"/>
                <w:sz w:val="14"/>
              </w:rPr>
              <w:t>25.00</w:t>
            </w:r>
          </w:p>
        </w:tc>
      </w:tr>
      <w:tr w:rsidR="007B331C" w14:paraId="2FAA26D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DAECA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B66CB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763180"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55E72C"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925D80" w14:textId="77777777" w:rsidR="007B331C" w:rsidRDefault="007B331C" w:rsidP="007B331C">
            <w:pPr>
              <w:spacing w:before="0" w:after="0"/>
              <w:jc w:val="center"/>
            </w:pPr>
            <w:r>
              <w:rPr>
                <w:rFonts w:ascii="Arial Narrow" w:hAnsi="Arial Narrow" w:cs="Arial Narrow"/>
                <w:color w:val="000000"/>
                <w:sz w:val="14"/>
              </w:rPr>
              <w:t>1.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19BB29" w14:textId="77777777" w:rsidR="007B331C" w:rsidRDefault="007B331C" w:rsidP="007B331C">
            <w:pPr>
              <w:spacing w:before="0" w:after="0"/>
              <w:jc w:val="center"/>
            </w:pPr>
            <w:r>
              <w:rPr>
                <w:rFonts w:ascii="Arial Narrow" w:hAnsi="Arial Narrow" w:cs="Arial Narrow"/>
                <w:color w:val="000000"/>
                <w:sz w:val="14"/>
              </w:rPr>
              <w:t>0.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2DEE90" w14:textId="77777777" w:rsidR="007B331C" w:rsidRDefault="007B331C" w:rsidP="007B331C">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25CC8D" w14:textId="77777777" w:rsidR="007B331C" w:rsidRDefault="007B331C" w:rsidP="007B331C">
            <w:pPr>
              <w:spacing w:before="0" w:after="0"/>
              <w:jc w:val="center"/>
            </w:pPr>
            <w:r>
              <w:rPr>
                <w:rFonts w:ascii="Arial Narrow" w:hAnsi="Arial Narrow" w:cs="Arial Narrow"/>
                <w:color w:val="000000"/>
                <w:sz w:val="14"/>
              </w:rPr>
              <w:t>0.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250694" w14:textId="77777777" w:rsidR="007B331C" w:rsidRDefault="007B331C" w:rsidP="007B331C">
            <w:pPr>
              <w:spacing w:before="0" w:after="0"/>
              <w:jc w:val="center"/>
            </w:pPr>
            <w:r>
              <w:rPr>
                <w:rFonts w:ascii="Arial Narrow" w:hAnsi="Arial Narrow" w:cs="Arial Narrow"/>
                <w:color w:val="000000"/>
                <w:sz w:val="14"/>
              </w:rPr>
              <w:t>1.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7A2EF0" w14:textId="77777777" w:rsidR="007B331C" w:rsidRDefault="007B331C" w:rsidP="007B331C">
            <w:pPr>
              <w:spacing w:before="0" w:after="0"/>
              <w:jc w:val="center"/>
            </w:pPr>
            <w:r>
              <w:rPr>
                <w:rFonts w:ascii="Arial Narrow" w:hAnsi="Arial Narrow" w:cs="Arial Narrow"/>
                <w:color w:val="000000"/>
                <w:sz w:val="14"/>
              </w:rPr>
              <w:t>1.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67787D"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86424F"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AA7D9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A08F66" w14:textId="77777777" w:rsidR="007B331C" w:rsidRDefault="007B331C" w:rsidP="007B331C">
            <w:pPr>
              <w:spacing w:before="0" w:after="0"/>
              <w:jc w:val="center"/>
            </w:pPr>
          </w:p>
        </w:tc>
      </w:tr>
      <w:tr w:rsidR="007B331C" w14:paraId="25E65CE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A066A3"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8E49F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B85EE6"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1D7332"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D9369B" w14:textId="77777777" w:rsidR="007B331C" w:rsidRDefault="007B331C" w:rsidP="007B331C">
            <w:pPr>
              <w:spacing w:before="0" w:after="0"/>
              <w:jc w:val="center"/>
            </w:pPr>
            <w:r>
              <w:rPr>
                <w:rFonts w:ascii="Arial Narrow" w:hAnsi="Arial Narrow" w:cs="Arial Narrow"/>
                <w:color w:val="000000"/>
                <w:sz w:val="14"/>
              </w:rPr>
              <w:t>256.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10B272" w14:textId="77777777" w:rsidR="007B331C" w:rsidRDefault="007B331C" w:rsidP="007B331C">
            <w:pPr>
              <w:spacing w:before="0" w:after="0"/>
              <w:jc w:val="center"/>
            </w:pPr>
            <w:r>
              <w:rPr>
                <w:rFonts w:ascii="Arial Narrow" w:hAnsi="Arial Narrow" w:cs="Arial Narrow"/>
                <w:color w:val="000000"/>
                <w:sz w:val="14"/>
              </w:rPr>
              <w:t>257.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9AACF6" w14:textId="77777777" w:rsidR="007B331C" w:rsidRDefault="007B331C" w:rsidP="007B331C">
            <w:pPr>
              <w:spacing w:before="0" w:after="0"/>
              <w:jc w:val="center"/>
            </w:pPr>
            <w:r>
              <w:rPr>
                <w:rFonts w:ascii="Arial Narrow" w:hAnsi="Arial Narrow" w:cs="Arial Narrow"/>
                <w:color w:val="000000"/>
                <w:sz w:val="14"/>
              </w:rPr>
              <w:t>153.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EA2246" w14:textId="77777777" w:rsidR="007B331C" w:rsidRDefault="007B331C" w:rsidP="007B331C">
            <w:pPr>
              <w:spacing w:before="0" w:after="0"/>
              <w:jc w:val="center"/>
            </w:pPr>
            <w:r>
              <w:rPr>
                <w:rFonts w:ascii="Arial Narrow" w:hAnsi="Arial Narrow" w:cs="Arial Narrow"/>
                <w:color w:val="000000"/>
                <w:sz w:val="14"/>
              </w:rPr>
              <w:t>202.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31A728" w14:textId="77777777" w:rsidR="007B331C" w:rsidRDefault="007B331C" w:rsidP="007B331C">
            <w:pPr>
              <w:spacing w:before="0" w:after="0"/>
              <w:jc w:val="center"/>
            </w:pPr>
            <w:r>
              <w:rPr>
                <w:rFonts w:ascii="Arial Narrow" w:hAnsi="Arial Narrow" w:cs="Arial Narrow"/>
                <w:color w:val="000000"/>
                <w:sz w:val="14"/>
              </w:rPr>
              <w:t>311.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E66733" w14:textId="77777777" w:rsidR="007B331C" w:rsidRDefault="007B331C" w:rsidP="007B331C">
            <w:pPr>
              <w:spacing w:before="0" w:after="0"/>
              <w:jc w:val="center"/>
            </w:pPr>
            <w:r>
              <w:rPr>
                <w:rFonts w:ascii="Arial Narrow" w:hAnsi="Arial Narrow" w:cs="Arial Narrow"/>
                <w:color w:val="000000"/>
                <w:sz w:val="14"/>
              </w:rPr>
              <w:t>358.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11D5C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444E9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87384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875576" w14:textId="77777777" w:rsidR="007B331C" w:rsidRDefault="007B331C" w:rsidP="007B331C">
            <w:pPr>
              <w:spacing w:before="0" w:after="0"/>
              <w:jc w:val="center"/>
            </w:pPr>
          </w:p>
        </w:tc>
      </w:tr>
      <w:tr w:rsidR="007B331C" w14:paraId="504A829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868C8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CA71A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782175"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A89271"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06EC85" w14:textId="77777777" w:rsidR="007B331C" w:rsidRDefault="007B331C" w:rsidP="007B331C">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3AC5A45" w14:textId="77777777" w:rsidR="007B331C" w:rsidRDefault="007B331C" w:rsidP="007B331C">
            <w:pPr>
              <w:spacing w:before="0" w:after="0"/>
              <w:jc w:val="center"/>
            </w:pPr>
            <w:r>
              <w:rPr>
                <w:rFonts w:ascii="Arial Narrow" w:hAnsi="Arial Narrow" w:cs="Arial Narrow"/>
                <w:color w:val="000000"/>
                <w:sz w:val="14"/>
              </w:rPr>
              <w:t>2.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0FEC7F" w14:textId="77777777" w:rsidR="007B331C" w:rsidRDefault="007B331C" w:rsidP="007B331C">
            <w:pPr>
              <w:spacing w:before="0" w:after="0"/>
              <w:jc w:val="center"/>
            </w:pPr>
            <w:r>
              <w:rPr>
                <w:rFonts w:ascii="Arial Narrow" w:hAnsi="Arial Narrow" w:cs="Arial Narrow"/>
                <w:color w:val="000000"/>
                <w:sz w:val="14"/>
              </w:rPr>
              <w:t>2.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F09F7A" w14:textId="77777777" w:rsidR="007B331C" w:rsidRDefault="007B331C" w:rsidP="007B331C">
            <w:pPr>
              <w:spacing w:before="0" w:after="0"/>
              <w:jc w:val="center"/>
            </w:pPr>
            <w:r>
              <w:rPr>
                <w:rFonts w:ascii="Arial Narrow" w:hAnsi="Arial Narrow" w:cs="Arial Narrow"/>
                <w:color w:val="000000"/>
                <w:sz w:val="14"/>
              </w:rPr>
              <w:t>2.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22CEE7" w14:textId="77777777" w:rsidR="007B331C" w:rsidRDefault="007B331C" w:rsidP="007B331C">
            <w:pPr>
              <w:spacing w:before="0" w:after="0"/>
              <w:jc w:val="center"/>
            </w:pPr>
            <w:r>
              <w:rPr>
                <w:rFonts w:ascii="Arial Narrow" w:hAnsi="Arial Narrow" w:cs="Arial Narrow"/>
                <w:color w:val="000000"/>
                <w:sz w:val="14"/>
              </w:rPr>
              <w:t>2.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686DFA" w14:textId="77777777" w:rsidR="007B331C" w:rsidRDefault="007B331C" w:rsidP="007B331C">
            <w:pPr>
              <w:spacing w:before="0" w:after="0"/>
              <w:jc w:val="center"/>
            </w:pPr>
            <w:r>
              <w:rPr>
                <w:rFonts w:ascii="Arial Narrow" w:hAnsi="Arial Narrow" w:cs="Arial Narrow"/>
                <w:color w:val="000000"/>
                <w:sz w:val="14"/>
              </w:rPr>
              <w:t>2.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4FE59E"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28910C"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517178"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7AE907" w14:textId="77777777" w:rsidR="007B331C" w:rsidRDefault="007B331C" w:rsidP="007B331C">
            <w:pPr>
              <w:spacing w:before="0" w:after="0"/>
              <w:jc w:val="center"/>
            </w:pPr>
            <w:r>
              <w:rPr>
                <w:rFonts w:ascii="Arial Narrow" w:hAnsi="Arial Narrow" w:cs="Arial Narrow"/>
                <w:color w:val="000000"/>
                <w:sz w:val="14"/>
              </w:rPr>
              <w:t>3.30</w:t>
            </w:r>
          </w:p>
        </w:tc>
      </w:tr>
      <w:tr w:rsidR="007B331C" w14:paraId="6817E97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81AF6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32F19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6BDCCB"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02199B"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9D428C" w14:textId="77777777" w:rsidR="007B331C" w:rsidRDefault="007B331C" w:rsidP="007B331C">
            <w:pPr>
              <w:spacing w:before="0" w:after="0"/>
              <w:jc w:val="center"/>
            </w:pPr>
            <w:r>
              <w:rPr>
                <w:rFonts w:ascii="Arial Narrow" w:hAnsi="Arial Narrow" w:cs="Arial Narrow"/>
                <w:color w:val="000000"/>
                <w:sz w:val="14"/>
              </w:rPr>
              <w:t>10.2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40EDCC9" w14:textId="77777777" w:rsidR="007B331C" w:rsidRDefault="007B331C" w:rsidP="007B331C">
            <w:pPr>
              <w:spacing w:before="0" w:after="0"/>
              <w:jc w:val="center"/>
            </w:pPr>
            <w:r>
              <w:rPr>
                <w:rFonts w:ascii="Arial Narrow" w:hAnsi="Arial Narrow" w:cs="Arial Narrow"/>
                <w:color w:val="000000"/>
                <w:sz w:val="14"/>
              </w:rPr>
              <w:t>1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38E277" w14:textId="77777777" w:rsidR="007B331C" w:rsidRDefault="007B331C" w:rsidP="007B331C">
            <w:pPr>
              <w:spacing w:before="0" w:after="0"/>
              <w:jc w:val="center"/>
            </w:pPr>
            <w:r>
              <w:rPr>
                <w:rFonts w:ascii="Arial Narrow" w:hAnsi="Arial Narrow" w:cs="Arial Narrow"/>
                <w:color w:val="000000"/>
                <w:sz w:val="14"/>
              </w:rPr>
              <w:t>5.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54A1BB" w14:textId="77777777" w:rsidR="007B331C" w:rsidRDefault="007B331C" w:rsidP="007B331C">
            <w:pPr>
              <w:spacing w:before="0" w:after="0"/>
              <w:jc w:val="center"/>
            </w:pPr>
            <w:r>
              <w:rPr>
                <w:rFonts w:ascii="Arial Narrow" w:hAnsi="Arial Narrow" w:cs="Arial Narrow"/>
                <w:color w:val="000000"/>
                <w:sz w:val="14"/>
              </w:rPr>
              <w:t>8.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CD6D1B" w14:textId="77777777" w:rsidR="007B331C" w:rsidRDefault="007B331C" w:rsidP="007B331C">
            <w:pPr>
              <w:spacing w:before="0" w:after="0"/>
              <w:jc w:val="center"/>
            </w:pPr>
            <w:r>
              <w:rPr>
                <w:rFonts w:ascii="Arial Narrow" w:hAnsi="Arial Narrow" w:cs="Arial Narrow"/>
                <w:color w:val="000000"/>
                <w:sz w:val="14"/>
              </w:rPr>
              <w:t>1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DF8D68" w14:textId="77777777" w:rsidR="007B331C" w:rsidRDefault="007B331C" w:rsidP="007B331C">
            <w:pPr>
              <w:spacing w:before="0" w:after="0"/>
              <w:jc w:val="center"/>
            </w:pPr>
            <w:r>
              <w:rPr>
                <w:rFonts w:ascii="Arial Narrow" w:hAnsi="Arial Narrow" w:cs="Arial Narrow"/>
                <w:color w:val="000000"/>
                <w:sz w:val="14"/>
              </w:rPr>
              <w:t>13.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40BE7F"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D907C0" w14:textId="77777777" w:rsidR="007B331C" w:rsidRDefault="007B331C" w:rsidP="007B331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0AFCA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8BA3CD" w14:textId="77777777" w:rsidR="007B331C" w:rsidRDefault="007B331C" w:rsidP="007B331C">
            <w:pPr>
              <w:spacing w:before="0" w:after="0"/>
              <w:jc w:val="center"/>
            </w:pPr>
          </w:p>
        </w:tc>
      </w:tr>
      <w:tr w:rsidR="007B331C" w14:paraId="510F31B1"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63FC4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D11FC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BD114D"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4D820E"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8306B7" w14:textId="77777777" w:rsidR="007B331C" w:rsidRDefault="007B331C" w:rsidP="007B331C">
            <w:pPr>
              <w:spacing w:before="0" w:after="0"/>
              <w:jc w:val="center"/>
            </w:pPr>
            <w:r>
              <w:rPr>
                <w:rFonts w:ascii="Arial Narrow" w:hAnsi="Arial Narrow" w:cs="Arial Narrow"/>
                <w:color w:val="000000"/>
                <w:sz w:val="14"/>
              </w:rPr>
              <w:t>72.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A553BA" w14:textId="77777777" w:rsidR="007B331C" w:rsidRDefault="007B331C" w:rsidP="007B331C">
            <w:pPr>
              <w:spacing w:before="0" w:after="0"/>
              <w:jc w:val="center"/>
            </w:pPr>
            <w:r>
              <w:rPr>
                <w:rFonts w:ascii="Arial Narrow" w:hAnsi="Arial Narrow" w:cs="Arial Narrow"/>
                <w:color w:val="000000"/>
                <w:sz w:val="14"/>
              </w:rPr>
              <w:t>71.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89D7B9" w14:textId="77777777" w:rsidR="007B331C" w:rsidRDefault="007B331C" w:rsidP="007B331C">
            <w:pPr>
              <w:spacing w:before="0" w:after="0"/>
              <w:jc w:val="center"/>
            </w:pPr>
            <w:r>
              <w:rPr>
                <w:rFonts w:ascii="Arial Narrow" w:hAnsi="Arial Narrow" w:cs="Arial Narrow"/>
                <w:color w:val="000000"/>
                <w:sz w:val="14"/>
              </w:rPr>
              <w:t>31.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257CD2" w14:textId="77777777" w:rsidR="007B331C" w:rsidRDefault="007B331C" w:rsidP="007B331C">
            <w:pPr>
              <w:spacing w:before="0" w:after="0"/>
              <w:jc w:val="center"/>
            </w:pPr>
            <w:r>
              <w:rPr>
                <w:rFonts w:ascii="Arial Narrow" w:hAnsi="Arial Narrow" w:cs="Arial Narrow"/>
                <w:color w:val="000000"/>
                <w:sz w:val="14"/>
              </w:rPr>
              <w:t>39.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324900" w14:textId="77777777" w:rsidR="007B331C" w:rsidRDefault="007B331C" w:rsidP="007B331C">
            <w:pPr>
              <w:spacing w:before="0" w:after="0"/>
              <w:jc w:val="center"/>
            </w:pPr>
            <w:r>
              <w:rPr>
                <w:rFonts w:ascii="Arial Narrow" w:hAnsi="Arial Narrow" w:cs="Arial Narrow"/>
                <w:color w:val="000000"/>
                <w:sz w:val="14"/>
              </w:rPr>
              <w:t>10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274E22" w14:textId="77777777" w:rsidR="007B331C" w:rsidRDefault="007B331C" w:rsidP="007B331C">
            <w:pPr>
              <w:spacing w:before="0" w:after="0"/>
              <w:jc w:val="center"/>
            </w:pPr>
            <w:r>
              <w:rPr>
                <w:rFonts w:ascii="Arial Narrow" w:hAnsi="Arial Narrow" w:cs="Arial Narrow"/>
                <w:color w:val="000000"/>
                <w:sz w:val="14"/>
              </w:rPr>
              <w:t>113.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ED2C9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D5811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C530B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EB61AF" w14:textId="77777777" w:rsidR="007B331C" w:rsidRDefault="007B331C" w:rsidP="007B331C">
            <w:pPr>
              <w:spacing w:before="0" w:after="0"/>
              <w:jc w:val="center"/>
            </w:pPr>
          </w:p>
        </w:tc>
      </w:tr>
      <w:tr w:rsidR="007B331C" w14:paraId="3353A2A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F2393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895AE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722A89"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D6ADF4"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DC177F" w14:textId="77777777" w:rsidR="007B331C" w:rsidRDefault="007B331C" w:rsidP="007B331C">
            <w:pPr>
              <w:spacing w:before="0" w:after="0"/>
              <w:jc w:val="center"/>
            </w:pPr>
            <w:r>
              <w:rPr>
                <w:rFonts w:ascii="Arial Narrow" w:hAnsi="Arial Narrow" w:cs="Arial Narrow"/>
                <w:color w:val="000000"/>
                <w:sz w:val="14"/>
              </w:rPr>
              <w:t>0.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7E4346"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E789A1" w14:textId="77777777" w:rsidR="007B331C" w:rsidRDefault="007B331C" w:rsidP="007B331C">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97BDFB" w14:textId="77777777" w:rsidR="007B331C" w:rsidRDefault="007B331C" w:rsidP="007B331C">
            <w:pPr>
              <w:spacing w:before="0" w:after="0"/>
              <w:jc w:val="center"/>
            </w:pPr>
            <w:r>
              <w:rPr>
                <w:rFonts w:ascii="Arial Narrow" w:hAnsi="Arial Narrow" w:cs="Arial Narrow"/>
                <w:color w:val="000000"/>
                <w:sz w:val="14"/>
              </w:rPr>
              <w:t>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600D84" w14:textId="77777777" w:rsidR="007B331C" w:rsidRDefault="007B331C" w:rsidP="007B331C">
            <w:pPr>
              <w:spacing w:before="0" w:after="0"/>
              <w:jc w:val="center"/>
            </w:pPr>
            <w:r>
              <w:rPr>
                <w:rFonts w:ascii="Arial Narrow" w:hAnsi="Arial Narrow" w:cs="Arial Narrow"/>
                <w:color w:val="000000"/>
                <w:sz w:val="14"/>
              </w:rPr>
              <w:t>1.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F357CB" w14:textId="77777777" w:rsidR="007B331C" w:rsidRDefault="007B331C" w:rsidP="007B331C">
            <w:pPr>
              <w:spacing w:before="0" w:after="0"/>
              <w:jc w:val="center"/>
            </w:pPr>
            <w:r>
              <w:rPr>
                <w:rFonts w:ascii="Arial Narrow" w:hAnsi="Arial Narrow" w:cs="Arial Narrow"/>
                <w:color w:val="000000"/>
                <w:sz w:val="14"/>
              </w:rPr>
              <w:t>1.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7BF497"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6329A2" w14:textId="77777777" w:rsidR="007B331C" w:rsidRDefault="007B331C" w:rsidP="007B331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411175"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4774AB" w14:textId="77777777" w:rsidR="007B331C" w:rsidRDefault="007B331C" w:rsidP="007B331C">
            <w:pPr>
              <w:spacing w:before="0" w:after="0"/>
              <w:jc w:val="center"/>
            </w:pPr>
            <w:r>
              <w:rPr>
                <w:rFonts w:ascii="Arial Narrow" w:hAnsi="Arial Narrow" w:cs="Arial Narrow"/>
                <w:color w:val="000000"/>
                <w:sz w:val="14"/>
              </w:rPr>
              <w:t>2.40</w:t>
            </w:r>
          </w:p>
        </w:tc>
      </w:tr>
      <w:tr w:rsidR="007B331C" w14:paraId="59611CB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94CFE5"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F84023" w14:textId="77777777" w:rsidR="007B331C" w:rsidRDefault="007B331C" w:rsidP="007B331C">
            <w:pPr>
              <w:spacing w:before="20" w:after="20"/>
              <w:ind w:left="20" w:right="20"/>
            </w:pPr>
            <w:r>
              <w:rPr>
                <w:rFonts w:ascii="Arial Narrow" w:hAnsi="Arial Narrow" w:cs="Arial Narrow"/>
                <w:color w:val="000000"/>
                <w:sz w:val="14"/>
              </w:rPr>
              <w:t>Dunk North(TUL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C13E2E"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7B3EC9"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2450DA" w14:textId="77777777" w:rsidR="007B331C" w:rsidRDefault="007B331C" w:rsidP="007B331C">
            <w:pPr>
              <w:spacing w:before="0" w:after="0"/>
              <w:jc w:val="center"/>
            </w:pPr>
            <w:r>
              <w:rPr>
                <w:rFonts w:ascii="Arial Narrow" w:hAnsi="Arial Narrow" w:cs="Arial Narrow"/>
                <w:color w:val="000000"/>
                <w:sz w:val="14"/>
              </w:rPr>
              <w:t>1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3E9F01" w14:textId="77777777" w:rsidR="007B331C" w:rsidRDefault="007B331C" w:rsidP="007B331C">
            <w:pPr>
              <w:spacing w:before="0" w:after="0"/>
              <w:jc w:val="center"/>
            </w:pPr>
            <w:r>
              <w:rPr>
                <w:rFonts w:ascii="Arial Narrow" w:hAnsi="Arial Narrow" w:cs="Arial Narrow"/>
                <w:color w:val="000000"/>
                <w:sz w:val="14"/>
              </w:rPr>
              <w:t>8.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669ABE" w14:textId="77777777" w:rsidR="007B331C" w:rsidRDefault="007B331C" w:rsidP="007B331C">
            <w:pPr>
              <w:spacing w:before="0" w:after="0"/>
              <w:jc w:val="center"/>
            </w:pPr>
            <w:r>
              <w:rPr>
                <w:rFonts w:ascii="Arial Narrow" w:hAnsi="Arial Narrow" w:cs="Arial Narrow"/>
                <w:color w:val="000000"/>
                <w:sz w:val="14"/>
              </w:rPr>
              <w:t>1.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4B3966" w14:textId="77777777" w:rsidR="007B331C" w:rsidRDefault="007B331C" w:rsidP="007B331C">
            <w:pPr>
              <w:spacing w:before="0" w:after="0"/>
              <w:jc w:val="center"/>
            </w:pPr>
            <w:r>
              <w:rPr>
                <w:rFonts w:ascii="Arial Narrow" w:hAnsi="Arial Narrow" w:cs="Arial Narrow"/>
                <w:color w:val="000000"/>
                <w:sz w:val="14"/>
              </w:rPr>
              <w:t>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E5EEBF" w14:textId="77777777" w:rsidR="007B331C" w:rsidRDefault="007B331C" w:rsidP="007B331C">
            <w:pPr>
              <w:spacing w:before="0" w:after="0"/>
              <w:jc w:val="center"/>
            </w:pPr>
            <w:r>
              <w:rPr>
                <w:rFonts w:ascii="Arial Narrow" w:hAnsi="Arial Narrow" w:cs="Arial Narrow"/>
                <w:color w:val="000000"/>
                <w:sz w:val="14"/>
              </w:rPr>
              <w:t>16.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04F66C" w14:textId="77777777" w:rsidR="007B331C" w:rsidRDefault="007B331C" w:rsidP="007B331C">
            <w:pPr>
              <w:spacing w:before="0" w:after="0"/>
              <w:jc w:val="center"/>
            </w:pPr>
            <w:r>
              <w:rPr>
                <w:rFonts w:ascii="Arial Narrow" w:hAnsi="Arial Narrow" w:cs="Arial Narrow"/>
                <w:color w:val="000000"/>
                <w:sz w:val="14"/>
              </w:rPr>
              <w:t>25.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6E495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FFE8E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974B3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2CB67A" w14:textId="77777777" w:rsidR="007B331C" w:rsidRDefault="007B331C" w:rsidP="007B331C">
            <w:pPr>
              <w:spacing w:before="0" w:after="0"/>
              <w:jc w:val="center"/>
            </w:pPr>
          </w:p>
        </w:tc>
      </w:tr>
      <w:tr w:rsidR="007B331C" w14:paraId="3E823F4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9793B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0B8BC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FE547E"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FC41A2"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6ED837" w14:textId="77777777" w:rsidR="007B331C" w:rsidRDefault="007B331C" w:rsidP="007B331C">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699345" w14:textId="77777777" w:rsidR="007B331C" w:rsidRDefault="007B331C" w:rsidP="007B331C">
            <w:pPr>
              <w:spacing w:before="0" w:after="0"/>
              <w:jc w:val="center"/>
            </w:pPr>
            <w:r>
              <w:rPr>
                <w:rFonts w:ascii="Arial Narrow" w:hAnsi="Arial Narrow" w:cs="Arial Narrow"/>
                <w:color w:val="000000"/>
                <w:sz w:val="14"/>
              </w:rPr>
              <w:t>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437704" w14:textId="77777777" w:rsidR="007B331C" w:rsidRDefault="007B331C" w:rsidP="007B331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3989BA" w14:textId="77777777" w:rsidR="007B331C" w:rsidRDefault="007B331C" w:rsidP="007B331C">
            <w:pPr>
              <w:spacing w:before="0" w:after="0"/>
              <w:jc w:val="center"/>
            </w:pPr>
            <w:r>
              <w:rPr>
                <w:rFonts w:ascii="Arial Narrow" w:hAnsi="Arial Narrow" w:cs="Arial Narrow"/>
                <w:color w:val="000000"/>
                <w:sz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659B08"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F9626A" w14:textId="77777777" w:rsidR="007B331C" w:rsidRDefault="007B331C" w:rsidP="007B331C">
            <w:pPr>
              <w:spacing w:before="0" w:after="0"/>
              <w:jc w:val="center"/>
            </w:pPr>
            <w:r>
              <w:rPr>
                <w:rFonts w:ascii="Arial Narrow" w:hAnsi="Arial Narrow" w:cs="Arial Narrow"/>
                <w:color w:val="000000"/>
                <w:sz w:val="14"/>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41548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55691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AE208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22AE37" w14:textId="77777777" w:rsidR="007B331C" w:rsidRDefault="007B331C" w:rsidP="007B331C">
            <w:pPr>
              <w:spacing w:before="0" w:after="0"/>
              <w:jc w:val="center"/>
            </w:pPr>
          </w:p>
        </w:tc>
      </w:tr>
      <w:tr w:rsidR="007B331C" w14:paraId="57F38411"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C29C0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E971F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C6095D"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621F8E"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618492" w14:textId="77777777" w:rsidR="007B331C" w:rsidRDefault="007B331C" w:rsidP="007B331C">
            <w:pPr>
              <w:spacing w:before="0" w:after="0"/>
              <w:jc w:val="center"/>
            </w:pPr>
            <w:r>
              <w:rPr>
                <w:rFonts w:ascii="Arial Narrow" w:hAnsi="Arial Narrow" w:cs="Arial Narrow"/>
                <w:color w:val="000000"/>
                <w:sz w:val="14"/>
              </w:rPr>
              <w:t>94.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27A3CA" w14:textId="77777777" w:rsidR="007B331C" w:rsidRDefault="007B331C" w:rsidP="007B331C">
            <w:pPr>
              <w:spacing w:before="0" w:after="0"/>
              <w:jc w:val="center"/>
            </w:pPr>
            <w:r>
              <w:rPr>
                <w:rFonts w:ascii="Arial Narrow" w:hAnsi="Arial Narrow" w:cs="Arial Narrow"/>
                <w:color w:val="000000"/>
                <w:sz w:val="14"/>
              </w:rPr>
              <w:t>86.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C3528D" w14:textId="77777777" w:rsidR="007B331C" w:rsidRDefault="007B331C" w:rsidP="007B331C">
            <w:pPr>
              <w:spacing w:before="0" w:after="0"/>
              <w:jc w:val="center"/>
            </w:pPr>
            <w:r>
              <w:rPr>
                <w:rFonts w:ascii="Arial Narrow" w:hAnsi="Arial Narrow" w:cs="Arial Narrow"/>
                <w:color w:val="000000"/>
                <w:sz w:val="14"/>
              </w:rPr>
              <w:t>63.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42C0B8" w14:textId="77777777" w:rsidR="007B331C" w:rsidRDefault="007B331C" w:rsidP="007B331C">
            <w:pPr>
              <w:spacing w:before="0" w:after="0"/>
              <w:jc w:val="center"/>
            </w:pPr>
            <w:r>
              <w:rPr>
                <w:rFonts w:ascii="Arial Narrow" w:hAnsi="Arial Narrow" w:cs="Arial Narrow"/>
                <w:color w:val="000000"/>
                <w:sz w:val="14"/>
              </w:rPr>
              <w:t>78.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E80FFC" w14:textId="77777777" w:rsidR="007B331C" w:rsidRDefault="007B331C" w:rsidP="007B331C">
            <w:pPr>
              <w:spacing w:before="0" w:after="0"/>
              <w:jc w:val="center"/>
            </w:pPr>
            <w:r>
              <w:rPr>
                <w:rFonts w:ascii="Arial Narrow" w:hAnsi="Arial Narrow" w:cs="Arial Narrow"/>
                <w:color w:val="000000"/>
                <w:sz w:val="14"/>
              </w:rPr>
              <w:t>107.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BA18C7" w14:textId="77777777" w:rsidR="007B331C" w:rsidRDefault="007B331C" w:rsidP="007B331C">
            <w:pPr>
              <w:spacing w:before="0" w:after="0"/>
              <w:jc w:val="center"/>
            </w:pPr>
            <w:r>
              <w:rPr>
                <w:rFonts w:ascii="Arial Narrow" w:hAnsi="Arial Narrow" w:cs="Arial Narrow"/>
                <w:color w:val="000000"/>
                <w:sz w:val="14"/>
              </w:rPr>
              <w:t>141.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55692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AFD55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98FC5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149DB8" w14:textId="77777777" w:rsidR="007B331C" w:rsidRDefault="007B331C" w:rsidP="007B331C">
            <w:pPr>
              <w:spacing w:before="0" w:after="0"/>
              <w:jc w:val="center"/>
            </w:pPr>
          </w:p>
        </w:tc>
      </w:tr>
      <w:tr w:rsidR="007B331C" w14:paraId="698C56E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1E736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3E914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5866F2"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72526A"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D09A21" w14:textId="77777777" w:rsidR="007B331C" w:rsidRDefault="007B331C" w:rsidP="007B331C">
            <w:pPr>
              <w:spacing w:before="0" w:after="0"/>
              <w:jc w:val="center"/>
            </w:pPr>
            <w:r>
              <w:rPr>
                <w:rFonts w:ascii="Arial Narrow" w:hAnsi="Arial Narrow" w:cs="Arial Narrow"/>
                <w:color w:val="000000"/>
                <w:sz w:val="14"/>
              </w:rPr>
              <w:t>3.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B5B3DC" w14:textId="77777777" w:rsidR="007B331C" w:rsidRDefault="007B331C" w:rsidP="007B331C">
            <w:pPr>
              <w:spacing w:before="0" w:after="0"/>
              <w:jc w:val="center"/>
            </w:pPr>
            <w:r>
              <w:rPr>
                <w:rFonts w:ascii="Arial Narrow" w:hAnsi="Arial Narrow" w:cs="Arial Narrow"/>
                <w:color w:val="000000"/>
                <w:sz w:val="14"/>
              </w:rPr>
              <w:t>3.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C1F0E3" w14:textId="77777777" w:rsidR="007B331C" w:rsidRDefault="007B331C" w:rsidP="007B331C">
            <w:pPr>
              <w:spacing w:before="0" w:after="0"/>
              <w:jc w:val="center"/>
            </w:pPr>
            <w:r>
              <w:rPr>
                <w:rFonts w:ascii="Arial Narrow" w:hAnsi="Arial Narrow" w:cs="Arial Narrow"/>
                <w:color w:val="000000"/>
                <w:sz w:val="14"/>
              </w:rPr>
              <w:t>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4318F2" w14:textId="77777777" w:rsidR="007B331C" w:rsidRDefault="007B331C" w:rsidP="007B331C">
            <w:pPr>
              <w:spacing w:before="0" w:after="0"/>
              <w:jc w:val="center"/>
            </w:pPr>
            <w:r>
              <w:rPr>
                <w:rFonts w:ascii="Arial Narrow" w:hAnsi="Arial Narrow" w:cs="Arial Narrow"/>
                <w:color w:val="000000"/>
                <w:sz w:val="14"/>
              </w:rPr>
              <w:t>1.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20C5A4" w14:textId="77777777" w:rsidR="007B331C" w:rsidRDefault="007B331C" w:rsidP="007B331C">
            <w:pPr>
              <w:spacing w:before="0" w:after="0"/>
              <w:jc w:val="center"/>
            </w:pPr>
            <w:r>
              <w:rPr>
                <w:rFonts w:ascii="Arial Narrow" w:hAnsi="Arial Narrow" w:cs="Arial Narrow"/>
                <w:color w:val="000000"/>
                <w:sz w:val="14"/>
              </w:rPr>
              <w:t>5.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4B1A98" w14:textId="77777777" w:rsidR="007B331C" w:rsidRDefault="007B331C" w:rsidP="007B331C">
            <w:pPr>
              <w:spacing w:before="0" w:after="0"/>
              <w:jc w:val="center"/>
            </w:pPr>
            <w:r>
              <w:rPr>
                <w:rFonts w:ascii="Arial Narrow" w:hAnsi="Arial Narrow" w:cs="Arial Narrow"/>
                <w:color w:val="000000"/>
                <w:sz w:val="14"/>
              </w:rPr>
              <w:t>5.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47EFE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CBD4C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AE97E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0763CC" w14:textId="77777777" w:rsidR="007B331C" w:rsidRDefault="007B331C" w:rsidP="007B331C">
            <w:pPr>
              <w:spacing w:before="0" w:after="0"/>
              <w:jc w:val="center"/>
            </w:pPr>
          </w:p>
        </w:tc>
      </w:tr>
      <w:tr w:rsidR="007B331C" w14:paraId="7273E26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EE0AC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200C4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8391B3"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7969AD"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8D7F02F" w14:textId="77777777" w:rsidR="007B331C" w:rsidRDefault="007B331C" w:rsidP="007B331C">
            <w:pPr>
              <w:spacing w:before="0" w:after="0"/>
              <w:jc w:val="center"/>
            </w:pPr>
            <w:r>
              <w:rPr>
                <w:rFonts w:ascii="Arial Narrow" w:hAnsi="Arial Narrow" w:cs="Arial Narrow"/>
                <w:color w:val="000000"/>
                <w:sz w:val="14"/>
              </w:rPr>
              <w:t>0.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2608DA" w14:textId="77777777" w:rsidR="007B331C" w:rsidRDefault="007B331C" w:rsidP="007B331C">
            <w:pPr>
              <w:spacing w:before="0" w:after="0"/>
              <w:jc w:val="center"/>
            </w:pPr>
            <w:r>
              <w:rPr>
                <w:rFonts w:ascii="Arial Narrow" w:hAnsi="Arial Narrow" w:cs="Arial Narrow"/>
                <w:color w:val="000000"/>
                <w:sz w:val="14"/>
              </w:rPr>
              <w:t>0.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2E5B80" w14:textId="77777777" w:rsidR="007B331C" w:rsidRDefault="007B331C" w:rsidP="007B331C">
            <w:pPr>
              <w:spacing w:before="0" w:after="0"/>
              <w:jc w:val="center"/>
            </w:pPr>
            <w:r>
              <w:rPr>
                <w:rFonts w:ascii="Arial Narrow" w:hAnsi="Arial Narrow" w:cs="Arial Narrow"/>
                <w:color w:val="000000"/>
                <w:sz w:val="14"/>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792234" w14:textId="77777777" w:rsidR="007B331C" w:rsidRDefault="007B331C" w:rsidP="007B331C">
            <w:pPr>
              <w:spacing w:before="0" w:after="0"/>
              <w:jc w:val="center"/>
            </w:pPr>
            <w:r>
              <w:rPr>
                <w:rFonts w:ascii="Arial Narrow" w:hAnsi="Arial Narrow" w:cs="Arial Narrow"/>
                <w:color w:val="000000"/>
                <w:sz w:val="14"/>
              </w:rPr>
              <w:t>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220387" w14:textId="77777777" w:rsidR="007B331C" w:rsidRDefault="007B331C" w:rsidP="007B331C">
            <w:pPr>
              <w:spacing w:before="0" w:after="0"/>
              <w:jc w:val="center"/>
            </w:pPr>
            <w:r>
              <w:rPr>
                <w:rFonts w:ascii="Arial Narrow" w:hAnsi="Arial Narrow" w:cs="Arial Narrow"/>
                <w:color w:val="000000"/>
                <w:sz w:val="14"/>
              </w:rPr>
              <w:t>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EE1554" w14:textId="77777777" w:rsidR="007B331C" w:rsidRDefault="007B331C" w:rsidP="007B331C">
            <w:pPr>
              <w:spacing w:before="0" w:after="0"/>
              <w:jc w:val="center"/>
            </w:pPr>
            <w:r>
              <w:rPr>
                <w:rFonts w:ascii="Arial Narrow" w:hAnsi="Arial Narrow" w:cs="Arial Narrow"/>
                <w:color w:val="000000"/>
                <w:sz w:val="14"/>
              </w:rPr>
              <w:t>1.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B515B4"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0E5A3B" w14:textId="77777777" w:rsidR="007B331C" w:rsidRDefault="007B331C" w:rsidP="007B331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A859F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90D622" w14:textId="77777777" w:rsidR="007B331C" w:rsidRDefault="007B331C" w:rsidP="007B331C">
            <w:pPr>
              <w:spacing w:before="0" w:after="0"/>
              <w:jc w:val="center"/>
            </w:pPr>
          </w:p>
        </w:tc>
      </w:tr>
      <w:tr w:rsidR="007B331C" w14:paraId="1B6480B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C102E6"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99130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7C262D"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D14106"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B85140" w14:textId="77777777" w:rsidR="007B331C" w:rsidRDefault="007B331C" w:rsidP="007B331C">
            <w:pPr>
              <w:spacing w:before="0" w:after="0"/>
              <w:jc w:val="center"/>
            </w:pPr>
            <w:r>
              <w:rPr>
                <w:rFonts w:ascii="Arial Narrow" w:hAnsi="Arial Narrow" w:cs="Arial Narrow"/>
                <w:color w:val="000000"/>
                <w:sz w:val="14"/>
              </w:rPr>
              <w:t>4.7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D120ECA" w14:textId="77777777" w:rsidR="007B331C" w:rsidRDefault="007B331C" w:rsidP="007B331C">
            <w:pPr>
              <w:spacing w:before="0" w:after="0"/>
              <w:jc w:val="center"/>
            </w:pPr>
            <w:r>
              <w:rPr>
                <w:rFonts w:ascii="Arial Narrow" w:hAnsi="Arial Narrow" w:cs="Arial Narrow"/>
                <w:color w:val="000000"/>
                <w:sz w:val="14"/>
              </w:rPr>
              <w:t>3.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CE560B" w14:textId="77777777" w:rsidR="007B331C" w:rsidRDefault="007B331C" w:rsidP="007B331C">
            <w:pPr>
              <w:spacing w:before="0" w:after="0"/>
              <w:jc w:val="center"/>
            </w:pPr>
            <w:r>
              <w:rPr>
                <w:rFonts w:ascii="Arial Narrow" w:hAnsi="Arial Narrow" w:cs="Arial Narrow"/>
                <w:color w:val="000000"/>
                <w:sz w:val="14"/>
              </w:rPr>
              <w:t>0.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C7A4BC" w14:textId="77777777" w:rsidR="007B331C" w:rsidRDefault="007B331C" w:rsidP="007B331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0797BE" w14:textId="77777777" w:rsidR="007B331C" w:rsidRDefault="007B331C" w:rsidP="007B331C">
            <w:pPr>
              <w:spacing w:before="0" w:after="0"/>
              <w:jc w:val="center"/>
            </w:pPr>
            <w:r>
              <w:rPr>
                <w:rFonts w:ascii="Arial Narrow" w:hAnsi="Arial Narrow" w:cs="Arial Narrow"/>
                <w:color w:val="000000"/>
                <w:sz w:val="14"/>
              </w:rPr>
              <w:t>9.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550687" w14:textId="77777777" w:rsidR="007B331C" w:rsidRDefault="007B331C" w:rsidP="007B331C">
            <w:pPr>
              <w:spacing w:before="0" w:after="0"/>
              <w:jc w:val="center"/>
            </w:pPr>
            <w:r>
              <w:rPr>
                <w:rFonts w:ascii="Arial Narrow" w:hAnsi="Arial Narrow" w:cs="Arial Narrow"/>
                <w:color w:val="000000"/>
                <w:sz w:val="14"/>
              </w:rPr>
              <w:t>11.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E82CDA"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0D8FCC" w14:textId="77777777" w:rsidR="007B331C" w:rsidRDefault="007B331C" w:rsidP="007B331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524E7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98FE67" w14:textId="77777777" w:rsidR="007B331C" w:rsidRDefault="007B331C" w:rsidP="007B331C">
            <w:pPr>
              <w:spacing w:before="0" w:after="0"/>
              <w:jc w:val="center"/>
            </w:pPr>
          </w:p>
        </w:tc>
      </w:tr>
      <w:tr w:rsidR="007B331C" w14:paraId="78E79F6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AB01B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6E82E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A0D0A1"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707BDE"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4CC326" w14:textId="77777777" w:rsidR="007B331C" w:rsidRDefault="007B331C" w:rsidP="007B331C">
            <w:pPr>
              <w:spacing w:before="0" w:after="0"/>
              <w:jc w:val="center"/>
            </w:pPr>
            <w:r>
              <w:rPr>
                <w:rFonts w:ascii="Arial Narrow" w:hAnsi="Arial Narrow" w:cs="Arial Narrow"/>
                <w:color w:val="000000"/>
                <w:sz w:val="14"/>
              </w:rPr>
              <w:t>14.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E757EE" w14:textId="77777777" w:rsidR="007B331C" w:rsidRDefault="007B331C" w:rsidP="007B331C">
            <w:pPr>
              <w:spacing w:before="0" w:after="0"/>
              <w:jc w:val="center"/>
            </w:pPr>
            <w:r>
              <w:rPr>
                <w:rFonts w:ascii="Arial Narrow" w:hAnsi="Arial Narrow" w:cs="Arial Narrow"/>
                <w:color w:val="000000"/>
                <w:sz w:val="14"/>
              </w:rPr>
              <w:t>13.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25181B" w14:textId="77777777" w:rsidR="007B331C" w:rsidRDefault="007B331C" w:rsidP="007B331C">
            <w:pPr>
              <w:spacing w:before="0" w:after="0"/>
              <w:jc w:val="center"/>
            </w:pPr>
            <w:r>
              <w:rPr>
                <w:rFonts w:ascii="Arial Narrow" w:hAnsi="Arial Narrow" w:cs="Arial Narrow"/>
                <w:color w:val="000000"/>
                <w:sz w:val="14"/>
              </w:rPr>
              <w:t>7.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1AAB10" w14:textId="77777777" w:rsidR="007B331C" w:rsidRDefault="007B331C" w:rsidP="007B331C">
            <w:pPr>
              <w:spacing w:before="0" w:after="0"/>
              <w:jc w:val="center"/>
            </w:pPr>
            <w:r>
              <w:rPr>
                <w:rFonts w:ascii="Arial Narrow" w:hAnsi="Arial Narrow" w:cs="Arial Narrow"/>
                <w:color w:val="000000"/>
                <w:sz w:val="14"/>
              </w:rPr>
              <w:t>1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2143FA" w14:textId="77777777" w:rsidR="007B331C" w:rsidRDefault="007B331C" w:rsidP="007B331C">
            <w:pPr>
              <w:spacing w:before="0" w:after="0"/>
              <w:jc w:val="center"/>
            </w:pPr>
            <w:r>
              <w:rPr>
                <w:rFonts w:ascii="Arial Narrow" w:hAnsi="Arial Narrow" w:cs="Arial Narrow"/>
                <w:color w:val="000000"/>
                <w:sz w:val="14"/>
              </w:rPr>
              <w:t>19.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39AC61" w14:textId="77777777" w:rsidR="007B331C" w:rsidRDefault="007B331C" w:rsidP="007B331C">
            <w:pPr>
              <w:spacing w:before="0" w:after="0"/>
              <w:jc w:val="center"/>
            </w:pPr>
            <w:r>
              <w:rPr>
                <w:rFonts w:ascii="Arial Narrow" w:hAnsi="Arial Narrow" w:cs="Arial Narrow"/>
                <w:color w:val="000000"/>
                <w:sz w:val="14"/>
              </w:rPr>
              <w:t>20.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96E7EC"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4C04AC" w14:textId="77777777" w:rsidR="007B331C" w:rsidRDefault="007B331C" w:rsidP="007B331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5C46A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102EFE" w14:textId="77777777" w:rsidR="007B331C" w:rsidRDefault="007B331C" w:rsidP="007B331C">
            <w:pPr>
              <w:spacing w:before="0" w:after="0"/>
              <w:jc w:val="center"/>
            </w:pPr>
          </w:p>
        </w:tc>
      </w:tr>
      <w:tr w:rsidR="007B331C" w14:paraId="7D61A14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DC6B5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0FF3B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051236"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9888F3"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CA71E7" w14:textId="77777777" w:rsidR="007B331C" w:rsidRDefault="007B331C" w:rsidP="007B331C">
            <w:pPr>
              <w:spacing w:before="0" w:after="0"/>
              <w:jc w:val="center"/>
            </w:pPr>
            <w:r>
              <w:rPr>
                <w:rFonts w:ascii="Arial Narrow" w:hAnsi="Arial Narrow" w:cs="Arial Narrow"/>
                <w:color w:val="000000"/>
                <w:sz w:val="14"/>
              </w:rPr>
              <w:t>2.3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A80510F" w14:textId="77777777" w:rsidR="007B331C" w:rsidRDefault="007B331C" w:rsidP="007B331C">
            <w:pPr>
              <w:spacing w:before="0" w:after="0"/>
              <w:jc w:val="center"/>
            </w:pPr>
            <w:r>
              <w:rPr>
                <w:rFonts w:ascii="Arial Narrow" w:hAnsi="Arial Narrow" w:cs="Arial Narrow"/>
                <w:color w:val="000000"/>
                <w:sz w:val="14"/>
              </w:rPr>
              <w:t>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B27163" w14:textId="77777777" w:rsidR="007B331C" w:rsidRDefault="007B331C" w:rsidP="007B331C">
            <w:pPr>
              <w:spacing w:before="0" w:after="0"/>
              <w:jc w:val="center"/>
            </w:pPr>
            <w:r>
              <w:rPr>
                <w:rFonts w:ascii="Arial Narrow" w:hAnsi="Arial Narrow" w:cs="Arial Narrow"/>
                <w:color w:val="000000"/>
                <w:sz w:val="14"/>
              </w:rPr>
              <w:t>0.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B49AA3" w14:textId="77777777" w:rsidR="007B331C" w:rsidRDefault="007B331C" w:rsidP="007B331C">
            <w:pPr>
              <w:spacing w:before="0" w:after="0"/>
              <w:jc w:val="center"/>
            </w:pPr>
            <w:r>
              <w:rPr>
                <w:rFonts w:ascii="Arial Narrow" w:hAnsi="Arial Narrow" w:cs="Arial Narrow"/>
                <w:color w:val="000000"/>
                <w:sz w:val="14"/>
              </w:rPr>
              <w:t>1.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9D377B" w14:textId="77777777" w:rsidR="007B331C" w:rsidRDefault="007B331C" w:rsidP="007B331C">
            <w:pPr>
              <w:spacing w:before="0" w:after="0"/>
              <w:jc w:val="center"/>
            </w:pPr>
            <w:r>
              <w:rPr>
                <w:rFonts w:ascii="Arial Narrow" w:hAnsi="Arial Narrow" w:cs="Arial Narrow"/>
                <w:color w:val="000000"/>
                <w:sz w:val="14"/>
              </w:rPr>
              <w:t>3.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664279" w14:textId="77777777" w:rsidR="007B331C" w:rsidRDefault="007B331C" w:rsidP="007B331C">
            <w:pPr>
              <w:spacing w:before="0" w:after="0"/>
              <w:jc w:val="center"/>
            </w:pPr>
            <w:r>
              <w:rPr>
                <w:rFonts w:ascii="Arial Narrow" w:hAnsi="Arial Narrow" w:cs="Arial Narrow"/>
                <w:color w:val="000000"/>
                <w:sz w:val="14"/>
              </w:rPr>
              <w:t>4.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10FF29"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19B49E"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32DA7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F371CE" w14:textId="77777777" w:rsidR="007B331C" w:rsidRDefault="007B331C" w:rsidP="007B331C">
            <w:pPr>
              <w:spacing w:before="0" w:after="0"/>
              <w:jc w:val="center"/>
            </w:pPr>
          </w:p>
        </w:tc>
      </w:tr>
      <w:tr w:rsidR="007B331C" w14:paraId="25023D3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744E6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EF73D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3BFD6F"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766EC2"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83BD74" w14:textId="77777777" w:rsidR="007B331C" w:rsidRDefault="007B331C" w:rsidP="007B331C">
            <w:pPr>
              <w:spacing w:before="0" w:after="0"/>
              <w:jc w:val="center"/>
            </w:pPr>
            <w:r>
              <w:rPr>
                <w:rFonts w:ascii="Arial Narrow" w:hAnsi="Arial Narrow" w:cs="Arial Narrow"/>
                <w:color w:val="000000"/>
                <w:sz w:val="14"/>
              </w:rPr>
              <w:t>194.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07CEBB" w14:textId="77777777" w:rsidR="007B331C" w:rsidRDefault="007B331C" w:rsidP="007B331C">
            <w:pPr>
              <w:spacing w:before="0" w:after="0"/>
              <w:jc w:val="center"/>
            </w:pPr>
            <w:r>
              <w:rPr>
                <w:rFonts w:ascii="Arial Narrow" w:hAnsi="Arial Narrow" w:cs="Arial Narrow"/>
                <w:color w:val="000000"/>
                <w:sz w:val="14"/>
              </w:rPr>
              <w:t>214.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92A044" w14:textId="77777777" w:rsidR="007B331C" w:rsidRDefault="007B331C" w:rsidP="007B331C">
            <w:pPr>
              <w:spacing w:before="0" w:after="0"/>
              <w:jc w:val="center"/>
            </w:pPr>
            <w:r>
              <w:rPr>
                <w:rFonts w:ascii="Arial Narrow" w:hAnsi="Arial Narrow" w:cs="Arial Narrow"/>
                <w:color w:val="000000"/>
                <w:sz w:val="14"/>
              </w:rPr>
              <w:t>137.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1B43B8" w14:textId="77777777" w:rsidR="007B331C" w:rsidRDefault="007B331C" w:rsidP="007B331C">
            <w:pPr>
              <w:spacing w:before="0" w:after="0"/>
              <w:jc w:val="center"/>
            </w:pPr>
            <w:r>
              <w:rPr>
                <w:rFonts w:ascii="Arial Narrow" w:hAnsi="Arial Narrow" w:cs="Arial Narrow"/>
                <w:color w:val="000000"/>
                <w:sz w:val="14"/>
              </w:rPr>
              <w:t>177.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01BCB6" w14:textId="77777777" w:rsidR="007B331C" w:rsidRDefault="007B331C" w:rsidP="007B331C">
            <w:pPr>
              <w:spacing w:before="0" w:after="0"/>
              <w:jc w:val="center"/>
            </w:pPr>
            <w:r>
              <w:rPr>
                <w:rFonts w:ascii="Arial Narrow" w:hAnsi="Arial Narrow" w:cs="Arial Narrow"/>
                <w:color w:val="000000"/>
                <w:sz w:val="14"/>
              </w:rPr>
              <w:t>219.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B18E45" w14:textId="77777777" w:rsidR="007B331C" w:rsidRDefault="007B331C" w:rsidP="007B331C">
            <w:pPr>
              <w:spacing w:before="0" w:after="0"/>
              <w:jc w:val="center"/>
            </w:pPr>
            <w:r>
              <w:rPr>
                <w:rFonts w:ascii="Arial Narrow" w:hAnsi="Arial Narrow" w:cs="Arial Narrow"/>
                <w:color w:val="000000"/>
                <w:sz w:val="14"/>
              </w:rPr>
              <w:t>223.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ABEC8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9D830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B8A62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CAA3FF" w14:textId="77777777" w:rsidR="007B331C" w:rsidRDefault="007B331C" w:rsidP="007B331C">
            <w:pPr>
              <w:spacing w:before="0" w:after="0"/>
              <w:jc w:val="center"/>
            </w:pPr>
          </w:p>
        </w:tc>
      </w:tr>
      <w:tr w:rsidR="007B331C" w14:paraId="4796994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F316B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BB12A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C70534"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1F7DBF"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D27EAC5" w14:textId="77777777" w:rsidR="007B331C" w:rsidRDefault="007B331C" w:rsidP="007B331C">
            <w:pPr>
              <w:spacing w:before="0" w:after="0"/>
              <w:jc w:val="center"/>
            </w:pPr>
            <w:r>
              <w:rPr>
                <w:rFonts w:ascii="Arial Narrow" w:hAnsi="Arial Narrow" w:cs="Arial Narrow"/>
                <w:color w:val="000000"/>
                <w:sz w:val="14"/>
              </w:rPr>
              <w:t>3.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664E00" w14:textId="77777777" w:rsidR="007B331C" w:rsidRDefault="007B331C" w:rsidP="007B331C">
            <w:pPr>
              <w:spacing w:before="0" w:after="0"/>
              <w:jc w:val="center"/>
            </w:pPr>
            <w:r>
              <w:rPr>
                <w:rFonts w:ascii="Arial Narrow" w:hAnsi="Arial Narrow" w:cs="Arial Narrow"/>
                <w:color w:val="000000"/>
                <w:sz w:val="14"/>
              </w:rPr>
              <w:t>3.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CB25F3" w14:textId="77777777" w:rsidR="007B331C" w:rsidRDefault="007B331C" w:rsidP="007B331C">
            <w:pPr>
              <w:spacing w:before="0" w:after="0"/>
              <w:jc w:val="center"/>
            </w:pPr>
            <w:r>
              <w:rPr>
                <w:rFonts w:ascii="Arial Narrow" w:hAnsi="Arial Narrow" w:cs="Arial Narrow"/>
                <w:color w:val="000000"/>
                <w:sz w:val="14"/>
              </w:rPr>
              <w:t>1.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7BADD9" w14:textId="77777777" w:rsidR="007B331C" w:rsidRDefault="007B331C" w:rsidP="007B331C">
            <w:pPr>
              <w:spacing w:before="0" w:after="0"/>
              <w:jc w:val="center"/>
            </w:pPr>
            <w:r>
              <w:rPr>
                <w:rFonts w:ascii="Arial Narrow" w:hAnsi="Arial Narrow" w:cs="Arial Narrow"/>
                <w:color w:val="000000"/>
                <w:sz w:val="14"/>
              </w:rPr>
              <w:t>2.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C93E1D" w14:textId="77777777" w:rsidR="007B331C" w:rsidRDefault="007B331C" w:rsidP="007B331C">
            <w:pPr>
              <w:spacing w:before="0" w:after="0"/>
              <w:jc w:val="center"/>
            </w:pPr>
            <w:r>
              <w:rPr>
                <w:rFonts w:ascii="Arial Narrow" w:hAnsi="Arial Narrow" w:cs="Arial Narrow"/>
                <w:color w:val="000000"/>
                <w:sz w:val="14"/>
              </w:rPr>
              <w:t>5.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60C808" w14:textId="77777777" w:rsidR="007B331C" w:rsidRDefault="007B331C" w:rsidP="007B331C">
            <w:pPr>
              <w:spacing w:before="0" w:after="0"/>
              <w:jc w:val="center"/>
            </w:pPr>
            <w:r>
              <w:rPr>
                <w:rFonts w:ascii="Arial Narrow" w:hAnsi="Arial Narrow" w:cs="Arial Narrow"/>
                <w:color w:val="000000"/>
                <w:sz w:val="14"/>
              </w:rPr>
              <w:t>5.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E6D184"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00A365" w14:textId="77777777" w:rsidR="007B331C" w:rsidRDefault="007B331C" w:rsidP="007B331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89500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CF08EF" w14:textId="77777777" w:rsidR="007B331C" w:rsidRDefault="007B331C" w:rsidP="007B331C">
            <w:pPr>
              <w:spacing w:before="0" w:after="0"/>
              <w:jc w:val="center"/>
            </w:pPr>
          </w:p>
        </w:tc>
      </w:tr>
      <w:tr w:rsidR="007B331C" w14:paraId="00534DF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824A0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5F9CB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0C7AD6"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D159D5"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26FFE0B" w14:textId="77777777" w:rsidR="007B331C" w:rsidRDefault="007B331C" w:rsidP="007B331C">
            <w:pPr>
              <w:spacing w:before="0" w:after="0"/>
              <w:jc w:val="center"/>
            </w:pPr>
            <w:r>
              <w:rPr>
                <w:rFonts w:ascii="Arial Narrow" w:hAnsi="Arial Narrow" w:cs="Arial Narrow"/>
                <w:color w:val="000000"/>
                <w:sz w:val="14"/>
              </w:rPr>
              <w:t>3.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71D8A4" w14:textId="77777777" w:rsidR="007B331C" w:rsidRDefault="007B331C" w:rsidP="007B331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90F3F5"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EBB287"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2CCB8B" w14:textId="77777777" w:rsidR="007B331C" w:rsidRDefault="007B331C" w:rsidP="007B331C">
            <w:pPr>
              <w:spacing w:before="0" w:after="0"/>
              <w:jc w:val="center"/>
            </w:pPr>
            <w:r>
              <w:rPr>
                <w:rFonts w:ascii="Arial Narrow" w:hAnsi="Arial Narrow" w:cs="Arial Narrow"/>
                <w:color w:val="000000"/>
                <w:sz w:val="14"/>
              </w:rPr>
              <w:t>4.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897FEA" w14:textId="77777777" w:rsidR="007B331C" w:rsidRDefault="007B331C" w:rsidP="007B331C">
            <w:pPr>
              <w:spacing w:before="0" w:after="0"/>
              <w:jc w:val="center"/>
            </w:pPr>
            <w:r>
              <w:rPr>
                <w:rFonts w:ascii="Arial Narrow" w:hAnsi="Arial Narrow" w:cs="Arial Narrow"/>
                <w:color w:val="000000"/>
                <w:sz w:val="14"/>
              </w:rPr>
              <w:t>6.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FD2DEA"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D7583A"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608A5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A78983" w14:textId="77777777" w:rsidR="007B331C" w:rsidRDefault="007B331C" w:rsidP="007B331C">
            <w:pPr>
              <w:spacing w:before="0" w:after="0"/>
              <w:jc w:val="center"/>
            </w:pPr>
          </w:p>
        </w:tc>
      </w:tr>
      <w:tr w:rsidR="007B331C" w14:paraId="0E490A7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E3D63A"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9E377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C230D0"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D79F83"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0F397C" w14:textId="77777777" w:rsidR="007B331C" w:rsidRDefault="007B331C" w:rsidP="007B331C">
            <w:pPr>
              <w:spacing w:before="0" w:after="0"/>
              <w:jc w:val="center"/>
            </w:pPr>
            <w:r>
              <w:rPr>
                <w:rFonts w:ascii="Arial Narrow" w:hAnsi="Arial Narrow" w:cs="Arial Narrow"/>
                <w:color w:val="000000"/>
                <w:sz w:val="14"/>
              </w:rPr>
              <w:t>448.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1D1C2A" w14:textId="77777777" w:rsidR="007B331C" w:rsidRDefault="007B331C" w:rsidP="007B331C">
            <w:pPr>
              <w:spacing w:before="0" w:after="0"/>
              <w:jc w:val="center"/>
            </w:pPr>
            <w:r>
              <w:rPr>
                <w:rFonts w:ascii="Arial Narrow" w:hAnsi="Arial Narrow" w:cs="Arial Narrow"/>
                <w:color w:val="000000"/>
                <w:sz w:val="14"/>
              </w:rPr>
              <w:t>232.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CE7A75" w14:textId="77777777" w:rsidR="007B331C" w:rsidRDefault="007B331C" w:rsidP="007B331C">
            <w:pPr>
              <w:spacing w:before="0" w:after="0"/>
              <w:jc w:val="center"/>
            </w:pPr>
            <w:r>
              <w:rPr>
                <w:rFonts w:ascii="Arial Narrow" w:hAnsi="Arial Narrow" w:cs="Arial Narrow"/>
                <w:color w:val="000000"/>
                <w:sz w:val="14"/>
              </w:rPr>
              <w:t>112.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3CB672" w14:textId="77777777" w:rsidR="007B331C" w:rsidRDefault="007B331C" w:rsidP="007B331C">
            <w:pPr>
              <w:spacing w:before="0" w:after="0"/>
              <w:jc w:val="center"/>
            </w:pPr>
            <w:r>
              <w:rPr>
                <w:rFonts w:ascii="Arial Narrow" w:hAnsi="Arial Narrow" w:cs="Arial Narrow"/>
                <w:color w:val="000000"/>
                <w:sz w:val="14"/>
              </w:rPr>
              <w:t>151.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2FE205" w14:textId="77777777" w:rsidR="007B331C" w:rsidRDefault="007B331C" w:rsidP="007B331C">
            <w:pPr>
              <w:spacing w:before="0" w:after="0"/>
              <w:jc w:val="center"/>
            </w:pPr>
            <w:r>
              <w:rPr>
                <w:rFonts w:ascii="Arial Narrow" w:hAnsi="Arial Narrow" w:cs="Arial Narrow"/>
                <w:color w:val="000000"/>
                <w:sz w:val="14"/>
              </w:rPr>
              <w:t>441.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FEB2E8" w14:textId="77777777" w:rsidR="007B331C" w:rsidRDefault="007B331C" w:rsidP="007B331C">
            <w:pPr>
              <w:spacing w:before="0" w:after="0"/>
              <w:jc w:val="center"/>
            </w:pPr>
            <w:r>
              <w:rPr>
                <w:rFonts w:ascii="Arial Narrow" w:hAnsi="Arial Narrow" w:cs="Arial Narrow"/>
                <w:color w:val="000000"/>
                <w:sz w:val="14"/>
              </w:rPr>
              <w:t>1413.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2246F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0A80E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FEDBD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45292B" w14:textId="77777777" w:rsidR="007B331C" w:rsidRDefault="007B331C" w:rsidP="007B331C">
            <w:pPr>
              <w:spacing w:before="0" w:after="0"/>
              <w:jc w:val="center"/>
            </w:pPr>
          </w:p>
        </w:tc>
      </w:tr>
      <w:tr w:rsidR="007B331C" w14:paraId="33951C4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23921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A900F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96871A"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C9D0F3"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A61F8AE" w14:textId="77777777" w:rsidR="007B331C" w:rsidRDefault="007B331C" w:rsidP="007B331C">
            <w:pPr>
              <w:spacing w:before="0" w:after="0"/>
              <w:jc w:val="center"/>
            </w:pPr>
            <w:r>
              <w:rPr>
                <w:rFonts w:ascii="Arial Narrow" w:hAnsi="Arial Narrow" w:cs="Arial Narrow"/>
                <w:color w:val="000000"/>
                <w:sz w:val="14"/>
              </w:rPr>
              <w:t>3.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8E1588" w14:textId="77777777" w:rsidR="007B331C" w:rsidRDefault="007B331C" w:rsidP="007B331C">
            <w:pPr>
              <w:spacing w:before="0" w:after="0"/>
              <w:jc w:val="center"/>
            </w:pPr>
            <w:r>
              <w:rPr>
                <w:rFonts w:ascii="Arial Narrow" w:hAnsi="Arial Narrow" w:cs="Arial Narrow"/>
                <w:color w:val="000000"/>
                <w:sz w:val="14"/>
              </w:rPr>
              <w:t>3.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DCF8F2" w14:textId="77777777" w:rsidR="007B331C" w:rsidRDefault="007B331C" w:rsidP="007B331C">
            <w:pPr>
              <w:spacing w:before="0" w:after="0"/>
              <w:jc w:val="center"/>
            </w:pPr>
            <w:r>
              <w:rPr>
                <w:rFonts w:ascii="Arial Narrow" w:hAnsi="Arial Narrow" w:cs="Arial Narrow"/>
                <w:color w:val="000000"/>
                <w:sz w:val="14"/>
              </w:rPr>
              <w:t>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471D2C" w14:textId="77777777" w:rsidR="007B331C" w:rsidRDefault="007B331C" w:rsidP="007B331C">
            <w:pPr>
              <w:spacing w:before="0" w:after="0"/>
              <w:jc w:val="center"/>
            </w:pPr>
            <w:r>
              <w:rPr>
                <w:rFonts w:ascii="Arial Narrow" w:hAnsi="Arial Narrow" w:cs="Arial Narrow"/>
                <w:color w:val="000000"/>
                <w:sz w:val="14"/>
              </w:rPr>
              <w:t>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372934" w14:textId="77777777" w:rsidR="007B331C" w:rsidRDefault="007B331C" w:rsidP="007B331C">
            <w:pPr>
              <w:spacing w:before="0" w:after="0"/>
              <w:jc w:val="center"/>
            </w:pPr>
            <w:r>
              <w:rPr>
                <w:rFonts w:ascii="Arial Narrow" w:hAnsi="Arial Narrow" w:cs="Arial Narrow"/>
                <w:color w:val="000000"/>
                <w:sz w:val="14"/>
              </w:rPr>
              <w:t>5.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34926D" w14:textId="77777777" w:rsidR="007B331C" w:rsidRDefault="007B331C" w:rsidP="007B331C">
            <w:pPr>
              <w:spacing w:before="0" w:after="0"/>
              <w:jc w:val="center"/>
            </w:pPr>
            <w:r>
              <w:rPr>
                <w:rFonts w:ascii="Arial Narrow" w:hAnsi="Arial Narrow" w:cs="Arial Narrow"/>
                <w:color w:val="000000"/>
                <w:sz w:val="14"/>
              </w:rPr>
              <w:t>6.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E20D9C"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30BB04"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835BC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64942B" w14:textId="77777777" w:rsidR="007B331C" w:rsidRDefault="007B331C" w:rsidP="007B331C">
            <w:pPr>
              <w:spacing w:before="0" w:after="0"/>
              <w:jc w:val="center"/>
            </w:pPr>
          </w:p>
        </w:tc>
      </w:tr>
      <w:tr w:rsidR="007B331C" w14:paraId="0901F111"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6A7D6C"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5A89D3" w14:textId="77777777" w:rsidR="007B331C" w:rsidRDefault="007B331C" w:rsidP="007B331C">
            <w:pPr>
              <w:spacing w:before="20" w:after="20"/>
              <w:ind w:left="20" w:right="20"/>
            </w:pPr>
            <w:r>
              <w:rPr>
                <w:rFonts w:ascii="Arial Narrow" w:hAnsi="Arial Narrow" w:cs="Arial Narrow"/>
                <w:color w:val="000000"/>
                <w:sz w:val="14"/>
              </w:rPr>
              <w:t>Mission Beach South(TUL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664B94"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6E4421"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389E3F" w14:textId="77777777" w:rsidR="007B331C" w:rsidRDefault="007B331C" w:rsidP="007B331C">
            <w:pPr>
              <w:spacing w:before="0" w:after="0"/>
              <w:jc w:val="center"/>
            </w:pPr>
            <w:r>
              <w:rPr>
                <w:rFonts w:ascii="Arial Narrow" w:hAnsi="Arial Narrow" w:cs="Arial Narrow"/>
                <w:color w:val="000000"/>
                <w:sz w:val="14"/>
              </w:rPr>
              <w:t>18.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1BC52F" w14:textId="77777777" w:rsidR="007B331C" w:rsidRDefault="007B331C" w:rsidP="007B331C">
            <w:pPr>
              <w:spacing w:before="0" w:after="0"/>
              <w:jc w:val="center"/>
            </w:pPr>
            <w:r>
              <w:rPr>
                <w:rFonts w:ascii="Arial Narrow" w:hAnsi="Arial Narrow" w:cs="Arial Narrow"/>
                <w:color w:val="000000"/>
                <w:sz w:val="14"/>
              </w:rPr>
              <w:t>1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685DEF" w14:textId="77777777" w:rsidR="007B331C" w:rsidRDefault="007B331C" w:rsidP="007B331C">
            <w:pPr>
              <w:spacing w:before="0" w:after="0"/>
              <w:jc w:val="center"/>
            </w:pPr>
            <w:r>
              <w:rPr>
                <w:rFonts w:ascii="Arial Narrow" w:hAnsi="Arial Narrow" w:cs="Arial Narrow"/>
                <w:color w:val="000000"/>
                <w:sz w:val="14"/>
              </w:rPr>
              <w:t>9.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E88D11" w14:textId="77777777" w:rsidR="007B331C" w:rsidRDefault="007B331C" w:rsidP="007B331C">
            <w:pPr>
              <w:spacing w:before="0" w:after="0"/>
              <w:jc w:val="center"/>
            </w:pPr>
            <w:r>
              <w:rPr>
                <w:rFonts w:ascii="Arial Narrow" w:hAnsi="Arial Narrow" w:cs="Arial Narrow"/>
                <w:color w:val="000000"/>
                <w:sz w:val="14"/>
              </w:rPr>
              <w:t>9.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788696" w14:textId="77777777" w:rsidR="007B331C" w:rsidRDefault="007B331C" w:rsidP="007B331C">
            <w:pPr>
              <w:spacing w:before="0" w:after="0"/>
              <w:jc w:val="center"/>
            </w:pPr>
            <w:r>
              <w:rPr>
                <w:rFonts w:ascii="Arial Narrow" w:hAnsi="Arial Narrow" w:cs="Arial Narrow"/>
                <w:color w:val="000000"/>
                <w:sz w:val="14"/>
              </w:rPr>
              <w:t>24.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D01849" w14:textId="77777777" w:rsidR="007B331C" w:rsidRDefault="007B331C" w:rsidP="007B331C">
            <w:pPr>
              <w:spacing w:before="0" w:after="0"/>
              <w:jc w:val="center"/>
            </w:pPr>
            <w:r>
              <w:rPr>
                <w:rFonts w:ascii="Arial Narrow" w:hAnsi="Arial Narrow" w:cs="Arial Narrow"/>
                <w:color w:val="000000"/>
                <w:sz w:val="14"/>
              </w:rPr>
              <w:t>3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4082A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E1549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767AD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52A7F4" w14:textId="77777777" w:rsidR="007B331C" w:rsidRDefault="007B331C" w:rsidP="007B331C">
            <w:pPr>
              <w:spacing w:before="0" w:after="0"/>
              <w:jc w:val="center"/>
            </w:pPr>
          </w:p>
        </w:tc>
      </w:tr>
      <w:tr w:rsidR="007B331C" w14:paraId="22B8BDF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89E036"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6B329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807C75"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3377C9"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872759"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FD4631" w14:textId="77777777" w:rsidR="007B331C" w:rsidRDefault="007B331C" w:rsidP="007B331C">
            <w:pPr>
              <w:spacing w:before="0" w:after="0"/>
              <w:jc w:val="center"/>
            </w:pPr>
            <w:r>
              <w:rPr>
                <w:rFonts w:ascii="Arial Narrow" w:hAnsi="Arial Narrow" w:cs="Arial Narrow"/>
                <w:color w:val="000000"/>
                <w:sz w:val="14"/>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7A9CDE" w14:textId="77777777" w:rsidR="007B331C" w:rsidRDefault="007B331C" w:rsidP="007B331C">
            <w:pPr>
              <w:spacing w:before="0" w:after="0"/>
              <w:jc w:val="center"/>
            </w:pPr>
            <w:r>
              <w:rPr>
                <w:rFonts w:ascii="Arial Narrow" w:hAnsi="Arial Narrow" w:cs="Arial Narrow"/>
                <w:color w:val="000000"/>
                <w:sz w:val="14"/>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E0CD08"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26AAB0"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6EE24D"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EC7EE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CE844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B6199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01C394" w14:textId="77777777" w:rsidR="007B331C" w:rsidRDefault="007B331C" w:rsidP="007B331C">
            <w:pPr>
              <w:spacing w:before="0" w:after="0"/>
              <w:jc w:val="center"/>
            </w:pPr>
          </w:p>
        </w:tc>
      </w:tr>
      <w:tr w:rsidR="007B331C" w14:paraId="558C7D0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5B6A5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0C6B3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7B1439"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C39B5C"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2BEB4B" w14:textId="77777777" w:rsidR="007B331C" w:rsidRDefault="007B331C" w:rsidP="007B331C">
            <w:pPr>
              <w:spacing w:before="0" w:after="0"/>
              <w:jc w:val="center"/>
            </w:pPr>
            <w:r>
              <w:rPr>
                <w:rFonts w:ascii="Arial Narrow" w:hAnsi="Arial Narrow" w:cs="Arial Narrow"/>
                <w:color w:val="000000"/>
                <w:sz w:val="14"/>
              </w:rPr>
              <w:t>119.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EE720A" w14:textId="77777777" w:rsidR="007B331C" w:rsidRDefault="007B331C" w:rsidP="007B331C">
            <w:pPr>
              <w:spacing w:before="0" w:after="0"/>
              <w:jc w:val="center"/>
            </w:pPr>
            <w:r>
              <w:rPr>
                <w:rFonts w:ascii="Arial Narrow" w:hAnsi="Arial Narrow" w:cs="Arial Narrow"/>
                <w:color w:val="000000"/>
                <w:sz w:val="14"/>
              </w:rPr>
              <w:t>115.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99C2A7" w14:textId="77777777" w:rsidR="007B331C" w:rsidRDefault="007B331C" w:rsidP="007B331C">
            <w:pPr>
              <w:spacing w:before="0" w:after="0"/>
              <w:jc w:val="center"/>
            </w:pPr>
            <w:r>
              <w:rPr>
                <w:rFonts w:ascii="Arial Narrow" w:hAnsi="Arial Narrow" w:cs="Arial Narrow"/>
                <w:color w:val="000000"/>
                <w:sz w:val="14"/>
              </w:rPr>
              <w:t>82.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CD2C0D" w14:textId="77777777" w:rsidR="007B331C" w:rsidRDefault="007B331C" w:rsidP="007B331C">
            <w:pPr>
              <w:spacing w:before="0" w:after="0"/>
              <w:jc w:val="center"/>
            </w:pPr>
            <w:r>
              <w:rPr>
                <w:rFonts w:ascii="Arial Narrow" w:hAnsi="Arial Narrow" w:cs="Arial Narrow"/>
                <w:color w:val="000000"/>
                <w:sz w:val="14"/>
              </w:rPr>
              <w:t>93.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1FCF14" w14:textId="77777777" w:rsidR="007B331C" w:rsidRDefault="007B331C" w:rsidP="007B331C">
            <w:pPr>
              <w:spacing w:before="0" w:after="0"/>
              <w:jc w:val="center"/>
            </w:pPr>
            <w:r>
              <w:rPr>
                <w:rFonts w:ascii="Arial Narrow" w:hAnsi="Arial Narrow" w:cs="Arial Narrow"/>
                <w:color w:val="000000"/>
                <w:sz w:val="14"/>
              </w:rPr>
              <w:t>144.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5822E2" w14:textId="77777777" w:rsidR="007B331C" w:rsidRDefault="007B331C" w:rsidP="007B331C">
            <w:pPr>
              <w:spacing w:before="0" w:after="0"/>
              <w:jc w:val="center"/>
            </w:pPr>
            <w:r>
              <w:rPr>
                <w:rFonts w:ascii="Arial Narrow" w:hAnsi="Arial Narrow" w:cs="Arial Narrow"/>
                <w:color w:val="000000"/>
                <w:sz w:val="14"/>
              </w:rPr>
              <w:t>159.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3F122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A8BBD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3ACDC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F4CDEC" w14:textId="77777777" w:rsidR="007B331C" w:rsidRDefault="007B331C" w:rsidP="007B331C">
            <w:pPr>
              <w:spacing w:before="0" w:after="0"/>
              <w:jc w:val="center"/>
            </w:pPr>
          </w:p>
        </w:tc>
      </w:tr>
      <w:tr w:rsidR="007B331C" w14:paraId="264B438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A5220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18228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F0FAF7"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D8CDD7"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5D918A" w14:textId="77777777" w:rsidR="007B331C" w:rsidRDefault="007B331C" w:rsidP="007B331C">
            <w:pPr>
              <w:spacing w:before="0" w:after="0"/>
              <w:jc w:val="center"/>
            </w:pPr>
            <w:r>
              <w:rPr>
                <w:rFonts w:ascii="Arial Narrow" w:hAnsi="Arial Narrow" w:cs="Arial Narrow"/>
                <w:color w:val="000000"/>
                <w:sz w:val="14"/>
              </w:rPr>
              <w:t>5.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A52C34" w14:textId="77777777" w:rsidR="007B331C" w:rsidRDefault="007B331C" w:rsidP="007B331C">
            <w:pPr>
              <w:spacing w:before="0" w:after="0"/>
              <w:jc w:val="center"/>
            </w:pPr>
            <w:r>
              <w:rPr>
                <w:rFonts w:ascii="Arial Narrow" w:hAnsi="Arial Narrow" w:cs="Arial Narrow"/>
                <w:color w:val="000000"/>
                <w:sz w:val="14"/>
              </w:rPr>
              <w:t>4.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9DB542" w14:textId="77777777" w:rsidR="007B331C" w:rsidRDefault="007B331C" w:rsidP="007B331C">
            <w:pPr>
              <w:spacing w:before="0" w:after="0"/>
              <w:jc w:val="center"/>
            </w:pPr>
            <w:r>
              <w:rPr>
                <w:rFonts w:ascii="Arial Narrow" w:hAnsi="Arial Narrow" w:cs="Arial Narrow"/>
                <w:color w:val="000000"/>
                <w:sz w:val="14"/>
              </w:rPr>
              <w:t>3.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3F943F" w14:textId="77777777" w:rsidR="007B331C" w:rsidRDefault="007B331C" w:rsidP="007B331C">
            <w:pPr>
              <w:spacing w:before="0" w:after="0"/>
              <w:jc w:val="center"/>
            </w:pPr>
            <w:r>
              <w:rPr>
                <w:rFonts w:ascii="Arial Narrow" w:hAnsi="Arial Narrow" w:cs="Arial Narrow"/>
                <w:color w:val="000000"/>
                <w:sz w:val="14"/>
              </w:rPr>
              <w:t>4.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27049C" w14:textId="77777777" w:rsidR="007B331C" w:rsidRDefault="007B331C" w:rsidP="007B331C">
            <w:pPr>
              <w:spacing w:before="0" w:after="0"/>
              <w:jc w:val="center"/>
            </w:pPr>
            <w:r>
              <w:rPr>
                <w:rFonts w:ascii="Arial Narrow" w:hAnsi="Arial Narrow" w:cs="Arial Narrow"/>
                <w:color w:val="000000"/>
                <w:sz w:val="14"/>
              </w:rPr>
              <w:t>6.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E8B8B3" w14:textId="77777777" w:rsidR="007B331C" w:rsidRDefault="007B331C" w:rsidP="007B331C">
            <w:pPr>
              <w:spacing w:before="0" w:after="0"/>
              <w:jc w:val="center"/>
            </w:pPr>
            <w:r>
              <w:rPr>
                <w:rFonts w:ascii="Arial Narrow" w:hAnsi="Arial Narrow" w:cs="Arial Narrow"/>
                <w:color w:val="000000"/>
                <w:sz w:val="14"/>
              </w:rPr>
              <w:t>6.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0297A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8189D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9297B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D3E6D4" w14:textId="77777777" w:rsidR="007B331C" w:rsidRDefault="007B331C" w:rsidP="007B331C">
            <w:pPr>
              <w:spacing w:before="0" w:after="0"/>
              <w:jc w:val="center"/>
            </w:pPr>
          </w:p>
        </w:tc>
      </w:tr>
      <w:tr w:rsidR="007B331C" w14:paraId="1899A8E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6B980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B4C8B2"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842150"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FEF34D"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EC8808D" w14:textId="77777777" w:rsidR="007B331C" w:rsidRDefault="007B331C" w:rsidP="007B331C">
            <w:pPr>
              <w:spacing w:before="0" w:after="0"/>
              <w:jc w:val="center"/>
            </w:pPr>
            <w:r>
              <w:rPr>
                <w:rFonts w:ascii="Arial Narrow" w:hAnsi="Arial Narrow" w:cs="Arial Narrow"/>
                <w:color w:val="000000"/>
                <w:sz w:val="14"/>
              </w:rPr>
              <w:t>1.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F8882C" w14:textId="77777777" w:rsidR="007B331C" w:rsidRDefault="007B331C" w:rsidP="007B331C">
            <w:pPr>
              <w:spacing w:before="0" w:after="0"/>
              <w:jc w:val="center"/>
            </w:pPr>
            <w:r>
              <w:rPr>
                <w:rFonts w:ascii="Arial Narrow" w:hAnsi="Arial Narrow" w:cs="Arial Narrow"/>
                <w:color w:val="000000"/>
                <w:sz w:val="14"/>
              </w:rPr>
              <w:t>1.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8CEFDA" w14:textId="77777777" w:rsidR="007B331C" w:rsidRDefault="007B331C" w:rsidP="007B331C">
            <w:pPr>
              <w:spacing w:before="0" w:after="0"/>
              <w:jc w:val="center"/>
            </w:pPr>
            <w:r>
              <w:rPr>
                <w:rFonts w:ascii="Arial Narrow" w:hAnsi="Arial Narrow" w:cs="Arial Narrow"/>
                <w:color w:val="000000"/>
                <w:sz w:val="14"/>
              </w:rPr>
              <w:t>0.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DA5F60" w14:textId="77777777" w:rsidR="007B331C" w:rsidRDefault="007B331C" w:rsidP="007B331C">
            <w:pPr>
              <w:spacing w:before="0" w:after="0"/>
              <w:jc w:val="center"/>
            </w:pPr>
            <w:r>
              <w:rPr>
                <w:rFonts w:ascii="Arial Narrow" w:hAnsi="Arial Narrow" w:cs="Arial Narrow"/>
                <w:color w:val="000000"/>
                <w:sz w:val="14"/>
              </w:rPr>
              <w:t>0.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89D644" w14:textId="77777777" w:rsidR="007B331C" w:rsidRDefault="007B331C" w:rsidP="007B331C">
            <w:pPr>
              <w:spacing w:before="0" w:after="0"/>
              <w:jc w:val="center"/>
            </w:pPr>
            <w:r>
              <w:rPr>
                <w:rFonts w:ascii="Arial Narrow" w:hAnsi="Arial Narrow" w:cs="Arial Narrow"/>
                <w:color w:val="000000"/>
                <w:sz w:val="14"/>
              </w:rPr>
              <w:t>1.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EDDA3B" w14:textId="77777777" w:rsidR="007B331C" w:rsidRDefault="007B331C" w:rsidP="007B331C">
            <w:pPr>
              <w:spacing w:before="0" w:after="0"/>
              <w:jc w:val="center"/>
            </w:pPr>
            <w:r>
              <w:rPr>
                <w:rFonts w:ascii="Arial Narrow" w:hAnsi="Arial Narrow" w:cs="Arial Narrow"/>
                <w:color w:val="000000"/>
                <w:sz w:val="14"/>
              </w:rPr>
              <w:t>1.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D9AFA6"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343F36" w14:textId="77777777" w:rsidR="007B331C" w:rsidRDefault="007B331C" w:rsidP="007B331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69B9A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034C7A" w14:textId="77777777" w:rsidR="007B331C" w:rsidRDefault="007B331C" w:rsidP="007B331C">
            <w:pPr>
              <w:spacing w:before="0" w:after="0"/>
              <w:jc w:val="center"/>
            </w:pPr>
          </w:p>
        </w:tc>
      </w:tr>
      <w:tr w:rsidR="007B331C" w14:paraId="4A2D837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F0A14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68A71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E000D0"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8C2060"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C2E39B" w14:textId="77777777" w:rsidR="007B331C" w:rsidRDefault="007B331C" w:rsidP="007B331C">
            <w:pPr>
              <w:spacing w:before="0" w:after="0"/>
              <w:jc w:val="center"/>
            </w:pPr>
            <w:r>
              <w:rPr>
                <w:rFonts w:ascii="Arial Narrow" w:hAnsi="Arial Narrow" w:cs="Arial Narrow"/>
                <w:color w:val="000000"/>
                <w:sz w:val="14"/>
              </w:rPr>
              <w:t>14.3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9A29E41" w14:textId="77777777" w:rsidR="007B331C" w:rsidRDefault="007B331C" w:rsidP="007B331C">
            <w:pPr>
              <w:spacing w:before="0" w:after="0"/>
              <w:jc w:val="center"/>
            </w:pPr>
            <w:r>
              <w:rPr>
                <w:rFonts w:ascii="Arial Narrow" w:hAnsi="Arial Narrow" w:cs="Arial Narrow"/>
                <w:color w:val="000000"/>
                <w:sz w:val="14"/>
              </w:rPr>
              <w:t>6.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9E0180" w14:textId="77777777" w:rsidR="007B331C" w:rsidRDefault="007B331C" w:rsidP="007B331C">
            <w:pPr>
              <w:spacing w:before="0" w:after="0"/>
              <w:jc w:val="center"/>
            </w:pPr>
            <w:r>
              <w:rPr>
                <w:rFonts w:ascii="Arial Narrow" w:hAnsi="Arial Narrow" w:cs="Arial Narrow"/>
                <w:color w:val="000000"/>
                <w:sz w:val="14"/>
              </w:rPr>
              <w:t>4.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AC55D5" w14:textId="77777777" w:rsidR="007B331C" w:rsidRDefault="007B331C" w:rsidP="007B331C">
            <w:pPr>
              <w:spacing w:before="0" w:after="0"/>
              <w:jc w:val="center"/>
            </w:pPr>
            <w:r>
              <w:rPr>
                <w:rFonts w:ascii="Arial Narrow" w:hAnsi="Arial Narrow" w:cs="Arial Narrow"/>
                <w:color w:val="000000"/>
                <w:sz w:val="14"/>
              </w:rPr>
              <w:t>4.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5870D" w14:textId="77777777" w:rsidR="007B331C" w:rsidRDefault="007B331C" w:rsidP="007B331C">
            <w:pPr>
              <w:spacing w:before="0" w:after="0"/>
              <w:jc w:val="center"/>
            </w:pPr>
            <w:r>
              <w:rPr>
                <w:rFonts w:ascii="Arial Narrow" w:hAnsi="Arial Narrow" w:cs="Arial Narrow"/>
                <w:color w:val="000000"/>
                <w:sz w:val="14"/>
              </w:rPr>
              <w:t>22.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FAB9D0" w14:textId="77777777" w:rsidR="007B331C" w:rsidRDefault="007B331C" w:rsidP="007B331C">
            <w:pPr>
              <w:spacing w:before="0" w:after="0"/>
              <w:jc w:val="center"/>
            </w:pPr>
            <w:r>
              <w:rPr>
                <w:rFonts w:ascii="Arial Narrow" w:hAnsi="Arial Narrow" w:cs="Arial Narrow"/>
                <w:color w:val="000000"/>
                <w:sz w:val="14"/>
              </w:rPr>
              <w:t>3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B75453"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2AE658" w14:textId="77777777" w:rsidR="007B331C" w:rsidRDefault="007B331C" w:rsidP="007B331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D390E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6B3DC5" w14:textId="77777777" w:rsidR="007B331C" w:rsidRDefault="007B331C" w:rsidP="007B331C">
            <w:pPr>
              <w:spacing w:before="0" w:after="0"/>
              <w:jc w:val="center"/>
            </w:pPr>
          </w:p>
        </w:tc>
      </w:tr>
      <w:tr w:rsidR="007B331C" w14:paraId="758FBA2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1917F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BA21C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AD7840"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EAFD40"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E025D75" w14:textId="77777777" w:rsidR="007B331C" w:rsidRDefault="007B331C" w:rsidP="007B331C">
            <w:pPr>
              <w:spacing w:before="0" w:after="0"/>
              <w:jc w:val="center"/>
            </w:pPr>
            <w:r>
              <w:rPr>
                <w:rFonts w:ascii="Arial Narrow" w:hAnsi="Arial Narrow" w:cs="Arial Narrow"/>
                <w:color w:val="000000"/>
                <w:sz w:val="14"/>
              </w:rPr>
              <w:t>49.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C85035" w14:textId="77777777" w:rsidR="007B331C" w:rsidRDefault="007B331C" w:rsidP="007B331C">
            <w:pPr>
              <w:spacing w:before="0" w:after="0"/>
              <w:jc w:val="center"/>
            </w:pPr>
            <w:r>
              <w:rPr>
                <w:rFonts w:ascii="Arial Narrow" w:hAnsi="Arial Narrow" w:cs="Arial Narrow"/>
                <w:color w:val="000000"/>
                <w:sz w:val="14"/>
              </w:rPr>
              <w:t>17.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B9E115" w14:textId="77777777" w:rsidR="007B331C" w:rsidRDefault="007B331C" w:rsidP="007B331C">
            <w:pPr>
              <w:spacing w:before="0" w:after="0"/>
              <w:jc w:val="center"/>
            </w:pPr>
            <w:r>
              <w:rPr>
                <w:rFonts w:ascii="Arial Narrow" w:hAnsi="Arial Narrow" w:cs="Arial Narrow"/>
                <w:color w:val="000000"/>
                <w:sz w:val="14"/>
              </w:rPr>
              <w:t>3.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FCEF1F" w14:textId="77777777" w:rsidR="007B331C" w:rsidRDefault="007B331C" w:rsidP="007B331C">
            <w:pPr>
              <w:spacing w:before="0" w:after="0"/>
              <w:jc w:val="center"/>
            </w:pPr>
            <w:r>
              <w:rPr>
                <w:rFonts w:ascii="Arial Narrow" w:hAnsi="Arial Narrow" w:cs="Arial Narrow"/>
                <w:color w:val="000000"/>
                <w:sz w:val="14"/>
              </w:rPr>
              <w:t>8.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6E41EA" w14:textId="77777777" w:rsidR="007B331C" w:rsidRDefault="007B331C" w:rsidP="007B331C">
            <w:pPr>
              <w:spacing w:before="0" w:after="0"/>
              <w:jc w:val="center"/>
            </w:pPr>
            <w:r>
              <w:rPr>
                <w:rFonts w:ascii="Arial Narrow" w:hAnsi="Arial Narrow" w:cs="Arial Narrow"/>
                <w:color w:val="000000"/>
                <w:sz w:val="14"/>
              </w:rPr>
              <w:t>85.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E39D0E" w14:textId="77777777" w:rsidR="007B331C" w:rsidRDefault="007B331C" w:rsidP="007B331C">
            <w:pPr>
              <w:spacing w:before="0" w:after="0"/>
              <w:jc w:val="center"/>
            </w:pPr>
            <w:r>
              <w:rPr>
                <w:rFonts w:ascii="Arial Narrow" w:hAnsi="Arial Narrow" w:cs="Arial Narrow"/>
                <w:color w:val="000000"/>
                <w:sz w:val="14"/>
              </w:rPr>
              <w:t>118.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0CDD0F"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893A0D" w14:textId="77777777" w:rsidR="007B331C" w:rsidRDefault="007B331C" w:rsidP="007B331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84E80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C53BB1" w14:textId="77777777" w:rsidR="007B331C" w:rsidRDefault="007B331C" w:rsidP="007B331C">
            <w:pPr>
              <w:spacing w:before="0" w:after="0"/>
              <w:jc w:val="center"/>
            </w:pPr>
          </w:p>
        </w:tc>
      </w:tr>
      <w:tr w:rsidR="007B331C" w14:paraId="3E1F050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E58DF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83F2E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0A6E45"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352BB3"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DA5BAE" w14:textId="77777777" w:rsidR="007B331C" w:rsidRDefault="007B331C" w:rsidP="007B331C">
            <w:pPr>
              <w:spacing w:before="0" w:after="0"/>
              <w:jc w:val="center"/>
            </w:pPr>
            <w:r>
              <w:rPr>
                <w:rFonts w:ascii="Arial Narrow" w:hAnsi="Arial Narrow" w:cs="Arial Narrow"/>
                <w:color w:val="000000"/>
                <w:sz w:val="14"/>
              </w:rPr>
              <w:t>3.3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7FBDA09" w14:textId="77777777" w:rsidR="007B331C" w:rsidRDefault="007B331C" w:rsidP="007B331C">
            <w:pPr>
              <w:spacing w:before="0" w:after="0"/>
              <w:jc w:val="center"/>
            </w:pPr>
            <w:r>
              <w:rPr>
                <w:rFonts w:ascii="Arial Narrow" w:hAnsi="Arial Narrow" w:cs="Arial Narrow"/>
                <w:color w:val="000000"/>
                <w:sz w:val="14"/>
              </w:rPr>
              <w:t>3.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E84B1C" w14:textId="77777777" w:rsidR="007B331C" w:rsidRDefault="007B331C" w:rsidP="007B331C">
            <w:pPr>
              <w:spacing w:before="0" w:after="0"/>
              <w:jc w:val="center"/>
            </w:pPr>
            <w:r>
              <w:rPr>
                <w:rFonts w:ascii="Arial Narrow" w:hAnsi="Arial Narrow" w:cs="Arial Narrow"/>
                <w:color w:val="000000"/>
                <w:sz w:val="14"/>
              </w:rPr>
              <w:t>1.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9641B8" w14:textId="77777777" w:rsidR="007B331C" w:rsidRDefault="007B331C" w:rsidP="007B331C">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6413CD" w14:textId="77777777" w:rsidR="007B331C" w:rsidRDefault="007B331C" w:rsidP="007B331C">
            <w:pPr>
              <w:spacing w:before="0" w:after="0"/>
              <w:jc w:val="center"/>
            </w:pPr>
            <w:r>
              <w:rPr>
                <w:rFonts w:ascii="Arial Narrow" w:hAnsi="Arial Narrow" w:cs="Arial Narrow"/>
                <w:color w:val="000000"/>
                <w:sz w:val="14"/>
              </w:rPr>
              <w:t>4.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585EF1" w14:textId="77777777" w:rsidR="007B331C" w:rsidRDefault="007B331C" w:rsidP="007B331C">
            <w:pPr>
              <w:spacing w:before="0" w:after="0"/>
              <w:jc w:val="center"/>
            </w:pPr>
            <w:r>
              <w:rPr>
                <w:rFonts w:ascii="Arial Narrow" w:hAnsi="Arial Narrow" w:cs="Arial Narrow"/>
                <w:color w:val="000000"/>
                <w:sz w:val="14"/>
              </w:rPr>
              <w:t>4.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3EF142"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BA432D"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AFD2C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366720" w14:textId="77777777" w:rsidR="007B331C" w:rsidRDefault="007B331C" w:rsidP="007B331C">
            <w:pPr>
              <w:spacing w:before="0" w:after="0"/>
              <w:jc w:val="center"/>
            </w:pPr>
          </w:p>
        </w:tc>
      </w:tr>
      <w:tr w:rsidR="007B331C" w14:paraId="63A6A70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0FAAB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140C0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1E96E6"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8FE965"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F99AA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AE3BF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3FBAB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EAD09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5180C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C6548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A5405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A140A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39858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C57858" w14:textId="77777777" w:rsidR="007B331C" w:rsidRDefault="007B331C" w:rsidP="007B331C">
            <w:pPr>
              <w:spacing w:before="0" w:after="0"/>
              <w:jc w:val="center"/>
            </w:pPr>
          </w:p>
        </w:tc>
      </w:tr>
      <w:tr w:rsidR="007B331C" w14:paraId="7D02E99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638AD2"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D15FC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530AD6"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D39586"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1C112B" w14:textId="77777777" w:rsidR="007B331C" w:rsidRDefault="007B331C" w:rsidP="007B331C">
            <w:pPr>
              <w:spacing w:before="0" w:after="0"/>
              <w:jc w:val="center"/>
            </w:pPr>
            <w:r>
              <w:rPr>
                <w:rFonts w:ascii="Arial Narrow" w:hAnsi="Arial Narrow" w:cs="Arial Narrow"/>
                <w:color w:val="000000"/>
                <w:sz w:val="14"/>
              </w:rPr>
              <w:t>1.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CB7024" w14:textId="77777777" w:rsidR="007B331C" w:rsidRDefault="007B331C" w:rsidP="007B331C">
            <w:pPr>
              <w:spacing w:before="0" w:after="0"/>
              <w:jc w:val="center"/>
            </w:pPr>
            <w:r>
              <w:rPr>
                <w:rFonts w:ascii="Arial Narrow" w:hAnsi="Arial Narrow" w:cs="Arial Narrow"/>
                <w:color w:val="000000"/>
                <w:sz w:val="14"/>
              </w:rPr>
              <w:t>1.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9A06E4" w14:textId="77777777" w:rsidR="007B331C" w:rsidRDefault="007B331C" w:rsidP="007B331C">
            <w:pPr>
              <w:spacing w:before="0" w:after="0"/>
              <w:jc w:val="center"/>
            </w:pPr>
            <w:r>
              <w:rPr>
                <w:rFonts w:ascii="Arial Narrow" w:hAnsi="Arial Narrow" w:cs="Arial Narrow"/>
                <w:color w:val="000000"/>
                <w:sz w:val="14"/>
              </w:rPr>
              <w:t>0.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0755BC" w14:textId="77777777" w:rsidR="007B331C" w:rsidRDefault="007B331C" w:rsidP="007B331C">
            <w:pPr>
              <w:spacing w:before="0" w:after="0"/>
              <w:jc w:val="center"/>
            </w:pPr>
            <w:r>
              <w:rPr>
                <w:rFonts w:ascii="Arial Narrow" w:hAnsi="Arial Narrow" w:cs="Arial Narrow"/>
                <w:color w:val="000000"/>
                <w:sz w:val="14"/>
              </w:rPr>
              <w:t>0.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70DF59" w14:textId="77777777" w:rsidR="007B331C" w:rsidRDefault="007B331C" w:rsidP="007B331C">
            <w:pPr>
              <w:spacing w:before="0" w:after="0"/>
              <w:jc w:val="center"/>
            </w:pPr>
            <w:r>
              <w:rPr>
                <w:rFonts w:ascii="Arial Narrow" w:hAnsi="Arial Narrow" w:cs="Arial Narrow"/>
                <w:color w:val="000000"/>
                <w:sz w:val="14"/>
              </w:rPr>
              <w:t>1.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3508D6" w14:textId="77777777" w:rsidR="007B331C" w:rsidRDefault="007B331C" w:rsidP="007B331C">
            <w:pPr>
              <w:spacing w:before="0" w:after="0"/>
              <w:jc w:val="center"/>
            </w:pPr>
            <w:r>
              <w:rPr>
                <w:rFonts w:ascii="Arial Narrow" w:hAnsi="Arial Narrow" w:cs="Arial Narrow"/>
                <w:color w:val="000000"/>
                <w:sz w:val="14"/>
              </w:rPr>
              <w:t>1.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A0D9BA"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CD8DA9" w14:textId="77777777" w:rsidR="007B331C" w:rsidRDefault="007B331C" w:rsidP="007B331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C0651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F3BF69" w14:textId="77777777" w:rsidR="007B331C" w:rsidRDefault="007B331C" w:rsidP="007B331C">
            <w:pPr>
              <w:spacing w:before="0" w:after="0"/>
              <w:jc w:val="center"/>
            </w:pPr>
          </w:p>
        </w:tc>
      </w:tr>
      <w:tr w:rsidR="007B331C" w14:paraId="3428862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C967BA"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9D4B3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5B9EE6"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EBCB8D"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6ECAC92"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A560C3"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7DFF45" w14:textId="77777777" w:rsidR="007B331C" w:rsidRDefault="007B331C" w:rsidP="007B331C">
            <w:pPr>
              <w:spacing w:before="0" w:after="0"/>
              <w:jc w:val="center"/>
            </w:pPr>
            <w:r>
              <w:rPr>
                <w:rFonts w:ascii="Arial Narrow" w:hAnsi="Arial Narrow" w:cs="Arial Narrow"/>
                <w:color w:val="000000"/>
                <w:sz w:val="14"/>
              </w:rPr>
              <w:t>1.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B6B93B" w14:textId="77777777" w:rsidR="007B331C" w:rsidRDefault="007B331C" w:rsidP="007B331C">
            <w:pPr>
              <w:spacing w:before="0" w:after="0"/>
              <w:jc w:val="center"/>
            </w:pPr>
            <w:r>
              <w:rPr>
                <w:rFonts w:ascii="Arial Narrow" w:hAnsi="Arial Narrow" w:cs="Arial Narrow"/>
                <w:color w:val="000000"/>
                <w:sz w:val="14"/>
              </w:rPr>
              <w:t>1.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ECEAFE"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FFF4F4" w14:textId="77777777" w:rsidR="007B331C" w:rsidRDefault="007B331C" w:rsidP="007B331C">
            <w:pPr>
              <w:spacing w:before="0" w:after="0"/>
              <w:jc w:val="center"/>
            </w:pPr>
            <w:r>
              <w:rPr>
                <w:rFonts w:ascii="Arial Narrow" w:hAnsi="Arial Narrow" w:cs="Arial Narrow"/>
                <w:color w:val="000000"/>
                <w:sz w:val="14"/>
              </w:rPr>
              <w:t>2.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651706"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31079E"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FDE1F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D3531E" w14:textId="77777777" w:rsidR="007B331C" w:rsidRDefault="007B331C" w:rsidP="007B331C">
            <w:pPr>
              <w:spacing w:before="0" w:after="0"/>
              <w:jc w:val="center"/>
            </w:pPr>
          </w:p>
        </w:tc>
      </w:tr>
      <w:tr w:rsidR="007B331C" w14:paraId="6F70297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B07C3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99F3D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2D53BB"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F1FCBB"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797CEF" w14:textId="77777777" w:rsidR="007B331C" w:rsidRDefault="007B331C" w:rsidP="007B331C">
            <w:pPr>
              <w:spacing w:before="0" w:after="0"/>
              <w:jc w:val="center"/>
            </w:pPr>
            <w:r>
              <w:rPr>
                <w:rFonts w:ascii="Arial Narrow" w:hAnsi="Arial Narrow" w:cs="Arial Narrow"/>
                <w:color w:val="000000"/>
                <w:sz w:val="14"/>
              </w:rPr>
              <w:t>1429.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BA9EFC" w14:textId="77777777" w:rsidR="007B331C" w:rsidRDefault="007B331C" w:rsidP="007B331C">
            <w:pPr>
              <w:spacing w:before="0" w:after="0"/>
              <w:jc w:val="center"/>
            </w:pPr>
            <w:r>
              <w:rPr>
                <w:rFonts w:ascii="Arial Narrow" w:hAnsi="Arial Narrow" w:cs="Arial Narrow"/>
                <w:color w:val="000000"/>
                <w:sz w:val="14"/>
              </w:rPr>
              <w:t>1859.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72124B" w14:textId="77777777" w:rsidR="007B331C" w:rsidRDefault="007B331C" w:rsidP="007B331C">
            <w:pPr>
              <w:spacing w:before="0" w:after="0"/>
              <w:jc w:val="center"/>
            </w:pPr>
            <w:r>
              <w:rPr>
                <w:rFonts w:ascii="Arial Narrow" w:hAnsi="Arial Narrow" w:cs="Arial Narrow"/>
                <w:color w:val="000000"/>
                <w:sz w:val="14"/>
              </w:rPr>
              <w:t>491.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34C50D" w14:textId="77777777" w:rsidR="007B331C" w:rsidRDefault="007B331C" w:rsidP="007B331C">
            <w:pPr>
              <w:spacing w:before="0" w:after="0"/>
              <w:jc w:val="center"/>
            </w:pPr>
            <w:r>
              <w:rPr>
                <w:rFonts w:ascii="Arial Narrow" w:hAnsi="Arial Narrow" w:cs="Arial Narrow"/>
                <w:color w:val="000000"/>
                <w:sz w:val="14"/>
              </w:rPr>
              <w:t>947.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785CAA" w14:textId="77777777" w:rsidR="007B331C" w:rsidRDefault="007B331C" w:rsidP="007B331C">
            <w:pPr>
              <w:spacing w:before="0" w:after="0"/>
              <w:jc w:val="center"/>
            </w:pPr>
            <w:r>
              <w:rPr>
                <w:rFonts w:ascii="Arial Narrow" w:hAnsi="Arial Narrow" w:cs="Arial Narrow"/>
                <w:color w:val="000000"/>
                <w:sz w:val="14"/>
              </w:rPr>
              <w:t>1997.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87B08A" w14:textId="77777777" w:rsidR="007B331C" w:rsidRDefault="007B331C" w:rsidP="007B331C">
            <w:pPr>
              <w:spacing w:before="0" w:after="0"/>
              <w:jc w:val="center"/>
            </w:pPr>
            <w:r>
              <w:rPr>
                <w:rFonts w:ascii="Arial Narrow" w:hAnsi="Arial Narrow" w:cs="Arial Narrow"/>
                <w:color w:val="000000"/>
                <w:sz w:val="14"/>
              </w:rPr>
              <w:t>2066.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8C5C4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BBCCF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B388D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953070" w14:textId="77777777" w:rsidR="007B331C" w:rsidRDefault="007B331C" w:rsidP="007B331C">
            <w:pPr>
              <w:spacing w:before="0" w:after="0"/>
              <w:jc w:val="center"/>
            </w:pPr>
          </w:p>
        </w:tc>
      </w:tr>
      <w:tr w:rsidR="007B331C" w14:paraId="0B4F401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F32F2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64566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53EE49"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E92ED3"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EB6395B"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C336B1"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160DF3" w14:textId="77777777" w:rsidR="007B331C" w:rsidRDefault="007B331C" w:rsidP="007B331C">
            <w:pPr>
              <w:spacing w:before="0" w:after="0"/>
              <w:jc w:val="center"/>
            </w:pPr>
            <w:r>
              <w:rPr>
                <w:rFonts w:ascii="Arial Narrow" w:hAnsi="Arial Narrow" w:cs="Arial Narrow"/>
                <w:color w:val="000000"/>
                <w:sz w:val="14"/>
              </w:rPr>
              <w:t>2.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22019C" w14:textId="77777777" w:rsidR="007B331C" w:rsidRDefault="007B331C" w:rsidP="007B331C">
            <w:pPr>
              <w:spacing w:before="0" w:after="0"/>
              <w:jc w:val="center"/>
            </w:pPr>
            <w:r>
              <w:rPr>
                <w:rFonts w:ascii="Arial Narrow" w:hAnsi="Arial Narrow" w:cs="Arial Narrow"/>
                <w:color w:val="000000"/>
                <w:sz w:val="14"/>
              </w:rPr>
              <w:t>3.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A4B1D0" w14:textId="77777777" w:rsidR="007B331C" w:rsidRDefault="007B331C" w:rsidP="007B331C">
            <w:pPr>
              <w:spacing w:before="0" w:after="0"/>
              <w:jc w:val="center"/>
            </w:pPr>
            <w:r>
              <w:rPr>
                <w:rFonts w:ascii="Arial Narrow" w:hAnsi="Arial Narrow" w:cs="Arial Narrow"/>
                <w:color w:val="000000"/>
                <w:sz w:val="14"/>
              </w:rPr>
              <w:t>4.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464105" w14:textId="77777777" w:rsidR="007B331C" w:rsidRDefault="007B331C" w:rsidP="007B331C">
            <w:pPr>
              <w:spacing w:before="0" w:after="0"/>
              <w:jc w:val="center"/>
            </w:pPr>
            <w:r>
              <w:rPr>
                <w:rFonts w:ascii="Arial Narrow" w:hAnsi="Arial Narrow" w:cs="Arial Narrow"/>
                <w:color w:val="000000"/>
                <w:sz w:val="14"/>
              </w:rPr>
              <w:t>5.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392919"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EA541D"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A9A09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81D82E" w14:textId="77777777" w:rsidR="007B331C" w:rsidRDefault="007B331C" w:rsidP="007B331C">
            <w:pPr>
              <w:spacing w:before="0" w:after="0"/>
              <w:jc w:val="center"/>
            </w:pPr>
          </w:p>
        </w:tc>
      </w:tr>
      <w:tr w:rsidR="007B331C" w14:paraId="5D041E5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59A078"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6E02B2" w14:textId="77777777" w:rsidR="007B331C" w:rsidRDefault="007B331C" w:rsidP="007B331C">
            <w:pPr>
              <w:spacing w:before="20" w:after="20"/>
              <w:ind w:left="20" w:right="20"/>
            </w:pPr>
            <w:r>
              <w:rPr>
                <w:rFonts w:ascii="Arial Narrow" w:hAnsi="Arial Narrow" w:cs="Arial Narrow"/>
                <w:color w:val="000000"/>
                <w:sz w:val="14"/>
              </w:rPr>
              <w:t>Dunk South(TUL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6A3E1B"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DD6AAC"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5232A8" w14:textId="77777777" w:rsidR="007B331C" w:rsidRDefault="007B331C" w:rsidP="007B331C">
            <w:pPr>
              <w:spacing w:before="0" w:after="0"/>
              <w:jc w:val="center"/>
            </w:pPr>
            <w:r>
              <w:rPr>
                <w:rFonts w:ascii="Arial Narrow" w:hAnsi="Arial Narrow" w:cs="Arial Narrow"/>
                <w:color w:val="000000"/>
                <w:sz w:val="14"/>
              </w:rPr>
              <w:t>8.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6E3FA1" w14:textId="77777777" w:rsidR="007B331C" w:rsidRDefault="007B331C" w:rsidP="007B331C">
            <w:pPr>
              <w:spacing w:before="0" w:after="0"/>
              <w:jc w:val="center"/>
            </w:pPr>
            <w:r>
              <w:rPr>
                <w:rFonts w:ascii="Arial Narrow" w:hAnsi="Arial Narrow" w:cs="Arial Narrow"/>
                <w:color w:val="000000"/>
                <w:sz w:val="14"/>
              </w:rPr>
              <w:t>9.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8BF335" w14:textId="77777777" w:rsidR="007B331C" w:rsidRDefault="007B331C" w:rsidP="007B331C">
            <w:pPr>
              <w:spacing w:before="0" w:after="0"/>
              <w:jc w:val="center"/>
            </w:pPr>
            <w:r>
              <w:rPr>
                <w:rFonts w:ascii="Arial Narrow" w:hAnsi="Arial Narrow" w:cs="Arial Narrow"/>
                <w:color w:val="000000"/>
                <w:sz w:val="14"/>
              </w:rPr>
              <w:t>2.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FE0B6E" w14:textId="77777777" w:rsidR="007B331C" w:rsidRDefault="007B331C" w:rsidP="007B331C">
            <w:pPr>
              <w:spacing w:before="0" w:after="0"/>
              <w:jc w:val="center"/>
            </w:pPr>
            <w:r>
              <w:rPr>
                <w:rFonts w:ascii="Arial Narrow" w:hAnsi="Arial Narrow" w:cs="Arial Narrow"/>
                <w:color w:val="000000"/>
                <w:sz w:val="14"/>
              </w:rPr>
              <w:t>3.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091FE7" w14:textId="77777777" w:rsidR="007B331C" w:rsidRDefault="007B331C" w:rsidP="007B331C">
            <w:pPr>
              <w:spacing w:before="0" w:after="0"/>
              <w:jc w:val="center"/>
            </w:pPr>
            <w:r>
              <w:rPr>
                <w:rFonts w:ascii="Arial Narrow" w:hAnsi="Arial Narrow" w:cs="Arial Narrow"/>
                <w:color w:val="000000"/>
                <w:sz w:val="14"/>
              </w:rPr>
              <w:t>13.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19A973" w14:textId="77777777" w:rsidR="007B331C" w:rsidRDefault="007B331C" w:rsidP="007B331C">
            <w:pPr>
              <w:spacing w:before="0" w:after="0"/>
              <w:jc w:val="center"/>
            </w:pPr>
            <w:r>
              <w:rPr>
                <w:rFonts w:ascii="Arial Narrow" w:hAnsi="Arial Narrow" w:cs="Arial Narrow"/>
                <w:color w:val="000000"/>
                <w:sz w:val="14"/>
              </w:rPr>
              <w:t>14.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867F8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D718A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D900B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FCCAFC" w14:textId="77777777" w:rsidR="007B331C" w:rsidRDefault="007B331C" w:rsidP="007B331C">
            <w:pPr>
              <w:spacing w:before="0" w:after="0"/>
              <w:jc w:val="center"/>
            </w:pPr>
          </w:p>
        </w:tc>
      </w:tr>
      <w:tr w:rsidR="007B331C" w14:paraId="69DA939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0C753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F9FD7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7CF447"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B42DEC"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528050"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116523"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61D518" w14:textId="77777777" w:rsidR="007B331C" w:rsidRDefault="007B331C" w:rsidP="007B331C">
            <w:pPr>
              <w:spacing w:before="0" w:after="0"/>
              <w:jc w:val="center"/>
            </w:pPr>
            <w:r>
              <w:rPr>
                <w:rFonts w:ascii="Arial Narrow" w:hAnsi="Arial Narrow" w:cs="Arial Narrow"/>
                <w:color w:val="000000"/>
                <w:sz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38CA57" w14:textId="77777777" w:rsidR="007B331C" w:rsidRDefault="007B331C" w:rsidP="007B331C">
            <w:pPr>
              <w:spacing w:before="0" w:after="0"/>
              <w:jc w:val="center"/>
            </w:pPr>
            <w:r>
              <w:rPr>
                <w:rFonts w:ascii="Arial Narrow" w:hAnsi="Arial Narrow" w:cs="Arial Narrow"/>
                <w:color w:val="000000"/>
                <w:sz w:val="14"/>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B75688" w14:textId="77777777" w:rsidR="007B331C" w:rsidRDefault="007B331C" w:rsidP="007B331C">
            <w:pPr>
              <w:spacing w:before="0" w:after="0"/>
              <w:jc w:val="center"/>
            </w:pPr>
            <w:r>
              <w:rPr>
                <w:rFonts w:ascii="Arial Narrow" w:hAnsi="Arial Narrow" w:cs="Arial Narrow"/>
                <w:color w:val="000000"/>
                <w:sz w:val="14"/>
              </w:rPr>
              <w:t>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7F5A9A" w14:textId="77777777" w:rsidR="007B331C" w:rsidRDefault="007B331C" w:rsidP="007B331C">
            <w:pPr>
              <w:spacing w:before="0" w:after="0"/>
              <w:jc w:val="center"/>
            </w:pPr>
            <w:r>
              <w:rPr>
                <w:rFonts w:ascii="Arial Narrow" w:hAnsi="Arial Narrow" w:cs="Arial Narrow"/>
                <w:color w:val="000000"/>
                <w:sz w:val="14"/>
              </w:rPr>
              <w:t>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C38C7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F0150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64AEE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968E36" w14:textId="77777777" w:rsidR="007B331C" w:rsidRDefault="007B331C" w:rsidP="007B331C">
            <w:pPr>
              <w:spacing w:before="0" w:after="0"/>
              <w:jc w:val="center"/>
            </w:pPr>
          </w:p>
        </w:tc>
      </w:tr>
      <w:tr w:rsidR="007B331C" w14:paraId="06001DE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5D103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444B0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FF09BC"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254D75"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196B60" w14:textId="77777777" w:rsidR="007B331C" w:rsidRDefault="007B331C" w:rsidP="007B331C">
            <w:pPr>
              <w:spacing w:before="0" w:after="0"/>
              <w:jc w:val="center"/>
            </w:pPr>
            <w:r>
              <w:rPr>
                <w:rFonts w:ascii="Arial Narrow" w:hAnsi="Arial Narrow" w:cs="Arial Narrow"/>
                <w:color w:val="000000"/>
                <w:sz w:val="14"/>
              </w:rPr>
              <w:t>116.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3934F6" w14:textId="77777777" w:rsidR="007B331C" w:rsidRDefault="007B331C" w:rsidP="007B331C">
            <w:pPr>
              <w:spacing w:before="0" w:after="0"/>
              <w:jc w:val="center"/>
            </w:pPr>
            <w:r>
              <w:rPr>
                <w:rFonts w:ascii="Arial Narrow" w:hAnsi="Arial Narrow" w:cs="Arial Narrow"/>
                <w:color w:val="000000"/>
                <w:sz w:val="14"/>
              </w:rPr>
              <w:t>87.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B1C191" w14:textId="77777777" w:rsidR="007B331C" w:rsidRDefault="007B331C" w:rsidP="007B331C">
            <w:pPr>
              <w:spacing w:before="0" w:after="0"/>
              <w:jc w:val="center"/>
            </w:pPr>
            <w:r>
              <w:rPr>
                <w:rFonts w:ascii="Arial Narrow" w:hAnsi="Arial Narrow" w:cs="Arial Narrow"/>
                <w:color w:val="000000"/>
                <w:sz w:val="14"/>
              </w:rPr>
              <w:t>83.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5BCFCA" w14:textId="77777777" w:rsidR="007B331C" w:rsidRDefault="007B331C" w:rsidP="007B331C">
            <w:pPr>
              <w:spacing w:before="0" w:after="0"/>
              <w:jc w:val="center"/>
            </w:pPr>
            <w:r>
              <w:rPr>
                <w:rFonts w:ascii="Arial Narrow" w:hAnsi="Arial Narrow" w:cs="Arial Narrow"/>
                <w:color w:val="000000"/>
                <w:sz w:val="14"/>
              </w:rPr>
              <w:t>83.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3F3262" w14:textId="77777777" w:rsidR="007B331C" w:rsidRDefault="007B331C" w:rsidP="007B331C">
            <w:pPr>
              <w:spacing w:before="0" w:after="0"/>
              <w:jc w:val="center"/>
            </w:pPr>
            <w:r>
              <w:rPr>
                <w:rFonts w:ascii="Arial Narrow" w:hAnsi="Arial Narrow" w:cs="Arial Narrow"/>
                <w:color w:val="000000"/>
                <w:sz w:val="14"/>
              </w:rPr>
              <w:t>147.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7C7D58" w14:textId="77777777" w:rsidR="007B331C" w:rsidRDefault="007B331C" w:rsidP="007B331C">
            <w:pPr>
              <w:spacing w:before="0" w:after="0"/>
              <w:jc w:val="center"/>
            </w:pPr>
            <w:r>
              <w:rPr>
                <w:rFonts w:ascii="Arial Narrow" w:hAnsi="Arial Narrow" w:cs="Arial Narrow"/>
                <w:color w:val="000000"/>
                <w:sz w:val="14"/>
              </w:rPr>
              <w:t>20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E1651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F0388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B5D26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55DCAF" w14:textId="77777777" w:rsidR="007B331C" w:rsidRDefault="007B331C" w:rsidP="007B331C">
            <w:pPr>
              <w:spacing w:before="0" w:after="0"/>
              <w:jc w:val="center"/>
            </w:pPr>
          </w:p>
        </w:tc>
      </w:tr>
      <w:tr w:rsidR="007B331C" w14:paraId="028C642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8842B2"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73725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F65EFB"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A681E6"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D22FAC" w14:textId="77777777" w:rsidR="007B331C" w:rsidRDefault="007B331C" w:rsidP="007B331C">
            <w:pPr>
              <w:spacing w:before="0" w:after="0"/>
              <w:jc w:val="center"/>
            </w:pPr>
            <w:r>
              <w:rPr>
                <w:rFonts w:ascii="Arial Narrow" w:hAnsi="Arial Narrow" w:cs="Arial Narrow"/>
                <w:color w:val="000000"/>
                <w:sz w:val="14"/>
              </w:rPr>
              <w:t>4.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7B882B" w14:textId="77777777" w:rsidR="007B331C" w:rsidRDefault="007B331C" w:rsidP="007B331C">
            <w:pPr>
              <w:spacing w:before="0" w:after="0"/>
              <w:jc w:val="center"/>
            </w:pPr>
            <w:r>
              <w:rPr>
                <w:rFonts w:ascii="Arial Narrow" w:hAnsi="Arial Narrow" w:cs="Arial Narrow"/>
                <w:color w:val="000000"/>
                <w:sz w:val="14"/>
              </w:rPr>
              <w:t>5.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239351" w14:textId="77777777" w:rsidR="007B331C" w:rsidRDefault="007B331C" w:rsidP="007B331C">
            <w:pPr>
              <w:spacing w:before="0" w:after="0"/>
              <w:jc w:val="center"/>
            </w:pPr>
            <w:r>
              <w:rPr>
                <w:rFonts w:ascii="Arial Narrow" w:hAnsi="Arial Narrow" w:cs="Arial Narrow"/>
                <w:color w:val="000000"/>
                <w:sz w:val="14"/>
              </w:rPr>
              <w:t>2.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D75F05" w14:textId="77777777" w:rsidR="007B331C" w:rsidRDefault="007B331C" w:rsidP="007B331C">
            <w:pPr>
              <w:spacing w:before="0" w:after="0"/>
              <w:jc w:val="center"/>
            </w:pPr>
            <w:r>
              <w:rPr>
                <w:rFonts w:ascii="Arial Narrow" w:hAnsi="Arial Narrow" w:cs="Arial Narrow"/>
                <w:color w:val="000000"/>
                <w:sz w:val="14"/>
              </w:rPr>
              <w:t>4.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651F6E" w14:textId="77777777" w:rsidR="007B331C" w:rsidRDefault="007B331C" w:rsidP="007B331C">
            <w:pPr>
              <w:spacing w:before="0" w:after="0"/>
              <w:jc w:val="center"/>
            </w:pPr>
            <w:r>
              <w:rPr>
                <w:rFonts w:ascii="Arial Narrow" w:hAnsi="Arial Narrow" w:cs="Arial Narrow"/>
                <w:color w:val="000000"/>
                <w:sz w:val="14"/>
              </w:rPr>
              <w:t>5.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7385EB" w14:textId="77777777" w:rsidR="007B331C" w:rsidRDefault="007B331C" w:rsidP="007B331C">
            <w:pPr>
              <w:spacing w:before="0" w:after="0"/>
              <w:jc w:val="center"/>
            </w:pPr>
            <w:r>
              <w:rPr>
                <w:rFonts w:ascii="Arial Narrow" w:hAnsi="Arial Narrow" w:cs="Arial Narrow"/>
                <w:color w:val="000000"/>
                <w:sz w:val="14"/>
              </w:rPr>
              <w:t>6.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E562B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09A26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A76C9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FD6805" w14:textId="77777777" w:rsidR="007B331C" w:rsidRDefault="007B331C" w:rsidP="007B331C">
            <w:pPr>
              <w:spacing w:before="0" w:after="0"/>
              <w:jc w:val="center"/>
            </w:pPr>
          </w:p>
        </w:tc>
      </w:tr>
      <w:tr w:rsidR="007B331C" w14:paraId="423AF9C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EA176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91E82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84D193"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68DC54"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CD959E1" w14:textId="77777777" w:rsidR="007B331C" w:rsidRDefault="007B331C" w:rsidP="007B331C">
            <w:pPr>
              <w:spacing w:before="0" w:after="0"/>
              <w:jc w:val="center"/>
            </w:pPr>
            <w:r>
              <w:rPr>
                <w:rFonts w:ascii="Arial Narrow" w:hAnsi="Arial Narrow" w:cs="Arial Narrow"/>
                <w:color w:val="000000"/>
                <w:sz w:val="14"/>
              </w:rPr>
              <w:t>0.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5A04FF" w14:textId="77777777" w:rsidR="007B331C" w:rsidRDefault="007B331C" w:rsidP="007B331C">
            <w:pPr>
              <w:spacing w:before="0" w:after="0"/>
              <w:jc w:val="center"/>
            </w:pPr>
            <w:r>
              <w:rPr>
                <w:rFonts w:ascii="Arial Narrow" w:hAnsi="Arial Narrow" w:cs="Arial Narrow"/>
                <w:color w:val="000000"/>
                <w:sz w:val="14"/>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7E9902" w14:textId="77777777" w:rsidR="007B331C" w:rsidRDefault="007B331C" w:rsidP="007B331C">
            <w:pPr>
              <w:spacing w:before="0" w:after="0"/>
              <w:jc w:val="center"/>
            </w:pPr>
            <w:r>
              <w:rPr>
                <w:rFonts w:ascii="Arial Narrow" w:hAnsi="Arial Narrow" w:cs="Arial Narrow"/>
                <w:color w:val="000000"/>
                <w:sz w:val="14"/>
              </w:rPr>
              <w:t>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C0AA8F" w14:textId="77777777" w:rsidR="007B331C" w:rsidRDefault="007B331C" w:rsidP="007B331C">
            <w:pPr>
              <w:spacing w:before="0" w:after="0"/>
              <w:jc w:val="center"/>
            </w:pPr>
            <w:r>
              <w:rPr>
                <w:rFonts w:ascii="Arial Narrow" w:hAnsi="Arial Narrow" w:cs="Arial Narrow"/>
                <w:color w:val="000000"/>
                <w:sz w:val="14"/>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5BF8B4" w14:textId="77777777" w:rsidR="007B331C" w:rsidRDefault="007B331C" w:rsidP="007B331C">
            <w:pPr>
              <w:spacing w:before="0" w:after="0"/>
              <w:jc w:val="center"/>
            </w:pPr>
            <w:r>
              <w:rPr>
                <w:rFonts w:ascii="Arial Narrow" w:hAnsi="Arial Narrow" w:cs="Arial Narrow"/>
                <w:color w:val="000000"/>
                <w:sz w:val="14"/>
              </w:rPr>
              <w:t>0.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60F98A" w14:textId="77777777" w:rsidR="007B331C" w:rsidRDefault="007B331C" w:rsidP="007B331C">
            <w:pPr>
              <w:spacing w:before="0" w:after="0"/>
              <w:jc w:val="center"/>
            </w:pPr>
            <w:r>
              <w:rPr>
                <w:rFonts w:ascii="Arial Narrow" w:hAnsi="Arial Narrow" w:cs="Arial Narrow"/>
                <w:color w:val="000000"/>
                <w:sz w:val="14"/>
              </w:rPr>
              <w:t>1.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520F68"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25CE51" w14:textId="77777777" w:rsidR="007B331C" w:rsidRDefault="007B331C" w:rsidP="007B331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68C27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F9C659" w14:textId="77777777" w:rsidR="007B331C" w:rsidRDefault="007B331C" w:rsidP="007B331C">
            <w:pPr>
              <w:spacing w:before="0" w:after="0"/>
              <w:jc w:val="center"/>
            </w:pPr>
          </w:p>
        </w:tc>
      </w:tr>
      <w:tr w:rsidR="007B331C" w14:paraId="31A908C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8C4E82"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ACB29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4AEFFD"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E5A728"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4AA4A3" w14:textId="77777777" w:rsidR="007B331C" w:rsidRDefault="007B331C" w:rsidP="007B331C">
            <w:pPr>
              <w:spacing w:before="0" w:after="0"/>
              <w:jc w:val="center"/>
            </w:pPr>
            <w:r>
              <w:rPr>
                <w:rFonts w:ascii="Arial Narrow" w:hAnsi="Arial Narrow" w:cs="Arial Narrow"/>
                <w:color w:val="000000"/>
                <w:sz w:val="14"/>
              </w:rPr>
              <w:t>3.5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49AEBC3" w14:textId="77777777" w:rsidR="007B331C" w:rsidRDefault="007B331C" w:rsidP="007B331C">
            <w:pPr>
              <w:spacing w:before="0" w:after="0"/>
              <w:jc w:val="center"/>
            </w:pPr>
            <w:r>
              <w:rPr>
                <w:rFonts w:ascii="Arial Narrow" w:hAnsi="Arial Narrow" w:cs="Arial Narrow"/>
                <w:color w:val="000000"/>
                <w:sz w:val="14"/>
              </w:rPr>
              <w:t>1.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537CEC" w14:textId="77777777" w:rsidR="007B331C" w:rsidRDefault="007B331C" w:rsidP="007B331C">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EC1E7C" w14:textId="77777777" w:rsidR="007B331C" w:rsidRDefault="007B331C" w:rsidP="007B331C">
            <w:pPr>
              <w:spacing w:before="0" w:after="0"/>
              <w:jc w:val="center"/>
            </w:pPr>
            <w:r>
              <w:rPr>
                <w:rFonts w:ascii="Arial Narrow" w:hAnsi="Arial Narrow" w:cs="Arial Narrow"/>
                <w:color w:val="000000"/>
                <w:sz w:val="14"/>
              </w:rPr>
              <w:t>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5A5017" w14:textId="77777777" w:rsidR="007B331C" w:rsidRDefault="007B331C" w:rsidP="007B331C">
            <w:pPr>
              <w:spacing w:before="0" w:after="0"/>
              <w:jc w:val="center"/>
            </w:pPr>
            <w:r>
              <w:rPr>
                <w:rFonts w:ascii="Arial Narrow" w:hAnsi="Arial Narrow" w:cs="Arial Narrow"/>
                <w:color w:val="000000"/>
                <w:sz w:val="14"/>
              </w:rPr>
              <w:t>7.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BF6269" w14:textId="77777777" w:rsidR="007B331C" w:rsidRDefault="007B331C" w:rsidP="007B331C">
            <w:pPr>
              <w:spacing w:before="0" w:after="0"/>
              <w:jc w:val="center"/>
            </w:pPr>
            <w:r>
              <w:rPr>
                <w:rFonts w:ascii="Arial Narrow" w:hAnsi="Arial Narrow" w:cs="Arial Narrow"/>
                <w:color w:val="000000"/>
                <w:sz w:val="14"/>
              </w:rPr>
              <w:t>1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2F511B"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472F21" w14:textId="77777777" w:rsidR="007B331C" w:rsidRDefault="007B331C" w:rsidP="007B331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E7F94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52EF09" w14:textId="77777777" w:rsidR="007B331C" w:rsidRDefault="007B331C" w:rsidP="007B331C">
            <w:pPr>
              <w:spacing w:before="0" w:after="0"/>
              <w:jc w:val="center"/>
            </w:pPr>
          </w:p>
        </w:tc>
      </w:tr>
      <w:tr w:rsidR="007B331C" w14:paraId="6AAF790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C3AD3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D7E8E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0F8173"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E5D8D8"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8BC958E" w14:textId="77777777" w:rsidR="007B331C" w:rsidRDefault="007B331C" w:rsidP="007B331C">
            <w:pPr>
              <w:spacing w:before="0" w:after="0"/>
              <w:jc w:val="center"/>
            </w:pPr>
            <w:r>
              <w:rPr>
                <w:rFonts w:ascii="Arial Narrow" w:hAnsi="Arial Narrow" w:cs="Arial Narrow"/>
                <w:color w:val="000000"/>
                <w:sz w:val="14"/>
              </w:rPr>
              <w:t>25.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C2668B" w14:textId="77777777" w:rsidR="007B331C" w:rsidRDefault="007B331C" w:rsidP="007B331C">
            <w:pPr>
              <w:spacing w:before="0" w:after="0"/>
              <w:jc w:val="center"/>
            </w:pPr>
            <w:r>
              <w:rPr>
                <w:rFonts w:ascii="Arial Narrow" w:hAnsi="Arial Narrow" w:cs="Arial Narrow"/>
                <w:color w:val="000000"/>
                <w:sz w:val="14"/>
              </w:rPr>
              <w:t>23.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E4A2F0" w14:textId="77777777" w:rsidR="007B331C" w:rsidRDefault="007B331C" w:rsidP="007B331C">
            <w:pPr>
              <w:spacing w:before="0" w:after="0"/>
              <w:jc w:val="center"/>
            </w:pPr>
            <w:r>
              <w:rPr>
                <w:rFonts w:ascii="Arial Narrow" w:hAnsi="Arial Narrow" w:cs="Arial Narrow"/>
                <w:color w:val="000000"/>
                <w:sz w:val="14"/>
              </w:rPr>
              <w:t>15.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4B8CC2" w14:textId="77777777" w:rsidR="007B331C" w:rsidRDefault="007B331C" w:rsidP="007B331C">
            <w:pPr>
              <w:spacing w:before="0" w:after="0"/>
              <w:jc w:val="center"/>
            </w:pPr>
            <w:r>
              <w:rPr>
                <w:rFonts w:ascii="Arial Narrow" w:hAnsi="Arial Narrow" w:cs="Arial Narrow"/>
                <w:color w:val="000000"/>
                <w:sz w:val="14"/>
              </w:rPr>
              <w:t>21.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63B176" w14:textId="77777777" w:rsidR="007B331C" w:rsidRDefault="007B331C" w:rsidP="007B331C">
            <w:pPr>
              <w:spacing w:before="0" w:after="0"/>
              <w:jc w:val="center"/>
            </w:pPr>
            <w:r>
              <w:rPr>
                <w:rFonts w:ascii="Arial Narrow" w:hAnsi="Arial Narrow" w:cs="Arial Narrow"/>
                <w:color w:val="000000"/>
                <w:sz w:val="14"/>
              </w:rPr>
              <w:t>28.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9BE48B" w14:textId="77777777" w:rsidR="007B331C" w:rsidRDefault="007B331C" w:rsidP="007B331C">
            <w:pPr>
              <w:spacing w:before="0" w:after="0"/>
              <w:jc w:val="center"/>
            </w:pPr>
            <w:r>
              <w:rPr>
                <w:rFonts w:ascii="Arial Narrow" w:hAnsi="Arial Narrow" w:cs="Arial Narrow"/>
                <w:color w:val="000000"/>
                <w:sz w:val="14"/>
              </w:rPr>
              <w:t>37.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9B78D2"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76DF57" w14:textId="77777777" w:rsidR="007B331C" w:rsidRDefault="007B331C" w:rsidP="007B331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62D84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102D87" w14:textId="77777777" w:rsidR="007B331C" w:rsidRDefault="007B331C" w:rsidP="007B331C">
            <w:pPr>
              <w:spacing w:before="0" w:after="0"/>
              <w:jc w:val="center"/>
            </w:pPr>
          </w:p>
        </w:tc>
      </w:tr>
      <w:tr w:rsidR="007B331C" w14:paraId="5DFFD98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C3958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4B4F0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239F3B"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A04C31"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97984B" w14:textId="77777777" w:rsidR="007B331C" w:rsidRDefault="007B331C" w:rsidP="007B331C">
            <w:pPr>
              <w:spacing w:before="0" w:after="0"/>
              <w:jc w:val="center"/>
            </w:pPr>
            <w:r>
              <w:rPr>
                <w:rFonts w:ascii="Arial Narrow" w:hAnsi="Arial Narrow" w:cs="Arial Narrow"/>
                <w:color w:val="000000"/>
                <w:sz w:val="14"/>
              </w:rPr>
              <w:t>2.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BA3A54" w14:textId="77777777" w:rsidR="007B331C" w:rsidRDefault="007B331C" w:rsidP="007B331C">
            <w:pPr>
              <w:spacing w:before="0" w:after="0"/>
              <w:jc w:val="center"/>
            </w:pPr>
            <w:r>
              <w:rPr>
                <w:rFonts w:ascii="Arial Narrow" w:hAnsi="Arial Narrow" w:cs="Arial Narrow"/>
                <w:color w:val="000000"/>
                <w:sz w:val="14"/>
              </w:rPr>
              <w:t>1.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5C947E" w14:textId="77777777" w:rsidR="007B331C" w:rsidRDefault="007B331C" w:rsidP="007B331C">
            <w:pPr>
              <w:spacing w:before="0" w:after="0"/>
              <w:jc w:val="center"/>
            </w:pPr>
            <w:r>
              <w:rPr>
                <w:rFonts w:ascii="Arial Narrow" w:hAnsi="Arial Narrow" w:cs="Arial Narrow"/>
                <w:color w:val="000000"/>
                <w:sz w:val="14"/>
              </w:rPr>
              <w:t>0.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B94F82" w14:textId="77777777" w:rsidR="007B331C" w:rsidRDefault="007B331C" w:rsidP="007B331C">
            <w:pPr>
              <w:spacing w:before="0" w:after="0"/>
              <w:jc w:val="center"/>
            </w:pPr>
            <w:r>
              <w:rPr>
                <w:rFonts w:ascii="Arial Narrow" w:hAnsi="Arial Narrow" w:cs="Arial Narrow"/>
                <w:color w:val="000000"/>
                <w:sz w:val="14"/>
              </w:rPr>
              <w:t>1.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2C0EBC" w14:textId="77777777" w:rsidR="007B331C" w:rsidRDefault="007B331C" w:rsidP="007B331C">
            <w:pPr>
              <w:spacing w:before="0" w:after="0"/>
              <w:jc w:val="center"/>
            </w:pPr>
            <w:r>
              <w:rPr>
                <w:rFonts w:ascii="Arial Narrow" w:hAnsi="Arial Narrow" w:cs="Arial Narrow"/>
                <w:color w:val="000000"/>
                <w:sz w:val="14"/>
              </w:rPr>
              <w:t>2.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3E1A57" w14:textId="77777777" w:rsidR="007B331C" w:rsidRDefault="007B331C" w:rsidP="007B331C">
            <w:pPr>
              <w:spacing w:before="0" w:after="0"/>
              <w:jc w:val="center"/>
            </w:pPr>
            <w:r>
              <w:rPr>
                <w:rFonts w:ascii="Arial Narrow" w:hAnsi="Arial Narrow" w:cs="Arial Narrow"/>
                <w:color w:val="000000"/>
                <w:sz w:val="14"/>
              </w:rPr>
              <w:t>3.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853F7D"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E18DFB"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109B7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2A0B49" w14:textId="77777777" w:rsidR="007B331C" w:rsidRDefault="007B331C" w:rsidP="007B331C">
            <w:pPr>
              <w:spacing w:before="0" w:after="0"/>
              <w:jc w:val="center"/>
            </w:pPr>
          </w:p>
        </w:tc>
      </w:tr>
      <w:tr w:rsidR="007B331C" w14:paraId="710CABB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49843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62CA5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FA2015"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ADBEB6"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7A3A57" w14:textId="77777777" w:rsidR="007B331C" w:rsidRDefault="007B331C" w:rsidP="007B331C">
            <w:pPr>
              <w:spacing w:before="0" w:after="0"/>
              <w:jc w:val="center"/>
            </w:pPr>
            <w:r>
              <w:rPr>
                <w:rFonts w:ascii="Arial Narrow" w:hAnsi="Arial Narrow" w:cs="Arial Narrow"/>
                <w:color w:val="000000"/>
                <w:sz w:val="14"/>
              </w:rPr>
              <w:t>198.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1CD680" w14:textId="77777777" w:rsidR="007B331C" w:rsidRDefault="007B331C" w:rsidP="007B331C">
            <w:pPr>
              <w:spacing w:before="0" w:after="0"/>
              <w:jc w:val="center"/>
            </w:pPr>
            <w:r>
              <w:rPr>
                <w:rFonts w:ascii="Arial Narrow" w:hAnsi="Arial Narrow" w:cs="Arial Narrow"/>
                <w:color w:val="000000"/>
                <w:sz w:val="14"/>
              </w:rPr>
              <w:t>205.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5DBD80" w14:textId="77777777" w:rsidR="007B331C" w:rsidRDefault="007B331C" w:rsidP="007B331C">
            <w:pPr>
              <w:spacing w:before="0" w:after="0"/>
              <w:jc w:val="center"/>
            </w:pPr>
            <w:r>
              <w:rPr>
                <w:rFonts w:ascii="Arial Narrow" w:hAnsi="Arial Narrow" w:cs="Arial Narrow"/>
                <w:color w:val="000000"/>
                <w:sz w:val="14"/>
              </w:rPr>
              <w:t>125.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3B9889" w14:textId="77777777" w:rsidR="007B331C" w:rsidRDefault="007B331C" w:rsidP="007B331C">
            <w:pPr>
              <w:spacing w:before="0" w:after="0"/>
              <w:jc w:val="center"/>
            </w:pPr>
            <w:r>
              <w:rPr>
                <w:rFonts w:ascii="Arial Narrow" w:hAnsi="Arial Narrow" w:cs="Arial Narrow"/>
                <w:color w:val="000000"/>
                <w:sz w:val="14"/>
              </w:rPr>
              <w:t>161.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57B315" w14:textId="77777777" w:rsidR="007B331C" w:rsidRDefault="007B331C" w:rsidP="007B331C">
            <w:pPr>
              <w:spacing w:before="0" w:after="0"/>
              <w:jc w:val="center"/>
            </w:pPr>
            <w:r>
              <w:rPr>
                <w:rFonts w:ascii="Arial Narrow" w:hAnsi="Arial Narrow" w:cs="Arial Narrow"/>
                <w:color w:val="000000"/>
                <w:sz w:val="14"/>
              </w:rPr>
              <w:t>238.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7E1B60" w14:textId="77777777" w:rsidR="007B331C" w:rsidRDefault="007B331C" w:rsidP="007B331C">
            <w:pPr>
              <w:spacing w:before="0" w:after="0"/>
              <w:jc w:val="center"/>
            </w:pPr>
            <w:r>
              <w:rPr>
                <w:rFonts w:ascii="Arial Narrow" w:hAnsi="Arial Narrow" w:cs="Arial Narrow"/>
                <w:color w:val="000000"/>
                <w:sz w:val="14"/>
              </w:rPr>
              <w:t>261.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ECF75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D9605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51584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B53707" w14:textId="77777777" w:rsidR="007B331C" w:rsidRDefault="007B331C" w:rsidP="007B331C">
            <w:pPr>
              <w:spacing w:before="0" w:after="0"/>
              <w:jc w:val="center"/>
            </w:pPr>
          </w:p>
        </w:tc>
      </w:tr>
      <w:tr w:rsidR="007B331C" w14:paraId="5CB5F55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251AE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84B34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DDA113"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793548"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FE1421" w14:textId="77777777" w:rsidR="007B331C" w:rsidRDefault="007B331C" w:rsidP="007B331C">
            <w:pPr>
              <w:spacing w:before="0" w:after="0"/>
              <w:jc w:val="center"/>
            </w:pPr>
            <w:r>
              <w:rPr>
                <w:rFonts w:ascii="Arial Narrow" w:hAnsi="Arial Narrow" w:cs="Arial Narrow"/>
                <w:color w:val="000000"/>
                <w:sz w:val="14"/>
              </w:rPr>
              <w:t>2.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56EAF7" w14:textId="77777777" w:rsidR="007B331C" w:rsidRDefault="007B331C" w:rsidP="007B331C">
            <w:pPr>
              <w:spacing w:before="0" w:after="0"/>
              <w:jc w:val="center"/>
            </w:pPr>
            <w:r>
              <w:rPr>
                <w:rFonts w:ascii="Arial Narrow" w:hAnsi="Arial Narrow" w:cs="Arial Narrow"/>
                <w:color w:val="000000"/>
                <w:sz w:val="14"/>
              </w:rPr>
              <w:t>2.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80C951" w14:textId="77777777" w:rsidR="007B331C" w:rsidRDefault="007B331C" w:rsidP="007B331C">
            <w:pPr>
              <w:spacing w:before="0" w:after="0"/>
              <w:jc w:val="center"/>
            </w:pPr>
            <w:r>
              <w:rPr>
                <w:rFonts w:ascii="Arial Narrow" w:hAnsi="Arial Narrow" w:cs="Arial Narrow"/>
                <w:color w:val="000000"/>
                <w:sz w:val="14"/>
              </w:rPr>
              <w:t>0.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B7FC1E" w14:textId="77777777" w:rsidR="007B331C" w:rsidRDefault="007B331C" w:rsidP="007B331C">
            <w:pPr>
              <w:spacing w:before="0" w:after="0"/>
              <w:jc w:val="center"/>
            </w:pPr>
            <w:r>
              <w:rPr>
                <w:rFonts w:ascii="Arial Narrow" w:hAnsi="Arial Narrow" w:cs="Arial Narrow"/>
                <w:color w:val="000000"/>
                <w:sz w:val="14"/>
              </w:rPr>
              <w:t>1.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5006FA" w14:textId="77777777" w:rsidR="007B331C" w:rsidRDefault="007B331C" w:rsidP="007B331C">
            <w:pPr>
              <w:spacing w:before="0" w:after="0"/>
              <w:jc w:val="center"/>
            </w:pPr>
            <w:r>
              <w:rPr>
                <w:rFonts w:ascii="Arial Narrow" w:hAnsi="Arial Narrow" w:cs="Arial Narrow"/>
                <w:color w:val="000000"/>
                <w:sz w:val="14"/>
              </w:rPr>
              <w:t>3.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289D3A" w14:textId="77777777" w:rsidR="007B331C" w:rsidRDefault="007B331C" w:rsidP="007B331C">
            <w:pPr>
              <w:spacing w:before="0" w:after="0"/>
              <w:jc w:val="center"/>
            </w:pPr>
            <w:r>
              <w:rPr>
                <w:rFonts w:ascii="Arial Narrow" w:hAnsi="Arial Narrow" w:cs="Arial Narrow"/>
                <w:color w:val="000000"/>
                <w:sz w:val="14"/>
              </w:rPr>
              <w:t>4.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24B64D"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7287F4" w14:textId="77777777" w:rsidR="007B331C" w:rsidRDefault="007B331C" w:rsidP="007B331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D68FA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50F439" w14:textId="77777777" w:rsidR="007B331C" w:rsidRDefault="007B331C" w:rsidP="007B331C">
            <w:pPr>
              <w:spacing w:before="0" w:after="0"/>
              <w:jc w:val="center"/>
            </w:pPr>
          </w:p>
        </w:tc>
      </w:tr>
      <w:tr w:rsidR="007B331C" w14:paraId="735C0A1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92D5A3"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1ABAC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7C926E"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0A3E88"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50DC690" w14:textId="77777777" w:rsidR="007B331C" w:rsidRDefault="007B331C" w:rsidP="007B331C">
            <w:pPr>
              <w:spacing w:before="0" w:after="0"/>
              <w:jc w:val="center"/>
            </w:pPr>
            <w:r>
              <w:rPr>
                <w:rFonts w:ascii="Arial Narrow" w:hAnsi="Arial Narrow" w:cs="Arial Narrow"/>
                <w:color w:val="000000"/>
                <w:sz w:val="14"/>
              </w:rPr>
              <w:t>4.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877661" w14:textId="77777777" w:rsidR="007B331C" w:rsidRDefault="007B331C" w:rsidP="007B331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D52893"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82783A" w14:textId="77777777" w:rsidR="007B331C" w:rsidRDefault="007B331C" w:rsidP="007B331C">
            <w:pPr>
              <w:spacing w:before="0" w:after="0"/>
              <w:jc w:val="center"/>
            </w:pPr>
            <w:r>
              <w:rPr>
                <w:rFonts w:ascii="Arial Narrow" w:hAnsi="Arial Narrow" w:cs="Arial Narrow"/>
                <w:color w:val="000000"/>
                <w:sz w:val="14"/>
              </w:rPr>
              <w:t>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4B2755" w14:textId="77777777" w:rsidR="007B331C" w:rsidRDefault="007B331C" w:rsidP="007B331C">
            <w:pPr>
              <w:spacing w:before="0" w:after="0"/>
              <w:jc w:val="center"/>
            </w:pPr>
            <w:r>
              <w:rPr>
                <w:rFonts w:ascii="Arial Narrow" w:hAnsi="Arial Narrow" w:cs="Arial Narrow"/>
                <w:color w:val="000000"/>
                <w:sz w:val="14"/>
              </w:rPr>
              <w:t>5.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30AEB0" w14:textId="77777777" w:rsidR="007B331C" w:rsidRDefault="007B331C" w:rsidP="007B331C">
            <w:pPr>
              <w:spacing w:before="0" w:after="0"/>
              <w:jc w:val="center"/>
            </w:pPr>
            <w:r>
              <w:rPr>
                <w:rFonts w:ascii="Arial Narrow" w:hAnsi="Arial Narrow" w:cs="Arial Narrow"/>
                <w:color w:val="000000"/>
                <w:sz w:val="14"/>
              </w:rPr>
              <w:t>7.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AA625D"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8C6E1E"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6930B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7DCE32" w14:textId="77777777" w:rsidR="007B331C" w:rsidRDefault="007B331C" w:rsidP="007B331C">
            <w:pPr>
              <w:spacing w:before="0" w:after="0"/>
              <w:jc w:val="center"/>
            </w:pPr>
          </w:p>
        </w:tc>
      </w:tr>
      <w:tr w:rsidR="007B331C" w14:paraId="378896C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FCCBF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2A471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F6B85D"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0BB4CE"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2427B0" w14:textId="77777777" w:rsidR="007B331C" w:rsidRDefault="007B331C" w:rsidP="007B331C">
            <w:pPr>
              <w:spacing w:before="0" w:after="0"/>
              <w:jc w:val="center"/>
            </w:pPr>
            <w:r>
              <w:rPr>
                <w:rFonts w:ascii="Arial Narrow" w:hAnsi="Arial Narrow" w:cs="Arial Narrow"/>
                <w:color w:val="000000"/>
                <w:sz w:val="14"/>
              </w:rPr>
              <w:t>399.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137783" w14:textId="77777777" w:rsidR="007B331C" w:rsidRDefault="007B331C" w:rsidP="007B331C">
            <w:pPr>
              <w:spacing w:before="0" w:after="0"/>
              <w:jc w:val="center"/>
            </w:pPr>
            <w:r>
              <w:rPr>
                <w:rFonts w:ascii="Arial Narrow" w:hAnsi="Arial Narrow" w:cs="Arial Narrow"/>
                <w:color w:val="000000"/>
                <w:sz w:val="14"/>
              </w:rPr>
              <w:t>168.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DC97B5" w14:textId="77777777" w:rsidR="007B331C" w:rsidRDefault="007B331C" w:rsidP="007B331C">
            <w:pPr>
              <w:spacing w:before="0" w:after="0"/>
              <w:jc w:val="center"/>
            </w:pPr>
            <w:r>
              <w:rPr>
                <w:rFonts w:ascii="Arial Narrow" w:hAnsi="Arial Narrow" w:cs="Arial Narrow"/>
                <w:color w:val="000000"/>
                <w:sz w:val="14"/>
              </w:rPr>
              <w:t>7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B4E0A8" w14:textId="77777777" w:rsidR="007B331C" w:rsidRDefault="007B331C" w:rsidP="007B331C">
            <w:pPr>
              <w:spacing w:before="0" w:after="0"/>
              <w:jc w:val="center"/>
            </w:pPr>
            <w:r>
              <w:rPr>
                <w:rFonts w:ascii="Arial Narrow" w:hAnsi="Arial Narrow" w:cs="Arial Narrow"/>
                <w:color w:val="000000"/>
                <w:sz w:val="14"/>
              </w:rPr>
              <w:t>88.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1B6812" w14:textId="77777777" w:rsidR="007B331C" w:rsidRDefault="007B331C" w:rsidP="007B331C">
            <w:pPr>
              <w:spacing w:before="0" w:after="0"/>
              <w:jc w:val="center"/>
            </w:pPr>
            <w:r>
              <w:rPr>
                <w:rFonts w:ascii="Arial Narrow" w:hAnsi="Arial Narrow" w:cs="Arial Narrow"/>
                <w:color w:val="000000"/>
                <w:sz w:val="14"/>
              </w:rPr>
              <w:t>266.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74489D" w14:textId="77777777" w:rsidR="007B331C" w:rsidRDefault="007B331C" w:rsidP="007B331C">
            <w:pPr>
              <w:spacing w:before="0" w:after="0"/>
              <w:jc w:val="center"/>
            </w:pPr>
            <w:r>
              <w:rPr>
                <w:rFonts w:ascii="Arial Narrow" w:hAnsi="Arial Narrow" w:cs="Arial Narrow"/>
                <w:color w:val="000000"/>
                <w:sz w:val="14"/>
              </w:rPr>
              <w:t>140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12933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A6794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87598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828DD8" w14:textId="77777777" w:rsidR="007B331C" w:rsidRDefault="007B331C" w:rsidP="007B331C">
            <w:pPr>
              <w:spacing w:before="0" w:after="0"/>
              <w:jc w:val="center"/>
            </w:pPr>
          </w:p>
        </w:tc>
      </w:tr>
      <w:tr w:rsidR="007B331C" w14:paraId="6232688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0CF4C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17881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CD396A"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208DE6"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AF063BA" w14:textId="77777777" w:rsidR="007B331C" w:rsidRDefault="007B331C" w:rsidP="007B331C">
            <w:pPr>
              <w:spacing w:before="0" w:after="0"/>
              <w:jc w:val="center"/>
            </w:pPr>
            <w:r>
              <w:rPr>
                <w:rFonts w:ascii="Arial Narrow" w:hAnsi="Arial Narrow" w:cs="Arial Narrow"/>
                <w:color w:val="000000"/>
                <w:sz w:val="14"/>
              </w:rPr>
              <w:t>3.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2ED918" w14:textId="77777777" w:rsidR="007B331C" w:rsidRDefault="007B331C" w:rsidP="007B331C">
            <w:pPr>
              <w:spacing w:before="0" w:after="0"/>
              <w:jc w:val="center"/>
            </w:pPr>
            <w:r>
              <w:rPr>
                <w:rFonts w:ascii="Arial Narrow" w:hAnsi="Arial Narrow" w:cs="Arial Narrow"/>
                <w:color w:val="000000"/>
                <w:sz w:val="14"/>
              </w:rPr>
              <w:t>2.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4B57BD" w14:textId="77777777" w:rsidR="007B331C" w:rsidRDefault="007B331C" w:rsidP="007B331C">
            <w:pPr>
              <w:spacing w:before="0" w:after="0"/>
              <w:jc w:val="center"/>
            </w:pPr>
            <w:r>
              <w:rPr>
                <w:rFonts w:ascii="Arial Narrow" w:hAnsi="Arial Narrow" w:cs="Arial Narrow"/>
                <w:color w:val="000000"/>
                <w:sz w:val="14"/>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71EEC3" w14:textId="77777777" w:rsidR="007B331C" w:rsidRDefault="007B331C" w:rsidP="007B331C">
            <w:pPr>
              <w:spacing w:before="0" w:after="0"/>
              <w:jc w:val="center"/>
            </w:pPr>
            <w:r>
              <w:rPr>
                <w:rFonts w:ascii="Arial Narrow" w:hAnsi="Arial Narrow" w:cs="Arial Narrow"/>
                <w:color w:val="000000"/>
                <w:sz w:val="14"/>
              </w:rPr>
              <w:t>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E18768" w14:textId="77777777" w:rsidR="007B331C" w:rsidRDefault="007B331C" w:rsidP="007B331C">
            <w:pPr>
              <w:spacing w:before="0" w:after="0"/>
              <w:jc w:val="center"/>
            </w:pPr>
            <w:r>
              <w:rPr>
                <w:rFonts w:ascii="Arial Narrow" w:hAnsi="Arial Narrow" w:cs="Arial Narrow"/>
                <w:color w:val="000000"/>
                <w:sz w:val="14"/>
              </w:rPr>
              <w:t>4.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146F16" w14:textId="77777777" w:rsidR="007B331C" w:rsidRDefault="007B331C" w:rsidP="007B331C">
            <w:pPr>
              <w:spacing w:before="0" w:after="0"/>
              <w:jc w:val="center"/>
            </w:pPr>
            <w:r>
              <w:rPr>
                <w:rFonts w:ascii="Arial Narrow" w:hAnsi="Arial Narrow" w:cs="Arial Narrow"/>
                <w:color w:val="000000"/>
                <w:sz w:val="14"/>
              </w:rPr>
              <w:t>6.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F64B59"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B5838D"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84998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03B48E" w14:textId="77777777" w:rsidR="007B331C" w:rsidRDefault="007B331C" w:rsidP="007B331C">
            <w:pPr>
              <w:spacing w:before="0" w:after="0"/>
              <w:jc w:val="center"/>
            </w:pPr>
          </w:p>
        </w:tc>
      </w:tr>
      <w:tr w:rsidR="007B331C" w14:paraId="7FE1B15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DFEA30"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281EA9" w14:textId="77777777" w:rsidR="007B331C" w:rsidRDefault="007B331C" w:rsidP="007B331C">
            <w:pPr>
              <w:spacing w:before="20" w:after="20"/>
              <w:ind w:left="20" w:right="20"/>
            </w:pPr>
            <w:r>
              <w:rPr>
                <w:rFonts w:ascii="Arial Narrow" w:hAnsi="Arial Narrow" w:cs="Arial Narrow"/>
                <w:color w:val="000000"/>
                <w:sz w:val="14"/>
              </w:rPr>
              <w:t>Between Tam O'Shanter and Timana(TUL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2D1076"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DD5B41"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02A508" w14:textId="77777777" w:rsidR="007B331C" w:rsidRDefault="007B331C" w:rsidP="007B331C">
            <w:pPr>
              <w:spacing w:before="0" w:after="0"/>
              <w:jc w:val="center"/>
            </w:pPr>
            <w:r>
              <w:rPr>
                <w:rFonts w:ascii="Arial Narrow" w:hAnsi="Arial Narrow" w:cs="Arial Narrow"/>
                <w:color w:val="000000"/>
                <w:sz w:val="14"/>
              </w:rPr>
              <w:t>24.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81E444" w14:textId="77777777" w:rsidR="007B331C" w:rsidRDefault="007B331C" w:rsidP="007B331C">
            <w:pPr>
              <w:spacing w:before="0" w:after="0"/>
              <w:jc w:val="center"/>
            </w:pPr>
            <w:r>
              <w:rPr>
                <w:rFonts w:ascii="Arial Narrow" w:hAnsi="Arial Narrow" w:cs="Arial Narrow"/>
                <w:color w:val="000000"/>
                <w:sz w:val="14"/>
              </w:rPr>
              <w:t>16.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1F0607" w14:textId="77777777" w:rsidR="007B331C" w:rsidRDefault="007B331C" w:rsidP="007B331C">
            <w:pPr>
              <w:spacing w:before="0" w:after="0"/>
              <w:jc w:val="center"/>
            </w:pPr>
            <w:r>
              <w:rPr>
                <w:rFonts w:ascii="Arial Narrow" w:hAnsi="Arial Narrow" w:cs="Arial Narrow"/>
                <w:color w:val="000000"/>
                <w:sz w:val="14"/>
              </w:rPr>
              <w:t>1.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372804" w14:textId="77777777" w:rsidR="007B331C" w:rsidRDefault="007B331C" w:rsidP="007B331C">
            <w:pPr>
              <w:spacing w:before="0" w:after="0"/>
              <w:jc w:val="center"/>
            </w:pPr>
            <w:r>
              <w:rPr>
                <w:rFonts w:ascii="Arial Narrow" w:hAnsi="Arial Narrow" w:cs="Arial Narrow"/>
                <w:color w:val="000000"/>
                <w:sz w:val="14"/>
              </w:rPr>
              <w:t>2.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06E378" w14:textId="77777777" w:rsidR="007B331C" w:rsidRDefault="007B331C" w:rsidP="007B331C">
            <w:pPr>
              <w:spacing w:before="0" w:after="0"/>
              <w:jc w:val="center"/>
            </w:pPr>
            <w:r>
              <w:rPr>
                <w:rFonts w:ascii="Arial Narrow" w:hAnsi="Arial Narrow" w:cs="Arial Narrow"/>
                <w:color w:val="000000"/>
                <w:sz w:val="14"/>
              </w:rPr>
              <w:t>24.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51270C" w14:textId="77777777" w:rsidR="007B331C" w:rsidRDefault="007B331C" w:rsidP="007B331C">
            <w:pPr>
              <w:spacing w:before="0" w:after="0"/>
              <w:jc w:val="center"/>
            </w:pPr>
            <w:r>
              <w:rPr>
                <w:rFonts w:ascii="Arial Narrow" w:hAnsi="Arial Narrow" w:cs="Arial Narrow"/>
                <w:color w:val="000000"/>
                <w:sz w:val="14"/>
              </w:rPr>
              <w:t>79.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53B08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A81B9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371C9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509143" w14:textId="77777777" w:rsidR="007B331C" w:rsidRDefault="007B331C" w:rsidP="007B331C">
            <w:pPr>
              <w:spacing w:before="0" w:after="0"/>
              <w:jc w:val="center"/>
            </w:pPr>
          </w:p>
        </w:tc>
      </w:tr>
      <w:tr w:rsidR="007B331C" w14:paraId="48521C3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5C8BE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6FF32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D0485B"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74AA71"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BB93A9" w14:textId="77777777" w:rsidR="007B331C" w:rsidRDefault="007B331C" w:rsidP="007B331C">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1C6F5E" w14:textId="77777777" w:rsidR="007B331C" w:rsidRDefault="007B331C" w:rsidP="007B331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E95318" w14:textId="77777777" w:rsidR="007B331C" w:rsidRDefault="007B331C" w:rsidP="007B331C">
            <w:pPr>
              <w:spacing w:before="0" w:after="0"/>
              <w:jc w:val="center"/>
            </w:pPr>
            <w:r>
              <w:rPr>
                <w:rFonts w:ascii="Arial Narrow" w:hAnsi="Arial Narrow" w:cs="Arial Narrow"/>
                <w:color w:val="000000"/>
                <w:sz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25B9C8" w14:textId="77777777" w:rsidR="007B331C" w:rsidRDefault="007B331C" w:rsidP="007B331C">
            <w:pPr>
              <w:spacing w:before="0" w:after="0"/>
              <w:jc w:val="center"/>
            </w:pPr>
            <w:r>
              <w:rPr>
                <w:rFonts w:ascii="Arial Narrow" w:hAnsi="Arial Narrow" w:cs="Arial Narrow"/>
                <w:color w:val="000000"/>
                <w:sz w:val="14"/>
              </w:rPr>
              <w:t>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54DD16" w14:textId="77777777" w:rsidR="007B331C" w:rsidRDefault="007B331C" w:rsidP="007B331C">
            <w:pPr>
              <w:spacing w:before="0" w:after="0"/>
              <w:jc w:val="center"/>
            </w:pPr>
            <w:r>
              <w:rPr>
                <w:rFonts w:ascii="Arial Narrow" w:hAnsi="Arial Narrow" w:cs="Arial Narrow"/>
                <w:color w:val="000000"/>
                <w:sz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B26E02" w14:textId="77777777" w:rsidR="007B331C" w:rsidRDefault="007B331C" w:rsidP="007B331C">
            <w:pPr>
              <w:spacing w:before="0" w:after="0"/>
              <w:jc w:val="center"/>
            </w:pPr>
            <w:r>
              <w:rPr>
                <w:rFonts w:ascii="Arial Narrow" w:hAnsi="Arial Narrow" w:cs="Arial Narrow"/>
                <w:color w:val="000000"/>
                <w:sz w:val="14"/>
              </w:rPr>
              <w:t>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33147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A5465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875B8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CF3C89" w14:textId="77777777" w:rsidR="007B331C" w:rsidRDefault="007B331C" w:rsidP="007B331C">
            <w:pPr>
              <w:spacing w:before="0" w:after="0"/>
              <w:jc w:val="center"/>
            </w:pPr>
          </w:p>
        </w:tc>
      </w:tr>
      <w:tr w:rsidR="007B331C" w14:paraId="07C6953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11A95A"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9A91B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D5509B"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822173"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4A1C22" w14:textId="77777777" w:rsidR="007B331C" w:rsidRDefault="007B331C" w:rsidP="007B331C">
            <w:pPr>
              <w:spacing w:before="0" w:after="0"/>
              <w:jc w:val="center"/>
            </w:pPr>
            <w:r>
              <w:rPr>
                <w:rFonts w:ascii="Arial Narrow" w:hAnsi="Arial Narrow" w:cs="Arial Narrow"/>
                <w:color w:val="000000"/>
                <w:sz w:val="14"/>
              </w:rPr>
              <w:t>111.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2618A5" w14:textId="77777777" w:rsidR="007B331C" w:rsidRDefault="007B331C" w:rsidP="007B331C">
            <w:pPr>
              <w:spacing w:before="0" w:after="0"/>
              <w:jc w:val="center"/>
            </w:pPr>
            <w:r>
              <w:rPr>
                <w:rFonts w:ascii="Arial Narrow" w:hAnsi="Arial Narrow" w:cs="Arial Narrow"/>
                <w:color w:val="000000"/>
                <w:sz w:val="14"/>
              </w:rPr>
              <w:t>97.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8C590A" w14:textId="77777777" w:rsidR="007B331C" w:rsidRDefault="007B331C" w:rsidP="007B331C">
            <w:pPr>
              <w:spacing w:before="0" w:after="0"/>
              <w:jc w:val="center"/>
            </w:pPr>
            <w:r>
              <w:rPr>
                <w:rFonts w:ascii="Arial Narrow" w:hAnsi="Arial Narrow" w:cs="Arial Narrow"/>
                <w:color w:val="000000"/>
                <w:sz w:val="14"/>
              </w:rPr>
              <w:t>89.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40D26F" w14:textId="77777777" w:rsidR="007B331C" w:rsidRDefault="007B331C" w:rsidP="007B331C">
            <w:pPr>
              <w:spacing w:before="0" w:after="0"/>
              <w:jc w:val="center"/>
            </w:pPr>
            <w:r>
              <w:rPr>
                <w:rFonts w:ascii="Arial Narrow" w:hAnsi="Arial Narrow" w:cs="Arial Narrow"/>
                <w:color w:val="000000"/>
                <w:sz w:val="14"/>
              </w:rPr>
              <w:t>9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D5EB8E" w14:textId="77777777" w:rsidR="007B331C" w:rsidRDefault="007B331C" w:rsidP="007B331C">
            <w:pPr>
              <w:spacing w:before="0" w:after="0"/>
              <w:jc w:val="center"/>
            </w:pPr>
            <w:r>
              <w:rPr>
                <w:rFonts w:ascii="Arial Narrow" w:hAnsi="Arial Narrow" w:cs="Arial Narrow"/>
                <w:color w:val="000000"/>
                <w:sz w:val="14"/>
              </w:rPr>
              <w:t>134.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BA6A8C" w14:textId="77777777" w:rsidR="007B331C" w:rsidRDefault="007B331C" w:rsidP="007B331C">
            <w:pPr>
              <w:spacing w:before="0" w:after="0"/>
              <w:jc w:val="center"/>
            </w:pPr>
            <w:r>
              <w:rPr>
                <w:rFonts w:ascii="Arial Narrow" w:hAnsi="Arial Narrow" w:cs="Arial Narrow"/>
                <w:color w:val="000000"/>
                <w:sz w:val="14"/>
              </w:rPr>
              <w:t>161.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964D0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16136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F26A8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ED5AF1" w14:textId="77777777" w:rsidR="007B331C" w:rsidRDefault="007B331C" w:rsidP="007B331C">
            <w:pPr>
              <w:spacing w:before="0" w:after="0"/>
              <w:jc w:val="center"/>
            </w:pPr>
          </w:p>
        </w:tc>
      </w:tr>
      <w:tr w:rsidR="007B331C" w14:paraId="51D7C36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57F5C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7D1BC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A06403"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298714"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2FE8C0" w14:textId="77777777" w:rsidR="007B331C" w:rsidRDefault="007B331C" w:rsidP="007B331C">
            <w:pPr>
              <w:spacing w:before="0" w:after="0"/>
              <w:jc w:val="center"/>
            </w:pPr>
            <w:r>
              <w:rPr>
                <w:rFonts w:ascii="Arial Narrow" w:hAnsi="Arial Narrow" w:cs="Arial Narrow"/>
                <w:color w:val="000000"/>
                <w:sz w:val="14"/>
              </w:rPr>
              <w:t>4.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00E977" w14:textId="77777777" w:rsidR="007B331C" w:rsidRDefault="007B331C" w:rsidP="007B331C">
            <w:pPr>
              <w:spacing w:before="0" w:after="0"/>
              <w:jc w:val="center"/>
            </w:pPr>
            <w:r>
              <w:rPr>
                <w:rFonts w:ascii="Arial Narrow" w:hAnsi="Arial Narrow" w:cs="Arial Narrow"/>
                <w:color w:val="000000"/>
                <w:sz w:val="14"/>
              </w:rPr>
              <w:t>3.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093A4C" w14:textId="77777777" w:rsidR="007B331C" w:rsidRDefault="007B331C" w:rsidP="007B331C">
            <w:pPr>
              <w:spacing w:before="0" w:after="0"/>
              <w:jc w:val="center"/>
            </w:pPr>
            <w:r>
              <w:rPr>
                <w:rFonts w:ascii="Arial Narrow" w:hAnsi="Arial Narrow" w:cs="Arial Narrow"/>
                <w:color w:val="000000"/>
                <w:sz w:val="14"/>
              </w:rPr>
              <w:t>2.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0E34B3" w14:textId="77777777" w:rsidR="007B331C" w:rsidRDefault="007B331C" w:rsidP="007B331C">
            <w:pPr>
              <w:spacing w:before="0" w:after="0"/>
              <w:jc w:val="center"/>
            </w:pPr>
            <w:r>
              <w:rPr>
                <w:rFonts w:ascii="Arial Narrow" w:hAnsi="Arial Narrow" w:cs="Arial Narrow"/>
                <w:color w:val="000000"/>
                <w:sz w:val="14"/>
              </w:rPr>
              <w:t>3.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088E9E" w14:textId="77777777" w:rsidR="007B331C" w:rsidRDefault="007B331C" w:rsidP="007B331C">
            <w:pPr>
              <w:spacing w:before="0" w:after="0"/>
              <w:jc w:val="center"/>
            </w:pPr>
            <w:r>
              <w:rPr>
                <w:rFonts w:ascii="Arial Narrow" w:hAnsi="Arial Narrow" w:cs="Arial Narrow"/>
                <w:color w:val="000000"/>
                <w:sz w:val="14"/>
              </w:rPr>
              <w:t>5.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542A32" w14:textId="77777777" w:rsidR="007B331C" w:rsidRDefault="007B331C" w:rsidP="007B331C">
            <w:pPr>
              <w:spacing w:before="0" w:after="0"/>
              <w:jc w:val="center"/>
            </w:pPr>
            <w:r>
              <w:rPr>
                <w:rFonts w:ascii="Arial Narrow" w:hAnsi="Arial Narrow" w:cs="Arial Narrow"/>
                <w:color w:val="000000"/>
                <w:sz w:val="14"/>
              </w:rPr>
              <w:t>7.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E3C87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8E19E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8588D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DE8D1A" w14:textId="77777777" w:rsidR="007B331C" w:rsidRDefault="007B331C" w:rsidP="007B331C">
            <w:pPr>
              <w:spacing w:before="0" w:after="0"/>
              <w:jc w:val="center"/>
            </w:pPr>
          </w:p>
        </w:tc>
      </w:tr>
      <w:tr w:rsidR="007B331C" w14:paraId="5031AB9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6F757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FB736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86662C"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0A6B38"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1C016E3" w14:textId="77777777" w:rsidR="007B331C" w:rsidRDefault="007B331C" w:rsidP="007B331C">
            <w:pPr>
              <w:spacing w:before="0" w:after="0"/>
              <w:jc w:val="center"/>
            </w:pPr>
            <w:r>
              <w:rPr>
                <w:rFonts w:ascii="Arial Narrow" w:hAnsi="Arial Narrow" w:cs="Arial Narrow"/>
                <w:color w:val="000000"/>
                <w:sz w:val="14"/>
              </w:rPr>
              <w:t>1.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3AF09C" w14:textId="77777777" w:rsidR="007B331C" w:rsidRDefault="007B331C" w:rsidP="007B331C">
            <w:pPr>
              <w:spacing w:before="0" w:after="0"/>
              <w:jc w:val="center"/>
            </w:pPr>
            <w:r>
              <w:rPr>
                <w:rFonts w:ascii="Arial Narrow" w:hAnsi="Arial Narrow" w:cs="Arial Narrow"/>
                <w:color w:val="000000"/>
                <w:sz w:val="14"/>
              </w:rPr>
              <w:t>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2D6AF6" w14:textId="77777777" w:rsidR="007B331C" w:rsidRDefault="007B331C" w:rsidP="007B331C">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6D347D" w14:textId="77777777" w:rsidR="007B331C" w:rsidRDefault="007B331C" w:rsidP="007B331C">
            <w:pPr>
              <w:spacing w:before="0" w:after="0"/>
              <w:jc w:val="center"/>
            </w:pPr>
            <w:r>
              <w:rPr>
                <w:rFonts w:ascii="Arial Narrow" w:hAnsi="Arial Narrow" w:cs="Arial Narrow"/>
                <w:color w:val="000000"/>
                <w:sz w:val="14"/>
              </w:rPr>
              <w:t>0.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836013" w14:textId="77777777" w:rsidR="007B331C" w:rsidRDefault="007B331C" w:rsidP="007B331C">
            <w:pPr>
              <w:spacing w:before="0" w:after="0"/>
              <w:jc w:val="center"/>
            </w:pPr>
            <w:r>
              <w:rPr>
                <w:rFonts w:ascii="Arial Narrow" w:hAnsi="Arial Narrow" w:cs="Arial Narrow"/>
                <w:color w:val="000000"/>
                <w:sz w:val="14"/>
              </w:rPr>
              <w:t>1.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098961" w14:textId="77777777" w:rsidR="007B331C" w:rsidRDefault="007B331C" w:rsidP="007B331C">
            <w:pPr>
              <w:spacing w:before="0" w:after="0"/>
              <w:jc w:val="center"/>
            </w:pPr>
            <w:r>
              <w:rPr>
                <w:rFonts w:ascii="Arial Narrow" w:hAnsi="Arial Narrow" w:cs="Arial Narrow"/>
                <w:color w:val="000000"/>
                <w:sz w:val="14"/>
              </w:rPr>
              <w:t>2.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E804DC"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0F55B8" w14:textId="77777777" w:rsidR="007B331C" w:rsidRDefault="007B331C" w:rsidP="007B331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585FF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6664B2" w14:textId="77777777" w:rsidR="007B331C" w:rsidRDefault="007B331C" w:rsidP="007B331C">
            <w:pPr>
              <w:spacing w:before="0" w:after="0"/>
              <w:jc w:val="center"/>
            </w:pPr>
          </w:p>
        </w:tc>
      </w:tr>
      <w:tr w:rsidR="007B331C" w14:paraId="650FD6E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90E97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5A751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49F566"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583D60"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372DF7" w14:textId="77777777" w:rsidR="007B331C" w:rsidRDefault="007B331C" w:rsidP="007B331C">
            <w:pPr>
              <w:spacing w:before="0" w:after="0"/>
              <w:jc w:val="center"/>
            </w:pPr>
            <w:r>
              <w:rPr>
                <w:rFonts w:ascii="Arial Narrow" w:hAnsi="Arial Narrow" w:cs="Arial Narrow"/>
                <w:color w:val="000000"/>
                <w:sz w:val="14"/>
              </w:rPr>
              <w:t>19.9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EEB4F5F" w14:textId="77777777" w:rsidR="007B331C" w:rsidRDefault="007B331C" w:rsidP="007B331C">
            <w:pPr>
              <w:spacing w:before="0" w:after="0"/>
              <w:jc w:val="center"/>
            </w:pPr>
            <w:r>
              <w:rPr>
                <w:rFonts w:ascii="Arial Narrow" w:hAnsi="Arial Narrow" w:cs="Arial Narrow"/>
                <w:color w:val="000000"/>
                <w:sz w:val="14"/>
              </w:rPr>
              <w:t>1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50C60D"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CAD910" w14:textId="77777777" w:rsidR="007B331C" w:rsidRDefault="007B331C" w:rsidP="007B331C">
            <w:pPr>
              <w:spacing w:before="0" w:after="0"/>
              <w:jc w:val="center"/>
            </w:pPr>
            <w:r>
              <w:rPr>
                <w:rFonts w:ascii="Arial Narrow" w:hAnsi="Arial Narrow" w:cs="Arial Narrow"/>
                <w:color w:val="000000"/>
                <w:sz w:val="14"/>
              </w:rPr>
              <w:t>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F5E359" w14:textId="77777777" w:rsidR="007B331C" w:rsidRDefault="007B331C" w:rsidP="007B331C">
            <w:pPr>
              <w:spacing w:before="0" w:after="0"/>
              <w:jc w:val="center"/>
            </w:pPr>
            <w:r>
              <w:rPr>
                <w:rFonts w:ascii="Arial Narrow" w:hAnsi="Arial Narrow" w:cs="Arial Narrow"/>
                <w:color w:val="000000"/>
                <w:sz w:val="14"/>
              </w:rPr>
              <w:t>16.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1FB171" w14:textId="77777777" w:rsidR="007B331C" w:rsidRDefault="007B331C" w:rsidP="007B331C">
            <w:pPr>
              <w:spacing w:before="0" w:after="0"/>
              <w:jc w:val="center"/>
            </w:pPr>
            <w:r>
              <w:rPr>
                <w:rFonts w:ascii="Arial Narrow" w:hAnsi="Arial Narrow" w:cs="Arial Narrow"/>
                <w:color w:val="000000"/>
                <w:sz w:val="14"/>
              </w:rPr>
              <w:t>7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E6E2F1"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9CF571" w14:textId="77777777" w:rsidR="007B331C" w:rsidRDefault="007B331C" w:rsidP="007B331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80CB3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01BF2C" w14:textId="77777777" w:rsidR="007B331C" w:rsidRDefault="007B331C" w:rsidP="007B331C">
            <w:pPr>
              <w:spacing w:before="0" w:after="0"/>
              <w:jc w:val="center"/>
            </w:pPr>
          </w:p>
        </w:tc>
      </w:tr>
      <w:tr w:rsidR="007B331C" w14:paraId="38EAE8C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B4F0B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83027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030166"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59824C"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2E841BA" w14:textId="77777777" w:rsidR="007B331C" w:rsidRDefault="007B331C" w:rsidP="007B331C">
            <w:pPr>
              <w:spacing w:before="0" w:after="0"/>
              <w:jc w:val="center"/>
            </w:pPr>
            <w:r>
              <w:rPr>
                <w:rFonts w:ascii="Arial Narrow" w:hAnsi="Arial Narrow" w:cs="Arial Narrow"/>
                <w:color w:val="000000"/>
                <w:sz w:val="14"/>
              </w:rPr>
              <w:t>27.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2E452E" w14:textId="77777777" w:rsidR="007B331C" w:rsidRDefault="007B331C" w:rsidP="007B331C">
            <w:pPr>
              <w:spacing w:before="0" w:after="0"/>
              <w:jc w:val="center"/>
            </w:pPr>
            <w:r>
              <w:rPr>
                <w:rFonts w:ascii="Arial Narrow" w:hAnsi="Arial Narrow" w:cs="Arial Narrow"/>
                <w:color w:val="000000"/>
                <w:sz w:val="14"/>
              </w:rPr>
              <w:t>24.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20A98F" w14:textId="77777777" w:rsidR="007B331C" w:rsidRDefault="007B331C" w:rsidP="007B331C">
            <w:pPr>
              <w:spacing w:before="0" w:after="0"/>
              <w:jc w:val="center"/>
            </w:pPr>
            <w:r>
              <w:rPr>
                <w:rFonts w:ascii="Arial Narrow" w:hAnsi="Arial Narrow" w:cs="Arial Narrow"/>
                <w:color w:val="000000"/>
                <w:sz w:val="14"/>
              </w:rPr>
              <w:t>14.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15C777" w14:textId="77777777" w:rsidR="007B331C" w:rsidRDefault="007B331C" w:rsidP="007B331C">
            <w:pPr>
              <w:spacing w:before="0" w:after="0"/>
              <w:jc w:val="center"/>
            </w:pPr>
            <w:r>
              <w:rPr>
                <w:rFonts w:ascii="Arial Narrow" w:hAnsi="Arial Narrow" w:cs="Arial Narrow"/>
                <w:color w:val="000000"/>
                <w:sz w:val="14"/>
              </w:rPr>
              <w:t>19.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91E518" w14:textId="77777777" w:rsidR="007B331C" w:rsidRDefault="007B331C" w:rsidP="007B331C">
            <w:pPr>
              <w:spacing w:before="0" w:after="0"/>
              <w:jc w:val="center"/>
            </w:pPr>
            <w:r>
              <w:rPr>
                <w:rFonts w:ascii="Arial Narrow" w:hAnsi="Arial Narrow" w:cs="Arial Narrow"/>
                <w:color w:val="000000"/>
                <w:sz w:val="14"/>
              </w:rPr>
              <w:t>33.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0E7A6C" w14:textId="77777777" w:rsidR="007B331C" w:rsidRDefault="007B331C" w:rsidP="007B331C">
            <w:pPr>
              <w:spacing w:before="0" w:after="0"/>
              <w:jc w:val="center"/>
            </w:pPr>
            <w:r>
              <w:rPr>
                <w:rFonts w:ascii="Arial Narrow" w:hAnsi="Arial Narrow" w:cs="Arial Narrow"/>
                <w:color w:val="000000"/>
                <w:sz w:val="14"/>
              </w:rPr>
              <w:t>45.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7B5D9E"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C3752E" w14:textId="77777777" w:rsidR="007B331C" w:rsidRDefault="007B331C" w:rsidP="007B331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73261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8881DE" w14:textId="77777777" w:rsidR="007B331C" w:rsidRDefault="007B331C" w:rsidP="007B331C">
            <w:pPr>
              <w:spacing w:before="0" w:after="0"/>
              <w:jc w:val="center"/>
            </w:pPr>
          </w:p>
        </w:tc>
      </w:tr>
      <w:tr w:rsidR="007B331C" w14:paraId="5D4879C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F01C6A"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7EE25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BE7A59"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689881"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AF3D32" w14:textId="77777777" w:rsidR="007B331C" w:rsidRDefault="007B331C" w:rsidP="007B331C">
            <w:pPr>
              <w:spacing w:before="0" w:after="0"/>
              <w:jc w:val="center"/>
            </w:pPr>
            <w:r>
              <w:rPr>
                <w:rFonts w:ascii="Arial Narrow" w:hAnsi="Arial Narrow" w:cs="Arial Narrow"/>
                <w:color w:val="000000"/>
                <w:sz w:val="14"/>
              </w:rPr>
              <w:t>2.4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8CB60B6" w14:textId="77777777" w:rsidR="007B331C" w:rsidRDefault="007B331C" w:rsidP="007B331C">
            <w:pPr>
              <w:spacing w:before="0" w:after="0"/>
              <w:jc w:val="center"/>
            </w:pPr>
            <w:r>
              <w:rPr>
                <w:rFonts w:ascii="Arial Narrow" w:hAnsi="Arial Narrow" w:cs="Arial Narrow"/>
                <w:color w:val="000000"/>
                <w:sz w:val="14"/>
              </w:rPr>
              <w:t>2.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49ECC6" w14:textId="77777777" w:rsidR="007B331C" w:rsidRDefault="007B331C" w:rsidP="007B331C">
            <w:pPr>
              <w:spacing w:before="0" w:after="0"/>
              <w:jc w:val="center"/>
            </w:pPr>
            <w:r>
              <w:rPr>
                <w:rFonts w:ascii="Arial Narrow" w:hAnsi="Arial Narrow" w:cs="Arial Narrow"/>
                <w:color w:val="000000"/>
                <w:sz w:val="14"/>
              </w:rPr>
              <w:t>1.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0D4CC8" w14:textId="77777777" w:rsidR="007B331C" w:rsidRDefault="007B331C" w:rsidP="007B331C">
            <w:pPr>
              <w:spacing w:before="0" w:after="0"/>
              <w:jc w:val="center"/>
            </w:pPr>
            <w:r>
              <w:rPr>
                <w:rFonts w:ascii="Arial Narrow" w:hAnsi="Arial Narrow" w:cs="Arial Narrow"/>
                <w:color w:val="000000"/>
                <w:sz w:val="14"/>
              </w:rPr>
              <w:t>1.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478161" w14:textId="77777777" w:rsidR="007B331C" w:rsidRDefault="007B331C" w:rsidP="007B331C">
            <w:pPr>
              <w:spacing w:before="0" w:after="0"/>
              <w:jc w:val="center"/>
            </w:pPr>
            <w:r>
              <w:rPr>
                <w:rFonts w:ascii="Arial Narrow" w:hAnsi="Arial Narrow" w:cs="Arial Narrow"/>
                <w:color w:val="000000"/>
                <w:sz w:val="14"/>
              </w:rPr>
              <w:t>2.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3B2F37" w14:textId="77777777" w:rsidR="007B331C" w:rsidRDefault="007B331C" w:rsidP="007B331C">
            <w:pPr>
              <w:spacing w:before="0" w:after="0"/>
              <w:jc w:val="center"/>
            </w:pPr>
            <w:r>
              <w:rPr>
                <w:rFonts w:ascii="Arial Narrow" w:hAnsi="Arial Narrow" w:cs="Arial Narrow"/>
                <w:color w:val="000000"/>
                <w:sz w:val="14"/>
              </w:rPr>
              <w:t>4.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8F4E09"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B18F41"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D17E3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E4CAE4" w14:textId="77777777" w:rsidR="007B331C" w:rsidRDefault="007B331C" w:rsidP="007B331C">
            <w:pPr>
              <w:spacing w:before="0" w:after="0"/>
              <w:jc w:val="center"/>
            </w:pPr>
          </w:p>
        </w:tc>
      </w:tr>
      <w:tr w:rsidR="007B331C" w14:paraId="452F06B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747ED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31E24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C1B8A6"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D57466"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DF3A75" w14:textId="77777777" w:rsidR="007B331C" w:rsidRDefault="007B331C" w:rsidP="007B331C">
            <w:pPr>
              <w:spacing w:before="0" w:after="0"/>
              <w:jc w:val="center"/>
            </w:pPr>
            <w:r>
              <w:rPr>
                <w:rFonts w:ascii="Arial Narrow" w:hAnsi="Arial Narrow" w:cs="Arial Narrow"/>
                <w:color w:val="000000"/>
                <w:sz w:val="14"/>
              </w:rPr>
              <w:t>221.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D26655" w14:textId="77777777" w:rsidR="007B331C" w:rsidRDefault="007B331C" w:rsidP="007B331C">
            <w:pPr>
              <w:spacing w:before="0" w:after="0"/>
              <w:jc w:val="center"/>
            </w:pPr>
            <w:r>
              <w:rPr>
                <w:rFonts w:ascii="Arial Narrow" w:hAnsi="Arial Narrow" w:cs="Arial Narrow"/>
                <w:color w:val="000000"/>
                <w:sz w:val="14"/>
              </w:rPr>
              <w:t>23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AC9DD3" w14:textId="77777777" w:rsidR="007B331C" w:rsidRDefault="007B331C" w:rsidP="007B331C">
            <w:pPr>
              <w:spacing w:before="0" w:after="0"/>
              <w:jc w:val="center"/>
            </w:pPr>
            <w:r>
              <w:rPr>
                <w:rFonts w:ascii="Arial Narrow" w:hAnsi="Arial Narrow" w:cs="Arial Narrow"/>
                <w:color w:val="000000"/>
                <w:sz w:val="14"/>
              </w:rPr>
              <w:t>116.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2F846A" w14:textId="77777777" w:rsidR="007B331C" w:rsidRDefault="007B331C" w:rsidP="007B331C">
            <w:pPr>
              <w:spacing w:before="0" w:after="0"/>
              <w:jc w:val="center"/>
            </w:pPr>
            <w:r>
              <w:rPr>
                <w:rFonts w:ascii="Arial Narrow" w:hAnsi="Arial Narrow" w:cs="Arial Narrow"/>
                <w:color w:val="000000"/>
                <w:sz w:val="14"/>
              </w:rPr>
              <w:t>17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F7AB66" w14:textId="77777777" w:rsidR="007B331C" w:rsidRDefault="007B331C" w:rsidP="007B331C">
            <w:pPr>
              <w:spacing w:before="0" w:after="0"/>
              <w:jc w:val="center"/>
            </w:pPr>
            <w:r>
              <w:rPr>
                <w:rFonts w:ascii="Arial Narrow" w:hAnsi="Arial Narrow" w:cs="Arial Narrow"/>
                <w:color w:val="000000"/>
                <w:sz w:val="14"/>
              </w:rPr>
              <w:t>275.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77608B" w14:textId="77777777" w:rsidR="007B331C" w:rsidRDefault="007B331C" w:rsidP="007B331C">
            <w:pPr>
              <w:spacing w:before="0" w:after="0"/>
              <w:jc w:val="center"/>
            </w:pPr>
            <w:r>
              <w:rPr>
                <w:rFonts w:ascii="Arial Narrow" w:hAnsi="Arial Narrow" w:cs="Arial Narrow"/>
                <w:color w:val="000000"/>
                <w:sz w:val="14"/>
              </w:rPr>
              <w:t>3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BF6AF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7787F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A7900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4C5394" w14:textId="77777777" w:rsidR="007B331C" w:rsidRDefault="007B331C" w:rsidP="007B331C">
            <w:pPr>
              <w:spacing w:before="0" w:after="0"/>
              <w:jc w:val="center"/>
            </w:pPr>
          </w:p>
        </w:tc>
      </w:tr>
      <w:tr w:rsidR="007B331C" w14:paraId="54C687C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2286C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999CB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1F090D"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AB245F"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89F1287" w14:textId="77777777" w:rsidR="007B331C" w:rsidRDefault="007B331C" w:rsidP="007B331C">
            <w:pPr>
              <w:spacing w:before="0" w:after="0"/>
              <w:jc w:val="center"/>
            </w:pPr>
            <w:r>
              <w:rPr>
                <w:rFonts w:ascii="Arial Narrow" w:hAnsi="Arial Narrow" w:cs="Arial Narrow"/>
                <w:color w:val="000000"/>
                <w:sz w:val="14"/>
              </w:rPr>
              <w:t>5.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96797F" w14:textId="77777777" w:rsidR="007B331C" w:rsidRDefault="007B331C" w:rsidP="007B331C">
            <w:pPr>
              <w:spacing w:before="0" w:after="0"/>
              <w:jc w:val="center"/>
            </w:pPr>
            <w:r>
              <w:rPr>
                <w:rFonts w:ascii="Arial Narrow" w:hAnsi="Arial Narrow" w:cs="Arial Narrow"/>
                <w:color w:val="000000"/>
                <w:sz w:val="14"/>
              </w:rPr>
              <w:t>3.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BFB64F" w14:textId="77777777" w:rsidR="007B331C" w:rsidRDefault="007B331C" w:rsidP="007B331C">
            <w:pPr>
              <w:spacing w:before="0" w:after="0"/>
              <w:jc w:val="center"/>
            </w:pPr>
            <w:r>
              <w:rPr>
                <w:rFonts w:ascii="Arial Narrow" w:hAnsi="Arial Narrow" w:cs="Arial Narrow"/>
                <w:color w:val="000000"/>
                <w:sz w:val="14"/>
              </w:rPr>
              <w:t>1.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C1BEE1" w14:textId="77777777" w:rsidR="007B331C" w:rsidRDefault="007B331C" w:rsidP="007B331C">
            <w:pPr>
              <w:spacing w:before="0" w:after="0"/>
              <w:jc w:val="center"/>
            </w:pPr>
            <w:r>
              <w:rPr>
                <w:rFonts w:ascii="Arial Narrow" w:hAnsi="Arial Narrow" w:cs="Arial Narrow"/>
                <w:color w:val="000000"/>
                <w:sz w:val="14"/>
              </w:rPr>
              <w:t>3.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C490D5" w14:textId="77777777" w:rsidR="007B331C" w:rsidRDefault="007B331C" w:rsidP="007B331C">
            <w:pPr>
              <w:spacing w:before="0" w:after="0"/>
              <w:jc w:val="center"/>
            </w:pPr>
            <w:r>
              <w:rPr>
                <w:rFonts w:ascii="Arial Narrow" w:hAnsi="Arial Narrow" w:cs="Arial Narrow"/>
                <w:color w:val="000000"/>
                <w:sz w:val="14"/>
              </w:rPr>
              <w:t>7.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F52614" w14:textId="77777777" w:rsidR="007B331C" w:rsidRDefault="007B331C" w:rsidP="007B331C">
            <w:pPr>
              <w:spacing w:before="0" w:after="0"/>
              <w:jc w:val="center"/>
            </w:pPr>
            <w:r>
              <w:rPr>
                <w:rFonts w:ascii="Arial Narrow" w:hAnsi="Arial Narrow" w:cs="Arial Narrow"/>
                <w:color w:val="000000"/>
                <w:sz w:val="14"/>
              </w:rPr>
              <w:t>11.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C299EB"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979F3E" w14:textId="77777777" w:rsidR="007B331C" w:rsidRDefault="007B331C" w:rsidP="007B331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C4E35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517371" w14:textId="77777777" w:rsidR="007B331C" w:rsidRDefault="007B331C" w:rsidP="007B331C">
            <w:pPr>
              <w:spacing w:before="0" w:after="0"/>
              <w:jc w:val="center"/>
            </w:pPr>
          </w:p>
        </w:tc>
      </w:tr>
      <w:tr w:rsidR="007B331C" w14:paraId="55E94F5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547D7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5E2EB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325529"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F9A7FD"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0AE6130" w14:textId="77777777" w:rsidR="007B331C" w:rsidRDefault="007B331C" w:rsidP="007B331C">
            <w:pPr>
              <w:spacing w:before="0" w:after="0"/>
              <w:jc w:val="center"/>
            </w:pPr>
            <w:r>
              <w:rPr>
                <w:rFonts w:ascii="Arial Narrow" w:hAnsi="Arial Narrow" w:cs="Arial Narrow"/>
                <w:color w:val="000000"/>
                <w:sz w:val="14"/>
              </w:rPr>
              <w:t>2.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D35BD5" w14:textId="77777777" w:rsidR="007B331C" w:rsidRDefault="007B331C" w:rsidP="007B331C">
            <w:pPr>
              <w:spacing w:before="0" w:after="0"/>
              <w:jc w:val="center"/>
            </w:pPr>
            <w:r>
              <w:rPr>
                <w:rFonts w:ascii="Arial Narrow" w:hAnsi="Arial Narrow" w:cs="Arial Narrow"/>
                <w:color w:val="000000"/>
                <w:sz w:val="14"/>
              </w:rPr>
              <w:t>1.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76DBB5" w14:textId="77777777" w:rsidR="007B331C" w:rsidRDefault="007B331C" w:rsidP="007B331C">
            <w:pPr>
              <w:spacing w:before="0" w:after="0"/>
              <w:jc w:val="center"/>
            </w:pPr>
            <w:r>
              <w:rPr>
                <w:rFonts w:ascii="Arial Narrow" w:hAnsi="Arial Narrow" w:cs="Arial Narrow"/>
                <w:color w:val="000000"/>
                <w:sz w:val="14"/>
              </w:rPr>
              <w:t>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D7AD15" w14:textId="77777777" w:rsidR="007B331C" w:rsidRDefault="007B331C" w:rsidP="007B331C">
            <w:pPr>
              <w:spacing w:before="0" w:after="0"/>
              <w:jc w:val="center"/>
            </w:pPr>
            <w:r>
              <w:rPr>
                <w:rFonts w:ascii="Arial Narrow" w:hAnsi="Arial Narrow" w:cs="Arial Narrow"/>
                <w:color w:val="000000"/>
                <w:sz w:val="14"/>
              </w:rPr>
              <w:t>0.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17E1E9" w14:textId="77777777" w:rsidR="007B331C" w:rsidRDefault="007B331C" w:rsidP="007B331C">
            <w:pPr>
              <w:spacing w:before="0" w:after="0"/>
              <w:jc w:val="center"/>
            </w:pPr>
            <w:r>
              <w:rPr>
                <w:rFonts w:ascii="Arial Narrow" w:hAnsi="Arial Narrow" w:cs="Arial Narrow"/>
                <w:color w:val="000000"/>
                <w:sz w:val="14"/>
              </w:rPr>
              <w:t>3.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4274F8" w14:textId="77777777" w:rsidR="007B331C" w:rsidRDefault="007B331C" w:rsidP="007B331C">
            <w:pPr>
              <w:spacing w:before="0" w:after="0"/>
              <w:jc w:val="center"/>
            </w:pPr>
            <w:r>
              <w:rPr>
                <w:rFonts w:ascii="Arial Narrow" w:hAnsi="Arial Narrow" w:cs="Arial Narrow"/>
                <w:color w:val="000000"/>
                <w:sz w:val="14"/>
              </w:rPr>
              <w:t>5.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8E3952"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39AF91"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11310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92D45B" w14:textId="77777777" w:rsidR="007B331C" w:rsidRDefault="007B331C" w:rsidP="007B331C">
            <w:pPr>
              <w:spacing w:before="0" w:after="0"/>
              <w:jc w:val="center"/>
            </w:pPr>
          </w:p>
        </w:tc>
      </w:tr>
      <w:tr w:rsidR="007B331C" w14:paraId="4B29283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96BEB6"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1F3CB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69D26F"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BAD9DE"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450911" w14:textId="77777777" w:rsidR="007B331C" w:rsidRDefault="007B331C" w:rsidP="007B331C">
            <w:pPr>
              <w:spacing w:before="0" w:after="0"/>
              <w:jc w:val="center"/>
            </w:pPr>
            <w:r>
              <w:rPr>
                <w:rFonts w:ascii="Arial Narrow" w:hAnsi="Arial Narrow" w:cs="Arial Narrow"/>
                <w:color w:val="000000"/>
                <w:sz w:val="14"/>
              </w:rPr>
              <w:t>1078.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79AEEA" w14:textId="77777777" w:rsidR="007B331C" w:rsidRDefault="007B331C" w:rsidP="007B331C">
            <w:pPr>
              <w:spacing w:before="0" w:after="0"/>
              <w:jc w:val="center"/>
            </w:pPr>
            <w:r>
              <w:rPr>
                <w:rFonts w:ascii="Arial Narrow" w:hAnsi="Arial Narrow" w:cs="Arial Narrow"/>
                <w:color w:val="000000"/>
                <w:sz w:val="14"/>
              </w:rPr>
              <w:t>648.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380367" w14:textId="77777777" w:rsidR="007B331C" w:rsidRDefault="007B331C" w:rsidP="007B331C">
            <w:pPr>
              <w:spacing w:before="0" w:after="0"/>
              <w:jc w:val="center"/>
            </w:pPr>
            <w:r>
              <w:rPr>
                <w:rFonts w:ascii="Arial Narrow" w:hAnsi="Arial Narrow" w:cs="Arial Narrow"/>
                <w:color w:val="000000"/>
                <w:sz w:val="14"/>
              </w:rPr>
              <w:t>117.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E74955" w14:textId="77777777" w:rsidR="007B331C" w:rsidRDefault="007B331C" w:rsidP="007B331C">
            <w:pPr>
              <w:spacing w:before="0" w:after="0"/>
              <w:jc w:val="center"/>
            </w:pPr>
            <w:r>
              <w:rPr>
                <w:rFonts w:ascii="Arial Narrow" w:hAnsi="Arial Narrow" w:cs="Arial Narrow"/>
                <w:color w:val="000000"/>
                <w:sz w:val="14"/>
              </w:rPr>
              <w:t>192.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F4FD39" w14:textId="77777777" w:rsidR="007B331C" w:rsidRDefault="007B331C" w:rsidP="007B331C">
            <w:pPr>
              <w:spacing w:before="0" w:after="0"/>
              <w:jc w:val="center"/>
            </w:pPr>
            <w:r>
              <w:rPr>
                <w:rFonts w:ascii="Arial Narrow" w:hAnsi="Arial Narrow" w:cs="Arial Narrow"/>
                <w:color w:val="000000"/>
                <w:sz w:val="14"/>
              </w:rPr>
              <w:t>2094.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A34827" w14:textId="77777777" w:rsidR="007B331C" w:rsidRDefault="007B331C" w:rsidP="007B331C">
            <w:pPr>
              <w:spacing w:before="0" w:after="0"/>
              <w:jc w:val="center"/>
            </w:pPr>
            <w:r>
              <w:rPr>
                <w:rFonts w:ascii="Arial Narrow" w:hAnsi="Arial Narrow" w:cs="Arial Narrow"/>
                <w:color w:val="000000"/>
                <w:sz w:val="14"/>
              </w:rPr>
              <w:t>2496.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13CED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F303A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E090C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203F4D" w14:textId="77777777" w:rsidR="007B331C" w:rsidRDefault="007B331C" w:rsidP="007B331C">
            <w:pPr>
              <w:spacing w:before="0" w:after="0"/>
              <w:jc w:val="center"/>
            </w:pPr>
          </w:p>
        </w:tc>
      </w:tr>
      <w:tr w:rsidR="007B331C" w14:paraId="5FD9E1D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F9A00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7BF2C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1E4AEF"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2D8FF6"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0F8A1BD" w14:textId="77777777" w:rsidR="007B331C" w:rsidRDefault="007B331C" w:rsidP="007B331C">
            <w:pPr>
              <w:spacing w:before="0" w:after="0"/>
              <w:jc w:val="center"/>
            </w:pPr>
            <w:r>
              <w:rPr>
                <w:rFonts w:ascii="Arial Narrow" w:hAnsi="Arial Narrow" w:cs="Arial Narrow"/>
                <w:color w:val="000000"/>
                <w:sz w:val="14"/>
              </w:rPr>
              <w:t>12.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61B38A" w14:textId="77777777" w:rsidR="007B331C" w:rsidRDefault="007B331C" w:rsidP="007B331C">
            <w:pPr>
              <w:spacing w:before="0" w:after="0"/>
              <w:jc w:val="center"/>
            </w:pPr>
            <w:r>
              <w:rPr>
                <w:rFonts w:ascii="Arial Narrow" w:hAnsi="Arial Narrow" w:cs="Arial Narrow"/>
                <w:color w:val="000000"/>
                <w:sz w:val="14"/>
              </w:rPr>
              <w:t>8.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3193D7" w14:textId="77777777" w:rsidR="007B331C" w:rsidRDefault="007B331C" w:rsidP="007B331C">
            <w:pPr>
              <w:spacing w:before="0" w:after="0"/>
              <w:jc w:val="center"/>
            </w:pPr>
            <w:r>
              <w:rPr>
                <w:rFonts w:ascii="Arial Narrow" w:hAnsi="Arial Narrow" w:cs="Arial Narrow"/>
                <w:color w:val="000000"/>
                <w:sz w:val="14"/>
              </w:rPr>
              <w:t>1.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018FBA" w14:textId="77777777" w:rsidR="007B331C" w:rsidRDefault="007B331C" w:rsidP="007B331C">
            <w:pPr>
              <w:spacing w:before="0" w:after="0"/>
              <w:jc w:val="center"/>
            </w:pPr>
            <w:r>
              <w:rPr>
                <w:rFonts w:ascii="Arial Narrow" w:hAnsi="Arial Narrow" w:cs="Arial Narrow"/>
                <w:color w:val="000000"/>
                <w:sz w:val="14"/>
              </w:rPr>
              <w:t>2.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F38646" w14:textId="77777777" w:rsidR="007B331C" w:rsidRDefault="007B331C" w:rsidP="007B331C">
            <w:pPr>
              <w:spacing w:before="0" w:after="0"/>
              <w:jc w:val="center"/>
            </w:pPr>
            <w:r>
              <w:rPr>
                <w:rFonts w:ascii="Arial Narrow" w:hAnsi="Arial Narrow" w:cs="Arial Narrow"/>
                <w:color w:val="000000"/>
                <w:sz w:val="14"/>
              </w:rPr>
              <w:t>15.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72EBA6" w14:textId="77777777" w:rsidR="007B331C" w:rsidRDefault="007B331C" w:rsidP="007B331C">
            <w:pPr>
              <w:spacing w:before="0" w:after="0"/>
              <w:jc w:val="center"/>
            </w:pPr>
            <w:r>
              <w:rPr>
                <w:rFonts w:ascii="Arial Narrow" w:hAnsi="Arial Narrow" w:cs="Arial Narrow"/>
                <w:color w:val="000000"/>
                <w:sz w:val="14"/>
              </w:rPr>
              <w:t>37.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C6F177"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2A6698"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AE96E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E10DC5" w14:textId="77777777" w:rsidR="007B331C" w:rsidRDefault="007B331C" w:rsidP="007B331C">
            <w:pPr>
              <w:spacing w:before="0" w:after="0"/>
              <w:jc w:val="center"/>
            </w:pPr>
          </w:p>
        </w:tc>
      </w:tr>
      <w:tr w:rsidR="007B331C" w14:paraId="2B9ED73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BA7D9A"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715E21" w14:textId="77777777" w:rsidR="007B331C" w:rsidRDefault="007B331C" w:rsidP="007B331C">
            <w:pPr>
              <w:spacing w:before="20" w:after="20"/>
              <w:ind w:left="20" w:right="20"/>
            </w:pPr>
            <w:r>
              <w:rPr>
                <w:rFonts w:ascii="Arial Narrow" w:hAnsi="Arial Narrow" w:cs="Arial Narrow"/>
                <w:color w:val="000000"/>
                <w:sz w:val="14"/>
              </w:rPr>
              <w:t>Hull Mouth(TUL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34E205"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CF9EFA"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12A965" w14:textId="77777777" w:rsidR="007B331C" w:rsidRDefault="007B331C" w:rsidP="007B331C">
            <w:pPr>
              <w:spacing w:before="0" w:after="0"/>
              <w:jc w:val="center"/>
            </w:pPr>
            <w:r>
              <w:rPr>
                <w:rFonts w:ascii="Arial Narrow" w:hAnsi="Arial Narrow" w:cs="Arial Narrow"/>
                <w:color w:val="000000"/>
                <w:sz w:val="14"/>
              </w:rPr>
              <w:t>54.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F979F5" w14:textId="77777777" w:rsidR="007B331C" w:rsidRDefault="007B331C" w:rsidP="007B331C">
            <w:pPr>
              <w:spacing w:before="0" w:after="0"/>
              <w:jc w:val="center"/>
            </w:pPr>
            <w:r>
              <w:rPr>
                <w:rFonts w:ascii="Arial Narrow" w:hAnsi="Arial Narrow" w:cs="Arial Narrow"/>
                <w:color w:val="000000"/>
                <w:sz w:val="14"/>
              </w:rPr>
              <w:t>28.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C885EA" w14:textId="77777777" w:rsidR="007B331C" w:rsidRDefault="007B331C" w:rsidP="007B331C">
            <w:pPr>
              <w:spacing w:before="0" w:after="0"/>
              <w:jc w:val="center"/>
            </w:pPr>
            <w:r>
              <w:rPr>
                <w:rFonts w:ascii="Arial Narrow" w:hAnsi="Arial Narrow" w:cs="Arial Narrow"/>
                <w:color w:val="000000"/>
                <w:sz w:val="14"/>
              </w:rPr>
              <w:t>8.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C66104" w14:textId="77777777" w:rsidR="007B331C" w:rsidRDefault="007B331C" w:rsidP="007B331C">
            <w:pPr>
              <w:spacing w:before="0" w:after="0"/>
              <w:jc w:val="center"/>
            </w:pPr>
            <w:r>
              <w:rPr>
                <w:rFonts w:ascii="Arial Narrow" w:hAnsi="Arial Narrow" w:cs="Arial Narrow"/>
                <w:color w:val="000000"/>
                <w:sz w:val="14"/>
              </w:rPr>
              <w:t>10.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848570" w14:textId="77777777" w:rsidR="007B331C" w:rsidRDefault="007B331C" w:rsidP="007B331C">
            <w:pPr>
              <w:spacing w:before="0" w:after="0"/>
              <w:jc w:val="center"/>
            </w:pPr>
            <w:r>
              <w:rPr>
                <w:rFonts w:ascii="Arial Narrow" w:hAnsi="Arial Narrow" w:cs="Arial Narrow"/>
                <w:color w:val="000000"/>
                <w:sz w:val="14"/>
              </w:rPr>
              <w:t>88.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FFC8E5" w14:textId="77777777" w:rsidR="007B331C" w:rsidRDefault="007B331C" w:rsidP="007B331C">
            <w:pPr>
              <w:spacing w:before="0" w:after="0"/>
              <w:jc w:val="center"/>
            </w:pPr>
            <w:r>
              <w:rPr>
                <w:rFonts w:ascii="Arial Narrow" w:hAnsi="Arial Narrow" w:cs="Arial Narrow"/>
                <w:color w:val="000000"/>
                <w:sz w:val="14"/>
              </w:rPr>
              <w:t>138.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CABD4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CD111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1531D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26BFF5" w14:textId="77777777" w:rsidR="007B331C" w:rsidRDefault="007B331C" w:rsidP="007B331C">
            <w:pPr>
              <w:spacing w:before="0" w:after="0"/>
              <w:jc w:val="center"/>
            </w:pPr>
          </w:p>
        </w:tc>
      </w:tr>
      <w:tr w:rsidR="007B331C" w14:paraId="3FECADC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B3688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BE773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F1115E"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33EB15"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CE7DB8"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B99D56" w14:textId="77777777" w:rsidR="007B331C" w:rsidRDefault="007B331C" w:rsidP="007B331C">
            <w:pPr>
              <w:spacing w:before="0" w:after="0"/>
              <w:jc w:val="center"/>
            </w:pPr>
            <w:r>
              <w:rPr>
                <w:rFonts w:ascii="Arial Narrow" w:hAnsi="Arial Narrow" w:cs="Arial Narrow"/>
                <w:color w:val="000000"/>
                <w:sz w:val="14"/>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D5CD7F" w14:textId="77777777" w:rsidR="007B331C" w:rsidRDefault="007B331C" w:rsidP="007B331C">
            <w:pPr>
              <w:spacing w:before="0" w:after="0"/>
              <w:jc w:val="center"/>
            </w:pPr>
            <w:r>
              <w:rPr>
                <w:rFonts w:ascii="Arial Narrow" w:hAnsi="Arial Narrow" w:cs="Arial Narrow"/>
                <w:color w:val="000000"/>
                <w:sz w:val="14"/>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397880"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D0879D"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EF65F4"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272C4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D9F26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3496F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900A6C" w14:textId="77777777" w:rsidR="007B331C" w:rsidRDefault="007B331C" w:rsidP="007B331C">
            <w:pPr>
              <w:spacing w:before="0" w:after="0"/>
              <w:jc w:val="center"/>
            </w:pPr>
          </w:p>
        </w:tc>
      </w:tr>
      <w:tr w:rsidR="007B331C" w14:paraId="2A08651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D344EA"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07C9D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D7B258"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E1C75E"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AA1C1F" w14:textId="77777777" w:rsidR="007B331C" w:rsidRDefault="007B331C" w:rsidP="007B331C">
            <w:pPr>
              <w:spacing w:before="0" w:after="0"/>
              <w:jc w:val="center"/>
            </w:pPr>
            <w:r>
              <w:rPr>
                <w:rFonts w:ascii="Arial Narrow" w:hAnsi="Arial Narrow" w:cs="Arial Narrow"/>
                <w:color w:val="000000"/>
                <w:sz w:val="14"/>
              </w:rPr>
              <w:t>108.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0582DE" w14:textId="77777777" w:rsidR="007B331C" w:rsidRDefault="007B331C" w:rsidP="007B331C">
            <w:pPr>
              <w:spacing w:before="0" w:after="0"/>
              <w:jc w:val="center"/>
            </w:pPr>
            <w:r>
              <w:rPr>
                <w:rFonts w:ascii="Arial Narrow" w:hAnsi="Arial Narrow" w:cs="Arial Narrow"/>
                <w:color w:val="000000"/>
                <w:sz w:val="14"/>
              </w:rPr>
              <w:t>100.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7A3B91" w14:textId="77777777" w:rsidR="007B331C" w:rsidRDefault="007B331C" w:rsidP="007B331C">
            <w:pPr>
              <w:spacing w:before="0" w:after="0"/>
              <w:jc w:val="center"/>
            </w:pPr>
            <w:r>
              <w:rPr>
                <w:rFonts w:ascii="Arial Narrow" w:hAnsi="Arial Narrow" w:cs="Arial Narrow"/>
                <w:color w:val="000000"/>
                <w:sz w:val="14"/>
              </w:rPr>
              <w:t>76.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4BF700" w14:textId="77777777" w:rsidR="007B331C" w:rsidRDefault="007B331C" w:rsidP="007B331C">
            <w:pPr>
              <w:spacing w:before="0" w:after="0"/>
              <w:jc w:val="center"/>
            </w:pPr>
            <w:r>
              <w:rPr>
                <w:rFonts w:ascii="Arial Narrow" w:hAnsi="Arial Narrow" w:cs="Arial Narrow"/>
                <w:color w:val="000000"/>
                <w:sz w:val="14"/>
              </w:rPr>
              <w:t>86.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4FA639" w14:textId="77777777" w:rsidR="007B331C" w:rsidRDefault="007B331C" w:rsidP="007B331C">
            <w:pPr>
              <w:spacing w:before="0" w:after="0"/>
              <w:jc w:val="center"/>
            </w:pPr>
            <w:r>
              <w:rPr>
                <w:rFonts w:ascii="Arial Narrow" w:hAnsi="Arial Narrow" w:cs="Arial Narrow"/>
                <w:color w:val="000000"/>
                <w:sz w:val="14"/>
              </w:rPr>
              <w:t>126.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A8AFC6" w14:textId="77777777" w:rsidR="007B331C" w:rsidRDefault="007B331C" w:rsidP="007B331C">
            <w:pPr>
              <w:spacing w:before="0" w:after="0"/>
              <w:jc w:val="center"/>
            </w:pPr>
            <w:r>
              <w:rPr>
                <w:rFonts w:ascii="Arial Narrow" w:hAnsi="Arial Narrow" w:cs="Arial Narrow"/>
                <w:color w:val="000000"/>
                <w:sz w:val="14"/>
              </w:rPr>
              <w:t>150.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6C1B5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60CAD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5280D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254657" w14:textId="77777777" w:rsidR="007B331C" w:rsidRDefault="007B331C" w:rsidP="007B331C">
            <w:pPr>
              <w:spacing w:before="0" w:after="0"/>
              <w:jc w:val="center"/>
            </w:pPr>
          </w:p>
        </w:tc>
      </w:tr>
      <w:tr w:rsidR="007B331C" w14:paraId="0578C31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1A723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9C08B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07F7F5"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C01572"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038D08" w14:textId="77777777" w:rsidR="007B331C" w:rsidRDefault="007B331C" w:rsidP="007B331C">
            <w:pPr>
              <w:spacing w:before="0" w:after="0"/>
              <w:jc w:val="center"/>
            </w:pPr>
            <w:r>
              <w:rPr>
                <w:rFonts w:ascii="Arial Narrow" w:hAnsi="Arial Narrow" w:cs="Arial Narrow"/>
                <w:color w:val="000000"/>
                <w:sz w:val="14"/>
              </w:rPr>
              <w:t>3.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465059" w14:textId="77777777" w:rsidR="007B331C" w:rsidRDefault="007B331C" w:rsidP="007B331C">
            <w:pPr>
              <w:spacing w:before="0" w:after="0"/>
              <w:jc w:val="center"/>
            </w:pPr>
            <w:r>
              <w:rPr>
                <w:rFonts w:ascii="Arial Narrow" w:hAnsi="Arial Narrow" w:cs="Arial Narrow"/>
                <w:color w:val="000000"/>
                <w:sz w:val="14"/>
              </w:rPr>
              <w:t>2.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853FCC" w14:textId="77777777" w:rsidR="007B331C" w:rsidRDefault="007B331C" w:rsidP="007B331C">
            <w:pPr>
              <w:spacing w:before="0" w:after="0"/>
              <w:jc w:val="center"/>
            </w:pPr>
            <w:r>
              <w:rPr>
                <w:rFonts w:ascii="Arial Narrow" w:hAnsi="Arial Narrow" w:cs="Arial Narrow"/>
                <w:color w:val="000000"/>
                <w:sz w:val="14"/>
              </w:rPr>
              <w:t>1.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ED4A4E" w14:textId="77777777" w:rsidR="007B331C" w:rsidRDefault="007B331C" w:rsidP="007B331C">
            <w:pPr>
              <w:spacing w:before="0" w:after="0"/>
              <w:jc w:val="center"/>
            </w:pPr>
            <w:r>
              <w:rPr>
                <w:rFonts w:ascii="Arial Narrow" w:hAnsi="Arial Narrow" w:cs="Arial Narrow"/>
                <w:color w:val="000000"/>
                <w:sz w:val="14"/>
              </w:rPr>
              <w:t>1.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4859F8" w14:textId="77777777" w:rsidR="007B331C" w:rsidRDefault="007B331C" w:rsidP="007B331C">
            <w:pPr>
              <w:spacing w:before="0" w:after="0"/>
              <w:jc w:val="center"/>
            </w:pPr>
            <w:r>
              <w:rPr>
                <w:rFonts w:ascii="Arial Narrow" w:hAnsi="Arial Narrow" w:cs="Arial Narrow"/>
                <w:color w:val="000000"/>
                <w:sz w:val="14"/>
              </w:rPr>
              <w:t>5.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B04B72" w14:textId="77777777" w:rsidR="007B331C" w:rsidRDefault="007B331C" w:rsidP="007B331C">
            <w:pPr>
              <w:spacing w:before="0" w:after="0"/>
              <w:jc w:val="center"/>
            </w:pPr>
            <w:r>
              <w:rPr>
                <w:rFonts w:ascii="Arial Narrow" w:hAnsi="Arial Narrow" w:cs="Arial Narrow"/>
                <w:color w:val="000000"/>
                <w:sz w:val="14"/>
              </w:rPr>
              <w:t>7.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4B31C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C15F3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6E4BC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5DA466" w14:textId="77777777" w:rsidR="007B331C" w:rsidRDefault="007B331C" w:rsidP="007B331C">
            <w:pPr>
              <w:spacing w:before="0" w:after="0"/>
              <w:jc w:val="center"/>
            </w:pPr>
          </w:p>
        </w:tc>
      </w:tr>
      <w:tr w:rsidR="007B331C" w14:paraId="375DDB7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E1CBC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53A3D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C1C71F"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00E3CE"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300CC3"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8664DCA" w14:textId="77777777" w:rsidR="007B331C" w:rsidRDefault="007B331C" w:rsidP="007B331C">
            <w:pPr>
              <w:spacing w:before="0" w:after="0"/>
              <w:jc w:val="center"/>
            </w:pPr>
            <w:r>
              <w:rPr>
                <w:rFonts w:ascii="Arial Narrow" w:hAnsi="Arial Narrow" w:cs="Arial Narrow"/>
                <w:color w:val="000000"/>
                <w:sz w:val="14"/>
              </w:rPr>
              <w:t>1.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C2F3A7" w14:textId="77777777" w:rsidR="007B331C" w:rsidRDefault="007B331C" w:rsidP="007B331C">
            <w:pPr>
              <w:spacing w:before="0" w:after="0"/>
              <w:jc w:val="center"/>
            </w:pPr>
            <w:r>
              <w:rPr>
                <w:rFonts w:ascii="Arial Narrow" w:hAnsi="Arial Narrow" w:cs="Arial Narrow"/>
                <w:color w:val="000000"/>
                <w:sz w:val="14"/>
              </w:rPr>
              <w:t>0.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0A537E" w14:textId="77777777" w:rsidR="007B331C" w:rsidRDefault="007B331C" w:rsidP="007B331C">
            <w:pPr>
              <w:spacing w:before="0" w:after="0"/>
              <w:jc w:val="center"/>
            </w:pPr>
            <w:r>
              <w:rPr>
                <w:rFonts w:ascii="Arial Narrow" w:hAnsi="Arial Narrow" w:cs="Arial Narrow"/>
                <w:color w:val="000000"/>
                <w:sz w:val="14"/>
              </w:rPr>
              <w:t>1.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31CC22" w14:textId="77777777" w:rsidR="007B331C" w:rsidRDefault="007B331C" w:rsidP="007B331C">
            <w:pPr>
              <w:spacing w:before="0" w:after="0"/>
              <w:jc w:val="center"/>
            </w:pPr>
            <w:r>
              <w:rPr>
                <w:rFonts w:ascii="Arial Narrow" w:hAnsi="Arial Narrow" w:cs="Arial Narrow"/>
                <w:color w:val="000000"/>
                <w:sz w:val="14"/>
              </w:rPr>
              <w:t>2.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711981" w14:textId="77777777" w:rsidR="007B331C" w:rsidRDefault="007B331C" w:rsidP="007B331C">
            <w:pPr>
              <w:spacing w:before="0" w:after="0"/>
              <w:jc w:val="center"/>
            </w:pPr>
            <w:r>
              <w:rPr>
                <w:rFonts w:ascii="Arial Narrow" w:hAnsi="Arial Narrow" w:cs="Arial Narrow"/>
                <w:color w:val="000000"/>
                <w:sz w:val="14"/>
              </w:rPr>
              <w:t>2.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EC4BF2"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2A53E9" w14:textId="77777777" w:rsidR="007B331C" w:rsidRDefault="007B331C" w:rsidP="007B331C">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E1F90B"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1C0E51" w14:textId="77777777" w:rsidR="007B331C" w:rsidRDefault="007B331C" w:rsidP="007B331C">
            <w:pPr>
              <w:spacing w:before="0" w:after="0"/>
              <w:jc w:val="center"/>
            </w:pPr>
            <w:r>
              <w:rPr>
                <w:rFonts w:ascii="Arial Narrow" w:hAnsi="Arial Narrow" w:cs="Arial Narrow"/>
                <w:color w:val="000000"/>
                <w:sz w:val="14"/>
              </w:rPr>
              <w:t>0.63</w:t>
            </w:r>
          </w:p>
        </w:tc>
      </w:tr>
      <w:tr w:rsidR="007B331C" w14:paraId="58F6412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B869B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BCB8B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0754DE"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4FA350"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3905A8" w14:textId="77777777" w:rsidR="007B331C" w:rsidRDefault="007B331C" w:rsidP="007B331C">
            <w:pPr>
              <w:spacing w:before="0" w:after="0"/>
              <w:jc w:val="center"/>
            </w:pPr>
            <w:r>
              <w:rPr>
                <w:rFonts w:ascii="Arial Narrow" w:hAnsi="Arial Narrow" w:cs="Arial Narrow"/>
                <w:color w:val="000000"/>
                <w:sz w:val="14"/>
              </w:rPr>
              <w:t>46.7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69AF6D2" w14:textId="77777777" w:rsidR="007B331C" w:rsidRDefault="007B331C" w:rsidP="007B331C">
            <w:pPr>
              <w:spacing w:before="0" w:after="0"/>
              <w:jc w:val="center"/>
            </w:pPr>
            <w:r>
              <w:rPr>
                <w:rFonts w:ascii="Arial Narrow" w:hAnsi="Arial Narrow" w:cs="Arial Narrow"/>
                <w:color w:val="000000"/>
                <w:sz w:val="14"/>
              </w:rPr>
              <w:t>22.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FB8247" w14:textId="77777777" w:rsidR="007B331C" w:rsidRDefault="007B331C" w:rsidP="007B331C">
            <w:pPr>
              <w:spacing w:before="0" w:after="0"/>
              <w:jc w:val="center"/>
            </w:pPr>
            <w:r>
              <w:rPr>
                <w:rFonts w:ascii="Arial Narrow" w:hAnsi="Arial Narrow" w:cs="Arial Narrow"/>
                <w:color w:val="000000"/>
                <w:sz w:val="14"/>
              </w:rPr>
              <w:t>1.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C182CF" w14:textId="77777777" w:rsidR="007B331C" w:rsidRDefault="007B331C" w:rsidP="007B331C">
            <w:pPr>
              <w:spacing w:before="0" w:after="0"/>
              <w:jc w:val="center"/>
            </w:pPr>
            <w:r>
              <w:rPr>
                <w:rFonts w:ascii="Arial Narrow" w:hAnsi="Arial Narrow" w:cs="Arial Narrow"/>
                <w:color w:val="000000"/>
                <w:sz w:val="14"/>
              </w:rPr>
              <w:t>1.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C40EB4" w14:textId="77777777" w:rsidR="007B331C" w:rsidRDefault="007B331C" w:rsidP="007B331C">
            <w:pPr>
              <w:spacing w:before="0" w:after="0"/>
              <w:jc w:val="center"/>
            </w:pPr>
            <w:r>
              <w:rPr>
                <w:rFonts w:ascii="Arial Narrow" w:hAnsi="Arial Narrow" w:cs="Arial Narrow"/>
                <w:color w:val="000000"/>
                <w:sz w:val="14"/>
              </w:rPr>
              <w:t>82.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74CF27" w14:textId="77777777" w:rsidR="007B331C" w:rsidRDefault="007B331C" w:rsidP="007B331C">
            <w:pPr>
              <w:spacing w:before="0" w:after="0"/>
              <w:jc w:val="center"/>
            </w:pPr>
            <w:r>
              <w:rPr>
                <w:rFonts w:ascii="Arial Narrow" w:hAnsi="Arial Narrow" w:cs="Arial Narrow"/>
                <w:color w:val="000000"/>
                <w:sz w:val="14"/>
              </w:rPr>
              <w:t>125.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3BFB1C"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1D493F" w14:textId="77777777" w:rsidR="007B331C" w:rsidRDefault="007B331C" w:rsidP="007B331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8FDB3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D8B075" w14:textId="77777777" w:rsidR="007B331C" w:rsidRDefault="007B331C" w:rsidP="007B331C">
            <w:pPr>
              <w:spacing w:before="0" w:after="0"/>
              <w:jc w:val="center"/>
            </w:pPr>
          </w:p>
        </w:tc>
      </w:tr>
      <w:tr w:rsidR="007B331C" w14:paraId="3A47914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2F894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B17302"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95D8E4"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AE490B"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34F6E6" w14:textId="77777777" w:rsidR="007B331C" w:rsidRDefault="007B331C" w:rsidP="007B331C">
            <w:pPr>
              <w:spacing w:before="0" w:after="0"/>
              <w:jc w:val="center"/>
            </w:pPr>
            <w:r>
              <w:rPr>
                <w:rFonts w:ascii="Arial Narrow" w:hAnsi="Arial Narrow" w:cs="Arial Narrow"/>
                <w:color w:val="000000"/>
                <w:sz w:val="14"/>
              </w:rPr>
              <w:t>2.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F0AF78" w14:textId="77777777" w:rsidR="007B331C" w:rsidRDefault="007B331C" w:rsidP="007B331C">
            <w:pPr>
              <w:spacing w:before="0" w:after="0"/>
              <w:jc w:val="center"/>
            </w:pPr>
            <w:r>
              <w:rPr>
                <w:rFonts w:ascii="Arial Narrow" w:hAnsi="Arial Narrow" w:cs="Arial Narrow"/>
                <w:color w:val="000000"/>
                <w:sz w:val="14"/>
              </w:rPr>
              <w:t>2.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88673C" w14:textId="77777777" w:rsidR="007B331C" w:rsidRDefault="007B331C" w:rsidP="007B331C">
            <w:pPr>
              <w:spacing w:before="0" w:after="0"/>
              <w:jc w:val="center"/>
            </w:pPr>
            <w:r>
              <w:rPr>
                <w:rFonts w:ascii="Arial Narrow" w:hAnsi="Arial Narrow" w:cs="Arial Narrow"/>
                <w:color w:val="000000"/>
                <w:sz w:val="14"/>
              </w:rPr>
              <w:t>1.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ED3E11" w14:textId="77777777" w:rsidR="007B331C" w:rsidRDefault="007B331C" w:rsidP="007B331C">
            <w:pPr>
              <w:spacing w:before="0" w:after="0"/>
              <w:jc w:val="center"/>
            </w:pPr>
            <w:r>
              <w:rPr>
                <w:rFonts w:ascii="Arial Narrow" w:hAnsi="Arial Narrow" w:cs="Arial Narrow"/>
                <w:color w:val="000000"/>
                <w:sz w:val="14"/>
              </w:rPr>
              <w:t>1.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72E0C7" w14:textId="77777777" w:rsidR="007B331C" w:rsidRDefault="007B331C" w:rsidP="007B331C">
            <w:pPr>
              <w:spacing w:before="0" w:after="0"/>
              <w:jc w:val="center"/>
            </w:pPr>
            <w:r>
              <w:rPr>
                <w:rFonts w:ascii="Arial Narrow" w:hAnsi="Arial Narrow" w:cs="Arial Narrow"/>
                <w:color w:val="000000"/>
                <w:sz w:val="14"/>
              </w:rPr>
              <w:t>3.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25FA86" w14:textId="77777777" w:rsidR="007B331C" w:rsidRDefault="007B331C" w:rsidP="007B331C">
            <w:pPr>
              <w:spacing w:before="0" w:after="0"/>
              <w:jc w:val="center"/>
            </w:pPr>
            <w:r>
              <w:rPr>
                <w:rFonts w:ascii="Arial Narrow" w:hAnsi="Arial Narrow" w:cs="Arial Narrow"/>
                <w:color w:val="000000"/>
                <w:sz w:val="14"/>
              </w:rPr>
              <w:t>4.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08C469"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63F943" w14:textId="77777777" w:rsidR="007B331C" w:rsidRDefault="007B331C" w:rsidP="007B331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5E68C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E5F07C" w14:textId="77777777" w:rsidR="007B331C" w:rsidRDefault="007B331C" w:rsidP="007B331C">
            <w:pPr>
              <w:spacing w:before="0" w:after="0"/>
              <w:jc w:val="center"/>
            </w:pPr>
          </w:p>
        </w:tc>
      </w:tr>
      <w:tr w:rsidR="007B331C" w14:paraId="166602D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9C13A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AB9C02"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8CA922"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413DDD"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EF303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18604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33530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04DA2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3112B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A87BC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A0839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E40D1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D72D2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EB3BE7" w14:textId="77777777" w:rsidR="007B331C" w:rsidRDefault="007B331C" w:rsidP="007B331C">
            <w:pPr>
              <w:spacing w:before="0" w:after="0"/>
              <w:jc w:val="center"/>
            </w:pPr>
          </w:p>
        </w:tc>
      </w:tr>
      <w:tr w:rsidR="007B331C" w14:paraId="100F46D1"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8861C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1CD1F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AE9D35"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D1DCDD"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12BF43"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E4030EC" w14:textId="77777777" w:rsidR="007B331C" w:rsidRDefault="007B331C" w:rsidP="007B331C">
            <w:pPr>
              <w:spacing w:before="0" w:after="0"/>
              <w:jc w:val="center"/>
            </w:pPr>
            <w:r>
              <w:rPr>
                <w:rFonts w:ascii="Arial Narrow" w:hAnsi="Arial Narrow" w:cs="Arial Narrow"/>
                <w:color w:val="000000"/>
                <w:sz w:val="14"/>
              </w:rPr>
              <w:t>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A1C7CA" w14:textId="77777777" w:rsidR="007B331C" w:rsidRDefault="007B331C" w:rsidP="007B331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7A8C89" w14:textId="77777777" w:rsidR="007B331C" w:rsidRDefault="007B331C" w:rsidP="007B331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6E633A" w14:textId="77777777" w:rsidR="007B331C" w:rsidRDefault="007B331C" w:rsidP="007B331C">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E15A80" w14:textId="77777777" w:rsidR="007B331C" w:rsidRDefault="007B331C" w:rsidP="007B331C">
            <w:pPr>
              <w:spacing w:before="0" w:after="0"/>
              <w:jc w:val="center"/>
            </w:pPr>
            <w:r>
              <w:rPr>
                <w:rFonts w:ascii="Arial Narrow" w:hAnsi="Arial Narrow" w:cs="Arial Narrow"/>
                <w:color w:val="000000"/>
                <w:sz w:val="14"/>
              </w:rPr>
              <w:t>1.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599D57"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F5FF54"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51029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DC78B3" w14:textId="77777777" w:rsidR="007B331C" w:rsidRDefault="007B331C" w:rsidP="007B331C">
            <w:pPr>
              <w:spacing w:before="0" w:after="0"/>
              <w:jc w:val="center"/>
            </w:pPr>
          </w:p>
        </w:tc>
      </w:tr>
      <w:tr w:rsidR="007B331C" w14:paraId="25967AE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1C86F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72465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012936"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96B988"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588A18" w14:textId="77777777" w:rsidR="007B331C" w:rsidRDefault="007B331C" w:rsidP="007B331C">
            <w:pPr>
              <w:spacing w:before="0" w:after="0"/>
              <w:jc w:val="center"/>
            </w:pPr>
            <w:r>
              <w:rPr>
                <w:rFonts w:ascii="Arial Narrow" w:hAnsi="Arial Narrow" w:cs="Arial Narrow"/>
                <w:color w:val="000000"/>
                <w:sz w:val="14"/>
              </w:rPr>
              <w:t>2346.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B6A5F1" w14:textId="77777777" w:rsidR="007B331C" w:rsidRDefault="007B331C" w:rsidP="007B331C">
            <w:pPr>
              <w:spacing w:before="0" w:after="0"/>
              <w:jc w:val="center"/>
            </w:pPr>
            <w:r>
              <w:rPr>
                <w:rFonts w:ascii="Arial Narrow" w:hAnsi="Arial Narrow" w:cs="Arial Narrow"/>
                <w:color w:val="000000"/>
                <w:sz w:val="14"/>
              </w:rPr>
              <w:t>2684.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08E5B0" w14:textId="77777777" w:rsidR="007B331C" w:rsidRDefault="007B331C" w:rsidP="007B331C">
            <w:pPr>
              <w:spacing w:before="0" w:after="0"/>
              <w:jc w:val="center"/>
            </w:pPr>
            <w:r>
              <w:rPr>
                <w:rFonts w:ascii="Arial Narrow" w:hAnsi="Arial Narrow" w:cs="Arial Narrow"/>
                <w:color w:val="000000"/>
                <w:sz w:val="14"/>
              </w:rPr>
              <w:t>681.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609AA8" w14:textId="77777777" w:rsidR="007B331C" w:rsidRDefault="007B331C" w:rsidP="007B331C">
            <w:pPr>
              <w:spacing w:before="0" w:after="0"/>
              <w:jc w:val="center"/>
            </w:pPr>
            <w:r>
              <w:rPr>
                <w:rFonts w:ascii="Arial Narrow" w:hAnsi="Arial Narrow" w:cs="Arial Narrow"/>
                <w:color w:val="000000"/>
                <w:sz w:val="14"/>
              </w:rPr>
              <w:t>1527.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19F37A" w14:textId="77777777" w:rsidR="007B331C" w:rsidRDefault="007B331C" w:rsidP="007B331C">
            <w:pPr>
              <w:spacing w:before="0" w:after="0"/>
              <w:jc w:val="center"/>
            </w:pPr>
            <w:r>
              <w:rPr>
                <w:rFonts w:ascii="Arial Narrow" w:hAnsi="Arial Narrow" w:cs="Arial Narrow"/>
                <w:color w:val="000000"/>
                <w:sz w:val="14"/>
              </w:rPr>
              <w:t>3300.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9E5E00" w14:textId="77777777" w:rsidR="007B331C" w:rsidRDefault="007B331C" w:rsidP="007B331C">
            <w:pPr>
              <w:spacing w:before="0" w:after="0"/>
              <w:jc w:val="center"/>
            </w:pPr>
            <w:r>
              <w:rPr>
                <w:rFonts w:ascii="Arial Narrow" w:hAnsi="Arial Narrow" w:cs="Arial Narrow"/>
                <w:color w:val="000000"/>
                <w:sz w:val="14"/>
              </w:rPr>
              <w:t>3539.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88CED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73C15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CDA33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FA4E31" w14:textId="77777777" w:rsidR="007B331C" w:rsidRDefault="007B331C" w:rsidP="007B331C">
            <w:pPr>
              <w:spacing w:before="0" w:after="0"/>
              <w:jc w:val="center"/>
            </w:pPr>
          </w:p>
        </w:tc>
      </w:tr>
      <w:tr w:rsidR="007B331C" w14:paraId="4B98EFA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F5C63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C2CF3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94BF54"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7D02DD"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E389CF" w14:textId="77777777" w:rsidR="007B331C" w:rsidRDefault="007B331C" w:rsidP="007B331C">
            <w:pPr>
              <w:spacing w:before="0" w:after="0"/>
              <w:jc w:val="center"/>
            </w:pPr>
            <w:r>
              <w:rPr>
                <w:rFonts w:ascii="Arial Narrow" w:hAnsi="Arial Narrow" w:cs="Arial Narrow"/>
                <w:color w:val="000000"/>
                <w:sz w:val="14"/>
              </w:rPr>
              <w:t>15.8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22ACCE1" w14:textId="77777777" w:rsidR="007B331C" w:rsidRDefault="007B331C" w:rsidP="007B331C">
            <w:pPr>
              <w:spacing w:before="0" w:after="0"/>
              <w:jc w:val="center"/>
            </w:pPr>
            <w:r>
              <w:rPr>
                <w:rFonts w:ascii="Arial Narrow" w:hAnsi="Arial Narrow" w:cs="Arial Narrow"/>
                <w:color w:val="000000"/>
                <w:sz w:val="14"/>
              </w:rPr>
              <w:t>1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027ED3" w14:textId="77777777" w:rsidR="007B331C" w:rsidRDefault="007B331C" w:rsidP="007B331C">
            <w:pPr>
              <w:spacing w:before="0" w:after="0"/>
              <w:jc w:val="center"/>
            </w:pPr>
            <w:r>
              <w:rPr>
                <w:rFonts w:ascii="Arial Narrow" w:hAnsi="Arial Narrow" w:cs="Arial Narrow"/>
                <w:color w:val="000000"/>
                <w:sz w:val="14"/>
              </w:rPr>
              <w:t>5.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C82922" w14:textId="77777777" w:rsidR="007B331C" w:rsidRDefault="007B331C" w:rsidP="007B331C">
            <w:pPr>
              <w:spacing w:before="0" w:after="0"/>
              <w:jc w:val="center"/>
            </w:pPr>
            <w:r>
              <w:rPr>
                <w:rFonts w:ascii="Arial Narrow" w:hAnsi="Arial Narrow" w:cs="Arial Narrow"/>
                <w:color w:val="000000"/>
                <w:sz w:val="14"/>
              </w:rPr>
              <w:t>1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DEFE4E" w14:textId="77777777" w:rsidR="007B331C" w:rsidRDefault="007B331C" w:rsidP="007B331C">
            <w:pPr>
              <w:spacing w:before="0" w:after="0"/>
              <w:jc w:val="center"/>
            </w:pPr>
            <w:r>
              <w:rPr>
                <w:rFonts w:ascii="Arial Narrow" w:hAnsi="Arial Narrow" w:cs="Arial Narrow"/>
                <w:color w:val="000000"/>
                <w:sz w:val="14"/>
              </w:rPr>
              <w:t>2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CEC10A" w14:textId="77777777" w:rsidR="007B331C" w:rsidRDefault="007B331C" w:rsidP="007B331C">
            <w:pPr>
              <w:spacing w:before="0" w:after="0"/>
              <w:jc w:val="center"/>
            </w:pPr>
            <w:r>
              <w:rPr>
                <w:rFonts w:ascii="Arial Narrow" w:hAnsi="Arial Narrow" w:cs="Arial Narrow"/>
                <w:color w:val="000000"/>
                <w:sz w:val="14"/>
              </w:rPr>
              <w:t>27.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D07A25"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EAAB4B" w14:textId="77777777" w:rsidR="007B331C" w:rsidRDefault="007B331C" w:rsidP="007B331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BA2B85"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246DE5" w14:textId="77777777" w:rsidR="007B331C" w:rsidRDefault="007B331C" w:rsidP="007B331C">
            <w:pPr>
              <w:spacing w:before="0" w:after="0"/>
              <w:jc w:val="center"/>
            </w:pPr>
            <w:r>
              <w:rPr>
                <w:rFonts w:ascii="Arial Narrow" w:hAnsi="Arial Narrow" w:cs="Arial Narrow"/>
                <w:color w:val="000000"/>
                <w:sz w:val="14"/>
              </w:rPr>
              <w:t>2.40</w:t>
            </w:r>
          </w:p>
        </w:tc>
      </w:tr>
      <w:tr w:rsidR="007B331C" w14:paraId="20F5269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2E2D63"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8FFB65" w14:textId="77777777" w:rsidR="007B331C" w:rsidRDefault="007B331C" w:rsidP="007B331C">
            <w:pPr>
              <w:spacing w:before="20" w:after="20"/>
              <w:ind w:left="20" w:right="20"/>
            </w:pPr>
            <w:r>
              <w:rPr>
                <w:rFonts w:ascii="Arial Narrow" w:hAnsi="Arial Narrow" w:cs="Arial Narrow"/>
                <w:color w:val="000000"/>
                <w:sz w:val="14"/>
              </w:rPr>
              <w:t>Bedarra(TUL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AC0FA9"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E18230"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4C4353" w14:textId="77777777" w:rsidR="007B331C" w:rsidRDefault="007B331C" w:rsidP="007B331C">
            <w:pPr>
              <w:spacing w:before="0" w:after="0"/>
              <w:jc w:val="center"/>
            </w:pPr>
            <w:r>
              <w:rPr>
                <w:rFonts w:ascii="Arial Narrow" w:hAnsi="Arial Narrow" w:cs="Arial Narrow"/>
                <w:color w:val="000000"/>
                <w:sz w:val="14"/>
              </w:rPr>
              <w:t>27.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BFC9D3" w14:textId="77777777" w:rsidR="007B331C" w:rsidRDefault="007B331C" w:rsidP="007B331C">
            <w:pPr>
              <w:spacing w:before="0" w:after="0"/>
              <w:jc w:val="center"/>
            </w:pPr>
            <w:r>
              <w:rPr>
                <w:rFonts w:ascii="Arial Narrow" w:hAnsi="Arial Narrow" w:cs="Arial Narrow"/>
                <w:color w:val="000000"/>
                <w:sz w:val="14"/>
              </w:rPr>
              <w:t>7.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AE9B77" w14:textId="77777777" w:rsidR="007B331C" w:rsidRDefault="007B331C" w:rsidP="007B331C">
            <w:pPr>
              <w:spacing w:before="0" w:after="0"/>
              <w:jc w:val="center"/>
            </w:pPr>
            <w:r>
              <w:rPr>
                <w:rFonts w:ascii="Arial Narrow" w:hAnsi="Arial Narrow" w:cs="Arial Narrow"/>
                <w:color w:val="000000"/>
                <w:sz w:val="14"/>
              </w:rPr>
              <w:t>2.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8EE8CB" w14:textId="77777777" w:rsidR="007B331C" w:rsidRDefault="007B331C" w:rsidP="007B331C">
            <w:pPr>
              <w:spacing w:before="0" w:after="0"/>
              <w:jc w:val="center"/>
            </w:pPr>
            <w:r>
              <w:rPr>
                <w:rFonts w:ascii="Arial Narrow" w:hAnsi="Arial Narrow" w:cs="Arial Narrow"/>
                <w:color w:val="000000"/>
                <w:sz w:val="14"/>
              </w:rPr>
              <w:t>3.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856EF1" w14:textId="77777777" w:rsidR="007B331C" w:rsidRDefault="007B331C" w:rsidP="007B331C">
            <w:pPr>
              <w:spacing w:before="0" w:after="0"/>
              <w:jc w:val="center"/>
            </w:pPr>
            <w:r>
              <w:rPr>
                <w:rFonts w:ascii="Arial Narrow" w:hAnsi="Arial Narrow" w:cs="Arial Narrow"/>
                <w:color w:val="000000"/>
                <w:sz w:val="14"/>
              </w:rPr>
              <w:t>14.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FDDA0F" w14:textId="77777777" w:rsidR="007B331C" w:rsidRDefault="007B331C" w:rsidP="007B331C">
            <w:pPr>
              <w:spacing w:before="0" w:after="0"/>
              <w:jc w:val="center"/>
            </w:pPr>
            <w:r>
              <w:rPr>
                <w:rFonts w:ascii="Arial Narrow" w:hAnsi="Arial Narrow" w:cs="Arial Narrow"/>
                <w:color w:val="000000"/>
                <w:sz w:val="14"/>
              </w:rPr>
              <w:t>11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A3485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1C0C9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1C2A5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902C02" w14:textId="77777777" w:rsidR="007B331C" w:rsidRDefault="007B331C" w:rsidP="007B331C">
            <w:pPr>
              <w:spacing w:before="0" w:after="0"/>
              <w:jc w:val="center"/>
            </w:pPr>
          </w:p>
        </w:tc>
      </w:tr>
      <w:tr w:rsidR="007B331C" w14:paraId="03E43F1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D71F5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DB13D2"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941B74"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EE2BE0"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15F83B" w14:textId="77777777" w:rsidR="007B331C" w:rsidRDefault="007B331C" w:rsidP="007B331C">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E0D0B2" w14:textId="77777777" w:rsidR="007B331C" w:rsidRDefault="007B331C" w:rsidP="007B331C">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B2E74C" w14:textId="77777777" w:rsidR="007B331C" w:rsidRDefault="007B331C" w:rsidP="007B331C">
            <w:pPr>
              <w:spacing w:before="0" w:after="0"/>
              <w:jc w:val="center"/>
            </w:pPr>
            <w:r>
              <w:rPr>
                <w:rFonts w:ascii="Arial Narrow" w:hAnsi="Arial Narrow" w:cs="Arial Narrow"/>
                <w:color w:val="000000"/>
                <w:sz w:val="14"/>
              </w:rPr>
              <w:t>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603604" w14:textId="77777777" w:rsidR="007B331C" w:rsidRDefault="007B331C" w:rsidP="007B331C">
            <w:pPr>
              <w:spacing w:before="0" w:after="0"/>
              <w:jc w:val="center"/>
            </w:pPr>
            <w:r>
              <w:rPr>
                <w:rFonts w:ascii="Arial Narrow" w:hAnsi="Arial Narrow" w:cs="Arial Narrow"/>
                <w:color w:val="000000"/>
                <w:sz w:val="14"/>
              </w:rPr>
              <w:t>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04DE0B"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C71460" w14:textId="77777777" w:rsidR="007B331C" w:rsidRDefault="007B331C" w:rsidP="007B331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65928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B3DF5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8D298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7F476F" w14:textId="77777777" w:rsidR="007B331C" w:rsidRDefault="007B331C" w:rsidP="007B331C">
            <w:pPr>
              <w:spacing w:before="0" w:after="0"/>
              <w:jc w:val="center"/>
            </w:pPr>
          </w:p>
        </w:tc>
      </w:tr>
      <w:tr w:rsidR="007B331C" w14:paraId="09B70BF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5475E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3BC2A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A79985"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B97223"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5C7512" w14:textId="77777777" w:rsidR="007B331C" w:rsidRDefault="007B331C" w:rsidP="007B331C">
            <w:pPr>
              <w:spacing w:before="0" w:after="0"/>
              <w:jc w:val="center"/>
            </w:pPr>
            <w:r>
              <w:rPr>
                <w:rFonts w:ascii="Arial Narrow" w:hAnsi="Arial Narrow" w:cs="Arial Narrow"/>
                <w:color w:val="000000"/>
                <w:sz w:val="14"/>
              </w:rPr>
              <w:t>92.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03EA8A" w14:textId="77777777" w:rsidR="007B331C" w:rsidRDefault="007B331C" w:rsidP="007B331C">
            <w:pPr>
              <w:spacing w:before="0" w:after="0"/>
              <w:jc w:val="center"/>
            </w:pPr>
            <w:r>
              <w:rPr>
                <w:rFonts w:ascii="Arial Narrow" w:hAnsi="Arial Narrow" w:cs="Arial Narrow"/>
                <w:color w:val="000000"/>
                <w:sz w:val="14"/>
              </w:rPr>
              <w:t>92.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49700C" w14:textId="77777777" w:rsidR="007B331C" w:rsidRDefault="007B331C" w:rsidP="007B331C">
            <w:pPr>
              <w:spacing w:before="0" w:after="0"/>
              <w:jc w:val="center"/>
            </w:pPr>
            <w:r>
              <w:rPr>
                <w:rFonts w:ascii="Arial Narrow" w:hAnsi="Arial Narrow" w:cs="Arial Narrow"/>
                <w:color w:val="000000"/>
                <w:sz w:val="14"/>
              </w:rPr>
              <w:t>39.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5C53E1" w14:textId="77777777" w:rsidR="007B331C" w:rsidRDefault="007B331C" w:rsidP="007B331C">
            <w:pPr>
              <w:spacing w:before="0" w:after="0"/>
              <w:jc w:val="center"/>
            </w:pPr>
            <w:r>
              <w:rPr>
                <w:rFonts w:ascii="Arial Narrow" w:hAnsi="Arial Narrow" w:cs="Arial Narrow"/>
                <w:color w:val="000000"/>
                <w:sz w:val="14"/>
              </w:rPr>
              <w:t>63.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0A9835" w14:textId="77777777" w:rsidR="007B331C" w:rsidRDefault="007B331C" w:rsidP="007B331C">
            <w:pPr>
              <w:spacing w:before="0" w:after="0"/>
              <w:jc w:val="center"/>
            </w:pPr>
            <w:r>
              <w:rPr>
                <w:rFonts w:ascii="Arial Narrow" w:hAnsi="Arial Narrow" w:cs="Arial Narrow"/>
                <w:color w:val="000000"/>
                <w:sz w:val="14"/>
              </w:rPr>
              <w:t>125.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7E0F4F" w14:textId="77777777" w:rsidR="007B331C" w:rsidRDefault="007B331C" w:rsidP="007B331C">
            <w:pPr>
              <w:spacing w:before="0" w:after="0"/>
              <w:jc w:val="center"/>
            </w:pPr>
            <w:r>
              <w:rPr>
                <w:rFonts w:ascii="Arial Narrow" w:hAnsi="Arial Narrow" w:cs="Arial Narrow"/>
                <w:color w:val="000000"/>
                <w:sz w:val="14"/>
              </w:rPr>
              <w:t>137.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1E0C5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CB1EE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6D1C1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DC9E6F" w14:textId="77777777" w:rsidR="007B331C" w:rsidRDefault="007B331C" w:rsidP="007B331C">
            <w:pPr>
              <w:spacing w:before="0" w:after="0"/>
              <w:jc w:val="center"/>
            </w:pPr>
          </w:p>
        </w:tc>
      </w:tr>
      <w:tr w:rsidR="007B331C" w14:paraId="15B10A3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532ED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38D0B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ABB174"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C39916"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D4DB0C" w14:textId="77777777" w:rsidR="007B331C" w:rsidRDefault="007B331C" w:rsidP="007B331C">
            <w:pPr>
              <w:spacing w:before="0" w:after="0"/>
              <w:jc w:val="center"/>
            </w:pPr>
            <w:r>
              <w:rPr>
                <w:rFonts w:ascii="Arial Narrow" w:hAnsi="Arial Narrow" w:cs="Arial Narrow"/>
                <w:color w:val="000000"/>
                <w:sz w:val="14"/>
              </w:rPr>
              <w:t>3.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E45771" w14:textId="77777777" w:rsidR="007B331C" w:rsidRDefault="007B331C" w:rsidP="007B331C">
            <w:pPr>
              <w:spacing w:before="0" w:after="0"/>
              <w:jc w:val="center"/>
            </w:pPr>
            <w:r>
              <w:rPr>
                <w:rFonts w:ascii="Arial Narrow" w:hAnsi="Arial Narrow" w:cs="Arial Narrow"/>
                <w:color w:val="000000"/>
                <w:sz w:val="14"/>
              </w:rPr>
              <w:t>4.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FB5C18" w14:textId="77777777" w:rsidR="007B331C" w:rsidRDefault="007B331C" w:rsidP="007B331C">
            <w:pPr>
              <w:spacing w:before="0" w:after="0"/>
              <w:jc w:val="center"/>
            </w:pPr>
            <w:r>
              <w:rPr>
                <w:rFonts w:ascii="Arial Narrow" w:hAnsi="Arial Narrow" w:cs="Arial Narrow"/>
                <w:color w:val="000000"/>
                <w:sz w:val="14"/>
              </w:rPr>
              <w:t>1.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0900F2" w14:textId="77777777" w:rsidR="007B331C" w:rsidRDefault="007B331C" w:rsidP="007B331C">
            <w:pPr>
              <w:spacing w:before="0" w:after="0"/>
              <w:jc w:val="center"/>
            </w:pPr>
            <w:r>
              <w:rPr>
                <w:rFonts w:ascii="Arial Narrow" w:hAnsi="Arial Narrow" w:cs="Arial Narrow"/>
                <w:color w:val="000000"/>
                <w:sz w:val="14"/>
              </w:rPr>
              <w:t>1.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764A68" w14:textId="77777777" w:rsidR="007B331C" w:rsidRDefault="007B331C" w:rsidP="007B331C">
            <w:pPr>
              <w:spacing w:before="0" w:after="0"/>
              <w:jc w:val="center"/>
            </w:pPr>
            <w:r>
              <w:rPr>
                <w:rFonts w:ascii="Arial Narrow" w:hAnsi="Arial Narrow" w:cs="Arial Narrow"/>
                <w:color w:val="000000"/>
                <w:sz w:val="14"/>
              </w:rPr>
              <w:t>5.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1179C8" w14:textId="77777777" w:rsidR="007B331C" w:rsidRDefault="007B331C" w:rsidP="007B331C">
            <w:pPr>
              <w:spacing w:before="0" w:after="0"/>
              <w:jc w:val="center"/>
            </w:pPr>
            <w:r>
              <w:rPr>
                <w:rFonts w:ascii="Arial Narrow" w:hAnsi="Arial Narrow" w:cs="Arial Narrow"/>
                <w:color w:val="000000"/>
                <w:sz w:val="14"/>
              </w:rPr>
              <w:t>5.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79CD3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C19AF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63626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C3E83C" w14:textId="77777777" w:rsidR="007B331C" w:rsidRDefault="007B331C" w:rsidP="007B331C">
            <w:pPr>
              <w:spacing w:before="0" w:after="0"/>
              <w:jc w:val="center"/>
            </w:pPr>
          </w:p>
        </w:tc>
      </w:tr>
      <w:tr w:rsidR="007B331C" w14:paraId="27575EA1"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E166E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346E2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7197CB"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D91C3D"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71D33AB" w14:textId="77777777" w:rsidR="007B331C" w:rsidRDefault="007B331C" w:rsidP="007B331C">
            <w:pPr>
              <w:spacing w:before="0" w:after="0"/>
              <w:jc w:val="center"/>
            </w:pPr>
            <w:r>
              <w:rPr>
                <w:rFonts w:ascii="Arial Narrow" w:hAnsi="Arial Narrow" w:cs="Arial Narrow"/>
                <w:color w:val="000000"/>
                <w:sz w:val="14"/>
              </w:rPr>
              <w:t>0.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53E2FE" w14:textId="77777777" w:rsidR="007B331C" w:rsidRDefault="007B331C" w:rsidP="007B331C">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37E2C5" w14:textId="77777777" w:rsidR="007B331C" w:rsidRDefault="007B331C" w:rsidP="007B331C">
            <w:pPr>
              <w:spacing w:before="0" w:after="0"/>
              <w:jc w:val="center"/>
            </w:pPr>
            <w:r>
              <w:rPr>
                <w:rFonts w:ascii="Arial Narrow" w:hAnsi="Arial Narrow" w:cs="Arial Narrow"/>
                <w:color w:val="000000"/>
                <w:sz w:val="14"/>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0377C3" w14:textId="77777777" w:rsidR="007B331C" w:rsidRDefault="007B331C" w:rsidP="007B331C">
            <w:pPr>
              <w:spacing w:before="0" w:after="0"/>
              <w:jc w:val="center"/>
            </w:pPr>
            <w:r>
              <w:rPr>
                <w:rFonts w:ascii="Arial Narrow" w:hAnsi="Arial Narrow" w:cs="Arial Narrow"/>
                <w:color w:val="000000"/>
                <w:sz w:val="14"/>
              </w:rPr>
              <w:t>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161F4C"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BB8DEF" w14:textId="77777777" w:rsidR="007B331C" w:rsidRDefault="007B331C" w:rsidP="007B331C">
            <w:pPr>
              <w:spacing w:before="0" w:after="0"/>
              <w:jc w:val="center"/>
            </w:pPr>
            <w:r>
              <w:rPr>
                <w:rFonts w:ascii="Arial Narrow" w:hAnsi="Arial Narrow" w:cs="Arial Narrow"/>
                <w:color w:val="000000"/>
                <w:sz w:val="14"/>
              </w:rPr>
              <w:t>1.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40F62B"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30C27D" w14:textId="77777777" w:rsidR="007B331C" w:rsidRDefault="007B331C" w:rsidP="007B331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A1FA5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0DE001" w14:textId="77777777" w:rsidR="007B331C" w:rsidRDefault="007B331C" w:rsidP="007B331C">
            <w:pPr>
              <w:spacing w:before="0" w:after="0"/>
              <w:jc w:val="center"/>
            </w:pPr>
          </w:p>
        </w:tc>
      </w:tr>
      <w:tr w:rsidR="007B331C" w14:paraId="43EE476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D61F4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7AC9F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A4285B"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AD1A7A"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DD97FC" w14:textId="77777777" w:rsidR="007B331C" w:rsidRDefault="007B331C" w:rsidP="007B331C">
            <w:pPr>
              <w:spacing w:before="0" w:after="0"/>
              <w:jc w:val="center"/>
            </w:pPr>
            <w:r>
              <w:rPr>
                <w:rFonts w:ascii="Arial Narrow" w:hAnsi="Arial Narrow" w:cs="Arial Narrow"/>
                <w:color w:val="000000"/>
                <w:sz w:val="14"/>
              </w:rPr>
              <w:t>22.0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21C53F9" w14:textId="77777777" w:rsidR="007B331C" w:rsidRDefault="007B331C" w:rsidP="007B331C">
            <w:pPr>
              <w:spacing w:before="0" w:after="0"/>
              <w:jc w:val="center"/>
            </w:pPr>
            <w:r>
              <w:rPr>
                <w:rFonts w:ascii="Arial Narrow" w:hAnsi="Arial Narrow" w:cs="Arial Narrow"/>
                <w:color w:val="000000"/>
                <w:sz w:val="14"/>
              </w:rPr>
              <w:t>3.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CE3E7D"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4022BE" w14:textId="77777777" w:rsidR="007B331C" w:rsidRDefault="007B331C" w:rsidP="007B331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81AAFC" w14:textId="77777777" w:rsidR="007B331C" w:rsidRDefault="007B331C" w:rsidP="007B331C">
            <w:pPr>
              <w:spacing w:before="0" w:after="0"/>
              <w:jc w:val="center"/>
            </w:pPr>
            <w:r>
              <w:rPr>
                <w:rFonts w:ascii="Arial Narrow" w:hAnsi="Arial Narrow" w:cs="Arial Narrow"/>
                <w:color w:val="000000"/>
                <w:sz w:val="14"/>
              </w:rPr>
              <w:t>6.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898F30" w14:textId="77777777" w:rsidR="007B331C" w:rsidRDefault="007B331C" w:rsidP="007B331C">
            <w:pPr>
              <w:spacing w:before="0" w:after="0"/>
              <w:jc w:val="center"/>
            </w:pPr>
            <w:r>
              <w:rPr>
                <w:rFonts w:ascii="Arial Narrow" w:hAnsi="Arial Narrow" w:cs="Arial Narrow"/>
                <w:color w:val="000000"/>
                <w:sz w:val="14"/>
              </w:rPr>
              <w:t>103.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471833"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784ECC" w14:textId="77777777" w:rsidR="007B331C" w:rsidRDefault="007B331C" w:rsidP="007B331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739BB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2A5AE9" w14:textId="77777777" w:rsidR="007B331C" w:rsidRDefault="007B331C" w:rsidP="007B331C">
            <w:pPr>
              <w:spacing w:before="0" w:after="0"/>
              <w:jc w:val="center"/>
            </w:pPr>
          </w:p>
        </w:tc>
      </w:tr>
      <w:tr w:rsidR="007B331C" w14:paraId="75553C7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3715F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515CE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65ACAF"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9E9A33"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98E948E" w14:textId="77777777" w:rsidR="007B331C" w:rsidRDefault="007B331C" w:rsidP="007B331C">
            <w:pPr>
              <w:spacing w:before="0" w:after="0"/>
              <w:jc w:val="center"/>
            </w:pPr>
            <w:r>
              <w:rPr>
                <w:rFonts w:ascii="Arial Narrow" w:hAnsi="Arial Narrow" w:cs="Arial Narrow"/>
                <w:color w:val="000000"/>
                <w:sz w:val="14"/>
              </w:rPr>
              <w:t>2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E5F981" w14:textId="77777777" w:rsidR="007B331C" w:rsidRDefault="007B331C" w:rsidP="007B331C">
            <w:pPr>
              <w:spacing w:before="0" w:after="0"/>
              <w:jc w:val="center"/>
            </w:pPr>
            <w:r>
              <w:rPr>
                <w:rFonts w:ascii="Arial Narrow" w:hAnsi="Arial Narrow" w:cs="Arial Narrow"/>
                <w:color w:val="000000"/>
                <w:sz w:val="14"/>
              </w:rPr>
              <w:t>18.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A1B59B" w14:textId="77777777" w:rsidR="007B331C" w:rsidRDefault="007B331C" w:rsidP="007B331C">
            <w:pPr>
              <w:spacing w:before="0" w:after="0"/>
              <w:jc w:val="center"/>
            </w:pPr>
            <w:r>
              <w:rPr>
                <w:rFonts w:ascii="Arial Narrow" w:hAnsi="Arial Narrow" w:cs="Arial Narrow"/>
                <w:color w:val="000000"/>
                <w:sz w:val="14"/>
              </w:rPr>
              <w:t>6.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C1034E" w14:textId="77777777" w:rsidR="007B331C" w:rsidRDefault="007B331C" w:rsidP="007B331C">
            <w:pPr>
              <w:spacing w:before="0" w:after="0"/>
              <w:jc w:val="center"/>
            </w:pPr>
            <w:r>
              <w:rPr>
                <w:rFonts w:ascii="Arial Narrow" w:hAnsi="Arial Narrow" w:cs="Arial Narrow"/>
                <w:color w:val="000000"/>
                <w:sz w:val="14"/>
              </w:rPr>
              <w:t>12.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A894E4" w14:textId="77777777" w:rsidR="007B331C" w:rsidRDefault="007B331C" w:rsidP="007B331C">
            <w:pPr>
              <w:spacing w:before="0" w:after="0"/>
              <w:jc w:val="center"/>
            </w:pPr>
            <w:r>
              <w:rPr>
                <w:rFonts w:ascii="Arial Narrow" w:hAnsi="Arial Narrow" w:cs="Arial Narrow"/>
                <w:color w:val="000000"/>
                <w:sz w:val="14"/>
              </w:rPr>
              <w:t>23.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64A23A" w14:textId="77777777" w:rsidR="007B331C" w:rsidRDefault="007B331C" w:rsidP="007B331C">
            <w:pPr>
              <w:spacing w:before="0" w:after="0"/>
              <w:jc w:val="center"/>
            </w:pPr>
            <w:r>
              <w:rPr>
                <w:rFonts w:ascii="Arial Narrow" w:hAnsi="Arial Narrow" w:cs="Arial Narrow"/>
                <w:color w:val="000000"/>
                <w:sz w:val="14"/>
              </w:rPr>
              <w:t>4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B07C24"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97283A" w14:textId="77777777" w:rsidR="007B331C" w:rsidRDefault="007B331C" w:rsidP="007B331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EF06E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E95B02" w14:textId="77777777" w:rsidR="007B331C" w:rsidRDefault="007B331C" w:rsidP="007B331C">
            <w:pPr>
              <w:spacing w:before="0" w:after="0"/>
              <w:jc w:val="center"/>
            </w:pPr>
          </w:p>
        </w:tc>
      </w:tr>
      <w:tr w:rsidR="007B331C" w14:paraId="7528F88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FD4173"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C4B6D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A621D4"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6C9ACF"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7BB40A" w14:textId="77777777" w:rsidR="007B331C" w:rsidRDefault="007B331C" w:rsidP="007B331C">
            <w:pPr>
              <w:spacing w:before="0" w:after="0"/>
              <w:jc w:val="center"/>
            </w:pPr>
            <w:r>
              <w:rPr>
                <w:rFonts w:ascii="Arial Narrow" w:hAnsi="Arial Narrow" w:cs="Arial Narrow"/>
                <w:color w:val="000000"/>
                <w:sz w:val="14"/>
              </w:rPr>
              <w:t>2.8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5B6D05C" w14:textId="77777777" w:rsidR="007B331C" w:rsidRDefault="007B331C" w:rsidP="007B331C">
            <w:pPr>
              <w:spacing w:before="0" w:after="0"/>
              <w:jc w:val="center"/>
            </w:pPr>
            <w:r>
              <w:rPr>
                <w:rFonts w:ascii="Arial Narrow" w:hAnsi="Arial Narrow" w:cs="Arial Narrow"/>
                <w:color w:val="000000"/>
                <w:sz w:val="14"/>
              </w:rPr>
              <w:t>3.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63FC0A" w14:textId="77777777" w:rsidR="007B331C" w:rsidRDefault="007B331C" w:rsidP="007B331C">
            <w:pPr>
              <w:spacing w:before="0" w:after="0"/>
              <w:jc w:val="center"/>
            </w:pPr>
            <w:r>
              <w:rPr>
                <w:rFonts w:ascii="Arial Narrow" w:hAnsi="Arial Narrow" w:cs="Arial Narrow"/>
                <w:color w:val="000000"/>
                <w:sz w:val="14"/>
              </w:rPr>
              <w:t>1.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C8E254" w14:textId="77777777" w:rsidR="007B331C" w:rsidRDefault="007B331C" w:rsidP="007B331C">
            <w:pPr>
              <w:spacing w:before="0" w:after="0"/>
              <w:jc w:val="center"/>
            </w:pPr>
            <w:r>
              <w:rPr>
                <w:rFonts w:ascii="Arial Narrow" w:hAnsi="Arial Narrow" w:cs="Arial Narrow"/>
                <w:color w:val="000000"/>
                <w:sz w:val="14"/>
              </w:rPr>
              <w:t>1.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9F6A0F" w14:textId="77777777" w:rsidR="007B331C" w:rsidRDefault="007B331C" w:rsidP="007B331C">
            <w:pPr>
              <w:spacing w:before="0" w:after="0"/>
              <w:jc w:val="center"/>
            </w:pPr>
            <w:r>
              <w:rPr>
                <w:rFonts w:ascii="Arial Narrow" w:hAnsi="Arial Narrow" w:cs="Arial Narrow"/>
                <w:color w:val="000000"/>
                <w:sz w:val="14"/>
              </w:rPr>
              <w:t>4.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B4AE79" w14:textId="77777777" w:rsidR="007B331C" w:rsidRDefault="007B331C" w:rsidP="007B331C">
            <w:pPr>
              <w:spacing w:before="0" w:after="0"/>
              <w:jc w:val="center"/>
            </w:pPr>
            <w:r>
              <w:rPr>
                <w:rFonts w:ascii="Arial Narrow" w:hAnsi="Arial Narrow" w:cs="Arial Narrow"/>
                <w:color w:val="000000"/>
                <w:sz w:val="14"/>
              </w:rPr>
              <w:t>4.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961673"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E7FFFC"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5447F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593A93" w14:textId="77777777" w:rsidR="007B331C" w:rsidRDefault="007B331C" w:rsidP="007B331C">
            <w:pPr>
              <w:spacing w:before="0" w:after="0"/>
              <w:jc w:val="center"/>
            </w:pPr>
          </w:p>
        </w:tc>
      </w:tr>
      <w:tr w:rsidR="007B331C" w14:paraId="5BF0506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D47A03"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59ACD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498A13"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42FB67"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B38C0B" w14:textId="77777777" w:rsidR="007B331C" w:rsidRDefault="007B331C" w:rsidP="007B331C">
            <w:pPr>
              <w:spacing w:before="0" w:after="0"/>
              <w:jc w:val="center"/>
            </w:pPr>
            <w:r>
              <w:rPr>
                <w:rFonts w:ascii="Arial Narrow" w:hAnsi="Arial Narrow" w:cs="Arial Narrow"/>
                <w:color w:val="000000"/>
                <w:sz w:val="14"/>
              </w:rPr>
              <w:t>202.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102B81" w14:textId="77777777" w:rsidR="007B331C" w:rsidRDefault="007B331C" w:rsidP="007B331C">
            <w:pPr>
              <w:spacing w:before="0" w:after="0"/>
              <w:jc w:val="center"/>
            </w:pPr>
            <w:r>
              <w:rPr>
                <w:rFonts w:ascii="Arial Narrow" w:hAnsi="Arial Narrow" w:cs="Arial Narrow"/>
                <w:color w:val="000000"/>
                <w:sz w:val="14"/>
              </w:rPr>
              <w:t>227.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61E5D5" w14:textId="77777777" w:rsidR="007B331C" w:rsidRDefault="007B331C" w:rsidP="007B331C">
            <w:pPr>
              <w:spacing w:before="0" w:after="0"/>
              <w:jc w:val="center"/>
            </w:pPr>
            <w:r>
              <w:rPr>
                <w:rFonts w:ascii="Arial Narrow" w:hAnsi="Arial Narrow" w:cs="Arial Narrow"/>
                <w:color w:val="000000"/>
                <w:sz w:val="14"/>
              </w:rPr>
              <w:t>128.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BADA6B" w14:textId="77777777" w:rsidR="007B331C" w:rsidRDefault="007B331C" w:rsidP="007B331C">
            <w:pPr>
              <w:spacing w:before="0" w:after="0"/>
              <w:jc w:val="center"/>
            </w:pPr>
            <w:r>
              <w:rPr>
                <w:rFonts w:ascii="Arial Narrow" w:hAnsi="Arial Narrow" w:cs="Arial Narrow"/>
                <w:color w:val="000000"/>
                <w:sz w:val="14"/>
              </w:rPr>
              <w:t>174.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5A23FF" w14:textId="77777777" w:rsidR="007B331C" w:rsidRDefault="007B331C" w:rsidP="007B331C">
            <w:pPr>
              <w:spacing w:before="0" w:after="0"/>
              <w:jc w:val="center"/>
            </w:pPr>
            <w:r>
              <w:rPr>
                <w:rFonts w:ascii="Arial Narrow" w:hAnsi="Arial Narrow" w:cs="Arial Narrow"/>
                <w:color w:val="000000"/>
                <w:sz w:val="14"/>
              </w:rPr>
              <w:t>240.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23C17B" w14:textId="77777777" w:rsidR="007B331C" w:rsidRDefault="007B331C" w:rsidP="007B331C">
            <w:pPr>
              <w:spacing w:before="0" w:after="0"/>
              <w:jc w:val="center"/>
            </w:pPr>
            <w:r>
              <w:rPr>
                <w:rFonts w:ascii="Arial Narrow" w:hAnsi="Arial Narrow" w:cs="Arial Narrow"/>
                <w:color w:val="000000"/>
                <w:sz w:val="14"/>
              </w:rPr>
              <w:t>242.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C26F5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36266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6C60C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C8F1C7" w14:textId="77777777" w:rsidR="007B331C" w:rsidRDefault="007B331C" w:rsidP="007B331C">
            <w:pPr>
              <w:spacing w:before="0" w:after="0"/>
              <w:jc w:val="center"/>
            </w:pPr>
          </w:p>
        </w:tc>
      </w:tr>
      <w:tr w:rsidR="007B331C" w14:paraId="508C782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4A96F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8DE64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C92C1B"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ADE59E"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D4EC81F" w14:textId="77777777" w:rsidR="007B331C" w:rsidRDefault="007B331C" w:rsidP="007B331C">
            <w:pPr>
              <w:spacing w:before="0" w:after="0"/>
              <w:jc w:val="center"/>
            </w:pPr>
            <w:r>
              <w:rPr>
                <w:rFonts w:ascii="Arial Narrow" w:hAnsi="Arial Narrow" w:cs="Arial Narrow"/>
                <w:color w:val="000000"/>
                <w:sz w:val="14"/>
              </w:rPr>
              <w:t>2.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60326B" w14:textId="77777777" w:rsidR="007B331C" w:rsidRDefault="007B331C" w:rsidP="007B331C">
            <w:pPr>
              <w:spacing w:before="0" w:after="0"/>
              <w:jc w:val="center"/>
            </w:pPr>
            <w:r>
              <w:rPr>
                <w:rFonts w:ascii="Arial Narrow" w:hAnsi="Arial Narrow" w:cs="Arial Narrow"/>
                <w:color w:val="000000"/>
                <w:sz w:val="14"/>
              </w:rPr>
              <w:t>3.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7AEE97" w14:textId="77777777" w:rsidR="007B331C" w:rsidRDefault="007B331C" w:rsidP="007B331C">
            <w:pPr>
              <w:spacing w:before="0" w:after="0"/>
              <w:jc w:val="center"/>
            </w:pPr>
            <w:r>
              <w:rPr>
                <w:rFonts w:ascii="Arial Narrow" w:hAnsi="Arial Narrow" w:cs="Arial Narrow"/>
                <w:color w:val="000000"/>
                <w:sz w:val="14"/>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1FE7C8" w14:textId="77777777" w:rsidR="007B331C" w:rsidRDefault="007B331C" w:rsidP="007B331C">
            <w:pPr>
              <w:spacing w:before="0" w:after="0"/>
              <w:jc w:val="center"/>
            </w:pPr>
            <w:r>
              <w:rPr>
                <w:rFonts w:ascii="Arial Narrow" w:hAnsi="Arial Narrow" w:cs="Arial Narrow"/>
                <w:color w:val="000000"/>
                <w:sz w:val="14"/>
              </w:rPr>
              <w:t>1.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0B9DBA"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AEB9A5" w14:textId="77777777" w:rsidR="007B331C" w:rsidRDefault="007B331C" w:rsidP="007B331C">
            <w:pPr>
              <w:spacing w:before="0" w:after="0"/>
              <w:jc w:val="center"/>
            </w:pPr>
            <w:r>
              <w:rPr>
                <w:rFonts w:ascii="Arial Narrow" w:hAnsi="Arial Narrow" w:cs="Arial Narrow"/>
                <w:color w:val="000000"/>
                <w:sz w:val="14"/>
              </w:rPr>
              <w:t>4.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14B6F2"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BB511B" w14:textId="77777777" w:rsidR="007B331C" w:rsidRDefault="007B331C" w:rsidP="007B331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2367E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56D73F" w14:textId="77777777" w:rsidR="007B331C" w:rsidRDefault="007B331C" w:rsidP="007B331C">
            <w:pPr>
              <w:spacing w:before="0" w:after="0"/>
              <w:jc w:val="center"/>
            </w:pPr>
          </w:p>
        </w:tc>
      </w:tr>
      <w:tr w:rsidR="007B331C" w14:paraId="100A8A4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EA826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9A7F0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079A1D"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B02653"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ABB052E" w14:textId="77777777" w:rsidR="007B331C" w:rsidRDefault="007B331C" w:rsidP="007B331C">
            <w:pPr>
              <w:spacing w:before="0" w:after="0"/>
              <w:jc w:val="center"/>
            </w:pPr>
            <w:r>
              <w:rPr>
                <w:rFonts w:ascii="Arial Narrow" w:hAnsi="Arial Narrow" w:cs="Arial Narrow"/>
                <w:color w:val="000000"/>
                <w:sz w:val="14"/>
              </w:rPr>
              <w:t>3.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C2BD67"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E916D3" w14:textId="77777777" w:rsidR="007B331C" w:rsidRDefault="007B331C" w:rsidP="007B331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1D609C" w14:textId="77777777" w:rsidR="007B331C" w:rsidRDefault="007B331C" w:rsidP="007B331C">
            <w:pPr>
              <w:spacing w:before="0" w:after="0"/>
              <w:jc w:val="center"/>
            </w:pPr>
            <w:r>
              <w:rPr>
                <w:rFonts w:ascii="Arial Narrow" w:hAnsi="Arial Narrow" w:cs="Arial Narrow"/>
                <w:color w:val="000000"/>
                <w:sz w:val="14"/>
              </w:rPr>
              <w:t>1.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103735" w14:textId="77777777" w:rsidR="007B331C" w:rsidRDefault="007B331C" w:rsidP="007B331C">
            <w:pPr>
              <w:spacing w:before="0" w:after="0"/>
              <w:jc w:val="center"/>
            </w:pPr>
            <w:r>
              <w:rPr>
                <w:rFonts w:ascii="Arial Narrow" w:hAnsi="Arial Narrow" w:cs="Arial Narrow"/>
                <w:color w:val="000000"/>
                <w:sz w:val="14"/>
              </w:rPr>
              <w:t>4.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22D3BB" w14:textId="77777777" w:rsidR="007B331C" w:rsidRDefault="007B331C" w:rsidP="007B331C">
            <w:pPr>
              <w:spacing w:before="0" w:after="0"/>
              <w:jc w:val="center"/>
            </w:pPr>
            <w:r>
              <w:rPr>
                <w:rFonts w:ascii="Arial Narrow" w:hAnsi="Arial Narrow" w:cs="Arial Narrow"/>
                <w:color w:val="000000"/>
                <w:sz w:val="14"/>
              </w:rPr>
              <w:t>6.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2180DA"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5915D2"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A6DEF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C4CD72" w14:textId="77777777" w:rsidR="007B331C" w:rsidRDefault="007B331C" w:rsidP="007B331C">
            <w:pPr>
              <w:spacing w:before="0" w:after="0"/>
              <w:jc w:val="center"/>
            </w:pPr>
          </w:p>
        </w:tc>
      </w:tr>
      <w:tr w:rsidR="007B331C" w14:paraId="04A407E1"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675C9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572F4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BD4901"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A66428"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5D4699" w14:textId="77777777" w:rsidR="007B331C" w:rsidRDefault="007B331C" w:rsidP="007B331C">
            <w:pPr>
              <w:spacing w:before="0" w:after="0"/>
              <w:jc w:val="center"/>
            </w:pPr>
            <w:r>
              <w:rPr>
                <w:rFonts w:ascii="Arial Narrow" w:hAnsi="Arial Narrow" w:cs="Arial Narrow"/>
                <w:color w:val="000000"/>
                <w:sz w:val="14"/>
              </w:rPr>
              <w:t>100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6A1CEB" w14:textId="77777777" w:rsidR="007B331C" w:rsidRDefault="007B331C" w:rsidP="007B331C">
            <w:pPr>
              <w:spacing w:before="0" w:after="0"/>
              <w:jc w:val="center"/>
            </w:pPr>
            <w:r>
              <w:rPr>
                <w:rFonts w:ascii="Arial Narrow" w:hAnsi="Arial Narrow" w:cs="Arial Narrow"/>
                <w:color w:val="000000"/>
                <w:sz w:val="14"/>
              </w:rPr>
              <w:t>243.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E44C33" w14:textId="77777777" w:rsidR="007B331C" w:rsidRDefault="007B331C" w:rsidP="007B331C">
            <w:pPr>
              <w:spacing w:before="0" w:after="0"/>
              <w:jc w:val="center"/>
            </w:pPr>
            <w:r>
              <w:rPr>
                <w:rFonts w:ascii="Arial Narrow" w:hAnsi="Arial Narrow" w:cs="Arial Narrow"/>
                <w:color w:val="000000"/>
                <w:sz w:val="14"/>
              </w:rPr>
              <w:t>124.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4BF87F" w14:textId="77777777" w:rsidR="007B331C" w:rsidRDefault="007B331C" w:rsidP="007B331C">
            <w:pPr>
              <w:spacing w:before="0" w:after="0"/>
              <w:jc w:val="center"/>
            </w:pPr>
            <w:r>
              <w:rPr>
                <w:rFonts w:ascii="Arial Narrow" w:hAnsi="Arial Narrow" w:cs="Arial Narrow"/>
                <w:color w:val="000000"/>
                <w:sz w:val="14"/>
              </w:rPr>
              <w:t>168.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891446" w14:textId="77777777" w:rsidR="007B331C" w:rsidRDefault="007B331C" w:rsidP="007B331C">
            <w:pPr>
              <w:spacing w:before="0" w:after="0"/>
              <w:jc w:val="center"/>
            </w:pPr>
            <w:r>
              <w:rPr>
                <w:rFonts w:ascii="Arial Narrow" w:hAnsi="Arial Narrow" w:cs="Arial Narrow"/>
                <w:color w:val="000000"/>
                <w:sz w:val="14"/>
              </w:rPr>
              <w:t>2143.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DBB019" w14:textId="77777777" w:rsidR="007B331C" w:rsidRDefault="007B331C" w:rsidP="007B331C">
            <w:pPr>
              <w:spacing w:before="0" w:after="0"/>
              <w:jc w:val="center"/>
            </w:pPr>
            <w:r>
              <w:rPr>
                <w:rFonts w:ascii="Arial Narrow" w:hAnsi="Arial Narrow" w:cs="Arial Narrow"/>
                <w:color w:val="000000"/>
                <w:sz w:val="14"/>
              </w:rPr>
              <w:t>3385.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FF93C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D564A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83445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E0B59C" w14:textId="77777777" w:rsidR="007B331C" w:rsidRDefault="007B331C" w:rsidP="007B331C">
            <w:pPr>
              <w:spacing w:before="0" w:after="0"/>
              <w:jc w:val="center"/>
            </w:pPr>
          </w:p>
        </w:tc>
      </w:tr>
      <w:tr w:rsidR="007B331C" w14:paraId="26BD65A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CEECE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63FDB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082E9E"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F12989"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5D320D7" w14:textId="77777777" w:rsidR="007B331C" w:rsidRDefault="007B331C" w:rsidP="007B331C">
            <w:pPr>
              <w:spacing w:before="0" w:after="0"/>
              <w:jc w:val="center"/>
            </w:pPr>
            <w:r>
              <w:rPr>
                <w:rFonts w:ascii="Arial Narrow" w:hAnsi="Arial Narrow" w:cs="Arial Narrow"/>
                <w:color w:val="000000"/>
                <w:sz w:val="14"/>
              </w:rPr>
              <w:t>2.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9FE186" w14:textId="77777777" w:rsidR="007B331C" w:rsidRDefault="007B331C" w:rsidP="007B331C">
            <w:pPr>
              <w:spacing w:before="0" w:after="0"/>
              <w:jc w:val="center"/>
            </w:pPr>
            <w:r>
              <w:rPr>
                <w:rFonts w:ascii="Arial Narrow" w:hAnsi="Arial Narrow" w:cs="Arial Narrow"/>
                <w:color w:val="000000"/>
                <w:sz w:val="14"/>
              </w:rPr>
              <w:t>2.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9BB09C" w14:textId="77777777" w:rsidR="007B331C" w:rsidRDefault="007B331C" w:rsidP="007B331C">
            <w:pPr>
              <w:spacing w:before="0" w:after="0"/>
              <w:jc w:val="center"/>
            </w:pPr>
            <w:r>
              <w:rPr>
                <w:rFonts w:ascii="Arial Narrow" w:hAnsi="Arial Narrow" w:cs="Arial Narrow"/>
                <w:color w:val="000000"/>
                <w:sz w:val="14"/>
              </w:rPr>
              <w:t>0.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D35632" w14:textId="77777777" w:rsidR="007B331C" w:rsidRDefault="007B331C" w:rsidP="007B331C">
            <w:pPr>
              <w:spacing w:before="0" w:after="0"/>
              <w:jc w:val="center"/>
            </w:pPr>
            <w:r>
              <w:rPr>
                <w:rFonts w:ascii="Arial Narrow" w:hAnsi="Arial Narrow" w:cs="Arial Narrow"/>
                <w:color w:val="000000"/>
                <w:sz w:val="14"/>
              </w:rPr>
              <w:t>1.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9E8A03" w14:textId="77777777" w:rsidR="007B331C" w:rsidRDefault="007B331C" w:rsidP="007B331C">
            <w:pPr>
              <w:spacing w:before="0" w:after="0"/>
              <w:jc w:val="center"/>
            </w:pPr>
            <w:r>
              <w:rPr>
                <w:rFonts w:ascii="Arial Narrow" w:hAnsi="Arial Narrow" w:cs="Arial Narrow"/>
                <w:color w:val="000000"/>
                <w:sz w:val="14"/>
              </w:rPr>
              <w:t>4.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218ABA" w14:textId="77777777" w:rsidR="007B331C" w:rsidRDefault="007B331C" w:rsidP="007B331C">
            <w:pPr>
              <w:spacing w:before="0" w:after="0"/>
              <w:jc w:val="center"/>
            </w:pPr>
            <w:r>
              <w:rPr>
                <w:rFonts w:ascii="Arial Narrow" w:hAnsi="Arial Narrow" w:cs="Arial Narrow"/>
                <w:color w:val="000000"/>
                <w:sz w:val="14"/>
              </w:rPr>
              <w:t>5.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D3E226"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97D12D"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40917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19BEE6" w14:textId="77777777" w:rsidR="007B331C" w:rsidRDefault="007B331C" w:rsidP="007B331C">
            <w:pPr>
              <w:spacing w:before="0" w:after="0"/>
              <w:jc w:val="center"/>
            </w:pPr>
          </w:p>
        </w:tc>
      </w:tr>
      <w:tr w:rsidR="007B331C" w14:paraId="7C31701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F0B6DE"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A43346" w14:textId="77777777" w:rsidR="007B331C" w:rsidRDefault="007B331C" w:rsidP="007B331C">
            <w:pPr>
              <w:spacing w:before="20" w:after="20"/>
              <w:ind w:left="20" w:right="20"/>
            </w:pPr>
            <w:r>
              <w:rPr>
                <w:rFonts w:ascii="Arial Narrow" w:hAnsi="Arial Narrow" w:cs="Arial Narrow"/>
                <w:color w:val="000000"/>
                <w:sz w:val="14"/>
              </w:rPr>
              <w:t>Tully(TUL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4FC8FE"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DE7377"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00891B" w14:textId="77777777" w:rsidR="007B331C" w:rsidRDefault="007B331C" w:rsidP="007B331C">
            <w:pPr>
              <w:spacing w:before="0" w:after="0"/>
              <w:jc w:val="center"/>
            </w:pPr>
            <w:r>
              <w:rPr>
                <w:rFonts w:ascii="Arial Narrow" w:hAnsi="Arial Narrow" w:cs="Arial Narrow"/>
                <w:color w:val="000000"/>
                <w:sz w:val="14"/>
              </w:rPr>
              <w:t>193.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988170" w14:textId="77777777" w:rsidR="007B331C" w:rsidRDefault="007B331C" w:rsidP="007B331C">
            <w:pPr>
              <w:spacing w:before="0" w:after="0"/>
              <w:jc w:val="center"/>
            </w:pPr>
            <w:r>
              <w:rPr>
                <w:rFonts w:ascii="Arial Narrow" w:hAnsi="Arial Narrow" w:cs="Arial Narrow"/>
                <w:color w:val="000000"/>
                <w:sz w:val="14"/>
              </w:rPr>
              <w:t>183.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AA7B1C" w14:textId="77777777" w:rsidR="007B331C" w:rsidRDefault="007B331C" w:rsidP="007B331C">
            <w:pPr>
              <w:spacing w:before="0" w:after="0"/>
              <w:jc w:val="center"/>
            </w:pPr>
            <w:r>
              <w:rPr>
                <w:rFonts w:ascii="Arial Narrow" w:hAnsi="Arial Narrow" w:cs="Arial Narrow"/>
                <w:color w:val="000000"/>
                <w:sz w:val="14"/>
              </w:rPr>
              <w:t>44.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419758" w14:textId="77777777" w:rsidR="007B331C" w:rsidRDefault="007B331C" w:rsidP="007B331C">
            <w:pPr>
              <w:spacing w:before="0" w:after="0"/>
              <w:jc w:val="center"/>
            </w:pPr>
            <w:r>
              <w:rPr>
                <w:rFonts w:ascii="Arial Narrow" w:hAnsi="Arial Narrow" w:cs="Arial Narrow"/>
                <w:color w:val="000000"/>
                <w:sz w:val="14"/>
              </w:rPr>
              <w:t>113.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57F153" w14:textId="77777777" w:rsidR="007B331C" w:rsidRDefault="007B331C" w:rsidP="007B331C">
            <w:pPr>
              <w:spacing w:before="0" w:after="0"/>
              <w:jc w:val="center"/>
            </w:pPr>
            <w:r>
              <w:rPr>
                <w:rFonts w:ascii="Arial Narrow" w:hAnsi="Arial Narrow" w:cs="Arial Narrow"/>
                <w:color w:val="000000"/>
                <w:sz w:val="14"/>
              </w:rPr>
              <w:t>269.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D1B56C" w14:textId="77777777" w:rsidR="007B331C" w:rsidRDefault="007B331C" w:rsidP="007B331C">
            <w:pPr>
              <w:spacing w:before="0" w:after="0"/>
              <w:jc w:val="center"/>
            </w:pPr>
            <w:r>
              <w:rPr>
                <w:rFonts w:ascii="Arial Narrow" w:hAnsi="Arial Narrow" w:cs="Arial Narrow"/>
                <w:color w:val="000000"/>
                <w:sz w:val="14"/>
              </w:rPr>
              <w:t>356.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29D9E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98914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0A83B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6C20C2" w14:textId="77777777" w:rsidR="007B331C" w:rsidRDefault="007B331C" w:rsidP="007B331C">
            <w:pPr>
              <w:spacing w:before="0" w:after="0"/>
              <w:jc w:val="center"/>
            </w:pPr>
          </w:p>
        </w:tc>
      </w:tr>
      <w:tr w:rsidR="007B331C" w14:paraId="60892ED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A521D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1094C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28049D"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45B39B"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082079"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D2694B" w14:textId="77777777" w:rsidR="007B331C" w:rsidRDefault="007B331C" w:rsidP="007B331C">
            <w:pPr>
              <w:spacing w:before="0" w:after="0"/>
              <w:jc w:val="center"/>
            </w:pPr>
            <w:r>
              <w:rPr>
                <w:rFonts w:ascii="Arial Narrow" w:hAnsi="Arial Narrow" w:cs="Arial Narrow"/>
                <w:color w:val="000000"/>
                <w:sz w:val="14"/>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1E49F3" w14:textId="77777777" w:rsidR="007B331C" w:rsidRDefault="007B331C" w:rsidP="007B331C">
            <w:pPr>
              <w:spacing w:before="0" w:after="0"/>
              <w:jc w:val="center"/>
            </w:pPr>
            <w:r>
              <w:rPr>
                <w:rFonts w:ascii="Arial Narrow" w:hAnsi="Arial Narrow" w:cs="Arial Narrow"/>
                <w:color w:val="000000"/>
                <w:sz w:val="14"/>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07B1BE"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3A7DEC"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FD8D8A"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2BD9E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54171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05A2F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49DBFC" w14:textId="77777777" w:rsidR="007B331C" w:rsidRDefault="007B331C" w:rsidP="007B331C">
            <w:pPr>
              <w:spacing w:before="0" w:after="0"/>
              <w:jc w:val="center"/>
            </w:pPr>
          </w:p>
        </w:tc>
      </w:tr>
      <w:tr w:rsidR="007B331C" w14:paraId="7DABC87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D77F5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3E23F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F7C83B"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C923B4"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6B6092" w14:textId="77777777" w:rsidR="007B331C" w:rsidRDefault="007B331C" w:rsidP="007B331C">
            <w:pPr>
              <w:spacing w:before="0" w:after="0"/>
              <w:jc w:val="center"/>
            </w:pPr>
            <w:r>
              <w:rPr>
                <w:rFonts w:ascii="Arial Narrow" w:hAnsi="Arial Narrow" w:cs="Arial Narrow"/>
                <w:color w:val="000000"/>
                <w:sz w:val="14"/>
              </w:rPr>
              <w:t>99.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649303" w14:textId="77777777" w:rsidR="007B331C" w:rsidRDefault="007B331C" w:rsidP="007B331C">
            <w:pPr>
              <w:spacing w:before="0" w:after="0"/>
              <w:jc w:val="center"/>
            </w:pPr>
            <w:r>
              <w:rPr>
                <w:rFonts w:ascii="Arial Narrow" w:hAnsi="Arial Narrow" w:cs="Arial Narrow"/>
                <w:color w:val="000000"/>
                <w:sz w:val="14"/>
              </w:rPr>
              <w:t>91.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68BFFE" w14:textId="77777777" w:rsidR="007B331C" w:rsidRDefault="007B331C" w:rsidP="007B331C">
            <w:pPr>
              <w:spacing w:before="0" w:after="0"/>
              <w:jc w:val="center"/>
            </w:pPr>
            <w:r>
              <w:rPr>
                <w:rFonts w:ascii="Arial Narrow" w:hAnsi="Arial Narrow" w:cs="Arial Narrow"/>
                <w:color w:val="000000"/>
                <w:sz w:val="14"/>
              </w:rPr>
              <w:t>76.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9A4E4F" w14:textId="77777777" w:rsidR="007B331C" w:rsidRDefault="007B331C" w:rsidP="007B331C">
            <w:pPr>
              <w:spacing w:before="0" w:after="0"/>
              <w:jc w:val="center"/>
            </w:pPr>
            <w:r>
              <w:rPr>
                <w:rFonts w:ascii="Arial Narrow" w:hAnsi="Arial Narrow" w:cs="Arial Narrow"/>
                <w:color w:val="000000"/>
                <w:sz w:val="14"/>
              </w:rPr>
              <w:t>83.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BB2123" w14:textId="77777777" w:rsidR="007B331C" w:rsidRDefault="007B331C" w:rsidP="007B331C">
            <w:pPr>
              <w:spacing w:before="0" w:after="0"/>
              <w:jc w:val="center"/>
            </w:pPr>
            <w:r>
              <w:rPr>
                <w:rFonts w:ascii="Arial Narrow" w:hAnsi="Arial Narrow" w:cs="Arial Narrow"/>
                <w:color w:val="000000"/>
                <w:sz w:val="14"/>
              </w:rPr>
              <w:t>112.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F3200B" w14:textId="77777777" w:rsidR="007B331C" w:rsidRDefault="007B331C" w:rsidP="007B331C">
            <w:pPr>
              <w:spacing w:before="0" w:after="0"/>
              <w:jc w:val="center"/>
            </w:pPr>
            <w:r>
              <w:rPr>
                <w:rFonts w:ascii="Arial Narrow" w:hAnsi="Arial Narrow" w:cs="Arial Narrow"/>
                <w:color w:val="000000"/>
                <w:sz w:val="14"/>
              </w:rPr>
              <w:t>133.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21282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0E381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8973C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2AD149" w14:textId="77777777" w:rsidR="007B331C" w:rsidRDefault="007B331C" w:rsidP="007B331C">
            <w:pPr>
              <w:spacing w:before="0" w:after="0"/>
              <w:jc w:val="center"/>
            </w:pPr>
          </w:p>
        </w:tc>
      </w:tr>
      <w:tr w:rsidR="007B331C" w14:paraId="4084216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35789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60BF5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98DE5E"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97A8B8"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307C40" w14:textId="77777777" w:rsidR="007B331C" w:rsidRDefault="007B331C" w:rsidP="007B331C">
            <w:pPr>
              <w:spacing w:before="0" w:after="0"/>
              <w:jc w:val="center"/>
            </w:pPr>
            <w:r>
              <w:rPr>
                <w:rFonts w:ascii="Arial Narrow" w:hAnsi="Arial Narrow" w:cs="Arial Narrow"/>
                <w:color w:val="000000"/>
                <w:sz w:val="14"/>
              </w:rPr>
              <w:t>6.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1B822F" w14:textId="77777777" w:rsidR="007B331C" w:rsidRDefault="007B331C" w:rsidP="007B331C">
            <w:pPr>
              <w:spacing w:before="0" w:after="0"/>
              <w:jc w:val="center"/>
            </w:pPr>
            <w:r>
              <w:rPr>
                <w:rFonts w:ascii="Arial Narrow" w:hAnsi="Arial Narrow" w:cs="Arial Narrow"/>
                <w:color w:val="000000"/>
                <w:sz w:val="14"/>
              </w:rPr>
              <w:t>3.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5E243B" w14:textId="77777777" w:rsidR="007B331C" w:rsidRDefault="007B331C" w:rsidP="007B331C">
            <w:pPr>
              <w:spacing w:before="0" w:after="0"/>
              <w:jc w:val="center"/>
            </w:pPr>
            <w:r>
              <w:rPr>
                <w:rFonts w:ascii="Arial Narrow" w:hAnsi="Arial Narrow" w:cs="Arial Narrow"/>
                <w:color w:val="000000"/>
                <w:sz w:val="14"/>
              </w:rPr>
              <w:t>1.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A0DF7F" w14:textId="77777777" w:rsidR="007B331C" w:rsidRDefault="007B331C" w:rsidP="007B331C">
            <w:pPr>
              <w:spacing w:before="0" w:after="0"/>
              <w:jc w:val="center"/>
            </w:pPr>
            <w:r>
              <w:rPr>
                <w:rFonts w:ascii="Arial Narrow" w:hAnsi="Arial Narrow" w:cs="Arial Narrow"/>
                <w:color w:val="000000"/>
                <w:sz w:val="14"/>
              </w:rPr>
              <w:t>1.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AAF2E9" w14:textId="77777777" w:rsidR="007B331C" w:rsidRDefault="007B331C" w:rsidP="007B331C">
            <w:pPr>
              <w:spacing w:before="0" w:after="0"/>
              <w:jc w:val="center"/>
            </w:pPr>
            <w:r>
              <w:rPr>
                <w:rFonts w:ascii="Arial Narrow" w:hAnsi="Arial Narrow" w:cs="Arial Narrow"/>
                <w:color w:val="000000"/>
                <w:sz w:val="14"/>
              </w:rPr>
              <w:t>1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35C471" w14:textId="77777777" w:rsidR="007B331C" w:rsidRDefault="007B331C" w:rsidP="007B331C">
            <w:pPr>
              <w:spacing w:before="0" w:after="0"/>
              <w:jc w:val="center"/>
            </w:pPr>
            <w:r>
              <w:rPr>
                <w:rFonts w:ascii="Arial Narrow" w:hAnsi="Arial Narrow" w:cs="Arial Narrow"/>
                <w:color w:val="000000"/>
                <w:sz w:val="14"/>
              </w:rPr>
              <w:t>15.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BDD6D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E74A3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164F6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F2250D" w14:textId="77777777" w:rsidR="007B331C" w:rsidRDefault="007B331C" w:rsidP="007B331C">
            <w:pPr>
              <w:spacing w:before="0" w:after="0"/>
              <w:jc w:val="center"/>
            </w:pPr>
          </w:p>
        </w:tc>
      </w:tr>
      <w:tr w:rsidR="007B331C" w14:paraId="13F756F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01BF9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20AC0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75232D"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D32E85"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AC6E7F" w14:textId="77777777" w:rsidR="007B331C" w:rsidRDefault="007B331C" w:rsidP="007B331C">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17D13B" w14:textId="77777777" w:rsidR="007B331C" w:rsidRDefault="007B331C" w:rsidP="007B331C">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C2AF23" w14:textId="77777777" w:rsidR="007B331C" w:rsidRDefault="007B331C" w:rsidP="007B331C">
            <w:pPr>
              <w:spacing w:before="0" w:after="0"/>
              <w:jc w:val="center"/>
            </w:pPr>
            <w:r>
              <w:rPr>
                <w:rFonts w:ascii="Arial Narrow" w:hAnsi="Arial Narrow" w:cs="Arial Narrow"/>
                <w:color w:val="000000"/>
                <w:sz w:val="14"/>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C57801" w14:textId="77777777" w:rsidR="007B331C" w:rsidRDefault="007B331C" w:rsidP="007B331C">
            <w:pPr>
              <w:spacing w:before="0" w:after="0"/>
              <w:jc w:val="center"/>
            </w:pPr>
            <w:r>
              <w:rPr>
                <w:rFonts w:ascii="Arial Narrow" w:hAnsi="Arial Narrow" w:cs="Arial Narrow"/>
                <w:color w:val="000000"/>
                <w:sz w:val="14"/>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99913B" w14:textId="77777777" w:rsidR="007B331C" w:rsidRDefault="007B331C" w:rsidP="007B331C">
            <w:pPr>
              <w:spacing w:before="0" w:after="0"/>
              <w:jc w:val="center"/>
            </w:pPr>
            <w:r>
              <w:rPr>
                <w:rFonts w:ascii="Arial Narrow" w:hAnsi="Arial Narrow" w:cs="Arial Narrow"/>
                <w:color w:val="000000"/>
                <w:sz w:val="14"/>
              </w:rPr>
              <w:t>0.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658097" w14:textId="77777777" w:rsidR="007B331C" w:rsidRDefault="007B331C" w:rsidP="007B331C">
            <w:pPr>
              <w:spacing w:before="0" w:after="0"/>
              <w:jc w:val="center"/>
            </w:pPr>
            <w:r>
              <w:rPr>
                <w:rFonts w:ascii="Arial Narrow" w:hAnsi="Arial Narrow" w:cs="Arial Narrow"/>
                <w:color w:val="000000"/>
                <w:sz w:val="14"/>
              </w:rPr>
              <w:t>1.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02F9DF"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38B1C3"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083FD6"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85BED9" w14:textId="77777777" w:rsidR="007B331C" w:rsidRDefault="007B331C" w:rsidP="007B331C">
            <w:pPr>
              <w:spacing w:before="0" w:after="0"/>
              <w:jc w:val="center"/>
            </w:pPr>
            <w:r>
              <w:rPr>
                <w:rFonts w:ascii="Arial Narrow" w:hAnsi="Arial Narrow" w:cs="Arial Narrow"/>
                <w:color w:val="000000"/>
                <w:sz w:val="14"/>
              </w:rPr>
              <w:t>0.63</w:t>
            </w:r>
          </w:p>
        </w:tc>
      </w:tr>
      <w:tr w:rsidR="007B331C" w14:paraId="602CF82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CFE3D3"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63E1E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DF3DDB"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54BE98"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0A45C" w14:textId="77777777" w:rsidR="007B331C" w:rsidRDefault="007B331C" w:rsidP="007B331C">
            <w:pPr>
              <w:spacing w:before="0" w:after="0"/>
              <w:jc w:val="center"/>
            </w:pPr>
            <w:r>
              <w:rPr>
                <w:rFonts w:ascii="Arial Narrow" w:hAnsi="Arial Narrow" w:cs="Arial Narrow"/>
                <w:color w:val="000000"/>
                <w:sz w:val="14"/>
              </w:rPr>
              <w:t>177.3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24E40C8" w14:textId="77777777" w:rsidR="007B331C" w:rsidRDefault="007B331C" w:rsidP="007B331C">
            <w:pPr>
              <w:spacing w:before="0" w:after="0"/>
              <w:jc w:val="center"/>
            </w:pPr>
            <w:r>
              <w:rPr>
                <w:rFonts w:ascii="Arial Narrow" w:hAnsi="Arial Narrow" w:cs="Arial Narrow"/>
                <w:color w:val="000000"/>
                <w:sz w:val="14"/>
              </w:rPr>
              <w:t>17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17E697" w14:textId="77777777" w:rsidR="007B331C" w:rsidRDefault="007B331C" w:rsidP="007B331C">
            <w:pPr>
              <w:spacing w:before="0" w:after="0"/>
              <w:jc w:val="center"/>
            </w:pPr>
            <w:r>
              <w:rPr>
                <w:rFonts w:ascii="Arial Narrow" w:hAnsi="Arial Narrow" w:cs="Arial Narrow"/>
                <w:color w:val="000000"/>
                <w:sz w:val="14"/>
              </w:rPr>
              <w:t>38.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F5EF99" w14:textId="77777777" w:rsidR="007B331C" w:rsidRDefault="007B331C" w:rsidP="007B331C">
            <w:pPr>
              <w:spacing w:before="0" w:after="0"/>
              <w:jc w:val="center"/>
            </w:pPr>
            <w:r>
              <w:rPr>
                <w:rFonts w:ascii="Arial Narrow" w:hAnsi="Arial Narrow" w:cs="Arial Narrow"/>
                <w:color w:val="000000"/>
                <w:sz w:val="14"/>
              </w:rPr>
              <w:t>106.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F588AA" w14:textId="77777777" w:rsidR="007B331C" w:rsidRDefault="007B331C" w:rsidP="007B331C">
            <w:pPr>
              <w:spacing w:before="0" w:after="0"/>
              <w:jc w:val="center"/>
            </w:pPr>
            <w:r>
              <w:rPr>
                <w:rFonts w:ascii="Arial Narrow" w:hAnsi="Arial Narrow" w:cs="Arial Narrow"/>
                <w:color w:val="000000"/>
                <w:sz w:val="14"/>
              </w:rPr>
              <w:t>245.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88B18F" w14:textId="77777777" w:rsidR="007B331C" w:rsidRDefault="007B331C" w:rsidP="007B331C">
            <w:pPr>
              <w:spacing w:before="0" w:after="0"/>
              <w:jc w:val="center"/>
            </w:pPr>
            <w:r>
              <w:rPr>
                <w:rFonts w:ascii="Arial Narrow" w:hAnsi="Arial Narrow" w:cs="Arial Narrow"/>
                <w:color w:val="000000"/>
                <w:sz w:val="14"/>
              </w:rPr>
              <w:t>326.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107F96"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FB5FA8" w14:textId="77777777" w:rsidR="007B331C" w:rsidRDefault="007B331C" w:rsidP="007B331C">
            <w:pPr>
              <w:spacing w:before="0" w:after="0"/>
              <w:jc w:val="center"/>
            </w:pPr>
            <w:r>
              <w:rPr>
                <w:rFonts w:ascii="Arial Narrow" w:hAnsi="Arial Narrow" w:cs="Arial Narrow"/>
                <w:color w:val="000000"/>
                <w:sz w:val="14"/>
              </w:rPr>
              <w:t>1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91726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DF4A2A" w14:textId="77777777" w:rsidR="007B331C" w:rsidRDefault="007B331C" w:rsidP="007B331C">
            <w:pPr>
              <w:spacing w:before="0" w:after="0"/>
              <w:jc w:val="center"/>
            </w:pPr>
          </w:p>
        </w:tc>
      </w:tr>
      <w:tr w:rsidR="007B331C" w14:paraId="0812BF9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3A157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57444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E28EBD"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8ABEAD"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C1E0C4" w14:textId="77777777" w:rsidR="007B331C" w:rsidRDefault="007B331C" w:rsidP="007B331C">
            <w:pPr>
              <w:spacing w:before="0" w:after="0"/>
              <w:jc w:val="center"/>
            </w:pPr>
            <w:r>
              <w:rPr>
                <w:rFonts w:ascii="Arial Narrow" w:hAnsi="Arial Narrow" w:cs="Arial Narrow"/>
                <w:color w:val="000000"/>
                <w:sz w:val="14"/>
              </w:rPr>
              <w:t>6.2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4D8AAF4" w14:textId="77777777" w:rsidR="007B331C" w:rsidRDefault="007B331C" w:rsidP="007B331C">
            <w:pPr>
              <w:spacing w:before="0" w:after="0"/>
              <w:jc w:val="center"/>
            </w:pPr>
            <w:r>
              <w:rPr>
                <w:rFonts w:ascii="Arial Narrow" w:hAnsi="Arial Narrow" w:cs="Arial Narrow"/>
                <w:color w:val="000000"/>
                <w:sz w:val="14"/>
              </w:rPr>
              <w:t>6.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230DC2" w14:textId="77777777" w:rsidR="007B331C" w:rsidRDefault="007B331C" w:rsidP="007B331C">
            <w:pPr>
              <w:spacing w:before="0" w:after="0"/>
              <w:jc w:val="center"/>
            </w:pPr>
            <w:r>
              <w:rPr>
                <w:rFonts w:ascii="Arial Narrow" w:hAnsi="Arial Narrow" w:cs="Arial Narrow"/>
                <w:color w:val="000000"/>
                <w:sz w:val="14"/>
              </w:rPr>
              <w:t>3.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D3B160" w14:textId="77777777" w:rsidR="007B331C" w:rsidRDefault="007B331C" w:rsidP="007B331C">
            <w:pPr>
              <w:spacing w:before="0" w:after="0"/>
              <w:jc w:val="center"/>
            </w:pPr>
            <w:r>
              <w:rPr>
                <w:rFonts w:ascii="Arial Narrow" w:hAnsi="Arial Narrow" w:cs="Arial Narrow"/>
                <w:color w:val="000000"/>
                <w:sz w:val="14"/>
              </w:rPr>
              <w:t>5.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48B147" w14:textId="77777777" w:rsidR="007B331C" w:rsidRDefault="007B331C" w:rsidP="007B331C">
            <w:pPr>
              <w:spacing w:before="0" w:after="0"/>
              <w:jc w:val="center"/>
            </w:pPr>
            <w:r>
              <w:rPr>
                <w:rFonts w:ascii="Arial Narrow" w:hAnsi="Arial Narrow" w:cs="Arial Narrow"/>
                <w:color w:val="000000"/>
                <w:sz w:val="14"/>
              </w:rPr>
              <w:t>7.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C5BEF2" w14:textId="77777777" w:rsidR="007B331C" w:rsidRDefault="007B331C" w:rsidP="007B331C">
            <w:pPr>
              <w:spacing w:before="0" w:after="0"/>
              <w:jc w:val="center"/>
            </w:pPr>
            <w:r>
              <w:rPr>
                <w:rFonts w:ascii="Arial Narrow" w:hAnsi="Arial Narrow" w:cs="Arial Narrow"/>
                <w:color w:val="000000"/>
                <w:sz w:val="14"/>
              </w:rPr>
              <w:t>8.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3B0EB3"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AFB920" w14:textId="77777777" w:rsidR="007B331C" w:rsidRDefault="007B331C" w:rsidP="007B331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5DE12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92AD65" w14:textId="77777777" w:rsidR="007B331C" w:rsidRDefault="007B331C" w:rsidP="007B331C">
            <w:pPr>
              <w:spacing w:before="0" w:after="0"/>
              <w:jc w:val="center"/>
            </w:pPr>
          </w:p>
        </w:tc>
      </w:tr>
      <w:tr w:rsidR="007B331C" w14:paraId="5014E43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4C59F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246AB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1DDBD8"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87DB9C"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00F05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10754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6FBF1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02CC3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6050E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0DD89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39C9D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00A8B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55B1D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93C5B7" w14:textId="77777777" w:rsidR="007B331C" w:rsidRDefault="007B331C" w:rsidP="007B331C">
            <w:pPr>
              <w:spacing w:before="0" w:after="0"/>
              <w:jc w:val="center"/>
            </w:pPr>
          </w:p>
        </w:tc>
      </w:tr>
      <w:tr w:rsidR="007B331C" w14:paraId="4143CED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83A03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A64B7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A96314"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4ACA1D"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3877D4" w14:textId="77777777" w:rsidR="007B331C" w:rsidRDefault="007B331C" w:rsidP="007B331C">
            <w:pPr>
              <w:spacing w:before="0" w:after="0"/>
              <w:jc w:val="center"/>
            </w:pPr>
            <w:r>
              <w:rPr>
                <w:rFonts w:ascii="Arial Narrow" w:hAnsi="Arial Narrow" w:cs="Arial Narrow"/>
                <w:color w:val="000000"/>
                <w:sz w:val="14"/>
              </w:rPr>
              <w:t>0.6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459C9D2" w14:textId="77777777" w:rsidR="007B331C" w:rsidRDefault="007B331C" w:rsidP="007B331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A053E9" w14:textId="77777777" w:rsidR="007B331C" w:rsidRDefault="007B331C" w:rsidP="007B331C">
            <w:pPr>
              <w:spacing w:before="0" w:after="0"/>
              <w:jc w:val="center"/>
            </w:pPr>
            <w:r>
              <w:rPr>
                <w:rFonts w:ascii="Arial Narrow" w:hAnsi="Arial Narrow" w:cs="Arial Narrow"/>
                <w:color w:val="000000"/>
                <w:sz w:val="14"/>
              </w:rPr>
              <w:t>0.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BFC43A" w14:textId="77777777" w:rsidR="007B331C" w:rsidRDefault="007B331C" w:rsidP="007B331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D7897C" w14:textId="77777777" w:rsidR="007B331C" w:rsidRDefault="007B331C" w:rsidP="007B331C">
            <w:pPr>
              <w:spacing w:before="0" w:after="0"/>
              <w:jc w:val="center"/>
            </w:pPr>
            <w:r>
              <w:rPr>
                <w:rFonts w:ascii="Arial Narrow" w:hAnsi="Arial Narrow" w:cs="Arial Narrow"/>
                <w:color w:val="000000"/>
                <w:sz w:val="14"/>
              </w:rPr>
              <w:t>0.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C23E86" w14:textId="77777777" w:rsidR="007B331C" w:rsidRDefault="007B331C" w:rsidP="007B331C">
            <w:pPr>
              <w:spacing w:before="0" w:after="0"/>
              <w:jc w:val="center"/>
            </w:pPr>
            <w:r>
              <w:rPr>
                <w:rFonts w:ascii="Arial Narrow" w:hAnsi="Arial Narrow" w:cs="Arial Narrow"/>
                <w:color w:val="000000"/>
                <w:sz w:val="14"/>
              </w:rPr>
              <w:t>1.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E58AC6"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099D94" w14:textId="77777777" w:rsidR="007B331C" w:rsidRDefault="007B331C" w:rsidP="007B331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EF13D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D8766C" w14:textId="77777777" w:rsidR="007B331C" w:rsidRDefault="007B331C" w:rsidP="007B331C">
            <w:pPr>
              <w:spacing w:before="0" w:after="0"/>
              <w:jc w:val="center"/>
            </w:pPr>
          </w:p>
        </w:tc>
      </w:tr>
      <w:tr w:rsidR="007B331C" w14:paraId="55F0224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641F5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13671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67657A"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ACDE07"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CE6AD1" w14:textId="77777777" w:rsidR="007B331C" w:rsidRDefault="007B331C" w:rsidP="007B331C">
            <w:pPr>
              <w:spacing w:before="0" w:after="0"/>
              <w:jc w:val="center"/>
            </w:pPr>
            <w:r>
              <w:rPr>
                <w:rFonts w:ascii="Arial Narrow" w:hAnsi="Arial Narrow" w:cs="Arial Narrow"/>
                <w:color w:val="000000"/>
                <w:sz w:val="14"/>
              </w:rPr>
              <w:t>9786.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E49737" w14:textId="77777777" w:rsidR="007B331C" w:rsidRDefault="007B331C" w:rsidP="007B331C">
            <w:pPr>
              <w:spacing w:before="0" w:after="0"/>
              <w:jc w:val="center"/>
            </w:pPr>
            <w:r>
              <w:rPr>
                <w:rFonts w:ascii="Arial Narrow" w:hAnsi="Arial Narrow" w:cs="Arial Narrow"/>
                <w:color w:val="000000"/>
                <w:sz w:val="14"/>
              </w:rPr>
              <w:t>10796.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89D0CE" w14:textId="77777777" w:rsidR="007B331C" w:rsidRDefault="007B331C" w:rsidP="007B331C">
            <w:pPr>
              <w:spacing w:before="0" w:after="0"/>
              <w:jc w:val="center"/>
            </w:pPr>
            <w:r>
              <w:rPr>
                <w:rFonts w:ascii="Arial Narrow" w:hAnsi="Arial Narrow" w:cs="Arial Narrow"/>
                <w:color w:val="000000"/>
                <w:sz w:val="14"/>
              </w:rPr>
              <w:t>6453.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1C2EAD" w14:textId="77777777" w:rsidR="007B331C" w:rsidRDefault="007B331C" w:rsidP="007B331C">
            <w:pPr>
              <w:spacing w:before="0" w:after="0"/>
              <w:jc w:val="center"/>
            </w:pPr>
            <w:r>
              <w:rPr>
                <w:rFonts w:ascii="Arial Narrow" w:hAnsi="Arial Narrow" w:cs="Arial Narrow"/>
                <w:color w:val="000000"/>
                <w:sz w:val="14"/>
              </w:rPr>
              <w:t>8540.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377366" w14:textId="77777777" w:rsidR="007B331C" w:rsidRDefault="007B331C" w:rsidP="007B331C">
            <w:pPr>
              <w:spacing w:before="0" w:after="0"/>
              <w:jc w:val="center"/>
            </w:pPr>
            <w:r>
              <w:rPr>
                <w:rFonts w:ascii="Arial Narrow" w:hAnsi="Arial Narrow" w:cs="Arial Narrow"/>
                <w:color w:val="000000"/>
                <w:sz w:val="14"/>
              </w:rPr>
              <w:t>11435.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52CDA5" w14:textId="77777777" w:rsidR="007B331C" w:rsidRDefault="007B331C" w:rsidP="007B331C">
            <w:pPr>
              <w:spacing w:before="0" w:after="0"/>
              <w:jc w:val="center"/>
            </w:pPr>
            <w:r>
              <w:rPr>
                <w:rFonts w:ascii="Arial Narrow" w:hAnsi="Arial Narrow" w:cs="Arial Narrow"/>
                <w:color w:val="000000"/>
                <w:sz w:val="14"/>
              </w:rPr>
              <w:t>11705.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A8189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C551E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E398A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633B8C" w14:textId="77777777" w:rsidR="007B331C" w:rsidRDefault="007B331C" w:rsidP="007B331C">
            <w:pPr>
              <w:spacing w:before="0" w:after="0"/>
              <w:jc w:val="center"/>
            </w:pPr>
          </w:p>
        </w:tc>
      </w:tr>
      <w:tr w:rsidR="007B331C" w14:paraId="275B813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5FF56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55602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57ABBD"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644223"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49EF57" w14:textId="77777777" w:rsidR="007B331C" w:rsidRDefault="007B331C" w:rsidP="007B331C">
            <w:pPr>
              <w:spacing w:before="0" w:after="0"/>
              <w:jc w:val="center"/>
            </w:pPr>
            <w:r>
              <w:rPr>
                <w:rFonts w:ascii="Arial Narrow" w:hAnsi="Arial Narrow" w:cs="Arial Narrow"/>
                <w:color w:val="000000"/>
                <w:sz w:val="14"/>
              </w:rPr>
              <w:t>13.6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C6FA00B" w14:textId="77777777" w:rsidR="007B331C" w:rsidRDefault="007B331C" w:rsidP="007B331C">
            <w:pPr>
              <w:spacing w:before="0" w:after="0"/>
              <w:jc w:val="center"/>
            </w:pPr>
            <w:r>
              <w:rPr>
                <w:rFonts w:ascii="Arial Narrow" w:hAnsi="Arial Narrow" w:cs="Arial Narrow"/>
                <w:color w:val="000000"/>
                <w:sz w:val="14"/>
              </w:rPr>
              <w:t>13.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5B9A24" w14:textId="77777777" w:rsidR="007B331C" w:rsidRDefault="007B331C" w:rsidP="007B331C">
            <w:pPr>
              <w:spacing w:before="0" w:after="0"/>
              <w:jc w:val="center"/>
            </w:pPr>
            <w:r>
              <w:rPr>
                <w:rFonts w:ascii="Arial Narrow" w:hAnsi="Arial Narrow" w:cs="Arial Narrow"/>
                <w:color w:val="000000"/>
                <w:sz w:val="14"/>
              </w:rPr>
              <w:t>6.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35303E" w14:textId="77777777" w:rsidR="007B331C" w:rsidRDefault="007B331C" w:rsidP="007B331C">
            <w:pPr>
              <w:spacing w:before="0" w:after="0"/>
              <w:jc w:val="center"/>
            </w:pPr>
            <w:r>
              <w:rPr>
                <w:rFonts w:ascii="Arial Narrow" w:hAnsi="Arial Narrow" w:cs="Arial Narrow"/>
                <w:color w:val="000000"/>
                <w:sz w:val="14"/>
              </w:rPr>
              <w:t>9.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889A36" w14:textId="77777777" w:rsidR="007B331C" w:rsidRDefault="007B331C" w:rsidP="007B331C">
            <w:pPr>
              <w:spacing w:before="0" w:after="0"/>
              <w:jc w:val="center"/>
            </w:pPr>
            <w:r>
              <w:rPr>
                <w:rFonts w:ascii="Arial Narrow" w:hAnsi="Arial Narrow" w:cs="Arial Narrow"/>
                <w:color w:val="000000"/>
                <w:sz w:val="14"/>
              </w:rPr>
              <w:t>17.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90BB5E" w14:textId="77777777" w:rsidR="007B331C" w:rsidRDefault="007B331C" w:rsidP="007B331C">
            <w:pPr>
              <w:spacing w:before="0" w:after="0"/>
              <w:jc w:val="center"/>
            </w:pPr>
            <w:r>
              <w:rPr>
                <w:rFonts w:ascii="Arial Narrow" w:hAnsi="Arial Narrow" w:cs="Arial Narrow"/>
                <w:color w:val="000000"/>
                <w:sz w:val="14"/>
              </w:rPr>
              <w:t>20.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70F65D"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A8393B" w14:textId="77777777" w:rsidR="007B331C" w:rsidRDefault="007B331C" w:rsidP="007B331C">
            <w:pPr>
              <w:spacing w:before="0" w:after="0"/>
              <w:jc w:val="center"/>
            </w:pPr>
            <w:r>
              <w:rPr>
                <w:rFonts w:ascii="Arial Narrow" w:hAnsi="Arial Narrow" w:cs="Arial Narrow"/>
                <w:color w:val="000000"/>
                <w:sz w:val="14"/>
              </w:rPr>
              <w:t>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A87868"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1FFDE1" w14:textId="77777777" w:rsidR="007B331C" w:rsidRDefault="007B331C" w:rsidP="007B331C">
            <w:pPr>
              <w:spacing w:before="0" w:after="0"/>
              <w:jc w:val="center"/>
            </w:pPr>
            <w:r>
              <w:rPr>
                <w:rFonts w:ascii="Arial Narrow" w:hAnsi="Arial Narrow" w:cs="Arial Narrow"/>
                <w:color w:val="000000"/>
                <w:sz w:val="14"/>
              </w:rPr>
              <w:t>2.40</w:t>
            </w:r>
          </w:p>
        </w:tc>
      </w:tr>
      <w:tr w:rsidR="007B331C" w14:paraId="50739341"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7A25ED"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0DDF58" w14:textId="77777777" w:rsidR="007B331C" w:rsidRDefault="007B331C" w:rsidP="007B331C">
            <w:pPr>
              <w:spacing w:before="20" w:after="20"/>
              <w:ind w:left="20" w:right="20"/>
            </w:pPr>
            <w:r>
              <w:rPr>
                <w:rFonts w:ascii="Arial Narrow" w:hAnsi="Arial Narrow" w:cs="Arial Narrow"/>
                <w:color w:val="000000"/>
                <w:sz w:val="14"/>
              </w:rPr>
              <w:t>Tully Mouth Mooring(TUL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3E22B0"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C58D2E"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C61658" w14:textId="77777777" w:rsidR="007B331C" w:rsidRDefault="007B331C" w:rsidP="007B331C">
            <w:pPr>
              <w:spacing w:before="0" w:after="0"/>
              <w:jc w:val="center"/>
            </w:pPr>
            <w:r>
              <w:rPr>
                <w:rFonts w:ascii="Arial Narrow" w:hAnsi="Arial Narrow" w:cs="Arial Narrow"/>
                <w:color w:val="000000"/>
                <w:sz w:val="14"/>
              </w:rPr>
              <w:t>28.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5418BE" w14:textId="77777777" w:rsidR="007B331C" w:rsidRDefault="007B331C" w:rsidP="007B331C">
            <w:pPr>
              <w:spacing w:before="0" w:after="0"/>
              <w:jc w:val="center"/>
            </w:pPr>
            <w:r>
              <w:rPr>
                <w:rFonts w:ascii="Arial Narrow" w:hAnsi="Arial Narrow" w:cs="Arial Narrow"/>
                <w:color w:val="000000"/>
                <w:sz w:val="14"/>
              </w:rPr>
              <w:t>12.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4604A4" w14:textId="77777777" w:rsidR="007B331C" w:rsidRDefault="007B331C" w:rsidP="007B331C">
            <w:pPr>
              <w:spacing w:before="0" w:after="0"/>
              <w:jc w:val="center"/>
            </w:pPr>
            <w:r>
              <w:rPr>
                <w:rFonts w:ascii="Arial Narrow" w:hAnsi="Arial Narrow" w:cs="Arial Narrow"/>
                <w:color w:val="000000"/>
                <w:sz w:val="14"/>
              </w:rPr>
              <w:t>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2CFCB0" w14:textId="77777777" w:rsidR="007B331C" w:rsidRDefault="007B331C" w:rsidP="007B331C">
            <w:pPr>
              <w:spacing w:before="0" w:after="0"/>
              <w:jc w:val="center"/>
            </w:pPr>
            <w:r>
              <w:rPr>
                <w:rFonts w:ascii="Arial Narrow" w:hAnsi="Arial Narrow" w:cs="Arial Narrow"/>
                <w:color w:val="000000"/>
                <w:sz w:val="14"/>
              </w:rPr>
              <w:t>3.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E6E88C" w14:textId="77777777" w:rsidR="007B331C" w:rsidRDefault="007B331C" w:rsidP="007B331C">
            <w:pPr>
              <w:spacing w:before="0" w:after="0"/>
              <w:jc w:val="center"/>
            </w:pPr>
            <w:r>
              <w:rPr>
                <w:rFonts w:ascii="Arial Narrow" w:hAnsi="Arial Narrow" w:cs="Arial Narrow"/>
                <w:color w:val="000000"/>
                <w:sz w:val="14"/>
              </w:rPr>
              <w:t>64.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73F909" w14:textId="77777777" w:rsidR="007B331C" w:rsidRDefault="007B331C" w:rsidP="007B331C">
            <w:pPr>
              <w:spacing w:before="0" w:after="0"/>
              <w:jc w:val="center"/>
            </w:pPr>
            <w:r>
              <w:rPr>
                <w:rFonts w:ascii="Arial Narrow" w:hAnsi="Arial Narrow" w:cs="Arial Narrow"/>
                <w:color w:val="000000"/>
                <w:sz w:val="14"/>
              </w:rPr>
              <w:t>70.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258E4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CF587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81829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7B4E31" w14:textId="77777777" w:rsidR="007B331C" w:rsidRDefault="007B331C" w:rsidP="007B331C">
            <w:pPr>
              <w:spacing w:before="0" w:after="0"/>
              <w:jc w:val="center"/>
            </w:pPr>
          </w:p>
        </w:tc>
      </w:tr>
      <w:tr w:rsidR="007B331C" w14:paraId="3433C43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E4FC5A"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B1FD6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54652B"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B9CE00"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20DCB9" w14:textId="77777777" w:rsidR="007B331C" w:rsidRDefault="007B331C" w:rsidP="007B331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C08664" w14:textId="77777777" w:rsidR="007B331C" w:rsidRDefault="007B331C" w:rsidP="007B331C">
            <w:pPr>
              <w:spacing w:before="0" w:after="0"/>
              <w:jc w:val="center"/>
            </w:pPr>
            <w:r>
              <w:rPr>
                <w:rFonts w:ascii="Arial Narrow" w:hAnsi="Arial Narrow" w:cs="Arial Narrow"/>
                <w:color w:val="000000"/>
                <w:sz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F0745C" w14:textId="77777777" w:rsidR="007B331C" w:rsidRDefault="007B331C" w:rsidP="007B331C">
            <w:pPr>
              <w:spacing w:before="0" w:after="0"/>
              <w:jc w:val="center"/>
            </w:pPr>
            <w:r>
              <w:rPr>
                <w:rFonts w:ascii="Arial Narrow" w:hAnsi="Arial Narrow" w:cs="Arial Narrow"/>
                <w:color w:val="000000"/>
                <w:sz w:val="14"/>
              </w:rPr>
              <w:t>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ACB295"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4BCAB5" w14:textId="77777777" w:rsidR="007B331C" w:rsidRDefault="007B331C" w:rsidP="007B331C">
            <w:pPr>
              <w:spacing w:before="0" w:after="0"/>
              <w:jc w:val="center"/>
            </w:pPr>
            <w:r>
              <w:rPr>
                <w:rFonts w:ascii="Arial Narrow" w:hAnsi="Arial Narrow" w:cs="Arial Narrow"/>
                <w:color w:val="000000"/>
                <w:sz w:val="14"/>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AC4DA8" w14:textId="77777777" w:rsidR="007B331C" w:rsidRDefault="007B331C" w:rsidP="007B331C">
            <w:pPr>
              <w:spacing w:before="0" w:after="0"/>
              <w:jc w:val="center"/>
            </w:pPr>
            <w:r>
              <w:rPr>
                <w:rFonts w:ascii="Arial Narrow" w:hAnsi="Arial Narrow" w:cs="Arial Narrow"/>
                <w:color w:val="000000"/>
                <w:sz w:val="14"/>
              </w:rPr>
              <w:t>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2BFFF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06BF8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EF7FD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08C328" w14:textId="77777777" w:rsidR="007B331C" w:rsidRDefault="007B331C" w:rsidP="007B331C">
            <w:pPr>
              <w:spacing w:before="0" w:after="0"/>
              <w:jc w:val="center"/>
            </w:pPr>
          </w:p>
        </w:tc>
      </w:tr>
      <w:tr w:rsidR="007B331C" w14:paraId="12463E9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FABD3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3A5F1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5DF8D3"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1F94FD"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A37BB0" w14:textId="77777777" w:rsidR="007B331C" w:rsidRDefault="007B331C" w:rsidP="007B331C">
            <w:pPr>
              <w:spacing w:before="0" w:after="0"/>
              <w:jc w:val="center"/>
            </w:pPr>
            <w:r>
              <w:rPr>
                <w:rFonts w:ascii="Arial Narrow" w:hAnsi="Arial Narrow" w:cs="Arial Narrow"/>
                <w:color w:val="000000"/>
                <w:sz w:val="14"/>
              </w:rPr>
              <w:t>100.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CCD73F" w14:textId="77777777" w:rsidR="007B331C" w:rsidRDefault="007B331C" w:rsidP="007B331C">
            <w:pPr>
              <w:spacing w:before="0" w:after="0"/>
              <w:jc w:val="center"/>
            </w:pPr>
            <w:r>
              <w:rPr>
                <w:rFonts w:ascii="Arial Narrow" w:hAnsi="Arial Narrow" w:cs="Arial Narrow"/>
                <w:color w:val="000000"/>
                <w:sz w:val="14"/>
              </w:rPr>
              <w:t>101.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6A4A3B" w14:textId="77777777" w:rsidR="007B331C" w:rsidRDefault="007B331C" w:rsidP="007B331C">
            <w:pPr>
              <w:spacing w:before="0" w:after="0"/>
              <w:jc w:val="center"/>
            </w:pPr>
            <w:r>
              <w:rPr>
                <w:rFonts w:ascii="Arial Narrow" w:hAnsi="Arial Narrow" w:cs="Arial Narrow"/>
                <w:color w:val="000000"/>
                <w:sz w:val="14"/>
              </w:rPr>
              <w:t>82.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AE71B4" w14:textId="77777777" w:rsidR="007B331C" w:rsidRDefault="007B331C" w:rsidP="007B331C">
            <w:pPr>
              <w:spacing w:before="0" w:after="0"/>
              <w:jc w:val="center"/>
            </w:pPr>
            <w:r>
              <w:rPr>
                <w:rFonts w:ascii="Arial Narrow" w:hAnsi="Arial Narrow" w:cs="Arial Narrow"/>
                <w:color w:val="000000"/>
                <w:sz w:val="14"/>
              </w:rPr>
              <w:t>85.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4CF00B" w14:textId="77777777" w:rsidR="007B331C" w:rsidRDefault="007B331C" w:rsidP="007B331C">
            <w:pPr>
              <w:spacing w:before="0" w:after="0"/>
              <w:jc w:val="center"/>
            </w:pPr>
            <w:r>
              <w:rPr>
                <w:rFonts w:ascii="Arial Narrow" w:hAnsi="Arial Narrow" w:cs="Arial Narrow"/>
                <w:color w:val="000000"/>
                <w:sz w:val="14"/>
              </w:rPr>
              <w:t>113.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A18DD1" w14:textId="77777777" w:rsidR="007B331C" w:rsidRDefault="007B331C" w:rsidP="007B331C">
            <w:pPr>
              <w:spacing w:before="0" w:after="0"/>
              <w:jc w:val="center"/>
            </w:pPr>
            <w:r>
              <w:rPr>
                <w:rFonts w:ascii="Arial Narrow" w:hAnsi="Arial Narrow" w:cs="Arial Narrow"/>
                <w:color w:val="000000"/>
                <w:sz w:val="14"/>
              </w:rPr>
              <w:t>118.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CA712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62CF8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C09EB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9604E3" w14:textId="77777777" w:rsidR="007B331C" w:rsidRDefault="007B331C" w:rsidP="007B331C">
            <w:pPr>
              <w:spacing w:before="0" w:after="0"/>
              <w:jc w:val="center"/>
            </w:pPr>
          </w:p>
        </w:tc>
      </w:tr>
      <w:tr w:rsidR="007B331C" w14:paraId="24B92031"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DC4E06"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A9F8D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BD61CC"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5DA055"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DCB2D2" w14:textId="77777777" w:rsidR="007B331C" w:rsidRDefault="007B331C" w:rsidP="007B331C">
            <w:pPr>
              <w:spacing w:before="0" w:after="0"/>
              <w:jc w:val="center"/>
            </w:pPr>
            <w:r>
              <w:rPr>
                <w:rFonts w:ascii="Arial Narrow" w:hAnsi="Arial Narrow" w:cs="Arial Narrow"/>
                <w:color w:val="000000"/>
                <w:sz w:val="14"/>
              </w:rPr>
              <w:t>4.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C5093E" w14:textId="77777777" w:rsidR="007B331C" w:rsidRDefault="007B331C" w:rsidP="007B331C">
            <w:pPr>
              <w:spacing w:before="0" w:after="0"/>
              <w:jc w:val="center"/>
            </w:pPr>
            <w:r>
              <w:rPr>
                <w:rFonts w:ascii="Arial Narrow" w:hAnsi="Arial Narrow" w:cs="Arial Narrow"/>
                <w:color w:val="000000"/>
                <w:sz w:val="14"/>
              </w:rPr>
              <w:t>4.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005908" w14:textId="77777777" w:rsidR="007B331C" w:rsidRDefault="007B331C" w:rsidP="007B331C">
            <w:pPr>
              <w:spacing w:before="0" w:after="0"/>
              <w:jc w:val="center"/>
            </w:pPr>
            <w:r>
              <w:rPr>
                <w:rFonts w:ascii="Arial Narrow" w:hAnsi="Arial Narrow" w:cs="Arial Narrow"/>
                <w:color w:val="000000"/>
                <w:sz w:val="14"/>
              </w:rPr>
              <w:t>0.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6442A6" w14:textId="77777777" w:rsidR="007B331C" w:rsidRDefault="007B331C" w:rsidP="007B331C">
            <w:pPr>
              <w:spacing w:before="0" w:after="0"/>
              <w:jc w:val="center"/>
            </w:pPr>
            <w:r>
              <w:rPr>
                <w:rFonts w:ascii="Arial Narrow" w:hAnsi="Arial Narrow" w:cs="Arial Narrow"/>
                <w:color w:val="000000"/>
                <w:sz w:val="14"/>
              </w:rPr>
              <w:t>1.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5DC3BB" w14:textId="77777777" w:rsidR="007B331C" w:rsidRDefault="007B331C" w:rsidP="007B331C">
            <w:pPr>
              <w:spacing w:before="0" w:after="0"/>
              <w:jc w:val="center"/>
            </w:pPr>
            <w:r>
              <w:rPr>
                <w:rFonts w:ascii="Arial Narrow" w:hAnsi="Arial Narrow" w:cs="Arial Narrow"/>
                <w:color w:val="000000"/>
                <w:sz w:val="14"/>
              </w:rPr>
              <w:t>5.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2AA636" w14:textId="77777777" w:rsidR="007B331C" w:rsidRDefault="007B331C" w:rsidP="007B331C">
            <w:pPr>
              <w:spacing w:before="0" w:after="0"/>
              <w:jc w:val="center"/>
            </w:pPr>
            <w:r>
              <w:rPr>
                <w:rFonts w:ascii="Arial Narrow" w:hAnsi="Arial Narrow" w:cs="Arial Narrow"/>
                <w:color w:val="000000"/>
                <w:sz w:val="14"/>
              </w:rPr>
              <w:t>7.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37582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3ED29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21208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E9ADB0" w14:textId="77777777" w:rsidR="007B331C" w:rsidRDefault="007B331C" w:rsidP="007B331C">
            <w:pPr>
              <w:spacing w:before="0" w:after="0"/>
              <w:jc w:val="center"/>
            </w:pPr>
          </w:p>
        </w:tc>
      </w:tr>
      <w:tr w:rsidR="007B331C" w14:paraId="6EF7896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14B6D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B6408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D725C8"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D14B37"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3F437D" w14:textId="77777777" w:rsidR="007B331C" w:rsidRDefault="007B331C" w:rsidP="007B331C">
            <w:pPr>
              <w:spacing w:before="0" w:after="0"/>
              <w:jc w:val="center"/>
            </w:pPr>
            <w:r>
              <w:rPr>
                <w:rFonts w:ascii="Arial Narrow" w:hAnsi="Arial Narrow" w:cs="Arial Narrow"/>
                <w:color w:val="000000"/>
                <w:sz w:val="14"/>
              </w:rPr>
              <w:t>1.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0CE955" w14:textId="77777777" w:rsidR="007B331C" w:rsidRDefault="007B331C" w:rsidP="007B331C">
            <w:pPr>
              <w:spacing w:before="0" w:after="0"/>
              <w:jc w:val="center"/>
            </w:pPr>
            <w:r>
              <w:rPr>
                <w:rFonts w:ascii="Arial Narrow" w:hAnsi="Arial Narrow" w:cs="Arial Narrow"/>
                <w:color w:val="000000"/>
                <w:sz w:val="14"/>
              </w:rPr>
              <w:t>1.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6009F7" w14:textId="77777777" w:rsidR="007B331C" w:rsidRDefault="007B331C" w:rsidP="007B331C">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6B2963" w14:textId="77777777" w:rsidR="007B331C" w:rsidRDefault="007B331C" w:rsidP="007B331C">
            <w:pPr>
              <w:spacing w:before="0" w:after="0"/>
              <w:jc w:val="center"/>
            </w:pPr>
            <w:r>
              <w:rPr>
                <w:rFonts w:ascii="Arial Narrow" w:hAnsi="Arial Narrow" w:cs="Arial Narrow"/>
                <w:color w:val="000000"/>
                <w:sz w:val="14"/>
              </w:rPr>
              <w:t>0.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1FA0F1" w14:textId="77777777" w:rsidR="007B331C" w:rsidRDefault="007B331C" w:rsidP="007B331C">
            <w:pPr>
              <w:spacing w:before="0" w:after="0"/>
              <w:jc w:val="center"/>
            </w:pPr>
            <w:r>
              <w:rPr>
                <w:rFonts w:ascii="Arial Narrow" w:hAnsi="Arial Narrow" w:cs="Arial Narrow"/>
                <w:color w:val="000000"/>
                <w:sz w:val="14"/>
              </w:rPr>
              <w:t>1.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6E1F8E"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BD7AE7"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20D479" w14:textId="77777777" w:rsidR="007B331C" w:rsidRDefault="007B331C" w:rsidP="007B331C">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83F6A8"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9A568F" w14:textId="77777777" w:rsidR="007B331C" w:rsidRDefault="007B331C" w:rsidP="007B331C">
            <w:pPr>
              <w:spacing w:before="0" w:after="0"/>
              <w:jc w:val="center"/>
            </w:pPr>
            <w:r>
              <w:rPr>
                <w:rFonts w:ascii="Arial Narrow" w:hAnsi="Arial Narrow" w:cs="Arial Narrow"/>
                <w:color w:val="000000"/>
                <w:sz w:val="14"/>
              </w:rPr>
              <w:t>0.63</w:t>
            </w:r>
          </w:p>
        </w:tc>
      </w:tr>
      <w:tr w:rsidR="007B331C" w14:paraId="1CC1BA8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5E61D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DC956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5B7205"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32041A"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D454EE" w14:textId="77777777" w:rsidR="007B331C" w:rsidRDefault="007B331C" w:rsidP="007B331C">
            <w:pPr>
              <w:spacing w:before="0" w:after="0"/>
              <w:jc w:val="center"/>
            </w:pPr>
            <w:r>
              <w:rPr>
                <w:rFonts w:ascii="Arial Narrow" w:hAnsi="Arial Narrow" w:cs="Arial Narrow"/>
                <w:color w:val="000000"/>
                <w:sz w:val="14"/>
              </w:rPr>
              <w:t>21.3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9CAEF20" w14:textId="77777777" w:rsidR="007B331C" w:rsidRDefault="007B331C" w:rsidP="007B331C">
            <w:pPr>
              <w:spacing w:before="0" w:after="0"/>
              <w:jc w:val="center"/>
            </w:pPr>
            <w:r>
              <w:rPr>
                <w:rFonts w:ascii="Arial Narrow" w:hAnsi="Arial Narrow" w:cs="Arial Narrow"/>
                <w:color w:val="000000"/>
                <w:sz w:val="14"/>
              </w:rPr>
              <w:t>5.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446F19" w14:textId="77777777" w:rsidR="007B331C" w:rsidRDefault="007B331C" w:rsidP="007B331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66EF12" w14:textId="77777777" w:rsidR="007B331C" w:rsidRDefault="007B331C" w:rsidP="007B331C">
            <w:pPr>
              <w:spacing w:before="0" w:after="0"/>
              <w:jc w:val="center"/>
            </w:pPr>
            <w:r>
              <w:rPr>
                <w:rFonts w:ascii="Arial Narrow" w:hAnsi="Arial Narrow" w:cs="Arial Narrow"/>
                <w:color w:val="000000"/>
                <w:sz w:val="14"/>
              </w:rPr>
              <w:t>0.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EE48FA" w14:textId="77777777" w:rsidR="007B331C" w:rsidRDefault="007B331C" w:rsidP="007B331C">
            <w:pPr>
              <w:spacing w:before="0" w:after="0"/>
              <w:jc w:val="center"/>
            </w:pPr>
            <w:r>
              <w:rPr>
                <w:rFonts w:ascii="Arial Narrow" w:hAnsi="Arial Narrow" w:cs="Arial Narrow"/>
                <w:color w:val="000000"/>
                <w:sz w:val="14"/>
              </w:rPr>
              <w:t>49.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726494" w14:textId="77777777" w:rsidR="007B331C" w:rsidRDefault="007B331C" w:rsidP="007B331C">
            <w:pPr>
              <w:spacing w:before="0" w:after="0"/>
              <w:jc w:val="center"/>
            </w:pPr>
            <w:r>
              <w:rPr>
                <w:rFonts w:ascii="Arial Narrow" w:hAnsi="Arial Narrow" w:cs="Arial Narrow"/>
                <w:color w:val="000000"/>
                <w:sz w:val="14"/>
              </w:rPr>
              <w:t>55.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895FBA"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2A33DE" w14:textId="77777777" w:rsidR="007B331C" w:rsidRDefault="007B331C" w:rsidP="007B331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14A88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9358C7" w14:textId="77777777" w:rsidR="007B331C" w:rsidRDefault="007B331C" w:rsidP="007B331C">
            <w:pPr>
              <w:spacing w:before="0" w:after="0"/>
              <w:jc w:val="center"/>
            </w:pPr>
          </w:p>
        </w:tc>
      </w:tr>
      <w:tr w:rsidR="007B331C" w14:paraId="7E13C6D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1DF75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A732E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57ACE4"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9087CA"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B60581" w14:textId="77777777" w:rsidR="007B331C" w:rsidRDefault="007B331C" w:rsidP="007B331C">
            <w:pPr>
              <w:spacing w:before="0" w:after="0"/>
              <w:jc w:val="center"/>
            </w:pPr>
            <w:r>
              <w:rPr>
                <w:rFonts w:ascii="Arial Narrow" w:hAnsi="Arial Narrow" w:cs="Arial Narrow"/>
                <w:color w:val="000000"/>
                <w:sz w:val="14"/>
              </w:rPr>
              <w:t>3.6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EFE1DBF" w14:textId="77777777" w:rsidR="007B331C" w:rsidRDefault="007B331C" w:rsidP="007B331C">
            <w:pPr>
              <w:spacing w:before="0" w:after="0"/>
              <w:jc w:val="center"/>
            </w:pPr>
            <w:r>
              <w:rPr>
                <w:rFonts w:ascii="Arial Narrow" w:hAnsi="Arial Narrow" w:cs="Arial Narrow"/>
                <w:color w:val="000000"/>
                <w:sz w:val="14"/>
              </w:rPr>
              <w:t>4.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C81A34" w14:textId="77777777" w:rsidR="007B331C" w:rsidRDefault="007B331C" w:rsidP="007B331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A21370" w14:textId="77777777" w:rsidR="007B331C" w:rsidRDefault="007B331C" w:rsidP="007B331C">
            <w:pPr>
              <w:spacing w:before="0" w:after="0"/>
              <w:jc w:val="center"/>
            </w:pPr>
            <w:r>
              <w:rPr>
                <w:rFonts w:ascii="Arial Narrow" w:hAnsi="Arial Narrow" w:cs="Arial Narrow"/>
                <w:color w:val="000000"/>
                <w:sz w:val="14"/>
              </w:rPr>
              <w:t>1.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D05B4C" w14:textId="77777777" w:rsidR="007B331C" w:rsidRDefault="007B331C" w:rsidP="007B331C">
            <w:pPr>
              <w:spacing w:before="0" w:after="0"/>
              <w:jc w:val="center"/>
            </w:pPr>
            <w:r>
              <w:rPr>
                <w:rFonts w:ascii="Arial Narrow" w:hAnsi="Arial Narrow" w:cs="Arial Narrow"/>
                <w:color w:val="000000"/>
                <w:sz w:val="14"/>
              </w:rPr>
              <w:t>5.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4B4182" w14:textId="77777777" w:rsidR="007B331C" w:rsidRDefault="007B331C" w:rsidP="007B331C">
            <w:pPr>
              <w:spacing w:before="0" w:after="0"/>
              <w:jc w:val="center"/>
            </w:pPr>
            <w:r>
              <w:rPr>
                <w:rFonts w:ascii="Arial Narrow" w:hAnsi="Arial Narrow" w:cs="Arial Narrow"/>
                <w:color w:val="000000"/>
                <w:sz w:val="14"/>
              </w:rPr>
              <w:t>6.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1CFC55"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091620" w14:textId="77777777" w:rsidR="007B331C" w:rsidRDefault="007B331C" w:rsidP="007B331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A2D43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B529DC" w14:textId="77777777" w:rsidR="007B331C" w:rsidRDefault="007B331C" w:rsidP="007B331C">
            <w:pPr>
              <w:spacing w:before="0" w:after="0"/>
              <w:jc w:val="center"/>
            </w:pPr>
          </w:p>
        </w:tc>
      </w:tr>
      <w:tr w:rsidR="007B331C" w14:paraId="0C1A0BE1"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C12CB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DCF18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2B60E0"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30431E"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8BDC9F" w14:textId="77777777" w:rsidR="007B331C" w:rsidRDefault="007B331C" w:rsidP="007B331C">
            <w:pPr>
              <w:spacing w:before="0" w:after="0"/>
              <w:jc w:val="center"/>
            </w:pPr>
            <w:r>
              <w:rPr>
                <w:rFonts w:ascii="Arial Narrow" w:hAnsi="Arial Narrow" w:cs="Arial Narrow"/>
                <w:color w:val="000000"/>
                <w:sz w:val="14"/>
              </w:rPr>
              <w:t>219.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9B8A04" w14:textId="77777777" w:rsidR="007B331C" w:rsidRDefault="007B331C" w:rsidP="007B331C">
            <w:pPr>
              <w:spacing w:before="0" w:after="0"/>
              <w:jc w:val="center"/>
            </w:pPr>
            <w:r>
              <w:rPr>
                <w:rFonts w:ascii="Arial Narrow" w:hAnsi="Arial Narrow" w:cs="Arial Narrow"/>
                <w:color w:val="000000"/>
                <w:sz w:val="14"/>
              </w:rPr>
              <w:t>154.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0A9585" w14:textId="77777777" w:rsidR="007B331C" w:rsidRDefault="007B331C" w:rsidP="007B331C">
            <w:pPr>
              <w:spacing w:before="0" w:after="0"/>
              <w:jc w:val="center"/>
            </w:pPr>
            <w:r>
              <w:rPr>
                <w:rFonts w:ascii="Arial Narrow" w:hAnsi="Arial Narrow" w:cs="Arial Narrow"/>
                <w:color w:val="000000"/>
                <w:sz w:val="14"/>
              </w:rPr>
              <w:t>128.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16CF88" w14:textId="77777777" w:rsidR="007B331C" w:rsidRDefault="007B331C" w:rsidP="007B331C">
            <w:pPr>
              <w:spacing w:before="0" w:after="0"/>
              <w:jc w:val="center"/>
            </w:pPr>
            <w:r>
              <w:rPr>
                <w:rFonts w:ascii="Arial Narrow" w:hAnsi="Arial Narrow" w:cs="Arial Narrow"/>
                <w:color w:val="000000"/>
                <w:sz w:val="14"/>
              </w:rPr>
              <w:t>138.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24616F" w14:textId="77777777" w:rsidR="007B331C" w:rsidRDefault="007B331C" w:rsidP="007B331C">
            <w:pPr>
              <w:spacing w:before="0" w:after="0"/>
              <w:jc w:val="center"/>
            </w:pPr>
            <w:r>
              <w:rPr>
                <w:rFonts w:ascii="Arial Narrow" w:hAnsi="Arial Narrow" w:cs="Arial Narrow"/>
                <w:color w:val="000000"/>
                <w:sz w:val="14"/>
              </w:rPr>
              <w:t>274.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BAAEAC" w14:textId="77777777" w:rsidR="007B331C" w:rsidRDefault="007B331C" w:rsidP="007B331C">
            <w:pPr>
              <w:spacing w:before="0" w:after="0"/>
              <w:jc w:val="center"/>
            </w:pPr>
            <w:r>
              <w:rPr>
                <w:rFonts w:ascii="Arial Narrow" w:hAnsi="Arial Narrow" w:cs="Arial Narrow"/>
                <w:color w:val="000000"/>
                <w:sz w:val="14"/>
              </w:rPr>
              <w:t>402.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CBE40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F8082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5DCD1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927833" w14:textId="77777777" w:rsidR="007B331C" w:rsidRDefault="007B331C" w:rsidP="007B331C">
            <w:pPr>
              <w:spacing w:before="0" w:after="0"/>
              <w:jc w:val="center"/>
            </w:pPr>
          </w:p>
        </w:tc>
      </w:tr>
      <w:tr w:rsidR="007B331C" w14:paraId="5ACA606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4677E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7399F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E73F0C"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6A9BC8"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E71B34" w14:textId="77777777" w:rsidR="007B331C" w:rsidRDefault="007B331C" w:rsidP="007B331C">
            <w:pPr>
              <w:spacing w:before="0" w:after="0"/>
              <w:jc w:val="center"/>
            </w:pPr>
            <w:r>
              <w:rPr>
                <w:rFonts w:ascii="Arial Narrow" w:hAnsi="Arial Narrow" w:cs="Arial Narrow"/>
                <w:color w:val="000000"/>
                <w:sz w:val="14"/>
              </w:rPr>
              <w:t>1.9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40B61AC" w14:textId="77777777" w:rsidR="007B331C" w:rsidRDefault="007B331C" w:rsidP="007B331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AEDDC7" w14:textId="77777777" w:rsidR="007B331C" w:rsidRDefault="007B331C" w:rsidP="007B331C">
            <w:pPr>
              <w:spacing w:before="0" w:after="0"/>
              <w:jc w:val="center"/>
            </w:pPr>
            <w:r>
              <w:rPr>
                <w:rFonts w:ascii="Arial Narrow" w:hAnsi="Arial Narrow" w:cs="Arial Narrow"/>
                <w:color w:val="000000"/>
                <w:sz w:val="14"/>
              </w:rPr>
              <w:t>0.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7ECA0C" w14:textId="77777777" w:rsidR="007B331C" w:rsidRDefault="007B331C" w:rsidP="007B331C">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1A1563" w14:textId="77777777" w:rsidR="007B331C" w:rsidRDefault="007B331C" w:rsidP="007B331C">
            <w:pPr>
              <w:spacing w:before="0" w:after="0"/>
              <w:jc w:val="center"/>
            </w:pPr>
            <w:r>
              <w:rPr>
                <w:rFonts w:ascii="Arial Narrow" w:hAnsi="Arial Narrow" w:cs="Arial Narrow"/>
                <w:color w:val="000000"/>
                <w:sz w:val="14"/>
              </w:rPr>
              <w:t>3.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B34770" w14:textId="77777777" w:rsidR="007B331C" w:rsidRDefault="007B331C" w:rsidP="007B331C">
            <w:pPr>
              <w:spacing w:before="0" w:after="0"/>
              <w:jc w:val="center"/>
            </w:pPr>
            <w:r>
              <w:rPr>
                <w:rFonts w:ascii="Arial Narrow" w:hAnsi="Arial Narrow" w:cs="Arial Narrow"/>
                <w:color w:val="000000"/>
                <w:sz w:val="14"/>
              </w:rPr>
              <w:t>3.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C870AC"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976048"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55964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72FFC1" w14:textId="77777777" w:rsidR="007B331C" w:rsidRDefault="007B331C" w:rsidP="007B331C">
            <w:pPr>
              <w:spacing w:before="0" w:after="0"/>
              <w:jc w:val="center"/>
            </w:pPr>
          </w:p>
        </w:tc>
      </w:tr>
      <w:tr w:rsidR="007B331C" w14:paraId="5F196FF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E1790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EDF0E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403140"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AE41D6"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208390" w14:textId="77777777" w:rsidR="007B331C" w:rsidRDefault="007B331C" w:rsidP="007B331C">
            <w:pPr>
              <w:spacing w:before="0" w:after="0"/>
              <w:jc w:val="center"/>
            </w:pPr>
            <w:r>
              <w:rPr>
                <w:rFonts w:ascii="Arial Narrow" w:hAnsi="Arial Narrow" w:cs="Arial Narrow"/>
                <w:color w:val="000000"/>
                <w:sz w:val="14"/>
              </w:rPr>
              <w:t>190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63F678" w14:textId="77777777" w:rsidR="007B331C" w:rsidRDefault="007B331C" w:rsidP="007B331C">
            <w:pPr>
              <w:spacing w:before="0" w:after="0"/>
              <w:jc w:val="center"/>
            </w:pPr>
            <w:r>
              <w:rPr>
                <w:rFonts w:ascii="Arial Narrow" w:hAnsi="Arial Narrow" w:cs="Arial Narrow"/>
                <w:color w:val="000000"/>
                <w:sz w:val="14"/>
              </w:rPr>
              <w:t>678.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F31430" w14:textId="77777777" w:rsidR="007B331C" w:rsidRDefault="007B331C" w:rsidP="007B331C">
            <w:pPr>
              <w:spacing w:before="0" w:after="0"/>
              <w:jc w:val="center"/>
            </w:pPr>
            <w:r>
              <w:rPr>
                <w:rFonts w:ascii="Arial Narrow" w:hAnsi="Arial Narrow" w:cs="Arial Narrow"/>
                <w:color w:val="000000"/>
                <w:sz w:val="14"/>
              </w:rPr>
              <w:t>186.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5A50EC" w14:textId="77777777" w:rsidR="007B331C" w:rsidRDefault="007B331C" w:rsidP="007B331C">
            <w:pPr>
              <w:spacing w:before="0" w:after="0"/>
              <w:jc w:val="center"/>
            </w:pPr>
            <w:r>
              <w:rPr>
                <w:rFonts w:ascii="Arial Narrow" w:hAnsi="Arial Narrow" w:cs="Arial Narrow"/>
                <w:color w:val="000000"/>
                <w:sz w:val="14"/>
              </w:rPr>
              <w:t>252.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DF659F" w14:textId="77777777" w:rsidR="007B331C" w:rsidRDefault="007B331C" w:rsidP="007B331C">
            <w:pPr>
              <w:spacing w:before="0" w:after="0"/>
              <w:jc w:val="center"/>
            </w:pPr>
            <w:r>
              <w:rPr>
                <w:rFonts w:ascii="Arial Narrow" w:hAnsi="Arial Narrow" w:cs="Arial Narrow"/>
                <w:color w:val="000000"/>
                <w:sz w:val="14"/>
              </w:rPr>
              <w:t>3871.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4A5038" w14:textId="77777777" w:rsidR="007B331C" w:rsidRDefault="007B331C" w:rsidP="007B331C">
            <w:pPr>
              <w:spacing w:before="0" w:after="0"/>
              <w:jc w:val="center"/>
            </w:pPr>
            <w:r>
              <w:rPr>
                <w:rFonts w:ascii="Arial Narrow" w:hAnsi="Arial Narrow" w:cs="Arial Narrow"/>
                <w:color w:val="000000"/>
                <w:sz w:val="14"/>
              </w:rPr>
              <w:t>5666.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F4247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271AC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3B54A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2C71E0" w14:textId="77777777" w:rsidR="007B331C" w:rsidRDefault="007B331C" w:rsidP="007B331C">
            <w:pPr>
              <w:spacing w:before="0" w:after="0"/>
              <w:jc w:val="center"/>
            </w:pPr>
          </w:p>
        </w:tc>
      </w:tr>
      <w:tr w:rsidR="007B331C" w14:paraId="6A7BA7C1"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E975E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5C0B1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221672"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C3E9E1"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F04E1B" w14:textId="77777777" w:rsidR="007B331C" w:rsidRDefault="007B331C" w:rsidP="007B331C">
            <w:pPr>
              <w:spacing w:before="0" w:after="0"/>
              <w:jc w:val="center"/>
            </w:pPr>
            <w:r>
              <w:rPr>
                <w:rFonts w:ascii="Arial Narrow" w:hAnsi="Arial Narrow" w:cs="Arial Narrow"/>
                <w:color w:val="000000"/>
                <w:sz w:val="14"/>
              </w:rPr>
              <w:t>17.0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FF134E8" w14:textId="77777777" w:rsidR="007B331C" w:rsidRDefault="007B331C" w:rsidP="007B331C">
            <w:pPr>
              <w:spacing w:before="0" w:after="0"/>
              <w:jc w:val="center"/>
            </w:pPr>
            <w:r>
              <w:rPr>
                <w:rFonts w:ascii="Arial Narrow" w:hAnsi="Arial Narrow" w:cs="Arial Narrow"/>
                <w:color w:val="000000"/>
                <w:sz w:val="14"/>
              </w:rPr>
              <w:t>10.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876C9E" w14:textId="77777777" w:rsidR="007B331C" w:rsidRDefault="007B331C" w:rsidP="007B331C">
            <w:pPr>
              <w:spacing w:before="0" w:after="0"/>
              <w:jc w:val="center"/>
            </w:pPr>
            <w:r>
              <w:rPr>
                <w:rFonts w:ascii="Arial Narrow" w:hAnsi="Arial Narrow" w:cs="Arial Narrow"/>
                <w:color w:val="000000"/>
                <w:sz w:val="14"/>
              </w:rPr>
              <w:t>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5EB60C" w14:textId="77777777" w:rsidR="007B331C" w:rsidRDefault="007B331C" w:rsidP="007B331C">
            <w:pPr>
              <w:spacing w:before="0" w:after="0"/>
              <w:jc w:val="center"/>
            </w:pPr>
            <w:r>
              <w:rPr>
                <w:rFonts w:ascii="Arial Narrow" w:hAnsi="Arial Narrow" w:cs="Arial Narrow"/>
                <w:color w:val="000000"/>
                <w:sz w:val="14"/>
              </w:rPr>
              <w:t>2.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7AE397" w14:textId="77777777" w:rsidR="007B331C" w:rsidRDefault="007B331C" w:rsidP="007B331C">
            <w:pPr>
              <w:spacing w:before="0" w:after="0"/>
              <w:jc w:val="center"/>
            </w:pPr>
            <w:r>
              <w:rPr>
                <w:rFonts w:ascii="Arial Narrow" w:hAnsi="Arial Narrow" w:cs="Arial Narrow"/>
                <w:color w:val="000000"/>
                <w:sz w:val="14"/>
              </w:rPr>
              <w:t>27.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7A142A" w14:textId="77777777" w:rsidR="007B331C" w:rsidRDefault="007B331C" w:rsidP="007B331C">
            <w:pPr>
              <w:spacing w:before="0" w:after="0"/>
              <w:jc w:val="center"/>
            </w:pPr>
            <w:r>
              <w:rPr>
                <w:rFonts w:ascii="Arial Narrow" w:hAnsi="Arial Narrow" w:cs="Arial Narrow"/>
                <w:color w:val="000000"/>
                <w:sz w:val="14"/>
              </w:rPr>
              <w:t>46.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644FDA"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580157" w14:textId="77777777" w:rsidR="007B331C" w:rsidRDefault="007B331C" w:rsidP="007B331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38215A"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643CC1" w14:textId="77777777" w:rsidR="007B331C" w:rsidRDefault="007B331C" w:rsidP="007B331C">
            <w:pPr>
              <w:spacing w:before="0" w:after="0"/>
              <w:jc w:val="center"/>
            </w:pPr>
            <w:r>
              <w:rPr>
                <w:rFonts w:ascii="Arial Narrow" w:hAnsi="Arial Narrow" w:cs="Arial Narrow"/>
                <w:color w:val="000000"/>
                <w:sz w:val="14"/>
              </w:rPr>
              <w:t>2.40</w:t>
            </w:r>
          </w:p>
        </w:tc>
      </w:tr>
      <w:tr w:rsidR="007B331C" w14:paraId="0185F70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DF89AE"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B1A7A3" w14:textId="77777777" w:rsidR="007B331C" w:rsidRDefault="007B331C" w:rsidP="007B331C">
            <w:pPr>
              <w:spacing w:before="20" w:after="20"/>
              <w:ind w:left="20" w:right="20"/>
            </w:pPr>
            <w:r>
              <w:rPr>
                <w:rFonts w:ascii="Arial Narrow" w:hAnsi="Arial Narrow" w:cs="Arial Narrow"/>
                <w:color w:val="000000"/>
                <w:sz w:val="14"/>
              </w:rPr>
              <w:t>Triplets(TUL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78E05E"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447347" w14:textId="77777777" w:rsidR="007B331C" w:rsidRDefault="007B331C" w:rsidP="007B331C">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0751D2" w14:textId="77777777" w:rsidR="007B331C" w:rsidRDefault="007B331C" w:rsidP="007B331C">
            <w:pPr>
              <w:spacing w:before="0" w:after="0"/>
              <w:jc w:val="center"/>
            </w:pPr>
            <w:r>
              <w:rPr>
                <w:rFonts w:ascii="Arial Narrow" w:hAnsi="Arial Narrow" w:cs="Arial Narrow"/>
                <w:color w:val="000000"/>
                <w:sz w:val="14"/>
              </w:rPr>
              <w:t>14.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DAB5C4" w14:textId="77777777" w:rsidR="007B331C" w:rsidRDefault="007B331C" w:rsidP="007B331C">
            <w:pPr>
              <w:spacing w:before="0" w:after="0"/>
              <w:jc w:val="center"/>
            </w:pPr>
            <w:r>
              <w:rPr>
                <w:rFonts w:ascii="Arial Narrow" w:hAnsi="Arial Narrow" w:cs="Arial Narrow"/>
                <w:color w:val="000000"/>
                <w:sz w:val="14"/>
              </w:rPr>
              <w:t>14.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7BD6D3" w14:textId="77777777" w:rsidR="007B331C" w:rsidRDefault="007B331C" w:rsidP="007B331C">
            <w:pPr>
              <w:spacing w:before="0" w:after="0"/>
              <w:jc w:val="center"/>
            </w:pPr>
            <w:r>
              <w:rPr>
                <w:rFonts w:ascii="Arial Narrow" w:hAnsi="Arial Narrow" w:cs="Arial Narrow"/>
                <w:color w:val="000000"/>
                <w:sz w:val="14"/>
              </w:rPr>
              <w:t>12.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ED4674" w14:textId="77777777" w:rsidR="007B331C" w:rsidRDefault="007B331C" w:rsidP="007B331C">
            <w:pPr>
              <w:spacing w:before="0" w:after="0"/>
              <w:jc w:val="center"/>
            </w:pPr>
            <w:r>
              <w:rPr>
                <w:rFonts w:ascii="Arial Narrow" w:hAnsi="Arial Narrow" w:cs="Arial Narrow"/>
                <w:color w:val="000000"/>
                <w:sz w:val="14"/>
              </w:rPr>
              <w:t>13.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B495E6" w14:textId="77777777" w:rsidR="007B331C" w:rsidRDefault="007B331C" w:rsidP="007B331C">
            <w:pPr>
              <w:spacing w:before="0" w:after="0"/>
              <w:jc w:val="center"/>
            </w:pPr>
            <w:r>
              <w:rPr>
                <w:rFonts w:ascii="Arial Narrow" w:hAnsi="Arial Narrow" w:cs="Arial Narrow"/>
                <w:color w:val="000000"/>
                <w:sz w:val="14"/>
              </w:rPr>
              <w:t>15.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E77685" w14:textId="77777777" w:rsidR="007B331C" w:rsidRDefault="007B331C" w:rsidP="007B331C">
            <w:pPr>
              <w:spacing w:before="0" w:after="0"/>
              <w:jc w:val="center"/>
            </w:pPr>
            <w:r>
              <w:rPr>
                <w:rFonts w:ascii="Arial Narrow" w:hAnsi="Arial Narrow" w:cs="Arial Narrow"/>
                <w:color w:val="000000"/>
                <w:sz w:val="14"/>
              </w:rPr>
              <w:t>16.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BA776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836EE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426E8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963BEE" w14:textId="77777777" w:rsidR="007B331C" w:rsidRDefault="007B331C" w:rsidP="007B331C">
            <w:pPr>
              <w:spacing w:before="0" w:after="0"/>
              <w:jc w:val="center"/>
            </w:pPr>
          </w:p>
        </w:tc>
      </w:tr>
      <w:tr w:rsidR="007B331C" w14:paraId="35A54AA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635C2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D41BD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3DD9BE"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D73832" w14:textId="77777777" w:rsidR="007B331C" w:rsidRDefault="007B331C" w:rsidP="007B331C">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93BEC3"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0A2E8E" w14:textId="77777777" w:rsidR="007B331C" w:rsidRDefault="007B331C" w:rsidP="007B331C">
            <w:pPr>
              <w:spacing w:before="0" w:after="0"/>
              <w:jc w:val="center"/>
            </w:pPr>
            <w:r>
              <w:rPr>
                <w:rFonts w:ascii="Arial Narrow" w:hAnsi="Arial Narrow" w:cs="Arial Narrow"/>
                <w:color w:val="000000"/>
                <w:sz w:val="14"/>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A8F71F" w14:textId="77777777" w:rsidR="007B331C" w:rsidRDefault="007B331C" w:rsidP="007B331C">
            <w:pPr>
              <w:spacing w:before="0" w:after="0"/>
              <w:jc w:val="center"/>
            </w:pPr>
            <w:r>
              <w:rPr>
                <w:rFonts w:ascii="Arial Narrow" w:hAnsi="Arial Narrow" w:cs="Arial Narrow"/>
                <w:color w:val="000000"/>
                <w:sz w:val="14"/>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1D2B92"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1D2234"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B61E80"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BCF53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18C56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58F81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33ADF5" w14:textId="77777777" w:rsidR="007B331C" w:rsidRDefault="007B331C" w:rsidP="007B331C">
            <w:pPr>
              <w:spacing w:before="0" w:after="0"/>
              <w:jc w:val="center"/>
            </w:pPr>
          </w:p>
        </w:tc>
      </w:tr>
      <w:tr w:rsidR="007B331C" w14:paraId="2343621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2E8AF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950CF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1EB878"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97A68B" w14:textId="77777777" w:rsidR="007B331C" w:rsidRDefault="007B331C" w:rsidP="007B331C">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DCD8E5" w14:textId="77777777" w:rsidR="007B331C" w:rsidRDefault="007B331C" w:rsidP="007B331C">
            <w:pPr>
              <w:spacing w:before="0" w:after="0"/>
              <w:jc w:val="center"/>
            </w:pPr>
            <w:r>
              <w:rPr>
                <w:rFonts w:ascii="Arial Narrow" w:hAnsi="Arial Narrow" w:cs="Arial Narrow"/>
                <w:color w:val="000000"/>
                <w:sz w:val="14"/>
              </w:rPr>
              <w:t>102.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799E15" w14:textId="77777777" w:rsidR="007B331C" w:rsidRDefault="007B331C" w:rsidP="007B331C">
            <w:pPr>
              <w:spacing w:before="0" w:after="0"/>
              <w:jc w:val="center"/>
            </w:pPr>
            <w:r>
              <w:rPr>
                <w:rFonts w:ascii="Arial Narrow" w:hAnsi="Arial Narrow" w:cs="Arial Narrow"/>
                <w:color w:val="000000"/>
                <w:sz w:val="14"/>
              </w:rPr>
              <w:t>102.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B2841D" w14:textId="77777777" w:rsidR="007B331C" w:rsidRDefault="007B331C" w:rsidP="007B331C">
            <w:pPr>
              <w:spacing w:before="0" w:after="0"/>
              <w:jc w:val="center"/>
            </w:pPr>
            <w:r>
              <w:rPr>
                <w:rFonts w:ascii="Arial Narrow" w:hAnsi="Arial Narrow" w:cs="Arial Narrow"/>
                <w:color w:val="000000"/>
                <w:sz w:val="14"/>
              </w:rPr>
              <w:t>84.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832960" w14:textId="77777777" w:rsidR="007B331C" w:rsidRDefault="007B331C" w:rsidP="007B331C">
            <w:pPr>
              <w:spacing w:before="0" w:after="0"/>
              <w:jc w:val="center"/>
            </w:pPr>
            <w:r>
              <w:rPr>
                <w:rFonts w:ascii="Arial Narrow" w:hAnsi="Arial Narrow" w:cs="Arial Narrow"/>
                <w:color w:val="000000"/>
                <w:sz w:val="14"/>
              </w:rPr>
              <w:t>9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D6FD5F" w14:textId="77777777" w:rsidR="007B331C" w:rsidRDefault="007B331C" w:rsidP="007B331C">
            <w:pPr>
              <w:spacing w:before="0" w:after="0"/>
              <w:jc w:val="center"/>
            </w:pPr>
            <w:r>
              <w:rPr>
                <w:rFonts w:ascii="Arial Narrow" w:hAnsi="Arial Narrow" w:cs="Arial Narrow"/>
                <w:color w:val="000000"/>
                <w:sz w:val="14"/>
              </w:rPr>
              <w:t>114.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C319DF" w14:textId="77777777" w:rsidR="007B331C" w:rsidRDefault="007B331C" w:rsidP="007B331C">
            <w:pPr>
              <w:spacing w:before="0" w:after="0"/>
              <w:jc w:val="center"/>
            </w:pPr>
            <w:r>
              <w:rPr>
                <w:rFonts w:ascii="Arial Narrow" w:hAnsi="Arial Narrow" w:cs="Arial Narrow"/>
                <w:color w:val="000000"/>
                <w:sz w:val="14"/>
              </w:rPr>
              <w:t>120.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C4839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F8E9D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2F703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F0ADAB" w14:textId="77777777" w:rsidR="007B331C" w:rsidRDefault="007B331C" w:rsidP="007B331C">
            <w:pPr>
              <w:spacing w:before="0" w:after="0"/>
              <w:jc w:val="center"/>
            </w:pPr>
          </w:p>
        </w:tc>
      </w:tr>
      <w:tr w:rsidR="007B331C" w14:paraId="1925447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171EEA"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09DBE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475371"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58D405" w14:textId="77777777" w:rsidR="007B331C" w:rsidRDefault="007B331C" w:rsidP="007B331C">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CA7F9C" w14:textId="77777777" w:rsidR="007B331C" w:rsidRDefault="007B331C" w:rsidP="007B331C">
            <w:pPr>
              <w:spacing w:before="0" w:after="0"/>
              <w:jc w:val="center"/>
            </w:pPr>
            <w:r>
              <w:rPr>
                <w:rFonts w:ascii="Arial Narrow" w:hAnsi="Arial Narrow" w:cs="Arial Narrow"/>
                <w:color w:val="000000"/>
                <w:sz w:val="14"/>
              </w:rPr>
              <w:t>2.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8E5B91" w14:textId="77777777" w:rsidR="007B331C" w:rsidRDefault="007B331C" w:rsidP="007B331C">
            <w:pPr>
              <w:spacing w:before="0" w:after="0"/>
              <w:jc w:val="center"/>
            </w:pPr>
            <w:r>
              <w:rPr>
                <w:rFonts w:ascii="Arial Narrow" w:hAnsi="Arial Narrow" w:cs="Arial Narrow"/>
                <w:color w:val="000000"/>
                <w:sz w:val="14"/>
              </w:rPr>
              <w:t>2.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5B7FA0" w14:textId="77777777" w:rsidR="007B331C" w:rsidRDefault="007B331C" w:rsidP="007B331C">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3BEE94" w14:textId="77777777" w:rsidR="007B331C" w:rsidRDefault="007B331C" w:rsidP="007B331C">
            <w:pPr>
              <w:spacing w:before="0" w:after="0"/>
              <w:jc w:val="center"/>
            </w:pPr>
            <w:r>
              <w:rPr>
                <w:rFonts w:ascii="Arial Narrow" w:hAnsi="Arial Narrow" w:cs="Arial Narrow"/>
                <w:color w:val="000000"/>
                <w:sz w:val="14"/>
              </w:rPr>
              <w:t>2.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3C58E3" w14:textId="77777777" w:rsidR="007B331C" w:rsidRDefault="007B331C" w:rsidP="007B331C">
            <w:pPr>
              <w:spacing w:before="0" w:after="0"/>
              <w:jc w:val="center"/>
            </w:pPr>
            <w:r>
              <w:rPr>
                <w:rFonts w:ascii="Arial Narrow" w:hAnsi="Arial Narrow" w:cs="Arial Narrow"/>
                <w:color w:val="000000"/>
                <w:sz w:val="14"/>
              </w:rPr>
              <w:t>2.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2AF45A" w14:textId="77777777" w:rsidR="007B331C" w:rsidRDefault="007B331C" w:rsidP="007B331C">
            <w:pPr>
              <w:spacing w:before="0" w:after="0"/>
              <w:jc w:val="center"/>
            </w:pPr>
            <w:r>
              <w:rPr>
                <w:rFonts w:ascii="Arial Narrow" w:hAnsi="Arial Narrow" w:cs="Arial Narrow"/>
                <w:color w:val="000000"/>
                <w:sz w:val="14"/>
              </w:rPr>
              <w:t>2.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ECEC2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2C444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43FC9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3DC116" w14:textId="77777777" w:rsidR="007B331C" w:rsidRDefault="007B331C" w:rsidP="007B331C">
            <w:pPr>
              <w:spacing w:before="0" w:after="0"/>
              <w:jc w:val="center"/>
            </w:pPr>
          </w:p>
        </w:tc>
      </w:tr>
      <w:tr w:rsidR="007B331C" w14:paraId="2BAE6A9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C0F43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6560B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3BD639"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9613B5" w14:textId="77777777" w:rsidR="007B331C" w:rsidRDefault="007B331C" w:rsidP="007B331C">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C7F0023" w14:textId="77777777" w:rsidR="007B331C" w:rsidRDefault="007B331C" w:rsidP="007B331C">
            <w:pPr>
              <w:spacing w:before="0" w:after="0"/>
              <w:jc w:val="center"/>
            </w:pPr>
            <w:r>
              <w:rPr>
                <w:rFonts w:ascii="Arial Narrow" w:hAnsi="Arial Narrow" w:cs="Arial Narrow"/>
                <w:color w:val="000000"/>
                <w:sz w:val="14"/>
              </w:rPr>
              <w:t>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352271" w14:textId="77777777" w:rsidR="007B331C" w:rsidRDefault="007B331C" w:rsidP="007B331C">
            <w:pPr>
              <w:spacing w:before="0" w:after="0"/>
              <w:jc w:val="center"/>
            </w:pPr>
            <w:r>
              <w:rPr>
                <w:rFonts w:ascii="Arial Narrow" w:hAnsi="Arial Narrow" w:cs="Arial Narrow"/>
                <w:color w:val="000000"/>
                <w:sz w:val="14"/>
              </w:rPr>
              <w:t>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77402F" w14:textId="77777777" w:rsidR="007B331C" w:rsidRDefault="007B331C" w:rsidP="007B331C">
            <w:pPr>
              <w:spacing w:before="0" w:after="0"/>
              <w:jc w:val="center"/>
            </w:pPr>
            <w:r>
              <w:rPr>
                <w:rFonts w:ascii="Arial Narrow" w:hAnsi="Arial Narrow" w:cs="Arial Narrow"/>
                <w:color w:val="000000"/>
                <w:sz w:val="14"/>
              </w:rPr>
              <w:t>0.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E64415" w14:textId="77777777" w:rsidR="007B331C" w:rsidRDefault="007B331C" w:rsidP="007B331C">
            <w:pPr>
              <w:spacing w:before="0" w:after="0"/>
              <w:jc w:val="center"/>
            </w:pPr>
            <w:r>
              <w:rPr>
                <w:rFonts w:ascii="Arial Narrow" w:hAnsi="Arial Narrow" w:cs="Arial Narrow"/>
                <w:color w:val="000000"/>
                <w:sz w:val="14"/>
              </w:rPr>
              <w:t>0.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CEC0E2" w14:textId="77777777" w:rsidR="007B331C" w:rsidRDefault="007B331C" w:rsidP="007B331C">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CA5D1E" w14:textId="77777777" w:rsidR="007B331C" w:rsidRDefault="007B331C" w:rsidP="007B331C">
            <w:pPr>
              <w:spacing w:before="0" w:after="0"/>
              <w:jc w:val="center"/>
            </w:pPr>
            <w:r>
              <w:rPr>
                <w:rFonts w:ascii="Arial Narrow" w:hAnsi="Arial Narrow" w:cs="Arial Narrow"/>
                <w:color w:val="000000"/>
                <w:sz w:val="14"/>
              </w:rPr>
              <w:t>1.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631885"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B0913E" w14:textId="77777777" w:rsidR="007B331C" w:rsidRDefault="007B331C" w:rsidP="007B331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C0B2B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950359" w14:textId="77777777" w:rsidR="007B331C" w:rsidRDefault="007B331C" w:rsidP="007B331C">
            <w:pPr>
              <w:spacing w:before="0" w:after="0"/>
              <w:jc w:val="center"/>
            </w:pPr>
          </w:p>
        </w:tc>
      </w:tr>
      <w:tr w:rsidR="007B331C" w14:paraId="4897503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3CD77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2390B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732F5F"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ED0B28" w14:textId="77777777" w:rsidR="007B331C" w:rsidRDefault="007B331C" w:rsidP="007B331C">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D1DE7E" w14:textId="77777777" w:rsidR="007B331C" w:rsidRDefault="007B331C" w:rsidP="007B331C">
            <w:pPr>
              <w:spacing w:before="0" w:after="0"/>
              <w:jc w:val="center"/>
            </w:pPr>
            <w:r>
              <w:rPr>
                <w:rFonts w:ascii="Arial Narrow" w:hAnsi="Arial Narrow" w:cs="Arial Narrow"/>
                <w:color w:val="000000"/>
                <w:sz w:val="14"/>
              </w:rPr>
              <w:t>4.9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0513CE7" w14:textId="77777777" w:rsidR="007B331C" w:rsidRDefault="007B331C" w:rsidP="007B331C">
            <w:pPr>
              <w:spacing w:before="0" w:after="0"/>
              <w:jc w:val="center"/>
            </w:pPr>
            <w:r>
              <w:rPr>
                <w:rFonts w:ascii="Arial Narrow" w:hAnsi="Arial Narrow" w:cs="Arial Narrow"/>
                <w:color w:val="000000"/>
                <w:sz w:val="14"/>
              </w:rPr>
              <w:t>4.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9A1514" w14:textId="77777777" w:rsidR="007B331C" w:rsidRDefault="007B331C" w:rsidP="007B331C">
            <w:pPr>
              <w:spacing w:before="0" w:after="0"/>
              <w:jc w:val="center"/>
            </w:pPr>
            <w:r>
              <w:rPr>
                <w:rFonts w:ascii="Arial Narrow" w:hAnsi="Arial Narrow" w:cs="Arial Narrow"/>
                <w:color w:val="000000"/>
                <w:sz w:val="14"/>
              </w:rPr>
              <w:t>2.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276BB7" w14:textId="77777777" w:rsidR="007B331C" w:rsidRDefault="007B331C" w:rsidP="007B331C">
            <w:pPr>
              <w:spacing w:before="0" w:after="0"/>
              <w:jc w:val="center"/>
            </w:pPr>
            <w:r>
              <w:rPr>
                <w:rFonts w:ascii="Arial Narrow" w:hAnsi="Arial Narrow" w:cs="Arial Narrow"/>
                <w:color w:val="000000"/>
                <w:sz w:val="14"/>
              </w:rPr>
              <w:t>3.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5C56B2" w14:textId="77777777" w:rsidR="007B331C" w:rsidRDefault="007B331C" w:rsidP="007B331C">
            <w:pPr>
              <w:spacing w:before="0" w:after="0"/>
              <w:jc w:val="center"/>
            </w:pPr>
            <w:r>
              <w:rPr>
                <w:rFonts w:ascii="Arial Narrow" w:hAnsi="Arial Narrow" w:cs="Arial Narrow"/>
                <w:color w:val="000000"/>
                <w:sz w:val="14"/>
              </w:rPr>
              <w:t>6.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76D763" w14:textId="77777777" w:rsidR="007B331C" w:rsidRDefault="007B331C" w:rsidP="007B331C">
            <w:pPr>
              <w:spacing w:before="0" w:after="0"/>
              <w:jc w:val="center"/>
            </w:pPr>
            <w:r>
              <w:rPr>
                <w:rFonts w:ascii="Arial Narrow" w:hAnsi="Arial Narrow" w:cs="Arial Narrow"/>
                <w:color w:val="000000"/>
                <w:sz w:val="14"/>
              </w:rPr>
              <w:t>6.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31BA05"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BA2F7A" w14:textId="77777777" w:rsidR="007B331C" w:rsidRDefault="007B331C" w:rsidP="007B331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BC371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9AF433" w14:textId="77777777" w:rsidR="007B331C" w:rsidRDefault="007B331C" w:rsidP="007B331C">
            <w:pPr>
              <w:spacing w:before="0" w:after="0"/>
              <w:jc w:val="center"/>
            </w:pPr>
          </w:p>
        </w:tc>
      </w:tr>
      <w:tr w:rsidR="007B331C" w14:paraId="6D82F46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ED72B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57F3A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2A7D91"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201D35" w14:textId="77777777" w:rsidR="007B331C" w:rsidRDefault="007B331C" w:rsidP="007B331C">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0D6BEC" w14:textId="77777777" w:rsidR="007B331C" w:rsidRDefault="007B331C" w:rsidP="007B331C">
            <w:pPr>
              <w:spacing w:before="0" w:after="0"/>
              <w:jc w:val="center"/>
            </w:pPr>
            <w:r>
              <w:rPr>
                <w:rFonts w:ascii="Arial Narrow" w:hAnsi="Arial Narrow" w:cs="Arial Narrow"/>
                <w:color w:val="000000"/>
                <w:sz w:val="14"/>
              </w:rPr>
              <w:t>1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F20543" w14:textId="77777777" w:rsidR="007B331C" w:rsidRDefault="007B331C" w:rsidP="007B331C">
            <w:pPr>
              <w:spacing w:before="0" w:after="0"/>
              <w:jc w:val="center"/>
            </w:pPr>
            <w:r>
              <w:rPr>
                <w:rFonts w:ascii="Arial Narrow" w:hAnsi="Arial Narrow" w:cs="Arial Narrow"/>
                <w:color w:val="000000"/>
                <w:sz w:val="14"/>
              </w:rPr>
              <w:t>1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C0D4F3" w14:textId="77777777" w:rsidR="007B331C" w:rsidRDefault="007B331C" w:rsidP="007B331C">
            <w:pPr>
              <w:spacing w:before="0" w:after="0"/>
              <w:jc w:val="center"/>
            </w:pPr>
            <w:r>
              <w:rPr>
                <w:rFonts w:ascii="Arial Narrow" w:hAnsi="Arial Narrow" w:cs="Arial Narrow"/>
                <w:color w:val="000000"/>
                <w:sz w:val="14"/>
              </w:rPr>
              <w:t>5.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B6408D" w14:textId="77777777" w:rsidR="007B331C" w:rsidRDefault="007B331C" w:rsidP="007B331C">
            <w:pPr>
              <w:spacing w:before="0" w:after="0"/>
              <w:jc w:val="center"/>
            </w:pPr>
            <w:r>
              <w:rPr>
                <w:rFonts w:ascii="Arial Narrow" w:hAnsi="Arial Narrow" w:cs="Arial Narrow"/>
                <w:color w:val="000000"/>
                <w:sz w:val="14"/>
              </w:rPr>
              <w:t>7.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D725A2" w14:textId="77777777" w:rsidR="007B331C" w:rsidRDefault="007B331C" w:rsidP="007B331C">
            <w:pPr>
              <w:spacing w:before="0" w:after="0"/>
              <w:jc w:val="center"/>
            </w:pPr>
            <w:r>
              <w:rPr>
                <w:rFonts w:ascii="Arial Narrow" w:hAnsi="Arial Narrow" w:cs="Arial Narrow"/>
                <w:color w:val="000000"/>
                <w:sz w:val="14"/>
              </w:rPr>
              <w:t>16.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CB8B79" w14:textId="77777777" w:rsidR="007B331C" w:rsidRDefault="007B331C" w:rsidP="007B331C">
            <w:pPr>
              <w:spacing w:before="0" w:after="0"/>
              <w:jc w:val="center"/>
            </w:pPr>
            <w:r>
              <w:rPr>
                <w:rFonts w:ascii="Arial Narrow" w:hAnsi="Arial Narrow" w:cs="Arial Narrow"/>
                <w:color w:val="000000"/>
                <w:sz w:val="14"/>
              </w:rPr>
              <w:t>18.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B26FB4"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7448EC" w14:textId="77777777" w:rsidR="007B331C" w:rsidRDefault="007B331C" w:rsidP="007B331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1E5B6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A46350" w14:textId="77777777" w:rsidR="007B331C" w:rsidRDefault="007B331C" w:rsidP="007B331C">
            <w:pPr>
              <w:spacing w:before="0" w:after="0"/>
              <w:jc w:val="center"/>
            </w:pPr>
          </w:p>
        </w:tc>
      </w:tr>
      <w:tr w:rsidR="007B331C" w14:paraId="4B75172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E7663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483DF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7F0B18"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D97F0C" w14:textId="77777777" w:rsidR="007B331C" w:rsidRDefault="007B331C" w:rsidP="007B331C">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EBB557" w14:textId="77777777" w:rsidR="007B331C" w:rsidRDefault="007B331C" w:rsidP="007B331C">
            <w:pPr>
              <w:spacing w:before="0" w:after="0"/>
              <w:jc w:val="center"/>
            </w:pPr>
            <w:r>
              <w:rPr>
                <w:rFonts w:ascii="Arial Narrow" w:hAnsi="Arial Narrow" w:cs="Arial Narrow"/>
                <w:color w:val="000000"/>
                <w:sz w:val="14"/>
              </w:rPr>
              <w:t>3.9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098BD79" w14:textId="77777777" w:rsidR="007B331C" w:rsidRDefault="007B331C" w:rsidP="007B331C">
            <w:pPr>
              <w:spacing w:before="0" w:after="0"/>
              <w:jc w:val="center"/>
            </w:pPr>
            <w:r>
              <w:rPr>
                <w:rFonts w:ascii="Arial Narrow" w:hAnsi="Arial Narrow" w:cs="Arial Narrow"/>
                <w:color w:val="000000"/>
                <w:sz w:val="14"/>
              </w:rPr>
              <w:t>3.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A98FE5" w14:textId="77777777" w:rsidR="007B331C" w:rsidRDefault="007B331C" w:rsidP="007B331C">
            <w:pPr>
              <w:spacing w:before="0" w:after="0"/>
              <w:jc w:val="center"/>
            </w:pPr>
            <w:r>
              <w:rPr>
                <w:rFonts w:ascii="Arial Narrow" w:hAnsi="Arial Narrow" w:cs="Arial Narrow"/>
                <w:color w:val="000000"/>
                <w:sz w:val="14"/>
              </w:rPr>
              <w:t>3.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01FBDC" w14:textId="77777777" w:rsidR="007B331C" w:rsidRDefault="007B331C" w:rsidP="007B331C">
            <w:pPr>
              <w:spacing w:before="0" w:after="0"/>
              <w:jc w:val="center"/>
            </w:pPr>
            <w:r>
              <w:rPr>
                <w:rFonts w:ascii="Arial Narrow" w:hAnsi="Arial Narrow" w:cs="Arial Narrow"/>
                <w:color w:val="000000"/>
                <w:sz w:val="14"/>
              </w:rPr>
              <w:t>3.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28258C" w14:textId="77777777" w:rsidR="007B331C" w:rsidRDefault="007B331C" w:rsidP="007B331C">
            <w:pPr>
              <w:spacing w:before="0" w:after="0"/>
              <w:jc w:val="center"/>
            </w:pPr>
            <w:r>
              <w:rPr>
                <w:rFonts w:ascii="Arial Narrow" w:hAnsi="Arial Narrow" w:cs="Arial Narrow"/>
                <w:color w:val="000000"/>
                <w:sz w:val="14"/>
              </w:rPr>
              <w:t>4.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356B03" w14:textId="77777777" w:rsidR="007B331C" w:rsidRDefault="007B331C" w:rsidP="007B331C">
            <w:pPr>
              <w:spacing w:before="0" w:after="0"/>
              <w:jc w:val="center"/>
            </w:pPr>
            <w:r>
              <w:rPr>
                <w:rFonts w:ascii="Arial Narrow" w:hAnsi="Arial Narrow" w:cs="Arial Narrow"/>
                <w:color w:val="000000"/>
                <w:sz w:val="14"/>
              </w:rPr>
              <w:t>4.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57354B"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A46AF8"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A8751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A03097" w14:textId="77777777" w:rsidR="007B331C" w:rsidRDefault="007B331C" w:rsidP="007B331C">
            <w:pPr>
              <w:spacing w:before="0" w:after="0"/>
              <w:jc w:val="center"/>
            </w:pPr>
          </w:p>
        </w:tc>
      </w:tr>
      <w:tr w:rsidR="007B331C" w14:paraId="3CC8F2A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0513A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CF85C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4CA952"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0869E7" w14:textId="77777777" w:rsidR="007B331C" w:rsidRDefault="007B331C" w:rsidP="007B331C">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D3CF3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C0191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903B9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4BBF5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F752A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29B9E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CE0E2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02380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2C250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967310" w14:textId="77777777" w:rsidR="007B331C" w:rsidRDefault="007B331C" w:rsidP="007B331C">
            <w:pPr>
              <w:spacing w:before="0" w:after="0"/>
              <w:jc w:val="center"/>
            </w:pPr>
          </w:p>
        </w:tc>
      </w:tr>
      <w:tr w:rsidR="007B331C" w14:paraId="0E81F64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1188E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BCA03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5A2EB8"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BF4E85" w14:textId="77777777" w:rsidR="007B331C" w:rsidRDefault="007B331C" w:rsidP="007B331C">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E33F998" w14:textId="77777777" w:rsidR="007B331C" w:rsidRDefault="007B331C" w:rsidP="007B331C">
            <w:pPr>
              <w:spacing w:before="0" w:after="0"/>
              <w:jc w:val="center"/>
            </w:pPr>
            <w:r>
              <w:rPr>
                <w:rFonts w:ascii="Arial Narrow" w:hAnsi="Arial Narrow" w:cs="Arial Narrow"/>
                <w:color w:val="000000"/>
                <w:sz w:val="14"/>
              </w:rPr>
              <w:t>4.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FAF551" w14:textId="77777777" w:rsidR="007B331C" w:rsidRDefault="007B331C" w:rsidP="007B331C">
            <w:pPr>
              <w:spacing w:before="0" w:after="0"/>
              <w:jc w:val="center"/>
            </w:pPr>
            <w:r>
              <w:rPr>
                <w:rFonts w:ascii="Arial Narrow" w:hAnsi="Arial Narrow" w:cs="Arial Narrow"/>
                <w:color w:val="000000"/>
                <w:sz w:val="14"/>
              </w:rPr>
              <w:t>4.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A1E7A3" w14:textId="77777777" w:rsidR="007B331C" w:rsidRDefault="007B331C" w:rsidP="007B331C">
            <w:pPr>
              <w:spacing w:before="0" w:after="0"/>
              <w:jc w:val="center"/>
            </w:pPr>
            <w:r>
              <w:rPr>
                <w:rFonts w:ascii="Arial Narrow" w:hAnsi="Arial Narrow" w:cs="Arial Narrow"/>
                <w:color w:val="000000"/>
                <w:sz w:val="14"/>
              </w:rPr>
              <w:t>3.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402F6E" w14:textId="77777777" w:rsidR="007B331C" w:rsidRDefault="007B331C" w:rsidP="007B331C">
            <w:pPr>
              <w:spacing w:before="0" w:after="0"/>
              <w:jc w:val="center"/>
            </w:pPr>
            <w:r>
              <w:rPr>
                <w:rFonts w:ascii="Arial Narrow" w:hAnsi="Arial Narrow" w:cs="Arial Narrow"/>
                <w:color w:val="000000"/>
                <w:sz w:val="14"/>
              </w:rPr>
              <w:t>3.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687949" w14:textId="77777777" w:rsidR="007B331C" w:rsidRDefault="007B331C" w:rsidP="007B331C">
            <w:pPr>
              <w:spacing w:before="0" w:after="0"/>
              <w:jc w:val="center"/>
            </w:pPr>
            <w:r>
              <w:rPr>
                <w:rFonts w:ascii="Arial Narrow" w:hAnsi="Arial Narrow" w:cs="Arial Narrow"/>
                <w:color w:val="000000"/>
                <w:sz w:val="14"/>
              </w:rPr>
              <w:t>4.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01B5B2" w14:textId="77777777" w:rsidR="007B331C" w:rsidRDefault="007B331C" w:rsidP="007B331C">
            <w:pPr>
              <w:spacing w:before="0" w:after="0"/>
              <w:jc w:val="center"/>
            </w:pPr>
            <w:r>
              <w:rPr>
                <w:rFonts w:ascii="Arial Narrow" w:hAnsi="Arial Narrow" w:cs="Arial Narrow"/>
                <w:color w:val="000000"/>
                <w:sz w:val="14"/>
              </w:rPr>
              <w:t>4.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A42EC6"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A35C37" w14:textId="77777777" w:rsidR="007B331C" w:rsidRDefault="007B331C" w:rsidP="007B331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156E3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330635" w14:textId="77777777" w:rsidR="007B331C" w:rsidRDefault="007B331C" w:rsidP="007B331C">
            <w:pPr>
              <w:spacing w:before="0" w:after="0"/>
              <w:jc w:val="center"/>
            </w:pPr>
          </w:p>
        </w:tc>
      </w:tr>
      <w:tr w:rsidR="007B331C" w14:paraId="5C419B8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D0A44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3C20E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C5F15E"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C95B45" w14:textId="77777777" w:rsidR="007B331C" w:rsidRDefault="007B331C" w:rsidP="007B331C">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5BF41C7" w14:textId="77777777" w:rsidR="007B331C" w:rsidRDefault="007B331C" w:rsidP="007B331C">
            <w:pPr>
              <w:spacing w:before="0" w:after="0"/>
              <w:jc w:val="center"/>
            </w:pPr>
            <w:r>
              <w:rPr>
                <w:rFonts w:ascii="Arial Narrow" w:hAnsi="Arial Narrow" w:cs="Arial Narrow"/>
                <w:color w:val="000000"/>
                <w:sz w:val="14"/>
              </w:rPr>
              <w:t>4.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4B55B8" w14:textId="77777777" w:rsidR="007B331C" w:rsidRDefault="007B331C" w:rsidP="007B331C">
            <w:pPr>
              <w:spacing w:before="0" w:after="0"/>
              <w:jc w:val="center"/>
            </w:pPr>
            <w:r>
              <w:rPr>
                <w:rFonts w:ascii="Arial Narrow" w:hAnsi="Arial Narrow" w:cs="Arial Narrow"/>
                <w:color w:val="000000"/>
                <w:sz w:val="14"/>
              </w:rPr>
              <w:t>4.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24594B" w14:textId="77777777" w:rsidR="007B331C" w:rsidRDefault="007B331C" w:rsidP="007B331C">
            <w:pPr>
              <w:spacing w:before="0" w:after="0"/>
              <w:jc w:val="center"/>
            </w:pPr>
            <w:r>
              <w:rPr>
                <w:rFonts w:ascii="Arial Narrow" w:hAnsi="Arial Narrow" w:cs="Arial Narrow"/>
                <w:color w:val="000000"/>
                <w:sz w:val="14"/>
              </w:rPr>
              <w:t>2.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82905A" w14:textId="77777777" w:rsidR="007B331C" w:rsidRDefault="007B331C" w:rsidP="007B331C">
            <w:pPr>
              <w:spacing w:before="0" w:after="0"/>
              <w:jc w:val="center"/>
            </w:pPr>
            <w:r>
              <w:rPr>
                <w:rFonts w:ascii="Arial Narrow" w:hAnsi="Arial Narrow" w:cs="Arial Narrow"/>
                <w:color w:val="000000"/>
                <w:sz w:val="14"/>
              </w:rPr>
              <w:t>3.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E89B11" w14:textId="77777777" w:rsidR="007B331C" w:rsidRDefault="007B331C" w:rsidP="007B331C">
            <w:pPr>
              <w:spacing w:before="0" w:after="0"/>
              <w:jc w:val="center"/>
            </w:pPr>
            <w:r>
              <w:rPr>
                <w:rFonts w:ascii="Arial Narrow" w:hAnsi="Arial Narrow" w:cs="Arial Narrow"/>
                <w:color w:val="000000"/>
                <w:sz w:val="14"/>
              </w:rPr>
              <w:t>6.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91DB3A" w14:textId="77777777" w:rsidR="007B331C" w:rsidRDefault="007B331C" w:rsidP="007B331C">
            <w:pPr>
              <w:spacing w:before="0" w:after="0"/>
              <w:jc w:val="center"/>
            </w:pPr>
            <w:r>
              <w:rPr>
                <w:rFonts w:ascii="Arial Narrow" w:hAnsi="Arial Narrow" w:cs="Arial Narrow"/>
                <w:color w:val="000000"/>
                <w:sz w:val="14"/>
              </w:rPr>
              <w:t>7.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942A3F"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257520"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0B15F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57115B" w14:textId="77777777" w:rsidR="007B331C" w:rsidRDefault="007B331C" w:rsidP="007B331C">
            <w:pPr>
              <w:spacing w:before="0" w:after="0"/>
              <w:jc w:val="center"/>
            </w:pPr>
          </w:p>
        </w:tc>
      </w:tr>
      <w:tr w:rsidR="007B331C" w14:paraId="1D1EA29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F7C70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9C557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871629"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A06A0" w14:textId="77777777" w:rsidR="007B331C" w:rsidRDefault="007B331C" w:rsidP="007B331C">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8CF8E7" w14:textId="77777777" w:rsidR="007B331C" w:rsidRDefault="007B331C" w:rsidP="007B331C">
            <w:pPr>
              <w:spacing w:before="0" w:after="0"/>
              <w:jc w:val="center"/>
            </w:pPr>
            <w:r>
              <w:rPr>
                <w:rFonts w:ascii="Arial Narrow" w:hAnsi="Arial Narrow" w:cs="Arial Narrow"/>
                <w:color w:val="000000"/>
                <w:sz w:val="14"/>
              </w:rPr>
              <w:t>1949.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35620D" w14:textId="77777777" w:rsidR="007B331C" w:rsidRDefault="007B331C" w:rsidP="007B331C">
            <w:pPr>
              <w:spacing w:before="0" w:after="0"/>
              <w:jc w:val="center"/>
            </w:pPr>
            <w:r>
              <w:rPr>
                <w:rFonts w:ascii="Arial Narrow" w:hAnsi="Arial Narrow" w:cs="Arial Narrow"/>
                <w:color w:val="000000"/>
                <w:sz w:val="14"/>
              </w:rPr>
              <w:t>1949.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FF660A" w14:textId="77777777" w:rsidR="007B331C" w:rsidRDefault="007B331C" w:rsidP="007B331C">
            <w:pPr>
              <w:spacing w:before="0" w:after="0"/>
              <w:jc w:val="center"/>
            </w:pPr>
            <w:r>
              <w:rPr>
                <w:rFonts w:ascii="Arial Narrow" w:hAnsi="Arial Narrow" w:cs="Arial Narrow"/>
                <w:color w:val="000000"/>
                <w:sz w:val="14"/>
              </w:rPr>
              <w:t>239.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FA54E3" w14:textId="77777777" w:rsidR="007B331C" w:rsidRDefault="007B331C" w:rsidP="007B331C">
            <w:pPr>
              <w:spacing w:before="0" w:after="0"/>
              <w:jc w:val="center"/>
            </w:pPr>
            <w:r>
              <w:rPr>
                <w:rFonts w:ascii="Arial Narrow" w:hAnsi="Arial Narrow" w:cs="Arial Narrow"/>
                <w:color w:val="000000"/>
                <w:sz w:val="14"/>
              </w:rPr>
              <w:t>809.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977EB4" w14:textId="77777777" w:rsidR="007B331C" w:rsidRDefault="007B331C" w:rsidP="007B331C">
            <w:pPr>
              <w:spacing w:before="0" w:after="0"/>
              <w:jc w:val="center"/>
            </w:pPr>
            <w:r>
              <w:rPr>
                <w:rFonts w:ascii="Arial Narrow" w:hAnsi="Arial Narrow" w:cs="Arial Narrow"/>
                <w:color w:val="000000"/>
                <w:sz w:val="14"/>
              </w:rPr>
              <w:t>3088.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E48B24" w14:textId="77777777" w:rsidR="007B331C" w:rsidRDefault="007B331C" w:rsidP="007B331C">
            <w:pPr>
              <w:spacing w:before="0" w:after="0"/>
              <w:jc w:val="center"/>
            </w:pPr>
            <w:r>
              <w:rPr>
                <w:rFonts w:ascii="Arial Narrow" w:hAnsi="Arial Narrow" w:cs="Arial Narrow"/>
                <w:color w:val="000000"/>
                <w:sz w:val="14"/>
              </w:rPr>
              <w:t>3658.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BAD66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C0A7E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F62B6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EACF46" w14:textId="77777777" w:rsidR="007B331C" w:rsidRDefault="007B331C" w:rsidP="007B331C">
            <w:pPr>
              <w:spacing w:before="0" w:after="0"/>
              <w:jc w:val="center"/>
            </w:pPr>
          </w:p>
        </w:tc>
      </w:tr>
      <w:tr w:rsidR="007B331C" w14:paraId="2C4AFF71"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5180B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C37C8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8CA8D9"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365EF3" w14:textId="77777777" w:rsidR="007B331C" w:rsidRDefault="007B331C" w:rsidP="007B331C">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9E5937A"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578B41"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8637F2" w14:textId="77777777" w:rsidR="007B331C" w:rsidRDefault="007B331C" w:rsidP="007B331C">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1D1801" w14:textId="77777777" w:rsidR="007B331C" w:rsidRDefault="007B331C" w:rsidP="007B331C">
            <w:pPr>
              <w:spacing w:before="0" w:after="0"/>
              <w:jc w:val="center"/>
            </w:pPr>
            <w:r>
              <w:rPr>
                <w:rFonts w:ascii="Arial Narrow" w:hAnsi="Arial Narrow" w:cs="Arial Narrow"/>
                <w:color w:val="000000"/>
                <w:sz w:val="14"/>
              </w:rPr>
              <w:t>1.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2EB715" w14:textId="77777777" w:rsidR="007B331C" w:rsidRDefault="007B331C" w:rsidP="007B331C">
            <w:pPr>
              <w:spacing w:before="0" w:after="0"/>
              <w:jc w:val="center"/>
            </w:pPr>
            <w:r>
              <w:rPr>
                <w:rFonts w:ascii="Arial Narrow" w:hAnsi="Arial Narrow" w:cs="Arial Narrow"/>
                <w:color w:val="000000"/>
                <w:sz w:val="14"/>
              </w:rPr>
              <w:t>2.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325682" w14:textId="77777777" w:rsidR="007B331C" w:rsidRDefault="007B331C" w:rsidP="007B331C">
            <w:pPr>
              <w:spacing w:before="0" w:after="0"/>
              <w:jc w:val="center"/>
            </w:pPr>
            <w:r>
              <w:rPr>
                <w:rFonts w:ascii="Arial Narrow" w:hAnsi="Arial Narrow" w:cs="Arial Narrow"/>
                <w:color w:val="000000"/>
                <w:sz w:val="14"/>
              </w:rPr>
              <w:t>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2D5D57"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62C194"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A9159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AF39D9" w14:textId="77777777" w:rsidR="007B331C" w:rsidRDefault="007B331C" w:rsidP="007B331C">
            <w:pPr>
              <w:spacing w:before="0" w:after="0"/>
              <w:jc w:val="center"/>
            </w:pPr>
          </w:p>
        </w:tc>
      </w:tr>
      <w:tr w:rsidR="007B331C" w14:paraId="05F98A94" w14:textId="77777777" w:rsidTr="007B331C">
        <w:trPr>
          <w:trHeight w:hRule="exact" w:val="227"/>
          <w:jc w:val="center"/>
        </w:trPr>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366213" w14:textId="77777777" w:rsidR="007B331C" w:rsidRDefault="007B331C" w:rsidP="007B331C">
            <w:pPr>
              <w:spacing w:before="20" w:after="20"/>
              <w:ind w:left="20" w:right="20"/>
            </w:pPr>
            <w:r>
              <w:rPr>
                <w:rFonts w:ascii="Arial Narrow" w:hAnsi="Arial Narrow" w:cs="Arial Narrow"/>
                <w:color w:val="000000"/>
                <w:sz w:val="14"/>
              </w:rPr>
              <w:t>Burdekin</w:t>
            </w:r>
          </w:p>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5D4C71" w14:textId="77777777" w:rsidR="007B331C" w:rsidRDefault="007B331C" w:rsidP="007B331C">
            <w:pPr>
              <w:spacing w:before="20" w:after="20"/>
              <w:ind w:left="20" w:right="20"/>
            </w:pPr>
            <w:r>
              <w:rPr>
                <w:rFonts w:ascii="Arial Narrow" w:hAnsi="Arial Narrow" w:cs="Arial Narrow"/>
                <w:color w:val="000000"/>
                <w:sz w:val="14"/>
              </w:rPr>
              <w:t>Palms West(BUR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4A6737"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666C7D"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5CEA80" w14:textId="77777777" w:rsidR="007B331C" w:rsidRDefault="007B331C" w:rsidP="007B331C">
            <w:pPr>
              <w:spacing w:before="0" w:after="0"/>
              <w:jc w:val="center"/>
            </w:pPr>
            <w:r>
              <w:rPr>
                <w:rFonts w:ascii="Arial Narrow" w:hAnsi="Arial Narrow" w:cs="Arial Narrow"/>
                <w:color w:val="000000"/>
                <w:sz w:val="14"/>
              </w:rPr>
              <w:t>5.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9D0A56" w14:textId="77777777" w:rsidR="007B331C" w:rsidRDefault="007B331C" w:rsidP="007B331C">
            <w:pPr>
              <w:spacing w:before="0" w:after="0"/>
              <w:jc w:val="center"/>
            </w:pPr>
            <w:r>
              <w:rPr>
                <w:rFonts w:ascii="Arial Narrow" w:hAnsi="Arial Narrow" w:cs="Arial Narrow"/>
                <w:color w:val="000000"/>
                <w:sz w:val="14"/>
              </w:rPr>
              <w:t>4.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A27D47" w14:textId="77777777" w:rsidR="007B331C" w:rsidRDefault="007B331C" w:rsidP="007B331C">
            <w:pPr>
              <w:spacing w:before="0" w:after="0"/>
              <w:jc w:val="center"/>
            </w:pPr>
            <w:r>
              <w:rPr>
                <w:rFonts w:ascii="Arial Narrow" w:hAnsi="Arial Narrow" w:cs="Arial Narrow"/>
                <w:color w:val="000000"/>
                <w:sz w:val="14"/>
              </w:rPr>
              <w:t>1.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ACE656" w14:textId="77777777" w:rsidR="007B331C" w:rsidRDefault="007B331C" w:rsidP="007B331C">
            <w:pPr>
              <w:spacing w:before="0" w:after="0"/>
              <w:jc w:val="center"/>
            </w:pPr>
            <w:r>
              <w:rPr>
                <w:rFonts w:ascii="Arial Narrow" w:hAnsi="Arial Narrow" w:cs="Arial Narrow"/>
                <w:color w:val="000000"/>
                <w:sz w:val="14"/>
              </w:rPr>
              <w:t>1.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0D270A" w14:textId="77777777" w:rsidR="007B331C" w:rsidRDefault="007B331C" w:rsidP="007B331C">
            <w:pPr>
              <w:spacing w:before="0" w:after="0"/>
              <w:jc w:val="center"/>
            </w:pPr>
            <w:r>
              <w:rPr>
                <w:rFonts w:ascii="Arial Narrow" w:hAnsi="Arial Narrow" w:cs="Arial Narrow"/>
                <w:color w:val="000000"/>
                <w:sz w:val="14"/>
              </w:rPr>
              <w:t>10.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9F9481" w14:textId="77777777" w:rsidR="007B331C" w:rsidRDefault="007B331C" w:rsidP="007B331C">
            <w:pPr>
              <w:spacing w:before="0" w:after="0"/>
              <w:jc w:val="center"/>
            </w:pPr>
            <w:r>
              <w:rPr>
                <w:rFonts w:ascii="Arial Narrow" w:hAnsi="Arial Narrow" w:cs="Arial Narrow"/>
                <w:color w:val="000000"/>
                <w:sz w:val="14"/>
              </w:rPr>
              <w:t>13.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110C0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07496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98AF1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82E78B" w14:textId="77777777" w:rsidR="007B331C" w:rsidRDefault="007B331C" w:rsidP="007B331C">
            <w:pPr>
              <w:spacing w:before="0" w:after="0"/>
              <w:jc w:val="center"/>
            </w:pPr>
          </w:p>
        </w:tc>
      </w:tr>
      <w:tr w:rsidR="007B331C" w14:paraId="1D77A96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46036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FCF2F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00B255"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C65C38"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CC950E" w14:textId="77777777" w:rsidR="007B331C" w:rsidRDefault="007B331C" w:rsidP="007B331C">
            <w:pPr>
              <w:spacing w:before="0" w:after="0"/>
              <w:jc w:val="center"/>
            </w:pPr>
            <w:r>
              <w:rPr>
                <w:rFonts w:ascii="Arial Narrow" w:hAnsi="Arial Narrow" w:cs="Arial Narrow"/>
                <w:color w:val="000000"/>
                <w:sz w:val="14"/>
              </w:rPr>
              <w:t>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7F0338" w14:textId="77777777" w:rsidR="007B331C" w:rsidRDefault="007B331C" w:rsidP="007B331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AB399D" w14:textId="77777777" w:rsidR="007B331C" w:rsidRDefault="007B331C" w:rsidP="007B331C">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CDED57"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16EA02" w14:textId="77777777" w:rsidR="007B331C" w:rsidRDefault="007B331C" w:rsidP="007B331C">
            <w:pPr>
              <w:spacing w:before="0" w:after="0"/>
              <w:jc w:val="center"/>
            </w:pPr>
            <w:r>
              <w:rPr>
                <w:rFonts w:ascii="Arial Narrow" w:hAnsi="Arial Narrow" w:cs="Arial Narrow"/>
                <w:color w:val="000000"/>
                <w:sz w:val="14"/>
              </w:rPr>
              <w:t>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1C52E7" w14:textId="77777777" w:rsidR="007B331C" w:rsidRDefault="007B331C" w:rsidP="007B331C">
            <w:pPr>
              <w:spacing w:before="0" w:after="0"/>
              <w:jc w:val="center"/>
            </w:pPr>
            <w:r>
              <w:rPr>
                <w:rFonts w:ascii="Arial Narrow" w:hAnsi="Arial Narrow" w:cs="Arial Narrow"/>
                <w:color w:val="000000"/>
                <w:sz w:val="14"/>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A52B4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7A27F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5B50F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3F178F" w14:textId="77777777" w:rsidR="007B331C" w:rsidRDefault="007B331C" w:rsidP="007B331C">
            <w:pPr>
              <w:spacing w:before="0" w:after="0"/>
              <w:jc w:val="center"/>
            </w:pPr>
          </w:p>
        </w:tc>
      </w:tr>
      <w:tr w:rsidR="007B331C" w14:paraId="0BCE4E9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A9E5A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DCE5D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6ACB64"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098415"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1D01C7" w14:textId="77777777" w:rsidR="007B331C" w:rsidRDefault="007B331C" w:rsidP="007B331C">
            <w:pPr>
              <w:spacing w:before="0" w:after="0"/>
              <w:jc w:val="center"/>
            </w:pPr>
            <w:r>
              <w:rPr>
                <w:rFonts w:ascii="Arial Narrow" w:hAnsi="Arial Narrow" w:cs="Arial Narrow"/>
                <w:color w:val="000000"/>
                <w:sz w:val="14"/>
              </w:rPr>
              <w:t>92.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DA1B91" w14:textId="77777777" w:rsidR="007B331C" w:rsidRDefault="007B331C" w:rsidP="007B331C">
            <w:pPr>
              <w:spacing w:before="0" w:after="0"/>
              <w:jc w:val="center"/>
            </w:pPr>
            <w:r>
              <w:rPr>
                <w:rFonts w:ascii="Arial Narrow" w:hAnsi="Arial Narrow" w:cs="Arial Narrow"/>
                <w:color w:val="000000"/>
                <w:sz w:val="14"/>
              </w:rPr>
              <w:t>86.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604F36" w14:textId="77777777" w:rsidR="007B331C" w:rsidRDefault="007B331C" w:rsidP="007B331C">
            <w:pPr>
              <w:spacing w:before="0" w:after="0"/>
              <w:jc w:val="center"/>
            </w:pPr>
            <w:r>
              <w:rPr>
                <w:rFonts w:ascii="Arial Narrow" w:hAnsi="Arial Narrow" w:cs="Arial Narrow"/>
                <w:color w:val="000000"/>
                <w:sz w:val="14"/>
              </w:rPr>
              <w:t>7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CB93AC" w14:textId="77777777" w:rsidR="007B331C" w:rsidRDefault="007B331C" w:rsidP="007B331C">
            <w:pPr>
              <w:spacing w:before="0" w:after="0"/>
              <w:jc w:val="center"/>
            </w:pPr>
            <w:r>
              <w:rPr>
                <w:rFonts w:ascii="Arial Narrow" w:hAnsi="Arial Narrow" w:cs="Arial Narrow"/>
                <w:color w:val="000000"/>
                <w:sz w:val="14"/>
              </w:rPr>
              <w:t>82.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ED0B24" w14:textId="77777777" w:rsidR="007B331C" w:rsidRDefault="007B331C" w:rsidP="007B331C">
            <w:pPr>
              <w:spacing w:before="0" w:after="0"/>
              <w:jc w:val="center"/>
            </w:pPr>
            <w:r>
              <w:rPr>
                <w:rFonts w:ascii="Arial Narrow" w:hAnsi="Arial Narrow" w:cs="Arial Narrow"/>
                <w:color w:val="000000"/>
                <w:sz w:val="14"/>
              </w:rPr>
              <w:t>90.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D1663B" w14:textId="77777777" w:rsidR="007B331C" w:rsidRDefault="007B331C" w:rsidP="007B331C">
            <w:pPr>
              <w:spacing w:before="0" w:after="0"/>
              <w:jc w:val="center"/>
            </w:pPr>
            <w:r>
              <w:rPr>
                <w:rFonts w:ascii="Arial Narrow" w:hAnsi="Arial Narrow" w:cs="Arial Narrow"/>
                <w:color w:val="000000"/>
                <w:sz w:val="14"/>
              </w:rPr>
              <w:t>132.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4BAC8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27127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FB002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425548" w14:textId="77777777" w:rsidR="007B331C" w:rsidRDefault="007B331C" w:rsidP="007B331C">
            <w:pPr>
              <w:spacing w:before="0" w:after="0"/>
              <w:jc w:val="center"/>
            </w:pPr>
          </w:p>
        </w:tc>
      </w:tr>
      <w:tr w:rsidR="007B331C" w14:paraId="794FA22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AA1A3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BBFDD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06248F"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B553C3"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5B37EA" w14:textId="77777777" w:rsidR="007B331C" w:rsidRDefault="007B331C" w:rsidP="007B331C">
            <w:pPr>
              <w:spacing w:before="0" w:after="0"/>
              <w:jc w:val="center"/>
            </w:pPr>
            <w:r>
              <w:rPr>
                <w:rFonts w:ascii="Arial Narrow" w:hAnsi="Arial Narrow" w:cs="Arial Narrow"/>
                <w:color w:val="000000"/>
                <w:sz w:val="14"/>
              </w:rPr>
              <w:t>4.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7D0CE2" w14:textId="77777777" w:rsidR="007B331C" w:rsidRDefault="007B331C" w:rsidP="007B331C">
            <w:pPr>
              <w:spacing w:before="0" w:after="0"/>
              <w:jc w:val="center"/>
            </w:pPr>
            <w:r>
              <w:rPr>
                <w:rFonts w:ascii="Arial Narrow" w:hAnsi="Arial Narrow" w:cs="Arial Narrow"/>
                <w:color w:val="000000"/>
                <w:sz w:val="14"/>
              </w:rPr>
              <w:t>4.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642420" w14:textId="77777777" w:rsidR="007B331C" w:rsidRDefault="007B331C" w:rsidP="007B331C">
            <w:pPr>
              <w:spacing w:before="0" w:after="0"/>
              <w:jc w:val="center"/>
            </w:pPr>
            <w:r>
              <w:rPr>
                <w:rFonts w:ascii="Arial Narrow" w:hAnsi="Arial Narrow" w:cs="Arial Narrow"/>
                <w:color w:val="000000"/>
                <w:sz w:val="14"/>
              </w:rPr>
              <w:t>2.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CABA5D" w14:textId="77777777" w:rsidR="007B331C" w:rsidRDefault="007B331C" w:rsidP="007B331C">
            <w:pPr>
              <w:spacing w:before="0" w:after="0"/>
              <w:jc w:val="center"/>
            </w:pPr>
            <w:r>
              <w:rPr>
                <w:rFonts w:ascii="Arial Narrow" w:hAnsi="Arial Narrow" w:cs="Arial Narrow"/>
                <w:color w:val="000000"/>
                <w:sz w:val="14"/>
              </w:rPr>
              <w:t>3.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5C5A5B" w14:textId="77777777" w:rsidR="007B331C" w:rsidRDefault="007B331C" w:rsidP="007B331C">
            <w:pPr>
              <w:spacing w:before="0" w:after="0"/>
              <w:jc w:val="center"/>
            </w:pPr>
            <w:r>
              <w:rPr>
                <w:rFonts w:ascii="Arial Narrow" w:hAnsi="Arial Narrow" w:cs="Arial Narrow"/>
                <w:color w:val="000000"/>
                <w:sz w:val="14"/>
              </w:rPr>
              <w:t>5.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02FD00" w14:textId="77777777" w:rsidR="007B331C" w:rsidRDefault="007B331C" w:rsidP="007B331C">
            <w:pPr>
              <w:spacing w:before="0" w:after="0"/>
              <w:jc w:val="center"/>
            </w:pPr>
            <w:r>
              <w:rPr>
                <w:rFonts w:ascii="Arial Narrow" w:hAnsi="Arial Narrow" w:cs="Arial Narrow"/>
                <w:color w:val="000000"/>
                <w:sz w:val="14"/>
              </w:rPr>
              <w:t>5.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B0955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5EB24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EA2F2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1EB698" w14:textId="77777777" w:rsidR="007B331C" w:rsidRDefault="007B331C" w:rsidP="007B331C">
            <w:pPr>
              <w:spacing w:before="0" w:after="0"/>
              <w:jc w:val="center"/>
            </w:pPr>
          </w:p>
        </w:tc>
      </w:tr>
      <w:tr w:rsidR="007B331C" w14:paraId="4D83EDA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0BE60A"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84F8D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4BC0B3"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2C7663"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C661E6" w14:textId="77777777" w:rsidR="007B331C" w:rsidRDefault="007B331C" w:rsidP="007B331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4A6754A" w14:textId="77777777" w:rsidR="007B331C" w:rsidRDefault="007B331C" w:rsidP="007B331C">
            <w:pPr>
              <w:spacing w:before="0" w:after="0"/>
              <w:jc w:val="center"/>
            </w:pPr>
            <w:r>
              <w:rPr>
                <w:rFonts w:ascii="Arial Narrow" w:hAnsi="Arial Narrow" w:cs="Arial Narrow"/>
                <w:color w:val="000000"/>
                <w:sz w:val="14"/>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EE95B0"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F159E1" w14:textId="77777777" w:rsidR="007B331C" w:rsidRDefault="007B331C" w:rsidP="007B331C">
            <w:pPr>
              <w:spacing w:before="0" w:after="0"/>
              <w:jc w:val="center"/>
            </w:pPr>
            <w:r>
              <w:rPr>
                <w:rFonts w:ascii="Arial Narrow" w:hAnsi="Arial Narrow" w:cs="Arial Narrow"/>
                <w:color w:val="000000"/>
                <w:sz w:val="14"/>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11D785" w14:textId="77777777" w:rsidR="007B331C" w:rsidRDefault="007B331C" w:rsidP="007B331C">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85C76F" w14:textId="77777777" w:rsidR="007B331C" w:rsidRDefault="007B331C" w:rsidP="007B331C">
            <w:pPr>
              <w:spacing w:before="0" w:after="0"/>
              <w:jc w:val="center"/>
            </w:pPr>
            <w:r>
              <w:rPr>
                <w:rFonts w:ascii="Arial Narrow" w:hAnsi="Arial Narrow" w:cs="Arial Narrow"/>
                <w:color w:val="000000"/>
                <w:sz w:val="14"/>
              </w:rPr>
              <w:t>0.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40B70D"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BB63BC" w14:textId="77777777" w:rsidR="007B331C" w:rsidRDefault="007B331C" w:rsidP="007B331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EE005C"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9093D4" w14:textId="77777777" w:rsidR="007B331C" w:rsidRDefault="007B331C" w:rsidP="007B331C">
            <w:pPr>
              <w:spacing w:before="0" w:after="0"/>
              <w:jc w:val="center"/>
            </w:pPr>
            <w:r>
              <w:rPr>
                <w:rFonts w:ascii="Arial Narrow" w:hAnsi="Arial Narrow" w:cs="Arial Narrow"/>
                <w:color w:val="000000"/>
                <w:sz w:val="14"/>
              </w:rPr>
              <w:t>0.63</w:t>
            </w:r>
          </w:p>
        </w:tc>
      </w:tr>
      <w:tr w:rsidR="007B331C" w14:paraId="74E921A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40FE0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5D3A2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8C3F62"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68774E"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B5C9F8" w14:textId="77777777" w:rsidR="007B331C" w:rsidRDefault="007B331C" w:rsidP="007B331C">
            <w:pPr>
              <w:spacing w:before="0" w:after="0"/>
              <w:jc w:val="center"/>
            </w:pPr>
            <w:r>
              <w:rPr>
                <w:rFonts w:ascii="Arial Narrow" w:hAnsi="Arial Narrow" w:cs="Arial Narrow"/>
                <w:color w:val="000000"/>
                <w:sz w:val="14"/>
              </w:rPr>
              <w:t>2.8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61218BE" w14:textId="77777777" w:rsidR="007B331C" w:rsidRDefault="007B331C" w:rsidP="007B331C">
            <w:pPr>
              <w:spacing w:before="0" w:after="0"/>
              <w:jc w:val="center"/>
            </w:pPr>
            <w:r>
              <w:rPr>
                <w:rFonts w:ascii="Arial Narrow" w:hAnsi="Arial Narrow" w:cs="Arial Narrow"/>
                <w:color w:val="000000"/>
                <w:sz w:val="14"/>
              </w:rPr>
              <w:t>2.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4C0F35" w14:textId="77777777" w:rsidR="007B331C" w:rsidRDefault="007B331C" w:rsidP="007B331C">
            <w:pPr>
              <w:spacing w:before="0" w:after="0"/>
              <w:jc w:val="center"/>
            </w:pPr>
            <w:r>
              <w:rPr>
                <w:rFonts w:ascii="Arial Narrow" w:hAnsi="Arial Narrow" w:cs="Arial Narrow"/>
                <w:color w:val="000000"/>
                <w:sz w:val="14"/>
              </w:rPr>
              <w:t>0.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F04A74" w14:textId="77777777" w:rsidR="007B331C" w:rsidRDefault="007B331C" w:rsidP="007B331C">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653B0E" w14:textId="77777777" w:rsidR="007B331C" w:rsidRDefault="007B331C" w:rsidP="007B331C">
            <w:pPr>
              <w:spacing w:before="0" w:after="0"/>
              <w:jc w:val="center"/>
            </w:pPr>
            <w:r>
              <w:rPr>
                <w:rFonts w:ascii="Arial Narrow" w:hAnsi="Arial Narrow" w:cs="Arial Narrow"/>
                <w:color w:val="000000"/>
                <w:sz w:val="14"/>
              </w:rPr>
              <w:t>5.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9745AE" w14:textId="77777777" w:rsidR="007B331C" w:rsidRDefault="007B331C" w:rsidP="007B331C">
            <w:pPr>
              <w:spacing w:before="0" w:after="0"/>
              <w:jc w:val="center"/>
            </w:pPr>
            <w:r>
              <w:rPr>
                <w:rFonts w:ascii="Arial Narrow" w:hAnsi="Arial Narrow" w:cs="Arial Narrow"/>
                <w:color w:val="000000"/>
                <w:sz w:val="14"/>
              </w:rPr>
              <w:t>6.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58E386"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1D782D" w14:textId="77777777" w:rsidR="007B331C" w:rsidRDefault="007B331C" w:rsidP="007B331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9830C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947213" w14:textId="77777777" w:rsidR="007B331C" w:rsidRDefault="007B331C" w:rsidP="007B331C">
            <w:pPr>
              <w:spacing w:before="0" w:after="0"/>
              <w:jc w:val="center"/>
            </w:pPr>
          </w:p>
        </w:tc>
      </w:tr>
      <w:tr w:rsidR="007B331C" w14:paraId="19A46FD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BE2E2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FDB0D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75E8B2"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6CBE2B"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C858BB" w14:textId="77777777" w:rsidR="007B331C" w:rsidRDefault="007B331C" w:rsidP="007B331C">
            <w:pPr>
              <w:spacing w:before="0" w:after="0"/>
              <w:jc w:val="center"/>
            </w:pPr>
            <w:r>
              <w:rPr>
                <w:rFonts w:ascii="Arial Narrow" w:hAnsi="Arial Narrow" w:cs="Arial Narrow"/>
                <w:color w:val="000000"/>
                <w:sz w:val="14"/>
              </w:rPr>
              <w:t>17.3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000C0FF" w14:textId="77777777" w:rsidR="007B331C" w:rsidRDefault="007B331C" w:rsidP="007B331C">
            <w:pPr>
              <w:spacing w:before="0" w:after="0"/>
              <w:jc w:val="center"/>
            </w:pPr>
            <w:r>
              <w:rPr>
                <w:rFonts w:ascii="Arial Narrow" w:hAnsi="Arial Narrow" w:cs="Arial Narrow"/>
                <w:color w:val="000000"/>
                <w:sz w:val="14"/>
              </w:rPr>
              <w:t>13.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F8BFEC" w14:textId="77777777" w:rsidR="007B331C" w:rsidRDefault="007B331C" w:rsidP="007B331C">
            <w:pPr>
              <w:spacing w:before="0" w:after="0"/>
              <w:jc w:val="center"/>
            </w:pPr>
            <w:r>
              <w:rPr>
                <w:rFonts w:ascii="Arial Narrow" w:hAnsi="Arial Narrow" w:cs="Arial Narrow"/>
                <w:color w:val="000000"/>
                <w:sz w:val="14"/>
              </w:rPr>
              <w:t>5.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E76692" w14:textId="77777777" w:rsidR="007B331C" w:rsidRDefault="007B331C" w:rsidP="007B331C">
            <w:pPr>
              <w:spacing w:before="0" w:after="0"/>
              <w:jc w:val="center"/>
            </w:pPr>
            <w:r>
              <w:rPr>
                <w:rFonts w:ascii="Arial Narrow" w:hAnsi="Arial Narrow" w:cs="Arial Narrow"/>
                <w:color w:val="000000"/>
                <w:sz w:val="14"/>
              </w:rPr>
              <w:t>11.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56E4D5" w14:textId="77777777" w:rsidR="007B331C" w:rsidRDefault="007B331C" w:rsidP="007B331C">
            <w:pPr>
              <w:spacing w:before="0" w:after="0"/>
              <w:jc w:val="center"/>
            </w:pPr>
            <w:r>
              <w:rPr>
                <w:rFonts w:ascii="Arial Narrow" w:hAnsi="Arial Narrow" w:cs="Arial Narrow"/>
                <w:color w:val="000000"/>
                <w:sz w:val="14"/>
              </w:rPr>
              <w:t>27.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95612D" w14:textId="77777777" w:rsidR="007B331C" w:rsidRDefault="007B331C" w:rsidP="007B331C">
            <w:pPr>
              <w:spacing w:before="0" w:after="0"/>
              <w:jc w:val="center"/>
            </w:pPr>
            <w:r>
              <w:rPr>
                <w:rFonts w:ascii="Arial Narrow" w:hAnsi="Arial Narrow" w:cs="Arial Narrow"/>
                <w:color w:val="000000"/>
                <w:sz w:val="14"/>
              </w:rPr>
              <w:t>32.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BDABC0"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72CBA1" w14:textId="77777777" w:rsidR="007B331C" w:rsidRDefault="007B331C" w:rsidP="007B331C">
            <w:pPr>
              <w:spacing w:before="0" w:after="0"/>
              <w:jc w:val="center"/>
            </w:pPr>
            <w:r>
              <w:rPr>
                <w:rFonts w:ascii="Arial Narrow" w:hAnsi="Arial Narrow" w:cs="Arial Narrow"/>
                <w:color w:val="000000"/>
                <w:sz w:val="14"/>
              </w:rPr>
              <w:t>1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FAA206" w14:textId="77777777" w:rsidR="007B331C" w:rsidRDefault="007B331C" w:rsidP="007B331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26A568" w14:textId="77777777" w:rsidR="007B331C" w:rsidRDefault="007B331C" w:rsidP="007B331C">
            <w:pPr>
              <w:spacing w:before="0" w:after="0"/>
              <w:jc w:val="center"/>
            </w:pPr>
            <w:r>
              <w:rPr>
                <w:rFonts w:ascii="Arial Narrow" w:hAnsi="Arial Narrow" w:cs="Arial Narrow"/>
                <w:color w:val="000000"/>
                <w:sz w:val="14"/>
              </w:rPr>
              <w:t>25.00</w:t>
            </w:r>
          </w:p>
        </w:tc>
      </w:tr>
      <w:tr w:rsidR="007B331C" w14:paraId="42AACD5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630B2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B0C48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6FEFDD"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51F17D"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AA1A28" w14:textId="77777777" w:rsidR="007B331C" w:rsidRDefault="007B331C" w:rsidP="007B331C">
            <w:pPr>
              <w:spacing w:before="0" w:after="0"/>
              <w:jc w:val="center"/>
            </w:pPr>
            <w:r>
              <w:rPr>
                <w:rFonts w:ascii="Arial Narrow" w:hAnsi="Arial Narrow" w:cs="Arial Narrow"/>
                <w:color w:val="000000"/>
                <w:sz w:val="14"/>
              </w:rPr>
              <w:t>1.8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9BA50E4" w14:textId="77777777" w:rsidR="007B331C" w:rsidRDefault="007B331C" w:rsidP="007B331C">
            <w:pPr>
              <w:spacing w:before="0" w:after="0"/>
              <w:jc w:val="center"/>
            </w:pPr>
            <w:r>
              <w:rPr>
                <w:rFonts w:ascii="Arial Narrow" w:hAnsi="Arial Narrow" w:cs="Arial Narrow"/>
                <w:color w:val="000000"/>
                <w:sz w:val="14"/>
              </w:rPr>
              <w:t>1.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BE04EE" w14:textId="77777777" w:rsidR="007B331C" w:rsidRDefault="007B331C" w:rsidP="007B331C">
            <w:pPr>
              <w:spacing w:before="0" w:after="0"/>
              <w:jc w:val="center"/>
            </w:pPr>
            <w:r>
              <w:rPr>
                <w:rFonts w:ascii="Arial Narrow" w:hAnsi="Arial Narrow" w:cs="Arial Narrow"/>
                <w:color w:val="000000"/>
                <w:sz w:val="14"/>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D010F3" w14:textId="77777777" w:rsidR="007B331C" w:rsidRDefault="007B331C" w:rsidP="007B331C">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272919" w14:textId="77777777" w:rsidR="007B331C" w:rsidRDefault="007B331C" w:rsidP="007B331C">
            <w:pPr>
              <w:spacing w:before="0" w:after="0"/>
              <w:jc w:val="center"/>
            </w:pPr>
            <w:r>
              <w:rPr>
                <w:rFonts w:ascii="Arial Narrow" w:hAnsi="Arial Narrow" w:cs="Arial Narrow"/>
                <w:color w:val="000000"/>
                <w:sz w:val="14"/>
              </w:rPr>
              <w:t>2.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60706F" w14:textId="77777777" w:rsidR="007B331C" w:rsidRDefault="007B331C" w:rsidP="007B331C">
            <w:pPr>
              <w:spacing w:before="0" w:after="0"/>
              <w:jc w:val="center"/>
            </w:pPr>
            <w:r>
              <w:rPr>
                <w:rFonts w:ascii="Arial Narrow" w:hAnsi="Arial Narrow" w:cs="Arial Narrow"/>
                <w:color w:val="000000"/>
                <w:sz w:val="14"/>
              </w:rPr>
              <w:t>3.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C62FB0"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2032DA"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4BACB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2DA1F4" w14:textId="77777777" w:rsidR="007B331C" w:rsidRDefault="007B331C" w:rsidP="007B331C">
            <w:pPr>
              <w:spacing w:before="0" w:after="0"/>
              <w:jc w:val="center"/>
            </w:pPr>
          </w:p>
        </w:tc>
      </w:tr>
      <w:tr w:rsidR="007B331C" w14:paraId="2816AF0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93F87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B0BF9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B3823D"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982B55"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C35F86" w14:textId="77777777" w:rsidR="007B331C" w:rsidRDefault="007B331C" w:rsidP="007B331C">
            <w:pPr>
              <w:spacing w:before="0" w:after="0"/>
              <w:jc w:val="center"/>
            </w:pPr>
            <w:r>
              <w:rPr>
                <w:rFonts w:ascii="Arial Narrow" w:hAnsi="Arial Narrow" w:cs="Arial Narrow"/>
                <w:color w:val="000000"/>
                <w:sz w:val="14"/>
              </w:rPr>
              <w:t>127.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349D6E" w14:textId="77777777" w:rsidR="007B331C" w:rsidRDefault="007B331C" w:rsidP="007B331C">
            <w:pPr>
              <w:spacing w:before="0" w:after="0"/>
              <w:jc w:val="center"/>
            </w:pPr>
            <w:r>
              <w:rPr>
                <w:rFonts w:ascii="Arial Narrow" w:hAnsi="Arial Narrow" w:cs="Arial Narrow"/>
                <w:color w:val="000000"/>
                <w:sz w:val="14"/>
              </w:rPr>
              <w:t>93.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884148" w14:textId="77777777" w:rsidR="007B331C" w:rsidRDefault="007B331C" w:rsidP="007B331C">
            <w:pPr>
              <w:spacing w:before="0" w:after="0"/>
              <w:jc w:val="center"/>
            </w:pPr>
            <w:r>
              <w:rPr>
                <w:rFonts w:ascii="Arial Narrow" w:hAnsi="Arial Narrow" w:cs="Arial Narrow"/>
                <w:color w:val="000000"/>
                <w:sz w:val="14"/>
              </w:rPr>
              <w:t>70.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3D231A" w14:textId="77777777" w:rsidR="007B331C" w:rsidRDefault="007B331C" w:rsidP="007B331C">
            <w:pPr>
              <w:spacing w:before="0" w:after="0"/>
              <w:jc w:val="center"/>
            </w:pPr>
            <w:r>
              <w:rPr>
                <w:rFonts w:ascii="Arial Narrow" w:hAnsi="Arial Narrow" w:cs="Arial Narrow"/>
                <w:color w:val="000000"/>
                <w:sz w:val="14"/>
              </w:rPr>
              <w:t>78.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785BE9" w14:textId="77777777" w:rsidR="007B331C" w:rsidRDefault="007B331C" w:rsidP="007B331C">
            <w:pPr>
              <w:spacing w:before="0" w:after="0"/>
              <w:jc w:val="center"/>
            </w:pPr>
            <w:r>
              <w:rPr>
                <w:rFonts w:ascii="Arial Narrow" w:hAnsi="Arial Narrow" w:cs="Arial Narrow"/>
                <w:color w:val="000000"/>
                <w:sz w:val="14"/>
              </w:rPr>
              <w:t>17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6ACDB6" w14:textId="77777777" w:rsidR="007B331C" w:rsidRDefault="007B331C" w:rsidP="007B331C">
            <w:pPr>
              <w:spacing w:before="0" w:after="0"/>
              <w:jc w:val="center"/>
            </w:pPr>
            <w:r>
              <w:rPr>
                <w:rFonts w:ascii="Arial Narrow" w:hAnsi="Arial Narrow" w:cs="Arial Narrow"/>
                <w:color w:val="000000"/>
                <w:sz w:val="14"/>
              </w:rPr>
              <w:t>208.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62B7A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D4BA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BC1D6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C11385" w14:textId="77777777" w:rsidR="007B331C" w:rsidRDefault="007B331C" w:rsidP="007B331C">
            <w:pPr>
              <w:spacing w:before="0" w:after="0"/>
              <w:jc w:val="center"/>
            </w:pPr>
          </w:p>
        </w:tc>
      </w:tr>
      <w:tr w:rsidR="007B331C" w14:paraId="3B6E1A8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44A37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3FC78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D546FB"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10B79E"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60F739" w14:textId="77777777" w:rsidR="007B331C" w:rsidRDefault="007B331C" w:rsidP="007B331C">
            <w:pPr>
              <w:spacing w:before="0" w:after="0"/>
              <w:jc w:val="center"/>
            </w:pPr>
            <w:r>
              <w:rPr>
                <w:rFonts w:ascii="Arial Narrow" w:hAnsi="Arial Narrow" w:cs="Arial Narrow"/>
                <w:color w:val="000000"/>
                <w:sz w:val="14"/>
              </w:rPr>
              <w:t>2.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F922D7" w14:textId="77777777" w:rsidR="007B331C" w:rsidRDefault="007B331C" w:rsidP="007B331C">
            <w:pPr>
              <w:spacing w:before="0" w:after="0"/>
              <w:jc w:val="center"/>
            </w:pPr>
            <w:r>
              <w:rPr>
                <w:rFonts w:ascii="Arial Narrow" w:hAnsi="Arial Narrow" w:cs="Arial Narrow"/>
                <w:color w:val="000000"/>
                <w:sz w:val="14"/>
              </w:rPr>
              <w:t>1.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BA89D8" w14:textId="77777777" w:rsidR="007B331C" w:rsidRDefault="007B331C" w:rsidP="007B331C">
            <w:pPr>
              <w:spacing w:before="0" w:after="0"/>
              <w:jc w:val="center"/>
            </w:pPr>
            <w:r>
              <w:rPr>
                <w:rFonts w:ascii="Arial Narrow" w:hAnsi="Arial Narrow" w:cs="Arial Narrow"/>
                <w:color w:val="000000"/>
                <w:sz w:val="14"/>
              </w:rPr>
              <w:t>0.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46E122" w14:textId="77777777" w:rsidR="007B331C" w:rsidRDefault="007B331C" w:rsidP="007B331C">
            <w:pPr>
              <w:spacing w:before="0" w:after="0"/>
              <w:jc w:val="center"/>
            </w:pPr>
            <w:r>
              <w:rPr>
                <w:rFonts w:ascii="Arial Narrow" w:hAnsi="Arial Narrow" w:cs="Arial Narrow"/>
                <w:color w:val="000000"/>
                <w:sz w:val="14"/>
              </w:rPr>
              <w:t>1.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37C1FF" w14:textId="77777777" w:rsidR="007B331C" w:rsidRDefault="007B331C" w:rsidP="007B331C">
            <w:pPr>
              <w:spacing w:before="0" w:after="0"/>
              <w:jc w:val="center"/>
            </w:pPr>
            <w:r>
              <w:rPr>
                <w:rFonts w:ascii="Arial Narrow" w:hAnsi="Arial Narrow" w:cs="Arial Narrow"/>
                <w:color w:val="000000"/>
                <w:sz w:val="14"/>
              </w:rPr>
              <w:t>2.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1A3C02" w14:textId="77777777" w:rsidR="007B331C" w:rsidRDefault="007B331C" w:rsidP="007B331C">
            <w:pPr>
              <w:spacing w:before="0" w:after="0"/>
              <w:jc w:val="center"/>
            </w:pPr>
            <w:r>
              <w:rPr>
                <w:rFonts w:ascii="Arial Narrow" w:hAnsi="Arial Narrow" w:cs="Arial Narrow"/>
                <w:color w:val="000000"/>
                <w:sz w:val="14"/>
              </w:rPr>
              <w:t>3.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7D19E8"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579273" w14:textId="77777777" w:rsidR="007B331C" w:rsidRDefault="007B331C" w:rsidP="007B331C">
            <w:pPr>
              <w:spacing w:before="0" w:after="0"/>
              <w:jc w:val="center"/>
            </w:pPr>
            <w:r>
              <w:rPr>
                <w:rFonts w:ascii="Arial Narrow" w:hAnsi="Arial Narrow" w:cs="Arial Narrow"/>
                <w:color w:val="000000"/>
                <w:sz w:val="14"/>
              </w:rPr>
              <w:t>2.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9A3651"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22BB08" w14:textId="77777777" w:rsidR="007B331C" w:rsidRDefault="007B331C" w:rsidP="007B331C">
            <w:pPr>
              <w:spacing w:before="0" w:after="0"/>
              <w:jc w:val="center"/>
            </w:pPr>
            <w:r>
              <w:rPr>
                <w:rFonts w:ascii="Arial Narrow" w:hAnsi="Arial Narrow" w:cs="Arial Narrow"/>
                <w:color w:val="000000"/>
                <w:sz w:val="14"/>
              </w:rPr>
              <w:t>3.30</w:t>
            </w:r>
          </w:p>
        </w:tc>
      </w:tr>
      <w:tr w:rsidR="007B331C" w14:paraId="12619F9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FD0AE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9839E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F221AB"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02734A"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E0DB35F" w14:textId="77777777" w:rsidR="007B331C" w:rsidRDefault="007B331C" w:rsidP="007B331C">
            <w:pPr>
              <w:spacing w:before="0" w:after="0"/>
              <w:jc w:val="center"/>
            </w:pPr>
            <w:r>
              <w:rPr>
                <w:rFonts w:ascii="Arial Narrow" w:hAnsi="Arial Narrow" w:cs="Arial Narrow"/>
                <w:color w:val="000000"/>
                <w:sz w:val="14"/>
              </w:rPr>
              <w:t>5.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A74D61" w14:textId="77777777" w:rsidR="007B331C" w:rsidRDefault="007B331C" w:rsidP="007B331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506479" w14:textId="77777777" w:rsidR="007B331C" w:rsidRDefault="007B331C" w:rsidP="007B331C">
            <w:pPr>
              <w:spacing w:before="0" w:after="0"/>
              <w:jc w:val="center"/>
            </w:pPr>
            <w:r>
              <w:rPr>
                <w:rFonts w:ascii="Arial Narrow" w:hAnsi="Arial Narrow" w:cs="Arial Narrow"/>
                <w:color w:val="000000"/>
                <w:sz w:val="14"/>
              </w:rPr>
              <w:t>4.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2B2E87" w14:textId="77777777" w:rsidR="007B331C" w:rsidRDefault="007B331C" w:rsidP="007B331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A4D034" w14:textId="77777777" w:rsidR="007B331C" w:rsidRDefault="007B331C" w:rsidP="007B331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D42898" w14:textId="77777777" w:rsidR="007B331C" w:rsidRDefault="007B331C" w:rsidP="007B331C">
            <w:pPr>
              <w:spacing w:before="0" w:after="0"/>
              <w:jc w:val="center"/>
            </w:pPr>
            <w:r>
              <w:rPr>
                <w:rFonts w:ascii="Arial Narrow" w:hAnsi="Arial Narrow" w:cs="Arial Narrow"/>
                <w:color w:val="000000"/>
                <w:sz w:val="14"/>
              </w:rPr>
              <w:t>6.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26108F"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560069"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5AB16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54C6F6" w14:textId="77777777" w:rsidR="007B331C" w:rsidRDefault="007B331C" w:rsidP="007B331C">
            <w:pPr>
              <w:spacing w:before="0" w:after="0"/>
              <w:jc w:val="center"/>
            </w:pPr>
          </w:p>
        </w:tc>
      </w:tr>
      <w:tr w:rsidR="007B331C" w14:paraId="383D985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341DA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615EB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7A5E6E"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85694B"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253917" w14:textId="77777777" w:rsidR="007B331C" w:rsidRDefault="007B331C" w:rsidP="007B331C">
            <w:pPr>
              <w:spacing w:before="0" w:after="0"/>
              <w:jc w:val="center"/>
            </w:pPr>
            <w:r>
              <w:rPr>
                <w:rFonts w:ascii="Arial Narrow" w:hAnsi="Arial Narrow" w:cs="Arial Narrow"/>
                <w:color w:val="000000"/>
                <w:sz w:val="14"/>
              </w:rPr>
              <w:t>179.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0BEED6" w14:textId="77777777" w:rsidR="007B331C" w:rsidRDefault="007B331C" w:rsidP="007B331C">
            <w:pPr>
              <w:spacing w:before="0" w:after="0"/>
              <w:jc w:val="center"/>
            </w:pPr>
            <w:r>
              <w:rPr>
                <w:rFonts w:ascii="Arial Narrow" w:hAnsi="Arial Narrow" w:cs="Arial Narrow"/>
                <w:color w:val="000000"/>
                <w:sz w:val="14"/>
              </w:rPr>
              <w:t>134.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D66C86" w14:textId="77777777" w:rsidR="007B331C" w:rsidRDefault="007B331C" w:rsidP="007B331C">
            <w:pPr>
              <w:spacing w:before="0" w:after="0"/>
              <w:jc w:val="center"/>
            </w:pPr>
            <w:r>
              <w:rPr>
                <w:rFonts w:ascii="Arial Narrow" w:hAnsi="Arial Narrow" w:cs="Arial Narrow"/>
                <w:color w:val="000000"/>
                <w:sz w:val="14"/>
              </w:rPr>
              <w:t>58.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0E0FEC" w14:textId="77777777" w:rsidR="007B331C" w:rsidRDefault="007B331C" w:rsidP="007B331C">
            <w:pPr>
              <w:spacing w:before="0" w:after="0"/>
              <w:jc w:val="center"/>
            </w:pPr>
            <w:r>
              <w:rPr>
                <w:rFonts w:ascii="Arial Narrow" w:hAnsi="Arial Narrow" w:cs="Arial Narrow"/>
                <w:color w:val="000000"/>
                <w:sz w:val="14"/>
              </w:rPr>
              <w:t>76.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858FE5" w14:textId="77777777" w:rsidR="007B331C" w:rsidRDefault="007B331C" w:rsidP="007B331C">
            <w:pPr>
              <w:spacing w:before="0" w:after="0"/>
              <w:jc w:val="center"/>
            </w:pPr>
            <w:r>
              <w:rPr>
                <w:rFonts w:ascii="Arial Narrow" w:hAnsi="Arial Narrow" w:cs="Arial Narrow"/>
                <w:color w:val="000000"/>
                <w:sz w:val="14"/>
              </w:rPr>
              <w:t>159.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EE491E" w14:textId="77777777" w:rsidR="007B331C" w:rsidRDefault="007B331C" w:rsidP="007B331C">
            <w:pPr>
              <w:spacing w:before="0" w:after="0"/>
              <w:jc w:val="center"/>
            </w:pPr>
            <w:r>
              <w:rPr>
                <w:rFonts w:ascii="Arial Narrow" w:hAnsi="Arial Narrow" w:cs="Arial Narrow"/>
                <w:color w:val="000000"/>
                <w:sz w:val="14"/>
              </w:rPr>
              <w:t>469.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77C05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1BA00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D70A2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AC68CE" w14:textId="77777777" w:rsidR="007B331C" w:rsidRDefault="007B331C" w:rsidP="007B331C">
            <w:pPr>
              <w:spacing w:before="0" w:after="0"/>
              <w:jc w:val="center"/>
            </w:pPr>
          </w:p>
        </w:tc>
      </w:tr>
      <w:tr w:rsidR="007B331C" w14:paraId="37818CE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0A95B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1EE30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F850F2"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461FBE"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3C8EF8" w14:textId="77777777" w:rsidR="007B331C" w:rsidRDefault="007B331C" w:rsidP="007B331C">
            <w:pPr>
              <w:spacing w:before="0" w:after="0"/>
              <w:jc w:val="center"/>
            </w:pPr>
            <w:r>
              <w:rPr>
                <w:rFonts w:ascii="Arial Narrow" w:hAnsi="Arial Narrow" w:cs="Arial Narrow"/>
                <w:color w:val="000000"/>
                <w:sz w:val="14"/>
              </w:rPr>
              <w:t>2.1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E459CDC" w14:textId="77777777" w:rsidR="007B331C" w:rsidRDefault="007B331C" w:rsidP="007B331C">
            <w:pPr>
              <w:spacing w:before="0" w:after="0"/>
              <w:jc w:val="center"/>
            </w:pPr>
            <w:r>
              <w:rPr>
                <w:rFonts w:ascii="Arial Narrow" w:hAnsi="Arial Narrow" w:cs="Arial Narrow"/>
                <w:color w:val="000000"/>
                <w:sz w:val="14"/>
              </w:rPr>
              <w:t>2.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9F5274" w14:textId="77777777" w:rsidR="007B331C" w:rsidRDefault="007B331C" w:rsidP="007B331C">
            <w:pPr>
              <w:spacing w:before="0" w:after="0"/>
              <w:jc w:val="center"/>
            </w:pPr>
            <w:r>
              <w:rPr>
                <w:rFonts w:ascii="Arial Narrow" w:hAnsi="Arial Narrow" w:cs="Arial Narrow"/>
                <w:color w:val="000000"/>
                <w:sz w:val="14"/>
              </w:rPr>
              <w:t>0.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2AFE43" w14:textId="77777777" w:rsidR="007B331C" w:rsidRDefault="007B331C" w:rsidP="007B331C">
            <w:pPr>
              <w:spacing w:before="0" w:after="0"/>
              <w:jc w:val="center"/>
            </w:pPr>
            <w:r>
              <w:rPr>
                <w:rFonts w:ascii="Arial Narrow" w:hAnsi="Arial Narrow" w:cs="Arial Narrow"/>
                <w:color w:val="000000"/>
                <w:sz w:val="14"/>
              </w:rPr>
              <w:t>1.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692D2E" w14:textId="77777777" w:rsidR="007B331C" w:rsidRDefault="007B331C" w:rsidP="007B331C">
            <w:pPr>
              <w:spacing w:before="0" w:after="0"/>
              <w:jc w:val="center"/>
            </w:pPr>
            <w:r>
              <w:rPr>
                <w:rFonts w:ascii="Arial Narrow" w:hAnsi="Arial Narrow" w:cs="Arial Narrow"/>
                <w:color w:val="000000"/>
                <w:sz w:val="14"/>
              </w:rPr>
              <w:t>3.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F6F335" w14:textId="77777777" w:rsidR="007B331C" w:rsidRDefault="007B331C" w:rsidP="007B331C">
            <w:pPr>
              <w:spacing w:before="0" w:after="0"/>
              <w:jc w:val="center"/>
            </w:pPr>
            <w:r>
              <w:rPr>
                <w:rFonts w:ascii="Arial Narrow" w:hAnsi="Arial Narrow" w:cs="Arial Narrow"/>
                <w:color w:val="000000"/>
                <w:sz w:val="14"/>
              </w:rPr>
              <w:t>3.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DD2C9F"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05869C" w14:textId="77777777" w:rsidR="007B331C" w:rsidRDefault="007B331C" w:rsidP="007B331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09E704"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F03DD9" w14:textId="77777777" w:rsidR="007B331C" w:rsidRDefault="007B331C" w:rsidP="007B331C">
            <w:pPr>
              <w:spacing w:before="0" w:after="0"/>
              <w:jc w:val="center"/>
            </w:pPr>
            <w:r>
              <w:rPr>
                <w:rFonts w:ascii="Arial Narrow" w:hAnsi="Arial Narrow" w:cs="Arial Narrow"/>
                <w:color w:val="000000"/>
                <w:sz w:val="14"/>
              </w:rPr>
              <w:t>2.40</w:t>
            </w:r>
          </w:p>
        </w:tc>
      </w:tr>
      <w:tr w:rsidR="007B331C" w14:paraId="21B2C4D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07DA1C"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470344" w14:textId="77777777" w:rsidR="007B331C" w:rsidRDefault="007B331C" w:rsidP="007B331C">
            <w:pPr>
              <w:spacing w:before="20" w:after="20"/>
              <w:ind w:left="20" w:right="20"/>
            </w:pPr>
            <w:r>
              <w:rPr>
                <w:rFonts w:ascii="Arial Narrow" w:hAnsi="Arial Narrow" w:cs="Arial Narrow"/>
                <w:color w:val="000000"/>
                <w:sz w:val="14"/>
              </w:rPr>
              <w:t>Pandora(BUR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553027"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253796"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D25328" w14:textId="77777777" w:rsidR="007B331C" w:rsidRDefault="007B331C" w:rsidP="007B331C">
            <w:pPr>
              <w:spacing w:before="0" w:after="0"/>
              <w:jc w:val="center"/>
            </w:pPr>
            <w:r>
              <w:rPr>
                <w:rFonts w:ascii="Arial Narrow" w:hAnsi="Arial Narrow" w:cs="Arial Narrow"/>
                <w:color w:val="000000"/>
                <w:sz w:val="14"/>
              </w:rPr>
              <w:t>7.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CCDAF4" w14:textId="77777777" w:rsidR="007B331C" w:rsidRDefault="007B331C" w:rsidP="007B331C">
            <w:pPr>
              <w:spacing w:before="0" w:after="0"/>
              <w:jc w:val="center"/>
            </w:pPr>
            <w:r>
              <w:rPr>
                <w:rFonts w:ascii="Arial Narrow" w:hAnsi="Arial Narrow" w:cs="Arial Narrow"/>
                <w:color w:val="000000"/>
                <w:sz w:val="14"/>
              </w:rPr>
              <w:t>5.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F8B00A" w14:textId="77777777" w:rsidR="007B331C" w:rsidRDefault="007B331C" w:rsidP="007B331C">
            <w:pPr>
              <w:spacing w:before="0" w:after="0"/>
              <w:jc w:val="center"/>
            </w:pPr>
            <w:r>
              <w:rPr>
                <w:rFonts w:ascii="Arial Narrow" w:hAnsi="Arial Narrow" w:cs="Arial Narrow"/>
                <w:color w:val="000000"/>
                <w:sz w:val="14"/>
              </w:rPr>
              <w:t>1.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862A99" w14:textId="77777777" w:rsidR="007B331C" w:rsidRDefault="007B331C" w:rsidP="007B331C">
            <w:pPr>
              <w:spacing w:before="0" w:after="0"/>
              <w:jc w:val="center"/>
            </w:pPr>
            <w:r>
              <w:rPr>
                <w:rFonts w:ascii="Arial Narrow" w:hAnsi="Arial Narrow" w:cs="Arial Narrow"/>
                <w:color w:val="000000"/>
                <w:sz w:val="14"/>
              </w:rPr>
              <w:t>3.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1D2DE9" w14:textId="77777777" w:rsidR="007B331C" w:rsidRDefault="007B331C" w:rsidP="007B331C">
            <w:pPr>
              <w:spacing w:before="0" w:after="0"/>
              <w:jc w:val="center"/>
            </w:pPr>
            <w:r>
              <w:rPr>
                <w:rFonts w:ascii="Arial Narrow" w:hAnsi="Arial Narrow" w:cs="Arial Narrow"/>
                <w:color w:val="000000"/>
                <w:sz w:val="14"/>
              </w:rPr>
              <w:t>9.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772713" w14:textId="77777777" w:rsidR="007B331C" w:rsidRDefault="007B331C" w:rsidP="007B331C">
            <w:pPr>
              <w:spacing w:before="0" w:after="0"/>
              <w:jc w:val="center"/>
            </w:pPr>
            <w:r>
              <w:rPr>
                <w:rFonts w:ascii="Arial Narrow" w:hAnsi="Arial Narrow" w:cs="Arial Narrow"/>
                <w:color w:val="000000"/>
                <w:sz w:val="14"/>
              </w:rPr>
              <w:t>19.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22DF2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D8313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E5C8F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5BF42A" w14:textId="77777777" w:rsidR="007B331C" w:rsidRDefault="007B331C" w:rsidP="007B331C">
            <w:pPr>
              <w:spacing w:before="0" w:after="0"/>
              <w:jc w:val="center"/>
            </w:pPr>
          </w:p>
        </w:tc>
      </w:tr>
      <w:tr w:rsidR="007B331C" w14:paraId="2956FD3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35BD2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A552B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63D588"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039714"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C7977B"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0B32E2" w14:textId="77777777" w:rsidR="007B331C" w:rsidRDefault="007B331C" w:rsidP="007B331C">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ABE2D8" w14:textId="77777777" w:rsidR="007B331C" w:rsidRDefault="007B331C" w:rsidP="007B331C">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2A2AAB" w14:textId="77777777" w:rsidR="007B331C" w:rsidRDefault="007B331C" w:rsidP="007B331C">
            <w:pPr>
              <w:spacing w:before="0" w:after="0"/>
              <w:jc w:val="center"/>
            </w:pPr>
            <w:r>
              <w:rPr>
                <w:rFonts w:ascii="Arial Narrow" w:hAnsi="Arial Narrow" w:cs="Arial Narrow"/>
                <w:color w:val="000000"/>
                <w:sz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B3D6C9" w14:textId="77777777" w:rsidR="007B331C" w:rsidRDefault="007B331C" w:rsidP="007B331C">
            <w:pPr>
              <w:spacing w:before="0" w:after="0"/>
              <w:jc w:val="center"/>
            </w:pPr>
            <w:r>
              <w:rPr>
                <w:rFonts w:ascii="Arial Narrow" w:hAnsi="Arial Narrow" w:cs="Arial Narrow"/>
                <w:color w:val="000000"/>
                <w:sz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43AFD0" w14:textId="77777777" w:rsidR="007B331C" w:rsidRDefault="007B331C" w:rsidP="007B331C">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BCB3C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48A9E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AA3AD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A007C6" w14:textId="77777777" w:rsidR="007B331C" w:rsidRDefault="007B331C" w:rsidP="007B331C">
            <w:pPr>
              <w:spacing w:before="0" w:after="0"/>
              <w:jc w:val="center"/>
            </w:pPr>
          </w:p>
        </w:tc>
      </w:tr>
      <w:tr w:rsidR="007B331C" w14:paraId="6AD45EC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3CE8F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C3331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8BB286"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4CAF3A"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EAFC45" w14:textId="77777777" w:rsidR="007B331C" w:rsidRDefault="007B331C" w:rsidP="007B331C">
            <w:pPr>
              <w:spacing w:before="0" w:after="0"/>
              <w:jc w:val="center"/>
            </w:pPr>
            <w:r>
              <w:rPr>
                <w:rFonts w:ascii="Arial Narrow" w:hAnsi="Arial Narrow" w:cs="Arial Narrow"/>
                <w:color w:val="000000"/>
                <w:sz w:val="14"/>
              </w:rPr>
              <w:t>91.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DC9F63" w14:textId="77777777" w:rsidR="007B331C" w:rsidRDefault="007B331C" w:rsidP="007B331C">
            <w:pPr>
              <w:spacing w:before="0" w:after="0"/>
              <w:jc w:val="center"/>
            </w:pPr>
            <w:r>
              <w:rPr>
                <w:rFonts w:ascii="Arial Narrow" w:hAnsi="Arial Narrow" w:cs="Arial Narrow"/>
                <w:color w:val="000000"/>
                <w:sz w:val="14"/>
              </w:rPr>
              <w:t>83.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DB54E8" w14:textId="77777777" w:rsidR="007B331C" w:rsidRDefault="007B331C" w:rsidP="007B331C">
            <w:pPr>
              <w:spacing w:before="0" w:after="0"/>
              <w:jc w:val="center"/>
            </w:pPr>
            <w:r>
              <w:rPr>
                <w:rFonts w:ascii="Arial Narrow" w:hAnsi="Arial Narrow" w:cs="Arial Narrow"/>
                <w:color w:val="000000"/>
                <w:sz w:val="14"/>
              </w:rPr>
              <w:t>65.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552E1C" w14:textId="77777777" w:rsidR="007B331C" w:rsidRDefault="007B331C" w:rsidP="007B331C">
            <w:pPr>
              <w:spacing w:before="0" w:after="0"/>
              <w:jc w:val="center"/>
            </w:pPr>
            <w:r>
              <w:rPr>
                <w:rFonts w:ascii="Arial Narrow" w:hAnsi="Arial Narrow" w:cs="Arial Narrow"/>
                <w:color w:val="000000"/>
                <w:sz w:val="14"/>
              </w:rPr>
              <w:t>72.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D6BC52" w14:textId="77777777" w:rsidR="007B331C" w:rsidRDefault="007B331C" w:rsidP="007B331C">
            <w:pPr>
              <w:spacing w:before="0" w:after="0"/>
              <w:jc w:val="center"/>
            </w:pPr>
            <w:r>
              <w:rPr>
                <w:rFonts w:ascii="Arial Narrow" w:hAnsi="Arial Narrow" w:cs="Arial Narrow"/>
                <w:color w:val="000000"/>
                <w:sz w:val="14"/>
              </w:rPr>
              <w:t>99.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034898" w14:textId="77777777" w:rsidR="007B331C" w:rsidRDefault="007B331C" w:rsidP="007B331C">
            <w:pPr>
              <w:spacing w:before="0" w:after="0"/>
              <w:jc w:val="center"/>
            </w:pPr>
            <w:r>
              <w:rPr>
                <w:rFonts w:ascii="Arial Narrow" w:hAnsi="Arial Narrow" w:cs="Arial Narrow"/>
                <w:color w:val="000000"/>
                <w:sz w:val="14"/>
              </w:rPr>
              <w:t>136.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04A88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C28E3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D7F81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55E8E5" w14:textId="77777777" w:rsidR="007B331C" w:rsidRDefault="007B331C" w:rsidP="007B331C">
            <w:pPr>
              <w:spacing w:before="0" w:after="0"/>
              <w:jc w:val="center"/>
            </w:pPr>
          </w:p>
        </w:tc>
      </w:tr>
      <w:tr w:rsidR="007B331C" w14:paraId="319F1C9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45AE7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4417A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4D2416"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6E2A78"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602C91" w14:textId="77777777" w:rsidR="007B331C" w:rsidRDefault="007B331C" w:rsidP="007B331C">
            <w:pPr>
              <w:spacing w:before="0" w:after="0"/>
              <w:jc w:val="center"/>
            </w:pPr>
            <w:r>
              <w:rPr>
                <w:rFonts w:ascii="Arial Narrow" w:hAnsi="Arial Narrow" w:cs="Arial Narrow"/>
                <w:color w:val="000000"/>
                <w:sz w:val="14"/>
              </w:rPr>
              <w:t>4.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9A6A9B" w14:textId="77777777" w:rsidR="007B331C" w:rsidRDefault="007B331C" w:rsidP="007B331C">
            <w:pPr>
              <w:spacing w:before="0" w:after="0"/>
              <w:jc w:val="center"/>
            </w:pPr>
            <w:r>
              <w:rPr>
                <w:rFonts w:ascii="Arial Narrow" w:hAnsi="Arial Narrow" w:cs="Arial Narrow"/>
                <w:color w:val="000000"/>
                <w:sz w:val="14"/>
              </w:rPr>
              <w:t>4.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F86B10" w14:textId="77777777" w:rsidR="007B331C" w:rsidRDefault="007B331C" w:rsidP="007B331C">
            <w:pPr>
              <w:spacing w:before="0" w:after="0"/>
              <w:jc w:val="center"/>
            </w:pPr>
            <w:r>
              <w:rPr>
                <w:rFonts w:ascii="Arial Narrow" w:hAnsi="Arial Narrow" w:cs="Arial Narrow"/>
                <w:color w:val="000000"/>
                <w:sz w:val="14"/>
              </w:rPr>
              <w:t>2.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302BD6" w14:textId="77777777" w:rsidR="007B331C" w:rsidRDefault="007B331C" w:rsidP="007B331C">
            <w:pPr>
              <w:spacing w:before="0" w:after="0"/>
              <w:jc w:val="center"/>
            </w:pPr>
            <w:r>
              <w:rPr>
                <w:rFonts w:ascii="Arial Narrow" w:hAnsi="Arial Narrow" w:cs="Arial Narrow"/>
                <w:color w:val="000000"/>
                <w:sz w:val="14"/>
              </w:rPr>
              <w:t>3.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0EA795" w14:textId="77777777" w:rsidR="007B331C" w:rsidRDefault="007B331C" w:rsidP="007B331C">
            <w:pPr>
              <w:spacing w:before="0" w:after="0"/>
              <w:jc w:val="center"/>
            </w:pPr>
            <w:r>
              <w:rPr>
                <w:rFonts w:ascii="Arial Narrow" w:hAnsi="Arial Narrow" w:cs="Arial Narrow"/>
                <w:color w:val="000000"/>
                <w:sz w:val="14"/>
              </w:rPr>
              <w:t>5.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3FB5C0" w14:textId="77777777" w:rsidR="007B331C" w:rsidRDefault="007B331C" w:rsidP="007B331C">
            <w:pPr>
              <w:spacing w:before="0" w:after="0"/>
              <w:jc w:val="center"/>
            </w:pPr>
            <w:r>
              <w:rPr>
                <w:rFonts w:ascii="Arial Narrow" w:hAnsi="Arial Narrow" w:cs="Arial Narrow"/>
                <w:color w:val="000000"/>
                <w:sz w:val="14"/>
              </w:rPr>
              <w:t>5.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2C708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E696F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3AF92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74D1BE" w14:textId="77777777" w:rsidR="007B331C" w:rsidRDefault="007B331C" w:rsidP="007B331C">
            <w:pPr>
              <w:spacing w:before="0" w:after="0"/>
              <w:jc w:val="center"/>
            </w:pPr>
          </w:p>
        </w:tc>
      </w:tr>
      <w:tr w:rsidR="007B331C" w14:paraId="44C3ED2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17EFD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5A07E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ED936A"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3D1E67"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C4278B" w14:textId="77777777" w:rsidR="007B331C" w:rsidRDefault="007B331C" w:rsidP="007B331C">
            <w:pPr>
              <w:spacing w:before="0" w:after="0"/>
              <w:jc w:val="center"/>
            </w:pPr>
            <w:r>
              <w:rPr>
                <w:rFonts w:ascii="Arial Narrow" w:hAnsi="Arial Narrow" w:cs="Arial Narrow"/>
                <w:color w:val="000000"/>
                <w:sz w:val="14"/>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D2DB5F8" w14:textId="77777777" w:rsidR="007B331C" w:rsidRDefault="007B331C" w:rsidP="007B331C">
            <w:pPr>
              <w:spacing w:before="0" w:after="0"/>
              <w:jc w:val="center"/>
            </w:pPr>
            <w:r>
              <w:rPr>
                <w:rFonts w:ascii="Arial Narrow" w:hAnsi="Arial Narrow" w:cs="Arial Narrow"/>
                <w:color w:val="000000"/>
                <w:sz w:val="14"/>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AAC6F5" w14:textId="77777777" w:rsidR="007B331C" w:rsidRDefault="007B331C" w:rsidP="007B331C">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9F7301" w14:textId="77777777" w:rsidR="007B331C" w:rsidRDefault="007B331C" w:rsidP="007B331C">
            <w:pPr>
              <w:spacing w:before="0" w:after="0"/>
              <w:jc w:val="center"/>
            </w:pPr>
            <w:r>
              <w:rPr>
                <w:rFonts w:ascii="Arial Narrow" w:hAnsi="Arial Narrow" w:cs="Arial Narrow"/>
                <w:color w:val="000000"/>
                <w:sz w:val="14"/>
              </w:rPr>
              <w:t>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0BCA94" w14:textId="77777777" w:rsidR="007B331C" w:rsidRDefault="007B331C" w:rsidP="007B331C">
            <w:pPr>
              <w:spacing w:before="0" w:after="0"/>
              <w:jc w:val="center"/>
            </w:pPr>
            <w:r>
              <w:rPr>
                <w:rFonts w:ascii="Arial Narrow" w:hAnsi="Arial Narrow" w:cs="Arial Narrow"/>
                <w:color w:val="000000"/>
                <w:sz w:val="14"/>
              </w:rPr>
              <w:t>0.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6741BF" w14:textId="77777777" w:rsidR="007B331C" w:rsidRDefault="007B331C" w:rsidP="007B331C">
            <w:pPr>
              <w:spacing w:before="0" w:after="0"/>
              <w:jc w:val="center"/>
            </w:pPr>
            <w:r>
              <w:rPr>
                <w:rFonts w:ascii="Arial Narrow" w:hAnsi="Arial Narrow" w:cs="Arial Narrow"/>
                <w:color w:val="000000"/>
                <w:sz w:val="14"/>
              </w:rPr>
              <w:t>0.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51F5C7"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4ED8BD" w14:textId="77777777" w:rsidR="007B331C" w:rsidRDefault="007B331C" w:rsidP="007B331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DDB7D5"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E232CF" w14:textId="77777777" w:rsidR="007B331C" w:rsidRDefault="007B331C" w:rsidP="007B331C">
            <w:pPr>
              <w:spacing w:before="0" w:after="0"/>
              <w:jc w:val="center"/>
            </w:pPr>
            <w:r>
              <w:rPr>
                <w:rFonts w:ascii="Arial Narrow" w:hAnsi="Arial Narrow" w:cs="Arial Narrow"/>
                <w:color w:val="000000"/>
                <w:sz w:val="14"/>
              </w:rPr>
              <w:t>0.63</w:t>
            </w:r>
          </w:p>
        </w:tc>
      </w:tr>
      <w:tr w:rsidR="007B331C" w14:paraId="3718254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6E466A"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90286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6AAD5D"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89C099"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AE7223" w14:textId="77777777" w:rsidR="007B331C" w:rsidRDefault="007B331C" w:rsidP="007B331C">
            <w:pPr>
              <w:spacing w:before="0" w:after="0"/>
              <w:jc w:val="center"/>
            </w:pPr>
            <w:r>
              <w:rPr>
                <w:rFonts w:ascii="Arial Narrow" w:hAnsi="Arial Narrow" w:cs="Arial Narrow"/>
                <w:color w:val="000000"/>
                <w:sz w:val="14"/>
              </w:rPr>
              <w:t>4.4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A5DB0A2" w14:textId="77777777" w:rsidR="007B331C" w:rsidRDefault="007B331C" w:rsidP="007B331C">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4E23DF" w14:textId="77777777" w:rsidR="007B331C" w:rsidRDefault="007B331C" w:rsidP="007B331C">
            <w:pPr>
              <w:spacing w:before="0" w:after="0"/>
              <w:jc w:val="center"/>
            </w:pPr>
            <w:r>
              <w:rPr>
                <w:rFonts w:ascii="Arial Narrow" w:hAnsi="Arial Narrow" w:cs="Arial Narrow"/>
                <w:color w:val="000000"/>
                <w:sz w:val="14"/>
              </w:rPr>
              <w:t>0.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C306F2" w14:textId="77777777" w:rsidR="007B331C" w:rsidRDefault="007B331C" w:rsidP="007B331C">
            <w:pPr>
              <w:spacing w:before="0" w:after="0"/>
              <w:jc w:val="center"/>
            </w:pPr>
            <w:r>
              <w:rPr>
                <w:rFonts w:ascii="Arial Narrow" w:hAnsi="Arial Narrow" w:cs="Arial Narrow"/>
                <w:color w:val="000000"/>
                <w:sz w:val="14"/>
              </w:rPr>
              <w:t>2.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EE18CD" w14:textId="77777777" w:rsidR="007B331C" w:rsidRDefault="007B331C" w:rsidP="007B331C">
            <w:pPr>
              <w:spacing w:before="0" w:after="0"/>
              <w:jc w:val="center"/>
            </w:pPr>
            <w:r>
              <w:rPr>
                <w:rFonts w:ascii="Arial Narrow" w:hAnsi="Arial Narrow" w:cs="Arial Narrow"/>
                <w:color w:val="000000"/>
                <w:sz w:val="14"/>
              </w:rPr>
              <w:t>5.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3A54B9" w14:textId="77777777" w:rsidR="007B331C" w:rsidRDefault="007B331C" w:rsidP="007B331C">
            <w:pPr>
              <w:spacing w:before="0" w:after="0"/>
              <w:jc w:val="center"/>
            </w:pPr>
            <w:r>
              <w:rPr>
                <w:rFonts w:ascii="Arial Narrow" w:hAnsi="Arial Narrow" w:cs="Arial Narrow"/>
                <w:color w:val="000000"/>
                <w:sz w:val="14"/>
              </w:rPr>
              <w:t>12.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D13EC3"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617490" w14:textId="77777777" w:rsidR="007B331C" w:rsidRDefault="007B331C" w:rsidP="007B331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C19B3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6C8431" w14:textId="77777777" w:rsidR="007B331C" w:rsidRDefault="007B331C" w:rsidP="007B331C">
            <w:pPr>
              <w:spacing w:before="0" w:after="0"/>
              <w:jc w:val="center"/>
            </w:pPr>
          </w:p>
        </w:tc>
      </w:tr>
      <w:tr w:rsidR="007B331C" w14:paraId="777C7CB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5A76E6"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901D3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BC86C9"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8BD0BF"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D3EF73" w14:textId="77777777" w:rsidR="007B331C" w:rsidRDefault="007B331C" w:rsidP="007B331C">
            <w:pPr>
              <w:spacing w:before="0" w:after="0"/>
              <w:jc w:val="center"/>
            </w:pPr>
            <w:r>
              <w:rPr>
                <w:rFonts w:ascii="Arial Narrow" w:hAnsi="Arial Narrow" w:cs="Arial Narrow"/>
                <w:color w:val="000000"/>
                <w:sz w:val="14"/>
              </w:rPr>
              <w:t>16.0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295F43C" w14:textId="77777777" w:rsidR="007B331C" w:rsidRDefault="007B331C" w:rsidP="007B331C">
            <w:pPr>
              <w:spacing w:before="0" w:after="0"/>
              <w:jc w:val="center"/>
            </w:pPr>
            <w:r>
              <w:rPr>
                <w:rFonts w:ascii="Arial Narrow" w:hAnsi="Arial Narrow" w:cs="Arial Narrow"/>
                <w:color w:val="000000"/>
                <w:sz w:val="14"/>
              </w:rPr>
              <w:t>13.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C75306" w14:textId="77777777" w:rsidR="007B331C" w:rsidRDefault="007B331C" w:rsidP="007B331C">
            <w:pPr>
              <w:spacing w:before="0" w:after="0"/>
              <w:jc w:val="center"/>
            </w:pPr>
            <w:r>
              <w:rPr>
                <w:rFonts w:ascii="Arial Narrow" w:hAnsi="Arial Narrow" w:cs="Arial Narrow"/>
                <w:color w:val="000000"/>
                <w:sz w:val="14"/>
              </w:rPr>
              <w:t>4.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C8F3FB" w14:textId="77777777" w:rsidR="007B331C" w:rsidRDefault="007B331C" w:rsidP="007B331C">
            <w:pPr>
              <w:spacing w:before="0" w:after="0"/>
              <w:jc w:val="center"/>
            </w:pPr>
            <w:r>
              <w:rPr>
                <w:rFonts w:ascii="Arial Narrow" w:hAnsi="Arial Narrow" w:cs="Arial Narrow"/>
                <w:color w:val="000000"/>
                <w:sz w:val="14"/>
              </w:rPr>
              <w:t>10.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44DD1F" w14:textId="77777777" w:rsidR="007B331C" w:rsidRDefault="007B331C" w:rsidP="007B331C">
            <w:pPr>
              <w:spacing w:before="0" w:after="0"/>
              <w:jc w:val="center"/>
            </w:pPr>
            <w:r>
              <w:rPr>
                <w:rFonts w:ascii="Arial Narrow" w:hAnsi="Arial Narrow" w:cs="Arial Narrow"/>
                <w:color w:val="000000"/>
                <w:sz w:val="14"/>
              </w:rPr>
              <w:t>24.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E3A855" w14:textId="77777777" w:rsidR="007B331C" w:rsidRDefault="007B331C" w:rsidP="007B331C">
            <w:pPr>
              <w:spacing w:before="0" w:after="0"/>
              <w:jc w:val="center"/>
            </w:pPr>
            <w:r>
              <w:rPr>
                <w:rFonts w:ascii="Arial Narrow" w:hAnsi="Arial Narrow" w:cs="Arial Narrow"/>
                <w:color w:val="000000"/>
                <w:sz w:val="14"/>
              </w:rPr>
              <w:t>3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BD95F4"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2E79A5" w14:textId="77777777" w:rsidR="007B331C" w:rsidRDefault="007B331C" w:rsidP="007B331C">
            <w:pPr>
              <w:spacing w:before="0" w:after="0"/>
              <w:jc w:val="center"/>
            </w:pPr>
            <w:r>
              <w:rPr>
                <w:rFonts w:ascii="Arial Narrow" w:hAnsi="Arial Narrow" w:cs="Arial Narrow"/>
                <w:color w:val="000000"/>
                <w:sz w:val="14"/>
              </w:rPr>
              <w:t>1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FD9E22" w14:textId="77777777" w:rsidR="007B331C" w:rsidRDefault="007B331C" w:rsidP="007B331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A86D79" w14:textId="77777777" w:rsidR="007B331C" w:rsidRDefault="007B331C" w:rsidP="007B331C">
            <w:pPr>
              <w:spacing w:before="0" w:after="0"/>
              <w:jc w:val="center"/>
            </w:pPr>
            <w:r>
              <w:rPr>
                <w:rFonts w:ascii="Arial Narrow" w:hAnsi="Arial Narrow" w:cs="Arial Narrow"/>
                <w:color w:val="000000"/>
                <w:sz w:val="14"/>
              </w:rPr>
              <w:t>25.00</w:t>
            </w:r>
          </w:p>
        </w:tc>
      </w:tr>
      <w:tr w:rsidR="007B331C" w14:paraId="63B4BF8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CA714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69363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51D272"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031990"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F85AFE" w14:textId="77777777" w:rsidR="007B331C" w:rsidRDefault="007B331C" w:rsidP="007B331C">
            <w:pPr>
              <w:spacing w:before="0" w:after="0"/>
              <w:jc w:val="center"/>
            </w:pPr>
            <w:r>
              <w:rPr>
                <w:rFonts w:ascii="Arial Narrow" w:hAnsi="Arial Narrow" w:cs="Arial Narrow"/>
                <w:color w:val="000000"/>
                <w:sz w:val="14"/>
              </w:rPr>
              <w:t>2.1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2C78629" w14:textId="77777777" w:rsidR="007B331C" w:rsidRDefault="007B331C" w:rsidP="007B331C">
            <w:pPr>
              <w:spacing w:before="0" w:after="0"/>
              <w:jc w:val="center"/>
            </w:pPr>
            <w:r>
              <w:rPr>
                <w:rFonts w:ascii="Arial Narrow" w:hAnsi="Arial Narrow" w:cs="Arial Narrow"/>
                <w:color w:val="000000"/>
                <w:sz w:val="14"/>
              </w:rPr>
              <w:t>1.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729C19" w14:textId="77777777" w:rsidR="007B331C" w:rsidRDefault="007B331C" w:rsidP="007B331C">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DB56AE" w14:textId="77777777" w:rsidR="007B331C" w:rsidRDefault="007B331C" w:rsidP="007B331C">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9924C2" w14:textId="77777777" w:rsidR="007B331C" w:rsidRDefault="007B331C" w:rsidP="007B331C">
            <w:pPr>
              <w:spacing w:before="0" w:after="0"/>
              <w:jc w:val="center"/>
            </w:pPr>
            <w:r>
              <w:rPr>
                <w:rFonts w:ascii="Arial Narrow" w:hAnsi="Arial Narrow" w:cs="Arial Narrow"/>
                <w:color w:val="000000"/>
                <w:sz w:val="14"/>
              </w:rPr>
              <w:t>4.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23EE43" w14:textId="77777777" w:rsidR="007B331C" w:rsidRDefault="007B331C" w:rsidP="007B331C">
            <w:pPr>
              <w:spacing w:before="0" w:after="0"/>
              <w:jc w:val="center"/>
            </w:pPr>
            <w:r>
              <w:rPr>
                <w:rFonts w:ascii="Arial Narrow" w:hAnsi="Arial Narrow" w:cs="Arial Narrow"/>
                <w:color w:val="000000"/>
                <w:sz w:val="14"/>
              </w:rPr>
              <w:t>4.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783444"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79E9D3"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0C045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0E67E7" w14:textId="77777777" w:rsidR="007B331C" w:rsidRDefault="007B331C" w:rsidP="007B331C">
            <w:pPr>
              <w:spacing w:before="0" w:after="0"/>
              <w:jc w:val="center"/>
            </w:pPr>
          </w:p>
        </w:tc>
      </w:tr>
      <w:tr w:rsidR="007B331C" w14:paraId="77B3768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24FAE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BB689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A7FA18"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3215A8"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758493" w14:textId="77777777" w:rsidR="007B331C" w:rsidRDefault="007B331C" w:rsidP="007B331C">
            <w:pPr>
              <w:spacing w:before="0" w:after="0"/>
              <w:jc w:val="center"/>
            </w:pPr>
            <w:r>
              <w:rPr>
                <w:rFonts w:ascii="Arial Narrow" w:hAnsi="Arial Narrow" w:cs="Arial Narrow"/>
                <w:color w:val="000000"/>
                <w:sz w:val="14"/>
              </w:rPr>
              <w:t>152.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6C0498" w14:textId="77777777" w:rsidR="007B331C" w:rsidRDefault="007B331C" w:rsidP="007B331C">
            <w:pPr>
              <w:spacing w:before="0" w:after="0"/>
              <w:jc w:val="center"/>
            </w:pPr>
            <w:r>
              <w:rPr>
                <w:rFonts w:ascii="Arial Narrow" w:hAnsi="Arial Narrow" w:cs="Arial Narrow"/>
                <w:color w:val="000000"/>
                <w:sz w:val="14"/>
              </w:rPr>
              <w:t>122.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F92B88" w14:textId="77777777" w:rsidR="007B331C" w:rsidRDefault="007B331C" w:rsidP="007B331C">
            <w:pPr>
              <w:spacing w:before="0" w:after="0"/>
              <w:jc w:val="center"/>
            </w:pPr>
            <w:r>
              <w:rPr>
                <w:rFonts w:ascii="Arial Narrow" w:hAnsi="Arial Narrow" w:cs="Arial Narrow"/>
                <w:color w:val="000000"/>
                <w:sz w:val="14"/>
              </w:rPr>
              <w:t>103.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080B52" w14:textId="77777777" w:rsidR="007B331C" w:rsidRDefault="007B331C" w:rsidP="007B331C">
            <w:pPr>
              <w:spacing w:before="0" w:after="0"/>
              <w:jc w:val="center"/>
            </w:pPr>
            <w:r>
              <w:rPr>
                <w:rFonts w:ascii="Arial Narrow" w:hAnsi="Arial Narrow" w:cs="Arial Narrow"/>
                <w:color w:val="000000"/>
                <w:sz w:val="14"/>
              </w:rPr>
              <w:t>109.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A74000" w14:textId="77777777" w:rsidR="007B331C" w:rsidRDefault="007B331C" w:rsidP="007B331C">
            <w:pPr>
              <w:spacing w:before="0" w:after="0"/>
              <w:jc w:val="center"/>
            </w:pPr>
            <w:r>
              <w:rPr>
                <w:rFonts w:ascii="Arial Narrow" w:hAnsi="Arial Narrow" w:cs="Arial Narrow"/>
                <w:color w:val="000000"/>
                <w:sz w:val="14"/>
              </w:rPr>
              <w:t>188.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4F1977" w14:textId="77777777" w:rsidR="007B331C" w:rsidRDefault="007B331C" w:rsidP="007B331C">
            <w:pPr>
              <w:spacing w:before="0" w:after="0"/>
              <w:jc w:val="center"/>
            </w:pPr>
            <w:r>
              <w:rPr>
                <w:rFonts w:ascii="Arial Narrow" w:hAnsi="Arial Narrow" w:cs="Arial Narrow"/>
                <w:color w:val="000000"/>
                <w:sz w:val="14"/>
              </w:rPr>
              <w:t>222.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90BF6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0C803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A023C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89B362" w14:textId="77777777" w:rsidR="007B331C" w:rsidRDefault="007B331C" w:rsidP="007B331C">
            <w:pPr>
              <w:spacing w:before="0" w:after="0"/>
              <w:jc w:val="center"/>
            </w:pPr>
          </w:p>
        </w:tc>
      </w:tr>
      <w:tr w:rsidR="007B331C" w14:paraId="5DD24BF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D67D7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985B8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FB47D1"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FF029B"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13BA72" w14:textId="77777777" w:rsidR="007B331C" w:rsidRDefault="007B331C" w:rsidP="007B331C">
            <w:pPr>
              <w:spacing w:before="0" w:after="0"/>
              <w:jc w:val="center"/>
            </w:pPr>
            <w:r>
              <w:rPr>
                <w:rFonts w:ascii="Arial Narrow" w:hAnsi="Arial Narrow" w:cs="Arial Narrow"/>
                <w:color w:val="000000"/>
                <w:sz w:val="14"/>
              </w:rPr>
              <w:t>2.2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7E45B7C" w14:textId="77777777" w:rsidR="007B331C" w:rsidRDefault="007B331C" w:rsidP="007B331C">
            <w:pPr>
              <w:spacing w:before="0" w:after="0"/>
              <w:jc w:val="center"/>
            </w:pPr>
            <w:r>
              <w:rPr>
                <w:rFonts w:ascii="Arial Narrow" w:hAnsi="Arial Narrow" w:cs="Arial Narrow"/>
                <w:color w:val="000000"/>
                <w:sz w:val="14"/>
              </w:rPr>
              <w:t>2.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96AD78" w14:textId="77777777" w:rsidR="007B331C" w:rsidRDefault="007B331C" w:rsidP="007B331C">
            <w:pPr>
              <w:spacing w:before="0" w:after="0"/>
              <w:jc w:val="center"/>
            </w:pPr>
            <w:r>
              <w:rPr>
                <w:rFonts w:ascii="Arial Narrow" w:hAnsi="Arial Narrow" w:cs="Arial Narrow"/>
                <w:color w:val="000000"/>
                <w:sz w:val="14"/>
              </w:rPr>
              <w:t>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898D2A" w14:textId="77777777" w:rsidR="007B331C" w:rsidRDefault="007B331C" w:rsidP="007B331C">
            <w:pPr>
              <w:spacing w:before="0" w:after="0"/>
              <w:jc w:val="center"/>
            </w:pPr>
            <w:r>
              <w:rPr>
                <w:rFonts w:ascii="Arial Narrow" w:hAnsi="Arial Narrow" w:cs="Arial Narrow"/>
                <w:color w:val="000000"/>
                <w:sz w:val="14"/>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F9636B" w14:textId="77777777" w:rsidR="007B331C" w:rsidRDefault="007B331C" w:rsidP="007B331C">
            <w:pPr>
              <w:spacing w:before="0" w:after="0"/>
              <w:jc w:val="center"/>
            </w:pPr>
            <w:r>
              <w:rPr>
                <w:rFonts w:ascii="Arial Narrow" w:hAnsi="Arial Narrow" w:cs="Arial Narrow"/>
                <w:color w:val="000000"/>
                <w:sz w:val="14"/>
              </w:rPr>
              <w:t>3.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67CD93" w14:textId="77777777" w:rsidR="007B331C" w:rsidRDefault="007B331C" w:rsidP="007B331C">
            <w:pPr>
              <w:spacing w:before="0" w:after="0"/>
              <w:jc w:val="center"/>
            </w:pPr>
            <w:r>
              <w:rPr>
                <w:rFonts w:ascii="Arial Narrow" w:hAnsi="Arial Narrow" w:cs="Arial Narrow"/>
                <w:color w:val="000000"/>
                <w:sz w:val="14"/>
              </w:rPr>
              <w:t>3.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4641BE"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54D87C" w14:textId="77777777" w:rsidR="007B331C" w:rsidRDefault="007B331C" w:rsidP="007B331C">
            <w:pPr>
              <w:spacing w:before="0" w:after="0"/>
              <w:jc w:val="center"/>
            </w:pPr>
            <w:r>
              <w:rPr>
                <w:rFonts w:ascii="Arial Narrow" w:hAnsi="Arial Narrow" w:cs="Arial Narrow"/>
                <w:color w:val="000000"/>
                <w:sz w:val="14"/>
              </w:rPr>
              <w:t>2.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01EB50"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AD1382" w14:textId="77777777" w:rsidR="007B331C" w:rsidRDefault="007B331C" w:rsidP="007B331C">
            <w:pPr>
              <w:spacing w:before="0" w:after="0"/>
              <w:jc w:val="center"/>
            </w:pPr>
            <w:r>
              <w:rPr>
                <w:rFonts w:ascii="Arial Narrow" w:hAnsi="Arial Narrow" w:cs="Arial Narrow"/>
                <w:color w:val="000000"/>
                <w:sz w:val="14"/>
              </w:rPr>
              <w:t>3.30</w:t>
            </w:r>
          </w:p>
        </w:tc>
      </w:tr>
      <w:tr w:rsidR="007B331C" w14:paraId="5EA008C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B88E8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3FD3E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B184CF"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40DA01"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CF84C47" w14:textId="77777777" w:rsidR="007B331C" w:rsidRDefault="007B331C" w:rsidP="007B331C">
            <w:pPr>
              <w:spacing w:before="0" w:after="0"/>
              <w:jc w:val="center"/>
            </w:pPr>
            <w:r>
              <w:rPr>
                <w:rFonts w:ascii="Arial Narrow" w:hAnsi="Arial Narrow" w:cs="Arial Narrow"/>
                <w:color w:val="000000"/>
                <w:sz w:val="14"/>
              </w:rPr>
              <w:t>4.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9319A2"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4B2D86" w14:textId="77777777" w:rsidR="007B331C" w:rsidRDefault="007B331C" w:rsidP="007B331C">
            <w:pPr>
              <w:spacing w:before="0" w:after="0"/>
              <w:jc w:val="center"/>
            </w:pPr>
            <w:r>
              <w:rPr>
                <w:rFonts w:ascii="Arial Narrow" w:hAnsi="Arial Narrow" w:cs="Arial Narrow"/>
                <w:color w:val="000000"/>
                <w:sz w:val="14"/>
              </w:rPr>
              <w:t>3.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1E4712"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994BC5" w14:textId="77777777" w:rsidR="007B331C" w:rsidRDefault="007B331C" w:rsidP="007B331C">
            <w:pPr>
              <w:spacing w:before="0" w:after="0"/>
              <w:jc w:val="center"/>
            </w:pPr>
            <w:r>
              <w:rPr>
                <w:rFonts w:ascii="Arial Narrow" w:hAnsi="Arial Narrow" w:cs="Arial Narrow"/>
                <w:color w:val="000000"/>
                <w:sz w:val="14"/>
              </w:rPr>
              <w:t>4.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FC69F4" w14:textId="77777777" w:rsidR="007B331C" w:rsidRDefault="007B331C" w:rsidP="007B331C">
            <w:pPr>
              <w:spacing w:before="0" w:after="0"/>
              <w:jc w:val="center"/>
            </w:pPr>
            <w:r>
              <w:rPr>
                <w:rFonts w:ascii="Arial Narrow" w:hAnsi="Arial Narrow" w:cs="Arial Narrow"/>
                <w:color w:val="000000"/>
                <w:sz w:val="14"/>
              </w:rPr>
              <w:t>7.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79A7FB"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2E2910"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EA45B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809350" w14:textId="77777777" w:rsidR="007B331C" w:rsidRDefault="007B331C" w:rsidP="007B331C">
            <w:pPr>
              <w:spacing w:before="0" w:after="0"/>
              <w:jc w:val="center"/>
            </w:pPr>
          </w:p>
        </w:tc>
      </w:tr>
      <w:tr w:rsidR="007B331C" w14:paraId="5BD587F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7D944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AE6DC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B5C95A"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FA50AB"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F59B31" w14:textId="77777777" w:rsidR="007B331C" w:rsidRDefault="007B331C" w:rsidP="007B331C">
            <w:pPr>
              <w:spacing w:before="0" w:after="0"/>
              <w:jc w:val="center"/>
            </w:pPr>
            <w:r>
              <w:rPr>
                <w:rFonts w:ascii="Arial Narrow" w:hAnsi="Arial Narrow" w:cs="Arial Narrow"/>
                <w:color w:val="000000"/>
                <w:sz w:val="14"/>
              </w:rPr>
              <w:t>225.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4F964A" w14:textId="77777777" w:rsidR="007B331C" w:rsidRDefault="007B331C" w:rsidP="007B331C">
            <w:pPr>
              <w:spacing w:before="0" w:after="0"/>
              <w:jc w:val="center"/>
            </w:pPr>
            <w:r>
              <w:rPr>
                <w:rFonts w:ascii="Arial Narrow" w:hAnsi="Arial Narrow" w:cs="Arial Narrow"/>
                <w:color w:val="000000"/>
                <w:sz w:val="14"/>
              </w:rPr>
              <w:t>174.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459FE1" w14:textId="77777777" w:rsidR="007B331C" w:rsidRDefault="007B331C" w:rsidP="007B331C">
            <w:pPr>
              <w:spacing w:before="0" w:after="0"/>
              <w:jc w:val="center"/>
            </w:pPr>
            <w:r>
              <w:rPr>
                <w:rFonts w:ascii="Arial Narrow" w:hAnsi="Arial Narrow" w:cs="Arial Narrow"/>
                <w:color w:val="000000"/>
                <w:sz w:val="14"/>
              </w:rPr>
              <w:t>75.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132C1E" w14:textId="77777777" w:rsidR="007B331C" w:rsidRDefault="007B331C" w:rsidP="007B331C">
            <w:pPr>
              <w:spacing w:before="0" w:after="0"/>
              <w:jc w:val="center"/>
            </w:pPr>
            <w:r>
              <w:rPr>
                <w:rFonts w:ascii="Arial Narrow" w:hAnsi="Arial Narrow" w:cs="Arial Narrow"/>
                <w:color w:val="000000"/>
                <w:sz w:val="14"/>
              </w:rPr>
              <w:t>114.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904946" w14:textId="77777777" w:rsidR="007B331C" w:rsidRDefault="007B331C" w:rsidP="007B331C">
            <w:pPr>
              <w:spacing w:before="0" w:after="0"/>
              <w:jc w:val="center"/>
            </w:pPr>
            <w:r>
              <w:rPr>
                <w:rFonts w:ascii="Arial Narrow" w:hAnsi="Arial Narrow" w:cs="Arial Narrow"/>
                <w:color w:val="000000"/>
                <w:sz w:val="14"/>
              </w:rPr>
              <w:t>308.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57DC1F" w14:textId="77777777" w:rsidR="007B331C" w:rsidRDefault="007B331C" w:rsidP="007B331C">
            <w:pPr>
              <w:spacing w:before="0" w:after="0"/>
              <w:jc w:val="center"/>
            </w:pPr>
            <w:r>
              <w:rPr>
                <w:rFonts w:ascii="Arial Narrow" w:hAnsi="Arial Narrow" w:cs="Arial Narrow"/>
                <w:color w:val="000000"/>
                <w:sz w:val="14"/>
              </w:rPr>
              <w:t>458.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A454F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5D9C4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40D09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90172A" w14:textId="77777777" w:rsidR="007B331C" w:rsidRDefault="007B331C" w:rsidP="007B331C">
            <w:pPr>
              <w:spacing w:before="0" w:after="0"/>
              <w:jc w:val="center"/>
            </w:pPr>
          </w:p>
        </w:tc>
      </w:tr>
      <w:tr w:rsidR="007B331C" w14:paraId="6300C67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CDE32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91040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542962"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C447DB"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055953" w14:textId="77777777" w:rsidR="007B331C" w:rsidRDefault="007B331C" w:rsidP="007B331C">
            <w:pPr>
              <w:spacing w:before="0" w:after="0"/>
              <w:jc w:val="center"/>
            </w:pPr>
            <w:r>
              <w:rPr>
                <w:rFonts w:ascii="Arial Narrow" w:hAnsi="Arial Narrow" w:cs="Arial Narrow"/>
                <w:color w:val="000000"/>
                <w:sz w:val="14"/>
              </w:rPr>
              <w:t>2.9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040AAE8" w14:textId="77777777" w:rsidR="007B331C" w:rsidRDefault="007B331C" w:rsidP="007B331C">
            <w:pPr>
              <w:spacing w:before="0" w:after="0"/>
              <w:jc w:val="center"/>
            </w:pPr>
            <w:r>
              <w:rPr>
                <w:rFonts w:ascii="Arial Narrow" w:hAnsi="Arial Narrow" w:cs="Arial Narrow"/>
                <w:color w:val="000000"/>
                <w:sz w:val="14"/>
              </w:rPr>
              <w:t>3.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E95363" w14:textId="77777777" w:rsidR="007B331C" w:rsidRDefault="007B331C" w:rsidP="007B331C">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30ACEB" w14:textId="77777777" w:rsidR="007B331C" w:rsidRDefault="007B331C" w:rsidP="007B331C">
            <w:pPr>
              <w:spacing w:before="0" w:after="0"/>
              <w:jc w:val="center"/>
            </w:pPr>
            <w:r>
              <w:rPr>
                <w:rFonts w:ascii="Arial Narrow" w:hAnsi="Arial Narrow" w:cs="Arial Narrow"/>
                <w:color w:val="000000"/>
                <w:sz w:val="14"/>
              </w:rPr>
              <w:t>1.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6696CE" w14:textId="77777777" w:rsidR="007B331C" w:rsidRDefault="007B331C" w:rsidP="007B331C">
            <w:pPr>
              <w:spacing w:before="0" w:after="0"/>
              <w:jc w:val="center"/>
            </w:pPr>
            <w:r>
              <w:rPr>
                <w:rFonts w:ascii="Arial Narrow" w:hAnsi="Arial Narrow" w:cs="Arial Narrow"/>
                <w:color w:val="000000"/>
                <w:sz w:val="14"/>
              </w:rPr>
              <w:t>3.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B411BD" w14:textId="77777777" w:rsidR="007B331C" w:rsidRDefault="007B331C" w:rsidP="007B331C">
            <w:pPr>
              <w:spacing w:before="0" w:after="0"/>
              <w:jc w:val="center"/>
            </w:pPr>
            <w:r>
              <w:rPr>
                <w:rFonts w:ascii="Arial Narrow" w:hAnsi="Arial Narrow" w:cs="Arial Narrow"/>
                <w:color w:val="000000"/>
                <w:sz w:val="14"/>
              </w:rPr>
              <w:t>4.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193C46"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2A479C" w14:textId="77777777" w:rsidR="007B331C" w:rsidRDefault="007B331C" w:rsidP="007B331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0A0103"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D5CC05" w14:textId="77777777" w:rsidR="007B331C" w:rsidRDefault="007B331C" w:rsidP="007B331C">
            <w:pPr>
              <w:spacing w:before="0" w:after="0"/>
              <w:jc w:val="center"/>
            </w:pPr>
            <w:r>
              <w:rPr>
                <w:rFonts w:ascii="Arial Narrow" w:hAnsi="Arial Narrow" w:cs="Arial Narrow"/>
                <w:color w:val="000000"/>
                <w:sz w:val="14"/>
              </w:rPr>
              <w:t>2.40</w:t>
            </w:r>
          </w:p>
        </w:tc>
      </w:tr>
      <w:tr w:rsidR="007B331C" w14:paraId="2F5084D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C9A2BC"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74DD49" w14:textId="77777777" w:rsidR="007B331C" w:rsidRDefault="007B331C" w:rsidP="007B331C">
            <w:pPr>
              <w:spacing w:before="20" w:after="20"/>
              <w:ind w:left="20" w:right="20"/>
            </w:pPr>
            <w:r>
              <w:rPr>
                <w:rFonts w:ascii="Arial Narrow" w:hAnsi="Arial Narrow" w:cs="Arial Narrow"/>
                <w:color w:val="000000"/>
                <w:sz w:val="14"/>
              </w:rPr>
              <w:t>Magnetic(BUR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5A354D"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BBA782"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160C95" w14:textId="77777777" w:rsidR="007B331C" w:rsidRDefault="007B331C" w:rsidP="007B331C">
            <w:pPr>
              <w:spacing w:before="0" w:after="0"/>
              <w:jc w:val="center"/>
            </w:pPr>
            <w:r>
              <w:rPr>
                <w:rFonts w:ascii="Arial Narrow" w:hAnsi="Arial Narrow" w:cs="Arial Narrow"/>
                <w:color w:val="000000"/>
                <w:sz w:val="14"/>
              </w:rPr>
              <w:t>9.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ED6840" w14:textId="77777777" w:rsidR="007B331C" w:rsidRDefault="007B331C" w:rsidP="007B331C">
            <w:pPr>
              <w:spacing w:before="0" w:after="0"/>
              <w:jc w:val="center"/>
            </w:pPr>
            <w:r>
              <w:rPr>
                <w:rFonts w:ascii="Arial Narrow" w:hAnsi="Arial Narrow" w:cs="Arial Narrow"/>
                <w:color w:val="000000"/>
                <w:sz w:val="14"/>
              </w:rPr>
              <w:t>9.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C53AF7" w14:textId="77777777" w:rsidR="007B331C" w:rsidRDefault="007B331C" w:rsidP="007B331C">
            <w:pPr>
              <w:spacing w:before="0" w:after="0"/>
              <w:jc w:val="center"/>
            </w:pPr>
            <w:r>
              <w:rPr>
                <w:rFonts w:ascii="Arial Narrow" w:hAnsi="Arial Narrow" w:cs="Arial Narrow"/>
                <w:color w:val="000000"/>
                <w:sz w:val="14"/>
              </w:rPr>
              <w:t>1.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73D5CC" w14:textId="77777777" w:rsidR="007B331C" w:rsidRDefault="007B331C" w:rsidP="007B331C">
            <w:pPr>
              <w:spacing w:before="0" w:after="0"/>
              <w:jc w:val="center"/>
            </w:pPr>
            <w:r>
              <w:rPr>
                <w:rFonts w:ascii="Arial Narrow" w:hAnsi="Arial Narrow" w:cs="Arial Narrow"/>
                <w:color w:val="000000"/>
                <w:sz w:val="14"/>
              </w:rPr>
              <w:t>4.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DDB233" w14:textId="77777777" w:rsidR="007B331C" w:rsidRDefault="007B331C" w:rsidP="007B331C">
            <w:pPr>
              <w:spacing w:before="0" w:after="0"/>
              <w:jc w:val="center"/>
            </w:pPr>
            <w:r>
              <w:rPr>
                <w:rFonts w:ascii="Arial Narrow" w:hAnsi="Arial Narrow" w:cs="Arial Narrow"/>
                <w:color w:val="000000"/>
                <w:sz w:val="14"/>
              </w:rPr>
              <w:t>14.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0A261E" w14:textId="77777777" w:rsidR="007B331C" w:rsidRDefault="007B331C" w:rsidP="007B331C">
            <w:pPr>
              <w:spacing w:before="0" w:after="0"/>
              <w:jc w:val="center"/>
            </w:pPr>
            <w:r>
              <w:rPr>
                <w:rFonts w:ascii="Arial Narrow" w:hAnsi="Arial Narrow" w:cs="Arial Narrow"/>
                <w:color w:val="000000"/>
                <w:sz w:val="14"/>
              </w:rPr>
              <w:t>15.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6533B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7D3BF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720F5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C3D85E" w14:textId="77777777" w:rsidR="007B331C" w:rsidRDefault="007B331C" w:rsidP="007B331C">
            <w:pPr>
              <w:spacing w:before="0" w:after="0"/>
              <w:jc w:val="center"/>
            </w:pPr>
          </w:p>
        </w:tc>
      </w:tr>
      <w:tr w:rsidR="007B331C" w14:paraId="776C7F0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04D4C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643B6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48899C"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D3E450"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EAA536" w14:textId="77777777" w:rsidR="007B331C" w:rsidRDefault="007B331C" w:rsidP="007B331C">
            <w:pPr>
              <w:spacing w:before="0" w:after="0"/>
              <w:jc w:val="center"/>
            </w:pPr>
            <w:r>
              <w:rPr>
                <w:rFonts w:ascii="Arial Narrow" w:hAnsi="Arial Narrow" w:cs="Arial Narrow"/>
                <w:color w:val="000000"/>
                <w:sz w:val="14"/>
              </w:rPr>
              <w:t>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D0BB6B" w14:textId="77777777" w:rsidR="007B331C" w:rsidRDefault="007B331C" w:rsidP="007B331C">
            <w:pPr>
              <w:spacing w:before="0" w:after="0"/>
              <w:jc w:val="center"/>
            </w:pPr>
            <w:r>
              <w:rPr>
                <w:rFonts w:ascii="Arial Narrow" w:hAnsi="Arial Narrow" w:cs="Arial Narrow"/>
                <w:color w:val="000000"/>
                <w:sz w:val="14"/>
              </w:rPr>
              <w:t>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B2D78D"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043AB3" w14:textId="77777777" w:rsidR="007B331C" w:rsidRDefault="007B331C" w:rsidP="007B331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4CD63F" w14:textId="77777777" w:rsidR="007B331C" w:rsidRDefault="007B331C" w:rsidP="007B331C">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C3F40C" w14:textId="77777777" w:rsidR="007B331C" w:rsidRDefault="007B331C" w:rsidP="007B331C">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763CF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0C8F1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DA3F4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BA12B5" w14:textId="77777777" w:rsidR="007B331C" w:rsidRDefault="007B331C" w:rsidP="007B331C">
            <w:pPr>
              <w:spacing w:before="0" w:after="0"/>
              <w:jc w:val="center"/>
            </w:pPr>
          </w:p>
        </w:tc>
      </w:tr>
      <w:tr w:rsidR="007B331C" w14:paraId="293DDB7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51D7C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CFDBF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365112"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D0FE2D"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B3C7A2" w14:textId="77777777" w:rsidR="007B331C" w:rsidRDefault="007B331C" w:rsidP="007B331C">
            <w:pPr>
              <w:spacing w:before="0" w:after="0"/>
              <w:jc w:val="center"/>
            </w:pPr>
            <w:r>
              <w:rPr>
                <w:rFonts w:ascii="Arial Narrow" w:hAnsi="Arial Narrow" w:cs="Arial Narrow"/>
                <w:color w:val="000000"/>
                <w:sz w:val="14"/>
              </w:rPr>
              <w:t>94.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FE700A" w14:textId="77777777" w:rsidR="007B331C" w:rsidRDefault="007B331C" w:rsidP="007B331C">
            <w:pPr>
              <w:spacing w:before="0" w:after="0"/>
              <w:jc w:val="center"/>
            </w:pPr>
            <w:r>
              <w:rPr>
                <w:rFonts w:ascii="Arial Narrow" w:hAnsi="Arial Narrow" w:cs="Arial Narrow"/>
                <w:color w:val="000000"/>
                <w:sz w:val="14"/>
              </w:rPr>
              <w:t>93.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1CEF79" w14:textId="77777777" w:rsidR="007B331C" w:rsidRDefault="007B331C" w:rsidP="007B331C">
            <w:pPr>
              <w:spacing w:before="0" w:after="0"/>
              <w:jc w:val="center"/>
            </w:pPr>
            <w:r>
              <w:rPr>
                <w:rFonts w:ascii="Arial Narrow" w:hAnsi="Arial Narrow" w:cs="Arial Narrow"/>
                <w:color w:val="000000"/>
                <w:sz w:val="14"/>
              </w:rPr>
              <w:t>72.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1BC581" w14:textId="77777777" w:rsidR="007B331C" w:rsidRDefault="007B331C" w:rsidP="007B331C">
            <w:pPr>
              <w:spacing w:before="0" w:after="0"/>
              <w:jc w:val="center"/>
            </w:pPr>
            <w:r>
              <w:rPr>
                <w:rFonts w:ascii="Arial Narrow" w:hAnsi="Arial Narrow" w:cs="Arial Narrow"/>
                <w:color w:val="000000"/>
                <w:sz w:val="14"/>
              </w:rPr>
              <w:t>77.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74C9D1" w14:textId="77777777" w:rsidR="007B331C" w:rsidRDefault="007B331C" w:rsidP="007B331C">
            <w:pPr>
              <w:spacing w:before="0" w:after="0"/>
              <w:jc w:val="center"/>
            </w:pPr>
            <w:r>
              <w:rPr>
                <w:rFonts w:ascii="Arial Narrow" w:hAnsi="Arial Narrow" w:cs="Arial Narrow"/>
                <w:color w:val="000000"/>
                <w:sz w:val="14"/>
              </w:rPr>
              <w:t>98.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6F3CC0" w14:textId="77777777" w:rsidR="007B331C" w:rsidRDefault="007B331C" w:rsidP="007B331C">
            <w:pPr>
              <w:spacing w:before="0" w:after="0"/>
              <w:jc w:val="center"/>
            </w:pPr>
            <w:r>
              <w:rPr>
                <w:rFonts w:ascii="Arial Narrow" w:hAnsi="Arial Narrow" w:cs="Arial Narrow"/>
                <w:color w:val="000000"/>
                <w:sz w:val="14"/>
              </w:rPr>
              <w:t>130.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7A8C2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60B94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B06FE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C095C0" w14:textId="77777777" w:rsidR="007B331C" w:rsidRDefault="007B331C" w:rsidP="007B331C">
            <w:pPr>
              <w:spacing w:before="0" w:after="0"/>
              <w:jc w:val="center"/>
            </w:pPr>
          </w:p>
        </w:tc>
      </w:tr>
      <w:tr w:rsidR="007B331C" w14:paraId="5A86CD6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1A241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E7BD2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516F57"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295071"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FFF836" w14:textId="77777777" w:rsidR="007B331C" w:rsidRDefault="007B331C" w:rsidP="007B331C">
            <w:pPr>
              <w:spacing w:before="0" w:after="0"/>
              <w:jc w:val="center"/>
            </w:pPr>
            <w:r>
              <w:rPr>
                <w:rFonts w:ascii="Arial Narrow" w:hAnsi="Arial Narrow" w:cs="Arial Narrow"/>
                <w:color w:val="000000"/>
                <w:sz w:val="14"/>
              </w:rPr>
              <w:t>3.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E1FE84" w14:textId="77777777" w:rsidR="007B331C" w:rsidRDefault="007B331C" w:rsidP="007B331C">
            <w:pPr>
              <w:spacing w:before="0" w:after="0"/>
              <w:jc w:val="center"/>
            </w:pPr>
            <w:r>
              <w:rPr>
                <w:rFonts w:ascii="Arial Narrow" w:hAnsi="Arial Narrow" w:cs="Arial Narrow"/>
                <w:color w:val="000000"/>
                <w:sz w:val="14"/>
              </w:rPr>
              <w:t>3.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EDF210" w14:textId="77777777" w:rsidR="007B331C" w:rsidRDefault="007B331C" w:rsidP="007B331C">
            <w:pPr>
              <w:spacing w:before="0" w:after="0"/>
              <w:jc w:val="center"/>
            </w:pPr>
            <w:r>
              <w:rPr>
                <w:rFonts w:ascii="Arial Narrow" w:hAnsi="Arial Narrow" w:cs="Arial Narrow"/>
                <w:color w:val="000000"/>
                <w:sz w:val="14"/>
              </w:rPr>
              <w:t>1.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6BF6B3" w14:textId="77777777" w:rsidR="007B331C" w:rsidRDefault="007B331C" w:rsidP="007B331C">
            <w:pPr>
              <w:spacing w:before="0" w:after="0"/>
              <w:jc w:val="center"/>
            </w:pPr>
            <w:r>
              <w:rPr>
                <w:rFonts w:ascii="Arial Narrow" w:hAnsi="Arial Narrow" w:cs="Arial Narrow"/>
                <w:color w:val="000000"/>
                <w:sz w:val="14"/>
              </w:rPr>
              <w:t>2.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E41549" w14:textId="77777777" w:rsidR="007B331C" w:rsidRDefault="007B331C" w:rsidP="007B331C">
            <w:pPr>
              <w:spacing w:before="0" w:after="0"/>
              <w:jc w:val="center"/>
            </w:pPr>
            <w:r>
              <w:rPr>
                <w:rFonts w:ascii="Arial Narrow" w:hAnsi="Arial Narrow" w:cs="Arial Narrow"/>
                <w:color w:val="000000"/>
                <w:sz w:val="14"/>
              </w:rPr>
              <w:t>4.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114658" w14:textId="77777777" w:rsidR="007B331C" w:rsidRDefault="007B331C" w:rsidP="007B331C">
            <w:pPr>
              <w:spacing w:before="0" w:after="0"/>
              <w:jc w:val="center"/>
            </w:pPr>
            <w:r>
              <w:rPr>
                <w:rFonts w:ascii="Arial Narrow" w:hAnsi="Arial Narrow" w:cs="Arial Narrow"/>
                <w:color w:val="000000"/>
                <w:sz w:val="14"/>
              </w:rPr>
              <w:t>4.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C479F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886E1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F5703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DF6085" w14:textId="77777777" w:rsidR="007B331C" w:rsidRDefault="007B331C" w:rsidP="007B331C">
            <w:pPr>
              <w:spacing w:before="0" w:after="0"/>
              <w:jc w:val="center"/>
            </w:pPr>
          </w:p>
        </w:tc>
      </w:tr>
      <w:tr w:rsidR="007B331C" w14:paraId="19D1145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8277E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3FAFF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4D7929"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2DD93E"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F422B0" w14:textId="77777777" w:rsidR="007B331C" w:rsidRDefault="007B331C" w:rsidP="007B331C">
            <w:pPr>
              <w:spacing w:before="0" w:after="0"/>
              <w:jc w:val="center"/>
            </w:pPr>
            <w:r>
              <w:rPr>
                <w:rFonts w:ascii="Arial Narrow" w:hAnsi="Arial Narrow" w:cs="Arial Narrow"/>
                <w:color w:val="000000"/>
                <w:sz w:val="14"/>
              </w:rPr>
              <w:t>0.8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AE37F3F" w14:textId="77777777" w:rsidR="007B331C" w:rsidRDefault="007B331C" w:rsidP="007B331C">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956E66" w14:textId="77777777" w:rsidR="007B331C" w:rsidRDefault="007B331C" w:rsidP="007B331C">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B92914" w14:textId="77777777" w:rsidR="007B331C" w:rsidRDefault="007B331C" w:rsidP="007B331C">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69BEED" w14:textId="77777777" w:rsidR="007B331C" w:rsidRDefault="007B331C" w:rsidP="007B331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CE820F" w14:textId="77777777" w:rsidR="007B331C" w:rsidRDefault="007B331C" w:rsidP="007B331C">
            <w:pPr>
              <w:spacing w:before="0" w:after="0"/>
              <w:jc w:val="center"/>
            </w:pPr>
            <w:r>
              <w:rPr>
                <w:rFonts w:ascii="Arial Narrow" w:hAnsi="Arial Narrow" w:cs="Arial Narrow"/>
                <w:color w:val="000000"/>
                <w:sz w:val="14"/>
              </w:rPr>
              <w:t>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604BDE"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4B7C5B" w14:textId="77777777" w:rsidR="007B331C" w:rsidRDefault="007B331C" w:rsidP="007B331C">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EEA0E0"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9E87EA" w14:textId="77777777" w:rsidR="007B331C" w:rsidRDefault="007B331C" w:rsidP="007B331C">
            <w:pPr>
              <w:spacing w:before="0" w:after="0"/>
              <w:jc w:val="center"/>
            </w:pPr>
            <w:r>
              <w:rPr>
                <w:rFonts w:ascii="Arial Narrow" w:hAnsi="Arial Narrow" w:cs="Arial Narrow"/>
                <w:color w:val="000000"/>
                <w:sz w:val="14"/>
              </w:rPr>
              <w:t>0.63</w:t>
            </w:r>
          </w:p>
        </w:tc>
      </w:tr>
      <w:tr w:rsidR="007B331C" w14:paraId="5944E4C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0642D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4022C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82135E"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2DBB0A"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6D49D3" w14:textId="77777777" w:rsidR="007B331C" w:rsidRDefault="007B331C" w:rsidP="007B331C">
            <w:pPr>
              <w:spacing w:before="0" w:after="0"/>
              <w:jc w:val="center"/>
            </w:pPr>
            <w:r>
              <w:rPr>
                <w:rFonts w:ascii="Arial Narrow" w:hAnsi="Arial Narrow" w:cs="Arial Narrow"/>
                <w:color w:val="000000"/>
                <w:sz w:val="14"/>
              </w:rPr>
              <w:t>5.4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CB5D94D" w14:textId="77777777" w:rsidR="007B331C" w:rsidRDefault="007B331C" w:rsidP="007B331C">
            <w:pPr>
              <w:spacing w:before="0" w:after="0"/>
              <w:jc w:val="center"/>
            </w:pPr>
            <w:r>
              <w:rPr>
                <w:rFonts w:ascii="Arial Narrow" w:hAnsi="Arial Narrow" w:cs="Arial Narrow"/>
                <w:color w:val="000000"/>
                <w:sz w:val="14"/>
              </w:rPr>
              <w:t>5.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5E3AE8" w14:textId="77777777" w:rsidR="007B331C" w:rsidRDefault="007B331C" w:rsidP="007B331C">
            <w:pPr>
              <w:spacing w:before="0" w:after="0"/>
              <w:jc w:val="center"/>
            </w:pPr>
            <w:r>
              <w:rPr>
                <w:rFonts w:ascii="Arial Narrow" w:hAnsi="Arial Narrow" w:cs="Arial Narrow"/>
                <w:color w:val="000000"/>
                <w:sz w:val="14"/>
              </w:rPr>
              <w:t>0.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06D19C" w14:textId="77777777" w:rsidR="007B331C" w:rsidRDefault="007B331C" w:rsidP="007B331C">
            <w:pPr>
              <w:spacing w:before="0" w:after="0"/>
              <w:jc w:val="center"/>
            </w:pPr>
            <w:r>
              <w:rPr>
                <w:rFonts w:ascii="Arial Narrow" w:hAnsi="Arial Narrow" w:cs="Arial Narrow"/>
                <w:color w:val="000000"/>
                <w:sz w:val="14"/>
              </w:rPr>
              <w:t>1.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A44D47" w14:textId="77777777" w:rsidR="007B331C" w:rsidRDefault="007B331C" w:rsidP="007B331C">
            <w:pPr>
              <w:spacing w:before="0" w:after="0"/>
              <w:jc w:val="center"/>
            </w:pPr>
            <w:r>
              <w:rPr>
                <w:rFonts w:ascii="Arial Narrow" w:hAnsi="Arial Narrow" w:cs="Arial Narrow"/>
                <w:color w:val="000000"/>
                <w:sz w:val="14"/>
              </w:rPr>
              <w:t>8.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355D28" w14:textId="77777777" w:rsidR="007B331C" w:rsidRDefault="007B331C" w:rsidP="007B331C">
            <w:pPr>
              <w:spacing w:before="0" w:after="0"/>
              <w:jc w:val="center"/>
            </w:pPr>
            <w:r>
              <w:rPr>
                <w:rFonts w:ascii="Arial Narrow" w:hAnsi="Arial Narrow" w:cs="Arial Narrow"/>
                <w:color w:val="000000"/>
                <w:sz w:val="14"/>
              </w:rPr>
              <w:t>1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43A27F"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BDA93E" w14:textId="77777777" w:rsidR="007B331C" w:rsidRDefault="007B331C" w:rsidP="007B331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1297D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574D7F" w14:textId="77777777" w:rsidR="007B331C" w:rsidRDefault="007B331C" w:rsidP="007B331C">
            <w:pPr>
              <w:spacing w:before="0" w:after="0"/>
              <w:jc w:val="center"/>
            </w:pPr>
          </w:p>
        </w:tc>
      </w:tr>
      <w:tr w:rsidR="007B331C" w14:paraId="0F835D3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0A098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1D3CD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B3DD0C"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33E036"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2D6310" w14:textId="77777777" w:rsidR="007B331C" w:rsidRDefault="007B331C" w:rsidP="007B331C">
            <w:pPr>
              <w:spacing w:before="0" w:after="0"/>
              <w:jc w:val="center"/>
            </w:pPr>
            <w:r>
              <w:rPr>
                <w:rFonts w:ascii="Arial Narrow" w:hAnsi="Arial Narrow" w:cs="Arial Narrow"/>
                <w:color w:val="000000"/>
                <w:sz w:val="14"/>
              </w:rPr>
              <w:t>16.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3E48C9" w14:textId="77777777" w:rsidR="007B331C" w:rsidRDefault="007B331C" w:rsidP="007B331C">
            <w:pPr>
              <w:spacing w:before="0" w:after="0"/>
              <w:jc w:val="center"/>
            </w:pPr>
            <w:r>
              <w:rPr>
                <w:rFonts w:ascii="Arial Narrow" w:hAnsi="Arial Narrow" w:cs="Arial Narrow"/>
                <w:color w:val="000000"/>
                <w:sz w:val="14"/>
              </w:rPr>
              <w:t>13.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7B171E" w14:textId="77777777" w:rsidR="007B331C" w:rsidRDefault="007B331C" w:rsidP="007B331C">
            <w:pPr>
              <w:spacing w:before="0" w:after="0"/>
              <w:jc w:val="center"/>
            </w:pPr>
            <w:r>
              <w:rPr>
                <w:rFonts w:ascii="Arial Narrow" w:hAnsi="Arial Narrow" w:cs="Arial Narrow"/>
                <w:color w:val="000000"/>
                <w:sz w:val="14"/>
              </w:rPr>
              <w:t>7.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32BA69" w14:textId="77777777" w:rsidR="007B331C" w:rsidRDefault="007B331C" w:rsidP="007B331C">
            <w:pPr>
              <w:spacing w:before="0" w:after="0"/>
              <w:jc w:val="center"/>
            </w:pPr>
            <w:r>
              <w:rPr>
                <w:rFonts w:ascii="Arial Narrow" w:hAnsi="Arial Narrow" w:cs="Arial Narrow"/>
                <w:color w:val="000000"/>
                <w:sz w:val="14"/>
              </w:rPr>
              <w:t>1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25FFD3" w14:textId="77777777" w:rsidR="007B331C" w:rsidRDefault="007B331C" w:rsidP="007B331C">
            <w:pPr>
              <w:spacing w:before="0" w:after="0"/>
              <w:jc w:val="center"/>
            </w:pPr>
            <w:r>
              <w:rPr>
                <w:rFonts w:ascii="Arial Narrow" w:hAnsi="Arial Narrow" w:cs="Arial Narrow"/>
                <w:color w:val="000000"/>
                <w:sz w:val="14"/>
              </w:rPr>
              <w:t>2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D4058A" w14:textId="77777777" w:rsidR="007B331C" w:rsidRDefault="007B331C" w:rsidP="007B331C">
            <w:pPr>
              <w:spacing w:before="0" w:after="0"/>
              <w:jc w:val="center"/>
            </w:pPr>
            <w:r>
              <w:rPr>
                <w:rFonts w:ascii="Arial Narrow" w:hAnsi="Arial Narrow" w:cs="Arial Narrow"/>
                <w:color w:val="000000"/>
                <w:sz w:val="14"/>
              </w:rPr>
              <w:t>3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E54856"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14F6D7" w14:textId="77777777" w:rsidR="007B331C" w:rsidRDefault="007B331C" w:rsidP="007B331C">
            <w:pPr>
              <w:spacing w:before="0" w:after="0"/>
              <w:jc w:val="center"/>
            </w:pPr>
            <w:r>
              <w:rPr>
                <w:rFonts w:ascii="Arial Narrow" w:hAnsi="Arial Narrow" w:cs="Arial Narrow"/>
                <w:color w:val="000000"/>
                <w:sz w:val="14"/>
              </w:rPr>
              <w:t>1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4E69A6" w14:textId="77777777" w:rsidR="007B331C" w:rsidRDefault="007B331C" w:rsidP="007B331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37F373" w14:textId="77777777" w:rsidR="007B331C" w:rsidRDefault="007B331C" w:rsidP="007B331C">
            <w:pPr>
              <w:spacing w:before="0" w:after="0"/>
              <w:jc w:val="center"/>
            </w:pPr>
            <w:r>
              <w:rPr>
                <w:rFonts w:ascii="Arial Narrow" w:hAnsi="Arial Narrow" w:cs="Arial Narrow"/>
                <w:color w:val="000000"/>
                <w:sz w:val="14"/>
              </w:rPr>
              <w:t>25.00</w:t>
            </w:r>
          </w:p>
        </w:tc>
      </w:tr>
      <w:tr w:rsidR="007B331C" w14:paraId="677D842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9BEA0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6E3A0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B5FC50"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9D38A5"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92D289" w14:textId="77777777" w:rsidR="007B331C" w:rsidRDefault="007B331C" w:rsidP="007B331C">
            <w:pPr>
              <w:spacing w:before="0" w:after="0"/>
              <w:jc w:val="center"/>
            </w:pPr>
            <w:r>
              <w:rPr>
                <w:rFonts w:ascii="Arial Narrow" w:hAnsi="Arial Narrow" w:cs="Arial Narrow"/>
                <w:color w:val="000000"/>
                <w:sz w:val="14"/>
              </w:rPr>
              <w:t>3.0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9A374E9" w14:textId="77777777" w:rsidR="007B331C" w:rsidRDefault="007B331C" w:rsidP="007B331C">
            <w:pPr>
              <w:spacing w:before="0" w:after="0"/>
              <w:jc w:val="center"/>
            </w:pPr>
            <w:r>
              <w:rPr>
                <w:rFonts w:ascii="Arial Narrow" w:hAnsi="Arial Narrow" w:cs="Arial Narrow"/>
                <w:color w:val="000000"/>
                <w:sz w:val="14"/>
              </w:rPr>
              <w:t>2.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C8EFC1" w14:textId="77777777" w:rsidR="007B331C" w:rsidRDefault="007B331C" w:rsidP="007B331C">
            <w:pPr>
              <w:spacing w:before="0" w:after="0"/>
              <w:jc w:val="center"/>
            </w:pPr>
            <w:r>
              <w:rPr>
                <w:rFonts w:ascii="Arial Narrow" w:hAnsi="Arial Narrow" w:cs="Arial Narrow"/>
                <w:color w:val="000000"/>
                <w:sz w:val="14"/>
              </w:rPr>
              <w:t>1.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A2822D" w14:textId="77777777" w:rsidR="007B331C" w:rsidRDefault="007B331C" w:rsidP="007B331C">
            <w:pPr>
              <w:spacing w:before="0" w:after="0"/>
              <w:jc w:val="center"/>
            </w:pPr>
            <w:r>
              <w:rPr>
                <w:rFonts w:ascii="Arial Narrow" w:hAnsi="Arial Narrow" w:cs="Arial Narrow"/>
                <w:color w:val="000000"/>
                <w:sz w:val="14"/>
              </w:rPr>
              <w:t>1.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68C1A0" w14:textId="77777777" w:rsidR="007B331C" w:rsidRDefault="007B331C" w:rsidP="007B331C">
            <w:pPr>
              <w:spacing w:before="0" w:after="0"/>
              <w:jc w:val="center"/>
            </w:pPr>
            <w:r>
              <w:rPr>
                <w:rFonts w:ascii="Arial Narrow" w:hAnsi="Arial Narrow" w:cs="Arial Narrow"/>
                <w:color w:val="000000"/>
                <w:sz w:val="14"/>
              </w:rPr>
              <w:t>4.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D909B2" w14:textId="77777777" w:rsidR="007B331C" w:rsidRDefault="007B331C" w:rsidP="007B331C">
            <w:pPr>
              <w:spacing w:before="0" w:after="0"/>
              <w:jc w:val="center"/>
            </w:pPr>
            <w:r>
              <w:rPr>
                <w:rFonts w:ascii="Arial Narrow" w:hAnsi="Arial Narrow" w:cs="Arial Narrow"/>
                <w:color w:val="000000"/>
                <w:sz w:val="14"/>
              </w:rPr>
              <w:t>5.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559ACE"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207999"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E5B53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665952" w14:textId="77777777" w:rsidR="007B331C" w:rsidRDefault="007B331C" w:rsidP="007B331C">
            <w:pPr>
              <w:spacing w:before="0" w:after="0"/>
              <w:jc w:val="center"/>
            </w:pPr>
          </w:p>
        </w:tc>
      </w:tr>
      <w:tr w:rsidR="007B331C" w14:paraId="1E0D68F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44365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E4B35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C007DD"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FA702C"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ADF504" w14:textId="77777777" w:rsidR="007B331C" w:rsidRDefault="007B331C" w:rsidP="007B331C">
            <w:pPr>
              <w:spacing w:before="0" w:after="0"/>
              <w:jc w:val="center"/>
            </w:pPr>
            <w:r>
              <w:rPr>
                <w:rFonts w:ascii="Arial Narrow" w:hAnsi="Arial Narrow" w:cs="Arial Narrow"/>
                <w:color w:val="000000"/>
                <w:sz w:val="14"/>
              </w:rPr>
              <w:t>14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9D7AAA" w14:textId="77777777" w:rsidR="007B331C" w:rsidRDefault="007B331C" w:rsidP="007B331C">
            <w:pPr>
              <w:spacing w:before="0" w:after="0"/>
              <w:jc w:val="center"/>
            </w:pPr>
            <w:r>
              <w:rPr>
                <w:rFonts w:ascii="Arial Narrow" w:hAnsi="Arial Narrow" w:cs="Arial Narrow"/>
                <w:color w:val="000000"/>
                <w:sz w:val="14"/>
              </w:rPr>
              <w:t>121.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7787ED" w14:textId="77777777" w:rsidR="007B331C" w:rsidRDefault="007B331C" w:rsidP="007B331C">
            <w:pPr>
              <w:spacing w:before="0" w:after="0"/>
              <w:jc w:val="center"/>
            </w:pPr>
            <w:r>
              <w:rPr>
                <w:rFonts w:ascii="Arial Narrow" w:hAnsi="Arial Narrow" w:cs="Arial Narrow"/>
                <w:color w:val="000000"/>
                <w:sz w:val="14"/>
              </w:rPr>
              <w:t>114.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A66378" w14:textId="77777777" w:rsidR="007B331C" w:rsidRDefault="007B331C" w:rsidP="007B331C">
            <w:pPr>
              <w:spacing w:before="0" w:after="0"/>
              <w:jc w:val="center"/>
            </w:pPr>
            <w:r>
              <w:rPr>
                <w:rFonts w:ascii="Arial Narrow" w:hAnsi="Arial Narrow" w:cs="Arial Narrow"/>
                <w:color w:val="000000"/>
                <w:sz w:val="14"/>
              </w:rPr>
              <w:t>116.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42BA4C" w14:textId="77777777" w:rsidR="007B331C" w:rsidRDefault="007B331C" w:rsidP="007B331C">
            <w:pPr>
              <w:spacing w:before="0" w:after="0"/>
              <w:jc w:val="center"/>
            </w:pPr>
            <w:r>
              <w:rPr>
                <w:rFonts w:ascii="Arial Narrow" w:hAnsi="Arial Narrow" w:cs="Arial Narrow"/>
                <w:color w:val="000000"/>
                <w:sz w:val="14"/>
              </w:rPr>
              <w:t>16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F1EF4B" w14:textId="77777777" w:rsidR="007B331C" w:rsidRDefault="007B331C" w:rsidP="007B331C">
            <w:pPr>
              <w:spacing w:before="0" w:after="0"/>
              <w:jc w:val="center"/>
            </w:pPr>
            <w:r>
              <w:rPr>
                <w:rFonts w:ascii="Arial Narrow" w:hAnsi="Arial Narrow" w:cs="Arial Narrow"/>
                <w:color w:val="000000"/>
                <w:sz w:val="14"/>
              </w:rPr>
              <w:t>18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75E97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8B20B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72472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213C27" w14:textId="77777777" w:rsidR="007B331C" w:rsidRDefault="007B331C" w:rsidP="007B331C">
            <w:pPr>
              <w:spacing w:before="0" w:after="0"/>
              <w:jc w:val="center"/>
            </w:pPr>
          </w:p>
        </w:tc>
      </w:tr>
      <w:tr w:rsidR="007B331C" w14:paraId="1566CD2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8028B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A7BB2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C438A9"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BE95A5"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77FA425" w14:textId="77777777" w:rsidR="007B331C" w:rsidRDefault="007B331C" w:rsidP="007B331C">
            <w:pPr>
              <w:spacing w:before="0" w:after="0"/>
              <w:jc w:val="center"/>
            </w:pPr>
            <w:r>
              <w:rPr>
                <w:rFonts w:ascii="Arial Narrow" w:hAnsi="Arial Narrow" w:cs="Arial Narrow"/>
                <w:color w:val="000000"/>
                <w:sz w:val="14"/>
              </w:rPr>
              <w:t>3.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C90B0B" w14:textId="77777777" w:rsidR="007B331C" w:rsidRDefault="007B331C" w:rsidP="007B331C">
            <w:pPr>
              <w:spacing w:before="0" w:after="0"/>
              <w:jc w:val="center"/>
            </w:pPr>
            <w:r>
              <w:rPr>
                <w:rFonts w:ascii="Arial Narrow" w:hAnsi="Arial Narrow" w:cs="Arial Narrow"/>
                <w:color w:val="000000"/>
                <w:sz w:val="14"/>
              </w:rPr>
              <w:t>2.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B9522D" w14:textId="77777777" w:rsidR="007B331C" w:rsidRDefault="007B331C" w:rsidP="007B331C">
            <w:pPr>
              <w:spacing w:before="0" w:after="0"/>
              <w:jc w:val="center"/>
            </w:pPr>
            <w:r>
              <w:rPr>
                <w:rFonts w:ascii="Arial Narrow" w:hAnsi="Arial Narrow" w:cs="Arial Narrow"/>
                <w:color w:val="000000"/>
                <w:sz w:val="14"/>
              </w:rPr>
              <w:t>1.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92767F" w14:textId="77777777" w:rsidR="007B331C" w:rsidRDefault="007B331C" w:rsidP="007B331C">
            <w:pPr>
              <w:spacing w:before="0" w:after="0"/>
              <w:jc w:val="center"/>
            </w:pPr>
            <w:r>
              <w:rPr>
                <w:rFonts w:ascii="Arial Narrow" w:hAnsi="Arial Narrow" w:cs="Arial Narrow"/>
                <w:color w:val="000000"/>
                <w:sz w:val="14"/>
              </w:rPr>
              <w:t>2.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D89A0F" w14:textId="77777777" w:rsidR="007B331C" w:rsidRDefault="007B331C" w:rsidP="007B331C">
            <w:pPr>
              <w:spacing w:before="0" w:after="0"/>
              <w:jc w:val="center"/>
            </w:pPr>
            <w:r>
              <w:rPr>
                <w:rFonts w:ascii="Arial Narrow" w:hAnsi="Arial Narrow" w:cs="Arial Narrow"/>
                <w:color w:val="000000"/>
                <w:sz w:val="14"/>
              </w:rPr>
              <w:t>4.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9B2CEF" w14:textId="77777777" w:rsidR="007B331C" w:rsidRDefault="007B331C" w:rsidP="007B331C">
            <w:pPr>
              <w:spacing w:before="0" w:after="0"/>
              <w:jc w:val="center"/>
            </w:pPr>
            <w:r>
              <w:rPr>
                <w:rFonts w:ascii="Arial Narrow" w:hAnsi="Arial Narrow" w:cs="Arial Narrow"/>
                <w:color w:val="000000"/>
                <w:sz w:val="14"/>
              </w:rPr>
              <w:t>5.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178D7C"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9BC4E1" w14:textId="77777777" w:rsidR="007B331C" w:rsidRDefault="007B331C" w:rsidP="007B331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DCEF3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D2C89C" w14:textId="77777777" w:rsidR="007B331C" w:rsidRDefault="007B331C" w:rsidP="007B331C">
            <w:pPr>
              <w:spacing w:before="0" w:after="0"/>
              <w:jc w:val="center"/>
            </w:pPr>
          </w:p>
        </w:tc>
      </w:tr>
      <w:tr w:rsidR="007B331C" w14:paraId="5ECCA48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D9521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3039E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29B65F"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462C7B"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255FF2" w14:textId="77777777" w:rsidR="007B331C" w:rsidRDefault="007B331C" w:rsidP="007B331C">
            <w:pPr>
              <w:spacing w:before="0" w:after="0"/>
              <w:jc w:val="center"/>
            </w:pPr>
            <w:r>
              <w:rPr>
                <w:rFonts w:ascii="Arial Narrow" w:hAnsi="Arial Narrow" w:cs="Arial Narrow"/>
                <w:color w:val="000000"/>
                <w:sz w:val="14"/>
              </w:rPr>
              <w:t>3.6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6DEAB17" w14:textId="77777777" w:rsidR="007B331C" w:rsidRDefault="007B331C" w:rsidP="007B331C">
            <w:pPr>
              <w:spacing w:before="0" w:after="0"/>
              <w:jc w:val="center"/>
            </w:pPr>
            <w:r>
              <w:rPr>
                <w:rFonts w:ascii="Arial Narrow" w:hAnsi="Arial Narrow" w:cs="Arial Narrow"/>
                <w:color w:val="000000"/>
                <w:sz w:val="14"/>
              </w:rPr>
              <w:t>3.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568BF1" w14:textId="77777777" w:rsidR="007B331C" w:rsidRDefault="007B331C" w:rsidP="007B331C">
            <w:pPr>
              <w:spacing w:before="0" w:after="0"/>
              <w:jc w:val="center"/>
            </w:pPr>
            <w:r>
              <w:rPr>
                <w:rFonts w:ascii="Arial Narrow" w:hAnsi="Arial Narrow" w:cs="Arial Narrow"/>
                <w:color w:val="000000"/>
                <w:sz w:val="14"/>
              </w:rPr>
              <w:t>2.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435653" w14:textId="77777777" w:rsidR="007B331C" w:rsidRDefault="007B331C" w:rsidP="007B331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53635B"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174C2F" w14:textId="77777777" w:rsidR="007B331C" w:rsidRDefault="007B331C" w:rsidP="007B331C">
            <w:pPr>
              <w:spacing w:before="0" w:after="0"/>
              <w:jc w:val="center"/>
            </w:pPr>
            <w:r>
              <w:rPr>
                <w:rFonts w:ascii="Arial Narrow" w:hAnsi="Arial Narrow" w:cs="Arial Narrow"/>
                <w:color w:val="000000"/>
                <w:sz w:val="14"/>
              </w:rPr>
              <w:t>4.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D294C4"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A22069"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C223A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DD95E7" w14:textId="77777777" w:rsidR="007B331C" w:rsidRDefault="007B331C" w:rsidP="007B331C">
            <w:pPr>
              <w:spacing w:before="0" w:after="0"/>
              <w:jc w:val="center"/>
            </w:pPr>
          </w:p>
        </w:tc>
      </w:tr>
      <w:tr w:rsidR="007B331C" w14:paraId="07E22D6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D067D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2CA80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36F760"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BCE7C2"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13B4B3" w14:textId="77777777" w:rsidR="007B331C" w:rsidRDefault="007B331C" w:rsidP="007B331C">
            <w:pPr>
              <w:spacing w:before="0" w:after="0"/>
              <w:jc w:val="center"/>
            </w:pPr>
            <w:r>
              <w:rPr>
                <w:rFonts w:ascii="Arial Narrow" w:hAnsi="Arial Narrow" w:cs="Arial Narrow"/>
                <w:color w:val="000000"/>
                <w:sz w:val="14"/>
              </w:rPr>
              <w:t>277.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080BD9" w14:textId="77777777" w:rsidR="007B331C" w:rsidRDefault="007B331C" w:rsidP="007B331C">
            <w:pPr>
              <w:spacing w:before="0" w:after="0"/>
              <w:jc w:val="center"/>
            </w:pPr>
            <w:r>
              <w:rPr>
                <w:rFonts w:ascii="Arial Narrow" w:hAnsi="Arial Narrow" w:cs="Arial Narrow"/>
                <w:color w:val="000000"/>
                <w:sz w:val="14"/>
              </w:rPr>
              <w:t>25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BB4EFC" w14:textId="77777777" w:rsidR="007B331C" w:rsidRDefault="007B331C" w:rsidP="007B331C">
            <w:pPr>
              <w:spacing w:before="0" w:after="0"/>
              <w:jc w:val="center"/>
            </w:pPr>
            <w:r>
              <w:rPr>
                <w:rFonts w:ascii="Arial Narrow" w:hAnsi="Arial Narrow" w:cs="Arial Narrow"/>
                <w:color w:val="000000"/>
                <w:sz w:val="14"/>
              </w:rPr>
              <w:t>83.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D1FA81" w14:textId="77777777" w:rsidR="007B331C" w:rsidRDefault="007B331C" w:rsidP="007B331C">
            <w:pPr>
              <w:spacing w:before="0" w:after="0"/>
              <w:jc w:val="center"/>
            </w:pPr>
            <w:r>
              <w:rPr>
                <w:rFonts w:ascii="Arial Narrow" w:hAnsi="Arial Narrow" w:cs="Arial Narrow"/>
                <w:color w:val="000000"/>
                <w:sz w:val="14"/>
              </w:rPr>
              <w:t>132.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84025A" w14:textId="77777777" w:rsidR="007B331C" w:rsidRDefault="007B331C" w:rsidP="007B331C">
            <w:pPr>
              <w:spacing w:before="0" w:after="0"/>
              <w:jc w:val="center"/>
            </w:pPr>
            <w:r>
              <w:rPr>
                <w:rFonts w:ascii="Arial Narrow" w:hAnsi="Arial Narrow" w:cs="Arial Narrow"/>
                <w:color w:val="000000"/>
                <w:sz w:val="14"/>
              </w:rPr>
              <w:t>43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5B0837" w14:textId="77777777" w:rsidR="007B331C" w:rsidRDefault="007B331C" w:rsidP="007B331C">
            <w:pPr>
              <w:spacing w:before="0" w:after="0"/>
              <w:jc w:val="center"/>
            </w:pPr>
            <w:r>
              <w:rPr>
                <w:rFonts w:ascii="Arial Narrow" w:hAnsi="Arial Narrow" w:cs="Arial Narrow"/>
                <w:color w:val="000000"/>
                <w:sz w:val="14"/>
              </w:rPr>
              <w:t>522.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5717C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38C3A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B6AFA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7CF57A" w14:textId="77777777" w:rsidR="007B331C" w:rsidRDefault="007B331C" w:rsidP="007B331C">
            <w:pPr>
              <w:spacing w:before="0" w:after="0"/>
              <w:jc w:val="center"/>
            </w:pPr>
          </w:p>
        </w:tc>
      </w:tr>
      <w:tr w:rsidR="007B331C" w14:paraId="46066E3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F57BDA"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9D181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B1DF2E"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CBC3B8"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206C25" w14:textId="77777777" w:rsidR="007B331C" w:rsidRDefault="007B331C" w:rsidP="007B331C">
            <w:pPr>
              <w:spacing w:before="0" w:after="0"/>
              <w:jc w:val="center"/>
            </w:pPr>
            <w:r>
              <w:rPr>
                <w:rFonts w:ascii="Arial Narrow" w:hAnsi="Arial Narrow" w:cs="Arial Narrow"/>
                <w:color w:val="000000"/>
                <w:sz w:val="14"/>
              </w:rPr>
              <w:t>3.6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BE19C68" w14:textId="77777777" w:rsidR="007B331C" w:rsidRDefault="007B331C" w:rsidP="007B331C">
            <w:pPr>
              <w:spacing w:before="0" w:after="0"/>
              <w:jc w:val="center"/>
            </w:pPr>
            <w:r>
              <w:rPr>
                <w:rFonts w:ascii="Arial Narrow" w:hAnsi="Arial Narrow" w:cs="Arial Narrow"/>
                <w:color w:val="000000"/>
                <w:sz w:val="14"/>
              </w:rPr>
              <w:t>3.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3A413D" w14:textId="77777777" w:rsidR="007B331C" w:rsidRDefault="007B331C" w:rsidP="007B331C">
            <w:pPr>
              <w:spacing w:before="0" w:after="0"/>
              <w:jc w:val="center"/>
            </w:pPr>
            <w:r>
              <w:rPr>
                <w:rFonts w:ascii="Arial Narrow" w:hAnsi="Arial Narrow" w:cs="Arial Narrow"/>
                <w:color w:val="000000"/>
                <w:sz w:val="14"/>
              </w:rPr>
              <w:t>1.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E57396" w14:textId="77777777" w:rsidR="007B331C" w:rsidRDefault="007B331C" w:rsidP="007B331C">
            <w:pPr>
              <w:spacing w:before="0" w:after="0"/>
              <w:jc w:val="center"/>
            </w:pPr>
            <w:r>
              <w:rPr>
                <w:rFonts w:ascii="Arial Narrow" w:hAnsi="Arial Narrow" w:cs="Arial Narrow"/>
                <w:color w:val="000000"/>
                <w:sz w:val="14"/>
              </w:rPr>
              <w:t>3.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9024B2" w14:textId="77777777" w:rsidR="007B331C" w:rsidRDefault="007B331C" w:rsidP="007B331C">
            <w:pPr>
              <w:spacing w:before="0" w:after="0"/>
              <w:jc w:val="center"/>
            </w:pPr>
            <w:r>
              <w:rPr>
                <w:rFonts w:ascii="Arial Narrow" w:hAnsi="Arial Narrow" w:cs="Arial Narrow"/>
                <w:color w:val="000000"/>
                <w:sz w:val="14"/>
              </w:rPr>
              <w:t>4.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DCAD62" w14:textId="77777777" w:rsidR="007B331C" w:rsidRDefault="007B331C" w:rsidP="007B331C">
            <w:pPr>
              <w:spacing w:before="0" w:after="0"/>
              <w:jc w:val="center"/>
            </w:pPr>
            <w:r>
              <w:rPr>
                <w:rFonts w:ascii="Arial Narrow" w:hAnsi="Arial Narrow" w:cs="Arial Narrow"/>
                <w:color w:val="000000"/>
                <w:sz w:val="14"/>
              </w:rPr>
              <w:t>5.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F47805"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AD357B" w14:textId="77777777" w:rsidR="007B331C" w:rsidRDefault="007B331C" w:rsidP="007B331C">
            <w:pPr>
              <w:spacing w:before="0" w:after="0"/>
              <w:jc w:val="center"/>
            </w:pPr>
            <w:r>
              <w:rPr>
                <w:rFonts w:ascii="Arial Narrow" w:hAnsi="Arial Narrow" w:cs="Arial Narrow"/>
                <w:color w:val="000000"/>
                <w:sz w:val="14"/>
              </w:rPr>
              <w:t>1.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E9651B"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D8AA34" w14:textId="77777777" w:rsidR="007B331C" w:rsidRDefault="007B331C" w:rsidP="007B331C">
            <w:pPr>
              <w:spacing w:before="0" w:after="0"/>
              <w:jc w:val="center"/>
            </w:pPr>
            <w:r>
              <w:rPr>
                <w:rFonts w:ascii="Arial Narrow" w:hAnsi="Arial Narrow" w:cs="Arial Narrow"/>
                <w:color w:val="000000"/>
                <w:sz w:val="14"/>
              </w:rPr>
              <w:t>2.40</w:t>
            </w:r>
          </w:p>
        </w:tc>
      </w:tr>
      <w:tr w:rsidR="007B331C" w14:paraId="2ED1FFF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BF58AB"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B9A1C3" w14:textId="77777777" w:rsidR="007B331C" w:rsidRDefault="007B331C" w:rsidP="007B331C">
            <w:pPr>
              <w:spacing w:before="20" w:after="20"/>
              <w:ind w:left="20" w:right="20"/>
            </w:pPr>
            <w:r>
              <w:rPr>
                <w:rFonts w:ascii="Arial Narrow" w:hAnsi="Arial Narrow" w:cs="Arial Narrow"/>
                <w:color w:val="000000"/>
                <w:sz w:val="14"/>
              </w:rPr>
              <w:t>Cape Cleveland(BUR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7FA99A"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9A6B23"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0CF0A9" w14:textId="77777777" w:rsidR="007B331C" w:rsidRDefault="007B331C" w:rsidP="007B331C">
            <w:pPr>
              <w:spacing w:before="0" w:after="0"/>
              <w:jc w:val="center"/>
            </w:pPr>
            <w:r>
              <w:rPr>
                <w:rFonts w:ascii="Arial Narrow" w:hAnsi="Arial Narrow" w:cs="Arial Narrow"/>
                <w:color w:val="000000"/>
                <w:sz w:val="14"/>
              </w:rPr>
              <w:t>8.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796028" w14:textId="77777777" w:rsidR="007B331C" w:rsidRDefault="007B331C" w:rsidP="007B331C">
            <w:pPr>
              <w:spacing w:before="0" w:after="0"/>
              <w:jc w:val="center"/>
            </w:pPr>
            <w:r>
              <w:rPr>
                <w:rFonts w:ascii="Arial Narrow" w:hAnsi="Arial Narrow" w:cs="Arial Narrow"/>
                <w:color w:val="000000"/>
                <w:sz w:val="14"/>
              </w:rPr>
              <w:t>1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6AB36D" w14:textId="77777777" w:rsidR="007B331C" w:rsidRDefault="007B331C" w:rsidP="007B331C">
            <w:pPr>
              <w:spacing w:before="0" w:after="0"/>
              <w:jc w:val="center"/>
            </w:pPr>
            <w:r>
              <w:rPr>
                <w:rFonts w:ascii="Arial Narrow" w:hAnsi="Arial Narrow" w:cs="Arial Narrow"/>
                <w:color w:val="000000"/>
                <w:sz w:val="14"/>
              </w:rPr>
              <w:t>3.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722EB9" w14:textId="77777777" w:rsidR="007B331C" w:rsidRDefault="007B331C" w:rsidP="007B331C">
            <w:pPr>
              <w:spacing w:before="0" w:after="0"/>
              <w:jc w:val="center"/>
            </w:pPr>
            <w:r>
              <w:rPr>
                <w:rFonts w:ascii="Arial Narrow" w:hAnsi="Arial Narrow" w:cs="Arial Narrow"/>
                <w:color w:val="000000"/>
                <w:sz w:val="14"/>
              </w:rPr>
              <w:t>6.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7725AE" w14:textId="77777777" w:rsidR="007B331C" w:rsidRDefault="007B331C" w:rsidP="007B331C">
            <w:pPr>
              <w:spacing w:before="0" w:after="0"/>
              <w:jc w:val="center"/>
            </w:pPr>
            <w:r>
              <w:rPr>
                <w:rFonts w:ascii="Arial Narrow" w:hAnsi="Arial Narrow" w:cs="Arial Narrow"/>
                <w:color w:val="000000"/>
                <w:sz w:val="14"/>
              </w:rPr>
              <w:t>11.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ED6012" w14:textId="77777777" w:rsidR="007B331C" w:rsidRDefault="007B331C" w:rsidP="007B331C">
            <w:pPr>
              <w:spacing w:before="0" w:after="0"/>
              <w:jc w:val="center"/>
            </w:pPr>
            <w:r>
              <w:rPr>
                <w:rFonts w:ascii="Arial Narrow" w:hAnsi="Arial Narrow" w:cs="Arial Narrow"/>
                <w:color w:val="000000"/>
                <w:sz w:val="14"/>
              </w:rPr>
              <w:t>11.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8B86E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C3293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108F3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527EAA" w14:textId="77777777" w:rsidR="007B331C" w:rsidRDefault="007B331C" w:rsidP="007B331C">
            <w:pPr>
              <w:spacing w:before="0" w:after="0"/>
              <w:jc w:val="center"/>
            </w:pPr>
          </w:p>
        </w:tc>
      </w:tr>
      <w:tr w:rsidR="007B331C" w14:paraId="0318F72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55C07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C6246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6F1E3E"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E80B8F"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106164"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74F726" w14:textId="77777777" w:rsidR="007B331C" w:rsidRDefault="007B331C" w:rsidP="007B331C">
            <w:pPr>
              <w:spacing w:before="0" w:after="0"/>
              <w:jc w:val="center"/>
            </w:pPr>
            <w:r>
              <w:rPr>
                <w:rFonts w:ascii="Arial Narrow" w:hAnsi="Arial Narrow" w:cs="Arial Narrow"/>
                <w:color w:val="000000"/>
                <w:sz w:val="14"/>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3A1AAA" w14:textId="77777777" w:rsidR="007B331C" w:rsidRDefault="007B331C" w:rsidP="007B331C">
            <w:pPr>
              <w:spacing w:before="0" w:after="0"/>
              <w:jc w:val="center"/>
            </w:pPr>
            <w:r>
              <w:rPr>
                <w:rFonts w:ascii="Arial Narrow" w:hAnsi="Arial Narrow" w:cs="Arial Narrow"/>
                <w:color w:val="000000"/>
                <w:sz w:val="14"/>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1DA588"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64079B"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849DCD"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A688C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DB1DA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0E63B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137916" w14:textId="77777777" w:rsidR="007B331C" w:rsidRDefault="007B331C" w:rsidP="007B331C">
            <w:pPr>
              <w:spacing w:before="0" w:after="0"/>
              <w:jc w:val="center"/>
            </w:pPr>
          </w:p>
        </w:tc>
      </w:tr>
      <w:tr w:rsidR="007B331C" w14:paraId="140F867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CEEC9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57FB2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4B203E"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20EE53"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63AD1D" w14:textId="77777777" w:rsidR="007B331C" w:rsidRDefault="007B331C" w:rsidP="007B331C">
            <w:pPr>
              <w:spacing w:before="0" w:after="0"/>
              <w:jc w:val="center"/>
            </w:pPr>
            <w:r>
              <w:rPr>
                <w:rFonts w:ascii="Arial Narrow" w:hAnsi="Arial Narrow" w:cs="Arial Narrow"/>
                <w:color w:val="000000"/>
                <w:sz w:val="14"/>
              </w:rPr>
              <w:t>8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F4E58A" w14:textId="77777777" w:rsidR="007B331C" w:rsidRDefault="007B331C" w:rsidP="007B331C">
            <w:pPr>
              <w:spacing w:before="0" w:after="0"/>
              <w:jc w:val="center"/>
            </w:pPr>
            <w:r>
              <w:rPr>
                <w:rFonts w:ascii="Arial Narrow" w:hAnsi="Arial Narrow" w:cs="Arial Narrow"/>
                <w:color w:val="000000"/>
                <w:sz w:val="14"/>
              </w:rPr>
              <w:t>8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1694DB" w14:textId="77777777" w:rsidR="007B331C" w:rsidRDefault="007B331C" w:rsidP="007B331C">
            <w:pPr>
              <w:spacing w:before="0" w:after="0"/>
              <w:jc w:val="center"/>
            </w:pPr>
            <w:r>
              <w:rPr>
                <w:rFonts w:ascii="Arial Narrow" w:hAnsi="Arial Narrow" w:cs="Arial Narrow"/>
                <w:color w:val="000000"/>
                <w:sz w:val="14"/>
              </w:rPr>
              <w:t>74.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597877" w14:textId="77777777" w:rsidR="007B331C" w:rsidRDefault="007B331C" w:rsidP="007B331C">
            <w:pPr>
              <w:spacing w:before="0" w:after="0"/>
              <w:jc w:val="center"/>
            </w:pPr>
            <w:r>
              <w:rPr>
                <w:rFonts w:ascii="Arial Narrow" w:hAnsi="Arial Narrow" w:cs="Arial Narrow"/>
                <w:color w:val="000000"/>
                <w:sz w:val="14"/>
              </w:rPr>
              <w:t>75.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6F3E15" w14:textId="77777777" w:rsidR="007B331C" w:rsidRDefault="007B331C" w:rsidP="007B331C">
            <w:pPr>
              <w:spacing w:before="0" w:after="0"/>
              <w:jc w:val="center"/>
            </w:pPr>
            <w:r>
              <w:rPr>
                <w:rFonts w:ascii="Arial Narrow" w:hAnsi="Arial Narrow" w:cs="Arial Narrow"/>
                <w:color w:val="000000"/>
                <w:sz w:val="14"/>
              </w:rPr>
              <w:t>85.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AD5EBC" w14:textId="77777777" w:rsidR="007B331C" w:rsidRDefault="007B331C" w:rsidP="007B331C">
            <w:pPr>
              <w:spacing w:before="0" w:after="0"/>
              <w:jc w:val="center"/>
            </w:pPr>
            <w:r>
              <w:rPr>
                <w:rFonts w:ascii="Arial Narrow" w:hAnsi="Arial Narrow" w:cs="Arial Narrow"/>
                <w:color w:val="000000"/>
                <w:sz w:val="14"/>
              </w:rPr>
              <w:t>86.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18012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F0169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A09E1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DE9BE5" w14:textId="77777777" w:rsidR="007B331C" w:rsidRDefault="007B331C" w:rsidP="007B331C">
            <w:pPr>
              <w:spacing w:before="0" w:after="0"/>
              <w:jc w:val="center"/>
            </w:pPr>
          </w:p>
        </w:tc>
      </w:tr>
      <w:tr w:rsidR="007B331C" w14:paraId="2B5307A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A6811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B3EF02"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E4DF6A"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5BCE7C"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0D30E1" w14:textId="77777777" w:rsidR="007B331C" w:rsidRDefault="007B331C" w:rsidP="007B331C">
            <w:pPr>
              <w:spacing w:before="0" w:after="0"/>
              <w:jc w:val="center"/>
            </w:pPr>
            <w:r>
              <w:rPr>
                <w:rFonts w:ascii="Arial Narrow" w:hAnsi="Arial Narrow" w:cs="Arial Narrow"/>
                <w:color w:val="000000"/>
                <w:sz w:val="14"/>
              </w:rPr>
              <w:t>4.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190CAB" w14:textId="77777777" w:rsidR="007B331C" w:rsidRDefault="007B331C" w:rsidP="007B331C">
            <w:pPr>
              <w:spacing w:before="0" w:after="0"/>
              <w:jc w:val="center"/>
            </w:pPr>
            <w:r>
              <w:rPr>
                <w:rFonts w:ascii="Arial Narrow" w:hAnsi="Arial Narrow" w:cs="Arial Narrow"/>
                <w:color w:val="000000"/>
                <w:sz w:val="14"/>
              </w:rPr>
              <w:t>5.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07C94C" w14:textId="77777777" w:rsidR="007B331C" w:rsidRDefault="007B331C" w:rsidP="007B331C">
            <w:pPr>
              <w:spacing w:before="0" w:after="0"/>
              <w:jc w:val="center"/>
            </w:pPr>
            <w:r>
              <w:rPr>
                <w:rFonts w:ascii="Arial Narrow" w:hAnsi="Arial Narrow" w:cs="Arial Narrow"/>
                <w:color w:val="000000"/>
                <w:sz w:val="14"/>
              </w:rPr>
              <w:t>2.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C245E5" w14:textId="77777777" w:rsidR="007B331C" w:rsidRDefault="007B331C" w:rsidP="007B331C">
            <w:pPr>
              <w:spacing w:before="0" w:after="0"/>
              <w:jc w:val="center"/>
            </w:pPr>
            <w:r>
              <w:rPr>
                <w:rFonts w:ascii="Arial Narrow" w:hAnsi="Arial Narrow" w:cs="Arial Narrow"/>
                <w:color w:val="000000"/>
                <w:sz w:val="14"/>
              </w:rPr>
              <w:t>3.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00417F" w14:textId="77777777" w:rsidR="007B331C" w:rsidRDefault="007B331C" w:rsidP="007B331C">
            <w:pPr>
              <w:spacing w:before="0" w:after="0"/>
              <w:jc w:val="center"/>
            </w:pPr>
            <w:r>
              <w:rPr>
                <w:rFonts w:ascii="Arial Narrow" w:hAnsi="Arial Narrow" w:cs="Arial Narrow"/>
                <w:color w:val="000000"/>
                <w:sz w:val="14"/>
              </w:rPr>
              <w:t>5.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DDA723" w14:textId="77777777" w:rsidR="007B331C" w:rsidRDefault="007B331C" w:rsidP="007B331C">
            <w:pPr>
              <w:spacing w:before="0" w:after="0"/>
              <w:jc w:val="center"/>
            </w:pPr>
            <w:r>
              <w:rPr>
                <w:rFonts w:ascii="Arial Narrow" w:hAnsi="Arial Narrow" w:cs="Arial Narrow"/>
                <w:color w:val="000000"/>
                <w:sz w:val="14"/>
              </w:rPr>
              <w:t>5.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61C93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72666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D05D0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8ECCC9" w14:textId="77777777" w:rsidR="007B331C" w:rsidRDefault="007B331C" w:rsidP="007B331C">
            <w:pPr>
              <w:spacing w:before="0" w:after="0"/>
              <w:jc w:val="center"/>
            </w:pPr>
          </w:p>
        </w:tc>
      </w:tr>
      <w:tr w:rsidR="007B331C" w14:paraId="2312AFD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5A245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318CD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F56036"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78C95E"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FD1D525" w14:textId="77777777" w:rsidR="007B331C" w:rsidRDefault="007B331C" w:rsidP="007B331C">
            <w:pPr>
              <w:spacing w:before="0" w:after="0"/>
              <w:jc w:val="center"/>
            </w:pPr>
            <w:r>
              <w:rPr>
                <w:rFonts w:ascii="Arial Narrow" w:hAnsi="Arial Narrow" w:cs="Arial Narrow"/>
                <w:color w:val="000000"/>
                <w:sz w:val="14"/>
              </w:rPr>
              <w:t>1.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EAB68B" w14:textId="77777777" w:rsidR="007B331C" w:rsidRDefault="007B331C" w:rsidP="007B331C">
            <w:pPr>
              <w:spacing w:before="0" w:after="0"/>
              <w:jc w:val="center"/>
            </w:pPr>
            <w:r>
              <w:rPr>
                <w:rFonts w:ascii="Arial Narrow" w:hAnsi="Arial Narrow" w:cs="Arial Narrow"/>
                <w:color w:val="000000"/>
                <w:sz w:val="14"/>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69E4FD" w14:textId="77777777" w:rsidR="007B331C" w:rsidRDefault="007B331C" w:rsidP="007B331C">
            <w:pPr>
              <w:spacing w:before="0" w:after="0"/>
              <w:jc w:val="center"/>
            </w:pPr>
            <w:r>
              <w:rPr>
                <w:rFonts w:ascii="Arial Narrow" w:hAnsi="Arial Narrow" w:cs="Arial Narrow"/>
                <w:color w:val="000000"/>
                <w:sz w:val="14"/>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82865D" w14:textId="77777777" w:rsidR="007B331C" w:rsidRDefault="007B331C" w:rsidP="007B331C">
            <w:pPr>
              <w:spacing w:before="0" w:after="0"/>
              <w:jc w:val="center"/>
            </w:pPr>
            <w:r>
              <w:rPr>
                <w:rFonts w:ascii="Arial Narrow" w:hAnsi="Arial Narrow" w:cs="Arial Narrow"/>
                <w:color w:val="000000"/>
                <w:sz w:val="14"/>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69906E" w14:textId="77777777" w:rsidR="007B331C" w:rsidRDefault="007B331C" w:rsidP="007B331C">
            <w:pPr>
              <w:spacing w:before="0" w:after="0"/>
              <w:jc w:val="center"/>
            </w:pPr>
            <w:r>
              <w:rPr>
                <w:rFonts w:ascii="Arial Narrow" w:hAnsi="Arial Narrow" w:cs="Arial Narrow"/>
                <w:color w:val="000000"/>
                <w:sz w:val="14"/>
              </w:rPr>
              <w:t>1.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D67C24" w14:textId="77777777" w:rsidR="007B331C" w:rsidRDefault="007B331C" w:rsidP="007B331C">
            <w:pPr>
              <w:spacing w:before="0" w:after="0"/>
              <w:jc w:val="center"/>
            </w:pPr>
            <w:r>
              <w:rPr>
                <w:rFonts w:ascii="Arial Narrow" w:hAnsi="Arial Narrow" w:cs="Arial Narrow"/>
                <w:color w:val="000000"/>
                <w:sz w:val="14"/>
              </w:rPr>
              <w:t>2.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65430E"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CA18A0" w14:textId="77777777" w:rsidR="007B331C" w:rsidRDefault="007B331C" w:rsidP="007B331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1F6FD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1364E7" w14:textId="77777777" w:rsidR="007B331C" w:rsidRDefault="007B331C" w:rsidP="007B331C">
            <w:pPr>
              <w:spacing w:before="0" w:after="0"/>
              <w:jc w:val="center"/>
            </w:pPr>
          </w:p>
        </w:tc>
      </w:tr>
      <w:tr w:rsidR="007B331C" w14:paraId="1764718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EF736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2A78F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6FEAC1"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8DE972"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4193A7" w14:textId="77777777" w:rsidR="007B331C" w:rsidRDefault="007B331C" w:rsidP="007B331C">
            <w:pPr>
              <w:spacing w:before="0" w:after="0"/>
              <w:jc w:val="center"/>
            </w:pPr>
            <w:r>
              <w:rPr>
                <w:rFonts w:ascii="Arial Narrow" w:hAnsi="Arial Narrow" w:cs="Arial Narrow"/>
                <w:color w:val="000000"/>
                <w:sz w:val="14"/>
              </w:rPr>
              <w:t>4.8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CCA5451" w14:textId="77777777" w:rsidR="007B331C" w:rsidRDefault="007B331C" w:rsidP="007B331C">
            <w:pPr>
              <w:spacing w:before="0" w:after="0"/>
              <w:jc w:val="center"/>
            </w:pPr>
            <w:r>
              <w:rPr>
                <w:rFonts w:ascii="Arial Narrow" w:hAnsi="Arial Narrow" w:cs="Arial Narrow"/>
                <w:color w:val="000000"/>
                <w:sz w:val="14"/>
              </w:rPr>
              <w:t>5.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11A1C8" w14:textId="77777777" w:rsidR="007B331C" w:rsidRDefault="007B331C" w:rsidP="007B331C">
            <w:pPr>
              <w:spacing w:before="0" w:after="0"/>
              <w:jc w:val="center"/>
            </w:pPr>
            <w:r>
              <w:rPr>
                <w:rFonts w:ascii="Arial Narrow" w:hAnsi="Arial Narrow" w:cs="Arial Narrow"/>
                <w:color w:val="000000"/>
                <w:sz w:val="14"/>
              </w:rPr>
              <w:t>1.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786753" w14:textId="77777777" w:rsidR="007B331C" w:rsidRDefault="007B331C" w:rsidP="007B331C">
            <w:pPr>
              <w:spacing w:before="0" w:after="0"/>
              <w:jc w:val="center"/>
            </w:pPr>
            <w:r>
              <w:rPr>
                <w:rFonts w:ascii="Arial Narrow" w:hAnsi="Arial Narrow" w:cs="Arial Narrow"/>
                <w:color w:val="000000"/>
                <w:sz w:val="14"/>
              </w:rPr>
              <w:t>2.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20A3C3" w14:textId="77777777" w:rsidR="007B331C" w:rsidRDefault="007B331C" w:rsidP="007B331C">
            <w:pPr>
              <w:spacing w:before="0" w:after="0"/>
              <w:jc w:val="center"/>
            </w:pPr>
            <w:r>
              <w:rPr>
                <w:rFonts w:ascii="Arial Narrow" w:hAnsi="Arial Narrow" w:cs="Arial Narrow"/>
                <w:color w:val="000000"/>
                <w:sz w:val="14"/>
              </w:rPr>
              <w:t>7.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3723B1" w14:textId="77777777" w:rsidR="007B331C" w:rsidRDefault="007B331C" w:rsidP="007B331C">
            <w:pPr>
              <w:spacing w:before="0" w:after="0"/>
              <w:jc w:val="center"/>
            </w:pPr>
            <w:r>
              <w:rPr>
                <w:rFonts w:ascii="Arial Narrow" w:hAnsi="Arial Narrow" w:cs="Arial Narrow"/>
                <w:color w:val="000000"/>
                <w:sz w:val="14"/>
              </w:rPr>
              <w:t>7.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610B73"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0125ED"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18C53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51EFAC" w14:textId="77777777" w:rsidR="007B331C" w:rsidRDefault="007B331C" w:rsidP="007B331C">
            <w:pPr>
              <w:spacing w:before="0" w:after="0"/>
              <w:jc w:val="center"/>
            </w:pPr>
          </w:p>
        </w:tc>
      </w:tr>
      <w:tr w:rsidR="007B331C" w14:paraId="222D78F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640BE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2A72A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7DCF5A"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88A99A"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DF6716" w14:textId="77777777" w:rsidR="007B331C" w:rsidRDefault="007B331C" w:rsidP="007B331C">
            <w:pPr>
              <w:spacing w:before="0" w:after="0"/>
              <w:jc w:val="center"/>
            </w:pPr>
            <w:r>
              <w:rPr>
                <w:rFonts w:ascii="Arial Narrow" w:hAnsi="Arial Narrow" w:cs="Arial Narrow"/>
                <w:color w:val="000000"/>
                <w:sz w:val="14"/>
              </w:rPr>
              <w:t>29.1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682B7A6" w14:textId="77777777" w:rsidR="007B331C" w:rsidRDefault="007B331C" w:rsidP="007B331C">
            <w:pPr>
              <w:spacing w:before="0" w:after="0"/>
              <w:jc w:val="center"/>
            </w:pPr>
            <w:r>
              <w:rPr>
                <w:rFonts w:ascii="Arial Narrow" w:hAnsi="Arial Narrow" w:cs="Arial Narrow"/>
                <w:color w:val="000000"/>
                <w:sz w:val="14"/>
              </w:rPr>
              <w:t>3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CC0A23" w14:textId="77777777" w:rsidR="007B331C" w:rsidRDefault="007B331C" w:rsidP="007B331C">
            <w:pPr>
              <w:spacing w:before="0" w:after="0"/>
              <w:jc w:val="center"/>
            </w:pPr>
            <w:r>
              <w:rPr>
                <w:rFonts w:ascii="Arial Narrow" w:hAnsi="Arial Narrow" w:cs="Arial Narrow"/>
                <w:color w:val="000000"/>
                <w:sz w:val="14"/>
              </w:rPr>
              <w:t>7.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ADA859" w14:textId="77777777" w:rsidR="007B331C" w:rsidRDefault="007B331C" w:rsidP="007B331C">
            <w:pPr>
              <w:spacing w:before="0" w:after="0"/>
              <w:jc w:val="center"/>
            </w:pPr>
            <w:r>
              <w:rPr>
                <w:rFonts w:ascii="Arial Narrow" w:hAnsi="Arial Narrow" w:cs="Arial Narrow"/>
                <w:color w:val="000000"/>
                <w:sz w:val="14"/>
              </w:rPr>
              <w:t>11.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202AAF" w14:textId="77777777" w:rsidR="007B331C" w:rsidRDefault="007B331C" w:rsidP="007B331C">
            <w:pPr>
              <w:spacing w:before="0" w:after="0"/>
              <w:jc w:val="center"/>
            </w:pPr>
            <w:r>
              <w:rPr>
                <w:rFonts w:ascii="Arial Narrow" w:hAnsi="Arial Narrow" w:cs="Arial Narrow"/>
                <w:color w:val="000000"/>
                <w:sz w:val="14"/>
              </w:rPr>
              <w:t>47.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1258EF" w14:textId="77777777" w:rsidR="007B331C" w:rsidRDefault="007B331C" w:rsidP="007B331C">
            <w:pPr>
              <w:spacing w:before="0" w:after="0"/>
              <w:jc w:val="center"/>
            </w:pPr>
            <w:r>
              <w:rPr>
                <w:rFonts w:ascii="Arial Narrow" w:hAnsi="Arial Narrow" w:cs="Arial Narrow"/>
                <w:color w:val="000000"/>
                <w:sz w:val="14"/>
              </w:rPr>
              <w:t>48.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EAAF1A"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4C5009" w14:textId="77777777" w:rsidR="007B331C" w:rsidRDefault="007B331C" w:rsidP="007B331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A75012" w14:textId="77777777" w:rsidR="007B331C" w:rsidRDefault="007B331C" w:rsidP="007B331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B7A478" w14:textId="77777777" w:rsidR="007B331C" w:rsidRDefault="007B331C" w:rsidP="007B331C">
            <w:pPr>
              <w:spacing w:before="0" w:after="0"/>
              <w:jc w:val="center"/>
            </w:pPr>
            <w:r>
              <w:rPr>
                <w:rFonts w:ascii="Arial Narrow" w:hAnsi="Arial Narrow" w:cs="Arial Narrow"/>
                <w:color w:val="000000"/>
                <w:sz w:val="14"/>
              </w:rPr>
              <w:t>25.00</w:t>
            </w:r>
          </w:p>
        </w:tc>
      </w:tr>
      <w:tr w:rsidR="007B331C" w14:paraId="4363899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859E3A"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13E76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A0DCBE"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4130B3"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F62E66" w14:textId="77777777" w:rsidR="007B331C" w:rsidRDefault="007B331C" w:rsidP="007B331C">
            <w:pPr>
              <w:spacing w:before="0" w:after="0"/>
              <w:jc w:val="center"/>
            </w:pPr>
            <w:r>
              <w:rPr>
                <w:rFonts w:ascii="Arial Narrow" w:hAnsi="Arial Narrow" w:cs="Arial Narrow"/>
                <w:color w:val="000000"/>
                <w:sz w:val="14"/>
              </w:rPr>
              <w:t>2.2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85EE422" w14:textId="77777777" w:rsidR="007B331C" w:rsidRDefault="007B331C" w:rsidP="007B331C">
            <w:pPr>
              <w:spacing w:before="0" w:after="0"/>
              <w:jc w:val="center"/>
            </w:pPr>
            <w:r>
              <w:rPr>
                <w:rFonts w:ascii="Arial Narrow" w:hAnsi="Arial Narrow" w:cs="Arial Narrow"/>
                <w:color w:val="000000"/>
                <w:sz w:val="14"/>
              </w:rPr>
              <w:t>2.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62C777" w14:textId="77777777" w:rsidR="007B331C" w:rsidRDefault="007B331C" w:rsidP="007B331C">
            <w:pPr>
              <w:spacing w:before="0" w:after="0"/>
              <w:jc w:val="center"/>
            </w:pPr>
            <w:r>
              <w:rPr>
                <w:rFonts w:ascii="Arial Narrow" w:hAnsi="Arial Narrow" w:cs="Arial Narrow"/>
                <w:color w:val="000000"/>
                <w:sz w:val="14"/>
              </w:rPr>
              <w:t>0.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8AF545" w14:textId="77777777" w:rsidR="007B331C" w:rsidRDefault="007B331C" w:rsidP="007B331C">
            <w:pPr>
              <w:spacing w:before="0" w:after="0"/>
              <w:jc w:val="center"/>
            </w:pPr>
            <w:r>
              <w:rPr>
                <w:rFonts w:ascii="Arial Narrow" w:hAnsi="Arial Narrow" w:cs="Arial Narrow"/>
                <w:color w:val="000000"/>
                <w:sz w:val="14"/>
              </w:rPr>
              <w:t>1.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F05E7D" w14:textId="77777777" w:rsidR="007B331C" w:rsidRDefault="007B331C" w:rsidP="007B331C">
            <w:pPr>
              <w:spacing w:before="0" w:after="0"/>
              <w:jc w:val="center"/>
            </w:pPr>
            <w:r>
              <w:rPr>
                <w:rFonts w:ascii="Arial Narrow" w:hAnsi="Arial Narrow" w:cs="Arial Narrow"/>
                <w:color w:val="000000"/>
                <w:sz w:val="14"/>
              </w:rPr>
              <w:t>3.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65B628" w14:textId="77777777" w:rsidR="007B331C" w:rsidRDefault="007B331C" w:rsidP="007B331C">
            <w:pPr>
              <w:spacing w:before="0" w:after="0"/>
              <w:jc w:val="center"/>
            </w:pPr>
            <w:r>
              <w:rPr>
                <w:rFonts w:ascii="Arial Narrow" w:hAnsi="Arial Narrow" w:cs="Arial Narrow"/>
                <w:color w:val="000000"/>
                <w:sz w:val="14"/>
              </w:rPr>
              <w:t>3.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09E0B7"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FEB18F"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EE961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FFB8DB" w14:textId="77777777" w:rsidR="007B331C" w:rsidRDefault="007B331C" w:rsidP="007B331C">
            <w:pPr>
              <w:spacing w:before="0" w:after="0"/>
              <w:jc w:val="center"/>
            </w:pPr>
          </w:p>
        </w:tc>
      </w:tr>
      <w:tr w:rsidR="007B331C" w14:paraId="75C8828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A346F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E75AE2"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967D6D"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5672AD"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7A138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4C73E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07CF9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B3D02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459BE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7B7D3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7F376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7CC8B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2C5EE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41C8FF" w14:textId="77777777" w:rsidR="007B331C" w:rsidRDefault="007B331C" w:rsidP="007B331C">
            <w:pPr>
              <w:spacing w:before="0" w:after="0"/>
              <w:jc w:val="center"/>
            </w:pPr>
          </w:p>
        </w:tc>
      </w:tr>
      <w:tr w:rsidR="007B331C" w14:paraId="7AB4FE9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444F1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9BA58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2A53BB"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DB1A66"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90C9CC" w14:textId="77777777" w:rsidR="007B331C" w:rsidRDefault="007B331C" w:rsidP="007B331C">
            <w:pPr>
              <w:spacing w:before="0" w:after="0"/>
              <w:jc w:val="center"/>
            </w:pPr>
            <w:r>
              <w:rPr>
                <w:rFonts w:ascii="Arial Narrow" w:hAnsi="Arial Narrow" w:cs="Arial Narrow"/>
                <w:color w:val="000000"/>
                <w:sz w:val="14"/>
              </w:rPr>
              <w:t>1.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9A4BA3" w14:textId="77777777" w:rsidR="007B331C" w:rsidRDefault="007B331C" w:rsidP="007B331C">
            <w:pPr>
              <w:spacing w:before="0" w:after="0"/>
              <w:jc w:val="center"/>
            </w:pPr>
            <w:r>
              <w:rPr>
                <w:rFonts w:ascii="Arial Narrow" w:hAnsi="Arial Narrow" w:cs="Arial Narrow"/>
                <w:color w:val="000000"/>
                <w:sz w:val="14"/>
              </w:rPr>
              <w:t>1.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546C5B" w14:textId="77777777" w:rsidR="007B331C" w:rsidRDefault="007B331C" w:rsidP="007B331C">
            <w:pPr>
              <w:spacing w:before="0" w:after="0"/>
              <w:jc w:val="center"/>
            </w:pPr>
            <w:r>
              <w:rPr>
                <w:rFonts w:ascii="Arial Narrow" w:hAnsi="Arial Narrow" w:cs="Arial Narrow"/>
                <w:color w:val="000000"/>
                <w:sz w:val="14"/>
              </w:rPr>
              <w:t>0.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CDA51E" w14:textId="77777777" w:rsidR="007B331C" w:rsidRDefault="007B331C" w:rsidP="007B331C">
            <w:pPr>
              <w:spacing w:before="0" w:after="0"/>
              <w:jc w:val="center"/>
            </w:pPr>
            <w:r>
              <w:rPr>
                <w:rFonts w:ascii="Arial Narrow" w:hAnsi="Arial Narrow" w:cs="Arial Narrow"/>
                <w:color w:val="000000"/>
                <w:sz w:val="14"/>
              </w:rPr>
              <w:t>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44435F" w14:textId="77777777" w:rsidR="007B331C" w:rsidRDefault="007B331C" w:rsidP="007B331C">
            <w:pPr>
              <w:spacing w:before="0" w:after="0"/>
              <w:jc w:val="center"/>
            </w:pPr>
            <w:r>
              <w:rPr>
                <w:rFonts w:ascii="Arial Narrow" w:hAnsi="Arial Narrow" w:cs="Arial Narrow"/>
                <w:color w:val="000000"/>
                <w:sz w:val="14"/>
              </w:rPr>
              <w:t>2.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D95453" w14:textId="77777777" w:rsidR="007B331C" w:rsidRDefault="007B331C" w:rsidP="007B331C">
            <w:pPr>
              <w:spacing w:before="0" w:after="0"/>
              <w:jc w:val="center"/>
            </w:pPr>
            <w:r>
              <w:rPr>
                <w:rFonts w:ascii="Arial Narrow" w:hAnsi="Arial Narrow" w:cs="Arial Narrow"/>
                <w:color w:val="000000"/>
                <w:sz w:val="14"/>
              </w:rPr>
              <w:t>3.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84D291"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8EB30F" w14:textId="77777777" w:rsidR="007B331C" w:rsidRDefault="007B331C" w:rsidP="007B331C">
            <w:pPr>
              <w:spacing w:before="0" w:after="0"/>
              <w:jc w:val="center"/>
            </w:pPr>
            <w:r>
              <w:rPr>
                <w:rFonts w:ascii="Arial Narrow" w:hAnsi="Arial Narrow" w:cs="Arial Narrow"/>
                <w:color w:val="000000"/>
                <w:sz w:val="14"/>
              </w:rPr>
              <w:t>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780AA3"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3CCDEF" w14:textId="77777777" w:rsidR="007B331C" w:rsidRDefault="007B331C" w:rsidP="007B331C">
            <w:pPr>
              <w:spacing w:before="0" w:after="0"/>
              <w:jc w:val="center"/>
            </w:pPr>
            <w:r>
              <w:rPr>
                <w:rFonts w:ascii="Arial Narrow" w:hAnsi="Arial Narrow" w:cs="Arial Narrow"/>
                <w:color w:val="000000"/>
                <w:sz w:val="14"/>
              </w:rPr>
              <w:t>3.30</w:t>
            </w:r>
          </w:p>
        </w:tc>
      </w:tr>
      <w:tr w:rsidR="007B331C" w14:paraId="08F4074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972273"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114F8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25896C"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15CCBA"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A5BC2E6" w14:textId="77777777" w:rsidR="007B331C" w:rsidRDefault="007B331C" w:rsidP="007B331C">
            <w:pPr>
              <w:spacing w:before="0" w:after="0"/>
              <w:jc w:val="center"/>
            </w:pPr>
            <w:r>
              <w:rPr>
                <w:rFonts w:ascii="Arial Narrow" w:hAnsi="Arial Narrow" w:cs="Arial Narrow"/>
                <w:color w:val="000000"/>
                <w:sz w:val="14"/>
              </w:rPr>
              <w:t>3.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50EEC2" w14:textId="77777777" w:rsidR="007B331C" w:rsidRDefault="007B331C" w:rsidP="007B331C">
            <w:pPr>
              <w:spacing w:before="0" w:after="0"/>
              <w:jc w:val="center"/>
            </w:pPr>
            <w:r>
              <w:rPr>
                <w:rFonts w:ascii="Arial Narrow" w:hAnsi="Arial Narrow" w:cs="Arial Narrow"/>
                <w:color w:val="000000"/>
                <w:sz w:val="14"/>
              </w:rPr>
              <w:t>3.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E47653" w14:textId="77777777" w:rsidR="007B331C" w:rsidRDefault="007B331C" w:rsidP="007B331C">
            <w:pPr>
              <w:spacing w:before="0" w:after="0"/>
              <w:jc w:val="center"/>
            </w:pPr>
            <w:r>
              <w:rPr>
                <w:rFonts w:ascii="Arial Narrow" w:hAnsi="Arial Narrow" w:cs="Arial Narrow"/>
                <w:color w:val="000000"/>
                <w:sz w:val="14"/>
              </w:rPr>
              <w:t>3.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9C0C91" w14:textId="77777777" w:rsidR="007B331C" w:rsidRDefault="007B331C" w:rsidP="007B331C">
            <w:pPr>
              <w:spacing w:before="0" w:after="0"/>
              <w:jc w:val="center"/>
            </w:pPr>
            <w:r>
              <w:rPr>
                <w:rFonts w:ascii="Arial Narrow" w:hAnsi="Arial Narrow" w:cs="Arial Narrow"/>
                <w:color w:val="000000"/>
                <w:sz w:val="14"/>
              </w:rPr>
              <w:t>3.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9AFC47"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CD1553"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B7C958"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B43E04"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BBDB7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DF7764" w14:textId="77777777" w:rsidR="007B331C" w:rsidRDefault="007B331C" w:rsidP="007B331C">
            <w:pPr>
              <w:spacing w:before="0" w:after="0"/>
              <w:jc w:val="center"/>
            </w:pPr>
          </w:p>
        </w:tc>
      </w:tr>
      <w:tr w:rsidR="007B331C" w14:paraId="725A198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C8015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E92D1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72CEAD"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6F9318"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6AEE2A" w14:textId="77777777" w:rsidR="007B331C" w:rsidRDefault="007B331C" w:rsidP="007B331C">
            <w:pPr>
              <w:spacing w:before="0" w:after="0"/>
              <w:jc w:val="center"/>
            </w:pPr>
            <w:r>
              <w:rPr>
                <w:rFonts w:ascii="Arial Narrow" w:hAnsi="Arial Narrow" w:cs="Arial Narrow"/>
                <w:color w:val="000000"/>
                <w:sz w:val="14"/>
              </w:rPr>
              <w:t>237.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3F9136" w14:textId="77777777" w:rsidR="007B331C" w:rsidRDefault="007B331C" w:rsidP="007B331C">
            <w:pPr>
              <w:spacing w:before="0" w:after="0"/>
              <w:jc w:val="center"/>
            </w:pPr>
            <w:r>
              <w:rPr>
                <w:rFonts w:ascii="Arial Narrow" w:hAnsi="Arial Narrow" w:cs="Arial Narrow"/>
                <w:color w:val="000000"/>
                <w:sz w:val="14"/>
              </w:rPr>
              <w:t>234.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B270D4" w14:textId="77777777" w:rsidR="007B331C" w:rsidRDefault="007B331C" w:rsidP="007B331C">
            <w:pPr>
              <w:spacing w:before="0" w:after="0"/>
              <w:jc w:val="center"/>
            </w:pPr>
            <w:r>
              <w:rPr>
                <w:rFonts w:ascii="Arial Narrow" w:hAnsi="Arial Narrow" w:cs="Arial Narrow"/>
                <w:color w:val="000000"/>
                <w:sz w:val="14"/>
              </w:rPr>
              <w:t>209.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9F2EEF" w14:textId="77777777" w:rsidR="007B331C" w:rsidRDefault="007B331C" w:rsidP="007B331C">
            <w:pPr>
              <w:spacing w:before="0" w:after="0"/>
              <w:jc w:val="center"/>
            </w:pPr>
            <w:r>
              <w:rPr>
                <w:rFonts w:ascii="Arial Narrow" w:hAnsi="Arial Narrow" w:cs="Arial Narrow"/>
                <w:color w:val="000000"/>
                <w:sz w:val="14"/>
              </w:rPr>
              <w:t>209.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D87053" w14:textId="77777777" w:rsidR="007B331C" w:rsidRDefault="007B331C" w:rsidP="007B331C">
            <w:pPr>
              <w:spacing w:before="0" w:after="0"/>
              <w:jc w:val="center"/>
            </w:pPr>
            <w:r>
              <w:rPr>
                <w:rFonts w:ascii="Arial Narrow" w:hAnsi="Arial Narrow" w:cs="Arial Narrow"/>
                <w:color w:val="000000"/>
                <w:sz w:val="14"/>
              </w:rPr>
              <w:t>263.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59F066" w14:textId="77777777" w:rsidR="007B331C" w:rsidRDefault="007B331C" w:rsidP="007B331C">
            <w:pPr>
              <w:spacing w:before="0" w:after="0"/>
              <w:jc w:val="center"/>
            </w:pPr>
            <w:r>
              <w:rPr>
                <w:rFonts w:ascii="Arial Narrow" w:hAnsi="Arial Narrow" w:cs="Arial Narrow"/>
                <w:color w:val="000000"/>
                <w:sz w:val="14"/>
              </w:rPr>
              <w:t>268.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68677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57697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75335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3FBD9D" w14:textId="77777777" w:rsidR="007B331C" w:rsidRDefault="007B331C" w:rsidP="007B331C">
            <w:pPr>
              <w:spacing w:before="0" w:after="0"/>
              <w:jc w:val="center"/>
            </w:pPr>
          </w:p>
        </w:tc>
      </w:tr>
      <w:tr w:rsidR="007B331C" w14:paraId="722C9BC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926D06"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6D20F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96C739"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65BC96"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008908" w14:textId="77777777" w:rsidR="007B331C" w:rsidRDefault="007B331C" w:rsidP="007B331C">
            <w:pPr>
              <w:spacing w:before="0" w:after="0"/>
              <w:jc w:val="center"/>
            </w:pPr>
            <w:r>
              <w:rPr>
                <w:rFonts w:ascii="Arial Narrow" w:hAnsi="Arial Narrow" w:cs="Arial Narrow"/>
                <w:color w:val="000000"/>
                <w:sz w:val="14"/>
              </w:rPr>
              <w:t>4.2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295B6C6" w14:textId="77777777" w:rsidR="007B331C" w:rsidRDefault="007B331C" w:rsidP="007B331C">
            <w:pPr>
              <w:spacing w:before="0" w:after="0"/>
              <w:jc w:val="center"/>
            </w:pPr>
            <w:r>
              <w:rPr>
                <w:rFonts w:ascii="Arial Narrow" w:hAnsi="Arial Narrow" w:cs="Arial Narrow"/>
                <w:color w:val="000000"/>
                <w:sz w:val="14"/>
              </w:rPr>
              <w:t>3.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918C9D" w14:textId="77777777" w:rsidR="007B331C" w:rsidRDefault="007B331C" w:rsidP="007B331C">
            <w:pPr>
              <w:spacing w:before="0" w:after="0"/>
              <w:jc w:val="center"/>
            </w:pPr>
            <w:r>
              <w:rPr>
                <w:rFonts w:ascii="Arial Narrow" w:hAnsi="Arial Narrow" w:cs="Arial Narrow"/>
                <w:color w:val="000000"/>
                <w:sz w:val="14"/>
              </w:rPr>
              <w:t>2.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CC5633" w14:textId="77777777" w:rsidR="007B331C" w:rsidRDefault="007B331C" w:rsidP="007B331C">
            <w:pPr>
              <w:spacing w:before="0" w:after="0"/>
              <w:jc w:val="center"/>
            </w:pPr>
            <w:r>
              <w:rPr>
                <w:rFonts w:ascii="Arial Narrow" w:hAnsi="Arial Narrow" w:cs="Arial Narrow"/>
                <w:color w:val="000000"/>
                <w:sz w:val="14"/>
              </w:rPr>
              <w:t>3.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13C356" w14:textId="77777777" w:rsidR="007B331C" w:rsidRDefault="007B331C" w:rsidP="007B331C">
            <w:pPr>
              <w:spacing w:before="0" w:after="0"/>
              <w:jc w:val="center"/>
            </w:pPr>
            <w:r>
              <w:rPr>
                <w:rFonts w:ascii="Arial Narrow" w:hAnsi="Arial Narrow" w:cs="Arial Narrow"/>
                <w:color w:val="000000"/>
                <w:sz w:val="14"/>
              </w:rPr>
              <w:t>5.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3987CB" w14:textId="77777777" w:rsidR="007B331C" w:rsidRDefault="007B331C" w:rsidP="007B331C">
            <w:pPr>
              <w:spacing w:before="0" w:after="0"/>
              <w:jc w:val="center"/>
            </w:pPr>
            <w:r>
              <w:rPr>
                <w:rFonts w:ascii="Arial Narrow" w:hAnsi="Arial Narrow" w:cs="Arial Narrow"/>
                <w:color w:val="000000"/>
                <w:sz w:val="14"/>
              </w:rPr>
              <w:t>6.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1B5083"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EC7C4B" w14:textId="77777777" w:rsidR="007B331C" w:rsidRDefault="007B331C" w:rsidP="007B331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6926C1"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00AE53" w14:textId="77777777" w:rsidR="007B331C" w:rsidRDefault="007B331C" w:rsidP="007B331C">
            <w:pPr>
              <w:spacing w:before="0" w:after="0"/>
              <w:jc w:val="center"/>
            </w:pPr>
            <w:r>
              <w:rPr>
                <w:rFonts w:ascii="Arial Narrow" w:hAnsi="Arial Narrow" w:cs="Arial Narrow"/>
                <w:color w:val="000000"/>
                <w:sz w:val="14"/>
              </w:rPr>
              <w:t>2.40</w:t>
            </w:r>
          </w:p>
        </w:tc>
      </w:tr>
      <w:tr w:rsidR="007B331C" w14:paraId="3867A68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6174F7"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D106D1" w14:textId="77777777" w:rsidR="007B331C" w:rsidRDefault="007B331C" w:rsidP="007B331C">
            <w:pPr>
              <w:spacing w:before="20" w:after="20"/>
              <w:ind w:left="20" w:right="20"/>
            </w:pPr>
            <w:r>
              <w:rPr>
                <w:rFonts w:ascii="Arial Narrow" w:hAnsi="Arial Narrow" w:cs="Arial Narrow"/>
                <w:color w:val="000000"/>
                <w:sz w:val="14"/>
              </w:rPr>
              <w:t>Cleveland Bay(BUR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FF46AA"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4686DB"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B041A6" w14:textId="77777777" w:rsidR="007B331C" w:rsidRDefault="007B331C" w:rsidP="007B331C">
            <w:pPr>
              <w:spacing w:before="0" w:after="0"/>
              <w:jc w:val="center"/>
            </w:pPr>
            <w:r>
              <w:rPr>
                <w:rFonts w:ascii="Arial Narrow" w:hAnsi="Arial Narrow" w:cs="Arial Narrow"/>
                <w:color w:val="000000"/>
                <w:sz w:val="14"/>
              </w:rPr>
              <w:t>9.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D34FBA" w14:textId="77777777" w:rsidR="007B331C" w:rsidRDefault="007B331C" w:rsidP="007B331C">
            <w:pPr>
              <w:spacing w:before="0" w:after="0"/>
              <w:jc w:val="center"/>
            </w:pPr>
            <w:r>
              <w:rPr>
                <w:rFonts w:ascii="Arial Narrow" w:hAnsi="Arial Narrow" w:cs="Arial Narrow"/>
                <w:color w:val="000000"/>
                <w:sz w:val="14"/>
              </w:rPr>
              <w:t>9.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A664EB" w14:textId="77777777" w:rsidR="007B331C" w:rsidRDefault="007B331C" w:rsidP="007B331C">
            <w:pPr>
              <w:spacing w:before="0" w:after="0"/>
              <w:jc w:val="center"/>
            </w:pPr>
            <w:r>
              <w:rPr>
                <w:rFonts w:ascii="Arial Narrow" w:hAnsi="Arial Narrow" w:cs="Arial Narrow"/>
                <w:color w:val="000000"/>
                <w:sz w:val="14"/>
              </w:rPr>
              <w:t>8.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7A56C1" w14:textId="77777777" w:rsidR="007B331C" w:rsidRDefault="007B331C" w:rsidP="007B331C">
            <w:pPr>
              <w:spacing w:before="0" w:after="0"/>
              <w:jc w:val="center"/>
            </w:pPr>
            <w:r>
              <w:rPr>
                <w:rFonts w:ascii="Arial Narrow" w:hAnsi="Arial Narrow" w:cs="Arial Narrow"/>
                <w:color w:val="000000"/>
                <w:sz w:val="14"/>
              </w:rPr>
              <w:t>8.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5ED340" w14:textId="77777777" w:rsidR="007B331C" w:rsidRDefault="007B331C" w:rsidP="007B331C">
            <w:pPr>
              <w:spacing w:before="0" w:after="0"/>
              <w:jc w:val="center"/>
            </w:pPr>
            <w:r>
              <w:rPr>
                <w:rFonts w:ascii="Arial Narrow" w:hAnsi="Arial Narrow" w:cs="Arial Narrow"/>
                <w:color w:val="000000"/>
                <w:sz w:val="14"/>
              </w:rPr>
              <w:t>9.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DB0D5F" w14:textId="77777777" w:rsidR="007B331C" w:rsidRDefault="007B331C" w:rsidP="007B331C">
            <w:pPr>
              <w:spacing w:before="0" w:after="0"/>
              <w:jc w:val="center"/>
            </w:pPr>
            <w:r>
              <w:rPr>
                <w:rFonts w:ascii="Arial Narrow" w:hAnsi="Arial Narrow" w:cs="Arial Narrow"/>
                <w:color w:val="000000"/>
                <w:sz w:val="14"/>
              </w:rPr>
              <w:t>1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9CEE8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774B9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9ADF0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6BECC9" w14:textId="77777777" w:rsidR="007B331C" w:rsidRDefault="007B331C" w:rsidP="007B331C">
            <w:pPr>
              <w:spacing w:before="0" w:after="0"/>
              <w:jc w:val="center"/>
            </w:pPr>
          </w:p>
        </w:tc>
      </w:tr>
      <w:tr w:rsidR="007B331C" w14:paraId="5E77DC5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6D264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62F87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E3CD51"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488A93"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F8DD53"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4FB4A2" w14:textId="77777777" w:rsidR="007B331C" w:rsidRDefault="007B331C" w:rsidP="007B331C">
            <w:pPr>
              <w:spacing w:before="0" w:after="0"/>
              <w:jc w:val="center"/>
            </w:pPr>
            <w:r>
              <w:rPr>
                <w:rFonts w:ascii="Arial Narrow" w:hAnsi="Arial Narrow" w:cs="Arial Narrow"/>
                <w:color w:val="000000"/>
                <w:sz w:val="14"/>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D191E1" w14:textId="77777777" w:rsidR="007B331C" w:rsidRDefault="007B331C" w:rsidP="007B331C">
            <w:pPr>
              <w:spacing w:before="0" w:after="0"/>
              <w:jc w:val="center"/>
            </w:pPr>
            <w:r>
              <w:rPr>
                <w:rFonts w:ascii="Arial Narrow" w:hAnsi="Arial Narrow" w:cs="Arial Narrow"/>
                <w:color w:val="000000"/>
                <w:sz w:val="14"/>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D63536"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C4359A"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493EBE"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F8EB2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61C87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54C89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9FFB48" w14:textId="77777777" w:rsidR="007B331C" w:rsidRDefault="007B331C" w:rsidP="007B331C">
            <w:pPr>
              <w:spacing w:before="0" w:after="0"/>
              <w:jc w:val="center"/>
            </w:pPr>
          </w:p>
        </w:tc>
      </w:tr>
      <w:tr w:rsidR="007B331C" w14:paraId="43874B3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4DA22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522E6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CBBBED"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F55301"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7E3A62" w14:textId="77777777" w:rsidR="007B331C" w:rsidRDefault="007B331C" w:rsidP="007B331C">
            <w:pPr>
              <w:spacing w:before="0" w:after="0"/>
              <w:jc w:val="center"/>
            </w:pPr>
            <w:r>
              <w:rPr>
                <w:rFonts w:ascii="Arial Narrow" w:hAnsi="Arial Narrow" w:cs="Arial Narrow"/>
                <w:color w:val="000000"/>
                <w:sz w:val="14"/>
              </w:rPr>
              <w:t>99.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92A688" w14:textId="77777777" w:rsidR="007B331C" w:rsidRDefault="007B331C" w:rsidP="007B331C">
            <w:pPr>
              <w:spacing w:before="0" w:after="0"/>
              <w:jc w:val="center"/>
            </w:pPr>
            <w:r>
              <w:rPr>
                <w:rFonts w:ascii="Arial Narrow" w:hAnsi="Arial Narrow" w:cs="Arial Narrow"/>
                <w:color w:val="000000"/>
                <w:sz w:val="14"/>
              </w:rPr>
              <w:t>94.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0B7C96" w14:textId="77777777" w:rsidR="007B331C" w:rsidRDefault="007B331C" w:rsidP="007B331C">
            <w:pPr>
              <w:spacing w:before="0" w:after="0"/>
              <w:jc w:val="center"/>
            </w:pPr>
            <w:r>
              <w:rPr>
                <w:rFonts w:ascii="Arial Narrow" w:hAnsi="Arial Narrow" w:cs="Arial Narrow"/>
                <w:color w:val="000000"/>
                <w:sz w:val="14"/>
              </w:rPr>
              <w:t>81.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B73D6B" w14:textId="77777777" w:rsidR="007B331C" w:rsidRDefault="007B331C" w:rsidP="007B331C">
            <w:pPr>
              <w:spacing w:before="0" w:after="0"/>
              <w:jc w:val="center"/>
            </w:pPr>
            <w:r>
              <w:rPr>
                <w:rFonts w:ascii="Arial Narrow" w:hAnsi="Arial Narrow" w:cs="Arial Narrow"/>
                <w:color w:val="000000"/>
                <w:sz w:val="14"/>
              </w:rPr>
              <w:t>89.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BBEAD2" w14:textId="77777777" w:rsidR="007B331C" w:rsidRDefault="007B331C" w:rsidP="007B331C">
            <w:pPr>
              <w:spacing w:before="0" w:after="0"/>
              <w:jc w:val="center"/>
            </w:pPr>
            <w:r>
              <w:rPr>
                <w:rFonts w:ascii="Arial Narrow" w:hAnsi="Arial Narrow" w:cs="Arial Narrow"/>
                <w:color w:val="000000"/>
                <w:sz w:val="14"/>
              </w:rPr>
              <w:t>106.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2C2F91" w14:textId="77777777" w:rsidR="007B331C" w:rsidRDefault="007B331C" w:rsidP="007B331C">
            <w:pPr>
              <w:spacing w:before="0" w:after="0"/>
              <w:jc w:val="center"/>
            </w:pPr>
            <w:r>
              <w:rPr>
                <w:rFonts w:ascii="Arial Narrow" w:hAnsi="Arial Narrow" w:cs="Arial Narrow"/>
                <w:color w:val="000000"/>
                <w:sz w:val="14"/>
              </w:rPr>
              <w:t>127.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29924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DD594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B743A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AA1F80" w14:textId="77777777" w:rsidR="007B331C" w:rsidRDefault="007B331C" w:rsidP="007B331C">
            <w:pPr>
              <w:spacing w:before="0" w:after="0"/>
              <w:jc w:val="center"/>
            </w:pPr>
          </w:p>
        </w:tc>
      </w:tr>
      <w:tr w:rsidR="007B331C" w14:paraId="4C30843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5C5A8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0A1B6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CA0BE6"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3722FC"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4612BC" w14:textId="77777777" w:rsidR="007B331C" w:rsidRDefault="007B331C" w:rsidP="007B331C">
            <w:pPr>
              <w:spacing w:before="0" w:after="0"/>
              <w:jc w:val="center"/>
            </w:pPr>
            <w:r>
              <w:rPr>
                <w:rFonts w:ascii="Arial Narrow" w:hAnsi="Arial Narrow" w:cs="Arial Narrow"/>
                <w:color w:val="000000"/>
                <w:sz w:val="14"/>
              </w:rPr>
              <w:t>3.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499EE6" w14:textId="77777777" w:rsidR="007B331C" w:rsidRDefault="007B331C" w:rsidP="007B331C">
            <w:pPr>
              <w:spacing w:before="0" w:after="0"/>
              <w:jc w:val="center"/>
            </w:pPr>
            <w:r>
              <w:rPr>
                <w:rFonts w:ascii="Arial Narrow" w:hAnsi="Arial Narrow" w:cs="Arial Narrow"/>
                <w:color w:val="000000"/>
                <w:sz w:val="14"/>
              </w:rPr>
              <w:t>3.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61A6E9" w14:textId="77777777" w:rsidR="007B331C" w:rsidRDefault="007B331C" w:rsidP="007B331C">
            <w:pPr>
              <w:spacing w:before="0" w:after="0"/>
              <w:jc w:val="center"/>
            </w:pPr>
            <w:r>
              <w:rPr>
                <w:rFonts w:ascii="Arial Narrow" w:hAnsi="Arial Narrow" w:cs="Arial Narrow"/>
                <w:color w:val="000000"/>
                <w:sz w:val="14"/>
              </w:rPr>
              <w:t>2.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4D0BD0" w14:textId="77777777" w:rsidR="007B331C" w:rsidRDefault="007B331C" w:rsidP="007B331C">
            <w:pPr>
              <w:spacing w:before="0" w:after="0"/>
              <w:jc w:val="center"/>
            </w:pPr>
            <w:r>
              <w:rPr>
                <w:rFonts w:ascii="Arial Narrow" w:hAnsi="Arial Narrow" w:cs="Arial Narrow"/>
                <w:color w:val="000000"/>
                <w:sz w:val="14"/>
              </w:rPr>
              <w:t>2.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CB1C3A" w14:textId="77777777" w:rsidR="007B331C" w:rsidRDefault="007B331C" w:rsidP="007B331C">
            <w:pPr>
              <w:spacing w:before="0" w:after="0"/>
              <w:jc w:val="center"/>
            </w:pPr>
            <w:r>
              <w:rPr>
                <w:rFonts w:ascii="Arial Narrow" w:hAnsi="Arial Narrow" w:cs="Arial Narrow"/>
                <w:color w:val="000000"/>
                <w:sz w:val="14"/>
              </w:rPr>
              <w:t>4.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06CC0B" w14:textId="77777777" w:rsidR="007B331C" w:rsidRDefault="007B331C" w:rsidP="007B331C">
            <w:pPr>
              <w:spacing w:before="0" w:after="0"/>
              <w:jc w:val="center"/>
            </w:pPr>
            <w:r>
              <w:rPr>
                <w:rFonts w:ascii="Arial Narrow" w:hAnsi="Arial Narrow" w:cs="Arial Narrow"/>
                <w:color w:val="000000"/>
                <w:sz w:val="14"/>
              </w:rPr>
              <w:t>5.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CE75D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8BD3F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502F6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377FD9" w14:textId="77777777" w:rsidR="007B331C" w:rsidRDefault="007B331C" w:rsidP="007B331C">
            <w:pPr>
              <w:spacing w:before="0" w:after="0"/>
              <w:jc w:val="center"/>
            </w:pPr>
          </w:p>
        </w:tc>
      </w:tr>
      <w:tr w:rsidR="007B331C" w14:paraId="571D64F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4D30C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54693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54CAEE"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F9DA89"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419DF2" w14:textId="77777777" w:rsidR="007B331C" w:rsidRDefault="007B331C" w:rsidP="007B331C">
            <w:pPr>
              <w:spacing w:before="0" w:after="0"/>
              <w:jc w:val="center"/>
            </w:pPr>
            <w:r>
              <w:rPr>
                <w:rFonts w:ascii="Arial Narrow" w:hAnsi="Arial Narrow" w:cs="Arial Narrow"/>
                <w:color w:val="000000"/>
                <w:sz w:val="14"/>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55477F" w14:textId="77777777" w:rsidR="007B331C" w:rsidRDefault="007B331C" w:rsidP="007B331C">
            <w:pPr>
              <w:spacing w:before="0" w:after="0"/>
              <w:jc w:val="center"/>
            </w:pPr>
            <w:r>
              <w:rPr>
                <w:rFonts w:ascii="Arial Narrow" w:hAnsi="Arial Narrow" w:cs="Arial Narrow"/>
                <w:color w:val="000000"/>
                <w:sz w:val="14"/>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A4B344" w14:textId="77777777" w:rsidR="007B331C" w:rsidRDefault="007B331C" w:rsidP="007B331C">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7E39A1" w14:textId="77777777" w:rsidR="007B331C" w:rsidRDefault="007B331C" w:rsidP="007B331C">
            <w:pPr>
              <w:spacing w:before="0" w:after="0"/>
              <w:jc w:val="center"/>
            </w:pPr>
            <w:r>
              <w:rPr>
                <w:rFonts w:ascii="Arial Narrow" w:hAnsi="Arial Narrow" w:cs="Arial Narrow"/>
                <w:color w:val="000000"/>
                <w:sz w:val="14"/>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75AE22" w14:textId="77777777" w:rsidR="007B331C" w:rsidRDefault="007B331C" w:rsidP="007B331C">
            <w:pPr>
              <w:spacing w:before="0" w:after="0"/>
              <w:jc w:val="center"/>
            </w:pPr>
            <w:r>
              <w:rPr>
                <w:rFonts w:ascii="Arial Narrow" w:hAnsi="Arial Narrow" w:cs="Arial Narrow"/>
                <w:color w:val="000000"/>
                <w:sz w:val="14"/>
              </w:rPr>
              <w:t>0.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A5FD42" w14:textId="77777777" w:rsidR="007B331C" w:rsidRDefault="007B331C" w:rsidP="007B331C">
            <w:pPr>
              <w:spacing w:before="0" w:after="0"/>
              <w:jc w:val="center"/>
            </w:pPr>
            <w:r>
              <w:rPr>
                <w:rFonts w:ascii="Arial Narrow" w:hAnsi="Arial Narrow" w:cs="Arial Narrow"/>
                <w:color w:val="000000"/>
                <w:sz w:val="14"/>
              </w:rPr>
              <w:t>0.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F19B94"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EA44FF" w14:textId="77777777" w:rsidR="007B331C" w:rsidRDefault="007B331C" w:rsidP="007B331C">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65C860"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C4C744" w14:textId="77777777" w:rsidR="007B331C" w:rsidRDefault="007B331C" w:rsidP="007B331C">
            <w:pPr>
              <w:spacing w:before="0" w:after="0"/>
              <w:jc w:val="center"/>
            </w:pPr>
            <w:r>
              <w:rPr>
                <w:rFonts w:ascii="Arial Narrow" w:hAnsi="Arial Narrow" w:cs="Arial Narrow"/>
                <w:color w:val="000000"/>
                <w:sz w:val="14"/>
              </w:rPr>
              <w:t>0.63</w:t>
            </w:r>
          </w:p>
        </w:tc>
      </w:tr>
      <w:tr w:rsidR="007B331C" w14:paraId="7D7ABC2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B7AC8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628B7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8E0916"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FF6031"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1A116A" w14:textId="77777777" w:rsidR="007B331C" w:rsidRDefault="007B331C" w:rsidP="007B331C">
            <w:pPr>
              <w:spacing w:before="0" w:after="0"/>
              <w:jc w:val="center"/>
            </w:pPr>
            <w:r>
              <w:rPr>
                <w:rFonts w:ascii="Arial Narrow" w:hAnsi="Arial Narrow" w:cs="Arial Narrow"/>
                <w:color w:val="000000"/>
                <w:sz w:val="14"/>
              </w:rPr>
              <w:t>4.7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31AF2A3" w14:textId="77777777" w:rsidR="007B331C" w:rsidRDefault="007B331C" w:rsidP="007B331C">
            <w:pPr>
              <w:spacing w:before="0" w:after="0"/>
              <w:jc w:val="center"/>
            </w:pPr>
            <w:r>
              <w:rPr>
                <w:rFonts w:ascii="Arial Narrow" w:hAnsi="Arial Narrow" w:cs="Arial Narrow"/>
                <w:color w:val="000000"/>
                <w:sz w:val="14"/>
              </w:rPr>
              <w:t>4.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DB3CF7" w14:textId="77777777" w:rsidR="007B331C" w:rsidRDefault="007B331C" w:rsidP="007B331C">
            <w:pPr>
              <w:spacing w:before="0" w:after="0"/>
              <w:jc w:val="center"/>
            </w:pPr>
            <w:r>
              <w:rPr>
                <w:rFonts w:ascii="Arial Narrow" w:hAnsi="Arial Narrow" w:cs="Arial Narrow"/>
                <w:color w:val="000000"/>
                <w:sz w:val="14"/>
              </w:rPr>
              <w:t>2.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BEC332" w14:textId="77777777" w:rsidR="007B331C" w:rsidRDefault="007B331C" w:rsidP="007B331C">
            <w:pPr>
              <w:spacing w:before="0" w:after="0"/>
              <w:jc w:val="center"/>
            </w:pPr>
            <w:r>
              <w:rPr>
                <w:rFonts w:ascii="Arial Narrow" w:hAnsi="Arial Narrow" w:cs="Arial Narrow"/>
                <w:color w:val="000000"/>
                <w:sz w:val="14"/>
              </w:rPr>
              <w:t>2.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532B8E" w14:textId="77777777" w:rsidR="007B331C" w:rsidRDefault="007B331C" w:rsidP="007B331C">
            <w:pPr>
              <w:spacing w:before="0" w:after="0"/>
              <w:jc w:val="center"/>
            </w:pPr>
            <w:r>
              <w:rPr>
                <w:rFonts w:ascii="Arial Narrow" w:hAnsi="Arial Narrow" w:cs="Arial Narrow"/>
                <w:color w:val="000000"/>
                <w:sz w:val="14"/>
              </w:rPr>
              <w:t>6.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BAD0FC" w14:textId="77777777" w:rsidR="007B331C" w:rsidRDefault="007B331C" w:rsidP="007B331C">
            <w:pPr>
              <w:spacing w:before="0" w:after="0"/>
              <w:jc w:val="center"/>
            </w:pPr>
            <w:r>
              <w:rPr>
                <w:rFonts w:ascii="Arial Narrow" w:hAnsi="Arial Narrow" w:cs="Arial Narrow"/>
                <w:color w:val="000000"/>
                <w:sz w:val="14"/>
              </w:rPr>
              <w:t>7.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F02AB0"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A2854A" w14:textId="77777777" w:rsidR="007B331C" w:rsidRDefault="007B331C" w:rsidP="007B331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E062B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36EEFA" w14:textId="77777777" w:rsidR="007B331C" w:rsidRDefault="007B331C" w:rsidP="007B331C">
            <w:pPr>
              <w:spacing w:before="0" w:after="0"/>
              <w:jc w:val="center"/>
            </w:pPr>
          </w:p>
        </w:tc>
      </w:tr>
      <w:tr w:rsidR="007B331C" w14:paraId="20EE84F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91A52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7A640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5C0842"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B589CB"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07404F8" w14:textId="77777777" w:rsidR="007B331C" w:rsidRDefault="007B331C" w:rsidP="007B331C">
            <w:pPr>
              <w:spacing w:before="0" w:after="0"/>
              <w:jc w:val="center"/>
            </w:pPr>
            <w:r>
              <w:rPr>
                <w:rFonts w:ascii="Arial Narrow" w:hAnsi="Arial Narrow" w:cs="Arial Narrow"/>
                <w:color w:val="000000"/>
                <w:sz w:val="14"/>
              </w:rPr>
              <w:t>31.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EF57DD" w14:textId="77777777" w:rsidR="007B331C" w:rsidRDefault="007B331C" w:rsidP="007B331C">
            <w:pPr>
              <w:spacing w:before="0" w:after="0"/>
              <w:jc w:val="center"/>
            </w:pPr>
            <w:r>
              <w:rPr>
                <w:rFonts w:ascii="Arial Narrow" w:hAnsi="Arial Narrow" w:cs="Arial Narrow"/>
                <w:color w:val="000000"/>
                <w:sz w:val="14"/>
              </w:rPr>
              <w:t>35.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0A94D8" w14:textId="77777777" w:rsidR="007B331C" w:rsidRDefault="007B331C" w:rsidP="007B331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FD2153" w14:textId="77777777" w:rsidR="007B331C" w:rsidRDefault="007B331C" w:rsidP="007B331C">
            <w:pPr>
              <w:spacing w:before="0" w:after="0"/>
              <w:jc w:val="center"/>
            </w:pPr>
            <w:r>
              <w:rPr>
                <w:rFonts w:ascii="Arial Narrow" w:hAnsi="Arial Narrow" w:cs="Arial Narrow"/>
                <w:color w:val="000000"/>
                <w:sz w:val="14"/>
              </w:rPr>
              <w:t>1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F4348E" w14:textId="77777777" w:rsidR="007B331C" w:rsidRDefault="007B331C" w:rsidP="007B331C">
            <w:pPr>
              <w:spacing w:before="0" w:after="0"/>
              <w:jc w:val="center"/>
            </w:pPr>
            <w:r>
              <w:rPr>
                <w:rFonts w:ascii="Arial Narrow" w:hAnsi="Arial Narrow" w:cs="Arial Narrow"/>
                <w:color w:val="000000"/>
                <w:sz w:val="14"/>
              </w:rPr>
              <w:t>48.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912FC2" w14:textId="77777777" w:rsidR="007B331C" w:rsidRDefault="007B331C" w:rsidP="007B331C">
            <w:pPr>
              <w:spacing w:before="0" w:after="0"/>
              <w:jc w:val="center"/>
            </w:pPr>
            <w:r>
              <w:rPr>
                <w:rFonts w:ascii="Arial Narrow" w:hAnsi="Arial Narrow" w:cs="Arial Narrow"/>
                <w:color w:val="000000"/>
                <w:sz w:val="14"/>
              </w:rPr>
              <w:t>49.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E20F33"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6DFCAE" w14:textId="77777777" w:rsidR="007B331C" w:rsidRDefault="007B331C" w:rsidP="007B331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83817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09AAE9" w14:textId="77777777" w:rsidR="007B331C" w:rsidRDefault="007B331C" w:rsidP="007B331C">
            <w:pPr>
              <w:spacing w:before="0" w:after="0"/>
              <w:jc w:val="center"/>
            </w:pPr>
          </w:p>
        </w:tc>
      </w:tr>
      <w:tr w:rsidR="007B331C" w14:paraId="5539CD2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70974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696A6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24780B"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1E0A80"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85956F" w14:textId="77777777" w:rsidR="007B331C" w:rsidRDefault="007B331C" w:rsidP="007B331C">
            <w:pPr>
              <w:spacing w:before="0" w:after="0"/>
              <w:jc w:val="center"/>
            </w:pPr>
            <w:r>
              <w:rPr>
                <w:rFonts w:ascii="Arial Narrow" w:hAnsi="Arial Narrow" w:cs="Arial Narrow"/>
                <w:color w:val="000000"/>
                <w:sz w:val="14"/>
              </w:rPr>
              <w:t>2.7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2C2A15C" w14:textId="77777777" w:rsidR="007B331C" w:rsidRDefault="007B331C" w:rsidP="007B331C">
            <w:pPr>
              <w:spacing w:before="0" w:after="0"/>
              <w:jc w:val="center"/>
            </w:pPr>
            <w:r>
              <w:rPr>
                <w:rFonts w:ascii="Arial Narrow" w:hAnsi="Arial Narrow" w:cs="Arial Narrow"/>
                <w:color w:val="000000"/>
                <w:sz w:val="14"/>
              </w:rPr>
              <w:t>2.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B51EAF" w14:textId="77777777" w:rsidR="007B331C" w:rsidRDefault="007B331C" w:rsidP="007B331C">
            <w:pPr>
              <w:spacing w:before="0" w:after="0"/>
              <w:jc w:val="center"/>
            </w:pPr>
            <w:r>
              <w:rPr>
                <w:rFonts w:ascii="Arial Narrow" w:hAnsi="Arial Narrow" w:cs="Arial Narrow"/>
                <w:color w:val="000000"/>
                <w:sz w:val="14"/>
              </w:rPr>
              <w:t>1.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671EBB" w14:textId="77777777" w:rsidR="007B331C" w:rsidRDefault="007B331C" w:rsidP="007B331C">
            <w:pPr>
              <w:spacing w:before="0" w:after="0"/>
              <w:jc w:val="center"/>
            </w:pPr>
            <w:r>
              <w:rPr>
                <w:rFonts w:ascii="Arial Narrow" w:hAnsi="Arial Narrow" w:cs="Arial Narrow"/>
                <w:color w:val="000000"/>
                <w:sz w:val="14"/>
              </w:rPr>
              <w:t>1.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12A8DA" w14:textId="77777777" w:rsidR="007B331C" w:rsidRDefault="007B331C" w:rsidP="007B331C">
            <w:pPr>
              <w:spacing w:before="0" w:after="0"/>
              <w:jc w:val="center"/>
            </w:pPr>
            <w:r>
              <w:rPr>
                <w:rFonts w:ascii="Arial Narrow" w:hAnsi="Arial Narrow" w:cs="Arial Narrow"/>
                <w:color w:val="000000"/>
                <w:sz w:val="14"/>
              </w:rPr>
              <w:t>3.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E48085" w14:textId="77777777" w:rsidR="007B331C" w:rsidRDefault="007B331C" w:rsidP="007B331C">
            <w:pPr>
              <w:spacing w:before="0" w:after="0"/>
              <w:jc w:val="center"/>
            </w:pPr>
            <w:r>
              <w:rPr>
                <w:rFonts w:ascii="Arial Narrow" w:hAnsi="Arial Narrow" w:cs="Arial Narrow"/>
                <w:color w:val="000000"/>
                <w:sz w:val="14"/>
              </w:rPr>
              <w:t>4.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23598B"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2EDA46"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7892C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A3FD50" w14:textId="77777777" w:rsidR="007B331C" w:rsidRDefault="007B331C" w:rsidP="007B331C">
            <w:pPr>
              <w:spacing w:before="0" w:after="0"/>
              <w:jc w:val="center"/>
            </w:pPr>
          </w:p>
        </w:tc>
      </w:tr>
      <w:tr w:rsidR="007B331C" w14:paraId="04FE927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809BB3"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E1FAE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62E700"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44D39A"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76844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BE512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3BC3C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D13EE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67909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23E6A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55364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0FAA1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FE0B7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0A30CA" w14:textId="77777777" w:rsidR="007B331C" w:rsidRDefault="007B331C" w:rsidP="007B331C">
            <w:pPr>
              <w:spacing w:before="0" w:after="0"/>
              <w:jc w:val="center"/>
            </w:pPr>
          </w:p>
        </w:tc>
      </w:tr>
      <w:tr w:rsidR="007B331C" w14:paraId="0E182B4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44E9D2"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CADEE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D7086F"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6B581A"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1FA5C0" w14:textId="77777777" w:rsidR="007B331C" w:rsidRDefault="007B331C" w:rsidP="007B331C">
            <w:pPr>
              <w:spacing w:before="0" w:after="0"/>
              <w:jc w:val="center"/>
            </w:pPr>
            <w:r>
              <w:rPr>
                <w:rFonts w:ascii="Arial Narrow" w:hAnsi="Arial Narrow" w:cs="Arial Narrow"/>
                <w:color w:val="000000"/>
                <w:sz w:val="14"/>
              </w:rPr>
              <w:t>2.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269B73" w14:textId="77777777" w:rsidR="007B331C" w:rsidRDefault="007B331C" w:rsidP="007B331C">
            <w:pPr>
              <w:spacing w:before="0" w:after="0"/>
              <w:jc w:val="center"/>
            </w:pPr>
            <w:r>
              <w:rPr>
                <w:rFonts w:ascii="Arial Narrow" w:hAnsi="Arial Narrow" w:cs="Arial Narrow"/>
                <w:color w:val="000000"/>
                <w:sz w:val="14"/>
              </w:rPr>
              <w:t>2.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268FC7" w14:textId="77777777" w:rsidR="007B331C" w:rsidRDefault="007B331C" w:rsidP="007B331C">
            <w:pPr>
              <w:spacing w:before="0" w:after="0"/>
              <w:jc w:val="center"/>
            </w:pPr>
            <w:r>
              <w:rPr>
                <w:rFonts w:ascii="Arial Narrow" w:hAnsi="Arial Narrow" w:cs="Arial Narrow"/>
                <w:color w:val="000000"/>
                <w:sz w:val="14"/>
              </w:rPr>
              <w:t>1.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688A8" w14:textId="77777777" w:rsidR="007B331C" w:rsidRDefault="007B331C" w:rsidP="007B331C">
            <w:pPr>
              <w:spacing w:before="0" w:after="0"/>
              <w:jc w:val="center"/>
            </w:pPr>
            <w:r>
              <w:rPr>
                <w:rFonts w:ascii="Arial Narrow" w:hAnsi="Arial Narrow" w:cs="Arial Narrow"/>
                <w:color w:val="000000"/>
                <w:sz w:val="14"/>
              </w:rPr>
              <w:t>1.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9553D3" w14:textId="77777777" w:rsidR="007B331C" w:rsidRDefault="007B331C" w:rsidP="007B331C">
            <w:pPr>
              <w:spacing w:before="0" w:after="0"/>
              <w:jc w:val="center"/>
            </w:pPr>
            <w:r>
              <w:rPr>
                <w:rFonts w:ascii="Arial Narrow" w:hAnsi="Arial Narrow" w:cs="Arial Narrow"/>
                <w:color w:val="000000"/>
                <w:sz w:val="14"/>
              </w:rPr>
              <w:t>3.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BD815E" w14:textId="77777777" w:rsidR="007B331C" w:rsidRDefault="007B331C" w:rsidP="007B331C">
            <w:pPr>
              <w:spacing w:before="0" w:after="0"/>
              <w:jc w:val="center"/>
            </w:pPr>
            <w:r>
              <w:rPr>
                <w:rFonts w:ascii="Arial Narrow" w:hAnsi="Arial Narrow" w:cs="Arial Narrow"/>
                <w:color w:val="000000"/>
                <w:sz w:val="14"/>
              </w:rPr>
              <w:t>4.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18EA70"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E684C3" w14:textId="77777777" w:rsidR="007B331C" w:rsidRDefault="007B331C" w:rsidP="007B331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7FD78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7D043C" w14:textId="77777777" w:rsidR="007B331C" w:rsidRDefault="007B331C" w:rsidP="007B331C">
            <w:pPr>
              <w:spacing w:before="0" w:after="0"/>
              <w:jc w:val="center"/>
            </w:pPr>
          </w:p>
        </w:tc>
      </w:tr>
      <w:tr w:rsidR="007B331C" w14:paraId="5096857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40B5C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89961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4FB631"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0D345E"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9EC753"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651AF71"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C4584B"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7C11B4" w14:textId="77777777" w:rsidR="007B331C" w:rsidRDefault="007B331C" w:rsidP="007B331C">
            <w:pPr>
              <w:spacing w:before="0" w:after="0"/>
              <w:jc w:val="center"/>
            </w:pPr>
            <w:r>
              <w:rPr>
                <w:rFonts w:ascii="Arial Narrow" w:hAnsi="Arial Narrow" w:cs="Arial Narrow"/>
                <w:color w:val="000000"/>
                <w:sz w:val="14"/>
              </w:rPr>
              <w:t>1.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C02C24" w14:textId="77777777" w:rsidR="007B331C" w:rsidRDefault="007B331C" w:rsidP="007B331C">
            <w:pPr>
              <w:spacing w:before="0" w:after="0"/>
              <w:jc w:val="center"/>
            </w:pPr>
            <w:r>
              <w:rPr>
                <w:rFonts w:ascii="Arial Narrow" w:hAnsi="Arial Narrow" w:cs="Arial Narrow"/>
                <w:color w:val="000000"/>
                <w:sz w:val="14"/>
              </w:rPr>
              <w:t>2.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6A1D65" w14:textId="77777777" w:rsidR="007B331C" w:rsidRDefault="007B331C" w:rsidP="007B331C">
            <w:pPr>
              <w:spacing w:before="0" w:after="0"/>
              <w:jc w:val="center"/>
            </w:pPr>
            <w:r>
              <w:rPr>
                <w:rFonts w:ascii="Arial Narrow" w:hAnsi="Arial Narrow" w:cs="Arial Narrow"/>
                <w:color w:val="000000"/>
                <w:sz w:val="14"/>
              </w:rPr>
              <w:t>3.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F68DFF"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B25577" w14:textId="77777777" w:rsidR="007B331C" w:rsidRDefault="007B331C" w:rsidP="007B331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858A5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1A5E0B" w14:textId="77777777" w:rsidR="007B331C" w:rsidRDefault="007B331C" w:rsidP="007B331C">
            <w:pPr>
              <w:spacing w:before="0" w:after="0"/>
              <w:jc w:val="center"/>
            </w:pPr>
          </w:p>
        </w:tc>
      </w:tr>
      <w:tr w:rsidR="007B331C" w14:paraId="7084BE0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8B0C4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630F22"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48512F"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5F5D02"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7FBC89" w14:textId="77777777" w:rsidR="007B331C" w:rsidRDefault="007B331C" w:rsidP="007B331C">
            <w:pPr>
              <w:spacing w:before="0" w:after="0"/>
              <w:jc w:val="center"/>
            </w:pPr>
            <w:r>
              <w:rPr>
                <w:rFonts w:ascii="Arial Narrow" w:hAnsi="Arial Narrow" w:cs="Arial Narrow"/>
                <w:color w:val="000000"/>
                <w:sz w:val="14"/>
              </w:rPr>
              <w:t>383.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70D76B" w14:textId="77777777" w:rsidR="007B331C" w:rsidRDefault="007B331C" w:rsidP="007B331C">
            <w:pPr>
              <w:spacing w:before="0" w:after="0"/>
              <w:jc w:val="center"/>
            </w:pPr>
            <w:r>
              <w:rPr>
                <w:rFonts w:ascii="Arial Narrow" w:hAnsi="Arial Narrow" w:cs="Arial Narrow"/>
                <w:color w:val="000000"/>
                <w:sz w:val="14"/>
              </w:rPr>
              <w:t>299.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050340" w14:textId="77777777" w:rsidR="007B331C" w:rsidRDefault="007B331C" w:rsidP="007B331C">
            <w:pPr>
              <w:spacing w:before="0" w:after="0"/>
              <w:jc w:val="center"/>
            </w:pPr>
            <w:r>
              <w:rPr>
                <w:rFonts w:ascii="Arial Narrow" w:hAnsi="Arial Narrow" w:cs="Arial Narrow"/>
                <w:color w:val="000000"/>
                <w:sz w:val="14"/>
              </w:rPr>
              <w:t>149.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5AB74C" w14:textId="77777777" w:rsidR="007B331C" w:rsidRDefault="007B331C" w:rsidP="007B331C">
            <w:pPr>
              <w:spacing w:before="0" w:after="0"/>
              <w:jc w:val="center"/>
            </w:pPr>
            <w:r>
              <w:rPr>
                <w:rFonts w:ascii="Arial Narrow" w:hAnsi="Arial Narrow" w:cs="Arial Narrow"/>
                <w:color w:val="000000"/>
                <w:sz w:val="14"/>
              </w:rPr>
              <w:t>239.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369AA1" w14:textId="77777777" w:rsidR="007B331C" w:rsidRDefault="007B331C" w:rsidP="007B331C">
            <w:pPr>
              <w:spacing w:before="0" w:after="0"/>
              <w:jc w:val="center"/>
            </w:pPr>
            <w:r>
              <w:rPr>
                <w:rFonts w:ascii="Arial Narrow" w:hAnsi="Arial Narrow" w:cs="Arial Narrow"/>
                <w:color w:val="000000"/>
                <w:sz w:val="14"/>
              </w:rPr>
              <w:t>593.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D6D8EC" w14:textId="77777777" w:rsidR="007B331C" w:rsidRDefault="007B331C" w:rsidP="007B331C">
            <w:pPr>
              <w:spacing w:before="0" w:after="0"/>
              <w:jc w:val="center"/>
            </w:pPr>
            <w:r>
              <w:rPr>
                <w:rFonts w:ascii="Arial Narrow" w:hAnsi="Arial Narrow" w:cs="Arial Narrow"/>
                <w:color w:val="000000"/>
                <w:sz w:val="14"/>
              </w:rPr>
              <w:t>635.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4CA5A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7CFD2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0854B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A726B4" w14:textId="77777777" w:rsidR="007B331C" w:rsidRDefault="007B331C" w:rsidP="007B331C">
            <w:pPr>
              <w:spacing w:before="0" w:after="0"/>
              <w:jc w:val="center"/>
            </w:pPr>
          </w:p>
        </w:tc>
      </w:tr>
      <w:tr w:rsidR="007B331C" w14:paraId="1F05B67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79F472"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A3895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D9875B"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2A8E7D"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A948D9" w14:textId="77777777" w:rsidR="007B331C" w:rsidRDefault="007B331C" w:rsidP="007B331C">
            <w:pPr>
              <w:spacing w:before="0" w:after="0"/>
              <w:jc w:val="center"/>
            </w:pPr>
            <w:r>
              <w:rPr>
                <w:rFonts w:ascii="Arial Narrow" w:hAnsi="Arial Narrow" w:cs="Arial Narrow"/>
                <w:color w:val="000000"/>
                <w:sz w:val="14"/>
              </w:rPr>
              <w:t>5.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5C74FD" w14:textId="77777777" w:rsidR="007B331C" w:rsidRDefault="007B331C" w:rsidP="007B331C">
            <w:pPr>
              <w:spacing w:before="0" w:after="0"/>
              <w:jc w:val="center"/>
            </w:pPr>
            <w:r>
              <w:rPr>
                <w:rFonts w:ascii="Arial Narrow" w:hAnsi="Arial Narrow" w:cs="Arial Narrow"/>
                <w:color w:val="000000"/>
                <w:sz w:val="14"/>
              </w:rPr>
              <w:t>4.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00E4AD" w14:textId="77777777" w:rsidR="007B331C" w:rsidRDefault="007B331C" w:rsidP="007B331C">
            <w:pPr>
              <w:spacing w:before="0" w:after="0"/>
              <w:jc w:val="center"/>
            </w:pPr>
            <w:r>
              <w:rPr>
                <w:rFonts w:ascii="Arial Narrow" w:hAnsi="Arial Narrow" w:cs="Arial Narrow"/>
                <w:color w:val="000000"/>
                <w:sz w:val="14"/>
              </w:rPr>
              <w:t>4.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51A7BA" w14:textId="77777777" w:rsidR="007B331C" w:rsidRDefault="007B331C" w:rsidP="007B331C">
            <w:pPr>
              <w:spacing w:before="0" w:after="0"/>
              <w:jc w:val="center"/>
            </w:pPr>
            <w:r>
              <w:rPr>
                <w:rFonts w:ascii="Arial Narrow" w:hAnsi="Arial Narrow" w:cs="Arial Narrow"/>
                <w:color w:val="000000"/>
                <w:sz w:val="14"/>
              </w:rPr>
              <w:t>4.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9C4D1B" w14:textId="77777777" w:rsidR="007B331C" w:rsidRDefault="007B331C" w:rsidP="007B331C">
            <w:pPr>
              <w:spacing w:before="0" w:after="0"/>
              <w:jc w:val="center"/>
            </w:pPr>
            <w:r>
              <w:rPr>
                <w:rFonts w:ascii="Arial Narrow" w:hAnsi="Arial Narrow" w:cs="Arial Narrow"/>
                <w:color w:val="000000"/>
                <w:sz w:val="14"/>
              </w:rPr>
              <w:t>7.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46EA09" w14:textId="77777777" w:rsidR="007B331C" w:rsidRDefault="007B331C" w:rsidP="007B331C">
            <w:pPr>
              <w:spacing w:before="0" w:after="0"/>
              <w:jc w:val="center"/>
            </w:pPr>
            <w:r>
              <w:rPr>
                <w:rFonts w:ascii="Arial Narrow" w:hAnsi="Arial Narrow" w:cs="Arial Narrow"/>
                <w:color w:val="000000"/>
                <w:sz w:val="14"/>
              </w:rPr>
              <w:t>8.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8D4452"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82CA97" w14:textId="77777777" w:rsidR="007B331C" w:rsidRDefault="007B331C" w:rsidP="007B331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A2E3AB"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04BE4F" w14:textId="77777777" w:rsidR="007B331C" w:rsidRDefault="007B331C" w:rsidP="007B331C">
            <w:pPr>
              <w:spacing w:before="0" w:after="0"/>
              <w:jc w:val="center"/>
            </w:pPr>
            <w:r>
              <w:rPr>
                <w:rFonts w:ascii="Arial Narrow" w:hAnsi="Arial Narrow" w:cs="Arial Narrow"/>
                <w:color w:val="000000"/>
                <w:sz w:val="14"/>
              </w:rPr>
              <w:t>2.40</w:t>
            </w:r>
          </w:p>
        </w:tc>
      </w:tr>
      <w:tr w:rsidR="007B331C" w14:paraId="6238914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35BDEF"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C45755" w14:textId="77777777" w:rsidR="007B331C" w:rsidRDefault="007B331C" w:rsidP="007B331C">
            <w:pPr>
              <w:spacing w:before="20" w:after="20"/>
              <w:ind w:left="20" w:right="20"/>
            </w:pPr>
            <w:r>
              <w:rPr>
                <w:rFonts w:ascii="Arial Narrow" w:hAnsi="Arial Narrow" w:cs="Arial Narrow"/>
                <w:color w:val="000000"/>
                <w:sz w:val="14"/>
              </w:rPr>
              <w:t>Haughton(BUR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574C18"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0F03FE"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1907DC" w14:textId="77777777" w:rsidR="007B331C" w:rsidRDefault="007B331C" w:rsidP="007B331C">
            <w:pPr>
              <w:spacing w:before="0" w:after="0"/>
              <w:jc w:val="center"/>
            </w:pPr>
            <w:r>
              <w:rPr>
                <w:rFonts w:ascii="Arial Narrow" w:hAnsi="Arial Narrow" w:cs="Arial Narrow"/>
                <w:color w:val="000000"/>
                <w:sz w:val="14"/>
              </w:rPr>
              <w:t>11.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4F3B92" w14:textId="77777777" w:rsidR="007B331C" w:rsidRDefault="007B331C" w:rsidP="007B331C">
            <w:pPr>
              <w:spacing w:before="0" w:after="0"/>
              <w:jc w:val="center"/>
            </w:pPr>
            <w:r>
              <w:rPr>
                <w:rFonts w:ascii="Arial Narrow" w:hAnsi="Arial Narrow" w:cs="Arial Narrow"/>
                <w:color w:val="000000"/>
                <w:sz w:val="14"/>
              </w:rPr>
              <w:t>1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AD0FCE" w14:textId="77777777" w:rsidR="007B331C" w:rsidRDefault="007B331C" w:rsidP="007B331C">
            <w:pPr>
              <w:spacing w:before="0" w:after="0"/>
              <w:jc w:val="center"/>
            </w:pPr>
            <w:r>
              <w:rPr>
                <w:rFonts w:ascii="Arial Narrow" w:hAnsi="Arial Narrow" w:cs="Arial Narrow"/>
                <w:color w:val="000000"/>
                <w:sz w:val="14"/>
              </w:rPr>
              <w:t>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441B6A" w14:textId="77777777" w:rsidR="007B331C" w:rsidRDefault="007B331C" w:rsidP="007B331C">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DC9996" w14:textId="77777777" w:rsidR="007B331C" w:rsidRDefault="007B331C" w:rsidP="007B331C">
            <w:pPr>
              <w:spacing w:before="0" w:after="0"/>
              <w:jc w:val="center"/>
            </w:pPr>
            <w:r>
              <w:rPr>
                <w:rFonts w:ascii="Arial Narrow" w:hAnsi="Arial Narrow" w:cs="Arial Narrow"/>
                <w:color w:val="000000"/>
                <w:sz w:val="14"/>
              </w:rPr>
              <w:t>20.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FCCE6E" w14:textId="77777777" w:rsidR="007B331C" w:rsidRDefault="007B331C" w:rsidP="007B331C">
            <w:pPr>
              <w:spacing w:before="0" w:after="0"/>
              <w:jc w:val="center"/>
            </w:pPr>
            <w:r>
              <w:rPr>
                <w:rFonts w:ascii="Arial Narrow" w:hAnsi="Arial Narrow" w:cs="Arial Narrow"/>
                <w:color w:val="000000"/>
                <w:sz w:val="14"/>
              </w:rPr>
              <w:t>23.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8841F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5802D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72B97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41FAA0" w14:textId="77777777" w:rsidR="007B331C" w:rsidRDefault="007B331C" w:rsidP="007B331C">
            <w:pPr>
              <w:spacing w:before="0" w:after="0"/>
              <w:jc w:val="center"/>
            </w:pPr>
          </w:p>
        </w:tc>
      </w:tr>
      <w:tr w:rsidR="007B331C" w14:paraId="366C851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2A6A1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350CF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3FF976"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51FC82"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50DC7E" w14:textId="77777777" w:rsidR="007B331C" w:rsidRDefault="007B331C" w:rsidP="007B331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27C2BD"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6694E5"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6ACC90" w14:textId="77777777" w:rsidR="007B331C" w:rsidRDefault="007B331C" w:rsidP="007B331C">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369312" w14:textId="77777777" w:rsidR="007B331C" w:rsidRDefault="007B331C" w:rsidP="007B331C">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B4E7EA" w14:textId="77777777" w:rsidR="007B331C" w:rsidRDefault="007B331C" w:rsidP="007B331C">
            <w:pPr>
              <w:spacing w:before="0" w:after="0"/>
              <w:jc w:val="center"/>
            </w:pPr>
            <w:r>
              <w:rPr>
                <w:rFonts w:ascii="Arial Narrow" w:hAnsi="Arial Narrow" w:cs="Arial Narrow"/>
                <w:color w:val="000000"/>
                <w:sz w:val="14"/>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31D5B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DFF7C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30D57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7A506E" w14:textId="77777777" w:rsidR="007B331C" w:rsidRDefault="007B331C" w:rsidP="007B331C">
            <w:pPr>
              <w:spacing w:before="0" w:after="0"/>
              <w:jc w:val="center"/>
            </w:pPr>
          </w:p>
        </w:tc>
      </w:tr>
      <w:tr w:rsidR="007B331C" w14:paraId="0805A6C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3BC52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079A0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ABBF40"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D4DE81"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68D60D" w14:textId="77777777" w:rsidR="007B331C" w:rsidRDefault="007B331C" w:rsidP="007B331C">
            <w:pPr>
              <w:spacing w:before="0" w:after="0"/>
              <w:jc w:val="center"/>
            </w:pPr>
            <w:r>
              <w:rPr>
                <w:rFonts w:ascii="Arial Narrow" w:hAnsi="Arial Narrow" w:cs="Arial Narrow"/>
                <w:color w:val="000000"/>
                <w:sz w:val="14"/>
              </w:rPr>
              <w:t>89.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E88CBD" w14:textId="77777777" w:rsidR="007B331C" w:rsidRDefault="007B331C" w:rsidP="007B331C">
            <w:pPr>
              <w:spacing w:before="0" w:after="0"/>
              <w:jc w:val="center"/>
            </w:pPr>
            <w:r>
              <w:rPr>
                <w:rFonts w:ascii="Arial Narrow" w:hAnsi="Arial Narrow" w:cs="Arial Narrow"/>
                <w:color w:val="000000"/>
                <w:sz w:val="14"/>
              </w:rPr>
              <w:t>82.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6BE43D" w14:textId="77777777" w:rsidR="007B331C" w:rsidRDefault="007B331C" w:rsidP="007B331C">
            <w:pPr>
              <w:spacing w:before="0" w:after="0"/>
              <w:jc w:val="center"/>
            </w:pPr>
            <w:r>
              <w:rPr>
                <w:rFonts w:ascii="Arial Narrow" w:hAnsi="Arial Narrow" w:cs="Arial Narrow"/>
                <w:color w:val="000000"/>
                <w:sz w:val="14"/>
              </w:rPr>
              <w:t>66.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1FA6C3" w14:textId="77777777" w:rsidR="007B331C" w:rsidRDefault="007B331C" w:rsidP="007B331C">
            <w:pPr>
              <w:spacing w:before="0" w:after="0"/>
              <w:jc w:val="center"/>
            </w:pPr>
            <w:r>
              <w:rPr>
                <w:rFonts w:ascii="Arial Narrow" w:hAnsi="Arial Narrow" w:cs="Arial Narrow"/>
                <w:color w:val="000000"/>
                <w:sz w:val="14"/>
              </w:rPr>
              <w:t>72.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4D864C" w14:textId="77777777" w:rsidR="007B331C" w:rsidRDefault="007B331C" w:rsidP="007B331C">
            <w:pPr>
              <w:spacing w:before="0" w:after="0"/>
              <w:jc w:val="center"/>
            </w:pPr>
            <w:r>
              <w:rPr>
                <w:rFonts w:ascii="Arial Narrow" w:hAnsi="Arial Narrow" w:cs="Arial Narrow"/>
                <w:color w:val="000000"/>
                <w:sz w:val="14"/>
              </w:rPr>
              <w:t>10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25C3F6" w14:textId="77777777" w:rsidR="007B331C" w:rsidRDefault="007B331C" w:rsidP="007B331C">
            <w:pPr>
              <w:spacing w:before="0" w:after="0"/>
              <w:jc w:val="center"/>
            </w:pPr>
            <w:r>
              <w:rPr>
                <w:rFonts w:ascii="Arial Narrow" w:hAnsi="Arial Narrow" w:cs="Arial Narrow"/>
                <w:color w:val="000000"/>
                <w:sz w:val="14"/>
              </w:rPr>
              <w:t>12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DB909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4754C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8C91F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C9711F" w14:textId="77777777" w:rsidR="007B331C" w:rsidRDefault="007B331C" w:rsidP="007B331C">
            <w:pPr>
              <w:spacing w:before="0" w:after="0"/>
              <w:jc w:val="center"/>
            </w:pPr>
          </w:p>
        </w:tc>
      </w:tr>
      <w:tr w:rsidR="007B331C" w14:paraId="52679BE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DBE513"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F0005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4AD04C"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25A54A"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42CBC4" w14:textId="77777777" w:rsidR="007B331C" w:rsidRDefault="007B331C" w:rsidP="007B331C">
            <w:pPr>
              <w:spacing w:before="0" w:after="0"/>
              <w:jc w:val="center"/>
            </w:pPr>
            <w:r>
              <w:rPr>
                <w:rFonts w:ascii="Arial Narrow" w:hAnsi="Arial Narrow" w:cs="Arial Narrow"/>
                <w:color w:val="000000"/>
                <w:sz w:val="14"/>
              </w:rPr>
              <w:t>3.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900DC6" w14:textId="77777777" w:rsidR="007B331C" w:rsidRDefault="007B331C" w:rsidP="007B331C">
            <w:pPr>
              <w:spacing w:before="0" w:after="0"/>
              <w:jc w:val="center"/>
            </w:pPr>
            <w:r>
              <w:rPr>
                <w:rFonts w:ascii="Arial Narrow" w:hAnsi="Arial Narrow" w:cs="Arial Narrow"/>
                <w:color w:val="000000"/>
                <w:sz w:val="14"/>
              </w:rPr>
              <w:t>4.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6D2A2A" w14:textId="77777777" w:rsidR="007B331C" w:rsidRDefault="007B331C" w:rsidP="007B331C">
            <w:pPr>
              <w:spacing w:before="0" w:after="0"/>
              <w:jc w:val="center"/>
            </w:pPr>
            <w:r>
              <w:rPr>
                <w:rFonts w:ascii="Arial Narrow" w:hAnsi="Arial Narrow" w:cs="Arial Narrow"/>
                <w:color w:val="000000"/>
                <w:sz w:val="14"/>
              </w:rPr>
              <w:t>2.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F760CD" w14:textId="77777777" w:rsidR="007B331C" w:rsidRDefault="007B331C" w:rsidP="007B331C">
            <w:pPr>
              <w:spacing w:before="0" w:after="0"/>
              <w:jc w:val="center"/>
            </w:pPr>
            <w:r>
              <w:rPr>
                <w:rFonts w:ascii="Arial Narrow" w:hAnsi="Arial Narrow" w:cs="Arial Narrow"/>
                <w:color w:val="000000"/>
                <w:sz w:val="14"/>
              </w:rPr>
              <w:t>2.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49869F" w14:textId="77777777" w:rsidR="007B331C" w:rsidRDefault="007B331C" w:rsidP="007B331C">
            <w:pPr>
              <w:spacing w:before="0" w:after="0"/>
              <w:jc w:val="center"/>
            </w:pPr>
            <w:r>
              <w:rPr>
                <w:rFonts w:ascii="Arial Narrow" w:hAnsi="Arial Narrow" w:cs="Arial Narrow"/>
                <w:color w:val="000000"/>
                <w:sz w:val="14"/>
              </w:rPr>
              <w:t>5.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BE35B0" w14:textId="77777777" w:rsidR="007B331C" w:rsidRDefault="007B331C" w:rsidP="007B331C">
            <w:pPr>
              <w:spacing w:before="0" w:after="0"/>
              <w:jc w:val="center"/>
            </w:pPr>
            <w:r>
              <w:rPr>
                <w:rFonts w:ascii="Arial Narrow" w:hAnsi="Arial Narrow" w:cs="Arial Narrow"/>
                <w:color w:val="000000"/>
                <w:sz w:val="14"/>
              </w:rPr>
              <w:t>5.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1E760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A3DE1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8CCF0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EE5CB7" w14:textId="77777777" w:rsidR="007B331C" w:rsidRDefault="007B331C" w:rsidP="007B331C">
            <w:pPr>
              <w:spacing w:before="0" w:after="0"/>
              <w:jc w:val="center"/>
            </w:pPr>
          </w:p>
        </w:tc>
      </w:tr>
      <w:tr w:rsidR="007B331C" w14:paraId="56EC575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D54C2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D66BF2"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F81AB9"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261622"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12BD19F" w14:textId="77777777" w:rsidR="007B331C" w:rsidRDefault="007B331C" w:rsidP="007B331C">
            <w:pPr>
              <w:spacing w:before="0" w:after="0"/>
              <w:jc w:val="center"/>
            </w:pPr>
            <w:r>
              <w:rPr>
                <w:rFonts w:ascii="Arial Narrow" w:hAnsi="Arial Narrow" w:cs="Arial Narrow"/>
                <w:color w:val="000000"/>
                <w:sz w:val="14"/>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158E3D" w14:textId="77777777" w:rsidR="007B331C" w:rsidRDefault="007B331C" w:rsidP="007B331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FE8CF5" w14:textId="77777777" w:rsidR="007B331C" w:rsidRDefault="007B331C" w:rsidP="007B331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7261D4" w14:textId="77777777" w:rsidR="007B331C" w:rsidRDefault="007B331C" w:rsidP="007B331C">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1FDF28" w14:textId="77777777" w:rsidR="007B331C" w:rsidRDefault="007B331C" w:rsidP="007B331C">
            <w:pPr>
              <w:spacing w:before="0" w:after="0"/>
              <w:jc w:val="center"/>
            </w:pPr>
            <w:r>
              <w:rPr>
                <w:rFonts w:ascii="Arial Narrow" w:hAnsi="Arial Narrow" w:cs="Arial Narrow"/>
                <w:color w:val="000000"/>
                <w:sz w:val="14"/>
              </w:rPr>
              <w:t>0.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C0AC8B" w14:textId="77777777" w:rsidR="007B331C" w:rsidRDefault="007B331C" w:rsidP="007B331C">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A80E03"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2E67CC" w14:textId="77777777" w:rsidR="007B331C" w:rsidRDefault="007B331C" w:rsidP="007B331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50EDB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BCD2B6" w14:textId="77777777" w:rsidR="007B331C" w:rsidRDefault="007B331C" w:rsidP="007B331C">
            <w:pPr>
              <w:spacing w:before="0" w:after="0"/>
              <w:jc w:val="center"/>
            </w:pPr>
          </w:p>
        </w:tc>
      </w:tr>
      <w:tr w:rsidR="007B331C" w14:paraId="455B2A4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E0CDC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420A5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940319"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47BF34"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7F2807" w14:textId="77777777" w:rsidR="007B331C" w:rsidRDefault="007B331C" w:rsidP="007B331C">
            <w:pPr>
              <w:spacing w:before="0" w:after="0"/>
              <w:jc w:val="center"/>
            </w:pPr>
            <w:r>
              <w:rPr>
                <w:rFonts w:ascii="Arial Narrow" w:hAnsi="Arial Narrow" w:cs="Arial Narrow"/>
                <w:color w:val="000000"/>
                <w:sz w:val="14"/>
              </w:rPr>
              <w:t>7.0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B2F4B04" w14:textId="77777777" w:rsidR="007B331C" w:rsidRDefault="007B331C" w:rsidP="007B331C">
            <w:pPr>
              <w:spacing w:before="0" w:after="0"/>
              <w:jc w:val="center"/>
            </w:pPr>
            <w:r>
              <w:rPr>
                <w:rFonts w:ascii="Arial Narrow" w:hAnsi="Arial Narrow" w:cs="Arial Narrow"/>
                <w:color w:val="000000"/>
                <w:sz w:val="14"/>
              </w:rPr>
              <w:t>2.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5DB450" w14:textId="77777777" w:rsidR="007B331C" w:rsidRDefault="007B331C" w:rsidP="007B331C">
            <w:pPr>
              <w:spacing w:before="0" w:after="0"/>
              <w:jc w:val="center"/>
            </w:pPr>
            <w:r>
              <w:rPr>
                <w:rFonts w:ascii="Arial Narrow" w:hAnsi="Arial Narrow" w:cs="Arial Narrow"/>
                <w:color w:val="000000"/>
                <w:sz w:val="14"/>
              </w:rPr>
              <w:t>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DB556D"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6913E2" w14:textId="77777777" w:rsidR="007B331C" w:rsidRDefault="007B331C" w:rsidP="007B331C">
            <w:pPr>
              <w:spacing w:before="0" w:after="0"/>
              <w:jc w:val="center"/>
            </w:pPr>
            <w:r>
              <w:rPr>
                <w:rFonts w:ascii="Arial Narrow" w:hAnsi="Arial Narrow" w:cs="Arial Narrow"/>
                <w:color w:val="000000"/>
                <w:sz w:val="14"/>
              </w:rPr>
              <w:t>15.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2CA46A" w14:textId="77777777" w:rsidR="007B331C" w:rsidRDefault="007B331C" w:rsidP="007B331C">
            <w:pPr>
              <w:spacing w:before="0" w:after="0"/>
              <w:jc w:val="center"/>
            </w:pPr>
            <w:r>
              <w:rPr>
                <w:rFonts w:ascii="Arial Narrow" w:hAnsi="Arial Narrow" w:cs="Arial Narrow"/>
                <w:color w:val="000000"/>
                <w:sz w:val="14"/>
              </w:rPr>
              <w:t>2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AC2BC9"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18771E"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9E7D1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327263" w14:textId="77777777" w:rsidR="007B331C" w:rsidRDefault="007B331C" w:rsidP="007B331C">
            <w:pPr>
              <w:spacing w:before="0" w:after="0"/>
              <w:jc w:val="center"/>
            </w:pPr>
          </w:p>
        </w:tc>
      </w:tr>
      <w:tr w:rsidR="007B331C" w14:paraId="240DF48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72290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9DE59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7C993C"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0F570F"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8BA023" w14:textId="77777777" w:rsidR="007B331C" w:rsidRDefault="007B331C" w:rsidP="007B331C">
            <w:pPr>
              <w:spacing w:before="0" w:after="0"/>
              <w:jc w:val="center"/>
            </w:pPr>
            <w:r>
              <w:rPr>
                <w:rFonts w:ascii="Arial Narrow" w:hAnsi="Arial Narrow" w:cs="Arial Narrow"/>
                <w:color w:val="000000"/>
                <w:sz w:val="14"/>
              </w:rPr>
              <w:t>18.6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C8B0F58" w14:textId="77777777" w:rsidR="007B331C" w:rsidRDefault="007B331C" w:rsidP="007B331C">
            <w:pPr>
              <w:spacing w:before="0" w:after="0"/>
              <w:jc w:val="center"/>
            </w:pPr>
            <w:r>
              <w:rPr>
                <w:rFonts w:ascii="Arial Narrow" w:hAnsi="Arial Narrow" w:cs="Arial Narrow"/>
                <w:color w:val="000000"/>
                <w:sz w:val="14"/>
              </w:rPr>
              <w:t>14.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D87864" w14:textId="77777777" w:rsidR="007B331C" w:rsidRDefault="007B331C" w:rsidP="007B331C">
            <w:pPr>
              <w:spacing w:before="0" w:after="0"/>
              <w:jc w:val="center"/>
            </w:pPr>
            <w:r>
              <w:rPr>
                <w:rFonts w:ascii="Arial Narrow" w:hAnsi="Arial Narrow" w:cs="Arial Narrow"/>
                <w:color w:val="000000"/>
                <w:sz w:val="14"/>
              </w:rPr>
              <w:t>3.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8F4A80" w14:textId="77777777" w:rsidR="007B331C" w:rsidRDefault="007B331C" w:rsidP="007B331C">
            <w:pPr>
              <w:spacing w:before="0" w:after="0"/>
              <w:jc w:val="center"/>
            </w:pPr>
            <w:r>
              <w:rPr>
                <w:rFonts w:ascii="Arial Narrow" w:hAnsi="Arial Narrow" w:cs="Arial Narrow"/>
                <w:color w:val="000000"/>
                <w:sz w:val="14"/>
              </w:rPr>
              <w:t>8.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29F6DA" w14:textId="77777777" w:rsidR="007B331C" w:rsidRDefault="007B331C" w:rsidP="007B331C">
            <w:pPr>
              <w:spacing w:before="0" w:after="0"/>
              <w:jc w:val="center"/>
            </w:pPr>
            <w:r>
              <w:rPr>
                <w:rFonts w:ascii="Arial Narrow" w:hAnsi="Arial Narrow" w:cs="Arial Narrow"/>
                <w:color w:val="000000"/>
                <w:sz w:val="14"/>
              </w:rPr>
              <w:t>23.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EFE7AF" w14:textId="77777777" w:rsidR="007B331C" w:rsidRDefault="007B331C" w:rsidP="007B331C">
            <w:pPr>
              <w:spacing w:before="0" w:after="0"/>
              <w:jc w:val="center"/>
            </w:pPr>
            <w:r>
              <w:rPr>
                <w:rFonts w:ascii="Arial Narrow" w:hAnsi="Arial Narrow" w:cs="Arial Narrow"/>
                <w:color w:val="000000"/>
                <w:sz w:val="14"/>
              </w:rPr>
              <w:t>46.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97D9EC"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901929" w14:textId="77777777" w:rsidR="007B331C" w:rsidRDefault="007B331C" w:rsidP="007B331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221F59" w14:textId="77777777" w:rsidR="007B331C" w:rsidRDefault="007B331C" w:rsidP="007B331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1970ED" w14:textId="77777777" w:rsidR="007B331C" w:rsidRDefault="007B331C" w:rsidP="007B331C">
            <w:pPr>
              <w:spacing w:before="0" w:after="0"/>
              <w:jc w:val="center"/>
            </w:pPr>
            <w:r>
              <w:rPr>
                <w:rFonts w:ascii="Arial Narrow" w:hAnsi="Arial Narrow" w:cs="Arial Narrow"/>
                <w:color w:val="000000"/>
                <w:sz w:val="14"/>
              </w:rPr>
              <w:t>25.00</w:t>
            </w:r>
          </w:p>
        </w:tc>
      </w:tr>
      <w:tr w:rsidR="007B331C" w14:paraId="2BE0919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6B0DB3"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F9756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18CC8C"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6C0D8C"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5082E9" w14:textId="77777777" w:rsidR="007B331C" w:rsidRDefault="007B331C" w:rsidP="007B331C">
            <w:pPr>
              <w:spacing w:before="0" w:after="0"/>
              <w:jc w:val="center"/>
            </w:pPr>
            <w:r>
              <w:rPr>
                <w:rFonts w:ascii="Arial Narrow" w:hAnsi="Arial Narrow" w:cs="Arial Narrow"/>
                <w:color w:val="000000"/>
                <w:sz w:val="14"/>
              </w:rPr>
              <w:t>2.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BAF053" w14:textId="77777777" w:rsidR="007B331C" w:rsidRDefault="007B331C" w:rsidP="007B331C">
            <w:pPr>
              <w:spacing w:before="0" w:after="0"/>
              <w:jc w:val="center"/>
            </w:pPr>
            <w:r>
              <w:rPr>
                <w:rFonts w:ascii="Arial Narrow" w:hAnsi="Arial Narrow" w:cs="Arial Narrow"/>
                <w:color w:val="000000"/>
                <w:sz w:val="14"/>
              </w:rPr>
              <w:t>1.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A2652A" w14:textId="77777777" w:rsidR="007B331C" w:rsidRDefault="007B331C" w:rsidP="007B331C">
            <w:pPr>
              <w:spacing w:before="0" w:after="0"/>
              <w:jc w:val="center"/>
            </w:pPr>
            <w:r>
              <w:rPr>
                <w:rFonts w:ascii="Arial Narrow" w:hAnsi="Arial Narrow" w:cs="Arial Narrow"/>
                <w:color w:val="000000"/>
                <w:sz w:val="14"/>
              </w:rPr>
              <w:t>0.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0FBAE6" w14:textId="77777777" w:rsidR="007B331C" w:rsidRDefault="007B331C" w:rsidP="007B331C">
            <w:pPr>
              <w:spacing w:before="0" w:after="0"/>
              <w:jc w:val="center"/>
            </w:pPr>
            <w:r>
              <w:rPr>
                <w:rFonts w:ascii="Arial Narrow" w:hAnsi="Arial Narrow" w:cs="Arial Narrow"/>
                <w:color w:val="000000"/>
                <w:sz w:val="14"/>
              </w:rPr>
              <w:t>1.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81DDB4" w14:textId="77777777" w:rsidR="007B331C" w:rsidRDefault="007B331C" w:rsidP="007B331C">
            <w:pPr>
              <w:spacing w:before="0" w:after="0"/>
              <w:jc w:val="center"/>
            </w:pPr>
            <w:r>
              <w:rPr>
                <w:rFonts w:ascii="Arial Narrow" w:hAnsi="Arial Narrow" w:cs="Arial Narrow"/>
                <w:color w:val="000000"/>
                <w:sz w:val="14"/>
              </w:rPr>
              <w:t>3.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22F531" w14:textId="77777777" w:rsidR="007B331C" w:rsidRDefault="007B331C" w:rsidP="007B331C">
            <w:pPr>
              <w:spacing w:before="0" w:after="0"/>
              <w:jc w:val="center"/>
            </w:pPr>
            <w:r>
              <w:rPr>
                <w:rFonts w:ascii="Arial Narrow" w:hAnsi="Arial Narrow" w:cs="Arial Narrow"/>
                <w:color w:val="000000"/>
                <w:sz w:val="14"/>
              </w:rPr>
              <w:t>4.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25387C"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F4C53D"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3F86F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2A3282" w14:textId="77777777" w:rsidR="007B331C" w:rsidRDefault="007B331C" w:rsidP="007B331C">
            <w:pPr>
              <w:spacing w:before="0" w:after="0"/>
              <w:jc w:val="center"/>
            </w:pPr>
          </w:p>
        </w:tc>
      </w:tr>
      <w:tr w:rsidR="007B331C" w14:paraId="0FB5438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3D80E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87093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796104"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8BAEB8"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BAA1A2" w14:textId="77777777" w:rsidR="007B331C" w:rsidRDefault="007B331C" w:rsidP="007B331C">
            <w:pPr>
              <w:spacing w:before="0" w:after="0"/>
              <w:jc w:val="center"/>
            </w:pPr>
            <w:r>
              <w:rPr>
                <w:rFonts w:ascii="Arial Narrow" w:hAnsi="Arial Narrow" w:cs="Arial Narrow"/>
                <w:color w:val="000000"/>
                <w:sz w:val="14"/>
              </w:rPr>
              <w:t>149.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D7A70F" w14:textId="77777777" w:rsidR="007B331C" w:rsidRDefault="007B331C" w:rsidP="007B331C">
            <w:pPr>
              <w:spacing w:before="0" w:after="0"/>
              <w:jc w:val="center"/>
            </w:pPr>
            <w:r>
              <w:rPr>
                <w:rFonts w:ascii="Arial Narrow" w:hAnsi="Arial Narrow" w:cs="Arial Narrow"/>
                <w:color w:val="000000"/>
                <w:sz w:val="14"/>
              </w:rPr>
              <w:t>148.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30B0CE" w14:textId="77777777" w:rsidR="007B331C" w:rsidRDefault="007B331C" w:rsidP="007B331C">
            <w:pPr>
              <w:spacing w:before="0" w:after="0"/>
              <w:jc w:val="center"/>
            </w:pPr>
            <w:r>
              <w:rPr>
                <w:rFonts w:ascii="Arial Narrow" w:hAnsi="Arial Narrow" w:cs="Arial Narrow"/>
                <w:color w:val="000000"/>
                <w:sz w:val="14"/>
              </w:rPr>
              <w:t>145.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FBBE2E" w14:textId="77777777" w:rsidR="007B331C" w:rsidRDefault="007B331C" w:rsidP="007B331C">
            <w:pPr>
              <w:spacing w:before="0" w:after="0"/>
              <w:jc w:val="center"/>
            </w:pPr>
            <w:r>
              <w:rPr>
                <w:rFonts w:ascii="Arial Narrow" w:hAnsi="Arial Narrow" w:cs="Arial Narrow"/>
                <w:color w:val="000000"/>
                <w:sz w:val="14"/>
              </w:rPr>
              <w:t>146.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BBC168" w14:textId="77777777" w:rsidR="007B331C" w:rsidRDefault="007B331C" w:rsidP="007B331C">
            <w:pPr>
              <w:spacing w:before="0" w:after="0"/>
              <w:jc w:val="center"/>
            </w:pPr>
            <w:r>
              <w:rPr>
                <w:rFonts w:ascii="Arial Narrow" w:hAnsi="Arial Narrow" w:cs="Arial Narrow"/>
                <w:color w:val="000000"/>
                <w:sz w:val="14"/>
              </w:rPr>
              <w:t>152.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F76C53" w14:textId="77777777" w:rsidR="007B331C" w:rsidRDefault="007B331C" w:rsidP="007B331C">
            <w:pPr>
              <w:spacing w:before="0" w:after="0"/>
              <w:jc w:val="center"/>
            </w:pPr>
            <w:r>
              <w:rPr>
                <w:rFonts w:ascii="Arial Narrow" w:hAnsi="Arial Narrow" w:cs="Arial Narrow"/>
                <w:color w:val="000000"/>
                <w:sz w:val="14"/>
              </w:rPr>
              <w:t>154.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03992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1811D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712B5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977D78" w14:textId="77777777" w:rsidR="007B331C" w:rsidRDefault="007B331C" w:rsidP="007B331C">
            <w:pPr>
              <w:spacing w:before="0" w:after="0"/>
              <w:jc w:val="center"/>
            </w:pPr>
          </w:p>
        </w:tc>
      </w:tr>
      <w:tr w:rsidR="007B331C" w14:paraId="21D6DC3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EC713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BFA59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40798E"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84256A"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9C0B67" w14:textId="77777777" w:rsidR="007B331C" w:rsidRDefault="007B331C" w:rsidP="007B331C">
            <w:pPr>
              <w:spacing w:before="0" w:after="0"/>
              <w:jc w:val="center"/>
            </w:pPr>
            <w:r>
              <w:rPr>
                <w:rFonts w:ascii="Arial Narrow" w:hAnsi="Arial Narrow" w:cs="Arial Narrow"/>
                <w:color w:val="000000"/>
                <w:sz w:val="14"/>
              </w:rPr>
              <w:t>2.1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C6E5B98" w14:textId="77777777" w:rsidR="007B331C" w:rsidRDefault="007B331C" w:rsidP="007B331C">
            <w:pPr>
              <w:spacing w:before="0" w:after="0"/>
              <w:jc w:val="center"/>
            </w:pPr>
            <w:r>
              <w:rPr>
                <w:rFonts w:ascii="Arial Narrow" w:hAnsi="Arial Narrow" w:cs="Arial Narrow"/>
                <w:color w:val="000000"/>
                <w:sz w:val="14"/>
              </w:rPr>
              <w:t>2.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BC7C49" w14:textId="77777777" w:rsidR="007B331C" w:rsidRDefault="007B331C" w:rsidP="007B331C">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F8BA7C" w14:textId="77777777" w:rsidR="007B331C" w:rsidRDefault="007B331C" w:rsidP="007B331C">
            <w:pPr>
              <w:spacing w:before="0" w:after="0"/>
              <w:jc w:val="center"/>
            </w:pPr>
            <w:r>
              <w:rPr>
                <w:rFonts w:ascii="Arial Narrow" w:hAnsi="Arial Narrow" w:cs="Arial Narrow"/>
                <w:color w:val="000000"/>
                <w:sz w:val="14"/>
              </w:rPr>
              <w:t>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170934" w14:textId="77777777" w:rsidR="007B331C" w:rsidRDefault="007B331C" w:rsidP="007B331C">
            <w:pPr>
              <w:spacing w:before="0" w:after="0"/>
              <w:jc w:val="center"/>
            </w:pPr>
            <w:r>
              <w:rPr>
                <w:rFonts w:ascii="Arial Narrow" w:hAnsi="Arial Narrow" w:cs="Arial Narrow"/>
                <w:color w:val="000000"/>
                <w:sz w:val="14"/>
              </w:rPr>
              <w:t>3.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C8F33F" w14:textId="77777777" w:rsidR="007B331C" w:rsidRDefault="007B331C" w:rsidP="007B331C">
            <w:pPr>
              <w:spacing w:before="0" w:after="0"/>
              <w:jc w:val="center"/>
            </w:pPr>
            <w:r>
              <w:rPr>
                <w:rFonts w:ascii="Arial Narrow" w:hAnsi="Arial Narrow" w:cs="Arial Narrow"/>
                <w:color w:val="000000"/>
                <w:sz w:val="14"/>
              </w:rPr>
              <w:t>4.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288C2F"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96A7D1" w14:textId="77777777" w:rsidR="007B331C" w:rsidRDefault="007B331C" w:rsidP="007B331C">
            <w:pPr>
              <w:spacing w:before="0" w:after="0"/>
              <w:jc w:val="center"/>
            </w:pPr>
            <w:r>
              <w:rPr>
                <w:rFonts w:ascii="Arial Narrow" w:hAnsi="Arial Narrow" w:cs="Arial Narrow"/>
                <w:color w:val="000000"/>
                <w:sz w:val="14"/>
              </w:rPr>
              <w:t>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B0AE01"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10353A" w14:textId="77777777" w:rsidR="007B331C" w:rsidRDefault="007B331C" w:rsidP="007B331C">
            <w:pPr>
              <w:spacing w:before="0" w:after="0"/>
              <w:jc w:val="center"/>
            </w:pPr>
            <w:r>
              <w:rPr>
                <w:rFonts w:ascii="Arial Narrow" w:hAnsi="Arial Narrow" w:cs="Arial Narrow"/>
                <w:color w:val="000000"/>
                <w:sz w:val="14"/>
              </w:rPr>
              <w:t>3.30</w:t>
            </w:r>
          </w:p>
        </w:tc>
      </w:tr>
      <w:tr w:rsidR="007B331C" w14:paraId="7E268A2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CC1F33"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D5B7D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FAF540"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9F3D91"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E09A8AF"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992694" w14:textId="77777777" w:rsidR="007B331C" w:rsidRDefault="007B331C" w:rsidP="007B331C">
            <w:pPr>
              <w:spacing w:before="0" w:after="0"/>
              <w:jc w:val="center"/>
            </w:pPr>
            <w:r>
              <w:rPr>
                <w:rFonts w:ascii="Arial Narrow" w:hAnsi="Arial Narrow" w:cs="Arial Narrow"/>
                <w:color w:val="000000"/>
                <w:sz w:val="14"/>
              </w:rPr>
              <w:t>3.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69CFEA" w14:textId="77777777" w:rsidR="007B331C" w:rsidRDefault="007B331C" w:rsidP="007B331C">
            <w:pPr>
              <w:spacing w:before="0" w:after="0"/>
              <w:jc w:val="center"/>
            </w:pPr>
            <w:r>
              <w:rPr>
                <w:rFonts w:ascii="Arial Narrow" w:hAnsi="Arial Narrow" w:cs="Arial Narrow"/>
                <w:color w:val="000000"/>
                <w:sz w:val="14"/>
              </w:rPr>
              <w:t>3.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59F6D0" w14:textId="77777777" w:rsidR="007B331C" w:rsidRDefault="007B331C" w:rsidP="007B331C">
            <w:pPr>
              <w:spacing w:before="0" w:after="0"/>
              <w:jc w:val="center"/>
            </w:pPr>
            <w:r>
              <w:rPr>
                <w:rFonts w:ascii="Arial Narrow" w:hAnsi="Arial Narrow" w:cs="Arial Narrow"/>
                <w:color w:val="000000"/>
                <w:sz w:val="14"/>
              </w:rPr>
              <w:t>3.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5E42E1" w14:textId="77777777" w:rsidR="007B331C" w:rsidRDefault="007B331C" w:rsidP="007B331C">
            <w:pPr>
              <w:spacing w:before="0" w:after="0"/>
              <w:jc w:val="center"/>
            </w:pPr>
            <w:r>
              <w:rPr>
                <w:rFonts w:ascii="Arial Narrow" w:hAnsi="Arial Narrow" w:cs="Arial Narrow"/>
                <w:color w:val="000000"/>
                <w:sz w:val="14"/>
              </w:rPr>
              <w:t>3.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38B038" w14:textId="77777777" w:rsidR="007B331C" w:rsidRDefault="007B331C" w:rsidP="007B331C">
            <w:pPr>
              <w:spacing w:before="0" w:after="0"/>
              <w:jc w:val="center"/>
            </w:pPr>
            <w:r>
              <w:rPr>
                <w:rFonts w:ascii="Arial Narrow" w:hAnsi="Arial Narrow" w:cs="Arial Narrow"/>
                <w:color w:val="000000"/>
                <w:sz w:val="14"/>
              </w:rPr>
              <w:t>6.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CD1F33"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32AC9C"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14C8A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62320B" w14:textId="77777777" w:rsidR="007B331C" w:rsidRDefault="007B331C" w:rsidP="007B331C">
            <w:pPr>
              <w:spacing w:before="0" w:after="0"/>
              <w:jc w:val="center"/>
            </w:pPr>
          </w:p>
        </w:tc>
      </w:tr>
      <w:tr w:rsidR="007B331C" w14:paraId="2C303FE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8E5F1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E3EC3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EA16E2"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7C9D36"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A81AE7" w14:textId="77777777" w:rsidR="007B331C" w:rsidRDefault="007B331C" w:rsidP="007B331C">
            <w:pPr>
              <w:spacing w:before="0" w:after="0"/>
              <w:jc w:val="center"/>
            </w:pPr>
            <w:r>
              <w:rPr>
                <w:rFonts w:ascii="Arial Narrow" w:hAnsi="Arial Narrow" w:cs="Arial Narrow"/>
                <w:color w:val="000000"/>
                <w:sz w:val="14"/>
              </w:rPr>
              <w:t>188.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1CD42D" w14:textId="77777777" w:rsidR="007B331C" w:rsidRDefault="007B331C" w:rsidP="007B331C">
            <w:pPr>
              <w:spacing w:before="0" w:after="0"/>
              <w:jc w:val="center"/>
            </w:pPr>
            <w:r>
              <w:rPr>
                <w:rFonts w:ascii="Arial Narrow" w:hAnsi="Arial Narrow" w:cs="Arial Narrow"/>
                <w:color w:val="000000"/>
                <w:sz w:val="14"/>
              </w:rPr>
              <w:t>194.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04AE66" w14:textId="77777777" w:rsidR="007B331C" w:rsidRDefault="007B331C" w:rsidP="007B331C">
            <w:pPr>
              <w:spacing w:before="0" w:after="0"/>
              <w:jc w:val="center"/>
            </w:pPr>
            <w:r>
              <w:rPr>
                <w:rFonts w:ascii="Arial Narrow" w:hAnsi="Arial Narrow" w:cs="Arial Narrow"/>
                <w:color w:val="000000"/>
                <w:sz w:val="14"/>
              </w:rPr>
              <w:t>50.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A32FB0" w14:textId="77777777" w:rsidR="007B331C" w:rsidRDefault="007B331C" w:rsidP="007B331C">
            <w:pPr>
              <w:spacing w:before="0" w:after="0"/>
              <w:jc w:val="center"/>
            </w:pPr>
            <w:r>
              <w:rPr>
                <w:rFonts w:ascii="Arial Narrow" w:hAnsi="Arial Narrow" w:cs="Arial Narrow"/>
                <w:color w:val="000000"/>
                <w:sz w:val="14"/>
              </w:rPr>
              <w:t>93.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6921FF" w14:textId="77777777" w:rsidR="007B331C" w:rsidRDefault="007B331C" w:rsidP="007B331C">
            <w:pPr>
              <w:spacing w:before="0" w:after="0"/>
              <w:jc w:val="center"/>
            </w:pPr>
            <w:r>
              <w:rPr>
                <w:rFonts w:ascii="Arial Narrow" w:hAnsi="Arial Narrow" w:cs="Arial Narrow"/>
                <w:color w:val="000000"/>
                <w:sz w:val="14"/>
              </w:rPr>
              <w:t>242.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49E9CF" w14:textId="77777777" w:rsidR="007B331C" w:rsidRDefault="007B331C" w:rsidP="007B331C">
            <w:pPr>
              <w:spacing w:before="0" w:after="0"/>
              <w:jc w:val="center"/>
            </w:pPr>
            <w:r>
              <w:rPr>
                <w:rFonts w:ascii="Arial Narrow" w:hAnsi="Arial Narrow" w:cs="Arial Narrow"/>
                <w:color w:val="000000"/>
                <w:sz w:val="14"/>
              </w:rPr>
              <w:t>333.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9B908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054FD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D56E3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F1C570" w14:textId="77777777" w:rsidR="007B331C" w:rsidRDefault="007B331C" w:rsidP="007B331C">
            <w:pPr>
              <w:spacing w:before="0" w:after="0"/>
              <w:jc w:val="center"/>
            </w:pPr>
          </w:p>
        </w:tc>
      </w:tr>
      <w:tr w:rsidR="007B331C" w14:paraId="1023828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0FDE6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D2ECD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D466B1"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7480CC"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7DEC8D" w14:textId="77777777" w:rsidR="007B331C" w:rsidRDefault="007B331C" w:rsidP="007B331C">
            <w:pPr>
              <w:spacing w:before="0" w:after="0"/>
              <w:jc w:val="center"/>
            </w:pPr>
            <w:r>
              <w:rPr>
                <w:rFonts w:ascii="Arial Narrow" w:hAnsi="Arial Narrow" w:cs="Arial Narrow"/>
                <w:color w:val="000000"/>
                <w:sz w:val="14"/>
              </w:rPr>
              <w:t>3.2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3E899EA" w14:textId="77777777" w:rsidR="007B331C" w:rsidRDefault="007B331C" w:rsidP="007B331C">
            <w:pPr>
              <w:spacing w:before="0" w:after="0"/>
              <w:jc w:val="center"/>
            </w:pPr>
            <w:r>
              <w:rPr>
                <w:rFonts w:ascii="Arial Narrow" w:hAnsi="Arial Narrow" w:cs="Arial Narrow"/>
                <w:color w:val="000000"/>
                <w:sz w:val="14"/>
              </w:rPr>
              <w:t>3.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6584CB" w14:textId="77777777" w:rsidR="007B331C" w:rsidRDefault="007B331C" w:rsidP="007B331C">
            <w:pPr>
              <w:spacing w:before="0" w:after="0"/>
              <w:jc w:val="center"/>
            </w:pPr>
            <w:r>
              <w:rPr>
                <w:rFonts w:ascii="Arial Narrow" w:hAnsi="Arial Narrow" w:cs="Arial Narrow"/>
                <w:color w:val="000000"/>
                <w:sz w:val="14"/>
              </w:rPr>
              <w:t>1.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A430F8" w14:textId="77777777" w:rsidR="007B331C" w:rsidRDefault="007B331C" w:rsidP="007B331C">
            <w:pPr>
              <w:spacing w:before="0" w:after="0"/>
              <w:jc w:val="center"/>
            </w:pPr>
            <w:r>
              <w:rPr>
                <w:rFonts w:ascii="Arial Narrow" w:hAnsi="Arial Narrow" w:cs="Arial Narrow"/>
                <w:color w:val="000000"/>
                <w:sz w:val="14"/>
              </w:rPr>
              <w:t>1.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F77009" w14:textId="77777777" w:rsidR="007B331C" w:rsidRDefault="007B331C" w:rsidP="007B331C">
            <w:pPr>
              <w:spacing w:before="0" w:after="0"/>
              <w:jc w:val="center"/>
            </w:pPr>
            <w:r>
              <w:rPr>
                <w:rFonts w:ascii="Arial Narrow" w:hAnsi="Arial Narrow" w:cs="Arial Narrow"/>
                <w:color w:val="000000"/>
                <w:sz w:val="14"/>
              </w:rPr>
              <w:t>4.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91F039" w14:textId="77777777" w:rsidR="007B331C" w:rsidRDefault="007B331C" w:rsidP="007B331C">
            <w:pPr>
              <w:spacing w:before="0" w:after="0"/>
              <w:jc w:val="center"/>
            </w:pPr>
            <w:r>
              <w:rPr>
                <w:rFonts w:ascii="Arial Narrow" w:hAnsi="Arial Narrow" w:cs="Arial Narrow"/>
                <w:color w:val="000000"/>
                <w:sz w:val="14"/>
              </w:rPr>
              <w:t>5.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B98436"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11ECB9" w14:textId="77777777" w:rsidR="007B331C" w:rsidRDefault="007B331C" w:rsidP="007B331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B35EA2"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423622" w14:textId="77777777" w:rsidR="007B331C" w:rsidRDefault="007B331C" w:rsidP="007B331C">
            <w:pPr>
              <w:spacing w:before="0" w:after="0"/>
              <w:jc w:val="center"/>
            </w:pPr>
            <w:r>
              <w:rPr>
                <w:rFonts w:ascii="Arial Narrow" w:hAnsi="Arial Narrow" w:cs="Arial Narrow"/>
                <w:color w:val="000000"/>
                <w:sz w:val="14"/>
              </w:rPr>
              <w:t>2.40</w:t>
            </w:r>
          </w:p>
        </w:tc>
      </w:tr>
      <w:tr w:rsidR="007B331C" w14:paraId="539D134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545103"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B4A83E" w14:textId="77777777" w:rsidR="007B331C" w:rsidRDefault="007B331C" w:rsidP="007B331C">
            <w:pPr>
              <w:spacing w:before="20" w:after="20"/>
              <w:ind w:left="20" w:right="20"/>
            </w:pPr>
            <w:r w:rsidRPr="00D847C7">
              <w:rPr>
                <w:rFonts w:ascii="Arial Narrow" w:hAnsi="Arial Narrow" w:cs="Arial Narrow"/>
                <w:i/>
                <w:color w:val="000000"/>
                <w:sz w:val="14"/>
              </w:rPr>
              <w:t>Yongala</w:t>
            </w:r>
            <w:r>
              <w:rPr>
                <w:rFonts w:ascii="Arial Narrow" w:hAnsi="Arial Narrow" w:cs="Arial Narrow"/>
                <w:color w:val="000000"/>
                <w:sz w:val="14"/>
              </w:rPr>
              <w:t>(BUR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A74FA7"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A7A08C" w14:textId="77777777" w:rsidR="007B331C" w:rsidRDefault="007B331C" w:rsidP="007B331C">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C6DD65" w14:textId="77777777" w:rsidR="007B331C" w:rsidRDefault="007B331C" w:rsidP="007B331C">
            <w:pPr>
              <w:spacing w:before="0" w:after="0"/>
              <w:jc w:val="center"/>
            </w:pPr>
            <w:r>
              <w:rPr>
                <w:rFonts w:ascii="Arial Narrow" w:hAnsi="Arial Narrow" w:cs="Arial Narrow"/>
                <w:color w:val="000000"/>
                <w:sz w:val="14"/>
              </w:rPr>
              <w:t>2.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2850EC" w14:textId="77777777" w:rsidR="007B331C" w:rsidRDefault="007B331C" w:rsidP="007B331C">
            <w:pPr>
              <w:spacing w:before="0" w:after="0"/>
              <w:jc w:val="center"/>
            </w:pPr>
            <w:r>
              <w:rPr>
                <w:rFonts w:ascii="Arial Narrow" w:hAnsi="Arial Narrow" w:cs="Arial Narrow"/>
                <w:color w:val="000000"/>
                <w:sz w:val="14"/>
              </w:rPr>
              <w:t>1.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B5306C" w14:textId="77777777" w:rsidR="007B331C" w:rsidRDefault="007B331C" w:rsidP="007B331C">
            <w:pPr>
              <w:spacing w:before="0" w:after="0"/>
              <w:jc w:val="center"/>
            </w:pPr>
            <w:r>
              <w:rPr>
                <w:rFonts w:ascii="Arial Narrow" w:hAnsi="Arial Narrow" w:cs="Arial Narrow"/>
                <w:color w:val="000000"/>
                <w:sz w:val="14"/>
              </w:rPr>
              <w:t>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0F6C09" w14:textId="77777777" w:rsidR="007B331C" w:rsidRDefault="007B331C" w:rsidP="007B331C">
            <w:pPr>
              <w:spacing w:before="0" w:after="0"/>
              <w:jc w:val="center"/>
            </w:pPr>
            <w:r>
              <w:rPr>
                <w:rFonts w:ascii="Arial Narrow" w:hAnsi="Arial Narrow" w:cs="Arial Narrow"/>
                <w:color w:val="000000"/>
                <w:sz w:val="14"/>
              </w:rPr>
              <w:t>1.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B07613" w14:textId="77777777" w:rsidR="007B331C" w:rsidRDefault="007B331C" w:rsidP="007B331C">
            <w:pPr>
              <w:spacing w:before="0" w:after="0"/>
              <w:jc w:val="center"/>
            </w:pPr>
            <w:r>
              <w:rPr>
                <w:rFonts w:ascii="Arial Narrow" w:hAnsi="Arial Narrow" w:cs="Arial Narrow"/>
                <w:color w:val="000000"/>
                <w:sz w:val="14"/>
              </w:rPr>
              <w:t>2.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AEAAD2" w14:textId="77777777" w:rsidR="007B331C" w:rsidRDefault="007B331C" w:rsidP="007B331C">
            <w:pPr>
              <w:spacing w:before="0" w:after="0"/>
              <w:jc w:val="center"/>
            </w:pPr>
            <w:r>
              <w:rPr>
                <w:rFonts w:ascii="Arial Narrow" w:hAnsi="Arial Narrow" w:cs="Arial Narrow"/>
                <w:color w:val="000000"/>
                <w:sz w:val="14"/>
              </w:rPr>
              <w:t>3.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DBEDC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3D49E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4806C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384ADE" w14:textId="77777777" w:rsidR="007B331C" w:rsidRDefault="007B331C" w:rsidP="007B331C">
            <w:pPr>
              <w:spacing w:before="0" w:after="0"/>
              <w:jc w:val="center"/>
            </w:pPr>
          </w:p>
        </w:tc>
      </w:tr>
      <w:tr w:rsidR="007B331C" w14:paraId="77BB2FF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FA0C9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C30A9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7988F0"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87295F" w14:textId="77777777" w:rsidR="007B331C" w:rsidRDefault="007B331C" w:rsidP="007B331C">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4ACE3F" w14:textId="77777777" w:rsidR="007B331C" w:rsidRDefault="007B331C" w:rsidP="007B331C">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D70B38" w14:textId="77777777" w:rsidR="007B331C" w:rsidRDefault="007B331C" w:rsidP="007B331C">
            <w:pPr>
              <w:spacing w:before="0" w:after="0"/>
              <w:jc w:val="center"/>
            </w:pPr>
            <w:r>
              <w:rPr>
                <w:rFonts w:ascii="Arial Narrow" w:hAnsi="Arial Narrow" w:cs="Arial Narrow"/>
                <w:color w:val="000000"/>
                <w:sz w:val="14"/>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D6565D" w14:textId="77777777" w:rsidR="007B331C" w:rsidRDefault="007B331C" w:rsidP="007B331C">
            <w:pPr>
              <w:spacing w:before="0" w:after="0"/>
              <w:jc w:val="center"/>
            </w:pPr>
            <w:r>
              <w:rPr>
                <w:rFonts w:ascii="Arial Narrow" w:hAnsi="Arial Narrow" w:cs="Arial Narrow"/>
                <w:color w:val="000000"/>
                <w:sz w:val="14"/>
              </w:rPr>
              <w:t>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BBDA5E" w14:textId="77777777" w:rsidR="007B331C" w:rsidRDefault="007B331C" w:rsidP="007B331C">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B524EA" w14:textId="77777777" w:rsidR="007B331C" w:rsidRDefault="007B331C" w:rsidP="007B331C">
            <w:pPr>
              <w:spacing w:before="0" w:after="0"/>
              <w:jc w:val="center"/>
            </w:pPr>
            <w:r>
              <w:rPr>
                <w:rFonts w:ascii="Arial Narrow" w:hAnsi="Arial Narrow" w:cs="Arial Narrow"/>
                <w:color w:val="000000"/>
                <w:sz w:val="14"/>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55D38A" w14:textId="77777777" w:rsidR="007B331C" w:rsidRDefault="007B331C" w:rsidP="007B331C">
            <w:pPr>
              <w:spacing w:before="0" w:after="0"/>
              <w:jc w:val="center"/>
            </w:pPr>
            <w:r>
              <w:rPr>
                <w:rFonts w:ascii="Arial Narrow" w:hAnsi="Arial Narrow" w:cs="Arial Narrow"/>
                <w:color w:val="000000"/>
                <w:sz w:val="14"/>
              </w:rPr>
              <w:t>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A1274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6BC57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82A8A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8C6993" w14:textId="77777777" w:rsidR="007B331C" w:rsidRDefault="007B331C" w:rsidP="007B331C">
            <w:pPr>
              <w:spacing w:before="0" w:after="0"/>
              <w:jc w:val="center"/>
            </w:pPr>
          </w:p>
        </w:tc>
      </w:tr>
      <w:tr w:rsidR="007B331C" w14:paraId="6F1E5DB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2C622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BE9EB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DC2BA0"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825BBD" w14:textId="77777777" w:rsidR="007B331C" w:rsidRDefault="007B331C" w:rsidP="007B331C">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06277F" w14:textId="77777777" w:rsidR="007B331C" w:rsidRDefault="007B331C" w:rsidP="007B331C">
            <w:pPr>
              <w:spacing w:before="0" w:after="0"/>
              <w:jc w:val="center"/>
            </w:pPr>
            <w:r>
              <w:rPr>
                <w:rFonts w:ascii="Arial Narrow" w:hAnsi="Arial Narrow" w:cs="Arial Narrow"/>
                <w:color w:val="000000"/>
                <w:sz w:val="14"/>
              </w:rPr>
              <w:t>79.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25F1B4" w14:textId="77777777" w:rsidR="007B331C" w:rsidRDefault="007B331C" w:rsidP="007B331C">
            <w:pPr>
              <w:spacing w:before="0" w:after="0"/>
              <w:jc w:val="center"/>
            </w:pPr>
            <w:r>
              <w:rPr>
                <w:rFonts w:ascii="Arial Narrow" w:hAnsi="Arial Narrow" w:cs="Arial Narrow"/>
                <w:color w:val="000000"/>
                <w:sz w:val="14"/>
              </w:rPr>
              <w:t>80.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B65392" w14:textId="77777777" w:rsidR="007B331C" w:rsidRDefault="007B331C" w:rsidP="007B331C">
            <w:pPr>
              <w:spacing w:before="0" w:after="0"/>
              <w:jc w:val="center"/>
            </w:pPr>
            <w:r>
              <w:rPr>
                <w:rFonts w:ascii="Arial Narrow" w:hAnsi="Arial Narrow" w:cs="Arial Narrow"/>
                <w:color w:val="000000"/>
                <w:sz w:val="14"/>
              </w:rPr>
              <w:t>62.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B0BEF6" w14:textId="77777777" w:rsidR="007B331C" w:rsidRDefault="007B331C" w:rsidP="007B331C">
            <w:pPr>
              <w:spacing w:before="0" w:after="0"/>
              <w:jc w:val="center"/>
            </w:pPr>
            <w:r>
              <w:rPr>
                <w:rFonts w:ascii="Arial Narrow" w:hAnsi="Arial Narrow" w:cs="Arial Narrow"/>
                <w:color w:val="000000"/>
                <w:sz w:val="14"/>
              </w:rPr>
              <w:t>68.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9AC2AD" w14:textId="77777777" w:rsidR="007B331C" w:rsidRDefault="007B331C" w:rsidP="007B331C">
            <w:pPr>
              <w:spacing w:before="0" w:after="0"/>
              <w:jc w:val="center"/>
            </w:pPr>
            <w:r>
              <w:rPr>
                <w:rFonts w:ascii="Arial Narrow" w:hAnsi="Arial Narrow" w:cs="Arial Narrow"/>
                <w:color w:val="000000"/>
                <w:sz w:val="14"/>
              </w:rPr>
              <w:t>86.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2B427C" w14:textId="77777777" w:rsidR="007B331C" w:rsidRDefault="007B331C" w:rsidP="007B331C">
            <w:pPr>
              <w:spacing w:before="0" w:after="0"/>
              <w:jc w:val="center"/>
            </w:pPr>
            <w:r>
              <w:rPr>
                <w:rFonts w:ascii="Arial Narrow" w:hAnsi="Arial Narrow" w:cs="Arial Narrow"/>
                <w:color w:val="000000"/>
                <w:sz w:val="14"/>
              </w:rPr>
              <w:t>97.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A26E8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76346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C683E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BF1F3D" w14:textId="77777777" w:rsidR="007B331C" w:rsidRDefault="007B331C" w:rsidP="007B331C">
            <w:pPr>
              <w:spacing w:before="0" w:after="0"/>
              <w:jc w:val="center"/>
            </w:pPr>
          </w:p>
        </w:tc>
      </w:tr>
      <w:tr w:rsidR="007B331C" w14:paraId="2494522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FD5D4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F0C1D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4831FE"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B28032" w14:textId="77777777" w:rsidR="007B331C" w:rsidRDefault="007B331C" w:rsidP="007B331C">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ECA401" w14:textId="77777777" w:rsidR="007B331C" w:rsidRDefault="007B331C" w:rsidP="007B331C">
            <w:pPr>
              <w:spacing w:before="0" w:after="0"/>
              <w:jc w:val="center"/>
            </w:pPr>
            <w:r>
              <w:rPr>
                <w:rFonts w:ascii="Arial Narrow" w:hAnsi="Arial Narrow" w:cs="Arial Narrow"/>
                <w:color w:val="000000"/>
                <w:sz w:val="14"/>
              </w:rPr>
              <w:t>4.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5CA0C9" w14:textId="77777777" w:rsidR="007B331C" w:rsidRDefault="007B331C" w:rsidP="007B331C">
            <w:pPr>
              <w:spacing w:before="0" w:after="0"/>
              <w:jc w:val="center"/>
            </w:pPr>
            <w:r>
              <w:rPr>
                <w:rFonts w:ascii="Arial Narrow" w:hAnsi="Arial Narrow" w:cs="Arial Narrow"/>
                <w:color w:val="000000"/>
                <w:sz w:val="14"/>
              </w:rPr>
              <w:t>5.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90EEE6" w14:textId="77777777" w:rsidR="007B331C" w:rsidRDefault="007B331C" w:rsidP="007B331C">
            <w:pPr>
              <w:spacing w:before="0" w:after="0"/>
              <w:jc w:val="center"/>
            </w:pPr>
            <w:r>
              <w:rPr>
                <w:rFonts w:ascii="Arial Narrow" w:hAnsi="Arial Narrow" w:cs="Arial Narrow"/>
                <w:color w:val="000000"/>
                <w:sz w:val="14"/>
              </w:rPr>
              <w:t>3.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29CA04" w14:textId="77777777" w:rsidR="007B331C" w:rsidRDefault="007B331C" w:rsidP="007B331C">
            <w:pPr>
              <w:spacing w:before="0" w:after="0"/>
              <w:jc w:val="center"/>
            </w:pPr>
            <w:r>
              <w:rPr>
                <w:rFonts w:ascii="Arial Narrow" w:hAnsi="Arial Narrow" w:cs="Arial Narrow"/>
                <w:color w:val="000000"/>
                <w:sz w:val="14"/>
              </w:rPr>
              <w:t>4.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37DAD5" w14:textId="77777777" w:rsidR="007B331C" w:rsidRDefault="007B331C" w:rsidP="007B331C">
            <w:pPr>
              <w:spacing w:before="0" w:after="0"/>
              <w:jc w:val="center"/>
            </w:pPr>
            <w:r>
              <w:rPr>
                <w:rFonts w:ascii="Arial Narrow" w:hAnsi="Arial Narrow" w:cs="Arial Narrow"/>
                <w:color w:val="000000"/>
                <w:sz w:val="14"/>
              </w:rPr>
              <w:t>5.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D3266C" w14:textId="77777777" w:rsidR="007B331C" w:rsidRDefault="007B331C" w:rsidP="007B331C">
            <w:pPr>
              <w:spacing w:before="0" w:after="0"/>
              <w:jc w:val="center"/>
            </w:pPr>
            <w:r>
              <w:rPr>
                <w:rFonts w:ascii="Arial Narrow" w:hAnsi="Arial Narrow" w:cs="Arial Narrow"/>
                <w:color w:val="000000"/>
                <w:sz w:val="14"/>
              </w:rPr>
              <w:t>5.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75DF9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1076D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AB995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25FE2A" w14:textId="77777777" w:rsidR="007B331C" w:rsidRDefault="007B331C" w:rsidP="007B331C">
            <w:pPr>
              <w:spacing w:before="0" w:after="0"/>
              <w:jc w:val="center"/>
            </w:pPr>
          </w:p>
        </w:tc>
      </w:tr>
      <w:tr w:rsidR="007B331C" w14:paraId="3F98135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203AD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7D5AE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158792"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FEA73B" w14:textId="77777777" w:rsidR="007B331C" w:rsidRDefault="007B331C" w:rsidP="007B331C">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626F4E" w14:textId="77777777" w:rsidR="007B331C" w:rsidRDefault="007B331C" w:rsidP="007B331C">
            <w:pPr>
              <w:spacing w:before="0" w:after="0"/>
              <w:jc w:val="center"/>
            </w:pPr>
            <w:r>
              <w:rPr>
                <w:rFonts w:ascii="Arial Narrow" w:hAnsi="Arial Narrow" w:cs="Arial Narrow"/>
                <w:color w:val="000000"/>
                <w:sz w:val="14"/>
              </w:rPr>
              <w:t>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54DA41" w14:textId="77777777" w:rsidR="007B331C" w:rsidRDefault="007B331C" w:rsidP="007B331C">
            <w:pPr>
              <w:spacing w:before="0" w:after="0"/>
              <w:jc w:val="center"/>
            </w:pPr>
            <w:r>
              <w:rPr>
                <w:rFonts w:ascii="Arial Narrow" w:hAnsi="Arial Narrow" w:cs="Arial Narrow"/>
                <w:color w:val="000000"/>
                <w:sz w:val="14"/>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45BE11" w14:textId="77777777" w:rsidR="007B331C" w:rsidRDefault="007B331C" w:rsidP="007B331C">
            <w:pPr>
              <w:spacing w:before="0" w:after="0"/>
              <w:jc w:val="center"/>
            </w:pPr>
            <w:r>
              <w:rPr>
                <w:rFonts w:ascii="Arial Narrow" w:hAnsi="Arial Narrow" w:cs="Arial Narrow"/>
                <w:color w:val="000000"/>
                <w:sz w:val="14"/>
              </w:rPr>
              <w:t>0.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994C78" w14:textId="77777777" w:rsidR="007B331C" w:rsidRDefault="007B331C" w:rsidP="007B331C">
            <w:pPr>
              <w:spacing w:before="0" w:after="0"/>
              <w:jc w:val="center"/>
            </w:pPr>
            <w:r>
              <w:rPr>
                <w:rFonts w:ascii="Arial Narrow" w:hAnsi="Arial Narrow" w:cs="Arial Narrow"/>
                <w:color w:val="000000"/>
                <w:sz w:val="14"/>
              </w:rPr>
              <w:t>0.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177D93" w14:textId="77777777" w:rsidR="007B331C" w:rsidRDefault="007B331C" w:rsidP="007B331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392C0C" w14:textId="77777777" w:rsidR="007B331C" w:rsidRDefault="007B331C" w:rsidP="007B331C">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5B9251"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09029E" w14:textId="77777777" w:rsidR="007B331C" w:rsidRDefault="007B331C" w:rsidP="007B331C">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B65565"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F6D00B" w14:textId="77777777" w:rsidR="007B331C" w:rsidRDefault="007B331C" w:rsidP="007B331C">
            <w:pPr>
              <w:spacing w:before="0" w:after="0"/>
              <w:jc w:val="center"/>
            </w:pPr>
            <w:r>
              <w:rPr>
                <w:rFonts w:ascii="Arial Narrow" w:hAnsi="Arial Narrow" w:cs="Arial Narrow"/>
                <w:color w:val="000000"/>
                <w:sz w:val="14"/>
              </w:rPr>
              <w:t>0.63</w:t>
            </w:r>
          </w:p>
        </w:tc>
      </w:tr>
      <w:tr w:rsidR="007B331C" w14:paraId="21C3305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2B7056"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816AC2"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E97450"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1FE0C0" w14:textId="77777777" w:rsidR="007B331C" w:rsidRDefault="007B331C" w:rsidP="007B331C">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FE0EB9" w14:textId="77777777" w:rsidR="007B331C" w:rsidRDefault="007B331C" w:rsidP="007B331C">
            <w:pPr>
              <w:spacing w:before="0" w:after="0"/>
              <w:jc w:val="center"/>
            </w:pPr>
            <w:r>
              <w:rPr>
                <w:rFonts w:ascii="Arial Narrow" w:hAnsi="Arial Narrow" w:cs="Arial Narrow"/>
                <w:color w:val="000000"/>
                <w:sz w:val="14"/>
              </w:rPr>
              <w:t>0.5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987BB67" w14:textId="77777777" w:rsidR="007B331C" w:rsidRDefault="007B331C" w:rsidP="007B331C">
            <w:pPr>
              <w:spacing w:before="0" w:after="0"/>
              <w:jc w:val="center"/>
            </w:pPr>
            <w:r>
              <w:rPr>
                <w:rFonts w:ascii="Arial Narrow" w:hAnsi="Arial Narrow" w:cs="Arial Narrow"/>
                <w:color w:val="000000"/>
                <w:sz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2D4358" w14:textId="77777777" w:rsidR="007B331C" w:rsidRDefault="007B331C" w:rsidP="007B331C">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7D7A83" w14:textId="77777777" w:rsidR="007B331C" w:rsidRDefault="007B331C" w:rsidP="007B331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D1AAA9" w14:textId="77777777" w:rsidR="007B331C" w:rsidRDefault="007B331C" w:rsidP="007B331C">
            <w:pPr>
              <w:spacing w:before="0" w:after="0"/>
              <w:jc w:val="center"/>
            </w:pPr>
            <w:r>
              <w:rPr>
                <w:rFonts w:ascii="Arial Narrow" w:hAnsi="Arial Narrow" w:cs="Arial Narrow"/>
                <w:color w:val="000000"/>
                <w:sz w:val="14"/>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8D02A3" w14:textId="77777777" w:rsidR="007B331C" w:rsidRDefault="007B331C" w:rsidP="007B331C">
            <w:pPr>
              <w:spacing w:before="0" w:after="0"/>
              <w:jc w:val="center"/>
            </w:pPr>
            <w:r>
              <w:rPr>
                <w:rFonts w:ascii="Arial Narrow" w:hAnsi="Arial Narrow" w:cs="Arial Narrow"/>
                <w:color w:val="000000"/>
                <w:sz w:val="14"/>
              </w:rPr>
              <w:t>1.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AB20FA"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1CD0AA" w14:textId="77777777" w:rsidR="007B331C" w:rsidRDefault="007B331C" w:rsidP="007B331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7DEC4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DEA741" w14:textId="77777777" w:rsidR="007B331C" w:rsidRDefault="007B331C" w:rsidP="007B331C">
            <w:pPr>
              <w:spacing w:before="0" w:after="0"/>
              <w:jc w:val="center"/>
            </w:pPr>
          </w:p>
        </w:tc>
      </w:tr>
      <w:tr w:rsidR="007B331C" w14:paraId="136AF5B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218D1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2F446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6056CC"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EEA41A" w14:textId="77777777" w:rsidR="007B331C" w:rsidRDefault="007B331C" w:rsidP="007B331C">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1A6B0A" w14:textId="77777777" w:rsidR="007B331C" w:rsidRDefault="007B331C" w:rsidP="007B331C">
            <w:pPr>
              <w:spacing w:before="0" w:after="0"/>
              <w:jc w:val="center"/>
            </w:pPr>
            <w:r>
              <w:rPr>
                <w:rFonts w:ascii="Arial Narrow" w:hAnsi="Arial Narrow" w:cs="Arial Narrow"/>
                <w:color w:val="000000"/>
                <w:sz w:val="14"/>
              </w:rPr>
              <w:t>11.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892032" w14:textId="77777777" w:rsidR="007B331C" w:rsidRDefault="007B331C" w:rsidP="007B331C">
            <w:pPr>
              <w:spacing w:before="0" w:after="0"/>
              <w:jc w:val="center"/>
            </w:pPr>
            <w:r>
              <w:rPr>
                <w:rFonts w:ascii="Arial Narrow" w:hAnsi="Arial Narrow" w:cs="Arial Narrow"/>
                <w:color w:val="000000"/>
                <w:sz w:val="14"/>
              </w:rPr>
              <w:t>1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A4F588" w14:textId="77777777" w:rsidR="007B331C" w:rsidRDefault="007B331C" w:rsidP="007B331C">
            <w:pPr>
              <w:spacing w:before="0" w:after="0"/>
              <w:jc w:val="center"/>
            </w:pPr>
            <w:r>
              <w:rPr>
                <w:rFonts w:ascii="Arial Narrow" w:hAnsi="Arial Narrow" w:cs="Arial Narrow"/>
                <w:color w:val="000000"/>
                <w:sz w:val="14"/>
              </w:rPr>
              <w:t>9.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6C344E" w14:textId="77777777" w:rsidR="007B331C" w:rsidRDefault="007B331C" w:rsidP="007B331C">
            <w:pPr>
              <w:spacing w:before="0" w:after="0"/>
              <w:jc w:val="center"/>
            </w:pPr>
            <w:r>
              <w:rPr>
                <w:rFonts w:ascii="Arial Narrow" w:hAnsi="Arial Narrow" w:cs="Arial Narrow"/>
                <w:color w:val="000000"/>
                <w:sz w:val="14"/>
              </w:rPr>
              <w:t>9.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1F5C45" w14:textId="77777777" w:rsidR="007B331C" w:rsidRDefault="007B331C" w:rsidP="007B331C">
            <w:pPr>
              <w:spacing w:before="0" w:after="0"/>
              <w:jc w:val="center"/>
            </w:pPr>
            <w:r>
              <w:rPr>
                <w:rFonts w:ascii="Arial Narrow" w:hAnsi="Arial Narrow" w:cs="Arial Narrow"/>
                <w:color w:val="000000"/>
                <w:sz w:val="14"/>
              </w:rPr>
              <w:t>14.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2384ED" w14:textId="77777777" w:rsidR="007B331C" w:rsidRDefault="007B331C" w:rsidP="007B331C">
            <w:pPr>
              <w:spacing w:before="0" w:after="0"/>
              <w:jc w:val="center"/>
            </w:pPr>
            <w:r>
              <w:rPr>
                <w:rFonts w:ascii="Arial Narrow" w:hAnsi="Arial Narrow" w:cs="Arial Narrow"/>
                <w:color w:val="000000"/>
                <w:sz w:val="14"/>
              </w:rPr>
              <w:t>15.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AF6B56"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B5AA04" w14:textId="77777777" w:rsidR="007B331C" w:rsidRDefault="007B331C" w:rsidP="007B331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484B40" w14:textId="77777777" w:rsidR="007B331C" w:rsidRDefault="007B331C" w:rsidP="007B331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7B8A06" w14:textId="77777777" w:rsidR="007B331C" w:rsidRDefault="007B331C" w:rsidP="007B331C">
            <w:pPr>
              <w:spacing w:before="0" w:after="0"/>
              <w:jc w:val="center"/>
            </w:pPr>
            <w:r>
              <w:rPr>
                <w:rFonts w:ascii="Arial Narrow" w:hAnsi="Arial Narrow" w:cs="Arial Narrow"/>
                <w:color w:val="000000"/>
                <w:sz w:val="14"/>
              </w:rPr>
              <w:t>25.00</w:t>
            </w:r>
          </w:p>
        </w:tc>
      </w:tr>
      <w:tr w:rsidR="007B331C" w14:paraId="573A9171"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61A9A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B53CC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E9C6CE"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7CBA3D" w14:textId="77777777" w:rsidR="007B331C" w:rsidRDefault="007B331C" w:rsidP="007B331C">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0161D8" w14:textId="77777777" w:rsidR="007B331C" w:rsidRDefault="007B331C" w:rsidP="007B331C">
            <w:pPr>
              <w:spacing w:before="0" w:after="0"/>
              <w:jc w:val="center"/>
            </w:pPr>
            <w:r>
              <w:rPr>
                <w:rFonts w:ascii="Arial Narrow" w:hAnsi="Arial Narrow" w:cs="Arial Narrow"/>
                <w:color w:val="000000"/>
                <w:sz w:val="14"/>
              </w:rPr>
              <w:t>1.3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8137156" w14:textId="77777777" w:rsidR="007B331C" w:rsidRDefault="007B331C" w:rsidP="007B331C">
            <w:pPr>
              <w:spacing w:before="0" w:after="0"/>
              <w:jc w:val="center"/>
            </w:pPr>
            <w:r>
              <w:rPr>
                <w:rFonts w:ascii="Arial Narrow" w:hAnsi="Arial Narrow" w:cs="Arial Narrow"/>
                <w:color w:val="000000"/>
                <w:sz w:val="14"/>
              </w:rPr>
              <w:t>1.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EFD039" w14:textId="77777777" w:rsidR="007B331C" w:rsidRDefault="007B331C" w:rsidP="007B331C">
            <w:pPr>
              <w:spacing w:before="0" w:after="0"/>
              <w:jc w:val="center"/>
            </w:pPr>
            <w:r>
              <w:rPr>
                <w:rFonts w:ascii="Arial Narrow" w:hAnsi="Arial Narrow" w:cs="Arial Narrow"/>
                <w:color w:val="000000"/>
                <w:sz w:val="14"/>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140EB3" w14:textId="77777777" w:rsidR="007B331C" w:rsidRDefault="007B331C" w:rsidP="007B331C">
            <w:pPr>
              <w:spacing w:before="0" w:after="0"/>
              <w:jc w:val="center"/>
            </w:pPr>
            <w:r>
              <w:rPr>
                <w:rFonts w:ascii="Arial Narrow" w:hAnsi="Arial Narrow" w:cs="Arial Narrow"/>
                <w:color w:val="000000"/>
                <w:sz w:val="14"/>
              </w:rPr>
              <w:t>0.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84A365" w14:textId="77777777" w:rsidR="007B331C" w:rsidRDefault="007B331C" w:rsidP="007B331C">
            <w:pPr>
              <w:spacing w:before="0" w:after="0"/>
              <w:jc w:val="center"/>
            </w:pPr>
            <w:r>
              <w:rPr>
                <w:rFonts w:ascii="Arial Narrow" w:hAnsi="Arial Narrow" w:cs="Arial Narrow"/>
                <w:color w:val="000000"/>
                <w:sz w:val="14"/>
              </w:rPr>
              <w:t>1.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7D46A3" w14:textId="77777777" w:rsidR="007B331C" w:rsidRDefault="007B331C" w:rsidP="007B331C">
            <w:pPr>
              <w:spacing w:before="0" w:after="0"/>
              <w:jc w:val="center"/>
            </w:pPr>
            <w:r>
              <w:rPr>
                <w:rFonts w:ascii="Arial Narrow" w:hAnsi="Arial Narrow" w:cs="Arial Narrow"/>
                <w:color w:val="000000"/>
                <w:sz w:val="14"/>
              </w:rPr>
              <w:t>1.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0BB93F"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CEA483"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8A34E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1C000C" w14:textId="77777777" w:rsidR="007B331C" w:rsidRDefault="007B331C" w:rsidP="007B331C">
            <w:pPr>
              <w:spacing w:before="0" w:after="0"/>
              <w:jc w:val="center"/>
            </w:pPr>
          </w:p>
        </w:tc>
      </w:tr>
      <w:tr w:rsidR="007B331C" w14:paraId="3EC5C7A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EA880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711E3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A08A6E"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EB7A1F" w14:textId="77777777" w:rsidR="007B331C" w:rsidRDefault="007B331C" w:rsidP="007B331C">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B8E123" w14:textId="77777777" w:rsidR="007B331C" w:rsidRDefault="007B331C" w:rsidP="007B331C">
            <w:pPr>
              <w:spacing w:before="0" w:after="0"/>
              <w:jc w:val="center"/>
            </w:pPr>
            <w:r>
              <w:rPr>
                <w:rFonts w:ascii="Arial Narrow" w:hAnsi="Arial Narrow" w:cs="Arial Narrow"/>
                <w:color w:val="000000"/>
                <w:sz w:val="14"/>
              </w:rPr>
              <w:t>98.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A1C885" w14:textId="77777777" w:rsidR="007B331C" w:rsidRDefault="007B331C" w:rsidP="007B331C">
            <w:pPr>
              <w:spacing w:before="0" w:after="0"/>
              <w:jc w:val="center"/>
            </w:pPr>
            <w:r>
              <w:rPr>
                <w:rFonts w:ascii="Arial Narrow" w:hAnsi="Arial Narrow" w:cs="Arial Narrow"/>
                <w:color w:val="000000"/>
                <w:sz w:val="14"/>
              </w:rPr>
              <w:t>94.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9650C3" w14:textId="77777777" w:rsidR="007B331C" w:rsidRDefault="007B331C" w:rsidP="007B331C">
            <w:pPr>
              <w:spacing w:before="0" w:after="0"/>
              <w:jc w:val="center"/>
            </w:pPr>
            <w:r>
              <w:rPr>
                <w:rFonts w:ascii="Arial Narrow" w:hAnsi="Arial Narrow" w:cs="Arial Narrow"/>
                <w:color w:val="000000"/>
                <w:sz w:val="14"/>
              </w:rPr>
              <w:t>64.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A51664" w14:textId="77777777" w:rsidR="007B331C" w:rsidRDefault="007B331C" w:rsidP="007B331C">
            <w:pPr>
              <w:spacing w:before="0" w:after="0"/>
              <w:jc w:val="center"/>
            </w:pPr>
            <w:r>
              <w:rPr>
                <w:rFonts w:ascii="Arial Narrow" w:hAnsi="Arial Narrow" w:cs="Arial Narrow"/>
                <w:color w:val="000000"/>
                <w:sz w:val="14"/>
              </w:rPr>
              <w:t>66.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58D417" w14:textId="77777777" w:rsidR="007B331C" w:rsidRDefault="007B331C" w:rsidP="007B331C">
            <w:pPr>
              <w:spacing w:before="0" w:after="0"/>
              <w:jc w:val="center"/>
            </w:pPr>
            <w:r>
              <w:rPr>
                <w:rFonts w:ascii="Arial Narrow" w:hAnsi="Arial Narrow" w:cs="Arial Narrow"/>
                <w:color w:val="000000"/>
                <w:sz w:val="14"/>
              </w:rPr>
              <w:t>131.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CD676D" w14:textId="77777777" w:rsidR="007B331C" w:rsidRDefault="007B331C" w:rsidP="007B331C">
            <w:pPr>
              <w:spacing w:before="0" w:after="0"/>
              <w:jc w:val="center"/>
            </w:pPr>
            <w:r>
              <w:rPr>
                <w:rFonts w:ascii="Arial Narrow" w:hAnsi="Arial Narrow" w:cs="Arial Narrow"/>
                <w:color w:val="000000"/>
                <w:sz w:val="14"/>
              </w:rPr>
              <w:t>14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0577D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D2881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BC655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88021C" w14:textId="77777777" w:rsidR="007B331C" w:rsidRDefault="007B331C" w:rsidP="007B331C">
            <w:pPr>
              <w:spacing w:before="0" w:after="0"/>
              <w:jc w:val="center"/>
            </w:pPr>
          </w:p>
        </w:tc>
      </w:tr>
      <w:tr w:rsidR="007B331C" w14:paraId="08AC21A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896FE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9755D2"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C4561F"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28AE45" w14:textId="77777777" w:rsidR="007B331C" w:rsidRDefault="007B331C" w:rsidP="007B331C">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B239B9" w14:textId="77777777" w:rsidR="007B331C" w:rsidRDefault="007B331C" w:rsidP="007B331C">
            <w:pPr>
              <w:spacing w:before="0" w:after="0"/>
              <w:jc w:val="center"/>
            </w:pPr>
            <w:r>
              <w:rPr>
                <w:rFonts w:ascii="Arial Narrow" w:hAnsi="Arial Narrow" w:cs="Arial Narrow"/>
                <w:color w:val="000000"/>
                <w:sz w:val="14"/>
              </w:rPr>
              <w:t>1.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5D51F0" w14:textId="77777777" w:rsidR="007B331C" w:rsidRDefault="007B331C" w:rsidP="007B331C">
            <w:pPr>
              <w:spacing w:before="0" w:after="0"/>
              <w:jc w:val="center"/>
            </w:pPr>
            <w:r>
              <w:rPr>
                <w:rFonts w:ascii="Arial Narrow" w:hAnsi="Arial Narrow" w:cs="Arial Narrow"/>
                <w:color w:val="000000"/>
                <w:sz w:val="14"/>
              </w:rPr>
              <w:t>1.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1D34F5" w14:textId="77777777" w:rsidR="007B331C" w:rsidRDefault="007B331C" w:rsidP="007B331C">
            <w:pPr>
              <w:spacing w:before="0" w:after="0"/>
              <w:jc w:val="center"/>
            </w:pPr>
            <w:r>
              <w:rPr>
                <w:rFonts w:ascii="Arial Narrow" w:hAnsi="Arial Narrow" w:cs="Arial Narrow"/>
                <w:color w:val="000000"/>
                <w:sz w:val="14"/>
              </w:rPr>
              <w:t>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8593DE" w14:textId="77777777" w:rsidR="007B331C" w:rsidRDefault="007B331C" w:rsidP="007B331C">
            <w:pPr>
              <w:spacing w:before="0" w:after="0"/>
              <w:jc w:val="center"/>
            </w:pPr>
            <w:r>
              <w:rPr>
                <w:rFonts w:ascii="Arial Narrow" w:hAnsi="Arial Narrow" w:cs="Arial Narrow"/>
                <w:color w:val="000000"/>
                <w:sz w:val="14"/>
              </w:rPr>
              <w:t>1.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865EAE" w14:textId="77777777" w:rsidR="007B331C" w:rsidRDefault="007B331C" w:rsidP="007B331C">
            <w:pPr>
              <w:spacing w:before="0" w:after="0"/>
              <w:jc w:val="center"/>
            </w:pPr>
            <w:r>
              <w:rPr>
                <w:rFonts w:ascii="Arial Narrow" w:hAnsi="Arial Narrow" w:cs="Arial Narrow"/>
                <w:color w:val="000000"/>
                <w:sz w:val="14"/>
              </w:rPr>
              <w:t>1.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EAE112" w14:textId="77777777" w:rsidR="007B331C" w:rsidRDefault="007B331C" w:rsidP="007B331C">
            <w:pPr>
              <w:spacing w:before="0" w:after="0"/>
              <w:jc w:val="center"/>
            </w:pPr>
            <w:r>
              <w:rPr>
                <w:rFonts w:ascii="Arial Narrow" w:hAnsi="Arial Narrow" w:cs="Arial Narrow"/>
                <w:color w:val="000000"/>
                <w:sz w:val="14"/>
              </w:rPr>
              <w:t>2.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C961A8"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B43615"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8BAB7B"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3E5E16" w14:textId="77777777" w:rsidR="007B331C" w:rsidRDefault="007B331C" w:rsidP="007B331C">
            <w:pPr>
              <w:spacing w:before="0" w:after="0"/>
              <w:jc w:val="center"/>
            </w:pPr>
            <w:r>
              <w:rPr>
                <w:rFonts w:ascii="Arial Narrow" w:hAnsi="Arial Narrow" w:cs="Arial Narrow"/>
                <w:color w:val="000000"/>
                <w:sz w:val="14"/>
              </w:rPr>
              <w:t>3.30</w:t>
            </w:r>
          </w:p>
        </w:tc>
      </w:tr>
      <w:tr w:rsidR="007B331C" w14:paraId="635639C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93A4D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2877A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83BC9A"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E745D9" w14:textId="77777777" w:rsidR="007B331C" w:rsidRDefault="007B331C" w:rsidP="007B331C">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6F70DE" w14:textId="77777777" w:rsidR="007B331C" w:rsidRDefault="007B331C" w:rsidP="007B331C">
            <w:pPr>
              <w:spacing w:before="0" w:after="0"/>
              <w:jc w:val="center"/>
            </w:pPr>
            <w:r>
              <w:rPr>
                <w:rFonts w:ascii="Arial Narrow" w:hAnsi="Arial Narrow" w:cs="Arial Narrow"/>
                <w:color w:val="000000"/>
                <w:sz w:val="14"/>
              </w:rPr>
              <w:t>13.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49E916" w14:textId="77777777" w:rsidR="007B331C" w:rsidRDefault="007B331C" w:rsidP="007B331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7FD52C" w14:textId="77777777" w:rsidR="007B331C" w:rsidRDefault="007B331C" w:rsidP="007B331C">
            <w:pPr>
              <w:spacing w:before="0" w:after="0"/>
              <w:jc w:val="center"/>
            </w:pPr>
            <w:r>
              <w:rPr>
                <w:rFonts w:ascii="Arial Narrow" w:hAnsi="Arial Narrow" w:cs="Arial Narrow"/>
                <w:color w:val="000000"/>
                <w:sz w:val="14"/>
              </w:rPr>
              <w:t>1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21CD47" w14:textId="77777777" w:rsidR="007B331C" w:rsidRDefault="007B331C" w:rsidP="007B331C">
            <w:pPr>
              <w:spacing w:before="0" w:after="0"/>
              <w:jc w:val="center"/>
            </w:pPr>
            <w:r>
              <w:rPr>
                <w:rFonts w:ascii="Arial Narrow" w:hAnsi="Arial Narrow" w:cs="Arial Narrow"/>
                <w:color w:val="000000"/>
                <w:sz w:val="14"/>
              </w:rPr>
              <w:t>1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CD03E4" w14:textId="77777777" w:rsidR="007B331C" w:rsidRDefault="007B331C" w:rsidP="007B331C">
            <w:pPr>
              <w:spacing w:before="0" w:after="0"/>
              <w:jc w:val="center"/>
            </w:pPr>
            <w:r>
              <w:rPr>
                <w:rFonts w:ascii="Arial Narrow" w:hAnsi="Arial Narrow" w:cs="Arial Narrow"/>
                <w:color w:val="000000"/>
                <w:sz w:val="14"/>
              </w:rPr>
              <w:t>14.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1B3FA1" w14:textId="77777777" w:rsidR="007B331C" w:rsidRDefault="007B331C" w:rsidP="007B331C">
            <w:pPr>
              <w:spacing w:before="0" w:after="0"/>
              <w:jc w:val="center"/>
            </w:pPr>
            <w:r>
              <w:rPr>
                <w:rFonts w:ascii="Arial Narrow" w:hAnsi="Arial Narrow" w:cs="Arial Narrow"/>
                <w:color w:val="000000"/>
                <w:sz w:val="14"/>
              </w:rPr>
              <w:t>17.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6502B8"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2610CE"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5F7F0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985735" w14:textId="77777777" w:rsidR="007B331C" w:rsidRDefault="007B331C" w:rsidP="007B331C">
            <w:pPr>
              <w:spacing w:before="0" w:after="0"/>
              <w:jc w:val="center"/>
            </w:pPr>
          </w:p>
        </w:tc>
      </w:tr>
      <w:tr w:rsidR="007B331C" w14:paraId="1A8A4A9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F4A4D2"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63F85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3AD262"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A5DCF5" w14:textId="77777777" w:rsidR="007B331C" w:rsidRDefault="007B331C" w:rsidP="007B331C">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1A7772" w14:textId="77777777" w:rsidR="007B331C" w:rsidRDefault="007B331C" w:rsidP="007B331C">
            <w:pPr>
              <w:spacing w:before="0" w:after="0"/>
              <w:jc w:val="center"/>
            </w:pPr>
            <w:r>
              <w:rPr>
                <w:rFonts w:ascii="Arial Narrow" w:hAnsi="Arial Narrow" w:cs="Arial Narrow"/>
                <w:color w:val="000000"/>
                <w:sz w:val="14"/>
              </w:rPr>
              <w:t>29.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654574" w14:textId="77777777" w:rsidR="007B331C" w:rsidRDefault="007B331C" w:rsidP="007B331C">
            <w:pPr>
              <w:spacing w:before="0" w:after="0"/>
              <w:jc w:val="center"/>
            </w:pPr>
            <w:r>
              <w:rPr>
                <w:rFonts w:ascii="Arial Narrow" w:hAnsi="Arial Narrow" w:cs="Arial Narrow"/>
                <w:color w:val="000000"/>
                <w:sz w:val="14"/>
              </w:rPr>
              <w:t>27.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26427E" w14:textId="77777777" w:rsidR="007B331C" w:rsidRDefault="007B331C" w:rsidP="007B331C">
            <w:pPr>
              <w:spacing w:before="0" w:after="0"/>
              <w:jc w:val="center"/>
            </w:pPr>
            <w:r>
              <w:rPr>
                <w:rFonts w:ascii="Arial Narrow" w:hAnsi="Arial Narrow" w:cs="Arial Narrow"/>
                <w:color w:val="000000"/>
                <w:sz w:val="14"/>
              </w:rPr>
              <w:t>20.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D19CF7" w14:textId="77777777" w:rsidR="007B331C" w:rsidRDefault="007B331C" w:rsidP="007B331C">
            <w:pPr>
              <w:spacing w:before="0" w:after="0"/>
              <w:jc w:val="center"/>
            </w:pPr>
            <w:r>
              <w:rPr>
                <w:rFonts w:ascii="Arial Narrow" w:hAnsi="Arial Narrow" w:cs="Arial Narrow"/>
                <w:color w:val="000000"/>
                <w:sz w:val="14"/>
              </w:rPr>
              <w:t>24.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7F6441" w14:textId="77777777" w:rsidR="007B331C" w:rsidRDefault="007B331C" w:rsidP="007B331C">
            <w:pPr>
              <w:spacing w:before="0" w:after="0"/>
              <w:jc w:val="center"/>
            </w:pPr>
            <w:r>
              <w:rPr>
                <w:rFonts w:ascii="Arial Narrow" w:hAnsi="Arial Narrow" w:cs="Arial Narrow"/>
                <w:color w:val="000000"/>
                <w:sz w:val="14"/>
              </w:rPr>
              <w:t>3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35F81E" w14:textId="77777777" w:rsidR="007B331C" w:rsidRDefault="007B331C" w:rsidP="007B331C">
            <w:pPr>
              <w:spacing w:before="0" w:after="0"/>
              <w:jc w:val="center"/>
            </w:pPr>
            <w:r>
              <w:rPr>
                <w:rFonts w:ascii="Arial Narrow" w:hAnsi="Arial Narrow" w:cs="Arial Narrow"/>
                <w:color w:val="000000"/>
                <w:sz w:val="14"/>
              </w:rPr>
              <w:t>45.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7C5CF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06F67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2A672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C361C4" w14:textId="77777777" w:rsidR="007B331C" w:rsidRDefault="007B331C" w:rsidP="007B331C">
            <w:pPr>
              <w:spacing w:before="0" w:after="0"/>
              <w:jc w:val="center"/>
            </w:pPr>
          </w:p>
        </w:tc>
      </w:tr>
      <w:tr w:rsidR="007B331C" w14:paraId="5F5D301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5C20A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5E71E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456C36"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5528A9" w14:textId="77777777" w:rsidR="007B331C" w:rsidRDefault="007B331C" w:rsidP="007B331C">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05BB74" w14:textId="77777777" w:rsidR="007B331C" w:rsidRDefault="007B331C" w:rsidP="007B331C">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F525BB" w14:textId="77777777" w:rsidR="007B331C" w:rsidRDefault="007B331C" w:rsidP="007B331C">
            <w:pPr>
              <w:spacing w:before="0" w:after="0"/>
              <w:jc w:val="center"/>
            </w:pPr>
            <w:r>
              <w:rPr>
                <w:rFonts w:ascii="Arial Narrow" w:hAnsi="Arial Narrow" w:cs="Arial Narrow"/>
                <w:color w:val="000000"/>
                <w:sz w:val="14"/>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B579E8" w14:textId="77777777" w:rsidR="007B331C" w:rsidRDefault="007B331C" w:rsidP="007B331C">
            <w:pPr>
              <w:spacing w:before="0" w:after="0"/>
              <w:jc w:val="center"/>
            </w:pPr>
            <w:r>
              <w:rPr>
                <w:rFonts w:ascii="Arial Narrow" w:hAnsi="Arial Narrow" w:cs="Arial Narrow"/>
                <w:color w:val="000000"/>
                <w:sz w:val="14"/>
              </w:rPr>
              <w:t>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12A69B" w14:textId="77777777" w:rsidR="007B331C" w:rsidRDefault="007B331C" w:rsidP="007B331C">
            <w:pPr>
              <w:spacing w:before="0" w:after="0"/>
              <w:jc w:val="center"/>
            </w:pPr>
            <w:r>
              <w:rPr>
                <w:rFonts w:ascii="Arial Narrow" w:hAnsi="Arial Narrow" w:cs="Arial Narrow"/>
                <w:color w:val="000000"/>
                <w:sz w:val="14"/>
              </w:rPr>
              <w:t>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8E3C63" w14:textId="77777777" w:rsidR="007B331C" w:rsidRDefault="007B331C" w:rsidP="007B331C">
            <w:pPr>
              <w:spacing w:before="0" w:after="0"/>
              <w:jc w:val="center"/>
            </w:pPr>
            <w:r>
              <w:rPr>
                <w:rFonts w:ascii="Arial Narrow" w:hAnsi="Arial Narrow" w:cs="Arial Narrow"/>
                <w:color w:val="000000"/>
                <w:sz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AF5EA8" w14:textId="77777777" w:rsidR="007B331C" w:rsidRDefault="007B331C" w:rsidP="007B331C">
            <w:pPr>
              <w:spacing w:before="0" w:after="0"/>
              <w:jc w:val="center"/>
            </w:pPr>
            <w:r>
              <w:rPr>
                <w:rFonts w:ascii="Arial Narrow" w:hAnsi="Arial Narrow" w:cs="Arial Narrow"/>
                <w:color w:val="000000"/>
                <w:sz w:val="14"/>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CF31D0"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B6F027" w14:textId="77777777" w:rsidR="007B331C" w:rsidRDefault="007B331C" w:rsidP="007B331C">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27B7C0"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C10157" w14:textId="77777777" w:rsidR="007B331C" w:rsidRDefault="007B331C" w:rsidP="007B331C">
            <w:pPr>
              <w:spacing w:before="0" w:after="0"/>
              <w:jc w:val="center"/>
            </w:pPr>
            <w:r>
              <w:rPr>
                <w:rFonts w:ascii="Arial Narrow" w:hAnsi="Arial Narrow" w:cs="Arial Narrow"/>
                <w:color w:val="000000"/>
                <w:sz w:val="14"/>
              </w:rPr>
              <w:t>2.40</w:t>
            </w:r>
          </w:p>
        </w:tc>
      </w:tr>
      <w:tr w:rsidR="007B331C" w14:paraId="21B39EA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0B8348"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B82437" w14:textId="77777777" w:rsidR="007B331C" w:rsidRDefault="007B331C" w:rsidP="007B331C">
            <w:pPr>
              <w:spacing w:before="20" w:after="20"/>
              <w:ind w:left="20" w:right="20"/>
            </w:pPr>
            <w:r>
              <w:rPr>
                <w:rFonts w:ascii="Arial Narrow" w:hAnsi="Arial Narrow" w:cs="Arial Narrow"/>
                <w:color w:val="000000"/>
                <w:sz w:val="14"/>
              </w:rPr>
              <w:t>Haughton Mouth(BUR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5241A0"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AC637A" w14:textId="77777777" w:rsidR="007B331C" w:rsidRDefault="007B331C" w:rsidP="007B331C">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711CAE" w14:textId="77777777" w:rsidR="007B331C" w:rsidRDefault="007B331C" w:rsidP="007B331C">
            <w:pPr>
              <w:spacing w:before="0" w:after="0"/>
              <w:jc w:val="center"/>
            </w:pPr>
            <w:r>
              <w:rPr>
                <w:rFonts w:ascii="Arial Narrow" w:hAnsi="Arial Narrow" w:cs="Arial Narrow"/>
                <w:color w:val="000000"/>
                <w:sz w:val="14"/>
              </w:rPr>
              <w:t>10.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66257E" w14:textId="77777777" w:rsidR="007B331C" w:rsidRDefault="007B331C" w:rsidP="007B331C">
            <w:pPr>
              <w:spacing w:before="0" w:after="0"/>
              <w:jc w:val="center"/>
            </w:pPr>
            <w:r>
              <w:rPr>
                <w:rFonts w:ascii="Arial Narrow" w:hAnsi="Arial Narrow" w:cs="Arial Narrow"/>
                <w:color w:val="000000"/>
                <w:sz w:val="14"/>
              </w:rPr>
              <w:t>10.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B903EE" w14:textId="77777777" w:rsidR="007B331C" w:rsidRDefault="007B331C" w:rsidP="007B331C">
            <w:pPr>
              <w:spacing w:before="0" w:after="0"/>
              <w:jc w:val="center"/>
            </w:pPr>
            <w:r>
              <w:rPr>
                <w:rFonts w:ascii="Arial Narrow" w:hAnsi="Arial Narrow" w:cs="Arial Narrow"/>
                <w:color w:val="000000"/>
                <w:sz w:val="14"/>
              </w:rPr>
              <w:t>10.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D87AEF" w14:textId="77777777" w:rsidR="007B331C" w:rsidRDefault="007B331C" w:rsidP="007B331C">
            <w:pPr>
              <w:spacing w:before="0" w:after="0"/>
              <w:jc w:val="center"/>
            </w:pPr>
            <w:r>
              <w:rPr>
                <w:rFonts w:ascii="Arial Narrow" w:hAnsi="Arial Narrow" w:cs="Arial Narrow"/>
                <w:color w:val="000000"/>
                <w:sz w:val="14"/>
              </w:rPr>
              <w:t>10.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F0E284" w14:textId="77777777" w:rsidR="007B331C" w:rsidRDefault="007B331C" w:rsidP="007B331C">
            <w:pPr>
              <w:spacing w:before="0" w:after="0"/>
              <w:jc w:val="center"/>
            </w:pPr>
            <w:r>
              <w:rPr>
                <w:rFonts w:ascii="Arial Narrow" w:hAnsi="Arial Narrow" w:cs="Arial Narrow"/>
                <w:color w:val="000000"/>
                <w:sz w:val="14"/>
              </w:rPr>
              <w:t>10.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2EA490" w14:textId="77777777" w:rsidR="007B331C" w:rsidRDefault="007B331C" w:rsidP="007B331C">
            <w:pPr>
              <w:spacing w:before="0" w:after="0"/>
              <w:jc w:val="center"/>
            </w:pPr>
            <w:r>
              <w:rPr>
                <w:rFonts w:ascii="Arial Narrow" w:hAnsi="Arial Narrow" w:cs="Arial Narrow"/>
                <w:color w:val="000000"/>
                <w:sz w:val="14"/>
              </w:rPr>
              <w:t>10.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6C148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5BA42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B55FB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258031" w14:textId="77777777" w:rsidR="007B331C" w:rsidRDefault="007B331C" w:rsidP="007B331C">
            <w:pPr>
              <w:spacing w:before="0" w:after="0"/>
              <w:jc w:val="center"/>
            </w:pPr>
          </w:p>
        </w:tc>
      </w:tr>
      <w:tr w:rsidR="007B331C" w14:paraId="09420FE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DB72F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D6744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389082"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0C903C" w14:textId="77777777" w:rsidR="007B331C" w:rsidRDefault="007B331C" w:rsidP="007B331C">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0632CC"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D7B69F" w14:textId="77777777" w:rsidR="007B331C" w:rsidRDefault="007B331C" w:rsidP="007B331C">
            <w:pPr>
              <w:spacing w:before="0" w:after="0"/>
              <w:jc w:val="center"/>
            </w:pPr>
            <w:r>
              <w:rPr>
                <w:rFonts w:ascii="Arial Narrow" w:hAnsi="Arial Narrow" w:cs="Arial Narrow"/>
                <w:color w:val="000000"/>
                <w:sz w:val="14"/>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85A490" w14:textId="77777777" w:rsidR="007B331C" w:rsidRDefault="007B331C" w:rsidP="007B331C">
            <w:pPr>
              <w:spacing w:before="0" w:after="0"/>
              <w:jc w:val="center"/>
            </w:pPr>
            <w:r>
              <w:rPr>
                <w:rFonts w:ascii="Arial Narrow" w:hAnsi="Arial Narrow" w:cs="Arial Narrow"/>
                <w:color w:val="000000"/>
                <w:sz w:val="14"/>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0707FF"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CA99D5"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7C2BD6"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AA981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98B08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B8D12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3DC883" w14:textId="77777777" w:rsidR="007B331C" w:rsidRDefault="007B331C" w:rsidP="007B331C">
            <w:pPr>
              <w:spacing w:before="0" w:after="0"/>
              <w:jc w:val="center"/>
            </w:pPr>
          </w:p>
        </w:tc>
      </w:tr>
      <w:tr w:rsidR="007B331C" w14:paraId="121F079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693652"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55D3B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A83FF6"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AAC5D2" w14:textId="77777777" w:rsidR="007B331C" w:rsidRDefault="007B331C" w:rsidP="007B331C">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73A9BC" w14:textId="77777777" w:rsidR="007B331C" w:rsidRDefault="007B331C" w:rsidP="007B331C">
            <w:pPr>
              <w:spacing w:before="0" w:after="0"/>
              <w:jc w:val="center"/>
            </w:pPr>
            <w:r>
              <w:rPr>
                <w:rFonts w:ascii="Arial Narrow" w:hAnsi="Arial Narrow" w:cs="Arial Narrow"/>
                <w:color w:val="000000"/>
                <w:sz w:val="14"/>
              </w:rPr>
              <w:t>7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435DB9" w14:textId="77777777" w:rsidR="007B331C" w:rsidRDefault="007B331C" w:rsidP="007B331C">
            <w:pPr>
              <w:spacing w:before="0" w:after="0"/>
              <w:jc w:val="center"/>
            </w:pPr>
            <w:r>
              <w:rPr>
                <w:rFonts w:ascii="Arial Narrow" w:hAnsi="Arial Narrow" w:cs="Arial Narrow"/>
                <w:color w:val="000000"/>
                <w:sz w:val="14"/>
              </w:rPr>
              <w:t>7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6F7D8A" w14:textId="77777777" w:rsidR="007B331C" w:rsidRDefault="007B331C" w:rsidP="007B331C">
            <w:pPr>
              <w:spacing w:before="0" w:after="0"/>
              <w:jc w:val="center"/>
            </w:pPr>
            <w:r>
              <w:rPr>
                <w:rFonts w:ascii="Arial Narrow" w:hAnsi="Arial Narrow" w:cs="Arial Narrow"/>
                <w:color w:val="000000"/>
                <w:sz w:val="14"/>
              </w:rPr>
              <w:t>7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2FF03A" w14:textId="77777777" w:rsidR="007B331C" w:rsidRDefault="007B331C" w:rsidP="007B331C">
            <w:pPr>
              <w:spacing w:before="0" w:after="0"/>
              <w:jc w:val="center"/>
            </w:pPr>
            <w:r>
              <w:rPr>
                <w:rFonts w:ascii="Arial Narrow" w:hAnsi="Arial Narrow" w:cs="Arial Narrow"/>
                <w:color w:val="000000"/>
                <w:sz w:val="14"/>
              </w:rPr>
              <w:t>7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1F936C" w14:textId="77777777" w:rsidR="007B331C" w:rsidRDefault="007B331C" w:rsidP="007B331C">
            <w:pPr>
              <w:spacing w:before="0" w:after="0"/>
              <w:jc w:val="center"/>
            </w:pPr>
            <w:r>
              <w:rPr>
                <w:rFonts w:ascii="Arial Narrow" w:hAnsi="Arial Narrow" w:cs="Arial Narrow"/>
                <w:color w:val="000000"/>
                <w:sz w:val="14"/>
              </w:rPr>
              <w:t>7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677278" w14:textId="77777777" w:rsidR="007B331C" w:rsidRDefault="007B331C" w:rsidP="007B331C">
            <w:pPr>
              <w:spacing w:before="0" w:after="0"/>
              <w:jc w:val="center"/>
            </w:pPr>
            <w:r>
              <w:rPr>
                <w:rFonts w:ascii="Arial Narrow" w:hAnsi="Arial Narrow" w:cs="Arial Narrow"/>
                <w:color w:val="000000"/>
                <w:sz w:val="14"/>
              </w:rPr>
              <w:t>7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9F566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C3CF4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F44A7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D95F05" w14:textId="77777777" w:rsidR="007B331C" w:rsidRDefault="007B331C" w:rsidP="007B331C">
            <w:pPr>
              <w:spacing w:before="0" w:after="0"/>
              <w:jc w:val="center"/>
            </w:pPr>
          </w:p>
        </w:tc>
      </w:tr>
      <w:tr w:rsidR="007B331C" w14:paraId="41B029D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736F0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77D98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E001E7"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B5E52A" w14:textId="77777777" w:rsidR="007B331C" w:rsidRDefault="007B331C" w:rsidP="007B331C">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256BD4" w14:textId="77777777" w:rsidR="007B331C" w:rsidRDefault="007B331C" w:rsidP="007B331C">
            <w:pPr>
              <w:spacing w:before="0" w:after="0"/>
              <w:jc w:val="center"/>
            </w:pPr>
            <w:r>
              <w:rPr>
                <w:rFonts w:ascii="Arial Narrow" w:hAnsi="Arial Narrow" w:cs="Arial Narrow"/>
                <w:color w:val="000000"/>
                <w:sz w:val="14"/>
              </w:rPr>
              <w:t>6.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A6693F" w14:textId="77777777" w:rsidR="007B331C" w:rsidRDefault="007B331C" w:rsidP="007B331C">
            <w:pPr>
              <w:spacing w:before="0" w:after="0"/>
              <w:jc w:val="center"/>
            </w:pPr>
            <w:r>
              <w:rPr>
                <w:rFonts w:ascii="Arial Narrow" w:hAnsi="Arial Narrow" w:cs="Arial Narrow"/>
                <w:color w:val="000000"/>
                <w:sz w:val="14"/>
              </w:rPr>
              <w:t>6.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208FCB" w14:textId="77777777" w:rsidR="007B331C" w:rsidRDefault="007B331C" w:rsidP="007B331C">
            <w:pPr>
              <w:spacing w:before="0" w:after="0"/>
              <w:jc w:val="center"/>
            </w:pPr>
            <w:r>
              <w:rPr>
                <w:rFonts w:ascii="Arial Narrow" w:hAnsi="Arial Narrow" w:cs="Arial Narrow"/>
                <w:color w:val="000000"/>
                <w:sz w:val="14"/>
              </w:rPr>
              <w:t>6.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394CE5" w14:textId="77777777" w:rsidR="007B331C" w:rsidRDefault="007B331C" w:rsidP="007B331C">
            <w:pPr>
              <w:spacing w:before="0" w:after="0"/>
              <w:jc w:val="center"/>
            </w:pPr>
            <w:r>
              <w:rPr>
                <w:rFonts w:ascii="Arial Narrow" w:hAnsi="Arial Narrow" w:cs="Arial Narrow"/>
                <w:color w:val="000000"/>
                <w:sz w:val="14"/>
              </w:rPr>
              <w:t>6.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47A11E" w14:textId="77777777" w:rsidR="007B331C" w:rsidRDefault="007B331C" w:rsidP="007B331C">
            <w:pPr>
              <w:spacing w:before="0" w:after="0"/>
              <w:jc w:val="center"/>
            </w:pPr>
            <w:r>
              <w:rPr>
                <w:rFonts w:ascii="Arial Narrow" w:hAnsi="Arial Narrow" w:cs="Arial Narrow"/>
                <w:color w:val="000000"/>
                <w:sz w:val="14"/>
              </w:rPr>
              <w:t>6.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FCD104" w14:textId="77777777" w:rsidR="007B331C" w:rsidRDefault="007B331C" w:rsidP="007B331C">
            <w:pPr>
              <w:spacing w:before="0" w:after="0"/>
              <w:jc w:val="center"/>
            </w:pPr>
            <w:r>
              <w:rPr>
                <w:rFonts w:ascii="Arial Narrow" w:hAnsi="Arial Narrow" w:cs="Arial Narrow"/>
                <w:color w:val="000000"/>
                <w:sz w:val="14"/>
              </w:rPr>
              <w:t>6.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EB6D7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D3D82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18538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48D8C0" w14:textId="77777777" w:rsidR="007B331C" w:rsidRDefault="007B331C" w:rsidP="007B331C">
            <w:pPr>
              <w:spacing w:before="0" w:after="0"/>
              <w:jc w:val="center"/>
            </w:pPr>
          </w:p>
        </w:tc>
      </w:tr>
      <w:tr w:rsidR="007B331C" w14:paraId="4AD2683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432E0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4A5AA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8384EA"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8EE836" w14:textId="77777777" w:rsidR="007B331C" w:rsidRDefault="007B331C" w:rsidP="007B331C">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6F4C56" w14:textId="77777777" w:rsidR="007B331C" w:rsidRDefault="007B331C" w:rsidP="007B331C">
            <w:pPr>
              <w:spacing w:before="0" w:after="0"/>
              <w:jc w:val="center"/>
            </w:pPr>
            <w:r>
              <w:rPr>
                <w:rFonts w:ascii="Arial Narrow" w:hAnsi="Arial Narrow" w:cs="Arial Narrow"/>
                <w:color w:val="000000"/>
                <w:sz w:val="14"/>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D06E96" w14:textId="77777777" w:rsidR="007B331C" w:rsidRDefault="007B331C" w:rsidP="007B331C">
            <w:pPr>
              <w:spacing w:before="0" w:after="0"/>
              <w:jc w:val="center"/>
            </w:pPr>
            <w:r>
              <w:rPr>
                <w:rFonts w:ascii="Arial Narrow" w:hAnsi="Arial Narrow" w:cs="Arial Narrow"/>
                <w:color w:val="000000"/>
                <w:sz w:val="14"/>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2F4730" w14:textId="77777777" w:rsidR="007B331C" w:rsidRDefault="007B331C" w:rsidP="007B331C">
            <w:pPr>
              <w:spacing w:before="0" w:after="0"/>
              <w:jc w:val="center"/>
            </w:pPr>
            <w:r>
              <w:rPr>
                <w:rFonts w:ascii="Arial Narrow" w:hAnsi="Arial Narrow" w:cs="Arial Narrow"/>
                <w:color w:val="000000"/>
                <w:sz w:val="14"/>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CAB5FB" w14:textId="77777777" w:rsidR="007B331C" w:rsidRDefault="007B331C" w:rsidP="007B331C">
            <w:pPr>
              <w:spacing w:before="0" w:after="0"/>
              <w:jc w:val="center"/>
            </w:pPr>
            <w:r>
              <w:rPr>
                <w:rFonts w:ascii="Arial Narrow" w:hAnsi="Arial Narrow" w:cs="Arial Narrow"/>
                <w:color w:val="000000"/>
                <w:sz w:val="14"/>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B44B34" w14:textId="77777777" w:rsidR="007B331C" w:rsidRDefault="007B331C" w:rsidP="007B331C">
            <w:pPr>
              <w:spacing w:before="0" w:after="0"/>
              <w:jc w:val="center"/>
            </w:pPr>
            <w:r>
              <w:rPr>
                <w:rFonts w:ascii="Arial Narrow" w:hAnsi="Arial Narrow" w:cs="Arial Narrow"/>
                <w:color w:val="000000"/>
                <w:sz w:val="14"/>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B5EEBE" w14:textId="77777777" w:rsidR="007B331C" w:rsidRDefault="007B331C" w:rsidP="007B331C">
            <w:pPr>
              <w:spacing w:before="0" w:after="0"/>
              <w:jc w:val="center"/>
            </w:pPr>
            <w:r>
              <w:rPr>
                <w:rFonts w:ascii="Arial Narrow" w:hAnsi="Arial Narrow" w:cs="Arial Narrow"/>
                <w:color w:val="000000"/>
                <w:sz w:val="14"/>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94DB98"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B9379F"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97D40F"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AF22AF" w14:textId="77777777" w:rsidR="007B331C" w:rsidRDefault="007B331C" w:rsidP="007B331C">
            <w:pPr>
              <w:spacing w:before="0" w:after="0"/>
              <w:jc w:val="center"/>
            </w:pPr>
            <w:r>
              <w:rPr>
                <w:rFonts w:ascii="Arial Narrow" w:hAnsi="Arial Narrow" w:cs="Arial Narrow"/>
                <w:color w:val="000000"/>
                <w:sz w:val="14"/>
              </w:rPr>
              <w:t>0.63</w:t>
            </w:r>
          </w:p>
        </w:tc>
      </w:tr>
      <w:tr w:rsidR="007B331C" w14:paraId="7AEFDCC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F5F61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EF2CA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9090AD"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0B3BD9" w14:textId="77777777" w:rsidR="007B331C" w:rsidRDefault="007B331C" w:rsidP="007B331C">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03EF89" w14:textId="77777777" w:rsidR="007B331C" w:rsidRDefault="007B331C" w:rsidP="007B331C">
            <w:pPr>
              <w:spacing w:before="0" w:after="0"/>
              <w:jc w:val="center"/>
            </w:pPr>
            <w:r>
              <w:rPr>
                <w:rFonts w:ascii="Arial Narrow" w:hAnsi="Arial Narrow" w:cs="Arial Narrow"/>
                <w:color w:val="000000"/>
                <w:sz w:val="14"/>
              </w:rPr>
              <w:t>8.5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50956B4" w14:textId="77777777" w:rsidR="007B331C" w:rsidRDefault="007B331C" w:rsidP="007B331C">
            <w:pPr>
              <w:spacing w:before="0" w:after="0"/>
              <w:jc w:val="center"/>
            </w:pPr>
            <w:r>
              <w:rPr>
                <w:rFonts w:ascii="Arial Narrow" w:hAnsi="Arial Narrow" w:cs="Arial Narrow"/>
                <w:color w:val="000000"/>
                <w:sz w:val="14"/>
              </w:rPr>
              <w:t>8.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4FFBA6" w14:textId="77777777" w:rsidR="007B331C" w:rsidRDefault="007B331C" w:rsidP="007B331C">
            <w:pPr>
              <w:spacing w:before="0" w:after="0"/>
              <w:jc w:val="center"/>
            </w:pPr>
            <w:r>
              <w:rPr>
                <w:rFonts w:ascii="Arial Narrow" w:hAnsi="Arial Narrow" w:cs="Arial Narrow"/>
                <w:color w:val="000000"/>
                <w:sz w:val="14"/>
              </w:rPr>
              <w:t>8.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75FB59" w14:textId="77777777" w:rsidR="007B331C" w:rsidRDefault="007B331C" w:rsidP="007B331C">
            <w:pPr>
              <w:spacing w:before="0" w:after="0"/>
              <w:jc w:val="center"/>
            </w:pPr>
            <w:r>
              <w:rPr>
                <w:rFonts w:ascii="Arial Narrow" w:hAnsi="Arial Narrow" w:cs="Arial Narrow"/>
                <w:color w:val="000000"/>
                <w:sz w:val="14"/>
              </w:rPr>
              <w:t>8.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3882B1" w14:textId="77777777" w:rsidR="007B331C" w:rsidRDefault="007B331C" w:rsidP="007B331C">
            <w:pPr>
              <w:spacing w:before="0" w:after="0"/>
              <w:jc w:val="center"/>
            </w:pPr>
            <w:r>
              <w:rPr>
                <w:rFonts w:ascii="Arial Narrow" w:hAnsi="Arial Narrow" w:cs="Arial Narrow"/>
                <w:color w:val="000000"/>
                <w:sz w:val="14"/>
              </w:rPr>
              <w:t>8.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FA6F5B" w14:textId="77777777" w:rsidR="007B331C" w:rsidRDefault="007B331C" w:rsidP="007B331C">
            <w:pPr>
              <w:spacing w:before="0" w:after="0"/>
              <w:jc w:val="center"/>
            </w:pPr>
            <w:r>
              <w:rPr>
                <w:rFonts w:ascii="Arial Narrow" w:hAnsi="Arial Narrow" w:cs="Arial Narrow"/>
                <w:color w:val="000000"/>
                <w:sz w:val="14"/>
              </w:rPr>
              <w:t>8.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8ED298"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31F793"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F37A8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B04264" w14:textId="77777777" w:rsidR="007B331C" w:rsidRDefault="007B331C" w:rsidP="007B331C">
            <w:pPr>
              <w:spacing w:before="0" w:after="0"/>
              <w:jc w:val="center"/>
            </w:pPr>
          </w:p>
        </w:tc>
      </w:tr>
      <w:tr w:rsidR="007B331C" w14:paraId="2185DC9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F4BDA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1C1B3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4CD044"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DE9F09" w14:textId="77777777" w:rsidR="007B331C" w:rsidRDefault="007B331C" w:rsidP="007B331C">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881069" w14:textId="77777777" w:rsidR="007B331C" w:rsidRDefault="007B331C" w:rsidP="007B331C">
            <w:pPr>
              <w:spacing w:before="0" w:after="0"/>
              <w:jc w:val="center"/>
            </w:pPr>
            <w:r>
              <w:rPr>
                <w:rFonts w:ascii="Arial Narrow" w:hAnsi="Arial Narrow" w:cs="Arial Narrow"/>
                <w:color w:val="000000"/>
                <w:sz w:val="14"/>
              </w:rPr>
              <w:t>1.2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1EA5473" w14:textId="77777777" w:rsidR="007B331C" w:rsidRDefault="007B331C" w:rsidP="007B331C">
            <w:pPr>
              <w:spacing w:before="0" w:after="0"/>
              <w:jc w:val="center"/>
            </w:pPr>
            <w:r>
              <w:rPr>
                <w:rFonts w:ascii="Arial Narrow" w:hAnsi="Arial Narrow" w:cs="Arial Narrow"/>
                <w:color w:val="000000"/>
                <w:sz w:val="14"/>
              </w:rPr>
              <w:t>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B6A47A" w14:textId="77777777" w:rsidR="007B331C" w:rsidRDefault="007B331C" w:rsidP="007B331C">
            <w:pPr>
              <w:spacing w:before="0" w:after="0"/>
              <w:jc w:val="center"/>
            </w:pPr>
            <w:r>
              <w:rPr>
                <w:rFonts w:ascii="Arial Narrow" w:hAnsi="Arial Narrow" w:cs="Arial Narrow"/>
                <w:color w:val="000000"/>
                <w:sz w:val="14"/>
              </w:rPr>
              <w:t>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D0E151" w14:textId="77777777" w:rsidR="007B331C" w:rsidRDefault="007B331C" w:rsidP="007B331C">
            <w:pPr>
              <w:spacing w:before="0" w:after="0"/>
              <w:jc w:val="center"/>
            </w:pPr>
            <w:r>
              <w:rPr>
                <w:rFonts w:ascii="Arial Narrow" w:hAnsi="Arial Narrow" w:cs="Arial Narrow"/>
                <w:color w:val="000000"/>
                <w:sz w:val="14"/>
              </w:rPr>
              <w:t>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60CA26" w14:textId="77777777" w:rsidR="007B331C" w:rsidRDefault="007B331C" w:rsidP="007B331C">
            <w:pPr>
              <w:spacing w:before="0" w:after="0"/>
              <w:jc w:val="center"/>
            </w:pPr>
            <w:r>
              <w:rPr>
                <w:rFonts w:ascii="Arial Narrow" w:hAnsi="Arial Narrow" w:cs="Arial Narrow"/>
                <w:color w:val="000000"/>
                <w:sz w:val="14"/>
              </w:rPr>
              <w:t>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37F909" w14:textId="77777777" w:rsidR="007B331C" w:rsidRDefault="007B331C" w:rsidP="007B331C">
            <w:pPr>
              <w:spacing w:before="0" w:after="0"/>
              <w:jc w:val="center"/>
            </w:pPr>
            <w:r>
              <w:rPr>
                <w:rFonts w:ascii="Arial Narrow" w:hAnsi="Arial Narrow" w:cs="Arial Narrow"/>
                <w:color w:val="000000"/>
                <w:sz w:val="14"/>
              </w:rPr>
              <w:t>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5990F5"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1AD3CE"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3C66A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3A957E" w14:textId="77777777" w:rsidR="007B331C" w:rsidRDefault="007B331C" w:rsidP="007B331C">
            <w:pPr>
              <w:spacing w:before="0" w:after="0"/>
              <w:jc w:val="center"/>
            </w:pPr>
          </w:p>
        </w:tc>
      </w:tr>
      <w:tr w:rsidR="007B331C" w14:paraId="0ECB7A9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6D44B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F1AD2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8C32AB"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8095DF" w14:textId="77777777" w:rsidR="007B331C" w:rsidRDefault="007B331C" w:rsidP="007B331C">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027E5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B623B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85790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80CF1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95A57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FA50C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F8B35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04BF1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2293F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934BB0" w14:textId="77777777" w:rsidR="007B331C" w:rsidRDefault="007B331C" w:rsidP="007B331C">
            <w:pPr>
              <w:spacing w:before="0" w:after="0"/>
              <w:jc w:val="center"/>
            </w:pPr>
          </w:p>
        </w:tc>
      </w:tr>
      <w:tr w:rsidR="007B331C" w14:paraId="2F42E2D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2A38D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D4398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AE945A"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7E2B05" w14:textId="77777777" w:rsidR="007B331C" w:rsidRDefault="007B331C" w:rsidP="007B331C">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4545FE" w14:textId="77777777" w:rsidR="007B331C" w:rsidRDefault="007B331C" w:rsidP="007B331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9AFFAF" w14:textId="77777777" w:rsidR="007B331C" w:rsidRDefault="007B331C" w:rsidP="007B331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4FB151" w14:textId="77777777" w:rsidR="007B331C" w:rsidRDefault="007B331C" w:rsidP="007B331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525AF9" w14:textId="77777777" w:rsidR="007B331C" w:rsidRDefault="007B331C" w:rsidP="007B331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78E78A" w14:textId="77777777" w:rsidR="007B331C" w:rsidRDefault="007B331C" w:rsidP="007B331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574DE3" w14:textId="77777777" w:rsidR="007B331C" w:rsidRDefault="007B331C" w:rsidP="007B331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53AC26"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FFE77F" w14:textId="77777777" w:rsidR="007B331C" w:rsidRDefault="007B331C" w:rsidP="007B331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60EE1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9AEB56" w14:textId="77777777" w:rsidR="007B331C" w:rsidRDefault="007B331C" w:rsidP="007B331C">
            <w:pPr>
              <w:spacing w:before="0" w:after="0"/>
              <w:jc w:val="center"/>
            </w:pPr>
          </w:p>
        </w:tc>
      </w:tr>
      <w:tr w:rsidR="007B331C" w14:paraId="7347350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05061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C8216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B6113E"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C06F1D" w14:textId="77777777" w:rsidR="007B331C" w:rsidRDefault="007B331C" w:rsidP="007B331C">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735B1C" w14:textId="77777777" w:rsidR="007B331C" w:rsidRDefault="007B331C" w:rsidP="007B331C">
            <w:pPr>
              <w:spacing w:before="0" w:after="0"/>
              <w:jc w:val="center"/>
            </w:pPr>
            <w:r>
              <w:rPr>
                <w:rFonts w:ascii="Arial Narrow" w:hAnsi="Arial Narrow" w:cs="Arial Narrow"/>
                <w:color w:val="000000"/>
                <w:sz w:val="14"/>
              </w:rPr>
              <w:t>349.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7B4E7D" w14:textId="77777777" w:rsidR="007B331C" w:rsidRDefault="007B331C" w:rsidP="007B331C">
            <w:pPr>
              <w:spacing w:before="0" w:after="0"/>
              <w:jc w:val="center"/>
            </w:pPr>
            <w:r>
              <w:rPr>
                <w:rFonts w:ascii="Arial Narrow" w:hAnsi="Arial Narrow" w:cs="Arial Narrow"/>
                <w:color w:val="000000"/>
                <w:sz w:val="14"/>
              </w:rPr>
              <w:t>349.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7EDB10" w14:textId="77777777" w:rsidR="007B331C" w:rsidRDefault="007B331C" w:rsidP="007B331C">
            <w:pPr>
              <w:spacing w:before="0" w:after="0"/>
              <w:jc w:val="center"/>
            </w:pPr>
            <w:r>
              <w:rPr>
                <w:rFonts w:ascii="Arial Narrow" w:hAnsi="Arial Narrow" w:cs="Arial Narrow"/>
                <w:color w:val="000000"/>
                <w:sz w:val="14"/>
              </w:rPr>
              <w:t>349.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A6E3DC" w14:textId="77777777" w:rsidR="007B331C" w:rsidRDefault="007B331C" w:rsidP="007B331C">
            <w:pPr>
              <w:spacing w:before="0" w:after="0"/>
              <w:jc w:val="center"/>
            </w:pPr>
            <w:r>
              <w:rPr>
                <w:rFonts w:ascii="Arial Narrow" w:hAnsi="Arial Narrow" w:cs="Arial Narrow"/>
                <w:color w:val="000000"/>
                <w:sz w:val="14"/>
              </w:rPr>
              <w:t>349.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8029E5" w14:textId="77777777" w:rsidR="007B331C" w:rsidRDefault="007B331C" w:rsidP="007B331C">
            <w:pPr>
              <w:spacing w:before="0" w:after="0"/>
              <w:jc w:val="center"/>
            </w:pPr>
            <w:r>
              <w:rPr>
                <w:rFonts w:ascii="Arial Narrow" w:hAnsi="Arial Narrow" w:cs="Arial Narrow"/>
                <w:color w:val="000000"/>
                <w:sz w:val="14"/>
              </w:rPr>
              <w:t>349.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D3E7CC" w14:textId="77777777" w:rsidR="007B331C" w:rsidRDefault="007B331C" w:rsidP="007B331C">
            <w:pPr>
              <w:spacing w:before="0" w:after="0"/>
              <w:jc w:val="center"/>
            </w:pPr>
            <w:r>
              <w:rPr>
                <w:rFonts w:ascii="Arial Narrow" w:hAnsi="Arial Narrow" w:cs="Arial Narrow"/>
                <w:color w:val="000000"/>
                <w:sz w:val="14"/>
              </w:rPr>
              <w:t>349.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703A0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6F02D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CDAB3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2D634D" w14:textId="77777777" w:rsidR="007B331C" w:rsidRDefault="007B331C" w:rsidP="007B331C">
            <w:pPr>
              <w:spacing w:before="0" w:after="0"/>
              <w:jc w:val="center"/>
            </w:pPr>
          </w:p>
        </w:tc>
      </w:tr>
      <w:tr w:rsidR="007B331C" w14:paraId="73F47AA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CAF06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75F17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BC5B35"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03F452" w14:textId="77777777" w:rsidR="007B331C" w:rsidRDefault="007B331C" w:rsidP="007B331C">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C0AF35" w14:textId="77777777" w:rsidR="007B331C" w:rsidRDefault="007B331C" w:rsidP="007B331C">
            <w:pPr>
              <w:spacing w:before="0" w:after="0"/>
              <w:jc w:val="center"/>
            </w:pPr>
            <w:r>
              <w:rPr>
                <w:rFonts w:ascii="Arial Narrow" w:hAnsi="Arial Narrow" w:cs="Arial Narrow"/>
                <w:color w:val="000000"/>
                <w:sz w:val="14"/>
              </w:rPr>
              <w:t>6.2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20E2753" w14:textId="77777777" w:rsidR="007B331C" w:rsidRDefault="007B331C" w:rsidP="007B331C">
            <w:pPr>
              <w:spacing w:before="0" w:after="0"/>
              <w:jc w:val="center"/>
            </w:pPr>
            <w:r>
              <w:rPr>
                <w:rFonts w:ascii="Arial Narrow" w:hAnsi="Arial Narrow" w:cs="Arial Narrow"/>
                <w:color w:val="000000"/>
                <w:sz w:val="14"/>
              </w:rPr>
              <w:t>6.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074EEE" w14:textId="77777777" w:rsidR="007B331C" w:rsidRDefault="007B331C" w:rsidP="007B331C">
            <w:pPr>
              <w:spacing w:before="0" w:after="0"/>
              <w:jc w:val="center"/>
            </w:pPr>
            <w:r>
              <w:rPr>
                <w:rFonts w:ascii="Arial Narrow" w:hAnsi="Arial Narrow" w:cs="Arial Narrow"/>
                <w:color w:val="000000"/>
                <w:sz w:val="14"/>
              </w:rPr>
              <w:t>6.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6BC7A4" w14:textId="77777777" w:rsidR="007B331C" w:rsidRDefault="007B331C" w:rsidP="007B331C">
            <w:pPr>
              <w:spacing w:before="0" w:after="0"/>
              <w:jc w:val="center"/>
            </w:pPr>
            <w:r>
              <w:rPr>
                <w:rFonts w:ascii="Arial Narrow" w:hAnsi="Arial Narrow" w:cs="Arial Narrow"/>
                <w:color w:val="000000"/>
                <w:sz w:val="14"/>
              </w:rPr>
              <w:t>6.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D6CDD9" w14:textId="77777777" w:rsidR="007B331C" w:rsidRDefault="007B331C" w:rsidP="007B331C">
            <w:pPr>
              <w:spacing w:before="0" w:after="0"/>
              <w:jc w:val="center"/>
            </w:pPr>
            <w:r>
              <w:rPr>
                <w:rFonts w:ascii="Arial Narrow" w:hAnsi="Arial Narrow" w:cs="Arial Narrow"/>
                <w:color w:val="000000"/>
                <w:sz w:val="14"/>
              </w:rPr>
              <w:t>6.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A3CD8E" w14:textId="77777777" w:rsidR="007B331C" w:rsidRDefault="007B331C" w:rsidP="007B331C">
            <w:pPr>
              <w:spacing w:before="0" w:after="0"/>
              <w:jc w:val="center"/>
            </w:pPr>
            <w:r>
              <w:rPr>
                <w:rFonts w:ascii="Arial Narrow" w:hAnsi="Arial Narrow" w:cs="Arial Narrow"/>
                <w:color w:val="000000"/>
                <w:sz w:val="14"/>
              </w:rPr>
              <w:t>6.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11A49D"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E507AF"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6486BC"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91C30B" w14:textId="77777777" w:rsidR="007B331C" w:rsidRDefault="007B331C" w:rsidP="007B331C">
            <w:pPr>
              <w:spacing w:before="0" w:after="0"/>
              <w:jc w:val="center"/>
            </w:pPr>
            <w:r>
              <w:rPr>
                <w:rFonts w:ascii="Arial Narrow" w:hAnsi="Arial Narrow" w:cs="Arial Narrow"/>
                <w:color w:val="000000"/>
                <w:sz w:val="14"/>
              </w:rPr>
              <w:t>2.40</w:t>
            </w:r>
          </w:p>
        </w:tc>
      </w:tr>
      <w:tr w:rsidR="007B331C" w14:paraId="2C128101"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1223AD"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EF5095" w14:textId="77777777" w:rsidR="007B331C" w:rsidRDefault="007B331C" w:rsidP="007B331C">
            <w:pPr>
              <w:spacing w:before="20" w:after="20"/>
              <w:ind w:left="20" w:right="20"/>
            </w:pPr>
            <w:r>
              <w:rPr>
                <w:rFonts w:ascii="Arial Narrow" w:hAnsi="Arial Narrow" w:cs="Arial Narrow"/>
                <w:color w:val="000000"/>
                <w:sz w:val="14"/>
              </w:rPr>
              <w:t>Barratta Creek(BUR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F32877"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6429E2"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A795F9" w14:textId="77777777" w:rsidR="007B331C" w:rsidRDefault="007B331C" w:rsidP="007B331C">
            <w:pPr>
              <w:spacing w:before="0" w:after="0"/>
              <w:jc w:val="center"/>
            </w:pPr>
            <w:r>
              <w:rPr>
                <w:rFonts w:ascii="Arial Narrow" w:hAnsi="Arial Narrow" w:cs="Arial Narrow"/>
                <w:color w:val="000000"/>
                <w:sz w:val="14"/>
              </w:rPr>
              <w:t>1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314740" w14:textId="77777777" w:rsidR="007B331C" w:rsidRDefault="007B331C" w:rsidP="007B331C">
            <w:pPr>
              <w:spacing w:before="0" w:after="0"/>
              <w:jc w:val="center"/>
            </w:pPr>
            <w:r>
              <w:rPr>
                <w:rFonts w:ascii="Arial Narrow" w:hAnsi="Arial Narrow" w:cs="Arial Narrow"/>
                <w:color w:val="000000"/>
                <w:sz w:val="14"/>
              </w:rPr>
              <w:t>1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873B43" w14:textId="77777777" w:rsidR="007B331C" w:rsidRDefault="007B331C" w:rsidP="007B331C">
            <w:pPr>
              <w:spacing w:before="0" w:after="0"/>
              <w:jc w:val="center"/>
            </w:pPr>
            <w:r>
              <w:rPr>
                <w:rFonts w:ascii="Arial Narrow" w:hAnsi="Arial Narrow" w:cs="Arial Narrow"/>
                <w:color w:val="000000"/>
                <w:sz w:val="14"/>
              </w:rPr>
              <w:t>4.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F97173" w14:textId="77777777" w:rsidR="007B331C" w:rsidRDefault="007B331C" w:rsidP="007B331C">
            <w:pPr>
              <w:spacing w:before="0" w:after="0"/>
              <w:jc w:val="center"/>
            </w:pPr>
            <w:r>
              <w:rPr>
                <w:rFonts w:ascii="Arial Narrow" w:hAnsi="Arial Narrow" w:cs="Arial Narrow"/>
                <w:color w:val="000000"/>
                <w:sz w:val="14"/>
              </w:rPr>
              <w:t>4.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822923" w14:textId="77777777" w:rsidR="007B331C" w:rsidRDefault="007B331C" w:rsidP="007B331C">
            <w:pPr>
              <w:spacing w:before="0" w:after="0"/>
              <w:jc w:val="center"/>
            </w:pPr>
            <w:r>
              <w:rPr>
                <w:rFonts w:ascii="Arial Narrow" w:hAnsi="Arial Narrow" w:cs="Arial Narrow"/>
                <w:color w:val="000000"/>
                <w:sz w:val="14"/>
              </w:rPr>
              <w:t>15.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70EDD1" w14:textId="77777777" w:rsidR="007B331C" w:rsidRDefault="007B331C" w:rsidP="007B331C">
            <w:pPr>
              <w:spacing w:before="0" w:after="0"/>
              <w:jc w:val="center"/>
            </w:pPr>
            <w:r>
              <w:rPr>
                <w:rFonts w:ascii="Arial Narrow" w:hAnsi="Arial Narrow" w:cs="Arial Narrow"/>
                <w:color w:val="000000"/>
                <w:sz w:val="14"/>
              </w:rPr>
              <w:t>17.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605D6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EC9A5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E954D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69A602" w14:textId="77777777" w:rsidR="007B331C" w:rsidRDefault="007B331C" w:rsidP="007B331C">
            <w:pPr>
              <w:spacing w:before="0" w:after="0"/>
              <w:jc w:val="center"/>
            </w:pPr>
          </w:p>
        </w:tc>
      </w:tr>
      <w:tr w:rsidR="007B331C" w14:paraId="3F00FEE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EBDAF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3BA97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E035FC"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83C788"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8A9515"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8616F4" w14:textId="77777777" w:rsidR="007B331C" w:rsidRDefault="007B331C" w:rsidP="007B331C">
            <w:pPr>
              <w:spacing w:before="0" w:after="0"/>
              <w:jc w:val="center"/>
            </w:pPr>
            <w:r>
              <w:rPr>
                <w:rFonts w:ascii="Arial Narrow" w:hAnsi="Arial Narrow" w:cs="Arial Narrow"/>
                <w:color w:val="000000"/>
                <w:sz w:val="14"/>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2B5DB0" w14:textId="77777777" w:rsidR="007B331C" w:rsidRDefault="007B331C" w:rsidP="007B331C">
            <w:pPr>
              <w:spacing w:before="0" w:after="0"/>
              <w:jc w:val="center"/>
            </w:pPr>
            <w:r>
              <w:rPr>
                <w:rFonts w:ascii="Arial Narrow" w:hAnsi="Arial Narrow" w:cs="Arial Narrow"/>
                <w:color w:val="000000"/>
                <w:sz w:val="14"/>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B61AFA"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35D431"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1A40CD" w14:textId="77777777" w:rsidR="007B331C" w:rsidRDefault="007B331C" w:rsidP="007B331C">
            <w:pPr>
              <w:spacing w:before="0" w:after="0"/>
              <w:jc w:val="center"/>
            </w:pPr>
            <w:r>
              <w:rPr>
                <w:rFonts w:ascii="Arial Narrow" w:hAnsi="Arial Narrow" w:cs="Arial Narrow"/>
                <w:color w:val="000000"/>
                <w:sz w:val="14"/>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34F2F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5A605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2F160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6C6F92" w14:textId="77777777" w:rsidR="007B331C" w:rsidRDefault="007B331C" w:rsidP="007B331C">
            <w:pPr>
              <w:spacing w:before="0" w:after="0"/>
              <w:jc w:val="center"/>
            </w:pPr>
          </w:p>
        </w:tc>
      </w:tr>
      <w:tr w:rsidR="007B331C" w14:paraId="477D0BD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3F5C4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C3D56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DEA071"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BDE898"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90C504" w14:textId="77777777" w:rsidR="007B331C" w:rsidRDefault="007B331C" w:rsidP="007B331C">
            <w:pPr>
              <w:spacing w:before="0" w:after="0"/>
              <w:jc w:val="center"/>
            </w:pPr>
            <w:r>
              <w:rPr>
                <w:rFonts w:ascii="Arial Narrow" w:hAnsi="Arial Narrow" w:cs="Arial Narrow"/>
                <w:color w:val="000000"/>
                <w:sz w:val="14"/>
              </w:rPr>
              <w:t>116.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E31455" w14:textId="77777777" w:rsidR="007B331C" w:rsidRDefault="007B331C" w:rsidP="007B331C">
            <w:pPr>
              <w:spacing w:before="0" w:after="0"/>
              <w:jc w:val="center"/>
            </w:pPr>
            <w:r>
              <w:rPr>
                <w:rFonts w:ascii="Arial Narrow" w:hAnsi="Arial Narrow" w:cs="Arial Narrow"/>
                <w:color w:val="000000"/>
                <w:sz w:val="14"/>
              </w:rPr>
              <w:t>119.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8FA752" w14:textId="77777777" w:rsidR="007B331C" w:rsidRDefault="007B331C" w:rsidP="007B331C">
            <w:pPr>
              <w:spacing w:before="0" w:after="0"/>
              <w:jc w:val="center"/>
            </w:pPr>
            <w:r>
              <w:rPr>
                <w:rFonts w:ascii="Arial Narrow" w:hAnsi="Arial Narrow" w:cs="Arial Narrow"/>
                <w:color w:val="000000"/>
                <w:sz w:val="14"/>
              </w:rPr>
              <w:t>91.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12AF3B" w14:textId="77777777" w:rsidR="007B331C" w:rsidRDefault="007B331C" w:rsidP="007B331C">
            <w:pPr>
              <w:spacing w:before="0" w:after="0"/>
              <w:jc w:val="center"/>
            </w:pPr>
            <w:r>
              <w:rPr>
                <w:rFonts w:ascii="Arial Narrow" w:hAnsi="Arial Narrow" w:cs="Arial Narrow"/>
                <w:color w:val="000000"/>
                <w:sz w:val="14"/>
              </w:rPr>
              <w:t>94.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D95E5A" w14:textId="77777777" w:rsidR="007B331C" w:rsidRDefault="007B331C" w:rsidP="007B331C">
            <w:pPr>
              <w:spacing w:before="0" w:after="0"/>
              <w:jc w:val="center"/>
            </w:pPr>
            <w:r>
              <w:rPr>
                <w:rFonts w:ascii="Arial Narrow" w:hAnsi="Arial Narrow" w:cs="Arial Narrow"/>
                <w:color w:val="000000"/>
                <w:sz w:val="14"/>
              </w:rPr>
              <w:t>138.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05562C" w14:textId="77777777" w:rsidR="007B331C" w:rsidRDefault="007B331C" w:rsidP="007B331C">
            <w:pPr>
              <w:spacing w:before="0" w:after="0"/>
              <w:jc w:val="center"/>
            </w:pPr>
            <w:r>
              <w:rPr>
                <w:rFonts w:ascii="Arial Narrow" w:hAnsi="Arial Narrow" w:cs="Arial Narrow"/>
                <w:color w:val="000000"/>
                <w:sz w:val="14"/>
              </w:rPr>
              <w:t>139.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C7A7A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77B16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DE4A7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DB5C9F" w14:textId="77777777" w:rsidR="007B331C" w:rsidRDefault="007B331C" w:rsidP="007B331C">
            <w:pPr>
              <w:spacing w:before="0" w:after="0"/>
              <w:jc w:val="center"/>
            </w:pPr>
          </w:p>
        </w:tc>
      </w:tr>
      <w:tr w:rsidR="007B331C" w14:paraId="6A11CDF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3B126A"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3E3CE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B3664C"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685F87"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25A9CA" w14:textId="77777777" w:rsidR="007B331C" w:rsidRDefault="007B331C" w:rsidP="007B331C">
            <w:pPr>
              <w:spacing w:before="0" w:after="0"/>
              <w:jc w:val="center"/>
            </w:pPr>
            <w:r>
              <w:rPr>
                <w:rFonts w:ascii="Arial Narrow" w:hAnsi="Arial Narrow" w:cs="Arial Narrow"/>
                <w:color w:val="000000"/>
                <w:sz w:val="14"/>
              </w:rPr>
              <w:t>4.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EF8C03" w14:textId="77777777" w:rsidR="007B331C" w:rsidRDefault="007B331C" w:rsidP="007B331C">
            <w:pPr>
              <w:spacing w:before="0" w:after="0"/>
              <w:jc w:val="center"/>
            </w:pPr>
            <w:r>
              <w:rPr>
                <w:rFonts w:ascii="Arial Narrow" w:hAnsi="Arial Narrow" w:cs="Arial Narrow"/>
                <w:color w:val="000000"/>
                <w:sz w:val="14"/>
              </w:rPr>
              <w:t>4.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DB42EE" w14:textId="77777777" w:rsidR="007B331C" w:rsidRDefault="007B331C" w:rsidP="007B331C">
            <w:pPr>
              <w:spacing w:before="0" w:after="0"/>
              <w:jc w:val="center"/>
            </w:pPr>
            <w:r>
              <w:rPr>
                <w:rFonts w:ascii="Arial Narrow" w:hAnsi="Arial Narrow" w:cs="Arial Narrow"/>
                <w:color w:val="000000"/>
                <w:sz w:val="14"/>
              </w:rPr>
              <w:t>2.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A37741" w14:textId="77777777" w:rsidR="007B331C" w:rsidRDefault="007B331C" w:rsidP="007B331C">
            <w:pPr>
              <w:spacing w:before="0" w:after="0"/>
              <w:jc w:val="center"/>
            </w:pPr>
            <w:r>
              <w:rPr>
                <w:rFonts w:ascii="Arial Narrow" w:hAnsi="Arial Narrow" w:cs="Arial Narrow"/>
                <w:color w:val="000000"/>
                <w:sz w:val="14"/>
              </w:rPr>
              <w:t>3.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22EDCD" w14:textId="77777777" w:rsidR="007B331C" w:rsidRDefault="007B331C" w:rsidP="007B331C">
            <w:pPr>
              <w:spacing w:before="0" w:after="0"/>
              <w:jc w:val="center"/>
            </w:pPr>
            <w:r>
              <w:rPr>
                <w:rFonts w:ascii="Arial Narrow" w:hAnsi="Arial Narrow" w:cs="Arial Narrow"/>
                <w:color w:val="000000"/>
                <w:sz w:val="14"/>
              </w:rPr>
              <w:t>4.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09AE9C" w14:textId="77777777" w:rsidR="007B331C" w:rsidRDefault="007B331C" w:rsidP="007B331C">
            <w:pPr>
              <w:spacing w:before="0" w:after="0"/>
              <w:jc w:val="center"/>
            </w:pPr>
            <w:r>
              <w:rPr>
                <w:rFonts w:ascii="Arial Narrow" w:hAnsi="Arial Narrow" w:cs="Arial Narrow"/>
                <w:color w:val="000000"/>
                <w:sz w:val="14"/>
              </w:rPr>
              <w:t>5.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7C680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B051E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41DD1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CB5F3F" w14:textId="77777777" w:rsidR="007B331C" w:rsidRDefault="007B331C" w:rsidP="007B331C">
            <w:pPr>
              <w:spacing w:before="0" w:after="0"/>
              <w:jc w:val="center"/>
            </w:pPr>
          </w:p>
        </w:tc>
      </w:tr>
      <w:tr w:rsidR="007B331C" w14:paraId="0C0DF4C1"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16C9D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4AA39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7280D8"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C59FA7"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8ACAEC" w14:textId="77777777" w:rsidR="007B331C" w:rsidRDefault="007B331C" w:rsidP="007B331C">
            <w:pPr>
              <w:spacing w:before="0" w:after="0"/>
              <w:jc w:val="center"/>
            </w:pPr>
            <w:r>
              <w:rPr>
                <w:rFonts w:ascii="Arial Narrow" w:hAnsi="Arial Narrow" w:cs="Arial Narrow"/>
                <w:color w:val="000000"/>
                <w:sz w:val="14"/>
              </w:rPr>
              <w:t>0.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977FF4" w14:textId="77777777" w:rsidR="007B331C" w:rsidRDefault="007B331C" w:rsidP="007B331C">
            <w:pPr>
              <w:spacing w:before="0" w:after="0"/>
              <w:jc w:val="center"/>
            </w:pPr>
            <w:r>
              <w:rPr>
                <w:rFonts w:ascii="Arial Narrow" w:hAnsi="Arial Narrow" w:cs="Arial Narrow"/>
                <w:color w:val="000000"/>
                <w:sz w:val="14"/>
              </w:rPr>
              <w:t>0.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145A4E" w14:textId="77777777" w:rsidR="007B331C" w:rsidRDefault="007B331C" w:rsidP="007B331C">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D931AF" w14:textId="77777777" w:rsidR="007B331C" w:rsidRDefault="007B331C" w:rsidP="007B331C">
            <w:pPr>
              <w:spacing w:before="0" w:after="0"/>
              <w:jc w:val="center"/>
            </w:pPr>
            <w:r>
              <w:rPr>
                <w:rFonts w:ascii="Arial Narrow" w:hAnsi="Arial Narrow" w:cs="Arial Narrow"/>
                <w:color w:val="000000"/>
                <w:sz w:val="14"/>
              </w:rPr>
              <w:t>0.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53EE21" w14:textId="77777777" w:rsidR="007B331C" w:rsidRDefault="007B331C" w:rsidP="007B331C">
            <w:pPr>
              <w:spacing w:before="0" w:after="0"/>
              <w:jc w:val="center"/>
            </w:pPr>
            <w:r>
              <w:rPr>
                <w:rFonts w:ascii="Arial Narrow" w:hAnsi="Arial Narrow" w:cs="Arial Narrow"/>
                <w:color w:val="000000"/>
                <w:sz w:val="14"/>
              </w:rPr>
              <w:t>1.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E31CA9" w14:textId="77777777" w:rsidR="007B331C" w:rsidRDefault="007B331C" w:rsidP="007B331C">
            <w:pPr>
              <w:spacing w:before="0" w:after="0"/>
              <w:jc w:val="center"/>
            </w:pPr>
            <w:r>
              <w:rPr>
                <w:rFonts w:ascii="Arial Narrow" w:hAnsi="Arial Narrow" w:cs="Arial Narrow"/>
                <w:color w:val="000000"/>
                <w:sz w:val="14"/>
              </w:rPr>
              <w:t>1.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CF73D6"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9B968F"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EBC02A"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3811C2" w14:textId="77777777" w:rsidR="007B331C" w:rsidRDefault="007B331C" w:rsidP="007B331C">
            <w:pPr>
              <w:spacing w:before="0" w:after="0"/>
              <w:jc w:val="center"/>
            </w:pPr>
            <w:r>
              <w:rPr>
                <w:rFonts w:ascii="Arial Narrow" w:hAnsi="Arial Narrow" w:cs="Arial Narrow"/>
                <w:color w:val="000000"/>
                <w:sz w:val="14"/>
              </w:rPr>
              <w:t>0.63</w:t>
            </w:r>
          </w:p>
        </w:tc>
      </w:tr>
      <w:tr w:rsidR="007B331C" w14:paraId="1735FAC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734936"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CC5FD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851F3B"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0C04C1"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1F56BA" w14:textId="77777777" w:rsidR="007B331C" w:rsidRDefault="007B331C" w:rsidP="007B331C">
            <w:pPr>
              <w:spacing w:before="0" w:after="0"/>
              <w:jc w:val="center"/>
            </w:pPr>
            <w:r>
              <w:rPr>
                <w:rFonts w:ascii="Arial Narrow" w:hAnsi="Arial Narrow" w:cs="Arial Narrow"/>
                <w:color w:val="000000"/>
                <w:sz w:val="14"/>
              </w:rPr>
              <w:t>5.6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14EE5B9" w14:textId="77777777" w:rsidR="007B331C" w:rsidRDefault="007B331C" w:rsidP="007B331C">
            <w:pPr>
              <w:spacing w:before="0" w:after="0"/>
              <w:jc w:val="center"/>
            </w:pPr>
            <w:r>
              <w:rPr>
                <w:rFonts w:ascii="Arial Narrow" w:hAnsi="Arial Narrow" w:cs="Arial Narrow"/>
                <w:color w:val="000000"/>
                <w:sz w:val="14"/>
              </w:rPr>
              <w:t>5.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CFE757" w14:textId="77777777" w:rsidR="007B331C" w:rsidRDefault="007B331C" w:rsidP="007B331C">
            <w:pPr>
              <w:spacing w:before="0" w:after="0"/>
              <w:jc w:val="center"/>
            </w:pPr>
            <w:r>
              <w:rPr>
                <w:rFonts w:ascii="Arial Narrow" w:hAnsi="Arial Narrow" w:cs="Arial Narrow"/>
                <w:color w:val="000000"/>
                <w:sz w:val="14"/>
              </w:rPr>
              <w:t>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EAB51F" w14:textId="77777777" w:rsidR="007B331C" w:rsidRDefault="007B331C" w:rsidP="007B331C">
            <w:pPr>
              <w:spacing w:before="0" w:after="0"/>
              <w:jc w:val="center"/>
            </w:pPr>
            <w:r>
              <w:rPr>
                <w:rFonts w:ascii="Arial Narrow" w:hAnsi="Arial Narrow" w:cs="Arial Narrow"/>
                <w:color w:val="000000"/>
                <w:sz w:val="14"/>
              </w:rPr>
              <w:t>3.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3328CC" w14:textId="77777777" w:rsidR="007B331C" w:rsidRDefault="007B331C" w:rsidP="007B331C">
            <w:pPr>
              <w:spacing w:before="0" w:after="0"/>
              <w:jc w:val="center"/>
            </w:pPr>
            <w:r>
              <w:rPr>
                <w:rFonts w:ascii="Arial Narrow" w:hAnsi="Arial Narrow" w:cs="Arial Narrow"/>
                <w:color w:val="000000"/>
                <w:sz w:val="14"/>
              </w:rPr>
              <w:t>7.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B0FF57" w14:textId="77777777" w:rsidR="007B331C" w:rsidRDefault="007B331C" w:rsidP="007B331C">
            <w:pPr>
              <w:spacing w:before="0" w:after="0"/>
              <w:jc w:val="center"/>
            </w:pPr>
            <w:r>
              <w:rPr>
                <w:rFonts w:ascii="Arial Narrow" w:hAnsi="Arial Narrow" w:cs="Arial Narrow"/>
                <w:color w:val="000000"/>
                <w:sz w:val="14"/>
              </w:rPr>
              <w:t>1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406F4C"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FA5D0D"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D0762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521D2D" w14:textId="77777777" w:rsidR="007B331C" w:rsidRDefault="007B331C" w:rsidP="007B331C">
            <w:pPr>
              <w:spacing w:before="0" w:after="0"/>
              <w:jc w:val="center"/>
            </w:pPr>
          </w:p>
        </w:tc>
      </w:tr>
      <w:tr w:rsidR="007B331C" w14:paraId="049FC86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E1627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8AD9A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CCA986"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902297"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8BDB70" w14:textId="77777777" w:rsidR="007B331C" w:rsidRDefault="007B331C" w:rsidP="007B331C">
            <w:pPr>
              <w:spacing w:before="0" w:after="0"/>
              <w:jc w:val="center"/>
            </w:pPr>
            <w:r>
              <w:rPr>
                <w:rFonts w:ascii="Arial Narrow" w:hAnsi="Arial Narrow" w:cs="Arial Narrow"/>
                <w:color w:val="000000"/>
                <w:sz w:val="14"/>
              </w:rPr>
              <w:t>3.6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46E36B2" w14:textId="77777777" w:rsidR="007B331C" w:rsidRDefault="007B331C" w:rsidP="007B331C">
            <w:pPr>
              <w:spacing w:before="0" w:after="0"/>
              <w:jc w:val="center"/>
            </w:pPr>
            <w:r>
              <w:rPr>
                <w:rFonts w:ascii="Arial Narrow" w:hAnsi="Arial Narrow" w:cs="Arial Narrow"/>
                <w:color w:val="000000"/>
                <w:sz w:val="14"/>
              </w:rPr>
              <w:t>3.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3530CA" w14:textId="77777777" w:rsidR="007B331C" w:rsidRDefault="007B331C" w:rsidP="007B331C">
            <w:pPr>
              <w:spacing w:before="0" w:after="0"/>
              <w:jc w:val="center"/>
            </w:pPr>
            <w:r>
              <w:rPr>
                <w:rFonts w:ascii="Arial Narrow" w:hAnsi="Arial Narrow" w:cs="Arial Narrow"/>
                <w:color w:val="000000"/>
                <w:sz w:val="14"/>
              </w:rPr>
              <w:t>2.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9DA554" w14:textId="77777777" w:rsidR="007B331C" w:rsidRDefault="007B331C" w:rsidP="007B331C">
            <w:pPr>
              <w:spacing w:before="0" w:after="0"/>
              <w:jc w:val="center"/>
            </w:pPr>
            <w:r>
              <w:rPr>
                <w:rFonts w:ascii="Arial Narrow" w:hAnsi="Arial Narrow" w:cs="Arial Narrow"/>
                <w:color w:val="000000"/>
                <w:sz w:val="14"/>
              </w:rPr>
              <w:t>3.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DC493A" w14:textId="77777777" w:rsidR="007B331C" w:rsidRDefault="007B331C" w:rsidP="007B331C">
            <w:pPr>
              <w:spacing w:before="0" w:after="0"/>
              <w:jc w:val="center"/>
            </w:pPr>
            <w:r>
              <w:rPr>
                <w:rFonts w:ascii="Arial Narrow" w:hAnsi="Arial Narrow" w:cs="Arial Narrow"/>
                <w:color w:val="000000"/>
                <w:sz w:val="14"/>
              </w:rPr>
              <w:t>4.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F21B60" w14:textId="77777777" w:rsidR="007B331C" w:rsidRDefault="007B331C" w:rsidP="007B331C">
            <w:pPr>
              <w:spacing w:before="0" w:after="0"/>
              <w:jc w:val="center"/>
            </w:pPr>
            <w:r>
              <w:rPr>
                <w:rFonts w:ascii="Arial Narrow" w:hAnsi="Arial Narrow" w:cs="Arial Narrow"/>
                <w:color w:val="000000"/>
                <w:sz w:val="14"/>
              </w:rPr>
              <w:t>4.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10FB88"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8E5916"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FC822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1AC261" w14:textId="77777777" w:rsidR="007B331C" w:rsidRDefault="007B331C" w:rsidP="007B331C">
            <w:pPr>
              <w:spacing w:before="0" w:after="0"/>
              <w:jc w:val="center"/>
            </w:pPr>
          </w:p>
        </w:tc>
      </w:tr>
      <w:tr w:rsidR="007B331C" w14:paraId="330A863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D7BDA3"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92BBC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39B507"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E2B1B9"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C8DA8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73479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8EB66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F7CCE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7CAB1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BB42E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036E3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A71D7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21A1D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4A7F82" w14:textId="77777777" w:rsidR="007B331C" w:rsidRDefault="007B331C" w:rsidP="007B331C">
            <w:pPr>
              <w:spacing w:before="0" w:after="0"/>
              <w:jc w:val="center"/>
            </w:pPr>
          </w:p>
        </w:tc>
      </w:tr>
      <w:tr w:rsidR="007B331C" w14:paraId="7786857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CC3D6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5C8C8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891242"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8E2C65"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49DDEF" w14:textId="77777777" w:rsidR="007B331C" w:rsidRDefault="007B331C" w:rsidP="007B331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2D3D8FD"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384078"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0E1E47"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AC45D0" w14:textId="77777777" w:rsidR="007B331C" w:rsidRDefault="007B331C" w:rsidP="007B331C">
            <w:pPr>
              <w:spacing w:before="0" w:after="0"/>
              <w:jc w:val="center"/>
            </w:pPr>
            <w:r>
              <w:rPr>
                <w:rFonts w:ascii="Arial Narrow" w:hAnsi="Arial Narrow" w:cs="Arial Narrow"/>
                <w:color w:val="000000"/>
                <w:sz w:val="14"/>
              </w:rPr>
              <w:t>1.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FF02FF" w14:textId="77777777" w:rsidR="007B331C" w:rsidRDefault="007B331C" w:rsidP="007B331C">
            <w:pPr>
              <w:spacing w:before="0" w:after="0"/>
              <w:jc w:val="center"/>
            </w:pPr>
            <w:r>
              <w:rPr>
                <w:rFonts w:ascii="Arial Narrow" w:hAnsi="Arial Narrow" w:cs="Arial Narrow"/>
                <w:color w:val="000000"/>
                <w:sz w:val="14"/>
              </w:rPr>
              <w:t>2.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22C097"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430D0F" w14:textId="77777777" w:rsidR="007B331C" w:rsidRDefault="007B331C" w:rsidP="007B331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58FF1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3F254C" w14:textId="77777777" w:rsidR="007B331C" w:rsidRDefault="007B331C" w:rsidP="007B331C">
            <w:pPr>
              <w:spacing w:before="0" w:after="0"/>
              <w:jc w:val="center"/>
            </w:pPr>
          </w:p>
        </w:tc>
      </w:tr>
      <w:tr w:rsidR="007B331C" w14:paraId="307084EA"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BAEA3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B72A0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D4FCE2"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F61A81"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63ADBD" w14:textId="77777777" w:rsidR="007B331C" w:rsidRDefault="007B331C" w:rsidP="007B331C">
            <w:pPr>
              <w:spacing w:before="0" w:after="0"/>
              <w:jc w:val="center"/>
            </w:pPr>
            <w:r>
              <w:rPr>
                <w:rFonts w:ascii="Arial Narrow" w:hAnsi="Arial Narrow" w:cs="Arial Narrow"/>
                <w:color w:val="000000"/>
                <w:sz w:val="14"/>
              </w:rPr>
              <w:t>507.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0D14A3" w14:textId="77777777" w:rsidR="007B331C" w:rsidRDefault="007B331C" w:rsidP="007B331C">
            <w:pPr>
              <w:spacing w:before="0" w:after="0"/>
              <w:jc w:val="center"/>
            </w:pPr>
            <w:r>
              <w:rPr>
                <w:rFonts w:ascii="Arial Narrow" w:hAnsi="Arial Narrow" w:cs="Arial Narrow"/>
                <w:color w:val="000000"/>
                <w:sz w:val="14"/>
              </w:rPr>
              <w:t>419.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DD771F" w14:textId="77777777" w:rsidR="007B331C" w:rsidRDefault="007B331C" w:rsidP="007B331C">
            <w:pPr>
              <w:spacing w:before="0" w:after="0"/>
              <w:jc w:val="center"/>
            </w:pPr>
            <w:r>
              <w:rPr>
                <w:rFonts w:ascii="Arial Narrow" w:hAnsi="Arial Narrow" w:cs="Arial Narrow"/>
                <w:color w:val="000000"/>
                <w:sz w:val="14"/>
              </w:rPr>
              <w:t>299.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2FCC28" w14:textId="77777777" w:rsidR="007B331C" w:rsidRDefault="007B331C" w:rsidP="007B331C">
            <w:pPr>
              <w:spacing w:before="0" w:after="0"/>
              <w:jc w:val="center"/>
            </w:pPr>
            <w:r>
              <w:rPr>
                <w:rFonts w:ascii="Arial Narrow" w:hAnsi="Arial Narrow" w:cs="Arial Narrow"/>
                <w:color w:val="000000"/>
                <w:sz w:val="14"/>
              </w:rPr>
              <w:t>329.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B809F4" w14:textId="77777777" w:rsidR="007B331C" w:rsidRDefault="007B331C" w:rsidP="007B331C">
            <w:pPr>
              <w:spacing w:before="0" w:after="0"/>
              <w:jc w:val="center"/>
            </w:pPr>
            <w:r>
              <w:rPr>
                <w:rFonts w:ascii="Arial Narrow" w:hAnsi="Arial Narrow" w:cs="Arial Narrow"/>
                <w:color w:val="000000"/>
                <w:sz w:val="14"/>
              </w:rPr>
              <w:t>549.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628D04" w14:textId="77777777" w:rsidR="007B331C" w:rsidRDefault="007B331C" w:rsidP="007B331C">
            <w:pPr>
              <w:spacing w:before="0" w:after="0"/>
              <w:jc w:val="center"/>
            </w:pPr>
            <w:r>
              <w:rPr>
                <w:rFonts w:ascii="Arial Narrow" w:hAnsi="Arial Narrow" w:cs="Arial Narrow"/>
                <w:color w:val="000000"/>
                <w:sz w:val="14"/>
              </w:rPr>
              <w:t>939.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C88ED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1CDDB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73A3B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5D1160" w14:textId="77777777" w:rsidR="007B331C" w:rsidRDefault="007B331C" w:rsidP="007B331C">
            <w:pPr>
              <w:spacing w:before="0" w:after="0"/>
              <w:jc w:val="center"/>
            </w:pPr>
          </w:p>
        </w:tc>
      </w:tr>
      <w:tr w:rsidR="007B331C" w14:paraId="7FDAC12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A7D45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8A8E9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8DD18F"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AD4174"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B4C533" w14:textId="77777777" w:rsidR="007B331C" w:rsidRDefault="007B331C" w:rsidP="007B331C">
            <w:pPr>
              <w:spacing w:before="0" w:after="0"/>
              <w:jc w:val="center"/>
            </w:pPr>
            <w:r>
              <w:rPr>
                <w:rFonts w:ascii="Arial Narrow" w:hAnsi="Arial Narrow" w:cs="Arial Narrow"/>
                <w:color w:val="000000"/>
                <w:sz w:val="14"/>
              </w:rPr>
              <w:t>12.5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3FE0900"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AC05D1" w14:textId="77777777" w:rsidR="007B331C" w:rsidRDefault="007B331C" w:rsidP="007B331C">
            <w:pPr>
              <w:spacing w:before="0" w:after="0"/>
              <w:jc w:val="center"/>
            </w:pPr>
            <w:r>
              <w:rPr>
                <w:rFonts w:ascii="Arial Narrow" w:hAnsi="Arial Narrow" w:cs="Arial Narrow"/>
                <w:color w:val="000000"/>
                <w:sz w:val="14"/>
              </w:rPr>
              <w:t>8.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67DAF9" w14:textId="77777777" w:rsidR="007B331C" w:rsidRDefault="007B331C" w:rsidP="007B331C">
            <w:pPr>
              <w:spacing w:before="0" w:after="0"/>
              <w:jc w:val="center"/>
            </w:pPr>
            <w:r>
              <w:rPr>
                <w:rFonts w:ascii="Arial Narrow" w:hAnsi="Arial Narrow" w:cs="Arial Narrow"/>
                <w:color w:val="000000"/>
                <w:sz w:val="14"/>
              </w:rPr>
              <w:t>9.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485734" w14:textId="77777777" w:rsidR="007B331C" w:rsidRDefault="007B331C" w:rsidP="007B331C">
            <w:pPr>
              <w:spacing w:before="0" w:after="0"/>
              <w:jc w:val="center"/>
            </w:pPr>
            <w:r>
              <w:rPr>
                <w:rFonts w:ascii="Arial Narrow" w:hAnsi="Arial Narrow" w:cs="Arial Narrow"/>
                <w:color w:val="000000"/>
                <w:sz w:val="14"/>
              </w:rPr>
              <w:t>13.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462A13" w14:textId="77777777" w:rsidR="007B331C" w:rsidRDefault="007B331C" w:rsidP="007B331C">
            <w:pPr>
              <w:spacing w:before="0" w:after="0"/>
              <w:jc w:val="center"/>
            </w:pPr>
            <w:r>
              <w:rPr>
                <w:rFonts w:ascii="Arial Narrow" w:hAnsi="Arial Narrow" w:cs="Arial Narrow"/>
                <w:color w:val="000000"/>
                <w:sz w:val="14"/>
              </w:rPr>
              <w:t>2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C8FFFB"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111B4D"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5107A7"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9F71BB" w14:textId="77777777" w:rsidR="007B331C" w:rsidRDefault="007B331C" w:rsidP="007B331C">
            <w:pPr>
              <w:spacing w:before="0" w:after="0"/>
              <w:jc w:val="center"/>
            </w:pPr>
            <w:r>
              <w:rPr>
                <w:rFonts w:ascii="Arial Narrow" w:hAnsi="Arial Narrow" w:cs="Arial Narrow"/>
                <w:color w:val="000000"/>
                <w:sz w:val="14"/>
              </w:rPr>
              <w:t>2.40</w:t>
            </w:r>
          </w:p>
        </w:tc>
      </w:tr>
      <w:tr w:rsidR="007B331C" w14:paraId="79AA056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3144E0"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2BF182" w14:textId="77777777" w:rsidR="007B331C" w:rsidRDefault="007B331C" w:rsidP="007B331C">
            <w:pPr>
              <w:spacing w:before="20" w:after="20"/>
              <w:ind w:left="20" w:right="20"/>
            </w:pPr>
            <w:r>
              <w:rPr>
                <w:rFonts w:ascii="Arial Narrow" w:hAnsi="Arial Narrow" w:cs="Arial Narrow"/>
                <w:color w:val="000000"/>
                <w:sz w:val="14"/>
              </w:rPr>
              <w:t>Burdekin Mouth Mooring(BUR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DCE18A"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C558C0"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EAB3FD" w14:textId="77777777" w:rsidR="007B331C" w:rsidRDefault="007B331C" w:rsidP="007B331C">
            <w:pPr>
              <w:spacing w:before="0" w:after="0"/>
              <w:jc w:val="center"/>
            </w:pPr>
            <w:r>
              <w:rPr>
                <w:rFonts w:ascii="Arial Narrow" w:hAnsi="Arial Narrow" w:cs="Arial Narrow"/>
                <w:color w:val="000000"/>
                <w:sz w:val="14"/>
              </w:rPr>
              <w:t>10.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07BC82" w14:textId="77777777" w:rsidR="007B331C" w:rsidRDefault="007B331C" w:rsidP="007B331C">
            <w:pPr>
              <w:spacing w:before="0" w:after="0"/>
              <w:jc w:val="center"/>
            </w:pPr>
            <w:r>
              <w:rPr>
                <w:rFonts w:ascii="Arial Narrow" w:hAnsi="Arial Narrow" w:cs="Arial Narrow"/>
                <w:color w:val="000000"/>
                <w:sz w:val="14"/>
              </w:rPr>
              <w:t>9.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D7D1FE" w14:textId="77777777" w:rsidR="007B331C" w:rsidRDefault="007B331C" w:rsidP="007B331C">
            <w:pPr>
              <w:spacing w:before="0" w:after="0"/>
              <w:jc w:val="center"/>
            </w:pPr>
            <w:r>
              <w:rPr>
                <w:rFonts w:ascii="Arial Narrow" w:hAnsi="Arial Narrow" w:cs="Arial Narrow"/>
                <w:color w:val="000000"/>
                <w:sz w:val="14"/>
              </w:rPr>
              <w:t>2.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9FE667" w14:textId="77777777" w:rsidR="007B331C" w:rsidRDefault="007B331C" w:rsidP="007B331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56AAD4" w14:textId="77777777" w:rsidR="007B331C" w:rsidRDefault="007B331C" w:rsidP="007B331C">
            <w:pPr>
              <w:spacing w:before="0" w:after="0"/>
              <w:jc w:val="center"/>
            </w:pPr>
            <w:r>
              <w:rPr>
                <w:rFonts w:ascii="Arial Narrow" w:hAnsi="Arial Narrow" w:cs="Arial Narrow"/>
                <w:color w:val="000000"/>
                <w:sz w:val="14"/>
              </w:rPr>
              <w:t>12.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E43D57" w14:textId="77777777" w:rsidR="007B331C" w:rsidRDefault="007B331C" w:rsidP="007B331C">
            <w:pPr>
              <w:spacing w:before="0" w:after="0"/>
              <w:jc w:val="center"/>
            </w:pPr>
            <w:r>
              <w:rPr>
                <w:rFonts w:ascii="Arial Narrow" w:hAnsi="Arial Narrow" w:cs="Arial Narrow"/>
                <w:color w:val="000000"/>
                <w:sz w:val="14"/>
              </w:rPr>
              <w:t>22.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120C0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6473C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B9C60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EFB2C6" w14:textId="77777777" w:rsidR="007B331C" w:rsidRDefault="007B331C" w:rsidP="007B331C">
            <w:pPr>
              <w:spacing w:before="0" w:after="0"/>
              <w:jc w:val="center"/>
            </w:pPr>
          </w:p>
        </w:tc>
      </w:tr>
      <w:tr w:rsidR="007B331C" w14:paraId="01DB8AF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9F535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4BCB6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C6EFC0"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E8A7F1"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7F8086" w14:textId="77777777" w:rsidR="007B331C" w:rsidRDefault="007B331C" w:rsidP="007B331C">
            <w:pPr>
              <w:spacing w:before="0" w:after="0"/>
              <w:jc w:val="center"/>
            </w:pPr>
            <w:r>
              <w:rPr>
                <w:rFonts w:ascii="Arial Narrow" w:hAnsi="Arial Narrow" w:cs="Arial Narrow"/>
                <w:color w:val="000000"/>
                <w:sz w:val="14"/>
              </w:rPr>
              <w:t>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726276" w14:textId="77777777" w:rsidR="007B331C" w:rsidRDefault="007B331C" w:rsidP="007B331C">
            <w:pPr>
              <w:spacing w:before="0" w:after="0"/>
              <w:jc w:val="center"/>
            </w:pPr>
            <w:r>
              <w:rPr>
                <w:rFonts w:ascii="Arial Narrow" w:hAnsi="Arial Narrow" w:cs="Arial Narrow"/>
                <w:color w:val="000000"/>
                <w:sz w:val="14"/>
              </w:rPr>
              <w:t>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37EACF" w14:textId="77777777" w:rsidR="007B331C" w:rsidRDefault="007B331C" w:rsidP="007B331C">
            <w:pPr>
              <w:spacing w:before="0" w:after="0"/>
              <w:jc w:val="center"/>
            </w:pPr>
            <w:r>
              <w:rPr>
                <w:rFonts w:ascii="Arial Narrow" w:hAnsi="Arial Narrow" w:cs="Arial Narrow"/>
                <w:color w:val="000000"/>
                <w:sz w:val="14"/>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37EBE7" w14:textId="77777777" w:rsidR="007B331C" w:rsidRDefault="007B331C" w:rsidP="007B331C">
            <w:pPr>
              <w:spacing w:before="0" w:after="0"/>
              <w:jc w:val="center"/>
            </w:pPr>
            <w:r>
              <w:rPr>
                <w:rFonts w:ascii="Arial Narrow" w:hAnsi="Arial Narrow" w:cs="Arial Narrow"/>
                <w:color w:val="000000"/>
                <w:sz w:val="14"/>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61DB8E" w14:textId="77777777" w:rsidR="007B331C" w:rsidRDefault="007B331C" w:rsidP="007B331C">
            <w:pPr>
              <w:spacing w:before="0" w:after="0"/>
              <w:jc w:val="center"/>
            </w:pPr>
            <w:r>
              <w:rPr>
                <w:rFonts w:ascii="Arial Narrow" w:hAnsi="Arial Narrow" w:cs="Arial Narrow"/>
                <w:color w:val="000000"/>
                <w:sz w:val="14"/>
              </w:rPr>
              <w:t>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3099DF" w14:textId="77777777" w:rsidR="007B331C" w:rsidRDefault="007B331C" w:rsidP="007B331C">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8BDE3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D80A5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1288B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12F8B1" w14:textId="77777777" w:rsidR="007B331C" w:rsidRDefault="007B331C" w:rsidP="007B331C">
            <w:pPr>
              <w:spacing w:before="0" w:after="0"/>
              <w:jc w:val="center"/>
            </w:pPr>
          </w:p>
        </w:tc>
      </w:tr>
      <w:tr w:rsidR="007B331C" w14:paraId="5C0EA02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6E4E4A"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BE47B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D16E33"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7D8200"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F13448" w14:textId="77777777" w:rsidR="007B331C" w:rsidRDefault="007B331C" w:rsidP="007B331C">
            <w:pPr>
              <w:spacing w:before="0" w:after="0"/>
              <w:jc w:val="center"/>
            </w:pPr>
            <w:r>
              <w:rPr>
                <w:rFonts w:ascii="Arial Narrow" w:hAnsi="Arial Narrow" w:cs="Arial Narrow"/>
                <w:color w:val="000000"/>
                <w:sz w:val="14"/>
              </w:rPr>
              <w:t>106.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6F98C7" w14:textId="77777777" w:rsidR="007B331C" w:rsidRDefault="007B331C" w:rsidP="007B331C">
            <w:pPr>
              <w:spacing w:before="0" w:after="0"/>
              <w:jc w:val="center"/>
            </w:pPr>
            <w:r>
              <w:rPr>
                <w:rFonts w:ascii="Arial Narrow" w:hAnsi="Arial Narrow" w:cs="Arial Narrow"/>
                <w:color w:val="000000"/>
                <w:sz w:val="14"/>
              </w:rPr>
              <w:t>97.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44F658" w14:textId="77777777" w:rsidR="007B331C" w:rsidRDefault="007B331C" w:rsidP="007B331C">
            <w:pPr>
              <w:spacing w:before="0" w:after="0"/>
              <w:jc w:val="center"/>
            </w:pPr>
            <w:r>
              <w:rPr>
                <w:rFonts w:ascii="Arial Narrow" w:hAnsi="Arial Narrow" w:cs="Arial Narrow"/>
                <w:color w:val="000000"/>
                <w:sz w:val="14"/>
              </w:rPr>
              <w:t>85.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AB3E9A" w14:textId="77777777" w:rsidR="007B331C" w:rsidRDefault="007B331C" w:rsidP="007B331C">
            <w:pPr>
              <w:spacing w:before="0" w:after="0"/>
              <w:jc w:val="center"/>
            </w:pPr>
            <w:r>
              <w:rPr>
                <w:rFonts w:ascii="Arial Narrow" w:hAnsi="Arial Narrow" w:cs="Arial Narrow"/>
                <w:color w:val="000000"/>
                <w:sz w:val="14"/>
              </w:rPr>
              <w:t>91.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8D48FF" w14:textId="77777777" w:rsidR="007B331C" w:rsidRDefault="007B331C" w:rsidP="007B331C">
            <w:pPr>
              <w:spacing w:before="0" w:after="0"/>
              <w:jc w:val="center"/>
            </w:pPr>
            <w:r>
              <w:rPr>
                <w:rFonts w:ascii="Arial Narrow" w:hAnsi="Arial Narrow" w:cs="Arial Narrow"/>
                <w:color w:val="000000"/>
                <w:sz w:val="14"/>
              </w:rPr>
              <w:t>12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366189" w14:textId="77777777" w:rsidR="007B331C" w:rsidRDefault="007B331C" w:rsidP="007B331C">
            <w:pPr>
              <w:spacing w:before="0" w:after="0"/>
              <w:jc w:val="center"/>
            </w:pPr>
            <w:r>
              <w:rPr>
                <w:rFonts w:ascii="Arial Narrow" w:hAnsi="Arial Narrow" w:cs="Arial Narrow"/>
                <w:color w:val="000000"/>
                <w:sz w:val="14"/>
              </w:rPr>
              <w:t>141.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48AB3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DC82B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8E9EE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74207A" w14:textId="77777777" w:rsidR="007B331C" w:rsidRDefault="007B331C" w:rsidP="007B331C">
            <w:pPr>
              <w:spacing w:before="0" w:after="0"/>
              <w:jc w:val="center"/>
            </w:pPr>
          </w:p>
        </w:tc>
      </w:tr>
      <w:tr w:rsidR="007B331C" w14:paraId="2DE9276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226B4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7A79B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9BD258"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E15FA6"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1F296F" w14:textId="77777777" w:rsidR="007B331C" w:rsidRDefault="007B331C" w:rsidP="007B331C">
            <w:pPr>
              <w:spacing w:before="0" w:after="0"/>
              <w:jc w:val="center"/>
            </w:pPr>
            <w:r>
              <w:rPr>
                <w:rFonts w:ascii="Arial Narrow" w:hAnsi="Arial Narrow" w:cs="Arial Narrow"/>
                <w:color w:val="000000"/>
                <w:sz w:val="14"/>
              </w:rPr>
              <w:t>3.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858820" w14:textId="77777777" w:rsidR="007B331C" w:rsidRDefault="007B331C" w:rsidP="007B331C">
            <w:pPr>
              <w:spacing w:before="0" w:after="0"/>
              <w:jc w:val="center"/>
            </w:pPr>
            <w:r>
              <w:rPr>
                <w:rFonts w:ascii="Arial Narrow" w:hAnsi="Arial Narrow" w:cs="Arial Narrow"/>
                <w:color w:val="000000"/>
                <w:sz w:val="14"/>
              </w:rPr>
              <w:t>4.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C416AD" w14:textId="77777777" w:rsidR="007B331C" w:rsidRDefault="007B331C" w:rsidP="007B331C">
            <w:pPr>
              <w:spacing w:before="0" w:after="0"/>
              <w:jc w:val="center"/>
            </w:pPr>
            <w:r>
              <w:rPr>
                <w:rFonts w:ascii="Arial Narrow" w:hAnsi="Arial Narrow" w:cs="Arial Narrow"/>
                <w:color w:val="000000"/>
                <w:sz w:val="14"/>
              </w:rPr>
              <w:t>2.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A6F026" w14:textId="77777777" w:rsidR="007B331C" w:rsidRDefault="007B331C" w:rsidP="007B331C">
            <w:pPr>
              <w:spacing w:before="0" w:after="0"/>
              <w:jc w:val="center"/>
            </w:pPr>
            <w:r>
              <w:rPr>
                <w:rFonts w:ascii="Arial Narrow" w:hAnsi="Arial Narrow" w:cs="Arial Narrow"/>
                <w:color w:val="000000"/>
                <w:sz w:val="14"/>
              </w:rPr>
              <w:t>2.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579AAC" w14:textId="77777777" w:rsidR="007B331C" w:rsidRDefault="007B331C" w:rsidP="007B331C">
            <w:pPr>
              <w:spacing w:before="0" w:after="0"/>
              <w:jc w:val="center"/>
            </w:pPr>
            <w:r>
              <w:rPr>
                <w:rFonts w:ascii="Arial Narrow" w:hAnsi="Arial Narrow" w:cs="Arial Narrow"/>
                <w:color w:val="000000"/>
                <w:sz w:val="14"/>
              </w:rPr>
              <w:t>4.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D5B385" w14:textId="77777777" w:rsidR="007B331C" w:rsidRDefault="007B331C" w:rsidP="007B331C">
            <w:pPr>
              <w:spacing w:before="0" w:after="0"/>
              <w:jc w:val="center"/>
            </w:pPr>
            <w:r>
              <w:rPr>
                <w:rFonts w:ascii="Arial Narrow" w:hAnsi="Arial Narrow" w:cs="Arial Narrow"/>
                <w:color w:val="000000"/>
                <w:sz w:val="14"/>
              </w:rPr>
              <w:t>4.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54B28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51F49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21B90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C4D9ED" w14:textId="77777777" w:rsidR="007B331C" w:rsidRDefault="007B331C" w:rsidP="007B331C">
            <w:pPr>
              <w:spacing w:before="0" w:after="0"/>
              <w:jc w:val="center"/>
            </w:pPr>
          </w:p>
        </w:tc>
      </w:tr>
      <w:tr w:rsidR="007B331C" w14:paraId="00054B0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9946C6"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3D082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6E7B10"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73E5CF"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441D9A" w14:textId="77777777" w:rsidR="007B331C" w:rsidRDefault="007B331C" w:rsidP="007B331C">
            <w:pPr>
              <w:spacing w:before="0" w:after="0"/>
              <w:jc w:val="center"/>
            </w:pPr>
            <w:r>
              <w:rPr>
                <w:rFonts w:ascii="Arial Narrow" w:hAnsi="Arial Narrow" w:cs="Arial Narrow"/>
                <w:color w:val="000000"/>
                <w:sz w:val="14"/>
              </w:rPr>
              <w:t>0.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3069E5" w14:textId="77777777" w:rsidR="007B331C" w:rsidRDefault="007B331C" w:rsidP="007B331C">
            <w:pPr>
              <w:spacing w:before="0" w:after="0"/>
              <w:jc w:val="center"/>
            </w:pPr>
            <w:r>
              <w:rPr>
                <w:rFonts w:ascii="Arial Narrow" w:hAnsi="Arial Narrow" w:cs="Arial Narrow"/>
                <w:color w:val="000000"/>
                <w:sz w:val="14"/>
              </w:rPr>
              <w:t>0.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5B64EF" w14:textId="77777777" w:rsidR="007B331C" w:rsidRDefault="007B331C" w:rsidP="007B331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3C107F" w14:textId="77777777" w:rsidR="007B331C" w:rsidRDefault="007B331C" w:rsidP="007B331C">
            <w:pPr>
              <w:spacing w:before="0" w:after="0"/>
              <w:jc w:val="center"/>
            </w:pPr>
            <w:r>
              <w:rPr>
                <w:rFonts w:ascii="Arial Narrow" w:hAnsi="Arial Narrow" w:cs="Arial Narrow"/>
                <w:color w:val="000000"/>
                <w:sz w:val="14"/>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51B2A6" w14:textId="77777777" w:rsidR="007B331C" w:rsidRDefault="007B331C" w:rsidP="007B331C">
            <w:pPr>
              <w:spacing w:before="0" w:after="0"/>
              <w:jc w:val="center"/>
            </w:pPr>
            <w:r>
              <w:rPr>
                <w:rFonts w:ascii="Arial Narrow" w:hAnsi="Arial Narrow" w:cs="Arial Narrow"/>
                <w:color w:val="000000"/>
                <w:sz w:val="14"/>
              </w:rPr>
              <w:t>1.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3F7454" w14:textId="77777777" w:rsidR="007B331C" w:rsidRDefault="007B331C" w:rsidP="007B331C">
            <w:pPr>
              <w:spacing w:before="0" w:after="0"/>
              <w:jc w:val="center"/>
            </w:pPr>
            <w:r>
              <w:rPr>
                <w:rFonts w:ascii="Arial Narrow" w:hAnsi="Arial Narrow" w:cs="Arial Narrow"/>
                <w:color w:val="000000"/>
                <w:sz w:val="14"/>
              </w:rPr>
              <w:t>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5E952F"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8DD74F"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89C41F"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35AB9C" w14:textId="77777777" w:rsidR="007B331C" w:rsidRDefault="007B331C" w:rsidP="007B331C">
            <w:pPr>
              <w:spacing w:before="0" w:after="0"/>
              <w:jc w:val="center"/>
            </w:pPr>
            <w:r>
              <w:rPr>
                <w:rFonts w:ascii="Arial Narrow" w:hAnsi="Arial Narrow" w:cs="Arial Narrow"/>
                <w:color w:val="000000"/>
                <w:sz w:val="14"/>
              </w:rPr>
              <w:t>0.63</w:t>
            </w:r>
          </w:p>
        </w:tc>
      </w:tr>
      <w:tr w:rsidR="007B331C" w14:paraId="1B04D4E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1D013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C4B6D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A6E9E2"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678183"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E0331E" w14:textId="77777777" w:rsidR="007B331C" w:rsidRDefault="007B331C" w:rsidP="007B331C">
            <w:pPr>
              <w:spacing w:before="0" w:after="0"/>
              <w:jc w:val="center"/>
            </w:pPr>
            <w:r>
              <w:rPr>
                <w:rFonts w:ascii="Arial Narrow" w:hAnsi="Arial Narrow" w:cs="Arial Narrow"/>
                <w:color w:val="000000"/>
                <w:sz w:val="14"/>
              </w:rPr>
              <w:t>6.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15C60A" w14:textId="77777777" w:rsidR="007B331C" w:rsidRDefault="007B331C" w:rsidP="007B331C">
            <w:pPr>
              <w:spacing w:before="0" w:after="0"/>
              <w:jc w:val="center"/>
            </w:pPr>
            <w:r>
              <w:rPr>
                <w:rFonts w:ascii="Arial Narrow" w:hAnsi="Arial Narrow" w:cs="Arial Narrow"/>
                <w:color w:val="000000"/>
                <w:sz w:val="14"/>
              </w:rPr>
              <w:t>3.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5B33B1" w14:textId="77777777" w:rsidR="007B331C" w:rsidRDefault="007B331C" w:rsidP="007B331C">
            <w:pPr>
              <w:spacing w:before="0" w:after="0"/>
              <w:jc w:val="center"/>
            </w:pPr>
            <w:r>
              <w:rPr>
                <w:rFonts w:ascii="Arial Narrow" w:hAnsi="Arial Narrow" w:cs="Arial Narrow"/>
                <w:color w:val="000000"/>
                <w:sz w:val="14"/>
              </w:rPr>
              <w:t>0.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DAE0C5" w14:textId="77777777" w:rsidR="007B331C" w:rsidRDefault="007B331C" w:rsidP="007B331C">
            <w:pPr>
              <w:spacing w:before="0" w:after="0"/>
              <w:jc w:val="center"/>
            </w:pPr>
            <w:r>
              <w:rPr>
                <w:rFonts w:ascii="Arial Narrow" w:hAnsi="Arial Narrow" w:cs="Arial Narrow"/>
                <w:color w:val="000000"/>
                <w:sz w:val="14"/>
              </w:rPr>
              <w:t>2.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EDCCBE" w14:textId="77777777" w:rsidR="007B331C" w:rsidRDefault="007B331C" w:rsidP="007B331C">
            <w:pPr>
              <w:spacing w:before="0" w:after="0"/>
              <w:jc w:val="center"/>
            </w:pPr>
            <w:r>
              <w:rPr>
                <w:rFonts w:ascii="Arial Narrow" w:hAnsi="Arial Narrow" w:cs="Arial Narrow"/>
                <w:color w:val="000000"/>
                <w:sz w:val="14"/>
              </w:rPr>
              <w:t>8.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D4736F" w14:textId="77777777" w:rsidR="007B331C" w:rsidRDefault="007B331C" w:rsidP="007B331C">
            <w:pPr>
              <w:spacing w:before="0" w:after="0"/>
              <w:jc w:val="center"/>
            </w:pPr>
            <w:r>
              <w:rPr>
                <w:rFonts w:ascii="Arial Narrow" w:hAnsi="Arial Narrow" w:cs="Arial Narrow"/>
                <w:color w:val="000000"/>
                <w:sz w:val="14"/>
              </w:rPr>
              <w:t>16.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5D3E12"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22FCB9"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462A4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D10DA3" w14:textId="77777777" w:rsidR="007B331C" w:rsidRDefault="007B331C" w:rsidP="007B331C">
            <w:pPr>
              <w:spacing w:before="0" w:after="0"/>
              <w:jc w:val="center"/>
            </w:pPr>
          </w:p>
        </w:tc>
      </w:tr>
      <w:tr w:rsidR="007B331C" w14:paraId="3717A2E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68354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CFACD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26B715"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4A6797"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74BFDB" w14:textId="77777777" w:rsidR="007B331C" w:rsidRDefault="007B331C" w:rsidP="007B331C">
            <w:pPr>
              <w:spacing w:before="0" w:after="0"/>
              <w:jc w:val="center"/>
            </w:pPr>
            <w:r>
              <w:rPr>
                <w:rFonts w:ascii="Arial Narrow" w:hAnsi="Arial Narrow" w:cs="Arial Narrow"/>
                <w:color w:val="000000"/>
                <w:sz w:val="14"/>
              </w:rPr>
              <w:t>3.1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FF110A6" w14:textId="77777777" w:rsidR="007B331C" w:rsidRDefault="007B331C" w:rsidP="007B331C">
            <w:pPr>
              <w:spacing w:before="0" w:after="0"/>
              <w:jc w:val="center"/>
            </w:pPr>
            <w:r>
              <w:rPr>
                <w:rFonts w:ascii="Arial Narrow" w:hAnsi="Arial Narrow" w:cs="Arial Narrow"/>
                <w:color w:val="000000"/>
                <w:sz w:val="14"/>
              </w:rPr>
              <w:t>2.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186CD8" w14:textId="77777777" w:rsidR="007B331C" w:rsidRDefault="007B331C" w:rsidP="007B331C">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1491AF" w14:textId="77777777" w:rsidR="007B331C" w:rsidRDefault="007B331C" w:rsidP="007B331C">
            <w:pPr>
              <w:spacing w:before="0" w:after="0"/>
              <w:jc w:val="center"/>
            </w:pPr>
            <w:r>
              <w:rPr>
                <w:rFonts w:ascii="Arial Narrow" w:hAnsi="Arial Narrow" w:cs="Arial Narrow"/>
                <w:color w:val="000000"/>
                <w:sz w:val="14"/>
              </w:rPr>
              <w:t>2.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2599C0" w14:textId="77777777" w:rsidR="007B331C" w:rsidRDefault="007B331C" w:rsidP="007B331C">
            <w:pPr>
              <w:spacing w:before="0" w:after="0"/>
              <w:jc w:val="center"/>
            </w:pPr>
            <w:r>
              <w:rPr>
                <w:rFonts w:ascii="Arial Narrow" w:hAnsi="Arial Narrow" w:cs="Arial Narrow"/>
                <w:color w:val="000000"/>
                <w:sz w:val="14"/>
              </w:rPr>
              <w:t>4.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8836EA" w14:textId="77777777" w:rsidR="007B331C" w:rsidRDefault="007B331C" w:rsidP="007B331C">
            <w:pPr>
              <w:spacing w:before="0" w:after="0"/>
              <w:jc w:val="center"/>
            </w:pPr>
            <w:r>
              <w:rPr>
                <w:rFonts w:ascii="Arial Narrow" w:hAnsi="Arial Narrow" w:cs="Arial Narrow"/>
                <w:color w:val="000000"/>
                <w:sz w:val="14"/>
              </w:rPr>
              <w:t>4.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AF7285"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C9250B"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9EF0D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8A1369" w14:textId="77777777" w:rsidR="007B331C" w:rsidRDefault="007B331C" w:rsidP="007B331C">
            <w:pPr>
              <w:spacing w:before="0" w:after="0"/>
              <w:jc w:val="center"/>
            </w:pPr>
          </w:p>
        </w:tc>
      </w:tr>
      <w:tr w:rsidR="007B331C" w14:paraId="30AF3EE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D11FC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BD076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D21320"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346D24"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4BF8F6" w14:textId="77777777" w:rsidR="007B331C" w:rsidRDefault="007B331C" w:rsidP="007B331C">
            <w:pPr>
              <w:spacing w:before="0" w:after="0"/>
              <w:jc w:val="center"/>
            </w:pPr>
            <w:r>
              <w:rPr>
                <w:rFonts w:ascii="Arial Narrow" w:hAnsi="Arial Narrow" w:cs="Arial Narrow"/>
                <w:color w:val="000000"/>
                <w:sz w:val="14"/>
              </w:rPr>
              <w:t>49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9ACB03" w14:textId="77777777" w:rsidR="007B331C" w:rsidRDefault="007B331C" w:rsidP="007B331C">
            <w:pPr>
              <w:spacing w:before="0" w:after="0"/>
              <w:jc w:val="center"/>
            </w:pPr>
            <w:r>
              <w:rPr>
                <w:rFonts w:ascii="Arial Narrow" w:hAnsi="Arial Narrow" w:cs="Arial Narrow"/>
                <w:color w:val="000000"/>
                <w:sz w:val="14"/>
              </w:rPr>
              <w:t>496.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6AFD2B" w14:textId="77777777" w:rsidR="007B331C" w:rsidRDefault="007B331C" w:rsidP="007B331C">
            <w:pPr>
              <w:spacing w:before="0" w:after="0"/>
              <w:jc w:val="center"/>
            </w:pPr>
            <w:r>
              <w:rPr>
                <w:rFonts w:ascii="Arial Narrow" w:hAnsi="Arial Narrow" w:cs="Arial Narrow"/>
                <w:color w:val="000000"/>
                <w:sz w:val="14"/>
              </w:rPr>
              <w:t>221.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7F349D" w14:textId="77777777" w:rsidR="007B331C" w:rsidRDefault="007B331C" w:rsidP="007B331C">
            <w:pPr>
              <w:spacing w:before="0" w:after="0"/>
              <w:jc w:val="center"/>
            </w:pPr>
            <w:r>
              <w:rPr>
                <w:rFonts w:ascii="Arial Narrow" w:hAnsi="Arial Narrow" w:cs="Arial Narrow"/>
                <w:color w:val="000000"/>
                <w:sz w:val="14"/>
              </w:rPr>
              <w:t>313.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122448" w14:textId="77777777" w:rsidR="007B331C" w:rsidRDefault="007B331C" w:rsidP="007B331C">
            <w:pPr>
              <w:spacing w:before="0" w:after="0"/>
              <w:jc w:val="center"/>
            </w:pPr>
            <w:r>
              <w:rPr>
                <w:rFonts w:ascii="Arial Narrow" w:hAnsi="Arial Narrow" w:cs="Arial Narrow"/>
                <w:color w:val="000000"/>
                <w:sz w:val="14"/>
              </w:rPr>
              <w:t>682.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06AF4E" w14:textId="77777777" w:rsidR="007B331C" w:rsidRDefault="007B331C" w:rsidP="007B331C">
            <w:pPr>
              <w:spacing w:before="0" w:after="0"/>
              <w:jc w:val="center"/>
            </w:pPr>
            <w:r>
              <w:rPr>
                <w:rFonts w:ascii="Arial Narrow" w:hAnsi="Arial Narrow" w:cs="Arial Narrow"/>
                <w:color w:val="000000"/>
                <w:sz w:val="14"/>
              </w:rPr>
              <w:t>774.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80125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4B4BC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A6B41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568814" w14:textId="77777777" w:rsidR="007B331C" w:rsidRDefault="007B331C" w:rsidP="007B331C">
            <w:pPr>
              <w:spacing w:before="0" w:after="0"/>
              <w:jc w:val="center"/>
            </w:pPr>
          </w:p>
        </w:tc>
      </w:tr>
      <w:tr w:rsidR="007B331C" w14:paraId="4BAA582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0E1E3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AA9B3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12833F"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41ED0A"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2F7AB8" w14:textId="77777777" w:rsidR="007B331C" w:rsidRDefault="007B331C" w:rsidP="007B331C">
            <w:pPr>
              <w:spacing w:before="0" w:after="0"/>
              <w:jc w:val="center"/>
            </w:pPr>
            <w:r>
              <w:rPr>
                <w:rFonts w:ascii="Arial Narrow" w:hAnsi="Arial Narrow" w:cs="Arial Narrow"/>
                <w:color w:val="000000"/>
                <w:sz w:val="14"/>
              </w:rPr>
              <w:t>2.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838F67" w14:textId="77777777" w:rsidR="007B331C" w:rsidRDefault="007B331C" w:rsidP="007B331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2142DA" w14:textId="77777777" w:rsidR="007B331C" w:rsidRDefault="007B331C" w:rsidP="007B331C">
            <w:pPr>
              <w:spacing w:before="0" w:after="0"/>
              <w:jc w:val="center"/>
            </w:pPr>
            <w:r>
              <w:rPr>
                <w:rFonts w:ascii="Arial Narrow" w:hAnsi="Arial Narrow" w:cs="Arial Narrow"/>
                <w:color w:val="000000"/>
                <w:sz w:val="14"/>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0E7645" w14:textId="77777777" w:rsidR="007B331C" w:rsidRDefault="007B331C" w:rsidP="007B331C">
            <w:pPr>
              <w:spacing w:before="0" w:after="0"/>
              <w:jc w:val="center"/>
            </w:pPr>
            <w:r>
              <w:rPr>
                <w:rFonts w:ascii="Arial Narrow" w:hAnsi="Arial Narrow" w:cs="Arial Narrow"/>
                <w:color w:val="000000"/>
                <w:sz w:val="14"/>
              </w:rPr>
              <w:t>0.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DBFD13" w14:textId="77777777" w:rsidR="007B331C" w:rsidRDefault="007B331C" w:rsidP="007B331C">
            <w:pPr>
              <w:spacing w:before="0" w:after="0"/>
              <w:jc w:val="center"/>
            </w:pPr>
            <w:r>
              <w:rPr>
                <w:rFonts w:ascii="Arial Narrow" w:hAnsi="Arial Narrow" w:cs="Arial Narrow"/>
                <w:color w:val="000000"/>
                <w:sz w:val="14"/>
              </w:rPr>
              <w:t>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888ABC" w14:textId="77777777" w:rsidR="007B331C" w:rsidRDefault="007B331C" w:rsidP="007B331C">
            <w:pPr>
              <w:spacing w:before="0" w:after="0"/>
              <w:jc w:val="center"/>
            </w:pPr>
            <w:r>
              <w:rPr>
                <w:rFonts w:ascii="Arial Narrow" w:hAnsi="Arial Narrow" w:cs="Arial Narrow"/>
                <w:color w:val="000000"/>
                <w:sz w:val="14"/>
              </w:rPr>
              <w:t>3.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3F170E"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6435DF" w14:textId="77777777" w:rsidR="007B331C" w:rsidRDefault="007B331C" w:rsidP="007B331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73984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A5EE0D" w14:textId="77777777" w:rsidR="007B331C" w:rsidRDefault="007B331C" w:rsidP="007B331C">
            <w:pPr>
              <w:spacing w:before="0" w:after="0"/>
              <w:jc w:val="center"/>
            </w:pPr>
          </w:p>
        </w:tc>
      </w:tr>
      <w:tr w:rsidR="007B331C" w14:paraId="6EF44D4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043AD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51205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51ACB4"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5B30CE"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6C509D" w14:textId="77777777" w:rsidR="007B331C" w:rsidRDefault="007B331C" w:rsidP="007B331C">
            <w:pPr>
              <w:spacing w:before="0" w:after="0"/>
              <w:jc w:val="center"/>
            </w:pPr>
            <w:r>
              <w:rPr>
                <w:rFonts w:ascii="Arial Narrow" w:hAnsi="Arial Narrow" w:cs="Arial Narrow"/>
                <w:color w:val="000000"/>
                <w:sz w:val="14"/>
              </w:rPr>
              <w:t>382.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5D6196" w14:textId="77777777" w:rsidR="007B331C" w:rsidRDefault="007B331C" w:rsidP="007B331C">
            <w:pPr>
              <w:spacing w:before="0" w:after="0"/>
              <w:jc w:val="center"/>
            </w:pPr>
            <w:r>
              <w:rPr>
                <w:rFonts w:ascii="Arial Narrow" w:hAnsi="Arial Narrow" w:cs="Arial Narrow"/>
                <w:color w:val="000000"/>
                <w:sz w:val="14"/>
              </w:rPr>
              <w:t>209.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75AD6D" w14:textId="77777777" w:rsidR="007B331C" w:rsidRDefault="007B331C" w:rsidP="007B331C">
            <w:pPr>
              <w:spacing w:before="0" w:after="0"/>
              <w:jc w:val="center"/>
            </w:pPr>
            <w:r>
              <w:rPr>
                <w:rFonts w:ascii="Arial Narrow" w:hAnsi="Arial Narrow" w:cs="Arial Narrow"/>
                <w:color w:val="000000"/>
                <w:sz w:val="14"/>
              </w:rPr>
              <w:t>124.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8B2B0D" w14:textId="77777777" w:rsidR="007B331C" w:rsidRDefault="007B331C" w:rsidP="007B331C">
            <w:pPr>
              <w:spacing w:before="0" w:after="0"/>
              <w:jc w:val="center"/>
            </w:pPr>
            <w:r>
              <w:rPr>
                <w:rFonts w:ascii="Arial Narrow" w:hAnsi="Arial Narrow" w:cs="Arial Narrow"/>
                <w:color w:val="000000"/>
                <w:sz w:val="14"/>
              </w:rPr>
              <w:t>17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FF869C" w14:textId="77777777" w:rsidR="007B331C" w:rsidRDefault="007B331C" w:rsidP="007B331C">
            <w:pPr>
              <w:spacing w:before="0" w:after="0"/>
              <w:jc w:val="center"/>
            </w:pPr>
            <w:r>
              <w:rPr>
                <w:rFonts w:ascii="Arial Narrow" w:hAnsi="Arial Narrow" w:cs="Arial Narrow"/>
                <w:color w:val="000000"/>
                <w:sz w:val="14"/>
              </w:rPr>
              <w:t>661.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DBF64D" w14:textId="77777777" w:rsidR="007B331C" w:rsidRDefault="007B331C" w:rsidP="007B331C">
            <w:pPr>
              <w:spacing w:before="0" w:after="0"/>
              <w:jc w:val="center"/>
            </w:pPr>
            <w:r>
              <w:rPr>
                <w:rFonts w:ascii="Arial Narrow" w:hAnsi="Arial Narrow" w:cs="Arial Narrow"/>
                <w:color w:val="000000"/>
                <w:sz w:val="14"/>
              </w:rPr>
              <w:t>868.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84A37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7FEE9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F1C37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E4AE01" w14:textId="77777777" w:rsidR="007B331C" w:rsidRDefault="007B331C" w:rsidP="007B331C">
            <w:pPr>
              <w:spacing w:before="0" w:after="0"/>
              <w:jc w:val="center"/>
            </w:pPr>
          </w:p>
        </w:tc>
      </w:tr>
      <w:tr w:rsidR="007B331C" w14:paraId="3B7DD74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4592B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1AE62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FD28CF"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136C96"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3972BD" w14:textId="77777777" w:rsidR="007B331C" w:rsidRDefault="007B331C" w:rsidP="007B331C">
            <w:pPr>
              <w:spacing w:before="0" w:after="0"/>
              <w:jc w:val="center"/>
            </w:pPr>
            <w:r>
              <w:rPr>
                <w:rFonts w:ascii="Arial Narrow" w:hAnsi="Arial Narrow" w:cs="Arial Narrow"/>
                <w:color w:val="000000"/>
                <w:sz w:val="14"/>
              </w:rPr>
              <w:t>6.4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8F371A3" w14:textId="77777777" w:rsidR="007B331C" w:rsidRDefault="007B331C" w:rsidP="007B331C">
            <w:pPr>
              <w:spacing w:before="0" w:after="0"/>
              <w:jc w:val="center"/>
            </w:pPr>
            <w:r>
              <w:rPr>
                <w:rFonts w:ascii="Arial Narrow" w:hAnsi="Arial Narrow" w:cs="Arial Narrow"/>
                <w:color w:val="000000"/>
                <w:sz w:val="14"/>
              </w:rPr>
              <w:t>5.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5B3DCD" w14:textId="77777777" w:rsidR="007B331C" w:rsidRDefault="007B331C" w:rsidP="007B331C">
            <w:pPr>
              <w:spacing w:before="0" w:after="0"/>
              <w:jc w:val="center"/>
            </w:pPr>
            <w:r>
              <w:rPr>
                <w:rFonts w:ascii="Arial Narrow" w:hAnsi="Arial Narrow" w:cs="Arial Narrow"/>
                <w:color w:val="000000"/>
                <w:sz w:val="14"/>
              </w:rPr>
              <w:t>2.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5EB52B" w14:textId="77777777" w:rsidR="007B331C" w:rsidRDefault="007B331C" w:rsidP="007B331C">
            <w:pPr>
              <w:spacing w:before="0" w:after="0"/>
              <w:jc w:val="center"/>
            </w:pPr>
            <w:r>
              <w:rPr>
                <w:rFonts w:ascii="Arial Narrow" w:hAnsi="Arial Narrow" w:cs="Arial Narrow"/>
                <w:color w:val="000000"/>
                <w:sz w:val="14"/>
              </w:rPr>
              <w:t>3.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590857" w14:textId="77777777" w:rsidR="007B331C" w:rsidRDefault="007B331C" w:rsidP="007B331C">
            <w:pPr>
              <w:spacing w:before="0" w:after="0"/>
              <w:jc w:val="center"/>
            </w:pPr>
            <w:r>
              <w:rPr>
                <w:rFonts w:ascii="Arial Narrow" w:hAnsi="Arial Narrow" w:cs="Arial Narrow"/>
                <w:color w:val="000000"/>
                <w:sz w:val="14"/>
              </w:rPr>
              <w:t>8.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A1C3A6" w14:textId="77777777" w:rsidR="007B331C" w:rsidRDefault="007B331C" w:rsidP="007B331C">
            <w:pPr>
              <w:spacing w:before="0" w:after="0"/>
              <w:jc w:val="center"/>
            </w:pPr>
            <w:r>
              <w:rPr>
                <w:rFonts w:ascii="Arial Narrow" w:hAnsi="Arial Narrow" w:cs="Arial Narrow"/>
                <w:color w:val="000000"/>
                <w:sz w:val="14"/>
              </w:rPr>
              <w:t>1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DBB389"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836EC1"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3CAFBD"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2EC665" w14:textId="77777777" w:rsidR="007B331C" w:rsidRDefault="007B331C" w:rsidP="007B331C">
            <w:pPr>
              <w:spacing w:before="0" w:after="0"/>
              <w:jc w:val="center"/>
            </w:pPr>
            <w:r>
              <w:rPr>
                <w:rFonts w:ascii="Arial Narrow" w:hAnsi="Arial Narrow" w:cs="Arial Narrow"/>
                <w:color w:val="000000"/>
                <w:sz w:val="14"/>
              </w:rPr>
              <w:t>2.40</w:t>
            </w:r>
          </w:p>
        </w:tc>
      </w:tr>
      <w:tr w:rsidR="007B331C" w14:paraId="057CB34E" w14:textId="77777777" w:rsidTr="007B331C">
        <w:trPr>
          <w:trHeight w:hRule="exact" w:val="227"/>
          <w:jc w:val="center"/>
        </w:trPr>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B87650" w14:textId="77777777" w:rsidR="007B331C" w:rsidRDefault="007B331C" w:rsidP="007B331C">
            <w:pPr>
              <w:spacing w:before="20" w:after="20"/>
              <w:ind w:left="20" w:right="20"/>
            </w:pPr>
            <w:r>
              <w:rPr>
                <w:rFonts w:ascii="Arial Narrow" w:hAnsi="Arial Narrow" w:cs="Arial Narrow"/>
                <w:color w:val="000000"/>
                <w:sz w:val="14"/>
              </w:rPr>
              <w:t>Mackay Whitsunday</w:t>
            </w:r>
          </w:p>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9FCBC1" w14:textId="77777777" w:rsidR="007B331C" w:rsidRDefault="007B331C" w:rsidP="007B331C">
            <w:pPr>
              <w:spacing w:before="20" w:after="20"/>
              <w:ind w:left="20" w:right="20"/>
            </w:pPr>
            <w:r>
              <w:rPr>
                <w:rFonts w:ascii="Arial Narrow" w:hAnsi="Arial Narrow" w:cs="Arial Narrow"/>
                <w:color w:val="000000"/>
                <w:sz w:val="14"/>
              </w:rPr>
              <w:t>Double Cone(WHI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588C25"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0549FA"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F3A9D4" w14:textId="77777777" w:rsidR="007B331C" w:rsidRDefault="007B331C" w:rsidP="007B331C">
            <w:pPr>
              <w:spacing w:before="0" w:after="0"/>
              <w:jc w:val="center"/>
            </w:pPr>
            <w:r>
              <w:rPr>
                <w:rFonts w:ascii="Arial Narrow" w:hAnsi="Arial Narrow" w:cs="Arial Narrow"/>
                <w:color w:val="000000"/>
                <w:sz w:val="14"/>
              </w:rPr>
              <w:t>3.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C6F1B8" w14:textId="77777777" w:rsidR="007B331C" w:rsidRDefault="007B331C" w:rsidP="007B331C">
            <w:pPr>
              <w:spacing w:before="0" w:after="0"/>
              <w:jc w:val="center"/>
            </w:pPr>
            <w:r>
              <w:rPr>
                <w:rFonts w:ascii="Arial Narrow" w:hAnsi="Arial Narrow" w:cs="Arial Narrow"/>
                <w:color w:val="000000"/>
                <w:sz w:val="14"/>
              </w:rPr>
              <w:t>3.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341987" w14:textId="77777777" w:rsidR="007B331C" w:rsidRDefault="007B331C" w:rsidP="007B331C">
            <w:pPr>
              <w:spacing w:before="0" w:after="0"/>
              <w:jc w:val="center"/>
            </w:pPr>
            <w:r>
              <w:rPr>
                <w:rFonts w:ascii="Arial Narrow" w:hAnsi="Arial Narrow" w:cs="Arial Narrow"/>
                <w:color w:val="000000"/>
                <w:sz w:val="14"/>
              </w:rPr>
              <w:t>2.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C42949" w14:textId="77777777" w:rsidR="007B331C" w:rsidRDefault="007B331C" w:rsidP="007B331C">
            <w:pPr>
              <w:spacing w:before="0" w:after="0"/>
              <w:jc w:val="center"/>
            </w:pPr>
            <w:r>
              <w:rPr>
                <w:rFonts w:ascii="Arial Narrow" w:hAnsi="Arial Narrow" w:cs="Arial Narrow"/>
                <w:color w:val="000000"/>
                <w:sz w:val="14"/>
              </w:rPr>
              <w:t>2.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7095D0" w14:textId="77777777" w:rsidR="007B331C" w:rsidRDefault="007B331C" w:rsidP="007B331C">
            <w:pPr>
              <w:spacing w:before="0" w:after="0"/>
              <w:jc w:val="center"/>
            </w:pPr>
            <w:r>
              <w:rPr>
                <w:rFonts w:ascii="Arial Narrow" w:hAnsi="Arial Narrow" w:cs="Arial Narrow"/>
                <w:color w:val="000000"/>
                <w:sz w:val="14"/>
              </w:rPr>
              <w:t>4.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2FFA31" w14:textId="77777777" w:rsidR="007B331C" w:rsidRDefault="007B331C" w:rsidP="007B331C">
            <w:pPr>
              <w:spacing w:before="0" w:after="0"/>
              <w:jc w:val="center"/>
            </w:pPr>
            <w:r>
              <w:rPr>
                <w:rFonts w:ascii="Arial Narrow" w:hAnsi="Arial Narrow" w:cs="Arial Narrow"/>
                <w:color w:val="000000"/>
                <w:sz w:val="14"/>
              </w:rPr>
              <w:t>4.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9E1B6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8DB34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229BF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C6BE3C" w14:textId="77777777" w:rsidR="007B331C" w:rsidRDefault="007B331C" w:rsidP="007B331C">
            <w:pPr>
              <w:spacing w:before="0" w:after="0"/>
              <w:jc w:val="center"/>
            </w:pPr>
          </w:p>
        </w:tc>
      </w:tr>
      <w:tr w:rsidR="007B331C" w14:paraId="2E8B831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F770F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B534A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B0E539"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56825E"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D40EA3" w14:textId="77777777" w:rsidR="007B331C" w:rsidRDefault="007B331C" w:rsidP="007B331C">
            <w:pPr>
              <w:spacing w:before="0" w:after="0"/>
              <w:jc w:val="center"/>
            </w:pPr>
            <w:r>
              <w:rPr>
                <w:rFonts w:ascii="Arial Narrow" w:hAnsi="Arial Narrow" w:cs="Arial Narrow"/>
                <w:color w:val="000000"/>
                <w:sz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426FC8" w14:textId="77777777" w:rsidR="007B331C" w:rsidRDefault="007B331C" w:rsidP="007B331C">
            <w:pPr>
              <w:spacing w:before="0" w:after="0"/>
              <w:jc w:val="center"/>
            </w:pPr>
            <w:r>
              <w:rPr>
                <w:rFonts w:ascii="Arial Narrow" w:hAnsi="Arial Narrow" w:cs="Arial Narrow"/>
                <w:color w:val="000000"/>
                <w:sz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C7536E"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D85B88" w14:textId="77777777" w:rsidR="007B331C" w:rsidRDefault="007B331C" w:rsidP="007B331C">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3C4F91" w14:textId="77777777" w:rsidR="007B331C" w:rsidRDefault="007B331C" w:rsidP="007B331C">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C53B61"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83B99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73253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68005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E183D5" w14:textId="77777777" w:rsidR="007B331C" w:rsidRDefault="007B331C" w:rsidP="007B331C">
            <w:pPr>
              <w:spacing w:before="0" w:after="0"/>
              <w:jc w:val="center"/>
            </w:pPr>
          </w:p>
        </w:tc>
      </w:tr>
      <w:tr w:rsidR="007B331C" w14:paraId="7EA0C0E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317EE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DDFA1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D061ED"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49C0EE"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7B1970" w14:textId="77777777" w:rsidR="007B331C" w:rsidRDefault="007B331C" w:rsidP="007B331C">
            <w:pPr>
              <w:spacing w:before="0" w:after="0"/>
              <w:jc w:val="center"/>
            </w:pPr>
            <w:r>
              <w:rPr>
                <w:rFonts w:ascii="Arial Narrow" w:hAnsi="Arial Narrow" w:cs="Arial Narrow"/>
                <w:color w:val="000000"/>
                <w:sz w:val="14"/>
              </w:rPr>
              <w:t>76.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8BD99F" w14:textId="77777777" w:rsidR="007B331C" w:rsidRDefault="007B331C" w:rsidP="007B331C">
            <w:pPr>
              <w:spacing w:before="0" w:after="0"/>
              <w:jc w:val="center"/>
            </w:pPr>
            <w:r>
              <w:rPr>
                <w:rFonts w:ascii="Arial Narrow" w:hAnsi="Arial Narrow" w:cs="Arial Narrow"/>
                <w:color w:val="000000"/>
                <w:sz w:val="14"/>
              </w:rPr>
              <w:t>77.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286D05" w14:textId="77777777" w:rsidR="007B331C" w:rsidRDefault="007B331C" w:rsidP="007B331C">
            <w:pPr>
              <w:spacing w:before="0" w:after="0"/>
              <w:jc w:val="center"/>
            </w:pPr>
            <w:r>
              <w:rPr>
                <w:rFonts w:ascii="Arial Narrow" w:hAnsi="Arial Narrow" w:cs="Arial Narrow"/>
                <w:color w:val="000000"/>
                <w:sz w:val="14"/>
              </w:rPr>
              <w:t>59.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EB44DE" w14:textId="77777777" w:rsidR="007B331C" w:rsidRDefault="007B331C" w:rsidP="007B331C">
            <w:pPr>
              <w:spacing w:before="0" w:after="0"/>
              <w:jc w:val="center"/>
            </w:pPr>
            <w:r>
              <w:rPr>
                <w:rFonts w:ascii="Arial Narrow" w:hAnsi="Arial Narrow" w:cs="Arial Narrow"/>
                <w:color w:val="000000"/>
                <w:sz w:val="14"/>
              </w:rPr>
              <w:t>67.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BDC047" w14:textId="77777777" w:rsidR="007B331C" w:rsidRDefault="007B331C" w:rsidP="007B331C">
            <w:pPr>
              <w:spacing w:before="0" w:after="0"/>
              <w:jc w:val="center"/>
            </w:pPr>
            <w:r>
              <w:rPr>
                <w:rFonts w:ascii="Arial Narrow" w:hAnsi="Arial Narrow" w:cs="Arial Narrow"/>
                <w:color w:val="000000"/>
                <w:sz w:val="14"/>
              </w:rPr>
              <w:t>86.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865683" w14:textId="77777777" w:rsidR="007B331C" w:rsidRDefault="007B331C" w:rsidP="007B331C">
            <w:pPr>
              <w:spacing w:before="0" w:after="0"/>
              <w:jc w:val="center"/>
            </w:pPr>
            <w:r>
              <w:rPr>
                <w:rFonts w:ascii="Arial Narrow" w:hAnsi="Arial Narrow" w:cs="Arial Narrow"/>
                <w:color w:val="000000"/>
                <w:sz w:val="14"/>
              </w:rPr>
              <w:t>93.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B1969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EADEC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71031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901C76" w14:textId="77777777" w:rsidR="007B331C" w:rsidRDefault="007B331C" w:rsidP="007B331C">
            <w:pPr>
              <w:spacing w:before="0" w:after="0"/>
              <w:jc w:val="center"/>
            </w:pPr>
          </w:p>
        </w:tc>
      </w:tr>
      <w:tr w:rsidR="007B331C" w14:paraId="04EFDDF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15E05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4C7C3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471C21"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0F1473"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906048" w14:textId="77777777" w:rsidR="007B331C" w:rsidRDefault="007B331C" w:rsidP="007B331C">
            <w:pPr>
              <w:spacing w:before="0" w:after="0"/>
              <w:jc w:val="center"/>
            </w:pPr>
            <w:r>
              <w:rPr>
                <w:rFonts w:ascii="Arial Narrow" w:hAnsi="Arial Narrow" w:cs="Arial Narrow"/>
                <w:color w:val="000000"/>
                <w:sz w:val="14"/>
              </w:rPr>
              <w:t>4.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CAA890" w14:textId="77777777" w:rsidR="007B331C" w:rsidRDefault="007B331C" w:rsidP="007B331C">
            <w:pPr>
              <w:spacing w:before="0" w:after="0"/>
              <w:jc w:val="center"/>
            </w:pPr>
            <w:r>
              <w:rPr>
                <w:rFonts w:ascii="Arial Narrow" w:hAnsi="Arial Narrow" w:cs="Arial Narrow"/>
                <w:color w:val="000000"/>
                <w:sz w:val="14"/>
              </w:rPr>
              <w:t>4.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B16046" w14:textId="77777777" w:rsidR="007B331C" w:rsidRDefault="007B331C" w:rsidP="007B331C">
            <w:pPr>
              <w:spacing w:before="0" w:after="0"/>
              <w:jc w:val="center"/>
            </w:pPr>
            <w:r>
              <w:rPr>
                <w:rFonts w:ascii="Arial Narrow" w:hAnsi="Arial Narrow" w:cs="Arial Narrow"/>
                <w:color w:val="000000"/>
                <w:sz w:val="14"/>
              </w:rPr>
              <w:t>3.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C72D9B" w14:textId="77777777" w:rsidR="007B331C" w:rsidRDefault="007B331C" w:rsidP="007B331C">
            <w:pPr>
              <w:spacing w:before="0" w:after="0"/>
              <w:jc w:val="center"/>
            </w:pPr>
            <w:r>
              <w:rPr>
                <w:rFonts w:ascii="Arial Narrow" w:hAnsi="Arial Narrow" w:cs="Arial Narrow"/>
                <w:color w:val="000000"/>
                <w:sz w:val="14"/>
              </w:rPr>
              <w:t>3.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2D546C" w14:textId="77777777" w:rsidR="007B331C" w:rsidRDefault="007B331C" w:rsidP="007B331C">
            <w:pPr>
              <w:spacing w:before="0" w:after="0"/>
              <w:jc w:val="center"/>
            </w:pPr>
            <w:r>
              <w:rPr>
                <w:rFonts w:ascii="Arial Narrow" w:hAnsi="Arial Narrow" w:cs="Arial Narrow"/>
                <w:color w:val="000000"/>
                <w:sz w:val="14"/>
              </w:rPr>
              <w:t>4.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0C8727" w14:textId="77777777" w:rsidR="007B331C" w:rsidRDefault="007B331C" w:rsidP="007B331C">
            <w:pPr>
              <w:spacing w:before="0" w:after="0"/>
              <w:jc w:val="center"/>
            </w:pPr>
            <w:r>
              <w:rPr>
                <w:rFonts w:ascii="Arial Narrow" w:hAnsi="Arial Narrow" w:cs="Arial Narrow"/>
                <w:color w:val="000000"/>
                <w:sz w:val="14"/>
              </w:rPr>
              <w:t>5.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A9CDC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48AA6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BF14F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93AA0F" w14:textId="77777777" w:rsidR="007B331C" w:rsidRDefault="007B331C" w:rsidP="007B331C">
            <w:pPr>
              <w:spacing w:before="0" w:after="0"/>
              <w:jc w:val="center"/>
            </w:pPr>
          </w:p>
        </w:tc>
      </w:tr>
      <w:tr w:rsidR="007B331C" w14:paraId="68D4900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23F2E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2A400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E79B58"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3F70DD"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D9855C" w14:textId="77777777" w:rsidR="007B331C" w:rsidRDefault="007B331C" w:rsidP="007B331C">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5DDE14E" w14:textId="77777777" w:rsidR="007B331C" w:rsidRDefault="007B331C" w:rsidP="007B331C">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1940BB" w14:textId="77777777" w:rsidR="007B331C" w:rsidRDefault="007B331C" w:rsidP="007B331C">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D52623" w14:textId="77777777" w:rsidR="007B331C" w:rsidRDefault="007B331C" w:rsidP="007B331C">
            <w:pPr>
              <w:spacing w:before="0" w:after="0"/>
              <w:jc w:val="center"/>
            </w:pPr>
            <w:r>
              <w:rPr>
                <w:rFonts w:ascii="Arial Narrow" w:hAnsi="Arial Narrow" w:cs="Arial Narrow"/>
                <w:color w:val="000000"/>
                <w:sz w:val="14"/>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25159C" w14:textId="77777777" w:rsidR="007B331C" w:rsidRDefault="007B331C" w:rsidP="007B331C">
            <w:pPr>
              <w:spacing w:before="0" w:after="0"/>
              <w:jc w:val="center"/>
            </w:pPr>
            <w:r>
              <w:rPr>
                <w:rFonts w:ascii="Arial Narrow" w:hAnsi="Arial Narrow" w:cs="Arial Narrow"/>
                <w:color w:val="000000"/>
                <w:sz w:val="14"/>
              </w:rPr>
              <w:t>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BAD61E" w14:textId="77777777" w:rsidR="007B331C" w:rsidRDefault="007B331C" w:rsidP="007B331C">
            <w:pPr>
              <w:spacing w:before="0" w:after="0"/>
              <w:jc w:val="center"/>
            </w:pPr>
            <w:r>
              <w:rPr>
                <w:rFonts w:ascii="Arial Narrow" w:hAnsi="Arial Narrow" w:cs="Arial Narrow"/>
                <w:color w:val="000000"/>
                <w:sz w:val="14"/>
              </w:rPr>
              <w:t>0.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B50B92"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89D59A" w14:textId="77777777" w:rsidR="007B331C" w:rsidRDefault="007B331C" w:rsidP="007B331C">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D44E90"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D6A713" w14:textId="77777777" w:rsidR="007B331C" w:rsidRDefault="007B331C" w:rsidP="007B331C">
            <w:pPr>
              <w:spacing w:before="0" w:after="0"/>
              <w:jc w:val="center"/>
            </w:pPr>
            <w:r>
              <w:rPr>
                <w:rFonts w:ascii="Arial Narrow" w:hAnsi="Arial Narrow" w:cs="Arial Narrow"/>
                <w:color w:val="000000"/>
                <w:sz w:val="14"/>
              </w:rPr>
              <w:t>0.63</w:t>
            </w:r>
          </w:p>
        </w:tc>
      </w:tr>
      <w:tr w:rsidR="007B331C" w14:paraId="40F47A1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A5DD1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1EB96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BC8C25"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5969D0"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3D52DD" w14:textId="77777777" w:rsidR="007B331C" w:rsidRDefault="007B331C" w:rsidP="007B331C">
            <w:pPr>
              <w:spacing w:before="0" w:after="0"/>
              <w:jc w:val="center"/>
            </w:pPr>
            <w:r>
              <w:rPr>
                <w:rFonts w:ascii="Arial Narrow" w:hAnsi="Arial Narrow" w:cs="Arial Narrow"/>
                <w:color w:val="000000"/>
                <w:sz w:val="14"/>
              </w:rPr>
              <w:t>1.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A0BD54" w14:textId="77777777" w:rsidR="007B331C" w:rsidRDefault="007B331C" w:rsidP="007B331C">
            <w:pPr>
              <w:spacing w:before="0" w:after="0"/>
              <w:jc w:val="center"/>
            </w:pPr>
            <w:r>
              <w:rPr>
                <w:rFonts w:ascii="Arial Narrow" w:hAnsi="Arial Narrow" w:cs="Arial Narrow"/>
                <w:color w:val="000000"/>
                <w:sz w:val="14"/>
              </w:rPr>
              <w:t>0.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8C1F92" w14:textId="77777777" w:rsidR="007B331C" w:rsidRDefault="007B331C" w:rsidP="007B331C">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A41F00" w14:textId="77777777" w:rsidR="007B331C" w:rsidRDefault="007B331C" w:rsidP="007B331C">
            <w:pPr>
              <w:spacing w:before="0" w:after="0"/>
              <w:jc w:val="center"/>
            </w:pPr>
            <w:r>
              <w:rPr>
                <w:rFonts w:ascii="Arial Narrow" w:hAnsi="Arial Narrow" w:cs="Arial Narrow"/>
                <w:color w:val="000000"/>
                <w:sz w:val="14"/>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45F953" w14:textId="77777777" w:rsidR="007B331C" w:rsidRDefault="007B331C" w:rsidP="007B331C">
            <w:pPr>
              <w:spacing w:before="0" w:after="0"/>
              <w:jc w:val="center"/>
            </w:pPr>
            <w:r>
              <w:rPr>
                <w:rFonts w:ascii="Arial Narrow" w:hAnsi="Arial Narrow" w:cs="Arial Narrow"/>
                <w:color w:val="000000"/>
                <w:sz w:val="14"/>
              </w:rPr>
              <w:t>2.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7AB313" w14:textId="77777777" w:rsidR="007B331C" w:rsidRDefault="007B331C" w:rsidP="007B331C">
            <w:pPr>
              <w:spacing w:before="0" w:after="0"/>
              <w:jc w:val="center"/>
            </w:pPr>
            <w:r>
              <w:rPr>
                <w:rFonts w:ascii="Arial Narrow" w:hAnsi="Arial Narrow" w:cs="Arial Narrow"/>
                <w:color w:val="000000"/>
                <w:sz w:val="14"/>
              </w:rPr>
              <w:t>2.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34DC81"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FC43C3"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C0764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85F428" w14:textId="77777777" w:rsidR="007B331C" w:rsidRDefault="007B331C" w:rsidP="007B331C">
            <w:pPr>
              <w:spacing w:before="0" w:after="0"/>
              <w:jc w:val="center"/>
            </w:pPr>
          </w:p>
        </w:tc>
      </w:tr>
      <w:tr w:rsidR="007B331C" w14:paraId="401FA51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FDDE0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3CEDB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797B73"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81B40E"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E56FA7" w14:textId="77777777" w:rsidR="007B331C" w:rsidRDefault="007B331C" w:rsidP="007B331C">
            <w:pPr>
              <w:spacing w:before="0" w:after="0"/>
              <w:jc w:val="center"/>
            </w:pPr>
            <w:r>
              <w:rPr>
                <w:rFonts w:ascii="Arial Narrow" w:hAnsi="Arial Narrow" w:cs="Arial Narrow"/>
                <w:color w:val="000000"/>
                <w:sz w:val="14"/>
              </w:rPr>
              <w:t>27.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F92918" w14:textId="77777777" w:rsidR="007B331C" w:rsidRDefault="007B331C" w:rsidP="007B331C">
            <w:pPr>
              <w:spacing w:before="0" w:after="0"/>
              <w:jc w:val="center"/>
            </w:pPr>
            <w:r>
              <w:rPr>
                <w:rFonts w:ascii="Arial Narrow" w:hAnsi="Arial Narrow" w:cs="Arial Narrow"/>
                <w:color w:val="000000"/>
                <w:sz w:val="14"/>
              </w:rPr>
              <w:t>29.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AA45E0" w14:textId="77777777" w:rsidR="007B331C" w:rsidRDefault="007B331C" w:rsidP="007B331C">
            <w:pPr>
              <w:spacing w:before="0" w:after="0"/>
              <w:jc w:val="center"/>
            </w:pPr>
            <w:r>
              <w:rPr>
                <w:rFonts w:ascii="Arial Narrow" w:hAnsi="Arial Narrow" w:cs="Arial Narrow"/>
                <w:color w:val="000000"/>
                <w:sz w:val="14"/>
              </w:rPr>
              <w:t>13.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477924" w14:textId="77777777" w:rsidR="007B331C" w:rsidRDefault="007B331C" w:rsidP="007B331C">
            <w:pPr>
              <w:spacing w:before="0" w:after="0"/>
              <w:jc w:val="center"/>
            </w:pPr>
            <w:r>
              <w:rPr>
                <w:rFonts w:ascii="Arial Narrow" w:hAnsi="Arial Narrow" w:cs="Arial Narrow"/>
                <w:color w:val="000000"/>
                <w:sz w:val="14"/>
              </w:rPr>
              <w:t>19.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FF40F5" w14:textId="77777777" w:rsidR="007B331C" w:rsidRDefault="007B331C" w:rsidP="007B331C">
            <w:pPr>
              <w:spacing w:before="0" w:after="0"/>
              <w:jc w:val="center"/>
            </w:pPr>
            <w:r>
              <w:rPr>
                <w:rFonts w:ascii="Arial Narrow" w:hAnsi="Arial Narrow" w:cs="Arial Narrow"/>
                <w:color w:val="000000"/>
                <w:sz w:val="14"/>
              </w:rPr>
              <w:t>36.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6BB98B" w14:textId="77777777" w:rsidR="007B331C" w:rsidRDefault="007B331C" w:rsidP="007B331C">
            <w:pPr>
              <w:spacing w:before="0" w:after="0"/>
              <w:jc w:val="center"/>
            </w:pPr>
            <w:r>
              <w:rPr>
                <w:rFonts w:ascii="Arial Narrow" w:hAnsi="Arial Narrow" w:cs="Arial Narrow"/>
                <w:color w:val="000000"/>
                <w:sz w:val="14"/>
              </w:rPr>
              <w:t>4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B9C85C"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485A78" w14:textId="77777777" w:rsidR="007B331C" w:rsidRDefault="007B331C" w:rsidP="007B331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C3A0C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FB1349" w14:textId="77777777" w:rsidR="007B331C" w:rsidRDefault="007B331C" w:rsidP="007B331C">
            <w:pPr>
              <w:spacing w:before="0" w:after="0"/>
              <w:jc w:val="center"/>
            </w:pPr>
          </w:p>
        </w:tc>
      </w:tr>
      <w:tr w:rsidR="007B331C" w14:paraId="65E48D5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0C7D4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2FE40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4C3125"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06264A"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F7DA86" w14:textId="77777777" w:rsidR="007B331C" w:rsidRDefault="007B331C" w:rsidP="007B331C">
            <w:pPr>
              <w:spacing w:before="0" w:after="0"/>
              <w:jc w:val="center"/>
            </w:pPr>
            <w:r>
              <w:rPr>
                <w:rFonts w:ascii="Arial Narrow" w:hAnsi="Arial Narrow" w:cs="Arial Narrow"/>
                <w:color w:val="000000"/>
                <w:sz w:val="14"/>
              </w:rPr>
              <w:t>1.9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A87010C" w14:textId="77777777" w:rsidR="007B331C" w:rsidRDefault="007B331C" w:rsidP="007B331C">
            <w:pPr>
              <w:spacing w:before="0" w:after="0"/>
              <w:jc w:val="center"/>
            </w:pPr>
            <w:r>
              <w:rPr>
                <w:rFonts w:ascii="Arial Narrow" w:hAnsi="Arial Narrow" w:cs="Arial Narrow"/>
                <w:color w:val="000000"/>
                <w:sz w:val="14"/>
              </w:rPr>
              <w:t>1.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40164E" w14:textId="77777777" w:rsidR="007B331C" w:rsidRDefault="007B331C" w:rsidP="007B331C">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A48C39" w14:textId="77777777" w:rsidR="007B331C" w:rsidRDefault="007B331C" w:rsidP="007B331C">
            <w:pPr>
              <w:spacing w:before="0" w:after="0"/>
              <w:jc w:val="center"/>
            </w:pPr>
            <w:r>
              <w:rPr>
                <w:rFonts w:ascii="Arial Narrow" w:hAnsi="Arial Narrow" w:cs="Arial Narrow"/>
                <w:color w:val="000000"/>
                <w:sz w:val="14"/>
              </w:rPr>
              <w:t>0.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A43108" w14:textId="77777777" w:rsidR="007B331C" w:rsidRDefault="007B331C" w:rsidP="007B331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FA074D" w14:textId="77777777" w:rsidR="007B331C" w:rsidRDefault="007B331C" w:rsidP="007B331C">
            <w:pPr>
              <w:spacing w:before="0" w:after="0"/>
              <w:jc w:val="center"/>
            </w:pPr>
            <w:r>
              <w:rPr>
                <w:rFonts w:ascii="Arial Narrow" w:hAnsi="Arial Narrow" w:cs="Arial Narrow"/>
                <w:color w:val="000000"/>
                <w:sz w:val="14"/>
              </w:rPr>
              <w:t>3.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F6F781"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81E43C"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1D998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96BD2F" w14:textId="77777777" w:rsidR="007B331C" w:rsidRDefault="007B331C" w:rsidP="007B331C">
            <w:pPr>
              <w:spacing w:before="0" w:after="0"/>
              <w:jc w:val="center"/>
            </w:pPr>
          </w:p>
        </w:tc>
      </w:tr>
      <w:tr w:rsidR="007B331C" w14:paraId="4BDDA7E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0E33B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E2E4C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6F4BFB"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C2C409"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E75DD2" w14:textId="77777777" w:rsidR="007B331C" w:rsidRDefault="007B331C" w:rsidP="007B331C">
            <w:pPr>
              <w:spacing w:before="0" w:after="0"/>
              <w:jc w:val="center"/>
            </w:pPr>
            <w:r>
              <w:rPr>
                <w:rFonts w:ascii="Arial Narrow" w:hAnsi="Arial Narrow" w:cs="Arial Narrow"/>
                <w:color w:val="000000"/>
                <w:sz w:val="14"/>
              </w:rPr>
              <w:t>262.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06FEE0" w14:textId="77777777" w:rsidR="007B331C" w:rsidRDefault="007B331C" w:rsidP="007B331C">
            <w:pPr>
              <w:spacing w:before="0" w:after="0"/>
              <w:jc w:val="center"/>
            </w:pPr>
            <w:r>
              <w:rPr>
                <w:rFonts w:ascii="Arial Narrow" w:hAnsi="Arial Narrow" w:cs="Arial Narrow"/>
                <w:color w:val="000000"/>
                <w:sz w:val="14"/>
              </w:rPr>
              <w:t>291.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6CE36A" w14:textId="77777777" w:rsidR="007B331C" w:rsidRDefault="007B331C" w:rsidP="007B331C">
            <w:pPr>
              <w:spacing w:before="0" w:after="0"/>
              <w:jc w:val="center"/>
            </w:pPr>
            <w:r>
              <w:rPr>
                <w:rFonts w:ascii="Arial Narrow" w:hAnsi="Arial Narrow" w:cs="Arial Narrow"/>
                <w:color w:val="000000"/>
                <w:sz w:val="14"/>
              </w:rPr>
              <w:t>137.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5D4614" w14:textId="77777777" w:rsidR="007B331C" w:rsidRDefault="007B331C" w:rsidP="007B331C">
            <w:pPr>
              <w:spacing w:before="0" w:after="0"/>
              <w:jc w:val="center"/>
            </w:pPr>
            <w:r>
              <w:rPr>
                <w:rFonts w:ascii="Arial Narrow" w:hAnsi="Arial Narrow" w:cs="Arial Narrow"/>
                <w:color w:val="000000"/>
                <w:sz w:val="14"/>
              </w:rPr>
              <w:t>206.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564EAC" w14:textId="77777777" w:rsidR="007B331C" w:rsidRDefault="007B331C" w:rsidP="007B331C">
            <w:pPr>
              <w:spacing w:before="0" w:after="0"/>
              <w:jc w:val="center"/>
            </w:pPr>
            <w:r>
              <w:rPr>
                <w:rFonts w:ascii="Arial Narrow" w:hAnsi="Arial Narrow" w:cs="Arial Narrow"/>
                <w:color w:val="000000"/>
                <w:sz w:val="14"/>
              </w:rPr>
              <w:t>329.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14FB6B" w14:textId="77777777" w:rsidR="007B331C" w:rsidRDefault="007B331C" w:rsidP="007B331C">
            <w:pPr>
              <w:spacing w:before="0" w:after="0"/>
              <w:jc w:val="center"/>
            </w:pPr>
            <w:r>
              <w:rPr>
                <w:rFonts w:ascii="Arial Narrow" w:hAnsi="Arial Narrow" w:cs="Arial Narrow"/>
                <w:color w:val="000000"/>
                <w:sz w:val="14"/>
              </w:rPr>
              <w:t>345.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FE171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C93B7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FB9AE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7252C1" w14:textId="77777777" w:rsidR="007B331C" w:rsidRDefault="007B331C" w:rsidP="007B331C">
            <w:pPr>
              <w:spacing w:before="0" w:after="0"/>
              <w:jc w:val="center"/>
            </w:pPr>
          </w:p>
        </w:tc>
      </w:tr>
      <w:tr w:rsidR="007B331C" w14:paraId="68D6F471"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802BEE"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22147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77EC41"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AF36FA"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DD0BF5" w14:textId="77777777" w:rsidR="007B331C" w:rsidRDefault="007B331C" w:rsidP="007B331C">
            <w:pPr>
              <w:spacing w:before="0" w:after="0"/>
              <w:jc w:val="center"/>
            </w:pPr>
            <w:r>
              <w:rPr>
                <w:rFonts w:ascii="Arial Narrow" w:hAnsi="Arial Narrow" w:cs="Arial Narrow"/>
                <w:color w:val="000000"/>
                <w:sz w:val="14"/>
              </w:rPr>
              <w:t>2.8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D208880" w14:textId="77777777" w:rsidR="007B331C" w:rsidRDefault="007B331C" w:rsidP="007B331C">
            <w:pPr>
              <w:spacing w:before="0" w:after="0"/>
              <w:jc w:val="center"/>
            </w:pPr>
            <w:r>
              <w:rPr>
                <w:rFonts w:ascii="Arial Narrow" w:hAnsi="Arial Narrow" w:cs="Arial Narrow"/>
                <w:color w:val="000000"/>
                <w:sz w:val="14"/>
              </w:rPr>
              <w:t>2.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216FD0" w14:textId="77777777" w:rsidR="007B331C" w:rsidRDefault="007B331C" w:rsidP="007B331C">
            <w:pPr>
              <w:spacing w:before="0" w:after="0"/>
              <w:jc w:val="center"/>
            </w:pPr>
            <w:r>
              <w:rPr>
                <w:rFonts w:ascii="Arial Narrow" w:hAnsi="Arial Narrow" w:cs="Arial Narrow"/>
                <w:color w:val="000000"/>
                <w:sz w:val="14"/>
              </w:rPr>
              <w:t>2.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CB6C2F" w14:textId="77777777" w:rsidR="007B331C" w:rsidRDefault="007B331C" w:rsidP="007B331C">
            <w:pPr>
              <w:spacing w:before="0" w:after="0"/>
              <w:jc w:val="center"/>
            </w:pPr>
            <w:r>
              <w:rPr>
                <w:rFonts w:ascii="Arial Narrow" w:hAnsi="Arial Narrow" w:cs="Arial Narrow"/>
                <w:color w:val="000000"/>
                <w:sz w:val="14"/>
              </w:rPr>
              <w:t>2.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0216F3" w14:textId="77777777" w:rsidR="007B331C" w:rsidRDefault="007B331C" w:rsidP="007B331C">
            <w:pPr>
              <w:spacing w:before="0" w:after="0"/>
              <w:jc w:val="center"/>
            </w:pPr>
            <w:r>
              <w:rPr>
                <w:rFonts w:ascii="Arial Narrow" w:hAnsi="Arial Narrow" w:cs="Arial Narrow"/>
                <w:color w:val="000000"/>
                <w:sz w:val="14"/>
              </w:rPr>
              <w:t>3.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3733E2" w14:textId="77777777" w:rsidR="007B331C" w:rsidRDefault="007B331C" w:rsidP="007B331C">
            <w:pPr>
              <w:spacing w:before="0" w:after="0"/>
              <w:jc w:val="center"/>
            </w:pPr>
            <w:r>
              <w:rPr>
                <w:rFonts w:ascii="Arial Narrow" w:hAnsi="Arial Narrow" w:cs="Arial Narrow"/>
                <w:color w:val="000000"/>
                <w:sz w:val="14"/>
              </w:rPr>
              <w:t>3.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CE2324"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270534"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FF6FBC"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6E62F4" w14:textId="77777777" w:rsidR="007B331C" w:rsidRDefault="007B331C" w:rsidP="007B331C">
            <w:pPr>
              <w:spacing w:before="0" w:after="0"/>
              <w:jc w:val="center"/>
            </w:pPr>
            <w:r>
              <w:rPr>
                <w:rFonts w:ascii="Arial Narrow" w:hAnsi="Arial Narrow" w:cs="Arial Narrow"/>
                <w:color w:val="000000"/>
                <w:sz w:val="14"/>
              </w:rPr>
              <w:t>3.30</w:t>
            </w:r>
          </w:p>
        </w:tc>
      </w:tr>
      <w:tr w:rsidR="007B331C" w14:paraId="1FA692C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6C900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DE5BD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765E9D"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186B4E"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4D940A4" w14:textId="77777777" w:rsidR="007B331C" w:rsidRDefault="007B331C" w:rsidP="007B331C">
            <w:pPr>
              <w:spacing w:before="0" w:after="0"/>
              <w:jc w:val="center"/>
            </w:pPr>
            <w:r>
              <w:rPr>
                <w:rFonts w:ascii="Arial Narrow" w:hAnsi="Arial Narrow" w:cs="Arial Narrow"/>
                <w:color w:val="000000"/>
                <w:sz w:val="14"/>
              </w:rPr>
              <w:t>5.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919AFB" w14:textId="77777777" w:rsidR="007B331C" w:rsidRDefault="007B331C" w:rsidP="007B331C">
            <w:pPr>
              <w:spacing w:before="0" w:after="0"/>
              <w:jc w:val="center"/>
            </w:pPr>
            <w:r>
              <w:rPr>
                <w:rFonts w:ascii="Arial Narrow" w:hAnsi="Arial Narrow" w:cs="Arial Narrow"/>
                <w:color w:val="000000"/>
                <w:sz w:val="14"/>
              </w:rPr>
              <w:t>5.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F3935C"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68F3C8"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5D24D0" w14:textId="77777777" w:rsidR="007B331C" w:rsidRDefault="007B331C" w:rsidP="007B331C">
            <w:pPr>
              <w:spacing w:before="0" w:after="0"/>
              <w:jc w:val="center"/>
            </w:pPr>
            <w:r>
              <w:rPr>
                <w:rFonts w:ascii="Arial Narrow" w:hAnsi="Arial Narrow" w:cs="Arial Narrow"/>
                <w:color w:val="000000"/>
                <w:sz w:val="14"/>
              </w:rPr>
              <w:t>7.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59FB6E" w14:textId="77777777" w:rsidR="007B331C" w:rsidRDefault="007B331C" w:rsidP="007B331C">
            <w:pPr>
              <w:spacing w:before="0" w:after="0"/>
              <w:jc w:val="center"/>
            </w:pPr>
            <w:r>
              <w:rPr>
                <w:rFonts w:ascii="Arial Narrow" w:hAnsi="Arial Narrow" w:cs="Arial Narrow"/>
                <w:color w:val="000000"/>
                <w:sz w:val="14"/>
              </w:rPr>
              <w:t>7.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0F89D2"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27157B"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6FE18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2AF931" w14:textId="77777777" w:rsidR="007B331C" w:rsidRDefault="007B331C" w:rsidP="007B331C">
            <w:pPr>
              <w:spacing w:before="0" w:after="0"/>
              <w:jc w:val="center"/>
            </w:pPr>
          </w:p>
        </w:tc>
      </w:tr>
      <w:tr w:rsidR="007B331C" w14:paraId="09529D6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59F58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2CDA9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CB9712"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6F65CE"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A168A1" w14:textId="77777777" w:rsidR="007B331C" w:rsidRDefault="007B331C" w:rsidP="007B331C">
            <w:pPr>
              <w:spacing w:before="0" w:after="0"/>
              <w:jc w:val="center"/>
            </w:pPr>
            <w:r>
              <w:rPr>
                <w:rFonts w:ascii="Arial Narrow" w:hAnsi="Arial Narrow" w:cs="Arial Narrow"/>
                <w:color w:val="000000"/>
                <w:sz w:val="14"/>
              </w:rPr>
              <w:t>6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37A555" w14:textId="77777777" w:rsidR="007B331C" w:rsidRDefault="007B331C" w:rsidP="007B331C">
            <w:pPr>
              <w:spacing w:before="0" w:after="0"/>
              <w:jc w:val="center"/>
            </w:pPr>
            <w:r>
              <w:rPr>
                <w:rFonts w:ascii="Arial Narrow" w:hAnsi="Arial Narrow" w:cs="Arial Narrow"/>
                <w:color w:val="000000"/>
                <w:sz w:val="14"/>
              </w:rPr>
              <w:t>52.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CE743D" w14:textId="77777777" w:rsidR="007B331C" w:rsidRDefault="007B331C" w:rsidP="007B331C">
            <w:pPr>
              <w:spacing w:before="0" w:after="0"/>
              <w:jc w:val="center"/>
            </w:pPr>
            <w:r>
              <w:rPr>
                <w:rFonts w:ascii="Arial Narrow" w:hAnsi="Arial Narrow" w:cs="Arial Narrow"/>
                <w:color w:val="000000"/>
                <w:sz w:val="14"/>
              </w:rPr>
              <w:t>48.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4E2823" w14:textId="77777777" w:rsidR="007B331C" w:rsidRDefault="007B331C" w:rsidP="007B331C">
            <w:pPr>
              <w:spacing w:before="0" w:after="0"/>
              <w:jc w:val="center"/>
            </w:pPr>
            <w:r>
              <w:rPr>
                <w:rFonts w:ascii="Arial Narrow" w:hAnsi="Arial Narrow" w:cs="Arial Narrow"/>
                <w:color w:val="000000"/>
                <w:sz w:val="14"/>
              </w:rPr>
              <w:t>49.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66850F" w14:textId="77777777" w:rsidR="007B331C" w:rsidRDefault="007B331C" w:rsidP="007B331C">
            <w:pPr>
              <w:spacing w:before="0" w:after="0"/>
              <w:jc w:val="center"/>
            </w:pPr>
            <w:r>
              <w:rPr>
                <w:rFonts w:ascii="Arial Narrow" w:hAnsi="Arial Narrow" w:cs="Arial Narrow"/>
                <w:color w:val="000000"/>
                <w:sz w:val="14"/>
              </w:rPr>
              <w:t>69.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0B48B8" w14:textId="77777777" w:rsidR="007B331C" w:rsidRDefault="007B331C" w:rsidP="007B331C">
            <w:pPr>
              <w:spacing w:before="0" w:after="0"/>
              <w:jc w:val="center"/>
            </w:pPr>
            <w:r>
              <w:rPr>
                <w:rFonts w:ascii="Arial Narrow" w:hAnsi="Arial Narrow" w:cs="Arial Narrow"/>
                <w:color w:val="000000"/>
                <w:sz w:val="14"/>
              </w:rPr>
              <w:t>84.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F1A47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4053F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E1C43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30F5CC" w14:textId="77777777" w:rsidR="007B331C" w:rsidRDefault="007B331C" w:rsidP="007B331C">
            <w:pPr>
              <w:spacing w:before="0" w:after="0"/>
              <w:jc w:val="center"/>
            </w:pPr>
          </w:p>
        </w:tc>
      </w:tr>
      <w:tr w:rsidR="007B331C" w14:paraId="2A37C8A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6E446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43DDA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9BBB51"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6DF63C"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8C0D2D" w14:textId="77777777" w:rsidR="007B331C" w:rsidRDefault="007B331C" w:rsidP="007B331C">
            <w:pPr>
              <w:spacing w:before="0" w:after="0"/>
              <w:jc w:val="center"/>
            </w:pPr>
            <w:r>
              <w:rPr>
                <w:rFonts w:ascii="Arial Narrow" w:hAnsi="Arial Narrow" w:cs="Arial Narrow"/>
                <w:color w:val="000000"/>
                <w:sz w:val="14"/>
              </w:rPr>
              <w:t>1.4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DE245B8" w14:textId="77777777" w:rsidR="007B331C" w:rsidRDefault="007B331C" w:rsidP="007B331C">
            <w:pPr>
              <w:spacing w:before="0" w:after="0"/>
              <w:jc w:val="center"/>
            </w:pPr>
            <w:r>
              <w:rPr>
                <w:rFonts w:ascii="Arial Narrow" w:hAnsi="Arial Narrow" w:cs="Arial Narrow"/>
                <w:color w:val="000000"/>
                <w:sz w:val="14"/>
              </w:rPr>
              <w:t>1.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99A3E6" w14:textId="77777777" w:rsidR="007B331C" w:rsidRDefault="007B331C" w:rsidP="007B331C">
            <w:pPr>
              <w:spacing w:before="0" w:after="0"/>
              <w:jc w:val="center"/>
            </w:pPr>
            <w:r>
              <w:rPr>
                <w:rFonts w:ascii="Arial Narrow" w:hAnsi="Arial Narrow" w:cs="Arial Narrow"/>
                <w:color w:val="000000"/>
                <w:sz w:val="14"/>
              </w:rPr>
              <w:t>0.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31725D" w14:textId="77777777" w:rsidR="007B331C" w:rsidRDefault="007B331C" w:rsidP="007B331C">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FD4262" w14:textId="77777777" w:rsidR="007B331C" w:rsidRDefault="007B331C" w:rsidP="007B331C">
            <w:pPr>
              <w:spacing w:before="0" w:after="0"/>
              <w:jc w:val="center"/>
            </w:pPr>
            <w:r>
              <w:rPr>
                <w:rFonts w:ascii="Arial Narrow" w:hAnsi="Arial Narrow" w:cs="Arial Narrow"/>
                <w:color w:val="000000"/>
                <w:sz w:val="14"/>
              </w:rPr>
              <w:t>2.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E89952" w14:textId="77777777" w:rsidR="007B331C" w:rsidRDefault="007B331C" w:rsidP="007B331C">
            <w:pPr>
              <w:spacing w:before="0" w:after="0"/>
              <w:jc w:val="center"/>
            </w:pPr>
            <w:r>
              <w:rPr>
                <w:rFonts w:ascii="Arial Narrow" w:hAnsi="Arial Narrow" w:cs="Arial Narrow"/>
                <w:color w:val="000000"/>
                <w:sz w:val="14"/>
              </w:rPr>
              <w:t>2.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4EB208"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10D58B" w14:textId="77777777" w:rsidR="007B331C" w:rsidRDefault="007B331C" w:rsidP="007B331C">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DCF9E8"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6C0CE6" w14:textId="77777777" w:rsidR="007B331C" w:rsidRDefault="007B331C" w:rsidP="007B331C">
            <w:pPr>
              <w:spacing w:before="0" w:after="0"/>
              <w:jc w:val="center"/>
            </w:pPr>
            <w:r>
              <w:rPr>
                <w:rFonts w:ascii="Arial Narrow" w:hAnsi="Arial Narrow" w:cs="Arial Narrow"/>
                <w:color w:val="000000"/>
                <w:sz w:val="14"/>
              </w:rPr>
              <w:t>2.40</w:t>
            </w:r>
          </w:p>
        </w:tc>
      </w:tr>
      <w:tr w:rsidR="007B331C" w14:paraId="06100FB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1A1E5D"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0BB23F" w14:textId="77777777" w:rsidR="007B331C" w:rsidRDefault="007B331C" w:rsidP="007B331C">
            <w:pPr>
              <w:spacing w:before="20" w:after="20"/>
              <w:ind w:left="20" w:right="20"/>
            </w:pPr>
            <w:r>
              <w:rPr>
                <w:rFonts w:ascii="Arial Narrow" w:hAnsi="Arial Narrow" w:cs="Arial Narrow"/>
                <w:color w:val="000000"/>
                <w:sz w:val="14"/>
              </w:rPr>
              <w:t>Pine(WHI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C1FA45"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AB0BAC"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EBA0D2" w14:textId="77777777" w:rsidR="007B331C" w:rsidRDefault="007B331C" w:rsidP="007B331C">
            <w:pPr>
              <w:spacing w:before="0" w:after="0"/>
              <w:jc w:val="center"/>
            </w:pPr>
            <w:r>
              <w:rPr>
                <w:rFonts w:ascii="Arial Narrow" w:hAnsi="Arial Narrow" w:cs="Arial Narrow"/>
                <w:color w:val="000000"/>
                <w:sz w:val="14"/>
              </w:rPr>
              <w:t>5.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85823C" w14:textId="77777777" w:rsidR="007B331C" w:rsidRDefault="007B331C" w:rsidP="007B331C">
            <w:pPr>
              <w:spacing w:before="0" w:after="0"/>
              <w:jc w:val="center"/>
            </w:pPr>
            <w:r>
              <w:rPr>
                <w:rFonts w:ascii="Arial Narrow" w:hAnsi="Arial Narrow" w:cs="Arial Narrow"/>
                <w:color w:val="000000"/>
                <w:sz w:val="14"/>
              </w:rPr>
              <w:t>4.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E231DC" w14:textId="77777777" w:rsidR="007B331C" w:rsidRDefault="007B331C" w:rsidP="007B331C">
            <w:pPr>
              <w:spacing w:before="0" w:after="0"/>
              <w:jc w:val="center"/>
            </w:pPr>
            <w:r>
              <w:rPr>
                <w:rFonts w:ascii="Arial Narrow" w:hAnsi="Arial Narrow" w:cs="Arial Narrow"/>
                <w:color w:val="000000"/>
                <w:sz w:val="14"/>
              </w:rPr>
              <w:t>2.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9F7446" w14:textId="77777777" w:rsidR="007B331C" w:rsidRDefault="007B331C" w:rsidP="007B331C">
            <w:pPr>
              <w:spacing w:before="0" w:after="0"/>
              <w:jc w:val="center"/>
            </w:pPr>
            <w:r>
              <w:rPr>
                <w:rFonts w:ascii="Arial Narrow" w:hAnsi="Arial Narrow" w:cs="Arial Narrow"/>
                <w:color w:val="000000"/>
                <w:sz w:val="14"/>
              </w:rPr>
              <w:t>3.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3C99D6" w14:textId="77777777" w:rsidR="007B331C" w:rsidRDefault="007B331C" w:rsidP="007B331C">
            <w:pPr>
              <w:spacing w:before="0" w:after="0"/>
              <w:jc w:val="center"/>
            </w:pPr>
            <w:r>
              <w:rPr>
                <w:rFonts w:ascii="Arial Narrow" w:hAnsi="Arial Narrow" w:cs="Arial Narrow"/>
                <w:color w:val="000000"/>
                <w:sz w:val="14"/>
              </w:rPr>
              <w:t>7.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E6A2FA" w14:textId="77777777" w:rsidR="007B331C" w:rsidRDefault="007B331C" w:rsidP="007B331C">
            <w:pPr>
              <w:spacing w:before="0" w:after="0"/>
              <w:jc w:val="center"/>
            </w:pPr>
            <w:r>
              <w:rPr>
                <w:rFonts w:ascii="Arial Narrow" w:hAnsi="Arial Narrow" w:cs="Arial Narrow"/>
                <w:color w:val="000000"/>
                <w:sz w:val="14"/>
              </w:rPr>
              <w:t>9.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070A9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2E1E6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51C75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5A021E" w14:textId="77777777" w:rsidR="007B331C" w:rsidRDefault="007B331C" w:rsidP="007B331C">
            <w:pPr>
              <w:spacing w:before="0" w:after="0"/>
              <w:jc w:val="center"/>
            </w:pPr>
          </w:p>
        </w:tc>
      </w:tr>
      <w:tr w:rsidR="007B331C" w14:paraId="0BEB9811"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38B382"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4B40A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FBB92E"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FBFF3C"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7BA5B9" w14:textId="77777777" w:rsidR="007B331C" w:rsidRDefault="007B331C" w:rsidP="007B331C">
            <w:pPr>
              <w:spacing w:before="0" w:after="0"/>
              <w:jc w:val="center"/>
            </w:pPr>
            <w:r>
              <w:rPr>
                <w:rFonts w:ascii="Arial Narrow" w:hAnsi="Arial Narrow" w:cs="Arial Narrow"/>
                <w:color w:val="000000"/>
                <w:sz w:val="14"/>
              </w:rPr>
              <w:t>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9166AC" w14:textId="77777777" w:rsidR="007B331C" w:rsidRDefault="007B331C" w:rsidP="007B331C">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1CC4BA"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B3F14E"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3D2018" w14:textId="77777777" w:rsidR="007B331C" w:rsidRDefault="007B331C" w:rsidP="007B331C">
            <w:pPr>
              <w:spacing w:before="0" w:after="0"/>
              <w:jc w:val="center"/>
            </w:pPr>
            <w:r>
              <w:rPr>
                <w:rFonts w:ascii="Arial Narrow" w:hAnsi="Arial Narrow" w:cs="Arial Narrow"/>
                <w:color w:val="000000"/>
                <w:sz w:val="14"/>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04FBA2" w14:textId="77777777" w:rsidR="007B331C" w:rsidRDefault="007B331C" w:rsidP="007B331C">
            <w:pPr>
              <w:spacing w:before="0" w:after="0"/>
              <w:jc w:val="center"/>
            </w:pPr>
            <w:r>
              <w:rPr>
                <w:rFonts w:ascii="Arial Narrow" w:hAnsi="Arial Narrow" w:cs="Arial Narrow"/>
                <w:color w:val="000000"/>
                <w:sz w:val="14"/>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36313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0A1F9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6B726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116F66" w14:textId="77777777" w:rsidR="007B331C" w:rsidRDefault="007B331C" w:rsidP="007B331C">
            <w:pPr>
              <w:spacing w:before="0" w:after="0"/>
              <w:jc w:val="center"/>
            </w:pPr>
          </w:p>
        </w:tc>
      </w:tr>
      <w:tr w:rsidR="007B331C" w14:paraId="6685A6D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3568E3"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05CCD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8F4D89"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9E51EC"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B97359" w14:textId="77777777" w:rsidR="007B331C" w:rsidRDefault="007B331C" w:rsidP="007B331C">
            <w:pPr>
              <w:spacing w:before="0" w:after="0"/>
              <w:jc w:val="center"/>
            </w:pPr>
            <w:r>
              <w:rPr>
                <w:rFonts w:ascii="Arial Narrow" w:hAnsi="Arial Narrow" w:cs="Arial Narrow"/>
                <w:color w:val="000000"/>
                <w:sz w:val="14"/>
              </w:rPr>
              <w:t>72.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8AE20B" w14:textId="77777777" w:rsidR="007B331C" w:rsidRDefault="007B331C" w:rsidP="007B331C">
            <w:pPr>
              <w:spacing w:before="0" w:after="0"/>
              <w:jc w:val="center"/>
            </w:pPr>
            <w:r>
              <w:rPr>
                <w:rFonts w:ascii="Arial Narrow" w:hAnsi="Arial Narrow" w:cs="Arial Narrow"/>
                <w:color w:val="000000"/>
                <w:sz w:val="14"/>
              </w:rPr>
              <w:t>75.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0E8920" w14:textId="77777777" w:rsidR="007B331C" w:rsidRDefault="007B331C" w:rsidP="007B331C">
            <w:pPr>
              <w:spacing w:before="0" w:after="0"/>
              <w:jc w:val="center"/>
            </w:pPr>
            <w:r>
              <w:rPr>
                <w:rFonts w:ascii="Arial Narrow" w:hAnsi="Arial Narrow" w:cs="Arial Narrow"/>
                <w:color w:val="000000"/>
                <w:sz w:val="14"/>
              </w:rPr>
              <w:t>55.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AF7541" w14:textId="77777777" w:rsidR="007B331C" w:rsidRDefault="007B331C" w:rsidP="007B331C">
            <w:pPr>
              <w:spacing w:before="0" w:after="0"/>
              <w:jc w:val="center"/>
            </w:pPr>
            <w:r>
              <w:rPr>
                <w:rFonts w:ascii="Arial Narrow" w:hAnsi="Arial Narrow" w:cs="Arial Narrow"/>
                <w:color w:val="000000"/>
                <w:sz w:val="14"/>
              </w:rPr>
              <w:t>63.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321648" w14:textId="77777777" w:rsidR="007B331C" w:rsidRDefault="007B331C" w:rsidP="007B331C">
            <w:pPr>
              <w:spacing w:before="0" w:after="0"/>
              <w:jc w:val="center"/>
            </w:pPr>
            <w:r>
              <w:rPr>
                <w:rFonts w:ascii="Arial Narrow" w:hAnsi="Arial Narrow" w:cs="Arial Narrow"/>
                <w:color w:val="000000"/>
                <w:sz w:val="14"/>
              </w:rPr>
              <w:t>82.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8D8F90" w14:textId="77777777" w:rsidR="007B331C" w:rsidRDefault="007B331C" w:rsidP="007B331C">
            <w:pPr>
              <w:spacing w:before="0" w:after="0"/>
              <w:jc w:val="center"/>
            </w:pPr>
            <w:r>
              <w:rPr>
                <w:rFonts w:ascii="Arial Narrow" w:hAnsi="Arial Narrow" w:cs="Arial Narrow"/>
                <w:color w:val="000000"/>
                <w:sz w:val="14"/>
              </w:rPr>
              <w:t>85.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C9652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393FF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588BB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F43442" w14:textId="77777777" w:rsidR="007B331C" w:rsidRDefault="007B331C" w:rsidP="007B331C">
            <w:pPr>
              <w:spacing w:before="0" w:after="0"/>
              <w:jc w:val="center"/>
            </w:pPr>
          </w:p>
        </w:tc>
      </w:tr>
      <w:tr w:rsidR="007B331C" w14:paraId="773DF3E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5E37E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949DA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70AA44"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40DF0E"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B9C239" w14:textId="77777777" w:rsidR="007B331C" w:rsidRDefault="007B331C" w:rsidP="007B331C">
            <w:pPr>
              <w:spacing w:before="0" w:after="0"/>
              <w:jc w:val="center"/>
            </w:pPr>
            <w:r>
              <w:rPr>
                <w:rFonts w:ascii="Arial Narrow" w:hAnsi="Arial Narrow" w:cs="Arial Narrow"/>
                <w:color w:val="000000"/>
                <w:sz w:val="14"/>
              </w:rPr>
              <w:t>4.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5CF002" w14:textId="77777777" w:rsidR="007B331C" w:rsidRDefault="007B331C" w:rsidP="007B331C">
            <w:pPr>
              <w:spacing w:before="0" w:after="0"/>
              <w:jc w:val="center"/>
            </w:pPr>
            <w:r>
              <w:rPr>
                <w:rFonts w:ascii="Arial Narrow" w:hAnsi="Arial Narrow" w:cs="Arial Narrow"/>
                <w:color w:val="000000"/>
                <w:sz w:val="14"/>
              </w:rPr>
              <w:t>4.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703467" w14:textId="77777777" w:rsidR="007B331C" w:rsidRDefault="007B331C" w:rsidP="007B331C">
            <w:pPr>
              <w:spacing w:before="0" w:after="0"/>
              <w:jc w:val="center"/>
            </w:pPr>
            <w:r>
              <w:rPr>
                <w:rFonts w:ascii="Arial Narrow" w:hAnsi="Arial Narrow" w:cs="Arial Narrow"/>
                <w:color w:val="000000"/>
                <w:sz w:val="14"/>
              </w:rPr>
              <w:t>3.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970553" w14:textId="77777777" w:rsidR="007B331C" w:rsidRDefault="007B331C" w:rsidP="007B331C">
            <w:pPr>
              <w:spacing w:before="0" w:after="0"/>
              <w:jc w:val="center"/>
            </w:pPr>
            <w:r>
              <w:rPr>
                <w:rFonts w:ascii="Arial Narrow" w:hAnsi="Arial Narrow" w:cs="Arial Narrow"/>
                <w:color w:val="000000"/>
                <w:sz w:val="14"/>
              </w:rPr>
              <w:t>3.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B3F394" w14:textId="77777777" w:rsidR="007B331C" w:rsidRDefault="007B331C" w:rsidP="007B331C">
            <w:pPr>
              <w:spacing w:before="0" w:after="0"/>
              <w:jc w:val="center"/>
            </w:pPr>
            <w:r>
              <w:rPr>
                <w:rFonts w:ascii="Arial Narrow" w:hAnsi="Arial Narrow" w:cs="Arial Narrow"/>
                <w:color w:val="000000"/>
                <w:sz w:val="14"/>
              </w:rPr>
              <w:t>5.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9457F8" w14:textId="77777777" w:rsidR="007B331C" w:rsidRDefault="007B331C" w:rsidP="007B331C">
            <w:pPr>
              <w:spacing w:before="0" w:after="0"/>
              <w:jc w:val="center"/>
            </w:pPr>
            <w:r>
              <w:rPr>
                <w:rFonts w:ascii="Arial Narrow" w:hAnsi="Arial Narrow" w:cs="Arial Narrow"/>
                <w:color w:val="000000"/>
                <w:sz w:val="14"/>
              </w:rPr>
              <w:t>7.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FFB1D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5567F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82E5E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BB4B20" w14:textId="77777777" w:rsidR="007B331C" w:rsidRDefault="007B331C" w:rsidP="007B331C">
            <w:pPr>
              <w:spacing w:before="0" w:after="0"/>
              <w:jc w:val="center"/>
            </w:pPr>
          </w:p>
        </w:tc>
      </w:tr>
      <w:tr w:rsidR="007B331C" w14:paraId="7180150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C2A043"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8AFEC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5D33B3"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9502DD"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9BB1E5" w14:textId="77777777" w:rsidR="007B331C" w:rsidRDefault="007B331C" w:rsidP="007B331C">
            <w:pPr>
              <w:spacing w:before="0" w:after="0"/>
              <w:jc w:val="center"/>
            </w:pPr>
            <w:r>
              <w:rPr>
                <w:rFonts w:ascii="Arial Narrow" w:hAnsi="Arial Narrow" w:cs="Arial Narrow"/>
                <w:color w:val="000000"/>
                <w:sz w:val="14"/>
              </w:rPr>
              <w:t>0.7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B04A7B0" w14:textId="77777777" w:rsidR="007B331C" w:rsidRDefault="007B331C" w:rsidP="007B331C">
            <w:pPr>
              <w:spacing w:before="0" w:after="0"/>
              <w:jc w:val="center"/>
            </w:pPr>
            <w:r>
              <w:rPr>
                <w:rFonts w:ascii="Arial Narrow" w:hAnsi="Arial Narrow" w:cs="Arial Narrow"/>
                <w:color w:val="000000"/>
                <w:sz w:val="14"/>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A1CA66" w14:textId="77777777" w:rsidR="007B331C" w:rsidRDefault="007B331C" w:rsidP="007B331C">
            <w:pPr>
              <w:spacing w:before="0" w:after="0"/>
              <w:jc w:val="center"/>
            </w:pPr>
            <w:r>
              <w:rPr>
                <w:rFonts w:ascii="Arial Narrow" w:hAnsi="Arial Narrow" w:cs="Arial Narrow"/>
                <w:color w:val="000000"/>
                <w:sz w:val="14"/>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DEA57E" w14:textId="77777777" w:rsidR="007B331C" w:rsidRDefault="007B331C" w:rsidP="007B331C">
            <w:pPr>
              <w:spacing w:before="0" w:after="0"/>
              <w:jc w:val="center"/>
            </w:pPr>
            <w:r>
              <w:rPr>
                <w:rFonts w:ascii="Arial Narrow" w:hAnsi="Arial Narrow" w:cs="Arial Narrow"/>
                <w:color w:val="000000"/>
                <w:sz w:val="14"/>
              </w:rPr>
              <w:t>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7F7EC2" w14:textId="77777777" w:rsidR="007B331C" w:rsidRDefault="007B331C" w:rsidP="007B331C">
            <w:pPr>
              <w:spacing w:before="0" w:after="0"/>
              <w:jc w:val="center"/>
            </w:pPr>
            <w:r>
              <w:rPr>
                <w:rFonts w:ascii="Arial Narrow" w:hAnsi="Arial Narrow" w:cs="Arial Narrow"/>
                <w:color w:val="000000"/>
                <w:sz w:val="14"/>
              </w:rPr>
              <w:t>0.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2EA3DB" w14:textId="77777777" w:rsidR="007B331C" w:rsidRDefault="007B331C" w:rsidP="007B331C">
            <w:pPr>
              <w:spacing w:before="0" w:after="0"/>
              <w:jc w:val="center"/>
            </w:pPr>
            <w:r>
              <w:rPr>
                <w:rFonts w:ascii="Arial Narrow" w:hAnsi="Arial Narrow" w:cs="Arial Narrow"/>
                <w:color w:val="000000"/>
                <w:sz w:val="14"/>
              </w:rPr>
              <w:t>0.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50D80E"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7D8693" w14:textId="77777777" w:rsidR="007B331C" w:rsidRDefault="007B331C" w:rsidP="007B331C">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A0880D"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901B9C" w14:textId="77777777" w:rsidR="007B331C" w:rsidRDefault="007B331C" w:rsidP="007B331C">
            <w:pPr>
              <w:spacing w:before="0" w:after="0"/>
              <w:jc w:val="center"/>
            </w:pPr>
            <w:r>
              <w:rPr>
                <w:rFonts w:ascii="Arial Narrow" w:hAnsi="Arial Narrow" w:cs="Arial Narrow"/>
                <w:color w:val="000000"/>
                <w:sz w:val="14"/>
              </w:rPr>
              <w:t>0.63</w:t>
            </w:r>
          </w:p>
        </w:tc>
      </w:tr>
      <w:tr w:rsidR="007B331C" w14:paraId="61C80E6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B4645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7A6EE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FD0263"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5156A0"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74F69E" w14:textId="77777777" w:rsidR="007B331C" w:rsidRDefault="007B331C" w:rsidP="007B331C">
            <w:pPr>
              <w:spacing w:before="0" w:after="0"/>
              <w:jc w:val="center"/>
            </w:pPr>
            <w:r>
              <w:rPr>
                <w:rFonts w:ascii="Arial Narrow" w:hAnsi="Arial Narrow" w:cs="Arial Narrow"/>
                <w:color w:val="000000"/>
                <w:sz w:val="14"/>
              </w:rPr>
              <w:t>3.4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525D19C" w14:textId="77777777" w:rsidR="007B331C" w:rsidRDefault="007B331C" w:rsidP="007B331C">
            <w:pPr>
              <w:spacing w:before="0" w:after="0"/>
              <w:jc w:val="center"/>
            </w:pPr>
            <w:r>
              <w:rPr>
                <w:rFonts w:ascii="Arial Narrow" w:hAnsi="Arial Narrow" w:cs="Arial Narrow"/>
                <w:color w:val="000000"/>
                <w:sz w:val="14"/>
              </w:rPr>
              <w:t>1.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E708B8" w14:textId="77777777" w:rsidR="007B331C" w:rsidRDefault="007B331C" w:rsidP="007B331C">
            <w:pPr>
              <w:spacing w:before="0" w:after="0"/>
              <w:jc w:val="center"/>
            </w:pPr>
            <w:r>
              <w:rPr>
                <w:rFonts w:ascii="Arial Narrow" w:hAnsi="Arial Narrow" w:cs="Arial Narrow"/>
                <w:color w:val="000000"/>
                <w:sz w:val="14"/>
              </w:rPr>
              <w:t>0.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46336A" w14:textId="77777777" w:rsidR="007B331C" w:rsidRDefault="007B331C" w:rsidP="007B331C">
            <w:pPr>
              <w:spacing w:before="0" w:after="0"/>
              <w:jc w:val="center"/>
            </w:pPr>
            <w:r>
              <w:rPr>
                <w:rFonts w:ascii="Arial Narrow" w:hAnsi="Arial Narrow" w:cs="Arial Narrow"/>
                <w:color w:val="000000"/>
                <w:sz w:val="14"/>
              </w:rPr>
              <w:t>1.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2F48AA" w14:textId="77777777" w:rsidR="007B331C" w:rsidRDefault="007B331C" w:rsidP="007B331C">
            <w:pPr>
              <w:spacing w:before="0" w:after="0"/>
              <w:jc w:val="center"/>
            </w:pPr>
            <w:r>
              <w:rPr>
                <w:rFonts w:ascii="Arial Narrow" w:hAnsi="Arial Narrow" w:cs="Arial Narrow"/>
                <w:color w:val="000000"/>
                <w:sz w:val="14"/>
              </w:rPr>
              <w:t>4.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0395D2" w14:textId="77777777" w:rsidR="007B331C" w:rsidRDefault="007B331C" w:rsidP="007B331C">
            <w:pPr>
              <w:spacing w:before="0" w:after="0"/>
              <w:jc w:val="center"/>
            </w:pPr>
            <w:r>
              <w:rPr>
                <w:rFonts w:ascii="Arial Narrow" w:hAnsi="Arial Narrow" w:cs="Arial Narrow"/>
                <w:color w:val="000000"/>
                <w:sz w:val="14"/>
              </w:rPr>
              <w:t>8.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978111"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3F329B"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853E7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B988F5" w14:textId="77777777" w:rsidR="007B331C" w:rsidRDefault="007B331C" w:rsidP="007B331C">
            <w:pPr>
              <w:spacing w:before="0" w:after="0"/>
              <w:jc w:val="center"/>
            </w:pPr>
          </w:p>
        </w:tc>
      </w:tr>
      <w:tr w:rsidR="007B331C" w14:paraId="64CC47C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DE22E5"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ED86F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601237"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A7A950"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C173A08" w14:textId="77777777" w:rsidR="007B331C" w:rsidRDefault="007B331C" w:rsidP="007B331C">
            <w:pPr>
              <w:spacing w:before="0" w:after="0"/>
              <w:jc w:val="center"/>
            </w:pPr>
            <w:r>
              <w:rPr>
                <w:rFonts w:ascii="Arial Narrow" w:hAnsi="Arial Narrow" w:cs="Arial Narrow"/>
                <w:color w:val="000000"/>
                <w:sz w:val="14"/>
              </w:rPr>
              <w:t>19.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1A01D3" w14:textId="77777777" w:rsidR="007B331C" w:rsidRDefault="007B331C" w:rsidP="007B331C">
            <w:pPr>
              <w:spacing w:before="0" w:after="0"/>
              <w:jc w:val="center"/>
            </w:pPr>
            <w:r>
              <w:rPr>
                <w:rFonts w:ascii="Arial Narrow" w:hAnsi="Arial Narrow" w:cs="Arial Narrow"/>
                <w:color w:val="000000"/>
                <w:sz w:val="14"/>
              </w:rPr>
              <w:t>15.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C4C8FB" w14:textId="77777777" w:rsidR="007B331C" w:rsidRDefault="007B331C" w:rsidP="007B331C">
            <w:pPr>
              <w:spacing w:before="0" w:after="0"/>
              <w:jc w:val="center"/>
            </w:pPr>
            <w:r>
              <w:rPr>
                <w:rFonts w:ascii="Arial Narrow" w:hAnsi="Arial Narrow" w:cs="Arial Narrow"/>
                <w:color w:val="000000"/>
                <w:sz w:val="14"/>
              </w:rPr>
              <w:t>11.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5F0A0B" w14:textId="77777777" w:rsidR="007B331C" w:rsidRDefault="007B331C" w:rsidP="007B331C">
            <w:pPr>
              <w:spacing w:before="0" w:after="0"/>
              <w:jc w:val="center"/>
            </w:pPr>
            <w:r>
              <w:rPr>
                <w:rFonts w:ascii="Arial Narrow" w:hAnsi="Arial Narrow" w:cs="Arial Narrow"/>
                <w:color w:val="000000"/>
                <w:sz w:val="14"/>
              </w:rPr>
              <w:t>11.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111F0F" w14:textId="77777777" w:rsidR="007B331C" w:rsidRDefault="007B331C" w:rsidP="007B331C">
            <w:pPr>
              <w:spacing w:before="0" w:after="0"/>
              <w:jc w:val="center"/>
            </w:pPr>
            <w:r>
              <w:rPr>
                <w:rFonts w:ascii="Arial Narrow" w:hAnsi="Arial Narrow" w:cs="Arial Narrow"/>
                <w:color w:val="000000"/>
                <w:sz w:val="14"/>
              </w:rPr>
              <w:t>25.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E18534" w14:textId="77777777" w:rsidR="007B331C" w:rsidRDefault="007B331C" w:rsidP="007B331C">
            <w:pPr>
              <w:spacing w:before="0" w:after="0"/>
              <w:jc w:val="center"/>
            </w:pPr>
            <w:r>
              <w:rPr>
                <w:rFonts w:ascii="Arial Narrow" w:hAnsi="Arial Narrow" w:cs="Arial Narrow"/>
                <w:color w:val="000000"/>
                <w:sz w:val="14"/>
              </w:rPr>
              <w:t>34.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BFCE05"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4F5D26" w14:textId="77777777" w:rsidR="007B331C" w:rsidRDefault="007B331C" w:rsidP="007B331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B551A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0A14C9" w14:textId="77777777" w:rsidR="007B331C" w:rsidRDefault="007B331C" w:rsidP="007B331C">
            <w:pPr>
              <w:spacing w:before="0" w:after="0"/>
              <w:jc w:val="center"/>
            </w:pPr>
          </w:p>
        </w:tc>
      </w:tr>
      <w:tr w:rsidR="007B331C" w14:paraId="0B192DC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EB42CA"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6E058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D67365"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15A663"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9CDC63" w14:textId="77777777" w:rsidR="007B331C" w:rsidRDefault="007B331C" w:rsidP="007B331C">
            <w:pPr>
              <w:spacing w:before="0" w:after="0"/>
              <w:jc w:val="center"/>
            </w:pPr>
            <w:r>
              <w:rPr>
                <w:rFonts w:ascii="Arial Narrow" w:hAnsi="Arial Narrow" w:cs="Arial Narrow"/>
                <w:color w:val="000000"/>
                <w:sz w:val="14"/>
              </w:rPr>
              <w:t>2.7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DBF9330" w14:textId="77777777" w:rsidR="007B331C" w:rsidRDefault="007B331C" w:rsidP="007B331C">
            <w:pPr>
              <w:spacing w:before="0" w:after="0"/>
              <w:jc w:val="center"/>
            </w:pPr>
            <w:r>
              <w:rPr>
                <w:rFonts w:ascii="Arial Narrow" w:hAnsi="Arial Narrow" w:cs="Arial Narrow"/>
                <w:color w:val="000000"/>
                <w:sz w:val="14"/>
              </w:rPr>
              <w:t>2.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7E6E62" w14:textId="77777777" w:rsidR="007B331C" w:rsidRDefault="007B331C" w:rsidP="007B331C">
            <w:pPr>
              <w:spacing w:before="0" w:after="0"/>
              <w:jc w:val="center"/>
            </w:pPr>
            <w:r>
              <w:rPr>
                <w:rFonts w:ascii="Arial Narrow" w:hAnsi="Arial Narrow" w:cs="Arial Narrow"/>
                <w:color w:val="000000"/>
                <w:sz w:val="14"/>
              </w:rPr>
              <w:t>1.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5D6631" w14:textId="77777777" w:rsidR="007B331C" w:rsidRDefault="007B331C" w:rsidP="007B331C">
            <w:pPr>
              <w:spacing w:before="0" w:after="0"/>
              <w:jc w:val="center"/>
            </w:pPr>
            <w:r>
              <w:rPr>
                <w:rFonts w:ascii="Arial Narrow" w:hAnsi="Arial Narrow" w:cs="Arial Narrow"/>
                <w:color w:val="000000"/>
                <w:sz w:val="14"/>
              </w:rPr>
              <w:t>1.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262F4D" w14:textId="77777777" w:rsidR="007B331C" w:rsidRDefault="007B331C" w:rsidP="007B331C">
            <w:pPr>
              <w:spacing w:before="0" w:after="0"/>
              <w:jc w:val="center"/>
            </w:pPr>
            <w:r>
              <w:rPr>
                <w:rFonts w:ascii="Arial Narrow" w:hAnsi="Arial Narrow" w:cs="Arial Narrow"/>
                <w:color w:val="000000"/>
                <w:sz w:val="14"/>
              </w:rPr>
              <w:t>3.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F1A471" w14:textId="77777777" w:rsidR="007B331C" w:rsidRDefault="007B331C" w:rsidP="007B331C">
            <w:pPr>
              <w:spacing w:before="0" w:after="0"/>
              <w:jc w:val="center"/>
            </w:pPr>
            <w:r>
              <w:rPr>
                <w:rFonts w:ascii="Arial Narrow" w:hAnsi="Arial Narrow" w:cs="Arial Narrow"/>
                <w:color w:val="000000"/>
                <w:sz w:val="14"/>
              </w:rPr>
              <w:t>4.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3E6C7A"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D44DAD"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B4B90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2AC01F" w14:textId="77777777" w:rsidR="007B331C" w:rsidRDefault="007B331C" w:rsidP="007B331C">
            <w:pPr>
              <w:spacing w:before="0" w:after="0"/>
              <w:jc w:val="center"/>
            </w:pPr>
          </w:p>
        </w:tc>
      </w:tr>
      <w:tr w:rsidR="007B331C" w14:paraId="1C5B476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FE97F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19BD8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896846"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71F2B0"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7818B0" w14:textId="77777777" w:rsidR="007B331C" w:rsidRDefault="007B331C" w:rsidP="007B331C">
            <w:pPr>
              <w:spacing w:before="0" w:after="0"/>
              <w:jc w:val="center"/>
            </w:pPr>
            <w:r>
              <w:rPr>
                <w:rFonts w:ascii="Arial Narrow" w:hAnsi="Arial Narrow" w:cs="Arial Narrow"/>
                <w:color w:val="000000"/>
                <w:sz w:val="14"/>
              </w:rPr>
              <w:t>179.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57EE1B" w14:textId="77777777" w:rsidR="007B331C" w:rsidRDefault="007B331C" w:rsidP="007B331C">
            <w:pPr>
              <w:spacing w:before="0" w:after="0"/>
              <w:jc w:val="center"/>
            </w:pPr>
            <w:r>
              <w:rPr>
                <w:rFonts w:ascii="Arial Narrow" w:hAnsi="Arial Narrow" w:cs="Arial Narrow"/>
                <w:color w:val="000000"/>
                <w:sz w:val="14"/>
              </w:rPr>
              <w:t>159.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56574E" w14:textId="77777777" w:rsidR="007B331C" w:rsidRDefault="007B331C" w:rsidP="007B331C">
            <w:pPr>
              <w:spacing w:before="0" w:after="0"/>
              <w:jc w:val="center"/>
            </w:pPr>
            <w:r>
              <w:rPr>
                <w:rFonts w:ascii="Arial Narrow" w:hAnsi="Arial Narrow" w:cs="Arial Narrow"/>
                <w:color w:val="000000"/>
                <w:sz w:val="14"/>
              </w:rPr>
              <w:t>9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60087A" w14:textId="77777777" w:rsidR="007B331C" w:rsidRDefault="007B331C" w:rsidP="007B331C">
            <w:pPr>
              <w:spacing w:before="0" w:after="0"/>
              <w:jc w:val="center"/>
            </w:pPr>
            <w:r>
              <w:rPr>
                <w:rFonts w:ascii="Arial Narrow" w:hAnsi="Arial Narrow" w:cs="Arial Narrow"/>
                <w:color w:val="000000"/>
                <w:sz w:val="14"/>
              </w:rPr>
              <w:t>99.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32128E" w14:textId="77777777" w:rsidR="007B331C" w:rsidRDefault="007B331C" w:rsidP="007B331C">
            <w:pPr>
              <w:spacing w:before="0" w:after="0"/>
              <w:jc w:val="center"/>
            </w:pPr>
            <w:r>
              <w:rPr>
                <w:rFonts w:ascii="Arial Narrow" w:hAnsi="Arial Narrow" w:cs="Arial Narrow"/>
                <w:color w:val="000000"/>
                <w:sz w:val="14"/>
              </w:rPr>
              <w:t>251.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FE8A16" w14:textId="77777777" w:rsidR="007B331C" w:rsidRDefault="007B331C" w:rsidP="007B331C">
            <w:pPr>
              <w:spacing w:before="0" w:after="0"/>
              <w:jc w:val="center"/>
            </w:pPr>
            <w:r>
              <w:rPr>
                <w:rFonts w:ascii="Arial Narrow" w:hAnsi="Arial Narrow" w:cs="Arial Narrow"/>
                <w:color w:val="000000"/>
                <w:sz w:val="14"/>
              </w:rPr>
              <w:t>296.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041FD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458D1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43528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C0BE8F" w14:textId="77777777" w:rsidR="007B331C" w:rsidRDefault="007B331C" w:rsidP="007B331C">
            <w:pPr>
              <w:spacing w:before="0" w:after="0"/>
              <w:jc w:val="center"/>
            </w:pPr>
          </w:p>
        </w:tc>
      </w:tr>
      <w:tr w:rsidR="007B331C" w14:paraId="777D0A0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CFBB0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4799C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E2EF50"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03943F"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5B19F7" w14:textId="77777777" w:rsidR="007B331C" w:rsidRDefault="007B331C" w:rsidP="007B331C">
            <w:pPr>
              <w:spacing w:before="0" w:after="0"/>
              <w:jc w:val="center"/>
            </w:pPr>
            <w:r>
              <w:rPr>
                <w:rFonts w:ascii="Arial Narrow" w:hAnsi="Arial Narrow" w:cs="Arial Narrow"/>
                <w:color w:val="000000"/>
                <w:sz w:val="14"/>
              </w:rPr>
              <w:t>3.8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3FFF3D8" w14:textId="77777777" w:rsidR="007B331C" w:rsidRDefault="007B331C" w:rsidP="007B331C">
            <w:pPr>
              <w:spacing w:before="0" w:after="0"/>
              <w:jc w:val="center"/>
            </w:pPr>
            <w:r>
              <w:rPr>
                <w:rFonts w:ascii="Arial Narrow" w:hAnsi="Arial Narrow" w:cs="Arial Narrow"/>
                <w:color w:val="000000"/>
                <w:sz w:val="14"/>
              </w:rPr>
              <w:t>3.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3A7A84" w14:textId="77777777" w:rsidR="007B331C" w:rsidRDefault="007B331C" w:rsidP="007B331C">
            <w:pPr>
              <w:spacing w:before="0" w:after="0"/>
              <w:jc w:val="center"/>
            </w:pPr>
            <w:r>
              <w:rPr>
                <w:rFonts w:ascii="Arial Narrow" w:hAnsi="Arial Narrow" w:cs="Arial Narrow"/>
                <w:color w:val="000000"/>
                <w:sz w:val="14"/>
              </w:rPr>
              <w:t>2.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7AD3A6" w14:textId="77777777" w:rsidR="007B331C" w:rsidRDefault="007B331C" w:rsidP="007B331C">
            <w:pPr>
              <w:spacing w:before="0" w:after="0"/>
              <w:jc w:val="center"/>
            </w:pPr>
            <w:r>
              <w:rPr>
                <w:rFonts w:ascii="Arial Narrow" w:hAnsi="Arial Narrow" w:cs="Arial Narrow"/>
                <w:color w:val="000000"/>
                <w:sz w:val="14"/>
              </w:rPr>
              <w:t>3.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165BE5" w14:textId="77777777" w:rsidR="007B331C" w:rsidRDefault="007B331C" w:rsidP="007B331C">
            <w:pPr>
              <w:spacing w:before="0" w:after="0"/>
              <w:jc w:val="center"/>
            </w:pPr>
            <w:r>
              <w:rPr>
                <w:rFonts w:ascii="Arial Narrow" w:hAnsi="Arial Narrow" w:cs="Arial Narrow"/>
                <w:color w:val="000000"/>
                <w:sz w:val="14"/>
              </w:rPr>
              <w:t>4.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D0632B" w14:textId="77777777" w:rsidR="007B331C" w:rsidRDefault="007B331C" w:rsidP="007B331C">
            <w:pPr>
              <w:spacing w:before="0" w:after="0"/>
              <w:jc w:val="center"/>
            </w:pPr>
            <w:r>
              <w:rPr>
                <w:rFonts w:ascii="Arial Narrow" w:hAnsi="Arial Narrow" w:cs="Arial Narrow"/>
                <w:color w:val="000000"/>
                <w:sz w:val="14"/>
              </w:rPr>
              <w:t>5.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792F93"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231B21"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D49D13"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9AC4CF" w14:textId="77777777" w:rsidR="007B331C" w:rsidRDefault="007B331C" w:rsidP="007B331C">
            <w:pPr>
              <w:spacing w:before="0" w:after="0"/>
              <w:jc w:val="center"/>
            </w:pPr>
            <w:r>
              <w:rPr>
                <w:rFonts w:ascii="Arial Narrow" w:hAnsi="Arial Narrow" w:cs="Arial Narrow"/>
                <w:color w:val="000000"/>
                <w:sz w:val="14"/>
              </w:rPr>
              <w:t>3.30</w:t>
            </w:r>
          </w:p>
        </w:tc>
      </w:tr>
      <w:tr w:rsidR="007B331C" w14:paraId="6208E5B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F747D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8B3EF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FC9234"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81BF5E"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79730F8" w14:textId="77777777" w:rsidR="007B331C" w:rsidRDefault="007B331C" w:rsidP="007B331C">
            <w:pPr>
              <w:spacing w:before="0" w:after="0"/>
              <w:jc w:val="center"/>
            </w:pPr>
            <w:r>
              <w:rPr>
                <w:rFonts w:ascii="Arial Narrow" w:hAnsi="Arial Narrow" w:cs="Arial Narrow"/>
                <w:color w:val="000000"/>
                <w:sz w:val="14"/>
              </w:rPr>
              <w:t>4.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3E804C" w14:textId="77777777" w:rsidR="007B331C" w:rsidRDefault="007B331C" w:rsidP="007B331C">
            <w:pPr>
              <w:spacing w:before="0" w:after="0"/>
              <w:jc w:val="center"/>
            </w:pPr>
            <w:r>
              <w:rPr>
                <w:rFonts w:ascii="Arial Narrow" w:hAnsi="Arial Narrow" w:cs="Arial Narrow"/>
                <w:color w:val="000000"/>
                <w:sz w:val="14"/>
              </w:rPr>
              <w:t>3.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CCB429" w14:textId="77777777" w:rsidR="007B331C" w:rsidRDefault="007B331C" w:rsidP="007B331C">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28467B" w14:textId="77777777" w:rsidR="007B331C" w:rsidRDefault="007B331C" w:rsidP="007B331C">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24E8B9" w14:textId="77777777" w:rsidR="007B331C" w:rsidRDefault="007B331C" w:rsidP="007B331C">
            <w:pPr>
              <w:spacing w:before="0" w:after="0"/>
              <w:jc w:val="center"/>
            </w:pPr>
            <w:r>
              <w:rPr>
                <w:rFonts w:ascii="Arial Narrow" w:hAnsi="Arial Narrow" w:cs="Arial Narrow"/>
                <w:color w:val="000000"/>
                <w:sz w:val="14"/>
              </w:rPr>
              <w:t>5.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00EDC8" w14:textId="77777777" w:rsidR="007B331C" w:rsidRDefault="007B331C" w:rsidP="007B331C">
            <w:pPr>
              <w:spacing w:before="0" w:after="0"/>
              <w:jc w:val="center"/>
            </w:pPr>
            <w:r>
              <w:rPr>
                <w:rFonts w:ascii="Arial Narrow" w:hAnsi="Arial Narrow" w:cs="Arial Narrow"/>
                <w:color w:val="000000"/>
                <w:sz w:val="14"/>
              </w:rPr>
              <w:t>6.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AECCB3"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EFCDF6"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BD358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BB49BF" w14:textId="77777777" w:rsidR="007B331C" w:rsidRDefault="007B331C" w:rsidP="007B331C">
            <w:pPr>
              <w:spacing w:before="0" w:after="0"/>
              <w:jc w:val="center"/>
            </w:pPr>
          </w:p>
        </w:tc>
      </w:tr>
      <w:tr w:rsidR="007B331C" w14:paraId="6C97F89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61D30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E9B82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4B106D"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C21864"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2E724B" w14:textId="77777777" w:rsidR="007B331C" w:rsidRDefault="007B331C" w:rsidP="007B331C">
            <w:pPr>
              <w:spacing w:before="0" w:after="0"/>
              <w:jc w:val="center"/>
            </w:pPr>
            <w:r>
              <w:rPr>
                <w:rFonts w:ascii="Arial Narrow" w:hAnsi="Arial Narrow" w:cs="Arial Narrow"/>
                <w:color w:val="000000"/>
                <w:sz w:val="14"/>
              </w:rPr>
              <w:t>75.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E38968" w14:textId="77777777" w:rsidR="007B331C" w:rsidRDefault="007B331C" w:rsidP="007B331C">
            <w:pPr>
              <w:spacing w:before="0" w:after="0"/>
              <w:jc w:val="center"/>
            </w:pPr>
            <w:r>
              <w:rPr>
                <w:rFonts w:ascii="Arial Narrow" w:hAnsi="Arial Narrow" w:cs="Arial Narrow"/>
                <w:color w:val="000000"/>
                <w:sz w:val="14"/>
              </w:rPr>
              <w:t>54.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1B0C4F" w14:textId="77777777" w:rsidR="007B331C" w:rsidRDefault="007B331C" w:rsidP="007B331C">
            <w:pPr>
              <w:spacing w:before="0" w:after="0"/>
              <w:jc w:val="center"/>
            </w:pPr>
            <w:r>
              <w:rPr>
                <w:rFonts w:ascii="Arial Narrow" w:hAnsi="Arial Narrow" w:cs="Arial Narrow"/>
                <w:color w:val="000000"/>
                <w:sz w:val="14"/>
              </w:rPr>
              <w:t>49.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B40F02" w14:textId="77777777" w:rsidR="007B331C" w:rsidRDefault="007B331C" w:rsidP="007B331C">
            <w:pPr>
              <w:spacing w:before="0" w:after="0"/>
              <w:jc w:val="center"/>
            </w:pPr>
            <w:r>
              <w:rPr>
                <w:rFonts w:ascii="Arial Narrow" w:hAnsi="Arial Narrow" w:cs="Arial Narrow"/>
                <w:color w:val="000000"/>
                <w:sz w:val="14"/>
              </w:rPr>
              <w:t>52.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B0B78A" w14:textId="77777777" w:rsidR="007B331C" w:rsidRDefault="007B331C" w:rsidP="007B331C">
            <w:pPr>
              <w:spacing w:before="0" w:after="0"/>
              <w:jc w:val="center"/>
            </w:pPr>
            <w:r>
              <w:rPr>
                <w:rFonts w:ascii="Arial Narrow" w:hAnsi="Arial Narrow" w:cs="Arial Narrow"/>
                <w:color w:val="000000"/>
                <w:sz w:val="14"/>
              </w:rPr>
              <w:t>9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7DEDB1" w14:textId="77777777" w:rsidR="007B331C" w:rsidRDefault="007B331C" w:rsidP="007B331C">
            <w:pPr>
              <w:spacing w:before="0" w:after="0"/>
              <w:jc w:val="center"/>
            </w:pPr>
            <w:r>
              <w:rPr>
                <w:rFonts w:ascii="Arial Narrow" w:hAnsi="Arial Narrow" w:cs="Arial Narrow"/>
                <w:color w:val="000000"/>
                <w:sz w:val="14"/>
              </w:rPr>
              <w:t>130.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1480DC"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A03E9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8D989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24D1F9" w14:textId="77777777" w:rsidR="007B331C" w:rsidRDefault="007B331C" w:rsidP="007B331C">
            <w:pPr>
              <w:spacing w:before="0" w:after="0"/>
              <w:jc w:val="center"/>
            </w:pPr>
          </w:p>
        </w:tc>
      </w:tr>
      <w:tr w:rsidR="007B331C" w14:paraId="03D40ED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28054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605C60"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C49CF3"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C5FA76"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262EB9" w14:textId="77777777" w:rsidR="007B331C" w:rsidRDefault="007B331C" w:rsidP="007B331C">
            <w:pPr>
              <w:spacing w:before="0" w:after="0"/>
              <w:jc w:val="center"/>
            </w:pPr>
            <w:r>
              <w:rPr>
                <w:rFonts w:ascii="Arial Narrow" w:hAnsi="Arial Narrow" w:cs="Arial Narrow"/>
                <w:color w:val="000000"/>
                <w:sz w:val="14"/>
              </w:rPr>
              <w:t>3.0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4DB4F57" w14:textId="77777777" w:rsidR="007B331C" w:rsidRDefault="007B331C" w:rsidP="007B331C">
            <w:pPr>
              <w:spacing w:before="0" w:after="0"/>
              <w:jc w:val="center"/>
            </w:pPr>
            <w:r>
              <w:rPr>
                <w:rFonts w:ascii="Arial Narrow" w:hAnsi="Arial Narrow" w:cs="Arial Narrow"/>
                <w:color w:val="000000"/>
                <w:sz w:val="14"/>
              </w:rPr>
              <w:t>2.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7F982B" w14:textId="77777777" w:rsidR="007B331C" w:rsidRDefault="007B331C" w:rsidP="007B331C">
            <w:pPr>
              <w:spacing w:before="0" w:after="0"/>
              <w:jc w:val="center"/>
            </w:pPr>
            <w:r>
              <w:rPr>
                <w:rFonts w:ascii="Arial Narrow" w:hAnsi="Arial Narrow" w:cs="Arial Narrow"/>
                <w:color w:val="000000"/>
                <w:sz w:val="14"/>
              </w:rPr>
              <w:t>1.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FD821C" w14:textId="77777777" w:rsidR="007B331C" w:rsidRDefault="007B331C" w:rsidP="007B331C">
            <w:pPr>
              <w:spacing w:before="0" w:after="0"/>
              <w:jc w:val="center"/>
            </w:pPr>
            <w:r>
              <w:rPr>
                <w:rFonts w:ascii="Arial Narrow" w:hAnsi="Arial Narrow" w:cs="Arial Narrow"/>
                <w:color w:val="000000"/>
                <w:sz w:val="14"/>
              </w:rPr>
              <w:t>1.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7559DD" w14:textId="77777777" w:rsidR="007B331C" w:rsidRDefault="007B331C" w:rsidP="007B331C">
            <w:pPr>
              <w:spacing w:before="0" w:after="0"/>
              <w:jc w:val="center"/>
            </w:pPr>
            <w:r>
              <w:rPr>
                <w:rFonts w:ascii="Arial Narrow" w:hAnsi="Arial Narrow" w:cs="Arial Narrow"/>
                <w:color w:val="000000"/>
                <w:sz w:val="14"/>
              </w:rPr>
              <w:t>4.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05707E" w14:textId="77777777" w:rsidR="007B331C" w:rsidRDefault="007B331C" w:rsidP="007B331C">
            <w:pPr>
              <w:spacing w:before="0" w:after="0"/>
              <w:jc w:val="center"/>
            </w:pPr>
            <w:r>
              <w:rPr>
                <w:rFonts w:ascii="Arial Narrow" w:hAnsi="Arial Narrow" w:cs="Arial Narrow"/>
                <w:color w:val="000000"/>
                <w:sz w:val="14"/>
              </w:rPr>
              <w:t>5.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B95955"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A4D744" w14:textId="77777777" w:rsidR="007B331C" w:rsidRDefault="007B331C" w:rsidP="007B331C">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E306D2"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898C31" w14:textId="77777777" w:rsidR="007B331C" w:rsidRDefault="007B331C" w:rsidP="007B331C">
            <w:pPr>
              <w:spacing w:before="0" w:after="0"/>
              <w:jc w:val="center"/>
            </w:pPr>
            <w:r>
              <w:rPr>
                <w:rFonts w:ascii="Arial Narrow" w:hAnsi="Arial Narrow" w:cs="Arial Narrow"/>
                <w:color w:val="000000"/>
                <w:sz w:val="14"/>
              </w:rPr>
              <w:t>2.40</w:t>
            </w:r>
          </w:p>
        </w:tc>
      </w:tr>
      <w:tr w:rsidR="007B331C" w14:paraId="49DB4593"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4A1C2D"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27F4E4" w14:textId="77777777" w:rsidR="007B331C" w:rsidRDefault="007B331C" w:rsidP="007B331C">
            <w:pPr>
              <w:spacing w:before="20" w:after="20"/>
              <w:ind w:left="20" w:right="20"/>
            </w:pPr>
            <w:r>
              <w:rPr>
                <w:rFonts w:ascii="Arial Narrow" w:hAnsi="Arial Narrow" w:cs="Arial Narrow"/>
                <w:color w:val="000000"/>
                <w:sz w:val="14"/>
              </w:rPr>
              <w:t>Seaforth(WHI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EAA320"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80C35C"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D39E3B" w14:textId="77777777" w:rsidR="007B331C" w:rsidRDefault="007B331C" w:rsidP="007B331C">
            <w:pPr>
              <w:spacing w:before="0" w:after="0"/>
              <w:jc w:val="center"/>
            </w:pPr>
            <w:r>
              <w:rPr>
                <w:rFonts w:ascii="Arial Narrow" w:hAnsi="Arial Narrow" w:cs="Arial Narrow"/>
                <w:color w:val="000000"/>
                <w:sz w:val="14"/>
              </w:rPr>
              <w:t>3.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69EFEF" w14:textId="77777777" w:rsidR="007B331C" w:rsidRDefault="007B331C" w:rsidP="007B331C">
            <w:pPr>
              <w:spacing w:before="0" w:after="0"/>
              <w:jc w:val="center"/>
            </w:pPr>
            <w:r>
              <w:rPr>
                <w:rFonts w:ascii="Arial Narrow" w:hAnsi="Arial Narrow" w:cs="Arial Narrow"/>
                <w:color w:val="000000"/>
                <w:sz w:val="14"/>
              </w:rPr>
              <w:t>2.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268DFF" w14:textId="77777777" w:rsidR="007B331C" w:rsidRDefault="007B331C" w:rsidP="007B331C">
            <w:pPr>
              <w:spacing w:before="0" w:after="0"/>
              <w:jc w:val="center"/>
            </w:pPr>
            <w:r>
              <w:rPr>
                <w:rFonts w:ascii="Arial Narrow" w:hAnsi="Arial Narrow" w:cs="Arial Narrow"/>
                <w:color w:val="000000"/>
                <w:sz w:val="14"/>
              </w:rPr>
              <w:t>1.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2263B4" w14:textId="77777777" w:rsidR="007B331C" w:rsidRDefault="007B331C" w:rsidP="007B331C">
            <w:pPr>
              <w:spacing w:before="0" w:after="0"/>
              <w:jc w:val="center"/>
            </w:pPr>
            <w:r>
              <w:rPr>
                <w:rFonts w:ascii="Arial Narrow" w:hAnsi="Arial Narrow" w:cs="Arial Narrow"/>
                <w:color w:val="000000"/>
                <w:sz w:val="14"/>
              </w:rPr>
              <w:t>1.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57B1BB" w14:textId="77777777" w:rsidR="007B331C" w:rsidRDefault="007B331C" w:rsidP="007B331C">
            <w:pPr>
              <w:spacing w:before="0" w:after="0"/>
              <w:jc w:val="center"/>
            </w:pPr>
            <w:r>
              <w:rPr>
                <w:rFonts w:ascii="Arial Narrow" w:hAnsi="Arial Narrow" w:cs="Arial Narrow"/>
                <w:color w:val="000000"/>
                <w:sz w:val="14"/>
              </w:rPr>
              <w:t>4.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4A1565" w14:textId="77777777" w:rsidR="007B331C" w:rsidRDefault="007B331C" w:rsidP="007B331C">
            <w:pPr>
              <w:spacing w:before="0" w:after="0"/>
              <w:jc w:val="center"/>
            </w:pPr>
            <w:r>
              <w:rPr>
                <w:rFonts w:ascii="Arial Narrow" w:hAnsi="Arial Narrow" w:cs="Arial Narrow"/>
                <w:color w:val="000000"/>
                <w:sz w:val="14"/>
              </w:rPr>
              <w:t>6.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23A1F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08D47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CB0C3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A00B38" w14:textId="77777777" w:rsidR="007B331C" w:rsidRDefault="007B331C" w:rsidP="007B331C">
            <w:pPr>
              <w:spacing w:before="0" w:after="0"/>
              <w:jc w:val="center"/>
            </w:pPr>
          </w:p>
        </w:tc>
      </w:tr>
      <w:tr w:rsidR="007B331C" w14:paraId="2E46B55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08F742"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029D8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623C4E"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B04458"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3AACCC" w14:textId="77777777" w:rsidR="007B331C" w:rsidRDefault="007B331C" w:rsidP="007B331C">
            <w:pPr>
              <w:spacing w:before="0" w:after="0"/>
              <w:jc w:val="center"/>
            </w:pPr>
            <w:r>
              <w:rPr>
                <w:rFonts w:ascii="Arial Narrow" w:hAnsi="Arial Narrow" w:cs="Arial Narrow"/>
                <w:color w:val="000000"/>
                <w:sz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03FD3B" w14:textId="77777777" w:rsidR="007B331C" w:rsidRDefault="007B331C" w:rsidP="007B331C">
            <w:pPr>
              <w:spacing w:before="0" w:after="0"/>
              <w:jc w:val="center"/>
            </w:pPr>
            <w:r>
              <w:rPr>
                <w:rFonts w:ascii="Arial Narrow" w:hAnsi="Arial Narrow" w:cs="Arial Narrow"/>
                <w:color w:val="000000"/>
                <w:sz w:val="14"/>
              </w:rPr>
              <w:t>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168239" w14:textId="77777777" w:rsidR="007B331C" w:rsidRDefault="007B331C" w:rsidP="007B331C">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8E8A9D" w14:textId="77777777" w:rsidR="007B331C" w:rsidRDefault="007B331C" w:rsidP="007B331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6894EE" w14:textId="77777777" w:rsidR="007B331C" w:rsidRDefault="007B331C" w:rsidP="007B331C">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265DE2" w14:textId="77777777" w:rsidR="007B331C" w:rsidRDefault="007B331C" w:rsidP="007B331C">
            <w:pPr>
              <w:spacing w:before="0" w:after="0"/>
              <w:jc w:val="center"/>
            </w:pPr>
            <w:r>
              <w:rPr>
                <w:rFonts w:ascii="Arial Narrow" w:hAnsi="Arial Narrow" w:cs="Arial Narrow"/>
                <w:color w:val="000000"/>
                <w:sz w:val="14"/>
              </w:rPr>
              <w:t>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EC5E6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EE4AD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BA078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BE9AD5" w14:textId="77777777" w:rsidR="007B331C" w:rsidRDefault="007B331C" w:rsidP="007B331C">
            <w:pPr>
              <w:spacing w:before="0" w:after="0"/>
              <w:jc w:val="center"/>
            </w:pPr>
          </w:p>
        </w:tc>
      </w:tr>
      <w:tr w:rsidR="007B331C" w14:paraId="2C2FAAA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A7D43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86689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66BAA0"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126330"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742B30" w14:textId="77777777" w:rsidR="007B331C" w:rsidRDefault="007B331C" w:rsidP="007B331C">
            <w:pPr>
              <w:spacing w:before="0" w:after="0"/>
              <w:jc w:val="center"/>
            </w:pPr>
            <w:r>
              <w:rPr>
                <w:rFonts w:ascii="Arial Narrow" w:hAnsi="Arial Narrow" w:cs="Arial Narrow"/>
                <w:color w:val="000000"/>
                <w:sz w:val="14"/>
              </w:rPr>
              <w:t>67.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A9A8ED" w14:textId="77777777" w:rsidR="007B331C" w:rsidRDefault="007B331C" w:rsidP="007B331C">
            <w:pPr>
              <w:spacing w:before="0" w:after="0"/>
              <w:jc w:val="center"/>
            </w:pPr>
            <w:r>
              <w:rPr>
                <w:rFonts w:ascii="Arial Narrow" w:hAnsi="Arial Narrow" w:cs="Arial Narrow"/>
                <w:color w:val="000000"/>
                <w:sz w:val="14"/>
              </w:rPr>
              <w:t>7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C279CB" w14:textId="77777777" w:rsidR="007B331C" w:rsidRDefault="007B331C" w:rsidP="007B331C">
            <w:pPr>
              <w:spacing w:before="0" w:after="0"/>
              <w:jc w:val="center"/>
            </w:pPr>
            <w:r>
              <w:rPr>
                <w:rFonts w:ascii="Arial Narrow" w:hAnsi="Arial Narrow" w:cs="Arial Narrow"/>
                <w:color w:val="000000"/>
                <w:sz w:val="14"/>
              </w:rPr>
              <w:t>55.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C73797" w14:textId="77777777" w:rsidR="007B331C" w:rsidRDefault="007B331C" w:rsidP="007B331C">
            <w:pPr>
              <w:spacing w:before="0" w:after="0"/>
              <w:jc w:val="center"/>
            </w:pPr>
            <w:r>
              <w:rPr>
                <w:rFonts w:ascii="Arial Narrow" w:hAnsi="Arial Narrow" w:cs="Arial Narrow"/>
                <w:color w:val="000000"/>
                <w:sz w:val="14"/>
              </w:rPr>
              <w:t>62.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AC6357" w14:textId="77777777" w:rsidR="007B331C" w:rsidRDefault="007B331C" w:rsidP="007B331C">
            <w:pPr>
              <w:spacing w:before="0" w:after="0"/>
              <w:jc w:val="center"/>
            </w:pPr>
            <w:r>
              <w:rPr>
                <w:rFonts w:ascii="Arial Narrow" w:hAnsi="Arial Narrow" w:cs="Arial Narrow"/>
                <w:color w:val="000000"/>
                <w:sz w:val="14"/>
              </w:rPr>
              <w:t>74.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6BBF04" w14:textId="77777777" w:rsidR="007B331C" w:rsidRDefault="007B331C" w:rsidP="007B331C">
            <w:pPr>
              <w:spacing w:before="0" w:after="0"/>
              <w:jc w:val="center"/>
            </w:pPr>
            <w:r>
              <w:rPr>
                <w:rFonts w:ascii="Arial Narrow" w:hAnsi="Arial Narrow" w:cs="Arial Narrow"/>
                <w:color w:val="000000"/>
                <w:sz w:val="14"/>
              </w:rPr>
              <w:t>75.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8C086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2BD66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CCE5B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947A97" w14:textId="77777777" w:rsidR="007B331C" w:rsidRDefault="007B331C" w:rsidP="007B331C">
            <w:pPr>
              <w:spacing w:before="0" w:after="0"/>
              <w:jc w:val="center"/>
            </w:pPr>
          </w:p>
        </w:tc>
      </w:tr>
      <w:tr w:rsidR="007B331C" w14:paraId="009D126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B3950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69E445"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670F05"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B818A5"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964603" w14:textId="77777777" w:rsidR="007B331C" w:rsidRDefault="007B331C" w:rsidP="007B331C">
            <w:pPr>
              <w:spacing w:before="0" w:after="0"/>
              <w:jc w:val="center"/>
            </w:pPr>
            <w:r>
              <w:rPr>
                <w:rFonts w:ascii="Arial Narrow" w:hAnsi="Arial Narrow" w:cs="Arial Narrow"/>
                <w:color w:val="000000"/>
                <w:sz w:val="14"/>
              </w:rPr>
              <w:t>3.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08B34A" w14:textId="77777777" w:rsidR="007B331C" w:rsidRDefault="007B331C" w:rsidP="007B331C">
            <w:pPr>
              <w:spacing w:before="0" w:after="0"/>
              <w:jc w:val="center"/>
            </w:pPr>
            <w:r>
              <w:rPr>
                <w:rFonts w:ascii="Arial Narrow" w:hAnsi="Arial Narrow" w:cs="Arial Narrow"/>
                <w:color w:val="000000"/>
                <w:sz w:val="14"/>
              </w:rPr>
              <w:t>3.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D2DB52" w14:textId="77777777" w:rsidR="007B331C" w:rsidRDefault="007B331C" w:rsidP="007B331C">
            <w:pPr>
              <w:spacing w:before="0" w:after="0"/>
              <w:jc w:val="center"/>
            </w:pPr>
            <w:r>
              <w:rPr>
                <w:rFonts w:ascii="Arial Narrow" w:hAnsi="Arial Narrow" w:cs="Arial Narrow"/>
                <w:color w:val="000000"/>
                <w:sz w:val="14"/>
              </w:rPr>
              <w:t>3.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34D6E5" w14:textId="77777777" w:rsidR="007B331C" w:rsidRDefault="007B331C" w:rsidP="007B331C">
            <w:pPr>
              <w:spacing w:before="0" w:after="0"/>
              <w:jc w:val="center"/>
            </w:pPr>
            <w:r>
              <w:rPr>
                <w:rFonts w:ascii="Arial Narrow" w:hAnsi="Arial Narrow" w:cs="Arial Narrow"/>
                <w:color w:val="000000"/>
                <w:sz w:val="14"/>
              </w:rPr>
              <w:t>3.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24DDA5" w14:textId="77777777" w:rsidR="007B331C" w:rsidRDefault="007B331C" w:rsidP="007B331C">
            <w:pPr>
              <w:spacing w:before="0" w:after="0"/>
              <w:jc w:val="center"/>
            </w:pPr>
            <w:r>
              <w:rPr>
                <w:rFonts w:ascii="Arial Narrow" w:hAnsi="Arial Narrow" w:cs="Arial Narrow"/>
                <w:color w:val="000000"/>
                <w:sz w:val="14"/>
              </w:rPr>
              <w:t>4.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57BD3D" w14:textId="77777777" w:rsidR="007B331C" w:rsidRDefault="007B331C" w:rsidP="007B331C">
            <w:pPr>
              <w:spacing w:before="0" w:after="0"/>
              <w:jc w:val="center"/>
            </w:pPr>
            <w:r>
              <w:rPr>
                <w:rFonts w:ascii="Arial Narrow" w:hAnsi="Arial Narrow" w:cs="Arial Narrow"/>
                <w:color w:val="000000"/>
                <w:sz w:val="14"/>
              </w:rPr>
              <w:t>4.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038CC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3C69E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B8E62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61D7B4" w14:textId="77777777" w:rsidR="007B331C" w:rsidRDefault="007B331C" w:rsidP="007B331C">
            <w:pPr>
              <w:spacing w:before="0" w:after="0"/>
              <w:jc w:val="center"/>
            </w:pPr>
          </w:p>
        </w:tc>
      </w:tr>
      <w:tr w:rsidR="007B331C" w14:paraId="4B67F0B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D880C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D1B122"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852BF9"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F4BDA5"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1C3E64" w14:textId="77777777" w:rsidR="007B331C" w:rsidRDefault="007B331C" w:rsidP="007B331C">
            <w:pPr>
              <w:spacing w:before="0" w:after="0"/>
              <w:jc w:val="center"/>
            </w:pPr>
            <w:r>
              <w:rPr>
                <w:rFonts w:ascii="Arial Narrow" w:hAnsi="Arial Narrow" w:cs="Arial Narrow"/>
                <w:color w:val="000000"/>
                <w:sz w:val="14"/>
              </w:rPr>
              <w:t>0.6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8926397" w14:textId="77777777" w:rsidR="007B331C" w:rsidRDefault="007B331C" w:rsidP="007B331C">
            <w:pPr>
              <w:spacing w:before="0" w:after="0"/>
              <w:jc w:val="center"/>
            </w:pPr>
            <w:r>
              <w:rPr>
                <w:rFonts w:ascii="Arial Narrow" w:hAnsi="Arial Narrow" w:cs="Arial Narrow"/>
                <w:color w:val="000000"/>
                <w:sz w:val="14"/>
              </w:rPr>
              <w:t>0.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03427D" w14:textId="77777777" w:rsidR="007B331C" w:rsidRDefault="007B331C" w:rsidP="007B331C">
            <w:pPr>
              <w:spacing w:before="0" w:after="0"/>
              <w:jc w:val="center"/>
            </w:pPr>
            <w:r>
              <w:rPr>
                <w:rFonts w:ascii="Arial Narrow" w:hAnsi="Arial Narrow" w:cs="Arial Narrow"/>
                <w:color w:val="000000"/>
                <w:sz w:val="14"/>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1A9CCF" w14:textId="77777777" w:rsidR="007B331C" w:rsidRDefault="007B331C" w:rsidP="007B331C">
            <w:pPr>
              <w:spacing w:before="0" w:after="0"/>
              <w:jc w:val="center"/>
            </w:pPr>
            <w:r>
              <w:rPr>
                <w:rFonts w:ascii="Arial Narrow" w:hAnsi="Arial Narrow" w:cs="Arial Narrow"/>
                <w:color w:val="000000"/>
                <w:sz w:val="14"/>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FEA484" w14:textId="77777777" w:rsidR="007B331C" w:rsidRDefault="007B331C" w:rsidP="007B331C">
            <w:pPr>
              <w:spacing w:before="0" w:after="0"/>
              <w:jc w:val="center"/>
            </w:pPr>
            <w:r>
              <w:rPr>
                <w:rFonts w:ascii="Arial Narrow" w:hAnsi="Arial Narrow" w:cs="Arial Narrow"/>
                <w:color w:val="000000"/>
                <w:sz w:val="14"/>
              </w:rPr>
              <w:t>0.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FA2456" w14:textId="77777777" w:rsidR="007B331C" w:rsidRDefault="007B331C" w:rsidP="007B331C">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50BC8D"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5E47BD" w14:textId="77777777" w:rsidR="007B331C" w:rsidRDefault="007B331C" w:rsidP="007B331C">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F2E152"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BAE173" w14:textId="77777777" w:rsidR="007B331C" w:rsidRDefault="007B331C" w:rsidP="007B331C">
            <w:pPr>
              <w:spacing w:before="0" w:after="0"/>
              <w:jc w:val="center"/>
            </w:pPr>
            <w:r>
              <w:rPr>
                <w:rFonts w:ascii="Arial Narrow" w:hAnsi="Arial Narrow" w:cs="Arial Narrow"/>
                <w:color w:val="000000"/>
                <w:sz w:val="14"/>
              </w:rPr>
              <w:t>0.63</w:t>
            </w:r>
          </w:p>
        </w:tc>
      </w:tr>
      <w:tr w:rsidR="007B331C" w14:paraId="7A7CA529"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8B552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4EB8D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162418"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73563A"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BFE109" w14:textId="77777777" w:rsidR="007B331C" w:rsidRDefault="007B331C" w:rsidP="007B331C">
            <w:pPr>
              <w:spacing w:before="0" w:after="0"/>
              <w:jc w:val="center"/>
            </w:pPr>
            <w:r>
              <w:rPr>
                <w:rFonts w:ascii="Arial Narrow" w:hAnsi="Arial Narrow" w:cs="Arial Narrow"/>
                <w:color w:val="000000"/>
                <w:sz w:val="14"/>
              </w:rPr>
              <w:t>1.8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728FAAC" w14:textId="77777777" w:rsidR="007B331C" w:rsidRDefault="007B331C" w:rsidP="007B331C">
            <w:pPr>
              <w:spacing w:before="0" w:after="0"/>
              <w:jc w:val="center"/>
            </w:pPr>
            <w:r>
              <w:rPr>
                <w:rFonts w:ascii="Arial Narrow" w:hAnsi="Arial Narrow" w:cs="Arial Narrow"/>
                <w:color w:val="000000"/>
                <w:sz w:val="14"/>
              </w:rPr>
              <w:t>1.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25819D" w14:textId="77777777" w:rsidR="007B331C" w:rsidRDefault="007B331C" w:rsidP="007B331C">
            <w:pPr>
              <w:spacing w:before="0" w:after="0"/>
              <w:jc w:val="center"/>
            </w:pPr>
            <w:r>
              <w:rPr>
                <w:rFonts w:ascii="Arial Narrow" w:hAnsi="Arial Narrow" w:cs="Arial Narrow"/>
                <w:color w:val="000000"/>
                <w:sz w:val="14"/>
              </w:rPr>
              <w:t>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EA1171" w14:textId="77777777" w:rsidR="007B331C" w:rsidRDefault="007B331C" w:rsidP="007B331C">
            <w:pPr>
              <w:spacing w:before="0" w:after="0"/>
              <w:jc w:val="center"/>
            </w:pPr>
            <w:r>
              <w:rPr>
                <w:rFonts w:ascii="Arial Narrow" w:hAnsi="Arial Narrow" w:cs="Arial Narrow"/>
                <w:color w:val="000000"/>
                <w:sz w:val="14"/>
              </w:rPr>
              <w:t>0.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ABF8BD" w14:textId="77777777" w:rsidR="007B331C" w:rsidRDefault="007B331C" w:rsidP="007B331C">
            <w:pPr>
              <w:spacing w:before="0" w:after="0"/>
              <w:jc w:val="center"/>
            </w:pPr>
            <w:r>
              <w:rPr>
                <w:rFonts w:ascii="Arial Narrow" w:hAnsi="Arial Narrow" w:cs="Arial Narrow"/>
                <w:color w:val="000000"/>
                <w:sz w:val="14"/>
              </w:rPr>
              <w:t>2.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723897" w14:textId="77777777" w:rsidR="007B331C" w:rsidRDefault="007B331C" w:rsidP="007B331C">
            <w:pPr>
              <w:spacing w:before="0" w:after="0"/>
              <w:jc w:val="center"/>
            </w:pPr>
            <w:r>
              <w:rPr>
                <w:rFonts w:ascii="Arial Narrow" w:hAnsi="Arial Narrow" w:cs="Arial Narrow"/>
                <w:color w:val="000000"/>
                <w:sz w:val="14"/>
              </w:rPr>
              <w:t>4.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F1A8BB"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E310C2"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06C203"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4DB746" w14:textId="77777777" w:rsidR="007B331C" w:rsidRDefault="007B331C" w:rsidP="007B331C">
            <w:pPr>
              <w:spacing w:before="0" w:after="0"/>
              <w:jc w:val="center"/>
            </w:pPr>
          </w:p>
        </w:tc>
      </w:tr>
      <w:tr w:rsidR="007B331C" w14:paraId="537E201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D9009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F8AAF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C2FD0E"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72AE38"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49273A9" w14:textId="77777777" w:rsidR="007B331C" w:rsidRDefault="007B331C" w:rsidP="007B331C">
            <w:pPr>
              <w:spacing w:before="0" w:after="0"/>
              <w:jc w:val="center"/>
            </w:pPr>
            <w:r>
              <w:rPr>
                <w:rFonts w:ascii="Arial Narrow" w:hAnsi="Arial Narrow" w:cs="Arial Narrow"/>
                <w:color w:val="000000"/>
                <w:sz w:val="14"/>
              </w:rPr>
              <w:t>28.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6BE1A7" w14:textId="77777777" w:rsidR="007B331C" w:rsidRDefault="007B331C" w:rsidP="007B331C">
            <w:pPr>
              <w:spacing w:before="0" w:after="0"/>
              <w:jc w:val="center"/>
            </w:pPr>
            <w:r>
              <w:rPr>
                <w:rFonts w:ascii="Arial Narrow" w:hAnsi="Arial Narrow" w:cs="Arial Narrow"/>
                <w:color w:val="000000"/>
                <w:sz w:val="14"/>
              </w:rPr>
              <w:t>2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BC938B" w14:textId="77777777" w:rsidR="007B331C" w:rsidRDefault="007B331C" w:rsidP="007B331C">
            <w:pPr>
              <w:spacing w:before="0" w:after="0"/>
              <w:jc w:val="center"/>
            </w:pPr>
            <w:r>
              <w:rPr>
                <w:rFonts w:ascii="Arial Narrow" w:hAnsi="Arial Narrow" w:cs="Arial Narrow"/>
                <w:color w:val="000000"/>
                <w:sz w:val="14"/>
              </w:rPr>
              <w:t>1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75071A" w14:textId="77777777" w:rsidR="007B331C" w:rsidRDefault="007B331C" w:rsidP="007B331C">
            <w:pPr>
              <w:spacing w:before="0" w:after="0"/>
              <w:jc w:val="center"/>
            </w:pPr>
            <w:r>
              <w:rPr>
                <w:rFonts w:ascii="Arial Narrow" w:hAnsi="Arial Narrow" w:cs="Arial Narrow"/>
                <w:color w:val="000000"/>
                <w:sz w:val="14"/>
              </w:rPr>
              <w:t>16.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9E2E7D" w14:textId="77777777" w:rsidR="007B331C" w:rsidRDefault="007B331C" w:rsidP="007B331C">
            <w:pPr>
              <w:spacing w:before="0" w:after="0"/>
              <w:jc w:val="center"/>
            </w:pPr>
            <w:r>
              <w:rPr>
                <w:rFonts w:ascii="Arial Narrow" w:hAnsi="Arial Narrow" w:cs="Arial Narrow"/>
                <w:color w:val="000000"/>
                <w:sz w:val="14"/>
              </w:rPr>
              <w:t>38.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6A342B" w14:textId="77777777" w:rsidR="007B331C" w:rsidRDefault="007B331C" w:rsidP="007B331C">
            <w:pPr>
              <w:spacing w:before="0" w:after="0"/>
              <w:jc w:val="center"/>
            </w:pPr>
            <w:r>
              <w:rPr>
                <w:rFonts w:ascii="Arial Narrow" w:hAnsi="Arial Narrow" w:cs="Arial Narrow"/>
                <w:color w:val="000000"/>
                <w:sz w:val="14"/>
              </w:rPr>
              <w:t>57.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604FC2"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E07BCD" w14:textId="77777777" w:rsidR="007B331C" w:rsidRDefault="007B331C" w:rsidP="007B331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FA356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DF604C" w14:textId="77777777" w:rsidR="007B331C" w:rsidRDefault="007B331C" w:rsidP="007B331C">
            <w:pPr>
              <w:spacing w:before="0" w:after="0"/>
              <w:jc w:val="center"/>
            </w:pPr>
          </w:p>
        </w:tc>
      </w:tr>
      <w:tr w:rsidR="007B331C" w14:paraId="3E3E190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A131E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050D5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DD9DF2"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011080"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E2D231" w14:textId="77777777" w:rsidR="007B331C" w:rsidRDefault="007B331C" w:rsidP="007B331C">
            <w:pPr>
              <w:spacing w:before="0" w:after="0"/>
              <w:jc w:val="center"/>
            </w:pPr>
            <w:r>
              <w:rPr>
                <w:rFonts w:ascii="Arial Narrow" w:hAnsi="Arial Narrow" w:cs="Arial Narrow"/>
                <w:color w:val="000000"/>
                <w:sz w:val="14"/>
              </w:rPr>
              <w:t>2.0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FA69DE3" w14:textId="77777777" w:rsidR="007B331C" w:rsidRDefault="007B331C" w:rsidP="007B331C">
            <w:pPr>
              <w:spacing w:before="0" w:after="0"/>
              <w:jc w:val="center"/>
            </w:pPr>
            <w:r>
              <w:rPr>
                <w:rFonts w:ascii="Arial Narrow" w:hAnsi="Arial Narrow" w:cs="Arial Narrow"/>
                <w:color w:val="000000"/>
                <w:sz w:val="14"/>
              </w:rPr>
              <w:t>2.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03B927" w14:textId="77777777" w:rsidR="007B331C" w:rsidRDefault="007B331C" w:rsidP="007B331C">
            <w:pPr>
              <w:spacing w:before="0" w:after="0"/>
              <w:jc w:val="center"/>
            </w:pPr>
            <w:r>
              <w:rPr>
                <w:rFonts w:ascii="Arial Narrow" w:hAnsi="Arial Narrow" w:cs="Arial Narrow"/>
                <w:color w:val="000000"/>
                <w:sz w:val="14"/>
              </w:rPr>
              <w:t>1.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E2BCAC" w14:textId="77777777" w:rsidR="007B331C" w:rsidRDefault="007B331C" w:rsidP="007B331C">
            <w:pPr>
              <w:spacing w:before="0" w:after="0"/>
              <w:jc w:val="center"/>
            </w:pPr>
            <w:r>
              <w:rPr>
                <w:rFonts w:ascii="Arial Narrow" w:hAnsi="Arial Narrow" w:cs="Arial Narrow"/>
                <w:color w:val="000000"/>
                <w:sz w:val="14"/>
              </w:rPr>
              <w:t>1.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6CF278" w14:textId="77777777" w:rsidR="007B331C" w:rsidRDefault="007B331C" w:rsidP="007B331C">
            <w:pPr>
              <w:spacing w:before="0" w:after="0"/>
              <w:jc w:val="center"/>
            </w:pPr>
            <w:r>
              <w:rPr>
                <w:rFonts w:ascii="Arial Narrow" w:hAnsi="Arial Narrow" w:cs="Arial Narrow"/>
                <w:color w:val="000000"/>
                <w:sz w:val="14"/>
              </w:rPr>
              <w:t>2.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9EB338" w14:textId="77777777" w:rsidR="007B331C" w:rsidRDefault="007B331C" w:rsidP="007B331C">
            <w:pPr>
              <w:spacing w:before="0" w:after="0"/>
              <w:jc w:val="center"/>
            </w:pPr>
            <w:r>
              <w:rPr>
                <w:rFonts w:ascii="Arial Narrow" w:hAnsi="Arial Narrow" w:cs="Arial Narrow"/>
                <w:color w:val="000000"/>
                <w:sz w:val="14"/>
              </w:rPr>
              <w:t>2.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4E4C14"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C961DA" w14:textId="77777777" w:rsidR="007B331C" w:rsidRDefault="007B331C" w:rsidP="007B331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BB9FB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EB202D" w14:textId="77777777" w:rsidR="007B331C" w:rsidRDefault="007B331C" w:rsidP="007B331C">
            <w:pPr>
              <w:spacing w:before="0" w:after="0"/>
              <w:jc w:val="center"/>
            </w:pPr>
          </w:p>
        </w:tc>
      </w:tr>
      <w:tr w:rsidR="007B331C" w14:paraId="6EB1180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5290E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8E080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D78043"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606441"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F2EA41" w14:textId="77777777" w:rsidR="007B331C" w:rsidRDefault="007B331C" w:rsidP="007B331C">
            <w:pPr>
              <w:spacing w:before="0" w:after="0"/>
              <w:jc w:val="center"/>
            </w:pPr>
            <w:r>
              <w:rPr>
                <w:rFonts w:ascii="Arial Narrow" w:hAnsi="Arial Narrow" w:cs="Arial Narrow"/>
                <w:color w:val="000000"/>
                <w:sz w:val="14"/>
              </w:rPr>
              <w:t>267.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1194E2" w14:textId="77777777" w:rsidR="007B331C" w:rsidRDefault="007B331C" w:rsidP="007B331C">
            <w:pPr>
              <w:spacing w:before="0" w:after="0"/>
              <w:jc w:val="center"/>
            </w:pPr>
            <w:r>
              <w:rPr>
                <w:rFonts w:ascii="Arial Narrow" w:hAnsi="Arial Narrow" w:cs="Arial Narrow"/>
                <w:color w:val="000000"/>
                <w:sz w:val="14"/>
              </w:rPr>
              <w:t>197.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8970B3" w14:textId="77777777" w:rsidR="007B331C" w:rsidRDefault="007B331C" w:rsidP="007B331C">
            <w:pPr>
              <w:spacing w:before="0" w:after="0"/>
              <w:jc w:val="center"/>
            </w:pPr>
            <w:r>
              <w:rPr>
                <w:rFonts w:ascii="Arial Narrow" w:hAnsi="Arial Narrow" w:cs="Arial Narrow"/>
                <w:color w:val="000000"/>
                <w:sz w:val="14"/>
              </w:rPr>
              <w:t>102.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B571A0" w14:textId="77777777" w:rsidR="007B331C" w:rsidRDefault="007B331C" w:rsidP="007B331C">
            <w:pPr>
              <w:spacing w:before="0" w:after="0"/>
              <w:jc w:val="center"/>
            </w:pPr>
            <w:r>
              <w:rPr>
                <w:rFonts w:ascii="Arial Narrow" w:hAnsi="Arial Narrow" w:cs="Arial Narrow"/>
                <w:color w:val="000000"/>
                <w:sz w:val="14"/>
              </w:rPr>
              <w:t>151.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D4BE7E" w14:textId="77777777" w:rsidR="007B331C" w:rsidRDefault="007B331C" w:rsidP="007B331C">
            <w:pPr>
              <w:spacing w:before="0" w:after="0"/>
              <w:jc w:val="center"/>
            </w:pPr>
            <w:r>
              <w:rPr>
                <w:rFonts w:ascii="Arial Narrow" w:hAnsi="Arial Narrow" w:cs="Arial Narrow"/>
                <w:color w:val="000000"/>
                <w:sz w:val="14"/>
              </w:rPr>
              <w:t>354.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9CF0E5" w14:textId="77777777" w:rsidR="007B331C" w:rsidRDefault="007B331C" w:rsidP="007B331C">
            <w:pPr>
              <w:spacing w:before="0" w:after="0"/>
              <w:jc w:val="center"/>
            </w:pPr>
            <w:r>
              <w:rPr>
                <w:rFonts w:ascii="Arial Narrow" w:hAnsi="Arial Narrow" w:cs="Arial Narrow"/>
                <w:color w:val="000000"/>
                <w:sz w:val="14"/>
              </w:rPr>
              <w:t>529.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D2444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913AE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8D2F6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60051E" w14:textId="77777777" w:rsidR="007B331C" w:rsidRDefault="007B331C" w:rsidP="007B331C">
            <w:pPr>
              <w:spacing w:before="0" w:after="0"/>
              <w:jc w:val="center"/>
            </w:pPr>
          </w:p>
        </w:tc>
      </w:tr>
      <w:tr w:rsidR="007B331C" w14:paraId="58D8200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F4A7D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D83D39"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B1842F"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28B5B2"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CF5777" w14:textId="77777777" w:rsidR="007B331C" w:rsidRDefault="007B331C" w:rsidP="007B331C">
            <w:pPr>
              <w:spacing w:before="0" w:after="0"/>
              <w:jc w:val="center"/>
            </w:pPr>
            <w:r>
              <w:rPr>
                <w:rFonts w:ascii="Arial Narrow" w:hAnsi="Arial Narrow" w:cs="Arial Narrow"/>
                <w:color w:val="000000"/>
                <w:sz w:val="14"/>
              </w:rPr>
              <w:t>3.6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E5B35FD" w14:textId="77777777" w:rsidR="007B331C" w:rsidRDefault="007B331C" w:rsidP="007B331C">
            <w:pPr>
              <w:spacing w:before="0" w:after="0"/>
              <w:jc w:val="center"/>
            </w:pPr>
            <w:r>
              <w:rPr>
                <w:rFonts w:ascii="Arial Narrow" w:hAnsi="Arial Narrow" w:cs="Arial Narrow"/>
                <w:color w:val="000000"/>
                <w:sz w:val="14"/>
              </w:rPr>
              <w:t>3.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3308DF" w14:textId="77777777" w:rsidR="007B331C" w:rsidRDefault="007B331C" w:rsidP="007B331C">
            <w:pPr>
              <w:spacing w:before="0" w:after="0"/>
              <w:jc w:val="center"/>
            </w:pPr>
            <w:r>
              <w:rPr>
                <w:rFonts w:ascii="Arial Narrow" w:hAnsi="Arial Narrow" w:cs="Arial Narrow"/>
                <w:color w:val="000000"/>
                <w:sz w:val="14"/>
              </w:rPr>
              <w:t>2.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E8244E" w14:textId="77777777" w:rsidR="007B331C" w:rsidRDefault="007B331C" w:rsidP="007B331C">
            <w:pPr>
              <w:spacing w:before="0" w:after="0"/>
              <w:jc w:val="center"/>
            </w:pPr>
            <w:r>
              <w:rPr>
                <w:rFonts w:ascii="Arial Narrow" w:hAnsi="Arial Narrow" w:cs="Arial Narrow"/>
                <w:color w:val="000000"/>
                <w:sz w:val="14"/>
              </w:rPr>
              <w:t>2.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C5C79D" w14:textId="77777777" w:rsidR="007B331C" w:rsidRDefault="007B331C" w:rsidP="007B331C">
            <w:pPr>
              <w:spacing w:before="0" w:after="0"/>
              <w:jc w:val="center"/>
            </w:pPr>
            <w:r>
              <w:rPr>
                <w:rFonts w:ascii="Arial Narrow" w:hAnsi="Arial Narrow" w:cs="Arial Narrow"/>
                <w:color w:val="000000"/>
                <w:sz w:val="14"/>
              </w:rPr>
              <w:t>4.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878E80" w14:textId="77777777" w:rsidR="007B331C" w:rsidRDefault="007B331C" w:rsidP="007B331C">
            <w:pPr>
              <w:spacing w:before="0" w:after="0"/>
              <w:jc w:val="center"/>
            </w:pPr>
            <w:r>
              <w:rPr>
                <w:rFonts w:ascii="Arial Narrow" w:hAnsi="Arial Narrow" w:cs="Arial Narrow"/>
                <w:color w:val="000000"/>
                <w:sz w:val="14"/>
              </w:rPr>
              <w:t>4.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72B4BF"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8CBA9B"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DFC77E"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F4F7EE" w14:textId="77777777" w:rsidR="007B331C" w:rsidRDefault="007B331C" w:rsidP="007B331C">
            <w:pPr>
              <w:spacing w:before="0" w:after="0"/>
              <w:jc w:val="center"/>
            </w:pPr>
            <w:r>
              <w:rPr>
                <w:rFonts w:ascii="Arial Narrow" w:hAnsi="Arial Narrow" w:cs="Arial Narrow"/>
                <w:color w:val="000000"/>
                <w:sz w:val="14"/>
              </w:rPr>
              <w:t>3.30</w:t>
            </w:r>
          </w:p>
        </w:tc>
      </w:tr>
      <w:tr w:rsidR="007B331C" w14:paraId="641758A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529492"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1A9CE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02FB8C"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7926B1"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0CE1F75" w14:textId="77777777" w:rsidR="007B331C" w:rsidRDefault="007B331C" w:rsidP="007B331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998619" w14:textId="77777777" w:rsidR="007B331C" w:rsidRDefault="007B331C" w:rsidP="007B331C">
            <w:pPr>
              <w:spacing w:before="0" w:after="0"/>
              <w:jc w:val="center"/>
            </w:pPr>
            <w:r>
              <w:rPr>
                <w:rFonts w:ascii="Arial Narrow" w:hAnsi="Arial Narrow" w:cs="Arial Narrow"/>
                <w:color w:val="000000"/>
                <w:sz w:val="14"/>
              </w:rPr>
              <w:t>4.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BA4891" w14:textId="77777777" w:rsidR="007B331C" w:rsidRDefault="007B331C" w:rsidP="007B331C">
            <w:pPr>
              <w:spacing w:before="0" w:after="0"/>
              <w:jc w:val="center"/>
            </w:pPr>
            <w:r>
              <w:rPr>
                <w:rFonts w:ascii="Arial Narrow" w:hAnsi="Arial Narrow" w:cs="Arial Narrow"/>
                <w:color w:val="000000"/>
                <w:sz w:val="14"/>
              </w:rPr>
              <w:t>3.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7EDA8F" w14:textId="77777777" w:rsidR="007B331C" w:rsidRDefault="007B331C" w:rsidP="007B331C">
            <w:pPr>
              <w:spacing w:before="0" w:after="0"/>
              <w:jc w:val="center"/>
            </w:pPr>
            <w:r>
              <w:rPr>
                <w:rFonts w:ascii="Arial Narrow" w:hAnsi="Arial Narrow" w:cs="Arial Narrow"/>
                <w:color w:val="000000"/>
                <w:sz w:val="14"/>
              </w:rPr>
              <w:t>4.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9391C3" w14:textId="77777777" w:rsidR="007B331C" w:rsidRDefault="007B331C" w:rsidP="007B331C">
            <w:pPr>
              <w:spacing w:before="0" w:after="0"/>
              <w:jc w:val="center"/>
            </w:pPr>
            <w:r>
              <w:rPr>
                <w:rFonts w:ascii="Arial Narrow" w:hAnsi="Arial Narrow" w:cs="Arial Narrow"/>
                <w:color w:val="000000"/>
                <w:sz w:val="14"/>
              </w:rPr>
              <w:t>5.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4BE2BE" w14:textId="77777777" w:rsidR="007B331C" w:rsidRDefault="007B331C" w:rsidP="007B331C">
            <w:pPr>
              <w:spacing w:before="0" w:after="0"/>
              <w:jc w:val="center"/>
            </w:pPr>
            <w:r>
              <w:rPr>
                <w:rFonts w:ascii="Arial Narrow" w:hAnsi="Arial Narrow" w:cs="Arial Narrow"/>
                <w:color w:val="000000"/>
                <w:sz w:val="14"/>
              </w:rPr>
              <w:t>6.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468B6F"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5FF732"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9AF2C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60D6A4" w14:textId="77777777" w:rsidR="007B331C" w:rsidRDefault="007B331C" w:rsidP="007B331C">
            <w:pPr>
              <w:spacing w:before="0" w:after="0"/>
              <w:jc w:val="center"/>
            </w:pPr>
          </w:p>
        </w:tc>
      </w:tr>
      <w:tr w:rsidR="007B331C" w14:paraId="7B19DE7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B1AB81"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0D58B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115133"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6500DE"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DF41B4" w14:textId="77777777" w:rsidR="007B331C" w:rsidRDefault="007B331C" w:rsidP="007B331C">
            <w:pPr>
              <w:spacing w:before="0" w:after="0"/>
              <w:jc w:val="center"/>
            </w:pPr>
            <w:r>
              <w:rPr>
                <w:rFonts w:ascii="Arial Narrow" w:hAnsi="Arial Narrow" w:cs="Arial Narrow"/>
                <w:color w:val="000000"/>
                <w:sz w:val="14"/>
              </w:rPr>
              <w:t>60.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E87660" w14:textId="77777777" w:rsidR="007B331C" w:rsidRDefault="007B331C" w:rsidP="007B331C">
            <w:pPr>
              <w:spacing w:before="0" w:after="0"/>
              <w:jc w:val="center"/>
            </w:pPr>
            <w:r>
              <w:rPr>
                <w:rFonts w:ascii="Arial Narrow" w:hAnsi="Arial Narrow" w:cs="Arial Narrow"/>
                <w:color w:val="000000"/>
                <w:sz w:val="14"/>
              </w:rPr>
              <w:t>54.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120E94" w14:textId="77777777" w:rsidR="007B331C" w:rsidRDefault="007B331C" w:rsidP="007B331C">
            <w:pPr>
              <w:spacing w:before="0" w:after="0"/>
              <w:jc w:val="center"/>
            </w:pPr>
            <w:r>
              <w:rPr>
                <w:rFonts w:ascii="Arial Narrow" w:hAnsi="Arial Narrow" w:cs="Arial Narrow"/>
                <w:color w:val="000000"/>
                <w:sz w:val="14"/>
              </w:rPr>
              <w:t>52.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C6051A" w14:textId="77777777" w:rsidR="007B331C" w:rsidRDefault="007B331C" w:rsidP="007B331C">
            <w:pPr>
              <w:spacing w:before="0" w:after="0"/>
              <w:jc w:val="center"/>
            </w:pPr>
            <w:r>
              <w:rPr>
                <w:rFonts w:ascii="Arial Narrow" w:hAnsi="Arial Narrow" w:cs="Arial Narrow"/>
                <w:color w:val="000000"/>
                <w:sz w:val="14"/>
              </w:rPr>
              <w:t>53.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BE9F46" w14:textId="77777777" w:rsidR="007B331C" w:rsidRDefault="007B331C" w:rsidP="007B331C">
            <w:pPr>
              <w:spacing w:before="0" w:after="0"/>
              <w:jc w:val="center"/>
            </w:pPr>
            <w:r>
              <w:rPr>
                <w:rFonts w:ascii="Arial Narrow" w:hAnsi="Arial Narrow" w:cs="Arial Narrow"/>
                <w:color w:val="000000"/>
                <w:sz w:val="14"/>
              </w:rPr>
              <w:t>64.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F0F853" w14:textId="77777777" w:rsidR="007B331C" w:rsidRDefault="007B331C" w:rsidP="007B331C">
            <w:pPr>
              <w:spacing w:before="0" w:after="0"/>
              <w:jc w:val="center"/>
            </w:pPr>
            <w:r>
              <w:rPr>
                <w:rFonts w:ascii="Arial Narrow" w:hAnsi="Arial Narrow" w:cs="Arial Narrow"/>
                <w:color w:val="000000"/>
                <w:sz w:val="14"/>
              </w:rPr>
              <w:t>74.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73755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68BDA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409AF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85D3C3" w14:textId="77777777" w:rsidR="007B331C" w:rsidRDefault="007B331C" w:rsidP="007B331C">
            <w:pPr>
              <w:spacing w:before="0" w:after="0"/>
              <w:jc w:val="center"/>
            </w:pPr>
          </w:p>
        </w:tc>
      </w:tr>
      <w:tr w:rsidR="007B331C" w14:paraId="50E1B09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787A8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01A49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155336"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260461"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82B4D7" w14:textId="77777777" w:rsidR="007B331C" w:rsidRDefault="007B331C" w:rsidP="007B331C">
            <w:pPr>
              <w:spacing w:before="0" w:after="0"/>
              <w:jc w:val="center"/>
            </w:pPr>
            <w:r>
              <w:rPr>
                <w:rFonts w:ascii="Arial Narrow" w:hAnsi="Arial Narrow" w:cs="Arial Narrow"/>
                <w:color w:val="000000"/>
                <w:sz w:val="14"/>
              </w:rPr>
              <w:t>2.2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C60470B" w14:textId="77777777" w:rsidR="007B331C" w:rsidRDefault="007B331C" w:rsidP="007B331C">
            <w:pPr>
              <w:spacing w:before="0" w:after="0"/>
              <w:jc w:val="center"/>
            </w:pPr>
            <w:r>
              <w:rPr>
                <w:rFonts w:ascii="Arial Narrow" w:hAnsi="Arial Narrow" w:cs="Arial Narrow"/>
                <w:color w:val="000000"/>
                <w:sz w:val="14"/>
              </w:rPr>
              <w:t>2.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923E89" w14:textId="77777777" w:rsidR="007B331C" w:rsidRDefault="007B331C" w:rsidP="007B331C">
            <w:pPr>
              <w:spacing w:before="0" w:after="0"/>
              <w:jc w:val="center"/>
            </w:pPr>
            <w:r>
              <w:rPr>
                <w:rFonts w:ascii="Arial Narrow" w:hAnsi="Arial Narrow" w:cs="Arial Narrow"/>
                <w:color w:val="000000"/>
                <w:sz w:val="14"/>
              </w:rPr>
              <w:t>0.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75FE9D" w14:textId="77777777" w:rsidR="007B331C" w:rsidRDefault="007B331C" w:rsidP="007B331C">
            <w:pPr>
              <w:spacing w:before="0" w:after="0"/>
              <w:jc w:val="center"/>
            </w:pPr>
            <w:r>
              <w:rPr>
                <w:rFonts w:ascii="Arial Narrow" w:hAnsi="Arial Narrow" w:cs="Arial Narrow"/>
                <w:color w:val="000000"/>
                <w:sz w:val="14"/>
              </w:rPr>
              <w:t>1.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B595A5" w14:textId="77777777" w:rsidR="007B331C" w:rsidRDefault="007B331C" w:rsidP="007B331C">
            <w:pPr>
              <w:spacing w:before="0" w:after="0"/>
              <w:jc w:val="center"/>
            </w:pPr>
            <w:r>
              <w:rPr>
                <w:rFonts w:ascii="Arial Narrow" w:hAnsi="Arial Narrow" w:cs="Arial Narrow"/>
                <w:color w:val="000000"/>
                <w:sz w:val="14"/>
              </w:rPr>
              <w:t>3.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3A8ECA" w14:textId="77777777" w:rsidR="007B331C" w:rsidRDefault="007B331C" w:rsidP="007B331C">
            <w:pPr>
              <w:spacing w:before="0" w:after="0"/>
              <w:jc w:val="center"/>
            </w:pPr>
            <w:r>
              <w:rPr>
                <w:rFonts w:ascii="Arial Narrow" w:hAnsi="Arial Narrow" w:cs="Arial Narrow"/>
                <w:color w:val="000000"/>
                <w:sz w:val="14"/>
              </w:rPr>
              <w:t>3.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84CFE5"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286F57" w14:textId="77777777" w:rsidR="007B331C" w:rsidRDefault="007B331C" w:rsidP="007B331C">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442CB5"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73D5E7" w14:textId="77777777" w:rsidR="007B331C" w:rsidRDefault="007B331C" w:rsidP="007B331C">
            <w:pPr>
              <w:spacing w:before="0" w:after="0"/>
              <w:jc w:val="center"/>
            </w:pPr>
            <w:r>
              <w:rPr>
                <w:rFonts w:ascii="Arial Narrow" w:hAnsi="Arial Narrow" w:cs="Arial Narrow"/>
                <w:color w:val="000000"/>
                <w:sz w:val="14"/>
              </w:rPr>
              <w:t>2.40</w:t>
            </w:r>
          </w:p>
        </w:tc>
      </w:tr>
      <w:tr w:rsidR="007B331C" w14:paraId="3B40D51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40A177"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7F41CD" w14:textId="77777777" w:rsidR="007B331C" w:rsidRDefault="007B331C" w:rsidP="007B331C">
            <w:pPr>
              <w:spacing w:before="20" w:after="20"/>
              <w:ind w:left="20" w:right="20"/>
            </w:pPr>
            <w:r>
              <w:rPr>
                <w:rFonts w:ascii="Arial Narrow" w:hAnsi="Arial Narrow" w:cs="Arial Narrow"/>
                <w:color w:val="000000"/>
                <w:sz w:val="14"/>
              </w:rPr>
              <w:t>O'Connell Mouth(WHI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0C1AC8"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6C452B"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A66CA6" w14:textId="77777777" w:rsidR="007B331C" w:rsidRDefault="007B331C" w:rsidP="007B331C">
            <w:pPr>
              <w:spacing w:before="0" w:after="0"/>
              <w:jc w:val="center"/>
            </w:pPr>
            <w:r>
              <w:rPr>
                <w:rFonts w:ascii="Arial Narrow" w:hAnsi="Arial Narrow" w:cs="Arial Narrow"/>
                <w:color w:val="000000"/>
                <w:sz w:val="14"/>
              </w:rPr>
              <w:t>3.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A2D09C" w14:textId="77777777" w:rsidR="007B331C" w:rsidRDefault="007B331C" w:rsidP="007B331C">
            <w:pPr>
              <w:spacing w:before="0" w:after="0"/>
              <w:jc w:val="center"/>
            </w:pPr>
            <w:r>
              <w:rPr>
                <w:rFonts w:ascii="Arial Narrow" w:hAnsi="Arial Narrow" w:cs="Arial Narrow"/>
                <w:color w:val="000000"/>
                <w:sz w:val="14"/>
              </w:rPr>
              <w:t>3.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299BE7" w14:textId="77777777" w:rsidR="007B331C" w:rsidRDefault="007B331C" w:rsidP="007B331C">
            <w:pPr>
              <w:spacing w:before="0" w:after="0"/>
              <w:jc w:val="center"/>
            </w:pPr>
            <w:r>
              <w:rPr>
                <w:rFonts w:ascii="Arial Narrow" w:hAnsi="Arial Narrow" w:cs="Arial Narrow"/>
                <w:color w:val="000000"/>
                <w:sz w:val="14"/>
              </w:rPr>
              <w:t>2.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4EE5B3" w14:textId="77777777" w:rsidR="007B331C" w:rsidRDefault="007B331C" w:rsidP="007B331C">
            <w:pPr>
              <w:spacing w:before="0" w:after="0"/>
              <w:jc w:val="center"/>
            </w:pPr>
            <w:r>
              <w:rPr>
                <w:rFonts w:ascii="Arial Narrow" w:hAnsi="Arial Narrow" w:cs="Arial Narrow"/>
                <w:color w:val="000000"/>
                <w:sz w:val="14"/>
              </w:rPr>
              <w:t>2.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CEFCBD" w14:textId="77777777" w:rsidR="007B331C" w:rsidRDefault="007B331C" w:rsidP="007B331C">
            <w:pPr>
              <w:spacing w:before="0" w:after="0"/>
              <w:jc w:val="center"/>
            </w:pPr>
            <w:r>
              <w:rPr>
                <w:rFonts w:ascii="Arial Narrow" w:hAnsi="Arial Narrow" w:cs="Arial Narrow"/>
                <w:color w:val="000000"/>
                <w:sz w:val="14"/>
              </w:rPr>
              <w:t>3.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C2AA1E" w14:textId="77777777" w:rsidR="007B331C" w:rsidRDefault="007B331C" w:rsidP="007B331C">
            <w:pPr>
              <w:spacing w:before="0" w:after="0"/>
              <w:jc w:val="center"/>
            </w:pPr>
            <w:r>
              <w:rPr>
                <w:rFonts w:ascii="Arial Narrow" w:hAnsi="Arial Narrow" w:cs="Arial Narrow"/>
                <w:color w:val="000000"/>
                <w:sz w:val="14"/>
              </w:rPr>
              <w:t>4.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04F10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9E7E5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62C62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59272E" w14:textId="77777777" w:rsidR="007B331C" w:rsidRDefault="007B331C" w:rsidP="007B331C">
            <w:pPr>
              <w:spacing w:before="0" w:after="0"/>
              <w:jc w:val="center"/>
            </w:pPr>
          </w:p>
        </w:tc>
      </w:tr>
      <w:tr w:rsidR="007B331C" w14:paraId="55F88FD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3BDB33"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55196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BD6C00"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E50A13"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C05F15" w14:textId="77777777" w:rsidR="007B331C" w:rsidRDefault="007B331C" w:rsidP="007B331C">
            <w:pPr>
              <w:spacing w:before="0" w:after="0"/>
              <w:jc w:val="center"/>
            </w:pPr>
            <w:r>
              <w:rPr>
                <w:rFonts w:ascii="Arial Narrow" w:hAnsi="Arial Narrow" w:cs="Arial Narrow"/>
                <w:color w:val="000000"/>
                <w:sz w:val="14"/>
              </w:rPr>
              <w:t>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0C7CDA" w14:textId="77777777" w:rsidR="007B331C" w:rsidRDefault="007B331C" w:rsidP="007B331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1E70F8" w14:textId="77777777" w:rsidR="007B331C" w:rsidRDefault="007B331C" w:rsidP="007B331C">
            <w:pPr>
              <w:spacing w:before="0" w:after="0"/>
              <w:jc w:val="center"/>
            </w:pPr>
            <w:r>
              <w:rPr>
                <w:rFonts w:ascii="Arial Narrow" w:hAnsi="Arial Narrow" w:cs="Arial Narrow"/>
                <w:color w:val="000000"/>
                <w:sz w:val="14"/>
              </w:rPr>
              <w:t>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E08F4B" w14:textId="77777777" w:rsidR="007B331C" w:rsidRDefault="007B331C" w:rsidP="007B331C">
            <w:pPr>
              <w:spacing w:before="0" w:after="0"/>
              <w:jc w:val="center"/>
            </w:pPr>
            <w:r>
              <w:rPr>
                <w:rFonts w:ascii="Arial Narrow" w:hAnsi="Arial Narrow" w:cs="Arial Narrow"/>
                <w:color w:val="000000"/>
                <w:sz w:val="14"/>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E608BE" w14:textId="77777777" w:rsidR="007B331C" w:rsidRDefault="007B331C" w:rsidP="007B331C">
            <w:pPr>
              <w:spacing w:before="0" w:after="0"/>
              <w:jc w:val="center"/>
            </w:pPr>
            <w:r>
              <w:rPr>
                <w:rFonts w:ascii="Arial Narrow" w:hAnsi="Arial Narrow" w:cs="Arial Narrow"/>
                <w:color w:val="000000"/>
                <w:sz w:val="14"/>
              </w:rPr>
              <w:t>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EA01FD" w14:textId="77777777" w:rsidR="007B331C" w:rsidRDefault="007B331C" w:rsidP="007B331C">
            <w:pPr>
              <w:spacing w:before="0" w:after="0"/>
              <w:jc w:val="center"/>
            </w:pPr>
            <w:r>
              <w:rPr>
                <w:rFonts w:ascii="Arial Narrow" w:hAnsi="Arial Narrow" w:cs="Arial Narrow"/>
                <w:color w:val="000000"/>
                <w:sz w:val="14"/>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5B441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51116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14B85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EFBB7E" w14:textId="77777777" w:rsidR="007B331C" w:rsidRDefault="007B331C" w:rsidP="007B331C">
            <w:pPr>
              <w:spacing w:before="0" w:after="0"/>
              <w:jc w:val="center"/>
            </w:pPr>
          </w:p>
        </w:tc>
      </w:tr>
      <w:tr w:rsidR="007B331C" w14:paraId="579C32C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B3E8E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F9C02C"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4E6048"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D06D37"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FAC69F" w14:textId="77777777" w:rsidR="007B331C" w:rsidRDefault="007B331C" w:rsidP="007B331C">
            <w:pPr>
              <w:spacing w:before="0" w:after="0"/>
              <w:jc w:val="center"/>
            </w:pPr>
            <w:r>
              <w:rPr>
                <w:rFonts w:ascii="Arial Narrow" w:hAnsi="Arial Narrow" w:cs="Arial Narrow"/>
                <w:color w:val="000000"/>
                <w:sz w:val="14"/>
              </w:rPr>
              <w:t>10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A2B47B" w14:textId="77777777" w:rsidR="007B331C" w:rsidRDefault="007B331C" w:rsidP="007B331C">
            <w:pPr>
              <w:spacing w:before="0" w:after="0"/>
              <w:jc w:val="center"/>
            </w:pPr>
            <w:r>
              <w:rPr>
                <w:rFonts w:ascii="Arial Narrow" w:hAnsi="Arial Narrow" w:cs="Arial Narrow"/>
                <w:color w:val="000000"/>
                <w:sz w:val="14"/>
              </w:rPr>
              <w:t>103.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F289C1" w14:textId="77777777" w:rsidR="007B331C" w:rsidRDefault="007B331C" w:rsidP="007B331C">
            <w:pPr>
              <w:spacing w:before="0" w:after="0"/>
              <w:jc w:val="center"/>
            </w:pPr>
            <w:r>
              <w:rPr>
                <w:rFonts w:ascii="Arial Narrow" w:hAnsi="Arial Narrow" w:cs="Arial Narrow"/>
                <w:color w:val="000000"/>
                <w:sz w:val="14"/>
              </w:rPr>
              <w:t>88.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9B9E5D" w14:textId="77777777" w:rsidR="007B331C" w:rsidRDefault="007B331C" w:rsidP="007B331C">
            <w:pPr>
              <w:spacing w:before="0" w:after="0"/>
              <w:jc w:val="center"/>
            </w:pPr>
            <w:r>
              <w:rPr>
                <w:rFonts w:ascii="Arial Narrow" w:hAnsi="Arial Narrow" w:cs="Arial Narrow"/>
                <w:color w:val="000000"/>
                <w:sz w:val="14"/>
              </w:rPr>
              <w:t>95.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1702F7" w14:textId="77777777" w:rsidR="007B331C" w:rsidRDefault="007B331C" w:rsidP="007B331C">
            <w:pPr>
              <w:spacing w:before="0" w:after="0"/>
              <w:jc w:val="center"/>
            </w:pPr>
            <w:r>
              <w:rPr>
                <w:rFonts w:ascii="Arial Narrow" w:hAnsi="Arial Narrow" w:cs="Arial Narrow"/>
                <w:color w:val="000000"/>
                <w:sz w:val="14"/>
              </w:rPr>
              <w:t>108.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D9ABE1" w14:textId="77777777" w:rsidR="007B331C" w:rsidRDefault="007B331C" w:rsidP="007B331C">
            <w:pPr>
              <w:spacing w:before="0" w:after="0"/>
              <w:jc w:val="center"/>
            </w:pPr>
            <w:r>
              <w:rPr>
                <w:rFonts w:ascii="Arial Narrow" w:hAnsi="Arial Narrow" w:cs="Arial Narrow"/>
                <w:color w:val="000000"/>
                <w:sz w:val="14"/>
              </w:rPr>
              <w:t>111.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A38AA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0B70E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F6286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78C7F6" w14:textId="77777777" w:rsidR="007B331C" w:rsidRDefault="007B331C" w:rsidP="007B331C">
            <w:pPr>
              <w:spacing w:before="0" w:after="0"/>
              <w:jc w:val="center"/>
            </w:pPr>
          </w:p>
        </w:tc>
      </w:tr>
      <w:tr w:rsidR="007B331C" w14:paraId="6B03E52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542933"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BD528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131BEC"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22E648"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E91ED1" w14:textId="77777777" w:rsidR="007B331C" w:rsidRDefault="007B331C" w:rsidP="007B331C">
            <w:pPr>
              <w:spacing w:before="0" w:after="0"/>
              <w:jc w:val="center"/>
            </w:pPr>
            <w:r>
              <w:rPr>
                <w:rFonts w:ascii="Arial Narrow" w:hAnsi="Arial Narrow" w:cs="Arial Narrow"/>
                <w:color w:val="000000"/>
                <w:sz w:val="14"/>
              </w:rPr>
              <w:t>5.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500D6C" w14:textId="77777777" w:rsidR="007B331C" w:rsidRDefault="007B331C" w:rsidP="007B331C">
            <w:pPr>
              <w:spacing w:before="0" w:after="0"/>
              <w:jc w:val="center"/>
            </w:pPr>
            <w:r>
              <w:rPr>
                <w:rFonts w:ascii="Arial Narrow" w:hAnsi="Arial Narrow" w:cs="Arial Narrow"/>
                <w:color w:val="000000"/>
                <w:sz w:val="14"/>
              </w:rPr>
              <w:t>5.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1FA560" w14:textId="77777777" w:rsidR="007B331C" w:rsidRDefault="007B331C" w:rsidP="007B331C">
            <w:pPr>
              <w:spacing w:before="0" w:after="0"/>
              <w:jc w:val="center"/>
            </w:pPr>
            <w:r>
              <w:rPr>
                <w:rFonts w:ascii="Arial Narrow" w:hAnsi="Arial Narrow" w:cs="Arial Narrow"/>
                <w:color w:val="000000"/>
                <w:sz w:val="14"/>
              </w:rPr>
              <w:t>4.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18361C" w14:textId="77777777" w:rsidR="007B331C" w:rsidRDefault="007B331C" w:rsidP="007B331C">
            <w:pPr>
              <w:spacing w:before="0" w:after="0"/>
              <w:jc w:val="center"/>
            </w:pPr>
            <w:r>
              <w:rPr>
                <w:rFonts w:ascii="Arial Narrow" w:hAnsi="Arial Narrow" w:cs="Arial Narrow"/>
                <w:color w:val="000000"/>
                <w:sz w:val="14"/>
              </w:rPr>
              <w:t>4.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E088AA" w14:textId="77777777" w:rsidR="007B331C" w:rsidRDefault="007B331C" w:rsidP="007B331C">
            <w:pPr>
              <w:spacing w:before="0" w:after="0"/>
              <w:jc w:val="center"/>
            </w:pPr>
            <w:r>
              <w:rPr>
                <w:rFonts w:ascii="Arial Narrow" w:hAnsi="Arial Narrow" w:cs="Arial Narrow"/>
                <w:color w:val="000000"/>
                <w:sz w:val="14"/>
              </w:rPr>
              <w:t>5.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E7E04F" w14:textId="77777777" w:rsidR="007B331C" w:rsidRDefault="007B331C" w:rsidP="007B331C">
            <w:pPr>
              <w:spacing w:before="0" w:after="0"/>
              <w:jc w:val="center"/>
            </w:pPr>
            <w:r>
              <w:rPr>
                <w:rFonts w:ascii="Arial Narrow" w:hAnsi="Arial Narrow" w:cs="Arial Narrow"/>
                <w:color w:val="000000"/>
                <w:sz w:val="14"/>
              </w:rPr>
              <w:t>5.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952EF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375B4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B65AD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C7909F" w14:textId="77777777" w:rsidR="007B331C" w:rsidRDefault="007B331C" w:rsidP="007B331C">
            <w:pPr>
              <w:spacing w:before="0" w:after="0"/>
              <w:jc w:val="center"/>
            </w:pPr>
          </w:p>
        </w:tc>
      </w:tr>
      <w:tr w:rsidR="007B331C" w14:paraId="66387EF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7BB8C8"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6C846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215D82"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0D0D22"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BDA114" w14:textId="77777777" w:rsidR="007B331C" w:rsidRDefault="007B331C" w:rsidP="007B331C">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D939EF" w14:textId="77777777" w:rsidR="007B331C" w:rsidRDefault="007B331C" w:rsidP="007B331C">
            <w:pPr>
              <w:spacing w:before="0" w:after="0"/>
              <w:jc w:val="center"/>
            </w:pPr>
            <w:r>
              <w:rPr>
                <w:rFonts w:ascii="Arial Narrow" w:hAnsi="Arial Narrow" w:cs="Arial Narrow"/>
                <w:color w:val="000000"/>
                <w:sz w:val="14"/>
              </w:rPr>
              <w:t>1.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904C1C" w14:textId="77777777" w:rsidR="007B331C" w:rsidRDefault="007B331C" w:rsidP="007B331C">
            <w:pPr>
              <w:spacing w:before="0" w:after="0"/>
              <w:jc w:val="center"/>
            </w:pPr>
            <w:r>
              <w:rPr>
                <w:rFonts w:ascii="Arial Narrow" w:hAnsi="Arial Narrow" w:cs="Arial Narrow"/>
                <w:color w:val="000000"/>
                <w:sz w:val="14"/>
              </w:rPr>
              <w:t>0.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C4902F" w14:textId="77777777" w:rsidR="007B331C" w:rsidRDefault="007B331C" w:rsidP="007B331C">
            <w:pPr>
              <w:spacing w:before="0" w:after="0"/>
              <w:jc w:val="center"/>
            </w:pPr>
            <w:r>
              <w:rPr>
                <w:rFonts w:ascii="Arial Narrow" w:hAnsi="Arial Narrow" w:cs="Arial Narrow"/>
                <w:color w:val="000000"/>
                <w:sz w:val="14"/>
              </w:rPr>
              <w:t>0.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DC35E4" w14:textId="77777777" w:rsidR="007B331C" w:rsidRDefault="007B331C" w:rsidP="007B331C">
            <w:pPr>
              <w:spacing w:before="0" w:after="0"/>
              <w:jc w:val="center"/>
            </w:pPr>
            <w:r>
              <w:rPr>
                <w:rFonts w:ascii="Arial Narrow" w:hAnsi="Arial Narrow" w:cs="Arial Narrow"/>
                <w:color w:val="000000"/>
                <w:sz w:val="14"/>
              </w:rPr>
              <w:t>1.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0C2500" w14:textId="77777777" w:rsidR="007B331C" w:rsidRDefault="007B331C" w:rsidP="007B331C">
            <w:pPr>
              <w:spacing w:before="0" w:after="0"/>
              <w:jc w:val="center"/>
            </w:pPr>
            <w:r>
              <w:rPr>
                <w:rFonts w:ascii="Arial Narrow" w:hAnsi="Arial Narrow" w:cs="Arial Narrow"/>
                <w:color w:val="000000"/>
                <w:sz w:val="14"/>
              </w:rPr>
              <w:t>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F43B2D"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8F26CF" w14:textId="77777777" w:rsidR="007B331C" w:rsidRDefault="007B331C" w:rsidP="007B331C">
            <w:pPr>
              <w:spacing w:before="0" w:after="0"/>
              <w:jc w:val="center"/>
            </w:pPr>
            <w:r>
              <w:rPr>
                <w:rFonts w:ascii="Arial Narrow" w:hAnsi="Arial Narrow" w:cs="Arial Narrow"/>
                <w:color w:val="000000"/>
                <w:sz w:val="14"/>
              </w:rPr>
              <w:t>1.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D0979C" w14:textId="77777777" w:rsidR="007B331C" w:rsidRDefault="007B331C" w:rsidP="007B331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550F4A" w14:textId="77777777" w:rsidR="007B331C" w:rsidRDefault="007B331C" w:rsidP="007B331C">
            <w:pPr>
              <w:spacing w:before="0" w:after="0"/>
              <w:jc w:val="center"/>
            </w:pPr>
            <w:r>
              <w:rPr>
                <w:rFonts w:ascii="Arial Narrow" w:hAnsi="Arial Narrow" w:cs="Arial Narrow"/>
                <w:color w:val="000000"/>
                <w:sz w:val="14"/>
              </w:rPr>
              <w:t>0.63</w:t>
            </w:r>
          </w:p>
        </w:tc>
      </w:tr>
      <w:tr w:rsidR="007B331C" w14:paraId="39A2B4B0"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6CD2E2"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E2DE3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7329E9"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1BB240"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921C97" w14:textId="77777777" w:rsidR="007B331C" w:rsidRDefault="007B331C" w:rsidP="007B331C">
            <w:pPr>
              <w:spacing w:before="0" w:after="0"/>
              <w:jc w:val="center"/>
            </w:pPr>
            <w:r>
              <w:rPr>
                <w:rFonts w:ascii="Arial Narrow" w:hAnsi="Arial Narrow" w:cs="Arial Narrow"/>
                <w:color w:val="000000"/>
                <w:sz w:val="14"/>
              </w:rPr>
              <w:t>1.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5F9070" w14:textId="77777777" w:rsidR="007B331C" w:rsidRDefault="007B331C" w:rsidP="007B331C">
            <w:pPr>
              <w:spacing w:before="0" w:after="0"/>
              <w:jc w:val="center"/>
            </w:pPr>
            <w:r>
              <w:rPr>
                <w:rFonts w:ascii="Arial Narrow" w:hAnsi="Arial Narrow" w:cs="Arial Narrow"/>
                <w:color w:val="000000"/>
                <w:sz w:val="14"/>
              </w:rPr>
              <w:t>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3512BF" w14:textId="77777777" w:rsidR="007B331C" w:rsidRDefault="007B331C" w:rsidP="007B331C">
            <w:pPr>
              <w:spacing w:before="0" w:after="0"/>
              <w:jc w:val="center"/>
            </w:pPr>
            <w:r>
              <w:rPr>
                <w:rFonts w:ascii="Arial Narrow" w:hAnsi="Arial Narrow" w:cs="Arial Narrow"/>
                <w:color w:val="000000"/>
                <w:sz w:val="14"/>
              </w:rPr>
              <w:t>0.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1CFF2E" w14:textId="77777777" w:rsidR="007B331C" w:rsidRDefault="007B331C" w:rsidP="007B331C">
            <w:pPr>
              <w:spacing w:before="0" w:after="0"/>
              <w:jc w:val="center"/>
            </w:pPr>
            <w:r>
              <w:rPr>
                <w:rFonts w:ascii="Arial Narrow" w:hAnsi="Arial Narrow" w:cs="Arial Narrow"/>
                <w:color w:val="000000"/>
                <w:sz w:val="14"/>
              </w:rPr>
              <w:t>0.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7660B9" w14:textId="77777777" w:rsidR="007B331C" w:rsidRDefault="007B331C" w:rsidP="007B331C">
            <w:pPr>
              <w:spacing w:before="0" w:after="0"/>
              <w:jc w:val="center"/>
            </w:pPr>
            <w:r>
              <w:rPr>
                <w:rFonts w:ascii="Arial Narrow" w:hAnsi="Arial Narrow" w:cs="Arial Narrow"/>
                <w:color w:val="000000"/>
                <w:sz w:val="14"/>
              </w:rPr>
              <w:t>2.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699152" w14:textId="77777777" w:rsidR="007B331C" w:rsidRDefault="007B331C" w:rsidP="007B331C">
            <w:pPr>
              <w:spacing w:before="0" w:after="0"/>
              <w:jc w:val="center"/>
            </w:pPr>
            <w:r>
              <w:rPr>
                <w:rFonts w:ascii="Arial Narrow" w:hAnsi="Arial Narrow" w:cs="Arial Narrow"/>
                <w:color w:val="000000"/>
                <w:sz w:val="14"/>
              </w:rPr>
              <w:t>3.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F8B0DC"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A5B8FE"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B6D6A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5540C6" w14:textId="77777777" w:rsidR="007B331C" w:rsidRDefault="007B331C" w:rsidP="007B331C">
            <w:pPr>
              <w:spacing w:before="0" w:after="0"/>
              <w:jc w:val="center"/>
            </w:pPr>
          </w:p>
        </w:tc>
      </w:tr>
      <w:tr w:rsidR="007B331C" w14:paraId="45CD9C2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FA85BA"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E8F67A"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449237"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AA3766"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1C21CA" w14:textId="77777777" w:rsidR="007B331C" w:rsidRDefault="007B331C" w:rsidP="007B331C">
            <w:pPr>
              <w:spacing w:before="0" w:after="0"/>
              <w:jc w:val="center"/>
            </w:pPr>
            <w:r>
              <w:rPr>
                <w:rFonts w:ascii="Arial Narrow" w:hAnsi="Arial Narrow" w:cs="Arial Narrow"/>
                <w:color w:val="000000"/>
                <w:sz w:val="14"/>
              </w:rPr>
              <w:t>5.7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A492524" w14:textId="77777777" w:rsidR="007B331C" w:rsidRDefault="007B331C" w:rsidP="007B331C">
            <w:pPr>
              <w:spacing w:before="0" w:after="0"/>
              <w:jc w:val="center"/>
            </w:pPr>
            <w:r>
              <w:rPr>
                <w:rFonts w:ascii="Arial Narrow" w:hAnsi="Arial Narrow" w:cs="Arial Narrow"/>
                <w:color w:val="000000"/>
                <w:sz w:val="14"/>
              </w:rPr>
              <w:t>5.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2298FD" w14:textId="77777777" w:rsidR="007B331C" w:rsidRDefault="007B331C" w:rsidP="007B331C">
            <w:pPr>
              <w:spacing w:before="0" w:after="0"/>
              <w:jc w:val="center"/>
            </w:pPr>
            <w:r>
              <w:rPr>
                <w:rFonts w:ascii="Arial Narrow" w:hAnsi="Arial Narrow" w:cs="Arial Narrow"/>
                <w:color w:val="000000"/>
                <w:sz w:val="14"/>
              </w:rPr>
              <w:t>3.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54039D" w14:textId="77777777" w:rsidR="007B331C" w:rsidRDefault="007B331C" w:rsidP="007B331C">
            <w:pPr>
              <w:spacing w:before="0" w:after="0"/>
              <w:jc w:val="center"/>
            </w:pPr>
            <w:r>
              <w:rPr>
                <w:rFonts w:ascii="Arial Narrow" w:hAnsi="Arial Narrow" w:cs="Arial Narrow"/>
                <w:color w:val="000000"/>
                <w:sz w:val="14"/>
              </w:rPr>
              <w:t>4.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1B98D8" w14:textId="77777777" w:rsidR="007B331C" w:rsidRDefault="007B331C" w:rsidP="007B331C">
            <w:pPr>
              <w:spacing w:before="0" w:after="0"/>
              <w:jc w:val="center"/>
            </w:pPr>
            <w:r>
              <w:rPr>
                <w:rFonts w:ascii="Arial Narrow" w:hAnsi="Arial Narrow" w:cs="Arial Narrow"/>
                <w:color w:val="000000"/>
                <w:sz w:val="14"/>
              </w:rPr>
              <w:t>7.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C36538" w14:textId="77777777" w:rsidR="007B331C" w:rsidRDefault="007B331C" w:rsidP="007B331C">
            <w:pPr>
              <w:spacing w:before="0" w:after="0"/>
              <w:jc w:val="center"/>
            </w:pPr>
            <w:r>
              <w:rPr>
                <w:rFonts w:ascii="Arial Narrow" w:hAnsi="Arial Narrow" w:cs="Arial Narrow"/>
                <w:color w:val="000000"/>
                <w:sz w:val="14"/>
              </w:rPr>
              <w:t>7.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0EEB84"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6DD615" w14:textId="77777777" w:rsidR="007B331C" w:rsidRDefault="007B331C" w:rsidP="007B331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BAC72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765CA9" w14:textId="77777777" w:rsidR="007B331C" w:rsidRDefault="007B331C" w:rsidP="007B331C">
            <w:pPr>
              <w:spacing w:before="0" w:after="0"/>
              <w:jc w:val="center"/>
            </w:pPr>
          </w:p>
        </w:tc>
      </w:tr>
      <w:tr w:rsidR="007B331C" w14:paraId="575303F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EC7F6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E14AB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FC51AD"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D65C13"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97130D" w14:textId="77777777" w:rsidR="007B331C" w:rsidRDefault="007B331C" w:rsidP="007B331C">
            <w:pPr>
              <w:spacing w:before="0" w:after="0"/>
              <w:jc w:val="center"/>
            </w:pPr>
            <w:r>
              <w:rPr>
                <w:rFonts w:ascii="Arial Narrow" w:hAnsi="Arial Narrow" w:cs="Arial Narrow"/>
                <w:color w:val="000000"/>
                <w:sz w:val="14"/>
              </w:rPr>
              <w:t>295.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C2C4DF" w14:textId="77777777" w:rsidR="007B331C" w:rsidRDefault="007B331C" w:rsidP="007B331C">
            <w:pPr>
              <w:spacing w:before="0" w:after="0"/>
              <w:jc w:val="center"/>
            </w:pPr>
            <w:r>
              <w:rPr>
                <w:rFonts w:ascii="Arial Narrow" w:hAnsi="Arial Narrow" w:cs="Arial Narrow"/>
                <w:color w:val="000000"/>
                <w:sz w:val="14"/>
              </w:rPr>
              <w:t>324.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076F1D" w14:textId="77777777" w:rsidR="007B331C" w:rsidRDefault="007B331C" w:rsidP="007B331C">
            <w:pPr>
              <w:spacing w:before="0" w:after="0"/>
              <w:jc w:val="center"/>
            </w:pPr>
            <w:r>
              <w:rPr>
                <w:rFonts w:ascii="Arial Narrow" w:hAnsi="Arial Narrow" w:cs="Arial Narrow"/>
                <w:color w:val="000000"/>
                <w:sz w:val="14"/>
              </w:rPr>
              <w:t>21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3E65AF" w14:textId="77777777" w:rsidR="007B331C" w:rsidRDefault="007B331C" w:rsidP="007B331C">
            <w:pPr>
              <w:spacing w:before="0" w:after="0"/>
              <w:jc w:val="center"/>
            </w:pPr>
            <w:r>
              <w:rPr>
                <w:rFonts w:ascii="Arial Narrow" w:hAnsi="Arial Narrow" w:cs="Arial Narrow"/>
                <w:color w:val="000000"/>
                <w:sz w:val="14"/>
              </w:rPr>
              <w:t>265.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CF9C41" w14:textId="77777777" w:rsidR="007B331C" w:rsidRDefault="007B331C" w:rsidP="007B331C">
            <w:pPr>
              <w:spacing w:before="0" w:after="0"/>
              <w:jc w:val="center"/>
            </w:pPr>
            <w:r>
              <w:rPr>
                <w:rFonts w:ascii="Arial Narrow" w:hAnsi="Arial Narrow" w:cs="Arial Narrow"/>
                <w:color w:val="000000"/>
                <w:sz w:val="14"/>
              </w:rPr>
              <w:t>337.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AA2D80" w14:textId="77777777" w:rsidR="007B331C" w:rsidRDefault="007B331C" w:rsidP="007B331C">
            <w:pPr>
              <w:spacing w:before="0" w:after="0"/>
              <w:jc w:val="center"/>
            </w:pPr>
            <w:r>
              <w:rPr>
                <w:rFonts w:ascii="Arial Narrow" w:hAnsi="Arial Narrow" w:cs="Arial Narrow"/>
                <w:color w:val="000000"/>
                <w:sz w:val="14"/>
              </w:rPr>
              <w:t>34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A050B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44F4FD"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77617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E28D49" w14:textId="77777777" w:rsidR="007B331C" w:rsidRDefault="007B331C" w:rsidP="007B331C">
            <w:pPr>
              <w:spacing w:before="0" w:after="0"/>
              <w:jc w:val="center"/>
            </w:pPr>
          </w:p>
        </w:tc>
      </w:tr>
      <w:tr w:rsidR="007B331C" w14:paraId="2AA3DA3F"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CBB11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546B3B"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A2AE06"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FACBC2"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67B86E" w14:textId="77777777" w:rsidR="007B331C" w:rsidRDefault="007B331C" w:rsidP="007B331C">
            <w:pPr>
              <w:spacing w:before="0" w:after="0"/>
              <w:jc w:val="center"/>
            </w:pPr>
            <w:r>
              <w:rPr>
                <w:rFonts w:ascii="Arial Narrow" w:hAnsi="Arial Narrow" w:cs="Arial Narrow"/>
                <w:color w:val="000000"/>
                <w:sz w:val="14"/>
              </w:rPr>
              <w:t>2.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1B1D78" w14:textId="77777777" w:rsidR="007B331C" w:rsidRDefault="007B331C" w:rsidP="007B331C">
            <w:pPr>
              <w:spacing w:before="0" w:after="0"/>
              <w:jc w:val="center"/>
            </w:pPr>
            <w:r>
              <w:rPr>
                <w:rFonts w:ascii="Arial Narrow" w:hAnsi="Arial Narrow" w:cs="Arial Narrow"/>
                <w:color w:val="000000"/>
                <w:sz w:val="14"/>
              </w:rPr>
              <w:t>2.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463F56" w14:textId="77777777" w:rsidR="007B331C" w:rsidRDefault="007B331C" w:rsidP="007B331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F8AFAA" w14:textId="77777777" w:rsidR="007B331C" w:rsidRDefault="007B331C" w:rsidP="007B331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77FC66" w14:textId="77777777" w:rsidR="007B331C" w:rsidRDefault="007B331C" w:rsidP="007B331C">
            <w:pPr>
              <w:spacing w:before="0" w:after="0"/>
              <w:jc w:val="center"/>
            </w:pPr>
            <w:r>
              <w:rPr>
                <w:rFonts w:ascii="Arial Narrow" w:hAnsi="Arial Narrow" w:cs="Arial Narrow"/>
                <w:color w:val="000000"/>
                <w:sz w:val="14"/>
              </w:rPr>
              <w:t>3.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1AC7C4" w14:textId="77777777" w:rsidR="007B331C" w:rsidRDefault="007B331C" w:rsidP="007B331C">
            <w:pPr>
              <w:spacing w:before="0" w:after="0"/>
              <w:jc w:val="center"/>
            </w:pPr>
            <w:r>
              <w:rPr>
                <w:rFonts w:ascii="Arial Narrow" w:hAnsi="Arial Narrow" w:cs="Arial Narrow"/>
                <w:color w:val="000000"/>
                <w:sz w:val="14"/>
              </w:rPr>
              <w:t>4.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6EADEC"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134386"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12513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C23CD1" w14:textId="77777777" w:rsidR="007B331C" w:rsidRDefault="007B331C" w:rsidP="007B331C">
            <w:pPr>
              <w:spacing w:before="0" w:after="0"/>
              <w:jc w:val="center"/>
            </w:pPr>
          </w:p>
        </w:tc>
      </w:tr>
      <w:tr w:rsidR="007B331C" w14:paraId="1C91AC2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F85ED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5AD0D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0AC29E"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D8DA32"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37B635" w14:textId="77777777" w:rsidR="007B331C" w:rsidRDefault="007B331C" w:rsidP="007B331C">
            <w:pPr>
              <w:spacing w:before="0" w:after="0"/>
              <w:jc w:val="center"/>
            </w:pPr>
            <w:r>
              <w:rPr>
                <w:rFonts w:ascii="Arial Narrow" w:hAnsi="Arial Narrow" w:cs="Arial Narrow"/>
                <w:color w:val="000000"/>
                <w:sz w:val="14"/>
              </w:rPr>
              <w:t>352.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560DD0" w14:textId="77777777" w:rsidR="007B331C" w:rsidRDefault="007B331C" w:rsidP="007B331C">
            <w:pPr>
              <w:spacing w:before="0" w:after="0"/>
              <w:jc w:val="center"/>
            </w:pPr>
            <w:r>
              <w:rPr>
                <w:rFonts w:ascii="Arial Narrow" w:hAnsi="Arial Narrow" w:cs="Arial Narrow"/>
                <w:color w:val="000000"/>
                <w:sz w:val="14"/>
              </w:rPr>
              <w:t>308.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5C9019" w14:textId="77777777" w:rsidR="007B331C" w:rsidRDefault="007B331C" w:rsidP="007B331C">
            <w:pPr>
              <w:spacing w:before="0" w:after="0"/>
              <w:jc w:val="center"/>
            </w:pPr>
            <w:r>
              <w:rPr>
                <w:rFonts w:ascii="Arial Narrow" w:hAnsi="Arial Narrow" w:cs="Arial Narrow"/>
                <w:color w:val="000000"/>
                <w:sz w:val="14"/>
              </w:rPr>
              <w:t>169.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10D704" w14:textId="77777777" w:rsidR="007B331C" w:rsidRDefault="007B331C" w:rsidP="007B331C">
            <w:pPr>
              <w:spacing w:before="0" w:after="0"/>
              <w:jc w:val="center"/>
            </w:pPr>
            <w:r>
              <w:rPr>
                <w:rFonts w:ascii="Arial Narrow" w:hAnsi="Arial Narrow" w:cs="Arial Narrow"/>
                <w:color w:val="000000"/>
                <w:sz w:val="14"/>
              </w:rPr>
              <w:t>181.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157651" w14:textId="77777777" w:rsidR="007B331C" w:rsidRDefault="007B331C" w:rsidP="007B331C">
            <w:pPr>
              <w:spacing w:before="0" w:after="0"/>
              <w:jc w:val="center"/>
            </w:pPr>
            <w:r>
              <w:rPr>
                <w:rFonts w:ascii="Arial Narrow" w:hAnsi="Arial Narrow" w:cs="Arial Narrow"/>
                <w:color w:val="000000"/>
                <w:sz w:val="14"/>
              </w:rPr>
              <w:t>506.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68CE4E" w14:textId="77777777" w:rsidR="007B331C" w:rsidRDefault="007B331C" w:rsidP="007B331C">
            <w:pPr>
              <w:spacing w:before="0" w:after="0"/>
              <w:jc w:val="center"/>
            </w:pPr>
            <w:r>
              <w:rPr>
                <w:rFonts w:ascii="Arial Narrow" w:hAnsi="Arial Narrow" w:cs="Arial Narrow"/>
                <w:color w:val="000000"/>
                <w:sz w:val="14"/>
              </w:rPr>
              <w:t>598.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BF47B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305A2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0070D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F62261" w14:textId="77777777" w:rsidR="007B331C" w:rsidRDefault="007B331C" w:rsidP="007B331C">
            <w:pPr>
              <w:spacing w:before="0" w:after="0"/>
              <w:jc w:val="center"/>
            </w:pPr>
          </w:p>
        </w:tc>
      </w:tr>
      <w:tr w:rsidR="007B331C" w14:paraId="2E4F2D4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85E4F4"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AD327D"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76DB0C"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BE3C18"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142B4D" w14:textId="77777777" w:rsidR="007B331C" w:rsidRDefault="007B331C" w:rsidP="007B331C">
            <w:pPr>
              <w:spacing w:before="0" w:after="0"/>
              <w:jc w:val="center"/>
            </w:pPr>
            <w:r>
              <w:rPr>
                <w:rFonts w:ascii="Arial Narrow" w:hAnsi="Arial Narrow" w:cs="Arial Narrow"/>
                <w:color w:val="000000"/>
                <w:sz w:val="14"/>
              </w:rPr>
              <w:t>3.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CE06DC" w14:textId="77777777" w:rsidR="007B331C" w:rsidRDefault="007B331C" w:rsidP="007B331C">
            <w:pPr>
              <w:spacing w:before="0" w:after="0"/>
              <w:jc w:val="center"/>
            </w:pPr>
            <w:r>
              <w:rPr>
                <w:rFonts w:ascii="Arial Narrow" w:hAnsi="Arial Narrow" w:cs="Arial Narrow"/>
                <w:color w:val="000000"/>
                <w:sz w:val="14"/>
              </w:rPr>
              <w:t>2.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E9F041" w14:textId="77777777" w:rsidR="007B331C" w:rsidRDefault="007B331C" w:rsidP="007B331C">
            <w:pPr>
              <w:spacing w:before="0" w:after="0"/>
              <w:jc w:val="center"/>
            </w:pPr>
            <w:r>
              <w:rPr>
                <w:rFonts w:ascii="Arial Narrow" w:hAnsi="Arial Narrow" w:cs="Arial Narrow"/>
                <w:color w:val="000000"/>
                <w:sz w:val="14"/>
              </w:rPr>
              <w:t>1.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B2A849"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EEB49C" w14:textId="77777777" w:rsidR="007B331C" w:rsidRDefault="007B331C" w:rsidP="007B331C">
            <w:pPr>
              <w:spacing w:before="0" w:after="0"/>
              <w:jc w:val="center"/>
            </w:pPr>
            <w:r>
              <w:rPr>
                <w:rFonts w:ascii="Arial Narrow" w:hAnsi="Arial Narrow" w:cs="Arial Narrow"/>
                <w:color w:val="000000"/>
                <w:sz w:val="14"/>
              </w:rPr>
              <w:t>5.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93B870" w14:textId="77777777" w:rsidR="007B331C" w:rsidRDefault="007B331C" w:rsidP="007B331C">
            <w:pPr>
              <w:spacing w:before="0" w:after="0"/>
              <w:jc w:val="center"/>
            </w:pPr>
            <w:r>
              <w:rPr>
                <w:rFonts w:ascii="Arial Narrow" w:hAnsi="Arial Narrow" w:cs="Arial Narrow"/>
                <w:color w:val="000000"/>
                <w:sz w:val="14"/>
              </w:rPr>
              <w:t>6.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176C98"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ADB6C5" w14:textId="77777777" w:rsidR="007B331C" w:rsidRDefault="007B331C" w:rsidP="007B331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497C34"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2ED285" w14:textId="77777777" w:rsidR="007B331C" w:rsidRDefault="007B331C" w:rsidP="007B331C">
            <w:pPr>
              <w:spacing w:before="0" w:after="0"/>
              <w:jc w:val="center"/>
            </w:pPr>
            <w:r>
              <w:rPr>
                <w:rFonts w:ascii="Arial Narrow" w:hAnsi="Arial Narrow" w:cs="Arial Narrow"/>
                <w:color w:val="000000"/>
                <w:sz w:val="14"/>
              </w:rPr>
              <w:t>2.40</w:t>
            </w:r>
          </w:p>
        </w:tc>
      </w:tr>
      <w:tr w:rsidR="007B331C" w14:paraId="60B4E4F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88EB63" w14:textId="77777777" w:rsidR="007B331C" w:rsidRDefault="007B331C" w:rsidP="007B331C"/>
        </w:tc>
        <w:tc>
          <w:tcPr>
            <w:tcW w:w="100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BB12B3" w14:textId="77777777" w:rsidR="007B331C" w:rsidRDefault="007B331C" w:rsidP="007B331C">
            <w:pPr>
              <w:spacing w:before="20" w:after="20"/>
              <w:ind w:left="20" w:right="20"/>
            </w:pPr>
            <w:r>
              <w:rPr>
                <w:rFonts w:ascii="Arial Narrow" w:hAnsi="Arial Narrow" w:cs="Arial Narrow"/>
                <w:color w:val="000000"/>
                <w:sz w:val="14"/>
              </w:rPr>
              <w:t>Repulse(WHI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C93FC9" w14:textId="77777777" w:rsidR="007B331C" w:rsidRDefault="007B331C" w:rsidP="007B331C">
            <w:pPr>
              <w:spacing w:before="20" w:after="20"/>
              <w:ind w:left="20" w:right="20"/>
              <w:jc w:val="center"/>
            </w:pPr>
            <w:r>
              <w:rPr>
                <w:rFonts w:ascii="Arial Narrow" w:hAnsi="Arial Narrow" w:cs="Arial Narrow"/>
                <w:color w:val="000000"/>
                <w:sz w:val="14"/>
              </w:rPr>
              <w:t>DI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A0C4EE"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AFC02B" w14:textId="77777777" w:rsidR="007B331C" w:rsidRDefault="007B331C" w:rsidP="007B331C">
            <w:pPr>
              <w:spacing w:before="0" w:after="0"/>
              <w:jc w:val="center"/>
            </w:pPr>
            <w:r>
              <w:rPr>
                <w:rFonts w:ascii="Arial Narrow" w:hAnsi="Arial Narrow" w:cs="Arial Narrow"/>
                <w:color w:val="000000"/>
                <w:sz w:val="14"/>
              </w:rPr>
              <w:t>2.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6C0611" w14:textId="77777777" w:rsidR="007B331C" w:rsidRDefault="007B331C" w:rsidP="007B331C">
            <w:pPr>
              <w:spacing w:before="0" w:after="0"/>
              <w:jc w:val="center"/>
            </w:pPr>
            <w:r>
              <w:rPr>
                <w:rFonts w:ascii="Arial Narrow" w:hAnsi="Arial Narrow" w:cs="Arial Narrow"/>
                <w:color w:val="000000"/>
                <w:sz w:val="14"/>
              </w:rPr>
              <w:t>2.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3188DA" w14:textId="77777777" w:rsidR="007B331C" w:rsidRDefault="007B331C" w:rsidP="007B331C">
            <w:pPr>
              <w:spacing w:before="0" w:after="0"/>
              <w:jc w:val="center"/>
            </w:pPr>
            <w:r>
              <w:rPr>
                <w:rFonts w:ascii="Arial Narrow" w:hAnsi="Arial Narrow" w:cs="Arial Narrow"/>
                <w:color w:val="000000"/>
                <w:sz w:val="14"/>
              </w:rPr>
              <w:t>2.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5BE265" w14:textId="77777777" w:rsidR="007B331C" w:rsidRDefault="007B331C" w:rsidP="007B331C">
            <w:pPr>
              <w:spacing w:before="0" w:after="0"/>
              <w:jc w:val="center"/>
            </w:pPr>
            <w:r>
              <w:rPr>
                <w:rFonts w:ascii="Arial Narrow" w:hAnsi="Arial Narrow" w:cs="Arial Narrow"/>
                <w:color w:val="000000"/>
                <w:sz w:val="14"/>
              </w:rPr>
              <w:t>2.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09164E" w14:textId="77777777" w:rsidR="007B331C" w:rsidRDefault="007B331C" w:rsidP="007B331C">
            <w:pPr>
              <w:spacing w:before="0" w:after="0"/>
              <w:jc w:val="center"/>
            </w:pPr>
            <w:r>
              <w:rPr>
                <w:rFonts w:ascii="Arial Narrow" w:hAnsi="Arial Narrow" w:cs="Arial Narrow"/>
                <w:color w:val="000000"/>
                <w:sz w:val="14"/>
              </w:rPr>
              <w:t>3.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A99178" w14:textId="77777777" w:rsidR="007B331C" w:rsidRDefault="007B331C" w:rsidP="007B331C">
            <w:pPr>
              <w:spacing w:before="0" w:after="0"/>
              <w:jc w:val="center"/>
            </w:pPr>
            <w:r>
              <w:rPr>
                <w:rFonts w:ascii="Arial Narrow" w:hAnsi="Arial Narrow" w:cs="Arial Narrow"/>
                <w:color w:val="000000"/>
                <w:sz w:val="14"/>
              </w:rPr>
              <w:t>4.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3E67F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27FBA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EDE5B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91C810" w14:textId="77777777" w:rsidR="007B331C" w:rsidRDefault="007B331C" w:rsidP="007B331C">
            <w:pPr>
              <w:spacing w:before="0" w:after="0"/>
              <w:jc w:val="center"/>
            </w:pPr>
          </w:p>
        </w:tc>
      </w:tr>
      <w:tr w:rsidR="007B331C" w14:paraId="7D9FC1A1"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C0480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96D5EE"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99F290" w14:textId="77777777" w:rsidR="007B331C" w:rsidRDefault="007B331C" w:rsidP="007B331C">
            <w:pPr>
              <w:spacing w:before="20" w:after="20"/>
              <w:ind w:left="20" w:right="20"/>
              <w:jc w:val="center"/>
            </w:pPr>
            <w:r>
              <w:rPr>
                <w:rFonts w:ascii="Arial Narrow" w:hAnsi="Arial Narrow" w:cs="Arial Narrow"/>
                <w:color w:val="000000"/>
                <w:sz w:val="14"/>
              </w:rPr>
              <w:t>DOC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FB55C1"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15A5FA" w14:textId="77777777" w:rsidR="007B331C" w:rsidRDefault="007B331C" w:rsidP="007B331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8D51FF" w14:textId="77777777" w:rsidR="007B331C" w:rsidRDefault="007B331C" w:rsidP="007B331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8F65F3" w14:textId="77777777" w:rsidR="007B331C" w:rsidRDefault="007B331C" w:rsidP="007B331C">
            <w:pPr>
              <w:spacing w:before="0" w:after="0"/>
              <w:jc w:val="center"/>
            </w:pPr>
            <w:r>
              <w:rPr>
                <w:rFonts w:ascii="Arial Narrow" w:hAnsi="Arial Narrow" w:cs="Arial Narrow"/>
                <w:color w:val="000000"/>
                <w:sz w:val="14"/>
              </w:rPr>
              <w:t>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46EB9A" w14:textId="77777777" w:rsidR="007B331C" w:rsidRDefault="007B331C" w:rsidP="007B331C">
            <w:pPr>
              <w:spacing w:before="0" w:after="0"/>
              <w:jc w:val="center"/>
            </w:pPr>
            <w:r>
              <w:rPr>
                <w:rFonts w:ascii="Arial Narrow" w:hAnsi="Arial Narrow" w:cs="Arial Narrow"/>
                <w:color w:val="000000"/>
                <w:sz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C941FF" w14:textId="77777777" w:rsidR="007B331C" w:rsidRDefault="007B331C" w:rsidP="007B331C">
            <w:pPr>
              <w:spacing w:before="0" w:after="0"/>
              <w:jc w:val="center"/>
            </w:pPr>
            <w:r>
              <w:rPr>
                <w:rFonts w:ascii="Arial Narrow" w:hAnsi="Arial Narrow" w:cs="Arial Narrow"/>
                <w:color w:val="000000"/>
                <w:sz w:val="14"/>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F59F51" w14:textId="77777777" w:rsidR="007B331C" w:rsidRDefault="007B331C" w:rsidP="007B331C">
            <w:pPr>
              <w:spacing w:before="0" w:after="0"/>
              <w:jc w:val="center"/>
            </w:pPr>
            <w:r>
              <w:rPr>
                <w:rFonts w:ascii="Arial Narrow" w:hAnsi="Arial Narrow" w:cs="Arial Narrow"/>
                <w:color w:val="000000"/>
                <w:sz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EDAB70"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D6A65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B7B8A9"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340490" w14:textId="77777777" w:rsidR="007B331C" w:rsidRDefault="007B331C" w:rsidP="007B331C">
            <w:pPr>
              <w:spacing w:before="0" w:after="0"/>
              <w:jc w:val="center"/>
            </w:pPr>
          </w:p>
        </w:tc>
      </w:tr>
      <w:tr w:rsidR="007B331C" w14:paraId="77354DC5"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D43BF7"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0D7B0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357E9A" w14:textId="77777777" w:rsidR="007B331C" w:rsidRDefault="007B331C" w:rsidP="007B331C">
            <w:pPr>
              <w:spacing w:before="20" w:after="20"/>
              <w:ind w:left="20" w:right="20"/>
              <w:jc w:val="center"/>
            </w:pPr>
            <w:r>
              <w:rPr>
                <w:rFonts w:ascii="Arial Narrow" w:hAnsi="Arial Narrow" w:cs="Arial Narrow"/>
                <w:color w:val="000000"/>
                <w:sz w:val="14"/>
              </w:rPr>
              <w:t>DO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46C996"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B0720E" w14:textId="77777777" w:rsidR="007B331C" w:rsidRDefault="007B331C" w:rsidP="007B331C">
            <w:pPr>
              <w:spacing w:before="0" w:after="0"/>
              <w:jc w:val="center"/>
            </w:pPr>
            <w:r>
              <w:rPr>
                <w:rFonts w:ascii="Arial Narrow" w:hAnsi="Arial Narrow" w:cs="Arial Narrow"/>
                <w:color w:val="000000"/>
                <w:sz w:val="14"/>
              </w:rPr>
              <w:t>8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1478F3" w14:textId="77777777" w:rsidR="007B331C" w:rsidRDefault="007B331C" w:rsidP="007B331C">
            <w:pPr>
              <w:spacing w:before="0" w:after="0"/>
              <w:jc w:val="center"/>
            </w:pPr>
            <w:r>
              <w:rPr>
                <w:rFonts w:ascii="Arial Narrow" w:hAnsi="Arial Narrow" w:cs="Arial Narrow"/>
                <w:color w:val="000000"/>
                <w:sz w:val="14"/>
              </w:rPr>
              <w:t>8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70D167" w14:textId="77777777" w:rsidR="007B331C" w:rsidRDefault="007B331C" w:rsidP="007B331C">
            <w:pPr>
              <w:spacing w:before="0" w:after="0"/>
              <w:jc w:val="center"/>
            </w:pPr>
            <w:r>
              <w:rPr>
                <w:rFonts w:ascii="Arial Narrow" w:hAnsi="Arial Narrow" w:cs="Arial Narrow"/>
                <w:color w:val="000000"/>
                <w:sz w:val="14"/>
              </w:rPr>
              <w:t>67.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1E2F11" w14:textId="77777777" w:rsidR="007B331C" w:rsidRDefault="007B331C" w:rsidP="007B331C">
            <w:pPr>
              <w:spacing w:before="0" w:after="0"/>
              <w:jc w:val="center"/>
            </w:pPr>
            <w:r>
              <w:rPr>
                <w:rFonts w:ascii="Arial Narrow" w:hAnsi="Arial Narrow" w:cs="Arial Narrow"/>
                <w:color w:val="000000"/>
                <w:sz w:val="14"/>
              </w:rPr>
              <w:t>72.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00600F" w14:textId="77777777" w:rsidR="007B331C" w:rsidRDefault="007B331C" w:rsidP="007B331C">
            <w:pPr>
              <w:spacing w:before="0" w:after="0"/>
              <w:jc w:val="center"/>
            </w:pPr>
            <w:r>
              <w:rPr>
                <w:rFonts w:ascii="Arial Narrow" w:hAnsi="Arial Narrow" w:cs="Arial Narrow"/>
                <w:color w:val="000000"/>
                <w:sz w:val="14"/>
              </w:rPr>
              <w:t>87.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722B30" w14:textId="77777777" w:rsidR="007B331C" w:rsidRDefault="007B331C" w:rsidP="007B331C">
            <w:pPr>
              <w:spacing w:before="0" w:after="0"/>
              <w:jc w:val="center"/>
            </w:pPr>
            <w:r>
              <w:rPr>
                <w:rFonts w:ascii="Arial Narrow" w:hAnsi="Arial Narrow" w:cs="Arial Narrow"/>
                <w:color w:val="000000"/>
                <w:sz w:val="14"/>
              </w:rPr>
              <w:t>92.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EFC77F"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C5451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F8DAD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F09FF5" w14:textId="77777777" w:rsidR="007B331C" w:rsidRDefault="007B331C" w:rsidP="007B331C">
            <w:pPr>
              <w:spacing w:before="0" w:after="0"/>
              <w:jc w:val="center"/>
            </w:pPr>
          </w:p>
        </w:tc>
      </w:tr>
      <w:tr w:rsidR="007B331C" w14:paraId="471FCDC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F5819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7A586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9E1E45" w14:textId="77777777" w:rsidR="007B331C" w:rsidRDefault="007B331C" w:rsidP="007B331C">
            <w:pPr>
              <w:spacing w:before="20" w:after="20"/>
              <w:ind w:left="20" w:right="20"/>
              <w:jc w:val="center"/>
            </w:pPr>
            <w:r>
              <w:rPr>
                <w:rFonts w:ascii="Arial Narrow" w:hAnsi="Arial Narrow" w:cs="Arial Narrow"/>
                <w:color w:val="000000"/>
                <w:sz w:val="14"/>
              </w:rPr>
              <w:t>DO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FBEF0B"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0E58C1" w14:textId="77777777" w:rsidR="007B331C" w:rsidRDefault="007B331C" w:rsidP="007B331C">
            <w:pPr>
              <w:spacing w:before="0" w:after="0"/>
              <w:jc w:val="center"/>
            </w:pPr>
            <w:r>
              <w:rPr>
                <w:rFonts w:ascii="Arial Narrow" w:hAnsi="Arial Narrow" w:cs="Arial Narrow"/>
                <w:color w:val="000000"/>
                <w:sz w:val="14"/>
              </w:rPr>
              <w:t>4.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6FC332" w14:textId="77777777" w:rsidR="007B331C" w:rsidRDefault="007B331C" w:rsidP="007B331C">
            <w:pPr>
              <w:spacing w:before="0" w:after="0"/>
              <w:jc w:val="center"/>
            </w:pPr>
            <w:r>
              <w:rPr>
                <w:rFonts w:ascii="Arial Narrow" w:hAnsi="Arial Narrow" w:cs="Arial Narrow"/>
                <w:color w:val="000000"/>
                <w:sz w:val="14"/>
              </w:rPr>
              <w:t>4.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A04243" w14:textId="77777777" w:rsidR="007B331C" w:rsidRDefault="007B331C" w:rsidP="007B331C">
            <w:pPr>
              <w:spacing w:before="0" w:after="0"/>
              <w:jc w:val="center"/>
            </w:pPr>
            <w:r>
              <w:rPr>
                <w:rFonts w:ascii="Arial Narrow" w:hAnsi="Arial Narrow" w:cs="Arial Narrow"/>
                <w:color w:val="000000"/>
                <w:sz w:val="14"/>
              </w:rPr>
              <w:t>4.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1AC9CC" w14:textId="77777777" w:rsidR="007B331C" w:rsidRDefault="007B331C" w:rsidP="007B331C">
            <w:pPr>
              <w:spacing w:before="0" w:after="0"/>
              <w:jc w:val="center"/>
            </w:pPr>
            <w:r>
              <w:rPr>
                <w:rFonts w:ascii="Arial Narrow" w:hAnsi="Arial Narrow" w:cs="Arial Narrow"/>
                <w:color w:val="000000"/>
                <w:sz w:val="14"/>
              </w:rPr>
              <w:t>4.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BC7F90" w14:textId="77777777" w:rsidR="007B331C" w:rsidRDefault="007B331C" w:rsidP="007B331C">
            <w:pPr>
              <w:spacing w:before="0" w:after="0"/>
              <w:jc w:val="center"/>
            </w:pPr>
            <w:r>
              <w:rPr>
                <w:rFonts w:ascii="Arial Narrow" w:hAnsi="Arial Narrow" w:cs="Arial Narrow"/>
                <w:color w:val="000000"/>
                <w:sz w:val="14"/>
              </w:rPr>
              <w:t>4.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7672E1" w14:textId="77777777" w:rsidR="007B331C" w:rsidRDefault="007B331C" w:rsidP="007B331C">
            <w:pPr>
              <w:spacing w:before="0" w:after="0"/>
              <w:jc w:val="center"/>
            </w:pPr>
            <w:r>
              <w:rPr>
                <w:rFonts w:ascii="Arial Narrow" w:hAnsi="Arial Narrow" w:cs="Arial Narrow"/>
                <w:color w:val="000000"/>
                <w:sz w:val="14"/>
              </w:rPr>
              <w:t>4.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220B1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1033AB"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9AF786"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167F56" w14:textId="77777777" w:rsidR="007B331C" w:rsidRDefault="007B331C" w:rsidP="007B331C">
            <w:pPr>
              <w:spacing w:before="0" w:after="0"/>
              <w:jc w:val="center"/>
            </w:pPr>
          </w:p>
        </w:tc>
      </w:tr>
      <w:tr w:rsidR="007B331C" w14:paraId="30394F1B"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27025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924D2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A6A0D1" w14:textId="77777777" w:rsidR="007B331C" w:rsidRDefault="007B331C" w:rsidP="007B331C">
            <w:pPr>
              <w:spacing w:before="20" w:after="20"/>
              <w:ind w:left="20" w:right="20"/>
              <w:jc w:val="center"/>
            </w:pPr>
            <w:r>
              <w:rPr>
                <w:rFonts w:ascii="Arial Narrow" w:hAnsi="Arial Narrow" w:cs="Arial Narrow"/>
                <w:color w:val="000000"/>
                <w:sz w:val="14"/>
              </w:rPr>
              <w:t>Chl a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744EFD"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8070A50" w14:textId="77777777" w:rsidR="007B331C" w:rsidRDefault="007B331C" w:rsidP="007B331C">
            <w:pPr>
              <w:spacing w:before="0" w:after="0"/>
              <w:jc w:val="center"/>
            </w:pPr>
            <w:r>
              <w:rPr>
                <w:rFonts w:ascii="Arial Narrow" w:hAnsi="Arial Narrow" w:cs="Arial Narrow"/>
                <w:color w:val="000000"/>
                <w:sz w:val="14"/>
              </w:rPr>
              <w:t>0.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238710" w14:textId="77777777" w:rsidR="007B331C" w:rsidRDefault="007B331C" w:rsidP="007B331C">
            <w:pPr>
              <w:spacing w:before="0" w:after="0"/>
              <w:jc w:val="center"/>
            </w:pPr>
            <w:r>
              <w:rPr>
                <w:rFonts w:ascii="Arial Narrow" w:hAnsi="Arial Narrow" w:cs="Arial Narrow"/>
                <w:color w:val="000000"/>
                <w:sz w:val="14"/>
              </w:rPr>
              <w:t>0.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014F27" w14:textId="77777777" w:rsidR="007B331C" w:rsidRDefault="007B331C" w:rsidP="007B331C">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463294" w14:textId="77777777" w:rsidR="007B331C" w:rsidRDefault="007B331C" w:rsidP="007B331C">
            <w:pPr>
              <w:spacing w:before="0" w:after="0"/>
              <w:jc w:val="center"/>
            </w:pPr>
            <w:r>
              <w:rPr>
                <w:rFonts w:ascii="Arial Narrow" w:hAnsi="Arial Narrow" w:cs="Arial Narrow"/>
                <w:color w:val="000000"/>
                <w:sz w:val="14"/>
              </w:rPr>
              <w:t>0.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0F466F" w14:textId="77777777" w:rsidR="007B331C" w:rsidRDefault="007B331C" w:rsidP="007B331C">
            <w:pPr>
              <w:spacing w:before="0" w:after="0"/>
              <w:jc w:val="center"/>
            </w:pPr>
            <w:r>
              <w:rPr>
                <w:rFonts w:ascii="Arial Narrow" w:hAnsi="Arial Narrow" w:cs="Arial Narrow"/>
                <w:color w:val="000000"/>
                <w:sz w:val="14"/>
              </w:rPr>
              <w:t>0.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0DF507" w14:textId="77777777" w:rsidR="007B331C" w:rsidRDefault="007B331C" w:rsidP="007B331C">
            <w:pPr>
              <w:spacing w:before="0" w:after="0"/>
              <w:jc w:val="center"/>
            </w:pPr>
            <w:r>
              <w:rPr>
                <w:rFonts w:ascii="Arial Narrow" w:hAnsi="Arial Narrow" w:cs="Arial Narrow"/>
                <w:color w:val="000000"/>
                <w:sz w:val="14"/>
              </w:rPr>
              <w:t>0.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7DEC2D"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DA6400" w14:textId="77777777" w:rsidR="007B331C" w:rsidRDefault="007B331C" w:rsidP="007B331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3B0BF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471D3B" w14:textId="77777777" w:rsidR="007B331C" w:rsidRDefault="007B331C" w:rsidP="007B331C">
            <w:pPr>
              <w:spacing w:before="0" w:after="0"/>
              <w:jc w:val="center"/>
            </w:pPr>
          </w:p>
        </w:tc>
      </w:tr>
      <w:tr w:rsidR="007B331C" w14:paraId="4889D5DE"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9C889D"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31C5A8"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78709C" w14:textId="77777777" w:rsidR="007B331C" w:rsidRDefault="007B331C" w:rsidP="007B331C">
            <w:pPr>
              <w:spacing w:before="20" w:after="20"/>
              <w:ind w:left="20" w:right="20"/>
              <w:jc w:val="center"/>
            </w:pPr>
            <w:r>
              <w:rPr>
                <w:rFonts w:ascii="Arial Narrow" w:hAnsi="Arial Narrow" w:cs="Arial Narrow"/>
                <w:color w:val="000000"/>
                <w:sz w:val="14"/>
              </w:rPr>
              <w:t>NOₓ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84DB74"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E3AF41" w14:textId="77777777" w:rsidR="007B331C" w:rsidRDefault="007B331C" w:rsidP="007B331C">
            <w:pPr>
              <w:spacing w:before="0" w:after="0"/>
              <w:jc w:val="center"/>
            </w:pPr>
            <w:r>
              <w:rPr>
                <w:rFonts w:ascii="Arial Narrow" w:hAnsi="Arial Narrow" w:cs="Arial Narrow"/>
                <w:color w:val="000000"/>
                <w:sz w:val="14"/>
              </w:rPr>
              <w:t>1.4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CC740B4" w14:textId="77777777" w:rsidR="007B331C" w:rsidRDefault="007B331C" w:rsidP="007B331C">
            <w:pPr>
              <w:spacing w:before="0" w:after="0"/>
              <w:jc w:val="center"/>
            </w:pPr>
            <w:r>
              <w:rPr>
                <w:rFonts w:ascii="Arial Narrow" w:hAnsi="Arial Narrow" w:cs="Arial Narrow"/>
                <w:color w:val="000000"/>
                <w:sz w:val="14"/>
              </w:rPr>
              <w:t>1.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0A2F67" w14:textId="77777777" w:rsidR="007B331C" w:rsidRDefault="007B331C" w:rsidP="007B331C">
            <w:pPr>
              <w:spacing w:before="0" w:after="0"/>
              <w:jc w:val="center"/>
            </w:pPr>
            <w:r>
              <w:rPr>
                <w:rFonts w:ascii="Arial Narrow" w:hAnsi="Arial Narrow" w:cs="Arial Narrow"/>
                <w:color w:val="000000"/>
                <w:sz w:val="14"/>
              </w:rPr>
              <w:t>0.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C95F7B" w14:textId="77777777" w:rsidR="007B331C" w:rsidRDefault="007B331C" w:rsidP="007B331C">
            <w:pPr>
              <w:spacing w:before="0" w:after="0"/>
              <w:jc w:val="center"/>
            </w:pPr>
            <w:r>
              <w:rPr>
                <w:rFonts w:ascii="Arial Narrow" w:hAnsi="Arial Narrow" w:cs="Arial Narrow"/>
                <w:color w:val="000000"/>
                <w:sz w:val="14"/>
              </w:rPr>
              <w:t>0.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60BC17" w14:textId="77777777" w:rsidR="007B331C" w:rsidRDefault="007B331C" w:rsidP="007B331C">
            <w:pPr>
              <w:spacing w:before="0" w:after="0"/>
              <w:jc w:val="center"/>
            </w:pPr>
            <w:r>
              <w:rPr>
                <w:rFonts w:ascii="Arial Narrow" w:hAnsi="Arial Narrow" w:cs="Arial Narrow"/>
                <w:color w:val="000000"/>
                <w:sz w:val="14"/>
              </w:rPr>
              <w:t>2.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1C7FFF" w14:textId="77777777" w:rsidR="007B331C" w:rsidRDefault="007B331C" w:rsidP="007B331C">
            <w:pPr>
              <w:spacing w:before="0" w:after="0"/>
              <w:jc w:val="center"/>
            </w:pPr>
            <w:r>
              <w:rPr>
                <w:rFonts w:ascii="Arial Narrow" w:hAnsi="Arial Narrow" w:cs="Arial Narrow"/>
                <w:color w:val="000000"/>
                <w:sz w:val="14"/>
              </w:rPr>
              <w:t>2.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67119C"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1B69D0" w14:textId="77777777" w:rsidR="007B331C" w:rsidRDefault="007B331C" w:rsidP="007B331C">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B7424E"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7779D5" w14:textId="77777777" w:rsidR="007B331C" w:rsidRDefault="007B331C" w:rsidP="007B331C">
            <w:pPr>
              <w:spacing w:before="0" w:after="0"/>
              <w:jc w:val="center"/>
            </w:pPr>
          </w:p>
        </w:tc>
      </w:tr>
      <w:tr w:rsidR="007B331C" w14:paraId="533AB817"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DE784B"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B9BC7F"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8139AA" w14:textId="77777777" w:rsidR="007B331C" w:rsidRDefault="007B331C" w:rsidP="007B331C">
            <w:pPr>
              <w:spacing w:before="20" w:after="20"/>
              <w:ind w:left="20" w:right="20"/>
              <w:jc w:val="center"/>
            </w:pPr>
            <w:r>
              <w:rPr>
                <w:rFonts w:ascii="Arial Narrow" w:hAnsi="Arial Narrow" w:cs="Arial Narrow"/>
                <w:color w:val="000000"/>
                <w:sz w:val="14"/>
              </w:rPr>
              <w:t>PN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8E0D64"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A49EFB" w14:textId="77777777" w:rsidR="007B331C" w:rsidRDefault="007B331C" w:rsidP="007B331C">
            <w:pPr>
              <w:spacing w:before="0" w:after="0"/>
              <w:jc w:val="center"/>
            </w:pPr>
            <w:r>
              <w:rPr>
                <w:rFonts w:ascii="Arial Narrow" w:hAnsi="Arial Narrow" w:cs="Arial Narrow"/>
                <w:color w:val="000000"/>
                <w:sz w:val="14"/>
              </w:rPr>
              <w:t>28.4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573BB27" w14:textId="77777777" w:rsidR="007B331C" w:rsidRDefault="007B331C" w:rsidP="007B331C">
            <w:pPr>
              <w:spacing w:before="0" w:after="0"/>
              <w:jc w:val="center"/>
            </w:pPr>
            <w:r>
              <w:rPr>
                <w:rFonts w:ascii="Arial Narrow" w:hAnsi="Arial Narrow" w:cs="Arial Narrow"/>
                <w:color w:val="000000"/>
                <w:sz w:val="14"/>
              </w:rPr>
              <w:t>26.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DFBB4F" w14:textId="77777777" w:rsidR="007B331C" w:rsidRDefault="007B331C" w:rsidP="007B331C">
            <w:pPr>
              <w:spacing w:before="0" w:after="0"/>
              <w:jc w:val="center"/>
            </w:pPr>
            <w:r>
              <w:rPr>
                <w:rFonts w:ascii="Arial Narrow" w:hAnsi="Arial Narrow" w:cs="Arial Narrow"/>
                <w:color w:val="000000"/>
                <w:sz w:val="14"/>
              </w:rPr>
              <w:t>12.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218E01" w14:textId="77777777" w:rsidR="007B331C" w:rsidRDefault="007B331C" w:rsidP="007B331C">
            <w:pPr>
              <w:spacing w:before="0" w:after="0"/>
              <w:jc w:val="center"/>
            </w:pPr>
            <w:r>
              <w:rPr>
                <w:rFonts w:ascii="Arial Narrow" w:hAnsi="Arial Narrow" w:cs="Arial Narrow"/>
                <w:color w:val="000000"/>
                <w:sz w:val="14"/>
              </w:rPr>
              <w:t>14.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51A110" w14:textId="77777777" w:rsidR="007B331C" w:rsidRDefault="007B331C" w:rsidP="007B331C">
            <w:pPr>
              <w:spacing w:before="0" w:after="0"/>
              <w:jc w:val="center"/>
            </w:pPr>
            <w:r>
              <w:rPr>
                <w:rFonts w:ascii="Arial Narrow" w:hAnsi="Arial Narrow" w:cs="Arial Narrow"/>
                <w:color w:val="000000"/>
                <w:sz w:val="14"/>
              </w:rPr>
              <w:t>41.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9CE7D0" w14:textId="77777777" w:rsidR="007B331C" w:rsidRDefault="007B331C" w:rsidP="007B331C">
            <w:pPr>
              <w:spacing w:before="0" w:after="0"/>
              <w:jc w:val="center"/>
            </w:pPr>
            <w:r>
              <w:rPr>
                <w:rFonts w:ascii="Arial Narrow" w:hAnsi="Arial Narrow" w:cs="Arial Narrow"/>
                <w:color w:val="000000"/>
                <w:sz w:val="14"/>
              </w:rPr>
              <w:t>47.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75D9EC"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3617E4" w14:textId="77777777" w:rsidR="007B331C" w:rsidRDefault="007B331C" w:rsidP="007B331C">
            <w:pPr>
              <w:spacing w:before="0" w:after="0"/>
              <w:jc w:val="center"/>
            </w:pPr>
            <w:r>
              <w:rPr>
                <w:rFonts w:ascii="Arial Narrow" w:hAnsi="Arial Narrow" w:cs="Arial Narrow"/>
                <w:color w:val="000000"/>
                <w:sz w:val="14"/>
              </w:rPr>
              <w:t>1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3F418C" w14:textId="77777777" w:rsidR="007B331C" w:rsidRDefault="007B331C" w:rsidP="007B331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C268CA" w14:textId="77777777" w:rsidR="007B331C" w:rsidRDefault="007B331C" w:rsidP="007B331C">
            <w:pPr>
              <w:spacing w:before="0" w:after="0"/>
              <w:jc w:val="center"/>
            </w:pPr>
            <w:r>
              <w:rPr>
                <w:rFonts w:ascii="Arial Narrow" w:hAnsi="Arial Narrow" w:cs="Arial Narrow"/>
                <w:color w:val="000000"/>
                <w:sz w:val="14"/>
              </w:rPr>
              <w:t>25.00</w:t>
            </w:r>
          </w:p>
        </w:tc>
      </w:tr>
      <w:tr w:rsidR="007B331C" w14:paraId="2D7FE372"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B538BA"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4E0066"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72382D" w14:textId="77777777" w:rsidR="007B331C" w:rsidRDefault="007B331C" w:rsidP="007B331C">
            <w:pPr>
              <w:spacing w:before="20" w:after="20"/>
              <w:ind w:left="20" w:right="20"/>
              <w:jc w:val="center"/>
            </w:pPr>
            <w:r>
              <w:rPr>
                <w:rFonts w:ascii="Arial Narrow" w:hAnsi="Arial Narrow" w:cs="Arial Narrow"/>
                <w:color w:val="000000"/>
                <w:sz w:val="14"/>
              </w:rPr>
              <w:t>PO₄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E1D822"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2D7C9F" w14:textId="77777777" w:rsidR="007B331C" w:rsidRDefault="007B331C" w:rsidP="007B331C">
            <w:pPr>
              <w:spacing w:before="0" w:after="0"/>
              <w:jc w:val="center"/>
            </w:pPr>
            <w:r>
              <w:rPr>
                <w:rFonts w:ascii="Arial Narrow" w:hAnsi="Arial Narrow" w:cs="Arial Narrow"/>
                <w:color w:val="000000"/>
                <w:sz w:val="14"/>
              </w:rPr>
              <w:t>3.2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B12CBA8" w14:textId="77777777" w:rsidR="007B331C" w:rsidRDefault="007B331C" w:rsidP="007B331C">
            <w:pPr>
              <w:spacing w:before="0" w:after="0"/>
              <w:jc w:val="center"/>
            </w:pPr>
            <w:r>
              <w:rPr>
                <w:rFonts w:ascii="Arial Narrow" w:hAnsi="Arial Narrow" w:cs="Arial Narrow"/>
                <w:color w:val="000000"/>
                <w:sz w:val="14"/>
              </w:rPr>
              <w:t>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1BDB74" w14:textId="77777777" w:rsidR="007B331C" w:rsidRDefault="007B331C" w:rsidP="007B331C">
            <w:pPr>
              <w:spacing w:before="0" w:after="0"/>
              <w:jc w:val="center"/>
            </w:pPr>
            <w:r>
              <w:rPr>
                <w:rFonts w:ascii="Arial Narrow" w:hAnsi="Arial Narrow" w:cs="Arial Narrow"/>
                <w:color w:val="000000"/>
                <w:sz w:val="14"/>
              </w:rPr>
              <w:t>2.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BEA870" w14:textId="77777777" w:rsidR="007B331C" w:rsidRDefault="007B331C" w:rsidP="007B331C">
            <w:pPr>
              <w:spacing w:before="0" w:after="0"/>
              <w:jc w:val="center"/>
            </w:pPr>
            <w:r>
              <w:rPr>
                <w:rFonts w:ascii="Arial Narrow" w:hAnsi="Arial Narrow" w:cs="Arial Narrow"/>
                <w:color w:val="000000"/>
                <w:sz w:val="14"/>
              </w:rPr>
              <w:t>2.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50AC7A" w14:textId="77777777" w:rsidR="007B331C" w:rsidRDefault="007B331C" w:rsidP="007B331C">
            <w:pPr>
              <w:spacing w:before="0" w:after="0"/>
              <w:jc w:val="center"/>
            </w:pPr>
            <w:r>
              <w:rPr>
                <w:rFonts w:ascii="Arial Narrow" w:hAnsi="Arial Narrow" w:cs="Arial Narrow"/>
                <w:color w:val="000000"/>
                <w:sz w:val="14"/>
              </w:rPr>
              <w:t>4.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F58B5B" w14:textId="77777777" w:rsidR="007B331C" w:rsidRDefault="007B331C" w:rsidP="007B331C">
            <w:pPr>
              <w:spacing w:before="0" w:after="0"/>
              <w:jc w:val="center"/>
            </w:pPr>
            <w:r>
              <w:rPr>
                <w:rFonts w:ascii="Arial Narrow" w:hAnsi="Arial Narrow" w:cs="Arial Narrow"/>
                <w:color w:val="000000"/>
                <w:sz w:val="14"/>
              </w:rPr>
              <w:t>4.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EFDD08"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FF2D82" w14:textId="77777777" w:rsidR="007B331C" w:rsidRDefault="007B331C" w:rsidP="007B331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81B781"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69C38E" w14:textId="77777777" w:rsidR="007B331C" w:rsidRDefault="007B331C" w:rsidP="007B331C">
            <w:pPr>
              <w:spacing w:before="0" w:after="0"/>
              <w:jc w:val="center"/>
            </w:pPr>
          </w:p>
        </w:tc>
      </w:tr>
      <w:tr w:rsidR="007B331C" w14:paraId="02D25F56"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45637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064211"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2184F4" w14:textId="77777777" w:rsidR="007B331C" w:rsidRDefault="007B331C" w:rsidP="007B331C">
            <w:pPr>
              <w:spacing w:before="20" w:after="20"/>
              <w:ind w:left="20" w:right="20"/>
              <w:jc w:val="center"/>
            </w:pPr>
            <w:r>
              <w:rPr>
                <w:rFonts w:ascii="Arial Narrow" w:hAnsi="Arial Narrow" w:cs="Arial Narrow"/>
                <w:color w:val="000000"/>
                <w:sz w:val="14"/>
              </w:rPr>
              <w:t>POC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F66B5D"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81D030" w14:textId="77777777" w:rsidR="007B331C" w:rsidRDefault="007B331C" w:rsidP="007B331C">
            <w:pPr>
              <w:spacing w:before="0" w:after="0"/>
              <w:jc w:val="center"/>
            </w:pPr>
            <w:r>
              <w:rPr>
                <w:rFonts w:ascii="Arial Narrow" w:hAnsi="Arial Narrow" w:cs="Arial Narrow"/>
                <w:color w:val="000000"/>
                <w:sz w:val="14"/>
              </w:rPr>
              <w:t>266.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1C8F96" w14:textId="77777777" w:rsidR="007B331C" w:rsidRDefault="007B331C" w:rsidP="007B331C">
            <w:pPr>
              <w:spacing w:before="0" w:after="0"/>
              <w:jc w:val="center"/>
            </w:pPr>
            <w:r>
              <w:rPr>
                <w:rFonts w:ascii="Arial Narrow" w:hAnsi="Arial Narrow" w:cs="Arial Narrow"/>
                <w:color w:val="000000"/>
                <w:sz w:val="14"/>
              </w:rPr>
              <w:t>240.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BD58A5" w14:textId="77777777" w:rsidR="007B331C" w:rsidRDefault="007B331C" w:rsidP="007B331C">
            <w:pPr>
              <w:spacing w:before="0" w:after="0"/>
              <w:jc w:val="center"/>
            </w:pPr>
            <w:r>
              <w:rPr>
                <w:rFonts w:ascii="Arial Narrow" w:hAnsi="Arial Narrow" w:cs="Arial Narrow"/>
                <w:color w:val="000000"/>
                <w:sz w:val="14"/>
              </w:rPr>
              <w:t>130.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FE5BAD" w14:textId="77777777" w:rsidR="007B331C" w:rsidRDefault="007B331C" w:rsidP="007B331C">
            <w:pPr>
              <w:spacing w:before="0" w:after="0"/>
              <w:jc w:val="center"/>
            </w:pPr>
            <w:r>
              <w:rPr>
                <w:rFonts w:ascii="Arial Narrow" w:hAnsi="Arial Narrow" w:cs="Arial Narrow"/>
                <w:color w:val="000000"/>
                <w:sz w:val="14"/>
              </w:rPr>
              <w:t>13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0FDC5A" w14:textId="77777777" w:rsidR="007B331C" w:rsidRDefault="007B331C" w:rsidP="007B331C">
            <w:pPr>
              <w:spacing w:before="0" w:after="0"/>
              <w:jc w:val="center"/>
            </w:pPr>
            <w:r>
              <w:rPr>
                <w:rFonts w:ascii="Arial Narrow" w:hAnsi="Arial Narrow" w:cs="Arial Narrow"/>
                <w:color w:val="000000"/>
                <w:sz w:val="14"/>
              </w:rPr>
              <w:t>388.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856719" w14:textId="77777777" w:rsidR="007B331C" w:rsidRDefault="007B331C" w:rsidP="007B331C">
            <w:pPr>
              <w:spacing w:before="0" w:after="0"/>
              <w:jc w:val="center"/>
            </w:pPr>
            <w:r>
              <w:rPr>
                <w:rFonts w:ascii="Arial Narrow" w:hAnsi="Arial Narrow" w:cs="Arial Narrow"/>
                <w:color w:val="000000"/>
                <w:sz w:val="14"/>
              </w:rPr>
              <w:t>439.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D11467"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08A9F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6CDD45"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715B8F" w14:textId="77777777" w:rsidR="007B331C" w:rsidRDefault="007B331C" w:rsidP="007B331C">
            <w:pPr>
              <w:spacing w:before="0" w:after="0"/>
              <w:jc w:val="center"/>
            </w:pPr>
          </w:p>
        </w:tc>
      </w:tr>
      <w:tr w:rsidR="007B331C" w14:paraId="69407344"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A0064F"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1EFB0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908BAA" w14:textId="77777777" w:rsidR="007B331C" w:rsidRDefault="007B331C" w:rsidP="007B331C">
            <w:pPr>
              <w:spacing w:before="20" w:after="20"/>
              <w:ind w:left="20" w:right="20"/>
              <w:jc w:val="center"/>
            </w:pPr>
            <w:r>
              <w:rPr>
                <w:rFonts w:ascii="Arial Narrow" w:hAnsi="Arial Narrow" w:cs="Arial Narrow"/>
                <w:color w:val="000000"/>
                <w:sz w:val="14"/>
              </w:rPr>
              <w:t>PP (µ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4ACFFA"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196DC8" w14:textId="77777777" w:rsidR="007B331C" w:rsidRDefault="007B331C" w:rsidP="007B331C">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B9561D5" w14:textId="77777777" w:rsidR="007B331C" w:rsidRDefault="007B331C" w:rsidP="007B331C">
            <w:pPr>
              <w:spacing w:before="0" w:after="0"/>
              <w:jc w:val="center"/>
            </w:pPr>
            <w:r>
              <w:rPr>
                <w:rFonts w:ascii="Arial Narrow" w:hAnsi="Arial Narrow" w:cs="Arial Narrow"/>
                <w:color w:val="000000"/>
                <w:sz w:val="14"/>
              </w:rPr>
              <w:t>4.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D6E97E" w14:textId="77777777" w:rsidR="007B331C" w:rsidRDefault="007B331C" w:rsidP="007B331C">
            <w:pPr>
              <w:spacing w:before="0" w:after="0"/>
              <w:jc w:val="center"/>
            </w:pPr>
            <w:r>
              <w:rPr>
                <w:rFonts w:ascii="Arial Narrow" w:hAnsi="Arial Narrow" w:cs="Arial Narrow"/>
                <w:color w:val="000000"/>
                <w:sz w:val="14"/>
              </w:rPr>
              <w:t>2.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C85AB1" w14:textId="77777777" w:rsidR="007B331C" w:rsidRDefault="007B331C" w:rsidP="007B331C">
            <w:pPr>
              <w:spacing w:before="0" w:after="0"/>
              <w:jc w:val="center"/>
            </w:pPr>
            <w:r>
              <w:rPr>
                <w:rFonts w:ascii="Arial Narrow" w:hAnsi="Arial Narrow" w:cs="Arial Narrow"/>
                <w:color w:val="000000"/>
                <w:sz w:val="14"/>
              </w:rPr>
              <w:t>3.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4C22EC" w14:textId="77777777" w:rsidR="007B331C" w:rsidRDefault="007B331C" w:rsidP="007B331C">
            <w:pPr>
              <w:spacing w:before="0" w:after="0"/>
              <w:jc w:val="center"/>
            </w:pPr>
            <w:r>
              <w:rPr>
                <w:rFonts w:ascii="Arial Narrow" w:hAnsi="Arial Narrow" w:cs="Arial Narrow"/>
                <w:color w:val="000000"/>
                <w:sz w:val="14"/>
              </w:rPr>
              <w:t>5.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E4A3DC" w14:textId="77777777" w:rsidR="007B331C" w:rsidRDefault="007B331C" w:rsidP="007B331C">
            <w:pPr>
              <w:spacing w:before="0" w:after="0"/>
              <w:jc w:val="center"/>
            </w:pPr>
            <w:r>
              <w:rPr>
                <w:rFonts w:ascii="Arial Narrow" w:hAnsi="Arial Narrow" w:cs="Arial Narrow"/>
                <w:color w:val="000000"/>
                <w:sz w:val="14"/>
              </w:rPr>
              <w:t>5.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6EE685"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8E4D9D" w14:textId="77777777" w:rsidR="007B331C" w:rsidRDefault="007B331C" w:rsidP="007B331C">
            <w:pPr>
              <w:spacing w:before="0" w:after="0"/>
              <w:jc w:val="center"/>
            </w:pPr>
            <w:r>
              <w:rPr>
                <w:rFonts w:ascii="Arial Narrow" w:hAnsi="Arial Narrow" w:cs="Arial Narrow"/>
                <w:color w:val="000000"/>
                <w:sz w:val="14"/>
              </w:rPr>
              <w:t>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445CF2" w14:textId="77777777" w:rsidR="007B331C" w:rsidRDefault="007B331C" w:rsidP="007B331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AE92BE" w14:textId="77777777" w:rsidR="007B331C" w:rsidRDefault="007B331C" w:rsidP="007B331C">
            <w:pPr>
              <w:spacing w:before="0" w:after="0"/>
              <w:jc w:val="center"/>
            </w:pPr>
            <w:r>
              <w:rPr>
                <w:rFonts w:ascii="Arial Narrow" w:hAnsi="Arial Narrow" w:cs="Arial Narrow"/>
                <w:color w:val="000000"/>
                <w:sz w:val="14"/>
              </w:rPr>
              <w:t>3.30</w:t>
            </w:r>
          </w:p>
        </w:tc>
      </w:tr>
      <w:tr w:rsidR="007B331C" w14:paraId="7499D368"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92D549"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0D4CB3"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44608B" w14:textId="77777777" w:rsidR="007B331C" w:rsidRDefault="007B331C" w:rsidP="007B331C">
            <w:pPr>
              <w:spacing w:before="20" w:after="20"/>
              <w:ind w:left="20" w:right="20"/>
              <w:jc w:val="cente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389573"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CCA5EC7" w14:textId="77777777" w:rsidR="007B331C" w:rsidRDefault="007B331C" w:rsidP="007B331C">
            <w:pPr>
              <w:spacing w:before="0" w:after="0"/>
              <w:jc w:val="center"/>
            </w:pPr>
            <w:r>
              <w:rPr>
                <w:rFonts w:ascii="Arial Narrow" w:hAnsi="Arial Narrow" w:cs="Arial Narrow"/>
                <w:color w:val="000000"/>
                <w:sz w:val="14"/>
              </w:rPr>
              <w:t>3.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A2D7D3" w14:textId="77777777" w:rsidR="007B331C" w:rsidRDefault="007B331C" w:rsidP="007B331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3EAA32" w14:textId="77777777" w:rsidR="007B331C" w:rsidRDefault="007B331C" w:rsidP="007B331C">
            <w:pPr>
              <w:spacing w:before="0" w:after="0"/>
              <w:jc w:val="center"/>
            </w:pPr>
            <w:r>
              <w:rPr>
                <w:rFonts w:ascii="Arial Narrow" w:hAnsi="Arial Narrow" w:cs="Arial Narrow"/>
                <w:color w:val="000000"/>
                <w:sz w:val="14"/>
              </w:rPr>
              <w:t>2.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141342" w14:textId="77777777" w:rsidR="007B331C" w:rsidRDefault="007B331C" w:rsidP="007B331C">
            <w:pPr>
              <w:spacing w:before="0" w:after="0"/>
              <w:jc w:val="center"/>
            </w:pPr>
            <w:r>
              <w:rPr>
                <w:rFonts w:ascii="Arial Narrow" w:hAnsi="Arial Narrow" w:cs="Arial Narrow"/>
                <w:color w:val="000000"/>
                <w:sz w:val="14"/>
              </w:rPr>
              <w:t>3.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33B5AD" w14:textId="77777777" w:rsidR="007B331C" w:rsidRDefault="007B331C" w:rsidP="007B331C">
            <w:pPr>
              <w:spacing w:before="0" w:after="0"/>
              <w:jc w:val="center"/>
            </w:pPr>
            <w:r>
              <w:rPr>
                <w:rFonts w:ascii="Arial Narrow" w:hAnsi="Arial Narrow" w:cs="Arial Narrow"/>
                <w:color w:val="000000"/>
                <w:sz w:val="14"/>
              </w:rPr>
              <w:t>4.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CD7A80" w14:textId="77777777" w:rsidR="007B331C" w:rsidRDefault="007B331C" w:rsidP="007B331C">
            <w:pPr>
              <w:spacing w:before="0" w:after="0"/>
              <w:jc w:val="center"/>
            </w:pPr>
            <w:r>
              <w:rPr>
                <w:rFonts w:ascii="Arial Narrow" w:hAnsi="Arial Narrow" w:cs="Arial Narrow"/>
                <w:color w:val="000000"/>
                <w:sz w:val="14"/>
              </w:rPr>
              <w:t>4.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E1535F" w14:textId="77777777" w:rsidR="007B331C" w:rsidRDefault="007B331C" w:rsidP="007B331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48394F" w14:textId="77777777" w:rsidR="007B331C" w:rsidRDefault="007B331C" w:rsidP="007B331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CB3E5A"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23D471" w14:textId="77777777" w:rsidR="007B331C" w:rsidRDefault="007B331C" w:rsidP="007B331C">
            <w:pPr>
              <w:spacing w:before="0" w:after="0"/>
              <w:jc w:val="center"/>
            </w:pPr>
          </w:p>
        </w:tc>
      </w:tr>
      <w:tr w:rsidR="007B331C" w14:paraId="7A62E29D"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502D40"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E4BC74"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1E7D90" w14:textId="77777777" w:rsidR="007B331C" w:rsidRDefault="007B331C" w:rsidP="007B331C">
            <w:pPr>
              <w:spacing w:before="20" w:after="20"/>
              <w:ind w:left="20" w:right="20"/>
              <w:jc w:val="center"/>
            </w:pPr>
            <w:r>
              <w:rPr>
                <w:rFonts w:ascii="Arial Narrow" w:hAnsi="Arial Narrow" w:cs="Arial Narrow"/>
                <w:color w:val="000000"/>
                <w:sz w:val="14"/>
              </w:rPr>
              <w:t>SiO₄</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C3EBD5"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3B2139" w14:textId="77777777" w:rsidR="007B331C" w:rsidRDefault="007B331C" w:rsidP="007B331C">
            <w:pPr>
              <w:spacing w:before="0" w:after="0"/>
              <w:jc w:val="center"/>
            </w:pPr>
            <w:r>
              <w:rPr>
                <w:rFonts w:ascii="Arial Narrow" w:hAnsi="Arial Narrow" w:cs="Arial Narrow"/>
                <w:color w:val="000000"/>
                <w:sz w:val="14"/>
              </w:rPr>
              <w:t>147.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764F31" w14:textId="77777777" w:rsidR="007B331C" w:rsidRDefault="007B331C" w:rsidP="007B331C">
            <w:pPr>
              <w:spacing w:before="0" w:after="0"/>
              <w:jc w:val="center"/>
            </w:pPr>
            <w:r>
              <w:rPr>
                <w:rFonts w:ascii="Arial Narrow" w:hAnsi="Arial Narrow" w:cs="Arial Narrow"/>
                <w:color w:val="000000"/>
                <w:sz w:val="14"/>
              </w:rPr>
              <w:t>85.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C8C938" w14:textId="77777777" w:rsidR="007B331C" w:rsidRDefault="007B331C" w:rsidP="007B331C">
            <w:pPr>
              <w:spacing w:before="0" w:after="0"/>
              <w:jc w:val="center"/>
            </w:pPr>
            <w:r>
              <w:rPr>
                <w:rFonts w:ascii="Arial Narrow" w:hAnsi="Arial Narrow" w:cs="Arial Narrow"/>
                <w:color w:val="000000"/>
                <w:sz w:val="14"/>
              </w:rPr>
              <w:t>81.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DC2896" w14:textId="77777777" w:rsidR="007B331C" w:rsidRDefault="007B331C" w:rsidP="007B331C">
            <w:pPr>
              <w:spacing w:before="0" w:after="0"/>
              <w:jc w:val="center"/>
            </w:pPr>
            <w:r>
              <w:rPr>
                <w:rFonts w:ascii="Arial Narrow" w:hAnsi="Arial Narrow" w:cs="Arial Narrow"/>
                <w:color w:val="000000"/>
                <w:sz w:val="14"/>
              </w:rPr>
              <w:t>82.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0DD8A9" w14:textId="77777777" w:rsidR="007B331C" w:rsidRDefault="007B331C" w:rsidP="007B331C">
            <w:pPr>
              <w:spacing w:before="0" w:after="0"/>
              <w:jc w:val="center"/>
            </w:pPr>
            <w:r>
              <w:rPr>
                <w:rFonts w:ascii="Arial Narrow" w:hAnsi="Arial Narrow" w:cs="Arial Narrow"/>
                <w:color w:val="000000"/>
                <w:sz w:val="14"/>
              </w:rPr>
              <w:t>187.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3DA0E4" w14:textId="77777777" w:rsidR="007B331C" w:rsidRDefault="007B331C" w:rsidP="007B331C">
            <w:pPr>
              <w:spacing w:before="0" w:after="0"/>
              <w:jc w:val="center"/>
            </w:pPr>
            <w:r>
              <w:rPr>
                <w:rFonts w:ascii="Arial Narrow" w:hAnsi="Arial Narrow" w:cs="Arial Narrow"/>
                <w:color w:val="000000"/>
                <w:sz w:val="14"/>
              </w:rPr>
              <w:t>299.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5207F8"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089754"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A22A02" w14:textId="77777777" w:rsidR="007B331C" w:rsidRDefault="007B331C" w:rsidP="007B331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328D48" w14:textId="77777777" w:rsidR="007B331C" w:rsidRDefault="007B331C" w:rsidP="007B331C">
            <w:pPr>
              <w:spacing w:before="0" w:after="0"/>
              <w:jc w:val="center"/>
            </w:pPr>
          </w:p>
        </w:tc>
      </w:tr>
      <w:tr w:rsidR="007B331C" w14:paraId="16EA7D7C" w14:textId="77777777" w:rsidTr="007B331C">
        <w:trPr>
          <w:trHeight w:hRule="exact" w:val="227"/>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9C8A9C" w14:textId="77777777" w:rsidR="007B331C" w:rsidRDefault="007B331C" w:rsidP="007B331C"/>
        </w:tc>
        <w:tc>
          <w:tcPr>
            <w:tcW w:w="100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7E59F7" w14:textId="77777777" w:rsidR="007B331C" w:rsidRDefault="007B331C" w:rsidP="007B331C"/>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4E23AA" w14:textId="77777777" w:rsidR="007B331C" w:rsidRDefault="007B331C" w:rsidP="007B331C">
            <w:pPr>
              <w:spacing w:before="20" w:after="20"/>
              <w:ind w:left="20" w:right="20"/>
              <w:jc w:val="center"/>
            </w:pPr>
            <w:r>
              <w:rPr>
                <w:rFonts w:ascii="Arial Narrow" w:hAnsi="Arial Narrow" w:cs="Arial Narrow"/>
                <w:color w:val="000000"/>
                <w:sz w:val="14"/>
              </w:rPr>
              <w:t>TSS (mg 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BAD673" w14:textId="77777777" w:rsidR="007B331C" w:rsidRDefault="007B331C" w:rsidP="007B331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C1BB43" w14:textId="77777777" w:rsidR="007B331C" w:rsidRDefault="007B331C" w:rsidP="007B331C">
            <w:pPr>
              <w:spacing w:before="0" w:after="0"/>
              <w:jc w:val="center"/>
            </w:pPr>
            <w:r>
              <w:rPr>
                <w:rFonts w:ascii="Arial Narrow" w:hAnsi="Arial Narrow" w:cs="Arial Narrow"/>
                <w:color w:val="000000"/>
                <w:sz w:val="14"/>
              </w:rPr>
              <w:t>2.6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D39F01B" w14:textId="77777777" w:rsidR="007B331C" w:rsidRDefault="007B331C" w:rsidP="007B331C">
            <w:pPr>
              <w:spacing w:before="0" w:after="0"/>
              <w:jc w:val="center"/>
            </w:pPr>
            <w:r>
              <w:rPr>
                <w:rFonts w:ascii="Arial Narrow" w:hAnsi="Arial Narrow" w:cs="Arial Narrow"/>
                <w:color w:val="000000"/>
                <w:sz w:val="14"/>
              </w:rPr>
              <w:t>2.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BCEB8B" w14:textId="77777777" w:rsidR="007B331C" w:rsidRDefault="007B331C" w:rsidP="007B331C">
            <w:pPr>
              <w:spacing w:before="0" w:after="0"/>
              <w:jc w:val="center"/>
            </w:pPr>
            <w:r>
              <w:rPr>
                <w:rFonts w:ascii="Arial Narrow" w:hAnsi="Arial Narrow" w:cs="Arial Narrow"/>
                <w:color w:val="000000"/>
                <w:sz w:val="14"/>
              </w:rPr>
              <w:t>1.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A4DBA9" w14:textId="77777777" w:rsidR="007B331C" w:rsidRDefault="007B331C" w:rsidP="007B331C">
            <w:pPr>
              <w:spacing w:before="0" w:after="0"/>
              <w:jc w:val="center"/>
            </w:pPr>
            <w:r>
              <w:rPr>
                <w:rFonts w:ascii="Arial Narrow" w:hAnsi="Arial Narrow" w:cs="Arial Narrow"/>
                <w:color w:val="000000"/>
                <w:sz w:val="14"/>
              </w:rPr>
              <w:t>1.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8BA3A8" w14:textId="77777777" w:rsidR="007B331C" w:rsidRDefault="007B331C" w:rsidP="007B331C">
            <w:pPr>
              <w:spacing w:before="0" w:after="0"/>
              <w:jc w:val="center"/>
            </w:pPr>
            <w:r>
              <w:rPr>
                <w:rFonts w:ascii="Arial Narrow" w:hAnsi="Arial Narrow" w:cs="Arial Narrow"/>
                <w:color w:val="000000"/>
                <w:sz w:val="14"/>
              </w:rPr>
              <w:t>3.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125CE3" w14:textId="77777777" w:rsidR="007B331C" w:rsidRDefault="007B331C" w:rsidP="007B331C">
            <w:pPr>
              <w:spacing w:before="0" w:after="0"/>
              <w:jc w:val="center"/>
            </w:pPr>
            <w:r>
              <w:rPr>
                <w:rFonts w:ascii="Arial Narrow" w:hAnsi="Arial Narrow" w:cs="Arial Narrow"/>
                <w:color w:val="000000"/>
                <w:sz w:val="14"/>
              </w:rPr>
              <w:t>4.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827024" w14:textId="77777777" w:rsidR="007B331C" w:rsidRDefault="007B331C" w:rsidP="007B331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1502B2"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155CF9" w14:textId="77777777" w:rsidR="007B331C" w:rsidRDefault="007B331C" w:rsidP="007B331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9CB578" w14:textId="77777777" w:rsidR="007B331C" w:rsidRDefault="007B331C" w:rsidP="007B331C">
            <w:pPr>
              <w:spacing w:before="0" w:after="0"/>
              <w:jc w:val="center"/>
            </w:pPr>
            <w:r>
              <w:rPr>
                <w:rFonts w:ascii="Arial Narrow" w:hAnsi="Arial Narrow" w:cs="Arial Narrow"/>
                <w:color w:val="000000"/>
                <w:sz w:val="14"/>
              </w:rPr>
              <w:t>2.40</w:t>
            </w:r>
          </w:p>
        </w:tc>
      </w:tr>
    </w:tbl>
    <w:p w14:paraId="246BE24F" w14:textId="77777777" w:rsidR="00803656" w:rsidRDefault="00803656" w:rsidP="00C83B6E">
      <w:pPr>
        <w:pStyle w:val="Caption"/>
      </w:pPr>
      <w:r>
        <w:br w:type="page"/>
      </w:r>
    </w:p>
    <w:p w14:paraId="4040106D" w14:textId="24ED9881" w:rsidR="0064778A" w:rsidRPr="0064778A" w:rsidRDefault="00CE0C19" w:rsidP="00A311F1">
      <w:pPr>
        <w:pStyle w:val="Figure"/>
        <w:rPr>
          <w:vanish/>
          <w:specVanish/>
        </w:rPr>
      </w:pPr>
      <w:bookmarkStart w:id="2204" w:name="_Ref506365952"/>
      <w:bookmarkStart w:id="2205" w:name="_Toc374701575"/>
      <w:bookmarkStart w:id="2206" w:name="_Toc405989127"/>
      <w:bookmarkStart w:id="2207" w:name="_Toc498074469"/>
      <w:bookmarkStart w:id="2208" w:name="_Toc5614705"/>
      <w:bookmarkEnd w:id="2200"/>
      <w:bookmarkEnd w:id="2201"/>
      <w:r>
        <w:t>Table E-</w:t>
      </w:r>
      <w:r w:rsidR="005F019F">
        <w:fldChar w:fldCharType="begin"/>
      </w:r>
      <w:r w:rsidR="005F019F">
        <w:instrText xml:space="preserve"> SEQ Table_E- \* ARABIC </w:instrText>
      </w:r>
      <w:r w:rsidR="005F019F">
        <w:fldChar w:fldCharType="separate"/>
      </w:r>
      <w:r w:rsidR="00335316">
        <w:rPr>
          <w:noProof/>
        </w:rPr>
        <w:t>4</w:t>
      </w:r>
      <w:r w:rsidR="005F019F">
        <w:rPr>
          <w:noProof/>
        </w:rPr>
        <w:fldChar w:fldCharType="end"/>
      </w:r>
      <w:bookmarkEnd w:id="2204"/>
      <w:r w:rsidR="00803656">
        <w:t>:</w:t>
      </w:r>
      <w:r w:rsidR="00803656" w:rsidRPr="00874C5E">
        <w:t xml:space="preserve"> </w:t>
      </w:r>
      <w:bookmarkEnd w:id="2205"/>
      <w:bookmarkEnd w:id="2206"/>
      <w:r w:rsidR="00803656" w:rsidRPr="00874C5E">
        <w:t xml:space="preserve">Summary of turbidity </w:t>
      </w:r>
      <w:r w:rsidR="003D327D">
        <w:t>measurements</w:t>
      </w:r>
      <w:r w:rsidR="00803656" w:rsidRPr="00874C5E">
        <w:t xml:space="preserve"> from </w:t>
      </w:r>
      <w:r w:rsidR="003D327D">
        <w:t xml:space="preserve">moored </w:t>
      </w:r>
      <w:r w:rsidR="00803656" w:rsidRPr="00874C5E">
        <w:t>ECO FLNTUSB instruments</w:t>
      </w:r>
      <w:r w:rsidR="003D327D">
        <w:t xml:space="preserve"> in all regions (site locations in </w:t>
      </w:r>
      <w:r w:rsidR="00A311F1">
        <w:fldChar w:fldCharType="begin"/>
      </w:r>
      <w:r w:rsidR="00A311F1">
        <w:instrText xml:space="preserve"> REF _Ref3287183 \h  \* MERGEFORMAT </w:instrText>
      </w:r>
      <w:r w:rsidR="00A311F1">
        <w:fldChar w:fldCharType="separate"/>
      </w:r>
      <w:r w:rsidR="00335316">
        <w:rPr>
          <w:b/>
          <w:bCs/>
          <w:lang w:val="en-US"/>
        </w:rPr>
        <w:t>Error! Reference source not found.</w:t>
      </w:r>
      <w:r w:rsidR="00A311F1">
        <w:fldChar w:fldCharType="end"/>
      </w:r>
      <w:r w:rsidR="003D327D">
        <w:t>)</w:t>
      </w:r>
      <w:r w:rsidR="0059248B">
        <w:t xml:space="preserve"> for the last two water years (Oct – Sept)</w:t>
      </w:r>
      <w:r w:rsidR="00797351">
        <w:t>.</w:t>
      </w:r>
      <w:bookmarkEnd w:id="2207"/>
      <w:bookmarkEnd w:id="2208"/>
    </w:p>
    <w:p w14:paraId="246BF54E" w14:textId="1DA00976" w:rsidR="00803656" w:rsidRDefault="0064778A" w:rsidP="00C83B6E">
      <w:pPr>
        <w:pStyle w:val="Caption"/>
        <w:rPr>
          <w:rStyle w:val="IntenseReference"/>
          <w:rFonts w:eastAsiaTheme="majorEastAsia"/>
        </w:rPr>
      </w:pPr>
      <w:r>
        <w:rPr>
          <w:rStyle w:val="IntenseReference"/>
          <w:rFonts w:eastAsiaTheme="majorEastAsia"/>
        </w:rPr>
        <w:t xml:space="preserve"> </w:t>
      </w:r>
      <w:r w:rsidR="00803656" w:rsidRPr="00874C5E">
        <w:rPr>
          <w:rStyle w:val="IntenseReference"/>
          <w:rFonts w:eastAsiaTheme="majorEastAsia"/>
        </w:rPr>
        <w:t>N</w:t>
      </w:r>
      <w:r w:rsidR="0030381C">
        <w:rPr>
          <w:rStyle w:val="IntenseReference"/>
          <w:rFonts w:eastAsiaTheme="majorEastAsia"/>
        </w:rPr>
        <w:t xml:space="preserve"> </w:t>
      </w:r>
      <w:r w:rsidR="00803656" w:rsidRPr="00874C5E">
        <w:rPr>
          <w:rStyle w:val="IntenseReference"/>
          <w:rFonts w:eastAsiaTheme="majorEastAsia"/>
        </w:rPr>
        <w:t>= number of daily means in the time</w:t>
      </w:r>
      <w:r w:rsidR="00144A0C">
        <w:rPr>
          <w:rStyle w:val="IntenseReference"/>
          <w:rFonts w:eastAsiaTheme="majorEastAsia"/>
        </w:rPr>
        <w:t>-</w:t>
      </w:r>
      <w:r w:rsidR="00803656" w:rsidRPr="00874C5E">
        <w:rPr>
          <w:rStyle w:val="IntenseReference"/>
          <w:rFonts w:eastAsiaTheme="majorEastAsia"/>
        </w:rPr>
        <w:t>series; SE</w:t>
      </w:r>
      <w:r w:rsidR="0030381C">
        <w:rPr>
          <w:rStyle w:val="IntenseReference"/>
          <w:rFonts w:eastAsiaTheme="majorEastAsia"/>
        </w:rPr>
        <w:t xml:space="preserve"> </w:t>
      </w:r>
      <w:r w:rsidR="00803656" w:rsidRPr="00874C5E">
        <w:rPr>
          <w:rStyle w:val="IntenseReference"/>
          <w:rFonts w:eastAsiaTheme="majorEastAsia"/>
        </w:rPr>
        <w:t xml:space="preserve">= standard error; </w:t>
      </w:r>
      <w:r w:rsidR="00543D9D">
        <w:rPr>
          <w:rStyle w:val="IntenseReference"/>
          <w:rFonts w:eastAsiaTheme="majorEastAsia"/>
        </w:rPr>
        <w:t>‘</w:t>
      </w:r>
      <w:r w:rsidR="00803656" w:rsidRPr="00874C5E">
        <w:rPr>
          <w:rStyle w:val="IntenseReference"/>
          <w:rFonts w:eastAsiaTheme="majorEastAsia"/>
        </w:rPr>
        <w:t xml:space="preserve">% d&gt; </w:t>
      </w:r>
      <w:r w:rsidR="003D327D">
        <w:rPr>
          <w:rStyle w:val="IntenseReference"/>
          <w:rFonts w:eastAsiaTheme="majorEastAsia"/>
        </w:rPr>
        <w:t>Trigger</w:t>
      </w:r>
      <w:r w:rsidR="00543D9D">
        <w:rPr>
          <w:rStyle w:val="IntenseReference"/>
          <w:rFonts w:eastAsiaTheme="majorEastAsia"/>
        </w:rPr>
        <w:t>’</w:t>
      </w:r>
      <w:r w:rsidR="00803656" w:rsidRPr="00874C5E">
        <w:rPr>
          <w:rStyle w:val="IntenseReference"/>
          <w:rFonts w:eastAsiaTheme="majorEastAsia"/>
        </w:rPr>
        <w:t xml:space="preserve"> refers to the percentage of days </w:t>
      </w:r>
      <w:r w:rsidR="003D327D">
        <w:rPr>
          <w:rStyle w:val="IntenseReference"/>
          <w:rFonts w:eastAsiaTheme="majorEastAsia"/>
        </w:rPr>
        <w:t>each year</w:t>
      </w:r>
      <w:r w:rsidR="00803656" w:rsidRPr="00874C5E">
        <w:rPr>
          <w:rStyle w:val="IntenseReference"/>
          <w:rFonts w:eastAsiaTheme="majorEastAsia"/>
        </w:rPr>
        <w:t xml:space="preserve"> with mean values above the Water Quality Guidelines for the </w:t>
      </w:r>
      <w:r w:rsidR="00512837">
        <w:rPr>
          <w:rStyle w:val="IntenseReference"/>
          <w:rFonts w:eastAsiaTheme="majorEastAsia"/>
        </w:rPr>
        <w:t>Reef</w:t>
      </w:r>
      <w:r w:rsidR="00512837" w:rsidRPr="00874C5E">
        <w:rPr>
          <w:rStyle w:val="IntenseReference"/>
          <w:rFonts w:eastAsiaTheme="majorEastAsia"/>
        </w:rPr>
        <w:t xml:space="preserve"> </w:t>
      </w:r>
      <w:r w:rsidR="00803656" w:rsidRPr="00874C5E">
        <w:rPr>
          <w:rStyle w:val="IntenseReference"/>
          <w:rFonts w:eastAsiaTheme="majorEastAsia"/>
        </w:rPr>
        <w:t>(</w:t>
      </w:r>
      <w:r w:rsidR="00B72C55" w:rsidRPr="00B72C55">
        <w:rPr>
          <w:rStyle w:val="IntenseReference"/>
          <w:rFonts w:eastAsiaTheme="majorEastAsia"/>
        </w:rPr>
        <w:t>Great Barrier Reef Marine Park Authority</w:t>
      </w:r>
      <w:r w:rsidR="00566627">
        <w:rPr>
          <w:rStyle w:val="IntenseReference"/>
          <w:rFonts w:eastAsiaTheme="majorEastAsia"/>
        </w:rPr>
        <w:t>,</w:t>
      </w:r>
      <w:r w:rsidR="00803656" w:rsidRPr="00874C5E">
        <w:rPr>
          <w:rStyle w:val="IntenseReference"/>
          <w:rFonts w:eastAsiaTheme="majorEastAsia"/>
        </w:rPr>
        <w:t xml:space="preserve"> 2010). Red shading </w:t>
      </w:r>
      <w:r w:rsidR="003D327D">
        <w:rPr>
          <w:rStyle w:val="IntenseReference"/>
          <w:rFonts w:eastAsiaTheme="majorEastAsia"/>
        </w:rPr>
        <w:t>indicates</w:t>
      </w:r>
      <w:r w:rsidR="00803656" w:rsidRPr="00874C5E">
        <w:rPr>
          <w:rStyle w:val="IntenseReference"/>
          <w:rFonts w:eastAsiaTheme="majorEastAsia"/>
        </w:rPr>
        <w:t xml:space="preserve"> the annual means</w:t>
      </w:r>
      <w:r w:rsidR="0059248B">
        <w:rPr>
          <w:rStyle w:val="IntenseReference"/>
          <w:rFonts w:eastAsiaTheme="majorEastAsia"/>
        </w:rPr>
        <w:t xml:space="preserve"> or medians</w:t>
      </w:r>
      <w:r w:rsidR="00803656" w:rsidRPr="00874C5E">
        <w:rPr>
          <w:rStyle w:val="IntenseReference"/>
          <w:rFonts w:eastAsiaTheme="majorEastAsia"/>
        </w:rPr>
        <w:t xml:space="preserve"> that </w:t>
      </w:r>
      <w:r w:rsidR="003D327D">
        <w:rPr>
          <w:rStyle w:val="IntenseReference"/>
          <w:rFonts w:eastAsiaTheme="majorEastAsia"/>
        </w:rPr>
        <w:t>exceeded guidelines</w:t>
      </w:r>
      <w:r w:rsidR="00803656" w:rsidRPr="00874C5E">
        <w:rPr>
          <w:rStyle w:val="IntenseReference"/>
          <w:rFonts w:eastAsiaTheme="majorEastAsia"/>
        </w:rPr>
        <w:t xml:space="preserve">. </w:t>
      </w:r>
      <w:r w:rsidR="00543D9D">
        <w:rPr>
          <w:rStyle w:val="IntenseReference"/>
          <w:rFonts w:eastAsiaTheme="majorEastAsia"/>
        </w:rPr>
        <w:t>‘</w:t>
      </w:r>
      <w:r w:rsidR="00803656" w:rsidRPr="00874C5E">
        <w:rPr>
          <w:rStyle w:val="IntenseReference"/>
          <w:rFonts w:eastAsiaTheme="majorEastAsia"/>
        </w:rPr>
        <w:t>% d&gt; 5 NTU</w:t>
      </w:r>
      <w:r w:rsidR="00543D9D">
        <w:rPr>
          <w:rStyle w:val="IntenseReference"/>
          <w:rFonts w:eastAsiaTheme="majorEastAsia"/>
        </w:rPr>
        <w:t>’</w:t>
      </w:r>
      <w:r w:rsidR="00803656" w:rsidRPr="00874C5E">
        <w:rPr>
          <w:rStyle w:val="IntenseReference"/>
          <w:rFonts w:eastAsiaTheme="majorEastAsia"/>
        </w:rPr>
        <w:t xml:space="preserve"> refers to the percentage of days above 5 NTU, a threshold suggested by Cooper et al. (2007, 2008) above which hard corals are likely to experience photo-physiological stress</w:t>
      </w:r>
      <w:r w:rsidR="0064097E">
        <w:rPr>
          <w:rStyle w:val="IntenseReference"/>
          <w:rFonts w:eastAsiaTheme="majorEastAsia"/>
        </w:rPr>
        <w:t>.</w:t>
      </w:r>
    </w:p>
    <w:tbl>
      <w:tblPr>
        <w:tblW w:w="0" w:type="auto"/>
        <w:tblLook w:val="04A0" w:firstRow="1" w:lastRow="0" w:firstColumn="1" w:lastColumn="0" w:noHBand="0" w:noVBand="1"/>
      </w:tblPr>
      <w:tblGrid>
        <w:gridCol w:w="1101"/>
        <w:gridCol w:w="2383"/>
        <w:gridCol w:w="408"/>
        <w:gridCol w:w="971"/>
        <w:gridCol w:w="440"/>
        <w:gridCol w:w="1073"/>
        <w:gridCol w:w="1000"/>
        <w:gridCol w:w="891"/>
        <w:gridCol w:w="408"/>
        <w:gridCol w:w="971"/>
        <w:gridCol w:w="440"/>
        <w:gridCol w:w="1073"/>
        <w:gridCol w:w="1000"/>
        <w:gridCol w:w="891"/>
      </w:tblGrid>
      <w:tr w:rsidR="00A44A0A" w14:paraId="7AB470CE" w14:textId="77777777" w:rsidTr="003D327D">
        <w:trPr>
          <w:tblHeader/>
        </w:trPr>
        <w:tc>
          <w:tcPr>
            <w:tcW w:w="1101"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E0B193A" w14:textId="77777777" w:rsidR="00A44A0A" w:rsidRDefault="00A44A0A" w:rsidP="003D327D">
            <w:pPr>
              <w:spacing w:before="20" w:after="20"/>
              <w:ind w:left="20" w:right="20"/>
              <w:jc w:val="center"/>
            </w:pPr>
          </w:p>
        </w:tc>
        <w:tc>
          <w:tcPr>
            <w:tcW w:w="2383"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AD37B92" w14:textId="77777777" w:rsidR="00A44A0A" w:rsidRDefault="00A44A0A" w:rsidP="003D327D">
            <w:pPr>
              <w:spacing w:before="20" w:after="20"/>
              <w:ind w:left="20" w:right="20"/>
              <w:jc w:val="center"/>
            </w:pPr>
          </w:p>
        </w:tc>
        <w:tc>
          <w:tcPr>
            <w:tcW w:w="0" w:type="auto"/>
            <w:gridSpan w:val="6"/>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E385E0B" w14:textId="77777777" w:rsidR="00A44A0A" w:rsidRDefault="00A44A0A" w:rsidP="003D327D">
            <w:pPr>
              <w:spacing w:before="20" w:after="20"/>
              <w:ind w:left="20" w:right="20"/>
              <w:jc w:val="center"/>
            </w:pPr>
            <w:r>
              <w:rPr>
                <w:rFonts w:ascii="Arial Narrow Bold" w:hAnsi="Arial Narrow Bold" w:cs="Arial Narrow Bold"/>
                <w:color w:val="000000"/>
                <w:sz w:val="14"/>
              </w:rPr>
              <w:t>Oct2016 - Sept2017</w:t>
            </w:r>
          </w:p>
        </w:tc>
        <w:tc>
          <w:tcPr>
            <w:tcW w:w="0" w:type="auto"/>
            <w:gridSpan w:val="6"/>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37C82D8" w14:textId="77777777" w:rsidR="00A44A0A" w:rsidRDefault="00A44A0A" w:rsidP="003D327D">
            <w:pPr>
              <w:spacing w:before="20" w:after="20"/>
              <w:ind w:left="20" w:right="20"/>
              <w:jc w:val="center"/>
            </w:pPr>
            <w:r>
              <w:rPr>
                <w:rFonts w:ascii="Arial Narrow Bold" w:hAnsi="Arial Narrow Bold" w:cs="Arial Narrow Bold"/>
                <w:color w:val="000000"/>
                <w:sz w:val="14"/>
              </w:rPr>
              <w:t>Oct2017 - Sept2018</w:t>
            </w:r>
          </w:p>
        </w:tc>
      </w:tr>
      <w:tr w:rsidR="00A44A0A" w14:paraId="340CB517" w14:textId="77777777" w:rsidTr="003D327D">
        <w:trPr>
          <w:tblHeader/>
        </w:trPr>
        <w:tc>
          <w:tcPr>
            <w:tcW w:w="1101"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75894F4" w14:textId="77777777" w:rsidR="00A44A0A" w:rsidRDefault="00A44A0A" w:rsidP="003D327D">
            <w:pPr>
              <w:spacing w:before="20" w:after="20"/>
              <w:ind w:left="20" w:right="20"/>
              <w:jc w:val="center"/>
            </w:pPr>
            <w:r>
              <w:rPr>
                <w:rFonts w:ascii="Arial Narrow Bold" w:hAnsi="Arial Narrow Bold" w:cs="Arial Narrow Bold"/>
                <w:color w:val="000000"/>
                <w:sz w:val="14"/>
              </w:rPr>
              <w:t>Region</w:t>
            </w:r>
          </w:p>
        </w:tc>
        <w:tc>
          <w:tcPr>
            <w:tcW w:w="2383"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C575A3E" w14:textId="77777777" w:rsidR="00A44A0A" w:rsidRDefault="00A44A0A" w:rsidP="003D327D">
            <w:pPr>
              <w:spacing w:before="20" w:after="20"/>
              <w:ind w:left="20" w:right="20"/>
              <w:jc w:val="center"/>
            </w:pPr>
            <w:r>
              <w:rPr>
                <w:rFonts w:ascii="Arial Narrow Bold" w:hAnsi="Arial Narrow Bold" w:cs="Arial Narrow Bold"/>
                <w:color w:val="000000"/>
                <w:sz w:val="14"/>
              </w:rPr>
              <w:t>Reef</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E2DAAE7" w14:textId="77777777" w:rsidR="00A44A0A" w:rsidRDefault="00A44A0A" w:rsidP="003D327D">
            <w:pPr>
              <w:spacing w:before="20" w:after="20"/>
              <w:ind w:left="20" w:right="20"/>
              <w:jc w:val="center"/>
            </w:pPr>
            <w:r>
              <w:rPr>
                <w:rFonts w:ascii="Arial Narrow Bold" w:hAnsi="Arial Narrow Bold" w:cs="Arial Narrow Bold"/>
                <w:color w:val="000000"/>
                <w:sz w:val="14"/>
              </w:rPr>
              <w:t>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9024A78" w14:textId="77777777" w:rsidR="00A44A0A" w:rsidRDefault="00A44A0A" w:rsidP="003D327D">
            <w:pPr>
              <w:spacing w:before="20" w:after="20"/>
              <w:ind w:left="20" w:right="20"/>
              <w:jc w:val="center"/>
            </w:pPr>
            <w:r>
              <w:rPr>
                <w:rFonts w:ascii="Arial Narrow Bold" w:hAnsi="Arial Narrow Bold" w:cs="Arial Narrow Bold"/>
                <w:color w:val="000000"/>
                <w:sz w:val="14"/>
              </w:rPr>
              <w:t>Annual Mea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7EF9C50" w14:textId="77777777" w:rsidR="00A44A0A" w:rsidRDefault="00A44A0A" w:rsidP="003D327D">
            <w:pPr>
              <w:spacing w:before="20" w:after="20"/>
              <w:ind w:left="20" w:right="20"/>
              <w:jc w:val="center"/>
            </w:pPr>
            <w:r>
              <w:rPr>
                <w:rFonts w:ascii="Arial Narrow Bold" w:hAnsi="Arial Narrow Bold" w:cs="Arial Narrow Bold"/>
                <w:color w:val="000000"/>
                <w:sz w:val="14"/>
              </w:rPr>
              <w:t>SE</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E4C5DD1" w14:textId="77777777" w:rsidR="00A44A0A" w:rsidRDefault="00A44A0A" w:rsidP="003D327D">
            <w:pPr>
              <w:spacing w:before="20" w:after="20"/>
              <w:ind w:left="20" w:right="20"/>
              <w:jc w:val="center"/>
            </w:pPr>
            <w:r>
              <w:rPr>
                <w:rFonts w:ascii="Arial Narrow Bold" w:hAnsi="Arial Narrow Bold" w:cs="Arial Narrow Bold"/>
                <w:color w:val="000000"/>
                <w:sz w:val="14"/>
              </w:rPr>
              <w:t>Annual Media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2B7C99C" w14:textId="20A65F8F" w:rsidR="00A44A0A" w:rsidRDefault="00A44A0A" w:rsidP="003D327D">
            <w:pPr>
              <w:spacing w:before="20" w:after="20"/>
              <w:ind w:left="20" w:right="20"/>
              <w:jc w:val="center"/>
            </w:pPr>
            <w:r>
              <w:rPr>
                <w:rFonts w:ascii="Arial Narrow Bold" w:hAnsi="Arial Narrow Bold" w:cs="Arial Narrow Bold"/>
                <w:color w:val="000000"/>
                <w:sz w:val="14"/>
              </w:rPr>
              <w:t>%d &gt; Trigger</w:t>
            </w:r>
            <w:r w:rsidR="0059248B">
              <w:rPr>
                <w:rFonts w:ascii="Arial Narrow Bold" w:hAnsi="Arial Narrow Bold" w:cs="Arial Narrow Bold"/>
                <w:color w:val="000000"/>
                <w:sz w:val="14"/>
              </w:rPr>
              <w:t>*</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FBE1F5D" w14:textId="1B7C90DD" w:rsidR="00A44A0A" w:rsidRDefault="00A44A0A" w:rsidP="0059248B">
            <w:pPr>
              <w:spacing w:before="20" w:after="20"/>
              <w:ind w:left="20" w:right="20"/>
              <w:jc w:val="center"/>
            </w:pPr>
            <w:r>
              <w:rPr>
                <w:rFonts w:ascii="Arial Narrow Bold" w:hAnsi="Arial Narrow Bold" w:cs="Arial Narrow Bold"/>
                <w:color w:val="000000"/>
                <w:sz w:val="14"/>
              </w:rPr>
              <w:t xml:space="preserve">%d &gt; 5 </w:t>
            </w:r>
            <w:r w:rsidR="0059248B">
              <w:rPr>
                <w:rFonts w:ascii="Arial Narrow Bold" w:hAnsi="Arial Narrow Bold" w:cs="Arial Narrow Bold"/>
                <w:color w:val="000000"/>
                <w:sz w:val="14"/>
              </w:rPr>
              <w:t>NTU</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3BC62DBE" w14:textId="77777777" w:rsidR="00A44A0A" w:rsidRDefault="00A44A0A" w:rsidP="003D327D">
            <w:pPr>
              <w:spacing w:before="20" w:after="20"/>
              <w:ind w:left="20" w:right="20"/>
              <w:jc w:val="center"/>
            </w:pPr>
            <w:r>
              <w:rPr>
                <w:rFonts w:ascii="Arial Narrow Bold" w:hAnsi="Arial Narrow Bold" w:cs="Arial Narrow Bold"/>
                <w:color w:val="000000"/>
                <w:sz w:val="14"/>
              </w:rPr>
              <w:t>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3CD5AEB6" w14:textId="77777777" w:rsidR="00A44A0A" w:rsidRDefault="00A44A0A" w:rsidP="003D327D">
            <w:pPr>
              <w:spacing w:before="20" w:after="20"/>
              <w:ind w:left="20" w:right="20"/>
              <w:jc w:val="center"/>
            </w:pPr>
            <w:r>
              <w:rPr>
                <w:rFonts w:ascii="Arial Narrow Bold" w:hAnsi="Arial Narrow Bold" w:cs="Arial Narrow Bold"/>
                <w:color w:val="000000"/>
                <w:sz w:val="14"/>
              </w:rPr>
              <w:t>Annual Mea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C9C4A0A" w14:textId="77777777" w:rsidR="00A44A0A" w:rsidRDefault="00A44A0A" w:rsidP="003D327D">
            <w:pPr>
              <w:spacing w:before="20" w:after="20"/>
              <w:ind w:left="20" w:right="20"/>
              <w:jc w:val="center"/>
            </w:pPr>
            <w:r>
              <w:rPr>
                <w:rFonts w:ascii="Arial Narrow Bold" w:hAnsi="Arial Narrow Bold" w:cs="Arial Narrow Bold"/>
                <w:color w:val="000000"/>
                <w:sz w:val="14"/>
              </w:rPr>
              <w:t>SE</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2D15E3D" w14:textId="77777777" w:rsidR="00A44A0A" w:rsidRDefault="00A44A0A" w:rsidP="003D327D">
            <w:pPr>
              <w:spacing w:before="20" w:after="20"/>
              <w:ind w:left="20" w:right="20"/>
              <w:jc w:val="center"/>
            </w:pPr>
            <w:r>
              <w:rPr>
                <w:rFonts w:ascii="Arial Narrow Bold" w:hAnsi="Arial Narrow Bold" w:cs="Arial Narrow Bold"/>
                <w:color w:val="000000"/>
                <w:sz w:val="14"/>
              </w:rPr>
              <w:t>Annual Media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51926B2" w14:textId="29ACAEFE" w:rsidR="00A44A0A" w:rsidRDefault="00A44A0A" w:rsidP="003D327D">
            <w:pPr>
              <w:spacing w:before="20" w:after="20"/>
              <w:ind w:left="20" w:right="20"/>
              <w:jc w:val="center"/>
            </w:pPr>
            <w:r>
              <w:rPr>
                <w:rFonts w:ascii="Arial Narrow Bold" w:hAnsi="Arial Narrow Bold" w:cs="Arial Narrow Bold"/>
                <w:color w:val="000000"/>
                <w:sz w:val="14"/>
              </w:rPr>
              <w:t>%d &gt; Trigger</w:t>
            </w:r>
            <w:r w:rsidR="0059248B">
              <w:rPr>
                <w:rFonts w:ascii="Arial Narrow Bold" w:hAnsi="Arial Narrow Bold" w:cs="Arial Narrow Bold"/>
                <w:color w:val="000000"/>
                <w:sz w:val="14"/>
              </w:rPr>
              <w:t>*</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0EE6104" w14:textId="562A20BE" w:rsidR="00A44A0A" w:rsidRDefault="00A44A0A" w:rsidP="0059248B">
            <w:pPr>
              <w:spacing w:before="20" w:after="20"/>
              <w:ind w:left="20" w:right="20"/>
              <w:jc w:val="center"/>
            </w:pPr>
            <w:r>
              <w:rPr>
                <w:rFonts w:ascii="Arial Narrow Bold" w:hAnsi="Arial Narrow Bold" w:cs="Arial Narrow Bold"/>
                <w:color w:val="000000"/>
                <w:sz w:val="14"/>
              </w:rPr>
              <w:t xml:space="preserve">%d &gt; 5 </w:t>
            </w:r>
            <w:r w:rsidR="0059248B">
              <w:rPr>
                <w:rFonts w:ascii="Arial Narrow Bold" w:hAnsi="Arial Narrow Bold" w:cs="Arial Narrow Bold"/>
                <w:color w:val="000000"/>
                <w:sz w:val="14"/>
              </w:rPr>
              <w:t>NTU</w:t>
            </w:r>
          </w:p>
        </w:tc>
      </w:tr>
      <w:tr w:rsidR="00A44A0A" w14:paraId="48F55E18" w14:textId="77777777" w:rsidTr="003D327D">
        <w:tc>
          <w:tcPr>
            <w:tcW w:w="1101"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668BF6A4" w14:textId="77777777" w:rsidR="00A44A0A" w:rsidRDefault="00A44A0A" w:rsidP="003D327D">
            <w:r>
              <w:rPr>
                <w:rFonts w:ascii="Arial Narrow" w:hAnsi="Arial Narrow" w:cs="Arial Narrow"/>
                <w:color w:val="000000"/>
                <w:sz w:val="14"/>
              </w:rPr>
              <w:t>Johnstone Russell Mulgrave</w:t>
            </w:r>
          </w:p>
        </w:tc>
        <w:tc>
          <w:tcPr>
            <w:tcW w:w="238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81CFC4" w14:textId="77777777" w:rsidR="00A44A0A" w:rsidRDefault="00A44A0A" w:rsidP="003D327D">
            <w:r>
              <w:rPr>
                <w:rFonts w:ascii="Arial Narrow" w:hAnsi="Arial Narrow" w:cs="Arial Narrow"/>
                <w:color w:val="000000"/>
                <w:sz w:val="14"/>
              </w:rPr>
              <w:t>Fitzroy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0C520A" w14:textId="77777777" w:rsidR="00A44A0A" w:rsidRDefault="00A44A0A" w:rsidP="003D327D">
            <w:pPr>
              <w:jc w:val="center"/>
            </w:pPr>
            <w:r>
              <w:rPr>
                <w:rFonts w:ascii="Arial Narrow" w:hAnsi="Arial Narrow" w:cs="Arial Narrow"/>
                <w:color w:val="000000"/>
                <w:sz w:val="14"/>
              </w:rPr>
              <w:t>3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B4408C" w14:textId="77777777" w:rsidR="00A44A0A" w:rsidRDefault="00A44A0A" w:rsidP="003D327D">
            <w:pPr>
              <w:jc w:val="center"/>
            </w:pPr>
            <w:r>
              <w:rPr>
                <w:rFonts w:ascii="Arial Narrow" w:hAnsi="Arial Narrow" w:cs="Arial Narrow"/>
                <w:color w:val="000000"/>
                <w:sz w:val="14"/>
              </w:rPr>
              <w:t xml:space="preserve"> 1.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1CF873" w14:textId="77777777" w:rsidR="00A44A0A" w:rsidRDefault="00A44A0A" w:rsidP="003D327D">
            <w:pPr>
              <w:jc w:val="center"/>
            </w:pPr>
            <w:r>
              <w:rPr>
                <w:rFonts w:ascii="Arial Narrow" w:hAnsi="Arial Narrow" w:cs="Arial Narrow"/>
                <w:color w:val="000000"/>
                <w:sz w:val="14"/>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743975" w14:textId="77777777" w:rsidR="00A44A0A" w:rsidRDefault="00A44A0A" w:rsidP="003D327D">
            <w:pPr>
              <w:jc w:val="center"/>
            </w:pPr>
            <w:r>
              <w:rPr>
                <w:rFonts w:ascii="Arial Narrow" w:hAnsi="Arial Narrow" w:cs="Arial Narrow"/>
                <w:color w:val="000000"/>
                <w:sz w:val="14"/>
              </w:rPr>
              <w:t>0.8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CD03A2" w14:textId="77777777" w:rsidR="00A44A0A" w:rsidRDefault="00A44A0A" w:rsidP="003D327D">
            <w:pPr>
              <w:jc w:val="center"/>
            </w:pPr>
            <w:r>
              <w:rPr>
                <w:rFonts w:ascii="Arial Narrow" w:hAnsi="Arial Narrow" w:cs="Arial Narrow"/>
                <w:color w:val="000000"/>
                <w:sz w:val="14"/>
              </w:rPr>
              <w:t>3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5115EA7" w14:textId="77777777" w:rsidR="00A44A0A" w:rsidRDefault="00A44A0A" w:rsidP="003D327D">
            <w:pPr>
              <w:jc w:val="center"/>
            </w:pPr>
            <w:r>
              <w:rPr>
                <w:rFonts w:ascii="Arial Narrow" w:hAnsi="Arial Narrow" w:cs="Arial Narrow"/>
                <w:color w:val="000000"/>
                <w:sz w:val="14"/>
              </w:rPr>
              <w:t xml:space="preserve"> 1.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6690FCD" w14:textId="77777777" w:rsidR="00A44A0A" w:rsidRDefault="00A44A0A" w:rsidP="003D327D">
            <w:pPr>
              <w:jc w:val="center"/>
            </w:pPr>
            <w:r>
              <w:rPr>
                <w:rFonts w:ascii="Arial Narrow" w:hAnsi="Arial Narrow" w:cs="Arial Narrow"/>
                <w:color w:val="000000"/>
                <w:sz w:val="14"/>
              </w:rPr>
              <w:t>2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78FEADC" w14:textId="77777777" w:rsidR="00A44A0A" w:rsidRDefault="00A44A0A" w:rsidP="003D327D">
            <w:pPr>
              <w:jc w:val="center"/>
            </w:pPr>
            <w:r>
              <w:rPr>
                <w:rFonts w:ascii="Arial Narrow" w:hAnsi="Arial Narrow" w:cs="Arial Narrow"/>
                <w:color w:val="000000"/>
                <w:sz w:val="14"/>
              </w:rPr>
              <w:t>1.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31ED63" w14:textId="77777777" w:rsidR="00A44A0A" w:rsidRDefault="00A44A0A" w:rsidP="003D327D">
            <w:pPr>
              <w:jc w:val="center"/>
            </w:pPr>
            <w:r>
              <w:rPr>
                <w:rFonts w:ascii="Arial Narrow" w:hAnsi="Arial Narrow" w:cs="Arial Narrow"/>
                <w:color w:val="000000"/>
                <w:sz w:val="14"/>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616CC548" w14:textId="77777777" w:rsidR="00A44A0A" w:rsidRDefault="00A44A0A" w:rsidP="003D327D">
            <w:pPr>
              <w:jc w:val="center"/>
            </w:pPr>
            <w:r>
              <w:rPr>
                <w:rFonts w:ascii="Arial Narrow" w:hAnsi="Arial Narrow" w:cs="Arial Narrow"/>
                <w:color w:val="000000"/>
                <w:sz w:val="14"/>
              </w:rPr>
              <w:t>1.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D93E97" w14:textId="77777777" w:rsidR="00A44A0A" w:rsidRDefault="00A44A0A" w:rsidP="003D327D">
            <w:pPr>
              <w:jc w:val="center"/>
            </w:pPr>
            <w:r>
              <w:rPr>
                <w:rFonts w:ascii="Arial Narrow" w:hAnsi="Arial Narrow" w:cs="Arial Narrow"/>
                <w:color w:val="000000"/>
                <w:sz w:val="14"/>
              </w:rPr>
              <w:t>53.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42DBC1" w14:textId="77777777" w:rsidR="00A44A0A" w:rsidRDefault="00A44A0A" w:rsidP="003D327D">
            <w:pPr>
              <w:jc w:val="center"/>
            </w:pPr>
            <w:r>
              <w:rPr>
                <w:rFonts w:ascii="Arial Narrow" w:hAnsi="Arial Narrow" w:cs="Arial Narrow"/>
                <w:color w:val="000000"/>
                <w:sz w:val="14"/>
              </w:rPr>
              <w:t xml:space="preserve"> 1.22</w:t>
            </w:r>
          </w:p>
        </w:tc>
      </w:tr>
      <w:tr w:rsidR="00A44A0A" w14:paraId="6002912D" w14:textId="77777777" w:rsidTr="003D327D">
        <w:tc>
          <w:tcPr>
            <w:tcW w:w="1101"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827968A" w14:textId="77777777" w:rsidR="00A44A0A" w:rsidRDefault="00A44A0A" w:rsidP="003D327D"/>
        </w:tc>
        <w:tc>
          <w:tcPr>
            <w:tcW w:w="238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C6DB1C" w14:textId="77777777" w:rsidR="00A44A0A" w:rsidRDefault="00A44A0A" w:rsidP="003D327D">
            <w:r>
              <w:rPr>
                <w:rFonts w:ascii="Arial Narrow" w:hAnsi="Arial Narrow" w:cs="Arial Narrow"/>
                <w:color w:val="000000"/>
                <w:sz w:val="14"/>
              </w:rPr>
              <w:t>Franklands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4D0BD1A" w14:textId="77777777" w:rsidR="00A44A0A" w:rsidRDefault="00A44A0A" w:rsidP="003D327D">
            <w:pPr>
              <w:jc w:val="center"/>
            </w:pPr>
            <w:r>
              <w:rPr>
                <w:rFonts w:ascii="Arial Narrow" w:hAnsi="Arial Narrow" w:cs="Arial Narrow"/>
                <w:color w:val="000000"/>
                <w:sz w:val="14"/>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F37912" w14:textId="77777777" w:rsidR="00A44A0A" w:rsidRDefault="00A44A0A" w:rsidP="003D327D">
            <w:pPr>
              <w:jc w:val="center"/>
            </w:pPr>
            <w:r>
              <w:rPr>
                <w:rFonts w:ascii="Arial Narrow" w:hAnsi="Arial Narrow" w:cs="Arial Narrow"/>
                <w:color w:val="000000"/>
                <w:sz w:val="14"/>
              </w:rPr>
              <w:t xml:space="preserve"> 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786D4C" w14:textId="77777777" w:rsidR="00A44A0A" w:rsidRDefault="00A44A0A" w:rsidP="003D327D">
            <w:pPr>
              <w:jc w:val="center"/>
            </w:pPr>
            <w:r>
              <w:rPr>
                <w:rFonts w:ascii="Arial Narrow" w:hAnsi="Arial Narrow" w:cs="Arial Narrow"/>
                <w:color w:val="000000"/>
                <w:sz w:val="14"/>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3805DA92" w14:textId="77777777" w:rsidR="00A44A0A" w:rsidRDefault="00A44A0A" w:rsidP="003D327D">
            <w:pPr>
              <w:jc w:val="center"/>
            </w:pPr>
            <w:r>
              <w:rPr>
                <w:rFonts w:ascii="Arial Narrow" w:hAnsi="Arial Narrow" w:cs="Arial Narrow"/>
                <w:color w:val="000000"/>
                <w:sz w:val="14"/>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9EE456" w14:textId="77777777" w:rsidR="00A44A0A" w:rsidRDefault="00A44A0A" w:rsidP="003D327D">
            <w:pPr>
              <w:jc w:val="center"/>
            </w:pPr>
            <w:r>
              <w:rPr>
                <w:rFonts w:ascii="Arial Narrow" w:hAnsi="Arial Narrow" w:cs="Arial Narrow"/>
                <w:color w:val="000000"/>
                <w:sz w:val="14"/>
              </w:rPr>
              <w:t>59.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AA9428" w14:textId="77777777" w:rsidR="00A44A0A" w:rsidRDefault="00A44A0A" w:rsidP="003D327D">
            <w:pPr>
              <w:jc w:val="center"/>
            </w:pPr>
            <w:r>
              <w:rPr>
                <w:rFonts w:ascii="Arial Narrow" w:hAnsi="Arial Narrow" w:cs="Arial Narrow"/>
                <w:color w:val="000000"/>
                <w:sz w:val="14"/>
              </w:rPr>
              <w:t xml:space="preserve"> 1.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027EFF" w14:textId="77777777" w:rsidR="00A44A0A" w:rsidRDefault="00A44A0A" w:rsidP="003D327D">
            <w:pPr>
              <w:jc w:val="center"/>
            </w:pPr>
            <w:r>
              <w:rPr>
                <w:rFonts w:ascii="Arial Narrow" w:hAnsi="Arial Narrow" w:cs="Arial Narrow"/>
                <w:color w:val="000000"/>
                <w:sz w:val="14"/>
              </w:rPr>
              <w:t>2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CEECE0" w14:textId="77777777" w:rsidR="00A44A0A" w:rsidRDefault="00A44A0A" w:rsidP="003D327D">
            <w:pPr>
              <w:jc w:val="center"/>
            </w:pPr>
            <w:r>
              <w:rPr>
                <w:rFonts w:ascii="Arial Narrow" w:hAnsi="Arial Narrow" w:cs="Arial Narrow"/>
                <w:color w:val="000000"/>
                <w:sz w:val="14"/>
              </w:rPr>
              <w:t>1.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625154" w14:textId="77777777" w:rsidR="00A44A0A" w:rsidRDefault="00A44A0A" w:rsidP="003D327D">
            <w:pPr>
              <w:jc w:val="center"/>
            </w:pPr>
            <w:r>
              <w:rPr>
                <w:rFonts w:ascii="Arial Narrow" w:hAnsi="Arial Narrow" w:cs="Arial Narrow"/>
                <w:color w:val="000000"/>
                <w:sz w:val="14"/>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61D6B20B" w14:textId="77777777" w:rsidR="00A44A0A" w:rsidRDefault="00A44A0A" w:rsidP="003D327D">
            <w:pPr>
              <w:jc w:val="center"/>
            </w:pPr>
            <w:r>
              <w:rPr>
                <w:rFonts w:ascii="Arial Narrow" w:hAnsi="Arial Narrow" w:cs="Arial Narrow"/>
                <w:color w:val="000000"/>
                <w:sz w:val="14"/>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79487C" w14:textId="77777777" w:rsidR="00A44A0A" w:rsidRDefault="00A44A0A" w:rsidP="003D327D">
            <w:pPr>
              <w:jc w:val="center"/>
            </w:pPr>
            <w:r>
              <w:rPr>
                <w:rFonts w:ascii="Arial Narrow" w:hAnsi="Arial Narrow" w:cs="Arial Narrow"/>
                <w:color w:val="000000"/>
                <w:sz w:val="14"/>
              </w:rPr>
              <w:t>73.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DE7385" w14:textId="77777777" w:rsidR="00A44A0A" w:rsidRDefault="00A44A0A" w:rsidP="003D327D">
            <w:pPr>
              <w:jc w:val="center"/>
            </w:pPr>
            <w:r>
              <w:rPr>
                <w:rFonts w:ascii="Arial Narrow" w:hAnsi="Arial Narrow" w:cs="Arial Narrow"/>
                <w:color w:val="000000"/>
                <w:sz w:val="14"/>
              </w:rPr>
              <w:t xml:space="preserve"> 2.02</w:t>
            </w:r>
          </w:p>
        </w:tc>
      </w:tr>
      <w:tr w:rsidR="00A44A0A" w14:paraId="361427F1" w14:textId="77777777" w:rsidTr="003D327D">
        <w:tc>
          <w:tcPr>
            <w:tcW w:w="1101"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D885FB6" w14:textId="77777777" w:rsidR="00A44A0A" w:rsidRDefault="00A44A0A" w:rsidP="003D327D"/>
        </w:tc>
        <w:tc>
          <w:tcPr>
            <w:tcW w:w="238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CCA654" w14:textId="77777777" w:rsidR="00A44A0A" w:rsidRDefault="00A44A0A" w:rsidP="003D327D">
            <w:r>
              <w:rPr>
                <w:rFonts w:ascii="Arial Narrow" w:hAnsi="Arial Narrow" w:cs="Arial Narrow"/>
                <w:color w:val="000000"/>
                <w:sz w:val="14"/>
              </w:rPr>
              <w:t>High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15BCDB" w14:textId="77777777" w:rsidR="00A44A0A" w:rsidRDefault="00A44A0A" w:rsidP="003D327D">
            <w:pPr>
              <w:jc w:val="center"/>
            </w:pPr>
            <w:r>
              <w:rPr>
                <w:rFonts w:ascii="Arial Narrow" w:hAnsi="Arial Narrow" w:cs="Arial Narrow"/>
                <w:color w:val="000000"/>
                <w:sz w:val="14"/>
              </w:rPr>
              <w:t>2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FAFD50" w14:textId="77777777" w:rsidR="00A44A0A" w:rsidRDefault="00A44A0A" w:rsidP="003D327D">
            <w:pPr>
              <w:jc w:val="center"/>
            </w:pPr>
            <w:r>
              <w:rPr>
                <w:rFonts w:ascii="Arial Narrow" w:hAnsi="Arial Narrow" w:cs="Arial Narrow"/>
                <w:color w:val="000000"/>
                <w:sz w:val="14"/>
              </w:rPr>
              <w:t xml:space="preserve"> 1.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D4EBA9" w14:textId="77777777" w:rsidR="00A44A0A" w:rsidRDefault="00A44A0A" w:rsidP="003D327D">
            <w:pPr>
              <w:jc w:val="center"/>
            </w:pPr>
            <w:r>
              <w:rPr>
                <w:rFonts w:ascii="Arial Narrow" w:hAnsi="Arial Narrow" w:cs="Arial Narrow"/>
                <w:color w:val="000000"/>
                <w:sz w:val="14"/>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618723" w14:textId="77777777" w:rsidR="00A44A0A" w:rsidRDefault="00A44A0A" w:rsidP="003D327D">
            <w:pPr>
              <w:jc w:val="center"/>
            </w:pPr>
            <w:r>
              <w:rPr>
                <w:rFonts w:ascii="Arial Narrow" w:hAnsi="Arial Narrow" w:cs="Arial Narrow"/>
                <w:color w:val="000000"/>
                <w:sz w:val="14"/>
              </w:rPr>
              <w:t>0.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8A3443" w14:textId="77777777" w:rsidR="00A44A0A" w:rsidRDefault="00A44A0A" w:rsidP="003D327D">
            <w:pPr>
              <w:jc w:val="center"/>
            </w:pPr>
            <w:r>
              <w:rPr>
                <w:rFonts w:ascii="Arial Narrow" w:hAnsi="Arial Narrow" w:cs="Arial Narrow"/>
                <w:color w:val="000000"/>
                <w:sz w:val="14"/>
              </w:rPr>
              <w:t>4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C03D36C" w14:textId="77777777" w:rsidR="00A44A0A" w:rsidRDefault="00A44A0A" w:rsidP="003D327D">
            <w:pPr>
              <w:jc w:val="center"/>
            </w:pPr>
            <w:r>
              <w:rPr>
                <w:rFonts w:ascii="Arial Narrow" w:hAnsi="Arial Narrow" w:cs="Arial Narrow"/>
                <w:color w:val="000000"/>
                <w:sz w:val="14"/>
              </w:rPr>
              <w:t xml:space="preserve"> 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D28AFC" w14:textId="77777777" w:rsidR="00A44A0A" w:rsidRDefault="00A44A0A" w:rsidP="003D327D">
            <w:pPr>
              <w:jc w:val="center"/>
            </w:pPr>
            <w:r>
              <w:rPr>
                <w:rFonts w:ascii="Arial Narrow" w:hAnsi="Arial Narrow" w:cs="Arial Narrow"/>
                <w:color w:val="000000"/>
                <w:sz w:val="14"/>
              </w:rPr>
              <w:t>2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2ABA96" w14:textId="77777777" w:rsidR="00A44A0A" w:rsidRDefault="00A44A0A" w:rsidP="003D327D">
            <w:pPr>
              <w:jc w:val="center"/>
            </w:pPr>
            <w:r>
              <w:rPr>
                <w:rFonts w:ascii="Arial Narrow" w:hAnsi="Arial Narrow" w:cs="Arial Narrow"/>
                <w:color w:val="000000"/>
                <w:sz w:val="14"/>
              </w:rPr>
              <w:t>1.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4512E9" w14:textId="77777777" w:rsidR="00A44A0A" w:rsidRDefault="00A44A0A" w:rsidP="003D327D">
            <w:pPr>
              <w:jc w:val="center"/>
            </w:pPr>
            <w:r>
              <w:rPr>
                <w:rFonts w:ascii="Arial Narrow" w:hAnsi="Arial Narrow" w:cs="Arial Narrow"/>
                <w:color w:val="000000"/>
                <w:sz w:val="14"/>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F36FC0" w14:textId="77777777" w:rsidR="00A44A0A" w:rsidRDefault="00A44A0A" w:rsidP="003D327D">
            <w:pPr>
              <w:jc w:val="center"/>
            </w:pPr>
            <w:r>
              <w:rPr>
                <w:rFonts w:ascii="Arial Narrow" w:hAnsi="Arial Narrow" w:cs="Arial Narrow"/>
                <w:color w:val="000000"/>
                <w:sz w:val="14"/>
              </w:rPr>
              <w:t>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130360" w14:textId="77777777" w:rsidR="00A44A0A" w:rsidRDefault="00A44A0A" w:rsidP="003D327D">
            <w:pPr>
              <w:jc w:val="center"/>
            </w:pPr>
            <w:r>
              <w:rPr>
                <w:rFonts w:ascii="Arial Narrow" w:hAnsi="Arial Narrow" w:cs="Arial Narrow"/>
                <w:color w:val="000000"/>
                <w:sz w:val="14"/>
              </w:rPr>
              <w:t>49.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753F90" w14:textId="77777777" w:rsidR="00A44A0A" w:rsidRDefault="00A44A0A" w:rsidP="003D327D">
            <w:pPr>
              <w:jc w:val="center"/>
            </w:pPr>
            <w:r>
              <w:rPr>
                <w:rFonts w:ascii="Arial Narrow" w:hAnsi="Arial Narrow" w:cs="Arial Narrow"/>
                <w:color w:val="000000"/>
                <w:sz w:val="14"/>
              </w:rPr>
              <w:t xml:space="preserve"> 2.83</w:t>
            </w:r>
          </w:p>
        </w:tc>
      </w:tr>
      <w:tr w:rsidR="00A44A0A" w14:paraId="22F22837" w14:textId="77777777" w:rsidTr="003D327D">
        <w:tc>
          <w:tcPr>
            <w:tcW w:w="1101"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E4D1DF8" w14:textId="77777777" w:rsidR="00A44A0A" w:rsidRDefault="00A44A0A" w:rsidP="003D327D"/>
        </w:tc>
        <w:tc>
          <w:tcPr>
            <w:tcW w:w="238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838FA2" w14:textId="77777777" w:rsidR="00A44A0A" w:rsidRDefault="00A44A0A" w:rsidP="003D327D">
            <w:r>
              <w:rPr>
                <w:rFonts w:ascii="Arial Narrow" w:hAnsi="Arial Narrow" w:cs="Arial Narrow"/>
                <w:color w:val="000000"/>
                <w:sz w:val="14"/>
              </w:rPr>
              <w:t>Russell Mulgrave Mouth Mooring</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29F9D7" w14:textId="77777777" w:rsidR="00A44A0A" w:rsidRDefault="00A44A0A" w:rsidP="003D327D">
            <w:pPr>
              <w:jc w:val="center"/>
            </w:pPr>
            <w:r>
              <w:rPr>
                <w:rFonts w:ascii="Arial Narrow" w:hAnsi="Arial Narrow" w:cs="Arial Narrow"/>
                <w:color w:val="000000"/>
                <w:sz w:val="14"/>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6628B98" w14:textId="77777777" w:rsidR="00A44A0A" w:rsidRDefault="00A44A0A" w:rsidP="003D327D">
            <w:pPr>
              <w:jc w:val="center"/>
            </w:pPr>
            <w:r>
              <w:rPr>
                <w:rFonts w:ascii="Arial Narrow" w:hAnsi="Arial Narrow" w:cs="Arial Narrow"/>
                <w:color w:val="000000"/>
                <w:sz w:val="14"/>
              </w:rPr>
              <w:t xml:space="preserve"> 4.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91FB91" w14:textId="77777777" w:rsidR="00A44A0A" w:rsidRDefault="00A44A0A" w:rsidP="003D327D">
            <w:pPr>
              <w:jc w:val="center"/>
            </w:pPr>
            <w:r>
              <w:rPr>
                <w:rFonts w:ascii="Arial Narrow" w:hAnsi="Arial Narrow" w:cs="Arial Narrow"/>
                <w:color w:val="000000"/>
                <w:sz w:val="14"/>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446CD01A" w14:textId="77777777" w:rsidR="00A44A0A" w:rsidRDefault="00A44A0A" w:rsidP="003D327D">
            <w:pPr>
              <w:jc w:val="center"/>
            </w:pPr>
            <w:r>
              <w:rPr>
                <w:rFonts w:ascii="Arial Narrow" w:hAnsi="Arial Narrow" w:cs="Arial Narrow"/>
                <w:color w:val="000000"/>
                <w:sz w:val="14"/>
              </w:rPr>
              <w:t>2.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785AE7" w14:textId="77777777" w:rsidR="00A44A0A" w:rsidRDefault="00A44A0A" w:rsidP="003D327D">
            <w:pPr>
              <w:jc w:val="center"/>
            </w:pPr>
            <w:r>
              <w:rPr>
                <w:rFonts w:ascii="Arial Narrow" w:hAnsi="Arial Narrow" w:cs="Arial Narrow"/>
                <w:color w:val="000000"/>
                <w:sz w:val="14"/>
              </w:rPr>
              <w:t>91.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440126" w14:textId="77777777" w:rsidR="00A44A0A" w:rsidRDefault="00A44A0A" w:rsidP="003D327D">
            <w:pPr>
              <w:jc w:val="center"/>
            </w:pPr>
            <w:r>
              <w:rPr>
                <w:rFonts w:ascii="Arial Narrow" w:hAnsi="Arial Narrow" w:cs="Arial Narrow"/>
                <w:color w:val="000000"/>
                <w:sz w:val="14"/>
              </w:rPr>
              <w:t>28.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ECCF3F" w14:textId="77777777" w:rsidR="00A44A0A" w:rsidRDefault="00A44A0A" w:rsidP="003D327D">
            <w:pPr>
              <w:jc w:val="center"/>
            </w:pPr>
            <w:r>
              <w:rPr>
                <w:rFonts w:ascii="Arial Narrow" w:hAnsi="Arial Narrow" w:cs="Arial Narrow"/>
                <w:color w:val="000000"/>
                <w:sz w:val="14"/>
              </w:rPr>
              <w:t>2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D75F75" w14:textId="77777777" w:rsidR="00A44A0A" w:rsidRDefault="00A44A0A" w:rsidP="003D327D">
            <w:pPr>
              <w:jc w:val="center"/>
            </w:pPr>
            <w:r>
              <w:rPr>
                <w:rFonts w:ascii="Arial Narrow" w:hAnsi="Arial Narrow" w:cs="Arial Narrow"/>
                <w:color w:val="000000"/>
                <w:sz w:val="14"/>
              </w:rPr>
              <w:t>3.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75CE7E" w14:textId="77777777" w:rsidR="00A44A0A" w:rsidRDefault="00A44A0A" w:rsidP="003D327D">
            <w:pPr>
              <w:jc w:val="center"/>
            </w:pPr>
            <w:r>
              <w:rPr>
                <w:rFonts w:ascii="Arial Narrow" w:hAnsi="Arial Narrow" w:cs="Arial Narrow"/>
                <w:color w:val="000000"/>
                <w:sz w:val="14"/>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427F7A16" w14:textId="77777777" w:rsidR="00A44A0A" w:rsidRDefault="00A44A0A" w:rsidP="003D327D">
            <w:pPr>
              <w:jc w:val="center"/>
            </w:pPr>
            <w:r>
              <w:rPr>
                <w:rFonts w:ascii="Arial Narrow" w:hAnsi="Arial Narrow" w:cs="Arial Narrow"/>
                <w:color w:val="000000"/>
                <w:sz w:val="14"/>
              </w:rPr>
              <w:t>2.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7B6E51" w14:textId="77777777" w:rsidR="00A44A0A" w:rsidRDefault="00A44A0A" w:rsidP="003D327D">
            <w:pPr>
              <w:jc w:val="center"/>
            </w:pPr>
            <w:r>
              <w:rPr>
                <w:rFonts w:ascii="Arial Narrow" w:hAnsi="Arial Narrow" w:cs="Arial Narrow"/>
                <w:color w:val="000000"/>
                <w:sz w:val="14"/>
              </w:rPr>
              <w:t>79.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43F3F1" w14:textId="77777777" w:rsidR="00A44A0A" w:rsidRDefault="00A44A0A" w:rsidP="003D327D">
            <w:pPr>
              <w:jc w:val="center"/>
            </w:pPr>
            <w:r>
              <w:rPr>
                <w:rFonts w:ascii="Arial Narrow" w:hAnsi="Arial Narrow" w:cs="Arial Narrow"/>
                <w:color w:val="000000"/>
                <w:sz w:val="14"/>
              </w:rPr>
              <w:t>20.66</w:t>
            </w:r>
          </w:p>
        </w:tc>
      </w:tr>
      <w:tr w:rsidR="00A44A0A" w14:paraId="5F9C6BFB" w14:textId="77777777" w:rsidTr="003D327D">
        <w:tc>
          <w:tcPr>
            <w:tcW w:w="1101"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3EFD7A48" w14:textId="77777777" w:rsidR="00A44A0A" w:rsidRDefault="00A44A0A" w:rsidP="003D327D">
            <w:r>
              <w:rPr>
                <w:rFonts w:ascii="Arial Narrow" w:hAnsi="Arial Narrow" w:cs="Arial Narrow"/>
                <w:color w:val="000000"/>
                <w:sz w:val="14"/>
              </w:rPr>
              <w:t>Tully Herbert</w:t>
            </w:r>
          </w:p>
        </w:tc>
        <w:tc>
          <w:tcPr>
            <w:tcW w:w="238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48EDC1" w14:textId="77777777" w:rsidR="00A44A0A" w:rsidRDefault="00A44A0A" w:rsidP="003D327D">
            <w:r>
              <w:rPr>
                <w:rFonts w:ascii="Arial Narrow" w:hAnsi="Arial Narrow" w:cs="Arial Narrow"/>
                <w:color w:val="000000"/>
                <w:sz w:val="14"/>
              </w:rPr>
              <w:t>Dunk North</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D5D78A" w14:textId="77777777" w:rsidR="00A44A0A" w:rsidRDefault="00A44A0A" w:rsidP="003D327D">
            <w:pPr>
              <w:jc w:val="center"/>
            </w:pPr>
            <w:r>
              <w:rPr>
                <w:rFonts w:ascii="Arial Narrow" w:hAnsi="Arial Narrow" w:cs="Arial Narrow"/>
                <w:color w:val="000000"/>
                <w:sz w:val="14"/>
              </w:rPr>
              <w:t>2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BA751D" w14:textId="77777777" w:rsidR="00A44A0A" w:rsidRDefault="00A44A0A" w:rsidP="003D327D">
            <w:pPr>
              <w:jc w:val="center"/>
            </w:pPr>
            <w:r>
              <w:rPr>
                <w:rFonts w:ascii="Arial Narrow" w:hAnsi="Arial Narrow" w:cs="Arial Narrow"/>
                <w:color w:val="000000"/>
                <w:sz w:val="14"/>
              </w:rPr>
              <w:t xml:space="preserve"> 2.6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32BCB47" w14:textId="77777777" w:rsidR="00A44A0A" w:rsidRDefault="00A44A0A" w:rsidP="003D327D">
            <w:pPr>
              <w:jc w:val="center"/>
            </w:pPr>
            <w:r>
              <w:rPr>
                <w:rFonts w:ascii="Arial Narrow" w:hAnsi="Arial Narrow" w:cs="Arial Narrow"/>
                <w:color w:val="000000"/>
                <w:sz w:val="14"/>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3222324B" w14:textId="77777777" w:rsidR="00A44A0A" w:rsidRDefault="00A44A0A" w:rsidP="003D327D">
            <w:pPr>
              <w:jc w:val="center"/>
            </w:pPr>
            <w:r>
              <w:rPr>
                <w:rFonts w:ascii="Arial Narrow" w:hAnsi="Arial Narrow" w:cs="Arial Narrow"/>
                <w:color w:val="000000"/>
                <w:sz w:val="14"/>
              </w:rPr>
              <w:t>1.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F0365E" w14:textId="77777777" w:rsidR="00A44A0A" w:rsidRDefault="00A44A0A" w:rsidP="003D327D">
            <w:pPr>
              <w:jc w:val="center"/>
            </w:pPr>
            <w:r>
              <w:rPr>
                <w:rFonts w:ascii="Arial Narrow" w:hAnsi="Arial Narrow" w:cs="Arial Narrow"/>
                <w:color w:val="000000"/>
                <w:sz w:val="14"/>
              </w:rPr>
              <w:t>83.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62AD28" w14:textId="77777777" w:rsidR="00A44A0A" w:rsidRDefault="00A44A0A" w:rsidP="003D327D">
            <w:pPr>
              <w:jc w:val="center"/>
            </w:pPr>
            <w:r>
              <w:rPr>
                <w:rFonts w:ascii="Arial Narrow" w:hAnsi="Arial Narrow" w:cs="Arial Narrow"/>
                <w:color w:val="000000"/>
                <w:sz w:val="14"/>
              </w:rPr>
              <w:t>14.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99BEC8" w14:textId="77777777" w:rsidR="00A44A0A" w:rsidRDefault="00A44A0A" w:rsidP="003D327D">
            <w:pPr>
              <w:jc w:val="center"/>
            </w:pPr>
            <w:r>
              <w:rPr>
                <w:rFonts w:ascii="Arial Narrow" w:hAnsi="Arial Narrow" w:cs="Arial Narrow"/>
                <w:color w:val="000000"/>
                <w:sz w:val="14"/>
              </w:rPr>
              <w:t>2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738E42F" w14:textId="77777777" w:rsidR="00A44A0A" w:rsidRDefault="00A44A0A" w:rsidP="003D327D">
            <w:pPr>
              <w:jc w:val="center"/>
            </w:pPr>
            <w:r>
              <w:rPr>
                <w:rFonts w:ascii="Arial Narrow" w:hAnsi="Arial Narrow" w:cs="Arial Narrow"/>
                <w:color w:val="000000"/>
                <w:sz w:val="14"/>
              </w:rPr>
              <w:t>3.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C96BDA2" w14:textId="77777777" w:rsidR="00A44A0A" w:rsidRDefault="00A44A0A" w:rsidP="003D327D">
            <w:pPr>
              <w:jc w:val="center"/>
            </w:pPr>
            <w:r>
              <w:rPr>
                <w:rFonts w:ascii="Arial Narrow" w:hAnsi="Arial Narrow" w:cs="Arial Narrow"/>
                <w:color w:val="000000"/>
                <w:sz w:val="14"/>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7DF5D287" w14:textId="77777777" w:rsidR="00A44A0A" w:rsidRDefault="00A44A0A" w:rsidP="003D327D">
            <w:pPr>
              <w:jc w:val="center"/>
            </w:pPr>
            <w:r>
              <w:rPr>
                <w:rFonts w:ascii="Arial Narrow" w:hAnsi="Arial Narrow" w:cs="Arial Narrow"/>
                <w:color w:val="000000"/>
                <w:sz w:val="14"/>
              </w:rPr>
              <w:t>1.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9A8DB6" w14:textId="77777777" w:rsidR="00A44A0A" w:rsidRDefault="00A44A0A" w:rsidP="003D327D">
            <w:pPr>
              <w:jc w:val="center"/>
            </w:pPr>
            <w:r>
              <w:rPr>
                <w:rFonts w:ascii="Arial Narrow" w:hAnsi="Arial Narrow" w:cs="Arial Narrow"/>
                <w:color w:val="000000"/>
                <w:sz w:val="14"/>
              </w:rPr>
              <w:t>83.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3B64F1" w14:textId="77777777" w:rsidR="00A44A0A" w:rsidRDefault="00A44A0A" w:rsidP="003D327D">
            <w:pPr>
              <w:jc w:val="center"/>
            </w:pPr>
            <w:r>
              <w:rPr>
                <w:rFonts w:ascii="Arial Narrow" w:hAnsi="Arial Narrow" w:cs="Arial Narrow"/>
                <w:color w:val="000000"/>
                <w:sz w:val="14"/>
              </w:rPr>
              <w:t>20.00</w:t>
            </w:r>
          </w:p>
        </w:tc>
      </w:tr>
      <w:tr w:rsidR="00A44A0A" w14:paraId="338828F8" w14:textId="77777777" w:rsidTr="003D327D">
        <w:tc>
          <w:tcPr>
            <w:tcW w:w="1101"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EE774E5" w14:textId="77777777" w:rsidR="00A44A0A" w:rsidRDefault="00A44A0A" w:rsidP="003D327D"/>
        </w:tc>
        <w:tc>
          <w:tcPr>
            <w:tcW w:w="238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7C4091" w14:textId="77777777" w:rsidR="00A44A0A" w:rsidRDefault="00A44A0A" w:rsidP="003D327D">
            <w:r>
              <w:rPr>
                <w:rFonts w:ascii="Arial Narrow" w:hAnsi="Arial Narrow" w:cs="Arial Narrow"/>
                <w:color w:val="000000"/>
                <w:sz w:val="14"/>
              </w:rPr>
              <w:t>Tully Mouth Mooring</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C5F08A" w14:textId="77777777" w:rsidR="00A44A0A" w:rsidRDefault="00A44A0A" w:rsidP="003D327D">
            <w:pPr>
              <w:jc w:val="center"/>
            </w:pPr>
            <w:r>
              <w:rPr>
                <w:rFonts w:ascii="Arial Narrow" w:hAnsi="Arial Narrow" w:cs="Arial Narrow"/>
                <w:color w:val="000000"/>
                <w:sz w:val="14"/>
              </w:rPr>
              <w:t>3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A9AD41" w14:textId="77777777" w:rsidR="00A44A0A" w:rsidRDefault="00A44A0A" w:rsidP="003D327D">
            <w:pPr>
              <w:jc w:val="center"/>
            </w:pPr>
            <w:r>
              <w:rPr>
                <w:rFonts w:ascii="Arial Narrow" w:hAnsi="Arial Narrow" w:cs="Arial Narrow"/>
                <w:color w:val="000000"/>
                <w:sz w:val="14"/>
              </w:rPr>
              <w:t xml:space="preserve"> 4.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688F9F" w14:textId="77777777" w:rsidR="00A44A0A" w:rsidRDefault="00A44A0A" w:rsidP="003D327D">
            <w:pPr>
              <w:jc w:val="center"/>
            </w:pPr>
            <w:r>
              <w:rPr>
                <w:rFonts w:ascii="Arial Narrow" w:hAnsi="Arial Narrow" w:cs="Arial Narrow"/>
                <w:color w:val="000000"/>
                <w:sz w:val="14"/>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5AAE04" w14:textId="77777777" w:rsidR="00A44A0A" w:rsidRDefault="00A44A0A" w:rsidP="003D327D">
            <w:pPr>
              <w:jc w:val="center"/>
            </w:pPr>
            <w:r>
              <w:rPr>
                <w:rFonts w:ascii="Arial Narrow" w:hAnsi="Arial Narrow" w:cs="Arial Narrow"/>
                <w:color w:val="000000"/>
                <w:sz w:val="14"/>
              </w:rPr>
              <w:t>3.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D28E78" w14:textId="77777777" w:rsidR="00A44A0A" w:rsidRDefault="00A44A0A" w:rsidP="003D327D">
            <w:pPr>
              <w:jc w:val="center"/>
            </w:pPr>
            <w:r>
              <w:rPr>
                <w:rFonts w:ascii="Arial Narrow" w:hAnsi="Arial Narrow" w:cs="Arial Narrow"/>
                <w:color w:val="000000"/>
                <w:sz w:val="14"/>
              </w:rPr>
              <w:t>41.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CB06238" w14:textId="77777777" w:rsidR="00A44A0A" w:rsidRDefault="00A44A0A" w:rsidP="003D327D">
            <w:pPr>
              <w:jc w:val="center"/>
            </w:pPr>
            <w:r>
              <w:rPr>
                <w:rFonts w:ascii="Arial Narrow" w:hAnsi="Arial Narrow" w:cs="Arial Narrow"/>
                <w:color w:val="000000"/>
                <w:sz w:val="14"/>
              </w:rPr>
              <w:t>32.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5B4C2E7" w14:textId="77777777" w:rsidR="00A44A0A" w:rsidRDefault="00A44A0A" w:rsidP="003D327D">
            <w:pPr>
              <w:jc w:val="center"/>
            </w:pPr>
            <w:r>
              <w:rPr>
                <w:rFonts w:ascii="Arial Narrow" w:hAnsi="Arial Narrow" w:cs="Arial Narrow"/>
                <w:color w:val="000000"/>
                <w:sz w:val="14"/>
              </w:rPr>
              <w:t>2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A5F97A" w14:textId="77777777" w:rsidR="00A44A0A" w:rsidRDefault="00A44A0A" w:rsidP="003D327D">
            <w:pPr>
              <w:jc w:val="center"/>
            </w:pPr>
            <w:r>
              <w:rPr>
                <w:rFonts w:ascii="Arial Narrow" w:hAnsi="Arial Narrow" w:cs="Arial Narrow"/>
                <w:color w:val="000000"/>
                <w:sz w:val="14"/>
              </w:rPr>
              <w:t>4.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6083D5" w14:textId="77777777" w:rsidR="00A44A0A" w:rsidRDefault="00A44A0A" w:rsidP="003D327D">
            <w:pPr>
              <w:jc w:val="center"/>
            </w:pPr>
            <w:r>
              <w:rPr>
                <w:rFonts w:ascii="Arial Narrow" w:hAnsi="Arial Narrow" w:cs="Arial Narrow"/>
                <w:color w:val="000000"/>
                <w:sz w:val="14"/>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AE32F0" w14:textId="77777777" w:rsidR="00A44A0A" w:rsidRDefault="00A44A0A" w:rsidP="003D327D">
            <w:pPr>
              <w:jc w:val="center"/>
            </w:pPr>
            <w:r>
              <w:rPr>
                <w:rFonts w:ascii="Arial Narrow" w:hAnsi="Arial Narrow" w:cs="Arial Narrow"/>
                <w:color w:val="000000"/>
                <w:sz w:val="14"/>
              </w:rPr>
              <w:t>3.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E4C947" w14:textId="77777777" w:rsidR="00A44A0A" w:rsidRDefault="00A44A0A" w:rsidP="003D327D">
            <w:pPr>
              <w:jc w:val="center"/>
            </w:pPr>
            <w:r>
              <w:rPr>
                <w:rFonts w:ascii="Arial Narrow" w:hAnsi="Arial Narrow" w:cs="Arial Narrow"/>
                <w:color w:val="000000"/>
                <w:sz w:val="14"/>
              </w:rPr>
              <w:t>34.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0A6317" w14:textId="77777777" w:rsidR="00A44A0A" w:rsidRDefault="00A44A0A" w:rsidP="003D327D">
            <w:pPr>
              <w:jc w:val="center"/>
            </w:pPr>
            <w:r>
              <w:rPr>
                <w:rFonts w:ascii="Arial Narrow" w:hAnsi="Arial Narrow" w:cs="Arial Narrow"/>
                <w:color w:val="000000"/>
                <w:sz w:val="14"/>
              </w:rPr>
              <w:t>22.81</w:t>
            </w:r>
          </w:p>
        </w:tc>
      </w:tr>
      <w:tr w:rsidR="00A44A0A" w14:paraId="601E4493" w14:textId="77777777" w:rsidTr="003D327D">
        <w:tc>
          <w:tcPr>
            <w:tcW w:w="1101"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0998941B" w14:textId="77777777" w:rsidR="00A44A0A" w:rsidRDefault="00A44A0A" w:rsidP="003D327D">
            <w:r>
              <w:rPr>
                <w:rFonts w:ascii="Arial Narrow" w:hAnsi="Arial Narrow" w:cs="Arial Narrow"/>
                <w:color w:val="000000"/>
                <w:sz w:val="14"/>
              </w:rPr>
              <w:t>Burdekin</w:t>
            </w:r>
          </w:p>
        </w:tc>
        <w:tc>
          <w:tcPr>
            <w:tcW w:w="238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767366" w14:textId="77777777" w:rsidR="00A44A0A" w:rsidRDefault="00A44A0A" w:rsidP="003D327D">
            <w:r>
              <w:rPr>
                <w:rFonts w:ascii="Arial Narrow" w:hAnsi="Arial Narrow" w:cs="Arial Narrow"/>
                <w:color w:val="000000"/>
                <w:sz w:val="14"/>
              </w:rPr>
              <w:t>Burdekin Mouth Mooring</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35F49D" w14:textId="77777777" w:rsidR="00A44A0A" w:rsidRDefault="00A44A0A" w:rsidP="003D327D">
            <w:pPr>
              <w:jc w:val="center"/>
            </w:pPr>
            <w:r>
              <w:rPr>
                <w:rFonts w:ascii="Arial Narrow" w:hAnsi="Arial Narrow" w:cs="Arial Narrow"/>
                <w:color w:val="000000"/>
                <w:sz w:val="14"/>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F5D55F" w14:textId="77777777" w:rsidR="00A44A0A" w:rsidRDefault="00A44A0A" w:rsidP="003D327D">
            <w:pPr>
              <w:jc w:val="center"/>
            </w:pPr>
            <w:r>
              <w:rPr>
                <w:rFonts w:ascii="Arial Narrow" w:hAnsi="Arial Narrow" w:cs="Arial Narrow"/>
                <w:color w:val="000000"/>
                <w:sz w:val="14"/>
              </w:rPr>
              <w:t>1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07690B" w14:textId="77777777" w:rsidR="00A44A0A" w:rsidRDefault="00A44A0A" w:rsidP="003D327D">
            <w:pPr>
              <w:jc w:val="center"/>
            </w:pPr>
            <w:r>
              <w:rPr>
                <w:rFonts w:ascii="Arial Narrow" w:hAnsi="Arial Narrow" w:cs="Arial Narrow"/>
                <w:color w:val="000000"/>
                <w:sz w:val="14"/>
              </w:rPr>
              <w:t>1.00</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65558211" w14:textId="77777777" w:rsidR="00A44A0A" w:rsidRDefault="00A44A0A" w:rsidP="003D327D">
            <w:pPr>
              <w:jc w:val="center"/>
            </w:pPr>
            <w:r>
              <w:rPr>
                <w:rFonts w:ascii="Arial Narrow" w:hAnsi="Arial Narrow" w:cs="Arial Narrow"/>
                <w:color w:val="000000"/>
                <w:sz w:val="14"/>
              </w:rPr>
              <w:t>5.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C6BB36C" w14:textId="77777777" w:rsidR="00A44A0A" w:rsidRDefault="00A44A0A" w:rsidP="003D327D">
            <w:pPr>
              <w:jc w:val="center"/>
            </w:pPr>
            <w:r>
              <w:rPr>
                <w:rFonts w:ascii="Arial Narrow" w:hAnsi="Arial Narrow" w:cs="Arial Narrow"/>
                <w:color w:val="000000"/>
                <w:sz w:val="14"/>
              </w:rPr>
              <w:t>58.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CF09A1" w14:textId="77777777" w:rsidR="00A44A0A" w:rsidRDefault="00A44A0A" w:rsidP="003D327D">
            <w:pPr>
              <w:jc w:val="center"/>
            </w:pPr>
            <w:r>
              <w:rPr>
                <w:rFonts w:ascii="Arial Narrow" w:hAnsi="Arial Narrow" w:cs="Arial Narrow"/>
                <w:color w:val="000000"/>
                <w:sz w:val="14"/>
              </w:rPr>
              <w:t>52.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B145B3" w14:textId="77777777" w:rsidR="00A44A0A" w:rsidRDefault="00A44A0A" w:rsidP="003D327D">
            <w:pPr>
              <w:jc w:val="center"/>
            </w:pPr>
            <w:r>
              <w:rPr>
                <w:rFonts w:ascii="Arial Narrow" w:hAnsi="Arial Narrow" w:cs="Arial Narrow"/>
                <w:color w:val="000000"/>
                <w:sz w:val="14"/>
              </w:rPr>
              <w:t>2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2CBA031" w14:textId="77777777" w:rsidR="00A44A0A" w:rsidRDefault="00A44A0A" w:rsidP="003D327D">
            <w:pPr>
              <w:jc w:val="center"/>
            </w:pPr>
            <w:r>
              <w:rPr>
                <w:rFonts w:ascii="Arial Narrow" w:hAnsi="Arial Narrow" w:cs="Arial Narrow"/>
                <w:color w:val="000000"/>
                <w:sz w:val="14"/>
              </w:rPr>
              <w:t>7.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CD7289" w14:textId="77777777" w:rsidR="00A44A0A" w:rsidRDefault="00A44A0A" w:rsidP="003D327D">
            <w:pPr>
              <w:jc w:val="center"/>
            </w:pPr>
            <w:r>
              <w:rPr>
                <w:rFonts w:ascii="Arial Narrow" w:hAnsi="Arial Narrow" w:cs="Arial Narrow"/>
                <w:color w:val="000000"/>
                <w:sz w:val="14"/>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3CAFB97A" w14:textId="77777777" w:rsidR="00A44A0A" w:rsidRDefault="00A44A0A" w:rsidP="003D327D">
            <w:pPr>
              <w:jc w:val="center"/>
            </w:pPr>
            <w:r>
              <w:rPr>
                <w:rFonts w:ascii="Arial Narrow" w:hAnsi="Arial Narrow" w:cs="Arial Narrow"/>
                <w:color w:val="000000"/>
                <w:sz w:val="14"/>
              </w:rPr>
              <w:t>5.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C6B50A4" w14:textId="77777777" w:rsidR="00A44A0A" w:rsidRDefault="00A44A0A" w:rsidP="003D327D">
            <w:pPr>
              <w:jc w:val="center"/>
            </w:pPr>
            <w:r>
              <w:rPr>
                <w:rFonts w:ascii="Arial Narrow" w:hAnsi="Arial Narrow" w:cs="Arial Narrow"/>
                <w:color w:val="000000"/>
                <w:sz w:val="14"/>
              </w:rPr>
              <w:t>58.3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017CD0" w14:textId="77777777" w:rsidR="00A44A0A" w:rsidRDefault="00A44A0A" w:rsidP="003D327D">
            <w:pPr>
              <w:jc w:val="center"/>
            </w:pPr>
            <w:r>
              <w:rPr>
                <w:rFonts w:ascii="Arial Narrow" w:hAnsi="Arial Narrow" w:cs="Arial Narrow"/>
                <w:color w:val="000000"/>
                <w:sz w:val="14"/>
              </w:rPr>
              <w:t>52.03</w:t>
            </w:r>
          </w:p>
        </w:tc>
      </w:tr>
      <w:tr w:rsidR="00A44A0A" w14:paraId="39841284" w14:textId="77777777" w:rsidTr="003D327D">
        <w:tc>
          <w:tcPr>
            <w:tcW w:w="1101"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439B5EA" w14:textId="77777777" w:rsidR="00A44A0A" w:rsidRDefault="00A44A0A" w:rsidP="003D327D"/>
        </w:tc>
        <w:tc>
          <w:tcPr>
            <w:tcW w:w="238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0484CF" w14:textId="77777777" w:rsidR="00A44A0A" w:rsidRDefault="00A44A0A" w:rsidP="003D327D">
            <w:r>
              <w:rPr>
                <w:rFonts w:ascii="Arial Narrow" w:hAnsi="Arial Narrow" w:cs="Arial Narrow"/>
                <w:color w:val="000000"/>
                <w:sz w:val="14"/>
              </w:rPr>
              <w:t>Magnetic</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967D8E3" w14:textId="77777777" w:rsidR="00A44A0A" w:rsidRDefault="00A44A0A" w:rsidP="003D327D">
            <w:pPr>
              <w:jc w:val="center"/>
            </w:pPr>
            <w:r>
              <w:rPr>
                <w:rFonts w:ascii="Arial Narrow" w:hAnsi="Arial Narrow" w:cs="Arial Narrow"/>
                <w:color w:val="000000"/>
                <w:sz w:val="14"/>
              </w:rPr>
              <w:t>3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FF82E37" w14:textId="77777777" w:rsidR="00A44A0A" w:rsidRDefault="00A44A0A" w:rsidP="003D327D">
            <w:pPr>
              <w:jc w:val="center"/>
            </w:pPr>
            <w:r>
              <w:rPr>
                <w:rFonts w:ascii="Arial Narrow" w:hAnsi="Arial Narrow" w:cs="Arial Narrow"/>
                <w:color w:val="000000"/>
                <w:sz w:val="14"/>
              </w:rPr>
              <w:t xml:space="preserve"> 1.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11E533" w14:textId="77777777" w:rsidR="00A44A0A" w:rsidRDefault="00A44A0A" w:rsidP="003D327D">
            <w:pPr>
              <w:jc w:val="center"/>
            </w:pPr>
            <w:r>
              <w:rPr>
                <w:rFonts w:ascii="Arial Narrow" w:hAnsi="Arial Narrow" w:cs="Arial Narrow"/>
                <w:color w:val="000000"/>
                <w:sz w:val="14"/>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0C929AB1" w14:textId="77777777" w:rsidR="00A44A0A" w:rsidRDefault="00A44A0A" w:rsidP="003D327D">
            <w:pPr>
              <w:jc w:val="center"/>
            </w:pPr>
            <w:r>
              <w:rPr>
                <w:rFonts w:ascii="Arial Narrow" w:hAnsi="Arial Narrow" w:cs="Arial Narrow"/>
                <w:color w:val="000000"/>
                <w:sz w:val="14"/>
              </w:rPr>
              <w:t>1.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F451E83" w14:textId="77777777" w:rsidR="00A44A0A" w:rsidRDefault="00A44A0A" w:rsidP="003D327D">
            <w:pPr>
              <w:jc w:val="center"/>
            </w:pPr>
            <w:r>
              <w:rPr>
                <w:rFonts w:ascii="Arial Narrow" w:hAnsi="Arial Narrow" w:cs="Arial Narrow"/>
                <w:color w:val="000000"/>
                <w:sz w:val="14"/>
              </w:rPr>
              <w:t>57.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B079DB" w14:textId="77777777" w:rsidR="00A44A0A" w:rsidRDefault="00A44A0A" w:rsidP="003D327D">
            <w:pPr>
              <w:jc w:val="center"/>
            </w:pPr>
            <w:r>
              <w:rPr>
                <w:rFonts w:ascii="Arial Narrow" w:hAnsi="Arial Narrow" w:cs="Arial Narrow"/>
                <w:color w:val="000000"/>
                <w:sz w:val="14"/>
              </w:rPr>
              <w:t xml:space="preserve"> 2.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3FA08D" w14:textId="77777777" w:rsidR="00A44A0A" w:rsidRDefault="00A44A0A" w:rsidP="003D327D">
            <w:pPr>
              <w:jc w:val="center"/>
            </w:pPr>
            <w:r>
              <w:rPr>
                <w:rFonts w:ascii="Arial Narrow" w:hAnsi="Arial Narrow" w:cs="Arial Narrow"/>
                <w:color w:val="000000"/>
                <w:sz w:val="14"/>
              </w:rPr>
              <w:t>2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FEFA78" w14:textId="77777777" w:rsidR="00A44A0A" w:rsidRDefault="00A44A0A" w:rsidP="003D327D">
            <w:pPr>
              <w:jc w:val="center"/>
            </w:pPr>
            <w:r>
              <w:rPr>
                <w:rFonts w:ascii="Arial Narrow" w:hAnsi="Arial Narrow" w:cs="Arial Narrow"/>
                <w:color w:val="000000"/>
                <w:sz w:val="14"/>
              </w:rPr>
              <w:t>2.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DB9EBE" w14:textId="77777777" w:rsidR="00A44A0A" w:rsidRDefault="00A44A0A" w:rsidP="003D327D">
            <w:pPr>
              <w:jc w:val="center"/>
            </w:pPr>
            <w:r>
              <w:rPr>
                <w:rFonts w:ascii="Arial Narrow" w:hAnsi="Arial Narrow" w:cs="Arial Narrow"/>
                <w:color w:val="000000"/>
                <w:sz w:val="14"/>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6965ADFF" w14:textId="77777777" w:rsidR="00A44A0A" w:rsidRDefault="00A44A0A" w:rsidP="003D327D">
            <w:pPr>
              <w:jc w:val="center"/>
            </w:pPr>
            <w:r>
              <w:rPr>
                <w:rFonts w:ascii="Arial Narrow" w:hAnsi="Arial Narrow" w:cs="Arial Narrow"/>
                <w:color w:val="000000"/>
                <w:sz w:val="14"/>
              </w:rPr>
              <w:t>1.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D0FAB5" w14:textId="77777777" w:rsidR="00A44A0A" w:rsidRDefault="00A44A0A" w:rsidP="003D327D">
            <w:pPr>
              <w:jc w:val="center"/>
            </w:pPr>
            <w:r>
              <w:rPr>
                <w:rFonts w:ascii="Arial Narrow" w:hAnsi="Arial Narrow" w:cs="Arial Narrow"/>
                <w:color w:val="000000"/>
                <w:sz w:val="14"/>
              </w:rPr>
              <w:t>64.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82EE13E" w14:textId="77777777" w:rsidR="00A44A0A" w:rsidRDefault="00A44A0A" w:rsidP="003D327D">
            <w:pPr>
              <w:jc w:val="center"/>
            </w:pPr>
            <w:r>
              <w:rPr>
                <w:rFonts w:ascii="Arial Narrow" w:hAnsi="Arial Narrow" w:cs="Arial Narrow"/>
                <w:color w:val="000000"/>
                <w:sz w:val="14"/>
              </w:rPr>
              <w:t xml:space="preserve"> 8.82</w:t>
            </w:r>
          </w:p>
        </w:tc>
      </w:tr>
      <w:tr w:rsidR="00A44A0A" w14:paraId="2142E235" w14:textId="77777777" w:rsidTr="003D327D">
        <w:tc>
          <w:tcPr>
            <w:tcW w:w="1101"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AC729B2" w14:textId="77777777" w:rsidR="00A44A0A" w:rsidRDefault="00A44A0A" w:rsidP="003D327D"/>
        </w:tc>
        <w:tc>
          <w:tcPr>
            <w:tcW w:w="238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976009" w14:textId="77777777" w:rsidR="00A44A0A" w:rsidRDefault="00A44A0A" w:rsidP="003D327D">
            <w:r>
              <w:rPr>
                <w:rFonts w:ascii="Arial Narrow" w:hAnsi="Arial Narrow" w:cs="Arial Narrow"/>
                <w:color w:val="000000"/>
                <w:sz w:val="14"/>
              </w:rPr>
              <w:t>Palms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B4C3952" w14:textId="77777777" w:rsidR="00A44A0A" w:rsidRDefault="00A44A0A" w:rsidP="003D327D">
            <w:pPr>
              <w:jc w:val="center"/>
            </w:pPr>
            <w:r>
              <w:rPr>
                <w:rFonts w:ascii="Arial Narrow" w:hAnsi="Arial Narrow" w:cs="Arial Narrow"/>
                <w:color w:val="000000"/>
                <w:sz w:val="14"/>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63FE8E3" w14:textId="77777777" w:rsidR="00A44A0A" w:rsidRDefault="00A44A0A" w:rsidP="003D327D">
            <w:pPr>
              <w:jc w:val="center"/>
            </w:pPr>
            <w:r>
              <w:rPr>
                <w:rFonts w:ascii="Arial Narrow" w:hAnsi="Arial Narrow" w:cs="Arial Narrow"/>
                <w:color w:val="000000"/>
                <w:sz w:val="14"/>
              </w:rPr>
              <w:t xml:space="preserve"> 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D62E19" w14:textId="77777777" w:rsidR="00A44A0A" w:rsidRDefault="00A44A0A" w:rsidP="003D327D">
            <w:pPr>
              <w:jc w:val="center"/>
            </w:pPr>
            <w:r>
              <w:rPr>
                <w:rFonts w:ascii="Arial Narrow" w:hAnsi="Arial Narrow" w:cs="Arial Narrow"/>
                <w:color w:val="000000"/>
                <w:sz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B3428F" w14:textId="77777777" w:rsidR="00A44A0A" w:rsidRDefault="00A44A0A" w:rsidP="003D327D">
            <w:pPr>
              <w:jc w:val="center"/>
            </w:pPr>
            <w:r>
              <w:rPr>
                <w:rFonts w:ascii="Arial Narrow" w:hAnsi="Arial Narrow" w:cs="Arial Narrow"/>
                <w:color w:val="000000"/>
                <w:sz w:val="14"/>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0D3ABF" w14:textId="77777777" w:rsidR="00A44A0A" w:rsidRDefault="00A44A0A" w:rsidP="003D327D">
            <w:pPr>
              <w:jc w:val="center"/>
            </w:pPr>
            <w:r>
              <w:rPr>
                <w:rFonts w:ascii="Arial Narrow" w:hAnsi="Arial Narrow" w:cs="Arial Narrow"/>
                <w:color w:val="000000"/>
                <w:sz w:val="14"/>
              </w:rPr>
              <w:t>24.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5938036" w14:textId="77777777" w:rsidR="00A44A0A" w:rsidRDefault="00A44A0A" w:rsidP="003D327D">
            <w:pPr>
              <w:jc w:val="center"/>
            </w:pPr>
            <w:r>
              <w:rPr>
                <w:rFonts w:ascii="Arial Narrow" w:hAnsi="Arial Narrow" w:cs="Arial Narrow"/>
                <w:color w:val="000000"/>
                <w:sz w:val="14"/>
              </w:rPr>
              <w:t xml:space="preserve"> 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AA74C0" w14:textId="77777777" w:rsidR="00A44A0A" w:rsidRDefault="00A44A0A" w:rsidP="003D327D">
            <w:pPr>
              <w:jc w:val="center"/>
            </w:pPr>
            <w:r>
              <w:rPr>
                <w:rFonts w:ascii="Arial Narrow" w:hAnsi="Arial Narrow" w:cs="Arial Narrow"/>
                <w:color w:val="000000"/>
                <w:sz w:val="14"/>
              </w:rPr>
              <w:t>2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4DE17D" w14:textId="77777777" w:rsidR="00A44A0A" w:rsidRDefault="00A44A0A" w:rsidP="003D327D">
            <w:pPr>
              <w:jc w:val="center"/>
            </w:pPr>
            <w:r>
              <w:rPr>
                <w:rFonts w:ascii="Arial Narrow" w:hAnsi="Arial Narrow" w:cs="Arial Narrow"/>
                <w:color w:val="000000"/>
                <w:sz w:val="14"/>
              </w:rPr>
              <w:t>1.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D03614" w14:textId="77777777" w:rsidR="00A44A0A" w:rsidRDefault="00A44A0A" w:rsidP="003D327D">
            <w:pPr>
              <w:jc w:val="center"/>
            </w:pPr>
            <w:r>
              <w:rPr>
                <w:rFonts w:ascii="Arial Narrow" w:hAnsi="Arial Narrow" w:cs="Arial Narrow"/>
                <w:color w:val="000000"/>
                <w:sz w:val="14"/>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60B7638C" w14:textId="77777777" w:rsidR="00A44A0A" w:rsidRDefault="00A44A0A" w:rsidP="003D327D">
            <w:pPr>
              <w:jc w:val="center"/>
            </w:pPr>
            <w:r>
              <w:rPr>
                <w:rFonts w:ascii="Arial Narrow" w:hAnsi="Arial Narrow" w:cs="Arial Narrow"/>
                <w:color w:val="000000"/>
                <w:sz w:val="14"/>
              </w:rPr>
              <w:t>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72DA3B" w14:textId="77777777" w:rsidR="00A44A0A" w:rsidRDefault="00A44A0A" w:rsidP="003D327D">
            <w:pPr>
              <w:jc w:val="center"/>
            </w:pPr>
            <w:r>
              <w:rPr>
                <w:rFonts w:ascii="Arial Narrow" w:hAnsi="Arial Narrow" w:cs="Arial Narrow"/>
                <w:color w:val="000000"/>
                <w:sz w:val="14"/>
              </w:rPr>
              <w:t>69.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2B0A9C" w14:textId="77777777" w:rsidR="00A44A0A" w:rsidRDefault="00A44A0A" w:rsidP="003D327D">
            <w:pPr>
              <w:jc w:val="center"/>
            </w:pPr>
            <w:r>
              <w:rPr>
                <w:rFonts w:ascii="Arial Narrow" w:hAnsi="Arial Narrow" w:cs="Arial Narrow"/>
                <w:color w:val="000000"/>
                <w:sz w:val="14"/>
              </w:rPr>
              <w:t xml:space="preserve"> 0.00</w:t>
            </w:r>
          </w:p>
        </w:tc>
      </w:tr>
      <w:tr w:rsidR="00A44A0A" w14:paraId="5A60B208" w14:textId="77777777" w:rsidTr="003D327D">
        <w:tc>
          <w:tcPr>
            <w:tcW w:w="1101"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DECD56F" w14:textId="77777777" w:rsidR="00A44A0A" w:rsidRDefault="00A44A0A" w:rsidP="003D327D"/>
        </w:tc>
        <w:tc>
          <w:tcPr>
            <w:tcW w:w="238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C4D66C" w14:textId="77777777" w:rsidR="00A44A0A" w:rsidRDefault="00A44A0A" w:rsidP="003D327D">
            <w:r>
              <w:rPr>
                <w:rFonts w:ascii="Arial Narrow" w:hAnsi="Arial Narrow" w:cs="Arial Narrow"/>
                <w:color w:val="000000"/>
                <w:sz w:val="14"/>
              </w:rPr>
              <w:t>Pandora</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62B192" w14:textId="77777777" w:rsidR="00A44A0A" w:rsidRDefault="00A44A0A" w:rsidP="003D327D">
            <w:pPr>
              <w:jc w:val="center"/>
            </w:pPr>
            <w:r>
              <w:rPr>
                <w:rFonts w:ascii="Arial Narrow" w:hAnsi="Arial Narrow" w:cs="Arial Narrow"/>
                <w:color w:val="000000"/>
                <w:sz w:val="14"/>
              </w:rPr>
              <w:t>2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42FAB1" w14:textId="77777777" w:rsidR="00A44A0A" w:rsidRDefault="00A44A0A" w:rsidP="003D327D">
            <w:pPr>
              <w:jc w:val="center"/>
            </w:pPr>
            <w:r>
              <w:rPr>
                <w:rFonts w:ascii="Arial Narrow" w:hAnsi="Arial Narrow" w:cs="Arial Narrow"/>
                <w:color w:val="000000"/>
                <w:sz w:val="14"/>
              </w:rPr>
              <w:t xml:space="preserve"> 1.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982B2B" w14:textId="77777777" w:rsidR="00A44A0A" w:rsidRDefault="00A44A0A" w:rsidP="003D327D">
            <w:pPr>
              <w:jc w:val="center"/>
            </w:pPr>
            <w:r>
              <w:rPr>
                <w:rFonts w:ascii="Arial Narrow" w:hAnsi="Arial Narrow" w:cs="Arial Narrow"/>
                <w:color w:val="000000"/>
                <w:sz w:val="14"/>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3CBD0CC7" w14:textId="77777777" w:rsidR="00A44A0A" w:rsidRDefault="00A44A0A" w:rsidP="003D327D">
            <w:pPr>
              <w:jc w:val="center"/>
            </w:pPr>
            <w:r>
              <w:rPr>
                <w:rFonts w:ascii="Arial Narrow" w:hAnsi="Arial Narrow" w:cs="Arial Narrow"/>
                <w:color w:val="000000"/>
                <w:sz w:val="14"/>
              </w:rPr>
              <w:t>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A0074F" w14:textId="77777777" w:rsidR="00A44A0A" w:rsidRDefault="00A44A0A" w:rsidP="003D327D">
            <w:pPr>
              <w:jc w:val="center"/>
            </w:pPr>
            <w:r>
              <w:rPr>
                <w:rFonts w:ascii="Arial Narrow" w:hAnsi="Arial Narrow" w:cs="Arial Narrow"/>
                <w:color w:val="000000"/>
                <w:sz w:val="14"/>
              </w:rPr>
              <w:t>69.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453373" w14:textId="77777777" w:rsidR="00A44A0A" w:rsidRDefault="00A44A0A" w:rsidP="003D327D">
            <w:pPr>
              <w:jc w:val="center"/>
            </w:pPr>
            <w:r>
              <w:rPr>
                <w:rFonts w:ascii="Arial Narrow" w:hAnsi="Arial Narrow" w:cs="Arial Narrow"/>
                <w:color w:val="000000"/>
                <w:sz w:val="14"/>
              </w:rPr>
              <w:t xml:space="preserve"> 1.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D37CC6" w14:textId="77777777" w:rsidR="00A44A0A" w:rsidRDefault="00A44A0A" w:rsidP="003D327D">
            <w:pPr>
              <w:jc w:val="center"/>
            </w:pPr>
            <w:r>
              <w:rPr>
                <w:rFonts w:ascii="Arial Narrow" w:hAnsi="Arial Narrow" w:cs="Arial Narrow"/>
                <w:color w:val="000000"/>
                <w:sz w:val="14"/>
              </w:rPr>
              <w:t>2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E668209" w14:textId="77777777" w:rsidR="00A44A0A" w:rsidRDefault="00A44A0A" w:rsidP="003D327D">
            <w:pPr>
              <w:jc w:val="center"/>
            </w:pPr>
            <w:r>
              <w:rPr>
                <w:rFonts w:ascii="Arial Narrow" w:hAnsi="Arial Narrow" w:cs="Arial Narrow"/>
                <w:color w:val="000000"/>
                <w:sz w:val="14"/>
              </w:rPr>
              <w:t>1.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975F66" w14:textId="77777777" w:rsidR="00A44A0A" w:rsidRDefault="00A44A0A" w:rsidP="003D327D">
            <w:pPr>
              <w:jc w:val="center"/>
            </w:pPr>
            <w:r>
              <w:rPr>
                <w:rFonts w:ascii="Arial Narrow" w:hAnsi="Arial Narrow" w:cs="Arial Narrow"/>
                <w:color w:val="000000"/>
                <w:sz w:val="14"/>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3339483" w14:textId="77777777" w:rsidR="00A44A0A" w:rsidRDefault="00A44A0A" w:rsidP="003D327D">
            <w:pPr>
              <w:jc w:val="center"/>
            </w:pPr>
            <w:r>
              <w:rPr>
                <w:rFonts w:ascii="Arial Narrow" w:hAnsi="Arial Narrow" w:cs="Arial Narrow"/>
                <w:color w:val="000000"/>
                <w:sz w:val="14"/>
              </w:rPr>
              <w:t>1.2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CD531DF" w14:textId="77777777" w:rsidR="00A44A0A" w:rsidRDefault="00A44A0A" w:rsidP="003D327D">
            <w:pPr>
              <w:jc w:val="center"/>
            </w:pPr>
            <w:r>
              <w:rPr>
                <w:rFonts w:ascii="Arial Narrow" w:hAnsi="Arial Narrow" w:cs="Arial Narrow"/>
                <w:color w:val="000000"/>
                <w:sz w:val="14"/>
              </w:rPr>
              <w:t>88.6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E6E80A" w14:textId="77777777" w:rsidR="00A44A0A" w:rsidRDefault="00A44A0A" w:rsidP="003D327D">
            <w:pPr>
              <w:jc w:val="center"/>
            </w:pPr>
            <w:r>
              <w:rPr>
                <w:rFonts w:ascii="Arial Narrow" w:hAnsi="Arial Narrow" w:cs="Arial Narrow"/>
                <w:color w:val="000000"/>
                <w:sz w:val="14"/>
              </w:rPr>
              <w:t xml:space="preserve"> 5.88</w:t>
            </w:r>
          </w:p>
        </w:tc>
      </w:tr>
      <w:tr w:rsidR="00A44A0A" w14:paraId="036422A0" w14:textId="77777777" w:rsidTr="003D327D">
        <w:tc>
          <w:tcPr>
            <w:tcW w:w="1101"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4A9AB40C" w14:textId="77777777" w:rsidR="00A44A0A" w:rsidRDefault="00A44A0A" w:rsidP="003D327D">
            <w:r>
              <w:rPr>
                <w:rFonts w:ascii="Arial Narrow" w:hAnsi="Arial Narrow" w:cs="Arial Narrow"/>
                <w:color w:val="000000"/>
                <w:sz w:val="14"/>
              </w:rPr>
              <w:t>Mackay Whitsunday</w:t>
            </w:r>
          </w:p>
        </w:tc>
        <w:tc>
          <w:tcPr>
            <w:tcW w:w="238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FA13B7" w14:textId="77777777" w:rsidR="00A44A0A" w:rsidRDefault="00A44A0A" w:rsidP="003D327D">
            <w:r>
              <w:rPr>
                <w:rFonts w:ascii="Arial Narrow" w:hAnsi="Arial Narrow" w:cs="Arial Narrow"/>
                <w:color w:val="000000"/>
                <w:sz w:val="14"/>
              </w:rPr>
              <w:t>Double Cone</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3D327C7" w14:textId="77777777" w:rsidR="00A44A0A" w:rsidRDefault="00A44A0A" w:rsidP="003D327D">
            <w:pPr>
              <w:jc w:val="center"/>
            </w:pPr>
            <w:r>
              <w:rPr>
                <w:rFonts w:ascii="Arial Narrow" w:hAnsi="Arial Narrow" w:cs="Arial Narrow"/>
                <w:color w:val="000000"/>
                <w:sz w:val="14"/>
              </w:rPr>
              <w:t>2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6A9BE08" w14:textId="77777777" w:rsidR="00A44A0A" w:rsidRDefault="00A44A0A" w:rsidP="003D327D">
            <w:pPr>
              <w:jc w:val="center"/>
            </w:pPr>
            <w:r>
              <w:rPr>
                <w:rFonts w:ascii="Arial Narrow" w:hAnsi="Arial Narrow" w:cs="Arial Narrow"/>
                <w:color w:val="000000"/>
                <w:sz w:val="14"/>
              </w:rPr>
              <w:t xml:space="preserve"> 2.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8EC1058" w14:textId="77777777" w:rsidR="00A44A0A" w:rsidRDefault="00A44A0A" w:rsidP="003D327D">
            <w:pPr>
              <w:jc w:val="center"/>
            </w:pPr>
            <w:r>
              <w:rPr>
                <w:rFonts w:ascii="Arial Narrow" w:hAnsi="Arial Narrow" w:cs="Arial Narrow"/>
                <w:color w:val="000000"/>
                <w:sz w:val="14"/>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133BFF33" w14:textId="77777777" w:rsidR="00A44A0A" w:rsidRDefault="00A44A0A" w:rsidP="003D327D">
            <w:pPr>
              <w:jc w:val="center"/>
            </w:pPr>
            <w:r>
              <w:rPr>
                <w:rFonts w:ascii="Arial Narrow" w:hAnsi="Arial Narrow" w:cs="Arial Narrow"/>
                <w:color w:val="000000"/>
                <w:sz w:val="14"/>
              </w:rPr>
              <w:t>1.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FBA0B7C" w14:textId="77777777" w:rsidR="00A44A0A" w:rsidRDefault="00A44A0A" w:rsidP="003D327D">
            <w:pPr>
              <w:jc w:val="center"/>
            </w:pPr>
            <w:r>
              <w:rPr>
                <w:rFonts w:ascii="Arial Narrow" w:hAnsi="Arial Narrow" w:cs="Arial Narrow"/>
                <w:color w:val="000000"/>
                <w:sz w:val="14"/>
              </w:rPr>
              <w:t>53.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578A96" w14:textId="77777777" w:rsidR="00A44A0A" w:rsidRDefault="00A44A0A" w:rsidP="003D327D">
            <w:pPr>
              <w:jc w:val="center"/>
            </w:pPr>
            <w:r>
              <w:rPr>
                <w:rFonts w:ascii="Arial Narrow" w:hAnsi="Arial Narrow" w:cs="Arial Narrow"/>
                <w:color w:val="000000"/>
                <w:sz w:val="14"/>
              </w:rPr>
              <w:t xml:space="preserve"> 2.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6C5DC0" w14:textId="77777777" w:rsidR="00A44A0A" w:rsidRDefault="00A44A0A" w:rsidP="003D327D">
            <w:pPr>
              <w:jc w:val="center"/>
            </w:pPr>
            <w:r>
              <w:rPr>
                <w:rFonts w:ascii="Arial Narrow" w:hAnsi="Arial Narrow" w:cs="Arial Narrow"/>
                <w:color w:val="000000"/>
                <w:sz w:val="14"/>
              </w:rPr>
              <w:t>2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5596F8" w14:textId="77777777" w:rsidR="00A44A0A" w:rsidRDefault="00A44A0A" w:rsidP="003D327D">
            <w:pPr>
              <w:jc w:val="center"/>
            </w:pPr>
            <w:r>
              <w:rPr>
                <w:rFonts w:ascii="Arial Narrow" w:hAnsi="Arial Narrow" w:cs="Arial Narrow"/>
                <w:color w:val="000000"/>
                <w:sz w:val="14"/>
              </w:rPr>
              <w:t>1.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28D8AA0" w14:textId="77777777" w:rsidR="00A44A0A" w:rsidRDefault="00A44A0A" w:rsidP="003D327D">
            <w:pPr>
              <w:jc w:val="center"/>
            </w:pPr>
            <w:r>
              <w:rPr>
                <w:rFonts w:ascii="Arial Narrow" w:hAnsi="Arial Narrow" w:cs="Arial Narrow"/>
                <w:color w:val="000000"/>
                <w:sz w:val="14"/>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4B0BF07E" w14:textId="77777777" w:rsidR="00A44A0A" w:rsidRDefault="00A44A0A" w:rsidP="003D327D">
            <w:pPr>
              <w:jc w:val="center"/>
            </w:pPr>
            <w:r>
              <w:rPr>
                <w:rFonts w:ascii="Arial Narrow" w:hAnsi="Arial Narrow" w:cs="Arial Narrow"/>
                <w:color w:val="000000"/>
                <w:sz w:val="14"/>
              </w:rPr>
              <w:t>1.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15FFD8" w14:textId="77777777" w:rsidR="00A44A0A" w:rsidRDefault="00A44A0A" w:rsidP="003D327D">
            <w:pPr>
              <w:jc w:val="center"/>
            </w:pPr>
            <w:r>
              <w:rPr>
                <w:rFonts w:ascii="Arial Narrow" w:hAnsi="Arial Narrow" w:cs="Arial Narrow"/>
                <w:color w:val="000000"/>
                <w:sz w:val="14"/>
              </w:rPr>
              <w:t>76.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B04D4C9" w14:textId="77777777" w:rsidR="00A44A0A" w:rsidRDefault="00A44A0A" w:rsidP="003D327D">
            <w:pPr>
              <w:jc w:val="center"/>
            </w:pPr>
            <w:r>
              <w:rPr>
                <w:rFonts w:ascii="Arial Narrow" w:hAnsi="Arial Narrow" w:cs="Arial Narrow"/>
                <w:color w:val="000000"/>
                <w:sz w:val="14"/>
              </w:rPr>
              <w:t xml:space="preserve"> 2.57</w:t>
            </w:r>
          </w:p>
        </w:tc>
      </w:tr>
      <w:tr w:rsidR="00A44A0A" w14:paraId="6CD4D273" w14:textId="77777777" w:rsidTr="003D327D">
        <w:tc>
          <w:tcPr>
            <w:tcW w:w="1101"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391147D" w14:textId="77777777" w:rsidR="00A44A0A" w:rsidRDefault="00A44A0A" w:rsidP="003D327D"/>
        </w:tc>
        <w:tc>
          <w:tcPr>
            <w:tcW w:w="238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CBDA5F" w14:textId="77777777" w:rsidR="00A44A0A" w:rsidRDefault="00A44A0A" w:rsidP="003D327D">
            <w:r>
              <w:rPr>
                <w:rFonts w:ascii="Arial Narrow" w:hAnsi="Arial Narrow" w:cs="Arial Narrow"/>
                <w:color w:val="000000"/>
                <w:sz w:val="14"/>
              </w:rPr>
              <w:t>Pine</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855BFC" w14:textId="77777777" w:rsidR="00A44A0A" w:rsidRDefault="00A44A0A" w:rsidP="003D327D">
            <w:pPr>
              <w:jc w:val="center"/>
            </w:pPr>
            <w:r>
              <w:rPr>
                <w:rFonts w:ascii="Arial Narrow" w:hAnsi="Arial Narrow" w:cs="Arial Narrow"/>
                <w:color w:val="000000"/>
                <w:sz w:val="14"/>
              </w:rPr>
              <w:t>2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26947C" w14:textId="77777777" w:rsidR="00A44A0A" w:rsidRDefault="00A44A0A" w:rsidP="003D327D">
            <w:pPr>
              <w:jc w:val="center"/>
            </w:pPr>
            <w:r>
              <w:rPr>
                <w:rFonts w:ascii="Arial Narrow" w:hAnsi="Arial Narrow" w:cs="Arial Narrow"/>
                <w:color w:val="000000"/>
                <w:sz w:val="14"/>
              </w:rPr>
              <w:t xml:space="preserve"> 2.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1B2CE4" w14:textId="77777777" w:rsidR="00A44A0A" w:rsidRDefault="00A44A0A" w:rsidP="003D327D">
            <w:pPr>
              <w:jc w:val="center"/>
            </w:pPr>
            <w:r>
              <w:rPr>
                <w:rFonts w:ascii="Arial Narrow" w:hAnsi="Arial Narrow" w:cs="Arial Narrow"/>
                <w:color w:val="000000"/>
                <w:sz w:val="14"/>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05960A7D" w14:textId="77777777" w:rsidR="00A44A0A" w:rsidRDefault="00A44A0A" w:rsidP="003D327D">
            <w:pPr>
              <w:jc w:val="center"/>
            </w:pPr>
            <w:r>
              <w:rPr>
                <w:rFonts w:ascii="Arial Narrow" w:hAnsi="Arial Narrow" w:cs="Arial Narrow"/>
                <w:color w:val="000000"/>
                <w:sz w:val="14"/>
              </w:rPr>
              <w:t>1.8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1D00D9" w14:textId="77777777" w:rsidR="00A44A0A" w:rsidRDefault="00A44A0A" w:rsidP="003D327D">
            <w:pPr>
              <w:jc w:val="center"/>
            </w:pPr>
            <w:r>
              <w:rPr>
                <w:rFonts w:ascii="Arial Narrow" w:hAnsi="Arial Narrow" w:cs="Arial Narrow"/>
                <w:color w:val="000000"/>
                <w:sz w:val="14"/>
              </w:rPr>
              <w:t>76.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B681D0" w14:textId="77777777" w:rsidR="00A44A0A" w:rsidRDefault="00A44A0A" w:rsidP="003D327D">
            <w:pPr>
              <w:jc w:val="center"/>
            </w:pPr>
            <w:r>
              <w:rPr>
                <w:rFonts w:ascii="Arial Narrow" w:hAnsi="Arial Narrow" w:cs="Arial Narrow"/>
                <w:color w:val="000000"/>
                <w:sz w:val="14"/>
              </w:rPr>
              <w:t xml:space="preserve"> 9.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9EE180" w14:textId="77777777" w:rsidR="00A44A0A" w:rsidRDefault="00A44A0A" w:rsidP="003D327D">
            <w:pPr>
              <w:jc w:val="center"/>
            </w:pPr>
            <w:r>
              <w:rPr>
                <w:rFonts w:ascii="Arial Narrow" w:hAnsi="Arial Narrow" w:cs="Arial Narrow"/>
                <w:color w:val="000000"/>
                <w:sz w:val="14"/>
              </w:rPr>
              <w:t>2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13DDCA4" w14:textId="77777777" w:rsidR="00A44A0A" w:rsidRDefault="00A44A0A" w:rsidP="003D327D">
            <w:pPr>
              <w:jc w:val="center"/>
            </w:pPr>
            <w:r>
              <w:rPr>
                <w:rFonts w:ascii="Arial Narrow" w:hAnsi="Arial Narrow" w:cs="Arial Narrow"/>
                <w:color w:val="000000"/>
                <w:sz w:val="14"/>
              </w:rPr>
              <w:t>3.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46640F" w14:textId="77777777" w:rsidR="00A44A0A" w:rsidRDefault="00A44A0A" w:rsidP="003D327D">
            <w:pPr>
              <w:jc w:val="center"/>
            </w:pPr>
            <w:r>
              <w:rPr>
                <w:rFonts w:ascii="Arial Narrow" w:hAnsi="Arial Narrow" w:cs="Arial Narrow"/>
                <w:color w:val="000000"/>
                <w:sz w:val="14"/>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30795D2E" w14:textId="77777777" w:rsidR="00A44A0A" w:rsidRDefault="00A44A0A" w:rsidP="003D327D">
            <w:pPr>
              <w:jc w:val="center"/>
            </w:pPr>
            <w:r>
              <w:rPr>
                <w:rFonts w:ascii="Arial Narrow" w:hAnsi="Arial Narrow" w:cs="Arial Narrow"/>
                <w:color w:val="000000"/>
                <w:sz w:val="14"/>
              </w:rPr>
              <w:t>3.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F87D5C" w14:textId="77777777" w:rsidR="00A44A0A" w:rsidRDefault="00A44A0A" w:rsidP="003D327D">
            <w:pPr>
              <w:jc w:val="center"/>
            </w:pPr>
            <w:r>
              <w:rPr>
                <w:rFonts w:ascii="Arial Narrow" w:hAnsi="Arial Narrow" w:cs="Arial Narrow"/>
                <w:color w:val="000000"/>
                <w:sz w:val="14"/>
              </w:rPr>
              <w:t>95.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EE0F7B" w14:textId="77777777" w:rsidR="00A44A0A" w:rsidRDefault="00A44A0A" w:rsidP="003D327D">
            <w:pPr>
              <w:jc w:val="center"/>
            </w:pPr>
            <w:r>
              <w:rPr>
                <w:rFonts w:ascii="Arial Narrow" w:hAnsi="Arial Narrow" w:cs="Arial Narrow"/>
                <w:color w:val="000000"/>
                <w:sz w:val="14"/>
              </w:rPr>
              <w:t>25.74</w:t>
            </w:r>
          </w:p>
        </w:tc>
      </w:tr>
      <w:tr w:rsidR="00A44A0A" w14:paraId="7A6BDED4" w14:textId="77777777" w:rsidTr="003D327D">
        <w:tc>
          <w:tcPr>
            <w:tcW w:w="1101"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B9A6DC7" w14:textId="77777777" w:rsidR="00A44A0A" w:rsidRDefault="00A44A0A" w:rsidP="003D327D"/>
        </w:tc>
        <w:tc>
          <w:tcPr>
            <w:tcW w:w="238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7249A1" w14:textId="77777777" w:rsidR="00A44A0A" w:rsidRDefault="00A44A0A" w:rsidP="003D327D">
            <w:r>
              <w:rPr>
                <w:rFonts w:ascii="Arial Narrow" w:hAnsi="Arial Narrow" w:cs="Arial Narrow"/>
                <w:color w:val="000000"/>
                <w:sz w:val="14"/>
              </w:rPr>
              <w:t>Repulse</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7F7343" w14:textId="77777777" w:rsidR="00A44A0A" w:rsidRDefault="00A44A0A" w:rsidP="003D327D">
            <w:pPr>
              <w:jc w:val="center"/>
            </w:pPr>
            <w:r>
              <w:rPr>
                <w:rFonts w:ascii="Arial Narrow" w:hAnsi="Arial Narrow" w:cs="Arial Narrow"/>
                <w:color w:val="000000"/>
                <w:sz w:val="14"/>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4175C002" w14:textId="77777777" w:rsidR="00A44A0A" w:rsidRDefault="00A44A0A" w:rsidP="003D327D">
            <w:pPr>
              <w:jc w:val="center"/>
            </w:pPr>
            <w:r>
              <w:rPr>
                <w:rFonts w:ascii="Arial Narrow" w:hAnsi="Arial Narrow" w:cs="Arial Narrow"/>
                <w:color w:val="000000"/>
                <w:sz w:val="14"/>
              </w:rPr>
              <w:t xml:space="preserve"> 6.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53F181" w14:textId="77777777" w:rsidR="00A44A0A" w:rsidRDefault="00A44A0A" w:rsidP="003D327D">
            <w:pPr>
              <w:jc w:val="center"/>
            </w:pPr>
            <w:r>
              <w:rPr>
                <w:rFonts w:ascii="Arial Narrow" w:hAnsi="Arial Narrow" w:cs="Arial Narrow"/>
                <w:color w:val="000000"/>
                <w:sz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864C777" w14:textId="77777777" w:rsidR="00A44A0A" w:rsidRDefault="00A44A0A" w:rsidP="003D327D">
            <w:pPr>
              <w:jc w:val="center"/>
            </w:pPr>
            <w:r>
              <w:rPr>
                <w:rFonts w:ascii="Arial Narrow" w:hAnsi="Arial Narrow" w:cs="Arial Narrow"/>
                <w:color w:val="000000"/>
                <w:sz w:val="14"/>
              </w:rPr>
              <w:t>4.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4505C2" w14:textId="77777777" w:rsidR="00A44A0A" w:rsidRDefault="00A44A0A" w:rsidP="003D327D">
            <w:pPr>
              <w:jc w:val="center"/>
            </w:pPr>
            <w:r>
              <w:rPr>
                <w:rFonts w:ascii="Arial Narrow" w:hAnsi="Arial Narrow" w:cs="Arial Narrow"/>
                <w:color w:val="000000"/>
                <w:sz w:val="14"/>
              </w:rPr>
              <w:t>81.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FAC21C" w14:textId="77777777" w:rsidR="00A44A0A" w:rsidRDefault="00A44A0A" w:rsidP="003D327D">
            <w:pPr>
              <w:jc w:val="center"/>
            </w:pPr>
            <w:r>
              <w:rPr>
                <w:rFonts w:ascii="Arial Narrow" w:hAnsi="Arial Narrow" w:cs="Arial Narrow"/>
                <w:color w:val="000000"/>
                <w:sz w:val="14"/>
              </w:rPr>
              <w:t>45.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DF595D3" w14:textId="77777777" w:rsidR="00A44A0A" w:rsidRDefault="00A44A0A" w:rsidP="003D327D">
            <w:pPr>
              <w:jc w:val="center"/>
            </w:pPr>
            <w:r>
              <w:rPr>
                <w:rFonts w:ascii="Arial Narrow" w:hAnsi="Arial Narrow" w:cs="Arial Narrow"/>
                <w:color w:val="000000"/>
                <w:sz w:val="14"/>
              </w:rPr>
              <w:t>272</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18177A0" w14:textId="77777777" w:rsidR="00A44A0A" w:rsidRDefault="00A44A0A" w:rsidP="003D327D">
            <w:pPr>
              <w:jc w:val="center"/>
            </w:pPr>
            <w:r>
              <w:rPr>
                <w:rFonts w:ascii="Arial Narrow" w:hAnsi="Arial Narrow" w:cs="Arial Narrow"/>
                <w:color w:val="000000"/>
                <w:sz w:val="14"/>
              </w:rPr>
              <w:t>5.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D702E6" w14:textId="77777777" w:rsidR="00A44A0A" w:rsidRDefault="00A44A0A" w:rsidP="003D327D">
            <w:pPr>
              <w:jc w:val="center"/>
            </w:pPr>
            <w:r>
              <w:rPr>
                <w:rFonts w:ascii="Arial Narrow" w:hAnsi="Arial Narrow" w:cs="Arial Narrow"/>
                <w:color w:val="000000"/>
                <w:sz w:val="14"/>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97203A" w14:textId="77777777" w:rsidR="00A44A0A" w:rsidRDefault="00A44A0A" w:rsidP="003D327D">
            <w:pPr>
              <w:jc w:val="center"/>
            </w:pPr>
            <w:r>
              <w:rPr>
                <w:rFonts w:ascii="Arial Narrow" w:hAnsi="Arial Narrow" w:cs="Arial Narrow"/>
                <w:color w:val="000000"/>
                <w:sz w:val="14"/>
              </w:rPr>
              <w:t>4.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5BC0F7C" w14:textId="77777777" w:rsidR="00A44A0A" w:rsidRDefault="00A44A0A" w:rsidP="003D327D">
            <w:pPr>
              <w:jc w:val="center"/>
            </w:pPr>
            <w:r>
              <w:rPr>
                <w:rFonts w:ascii="Arial Narrow" w:hAnsi="Arial Narrow" w:cs="Arial Narrow"/>
                <w:color w:val="000000"/>
                <w:sz w:val="14"/>
              </w:rPr>
              <w:t>81.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AAEDA7" w14:textId="77777777" w:rsidR="00A44A0A" w:rsidRDefault="00A44A0A" w:rsidP="003D327D">
            <w:pPr>
              <w:jc w:val="center"/>
            </w:pPr>
            <w:r>
              <w:rPr>
                <w:rFonts w:ascii="Arial Narrow" w:hAnsi="Arial Narrow" w:cs="Arial Narrow"/>
                <w:color w:val="000000"/>
                <w:sz w:val="14"/>
              </w:rPr>
              <w:t>47.79</w:t>
            </w:r>
          </w:p>
        </w:tc>
      </w:tr>
      <w:tr w:rsidR="00A44A0A" w14:paraId="31C83DBC" w14:textId="77777777" w:rsidTr="0059248B">
        <w:tc>
          <w:tcPr>
            <w:tcW w:w="1101" w:type="dxa"/>
            <w:vMerge/>
            <w:tcBorders>
              <w:top w:val="single" w:sz="4" w:space="0" w:color="000000"/>
              <w:left w:val="single" w:sz="4" w:space="0" w:color="000000"/>
              <w:bottom w:val="single" w:sz="4" w:space="0" w:color="auto"/>
              <w:right w:val="single" w:sz="4" w:space="0" w:color="000000"/>
            </w:tcBorders>
            <w:shd w:val="clear" w:color="auto" w:fill="FFFFFF"/>
            <w:vAlign w:val="center"/>
          </w:tcPr>
          <w:p w14:paraId="17506FF1" w14:textId="77777777" w:rsidR="00A44A0A" w:rsidRDefault="00A44A0A" w:rsidP="003D327D"/>
        </w:tc>
        <w:tc>
          <w:tcPr>
            <w:tcW w:w="2383" w:type="dxa"/>
            <w:tcBorders>
              <w:top w:val="single" w:sz="4" w:space="0" w:color="000000"/>
              <w:left w:val="single" w:sz="4" w:space="0" w:color="000000"/>
              <w:bottom w:val="single" w:sz="4" w:space="0" w:color="auto"/>
              <w:right w:val="single" w:sz="4" w:space="0" w:color="000000"/>
            </w:tcBorders>
            <w:shd w:val="clear" w:color="auto" w:fill="FFFFFF"/>
            <w:vAlign w:val="center"/>
          </w:tcPr>
          <w:p w14:paraId="03E32D06" w14:textId="77777777" w:rsidR="00A44A0A" w:rsidRDefault="00A44A0A" w:rsidP="003D327D">
            <w:r>
              <w:rPr>
                <w:rFonts w:ascii="Arial Narrow" w:hAnsi="Arial Narrow" w:cs="Arial Narrow"/>
                <w:color w:val="000000"/>
                <w:sz w:val="14"/>
              </w:rPr>
              <w:t>Seaforth</w:t>
            </w:r>
          </w:p>
        </w:tc>
        <w:tc>
          <w:tcPr>
            <w:tcW w:w="0" w:type="auto"/>
            <w:tcBorders>
              <w:top w:val="single" w:sz="4" w:space="0" w:color="000000"/>
              <w:left w:val="single" w:sz="4" w:space="0" w:color="000000"/>
              <w:bottom w:val="single" w:sz="4" w:space="0" w:color="auto"/>
              <w:right w:val="single" w:sz="4" w:space="0" w:color="000000"/>
            </w:tcBorders>
            <w:shd w:val="clear" w:color="auto" w:fill="FFFFFF"/>
            <w:vAlign w:val="center"/>
          </w:tcPr>
          <w:p w14:paraId="3D42E2B2" w14:textId="77777777" w:rsidR="00A44A0A" w:rsidRDefault="00A44A0A" w:rsidP="003D327D">
            <w:pPr>
              <w:jc w:val="center"/>
            </w:pPr>
            <w:r>
              <w:rPr>
                <w:rFonts w:ascii="Arial Narrow" w:hAnsi="Arial Narrow" w:cs="Arial Narrow"/>
                <w:color w:val="000000"/>
                <w:sz w:val="14"/>
              </w:rPr>
              <w:t>365</w:t>
            </w:r>
          </w:p>
        </w:tc>
        <w:tc>
          <w:tcPr>
            <w:tcW w:w="0" w:type="auto"/>
            <w:tcBorders>
              <w:top w:val="single" w:sz="4" w:space="0" w:color="000000"/>
              <w:left w:val="single" w:sz="4" w:space="0" w:color="000000"/>
              <w:bottom w:val="single" w:sz="4" w:space="0" w:color="auto"/>
              <w:right w:val="single" w:sz="4" w:space="0" w:color="000000"/>
            </w:tcBorders>
            <w:shd w:val="clear" w:color="auto" w:fill="FFFFFF"/>
            <w:vAlign w:val="center"/>
          </w:tcPr>
          <w:p w14:paraId="49FFA440" w14:textId="77777777" w:rsidR="00A44A0A" w:rsidRDefault="00A44A0A" w:rsidP="003D327D">
            <w:pPr>
              <w:jc w:val="center"/>
            </w:pPr>
            <w:r>
              <w:rPr>
                <w:rFonts w:ascii="Arial Narrow" w:hAnsi="Arial Narrow" w:cs="Arial Narrow"/>
                <w:color w:val="000000"/>
                <w:sz w:val="14"/>
              </w:rPr>
              <w:t xml:space="preserve"> 2.50</w:t>
            </w:r>
          </w:p>
        </w:tc>
        <w:tc>
          <w:tcPr>
            <w:tcW w:w="0" w:type="auto"/>
            <w:tcBorders>
              <w:top w:val="single" w:sz="4" w:space="0" w:color="000000"/>
              <w:left w:val="single" w:sz="4" w:space="0" w:color="000000"/>
              <w:bottom w:val="single" w:sz="4" w:space="0" w:color="auto"/>
              <w:right w:val="single" w:sz="4" w:space="0" w:color="000000"/>
            </w:tcBorders>
            <w:shd w:val="clear" w:color="auto" w:fill="FFFFFF"/>
            <w:vAlign w:val="center"/>
          </w:tcPr>
          <w:p w14:paraId="6F4D0011" w14:textId="77777777" w:rsidR="00A44A0A" w:rsidRDefault="00A44A0A" w:rsidP="003D327D">
            <w:pPr>
              <w:jc w:val="center"/>
            </w:pPr>
            <w:r>
              <w:rPr>
                <w:rFonts w:ascii="Arial Narrow" w:hAnsi="Arial Narrow" w:cs="Arial Narrow"/>
                <w:color w:val="000000"/>
                <w:sz w:val="14"/>
              </w:rPr>
              <w:t>0.27</w:t>
            </w:r>
          </w:p>
        </w:tc>
        <w:tc>
          <w:tcPr>
            <w:tcW w:w="0" w:type="auto"/>
            <w:tcBorders>
              <w:top w:val="single" w:sz="4" w:space="0" w:color="000000"/>
              <w:left w:val="single" w:sz="4" w:space="0" w:color="000000"/>
              <w:bottom w:val="single" w:sz="4" w:space="0" w:color="auto"/>
              <w:right w:val="single" w:sz="4" w:space="0" w:color="000000"/>
            </w:tcBorders>
            <w:shd w:val="clear" w:color="auto" w:fill="FF0000"/>
            <w:tcMar>
              <w:top w:w="20" w:type="dxa"/>
              <w:left w:w="20" w:type="dxa"/>
              <w:bottom w:w="20" w:type="dxa"/>
              <w:right w:w="20" w:type="dxa"/>
            </w:tcMar>
            <w:vAlign w:val="center"/>
          </w:tcPr>
          <w:p w14:paraId="78087DB0" w14:textId="77777777" w:rsidR="00A44A0A" w:rsidRDefault="00A44A0A" w:rsidP="003D327D">
            <w:pPr>
              <w:jc w:val="center"/>
            </w:pPr>
            <w:r>
              <w:rPr>
                <w:rFonts w:ascii="Arial Narrow" w:hAnsi="Arial Narrow" w:cs="Arial Narrow"/>
                <w:color w:val="000000"/>
                <w:sz w:val="14"/>
              </w:rPr>
              <w:t>1.42</w:t>
            </w:r>
          </w:p>
        </w:tc>
        <w:tc>
          <w:tcPr>
            <w:tcW w:w="0" w:type="auto"/>
            <w:tcBorders>
              <w:top w:val="single" w:sz="4" w:space="0" w:color="000000"/>
              <w:left w:val="single" w:sz="4" w:space="0" w:color="000000"/>
              <w:bottom w:val="single" w:sz="4" w:space="0" w:color="auto"/>
              <w:right w:val="single" w:sz="4" w:space="0" w:color="000000"/>
            </w:tcBorders>
            <w:shd w:val="clear" w:color="auto" w:fill="FFFFFF"/>
            <w:vAlign w:val="center"/>
          </w:tcPr>
          <w:p w14:paraId="78CAD054" w14:textId="77777777" w:rsidR="00A44A0A" w:rsidRDefault="00A44A0A" w:rsidP="003D327D">
            <w:pPr>
              <w:jc w:val="center"/>
            </w:pPr>
            <w:r>
              <w:rPr>
                <w:rFonts w:ascii="Arial Narrow" w:hAnsi="Arial Narrow" w:cs="Arial Narrow"/>
                <w:color w:val="000000"/>
                <w:sz w:val="14"/>
              </w:rPr>
              <w:t>65.75</w:t>
            </w:r>
          </w:p>
        </w:tc>
        <w:tc>
          <w:tcPr>
            <w:tcW w:w="0" w:type="auto"/>
            <w:tcBorders>
              <w:top w:val="single" w:sz="4" w:space="0" w:color="000000"/>
              <w:left w:val="single" w:sz="4" w:space="0" w:color="000000"/>
              <w:bottom w:val="single" w:sz="4" w:space="0" w:color="auto"/>
              <w:right w:val="single" w:sz="4" w:space="0" w:color="000000"/>
            </w:tcBorders>
            <w:shd w:val="clear" w:color="auto" w:fill="FFFFFF"/>
            <w:vAlign w:val="center"/>
          </w:tcPr>
          <w:p w14:paraId="17A72F6A" w14:textId="77777777" w:rsidR="00A44A0A" w:rsidRDefault="00A44A0A" w:rsidP="003D327D">
            <w:pPr>
              <w:jc w:val="center"/>
            </w:pPr>
            <w:r>
              <w:rPr>
                <w:rFonts w:ascii="Arial Narrow" w:hAnsi="Arial Narrow" w:cs="Arial Narrow"/>
                <w:color w:val="000000"/>
                <w:sz w:val="14"/>
              </w:rPr>
              <w:t xml:space="preserve"> 7.40</w:t>
            </w:r>
          </w:p>
        </w:tc>
        <w:tc>
          <w:tcPr>
            <w:tcW w:w="0" w:type="auto"/>
            <w:tcBorders>
              <w:top w:val="single" w:sz="4" w:space="0" w:color="000000"/>
              <w:left w:val="single" w:sz="4" w:space="0" w:color="000000"/>
              <w:bottom w:val="single" w:sz="4" w:space="0" w:color="auto"/>
              <w:right w:val="single" w:sz="4" w:space="0" w:color="000000"/>
            </w:tcBorders>
            <w:shd w:val="clear" w:color="auto" w:fill="FFFFFF"/>
            <w:vAlign w:val="center"/>
          </w:tcPr>
          <w:p w14:paraId="03D2A398" w14:textId="77777777" w:rsidR="00A44A0A" w:rsidRDefault="00A44A0A" w:rsidP="003D327D">
            <w:pPr>
              <w:jc w:val="center"/>
            </w:pPr>
            <w:r>
              <w:rPr>
                <w:rFonts w:ascii="Arial Narrow" w:hAnsi="Arial Narrow" w:cs="Arial Narrow"/>
                <w:color w:val="000000"/>
                <w:sz w:val="14"/>
              </w:rPr>
              <w:t>272</w:t>
            </w:r>
          </w:p>
        </w:tc>
        <w:tc>
          <w:tcPr>
            <w:tcW w:w="0" w:type="auto"/>
            <w:tcBorders>
              <w:top w:val="single" w:sz="4" w:space="0" w:color="000000"/>
              <w:left w:val="single" w:sz="4" w:space="0" w:color="000000"/>
              <w:bottom w:val="single" w:sz="4" w:space="0" w:color="auto"/>
              <w:right w:val="single" w:sz="4" w:space="0" w:color="000000"/>
            </w:tcBorders>
            <w:shd w:val="clear" w:color="auto" w:fill="FFFFFF"/>
            <w:vAlign w:val="center"/>
          </w:tcPr>
          <w:p w14:paraId="42DAA688" w14:textId="77777777" w:rsidR="00A44A0A" w:rsidRDefault="00A44A0A" w:rsidP="003D327D">
            <w:pPr>
              <w:jc w:val="center"/>
            </w:pPr>
            <w:r>
              <w:rPr>
                <w:rFonts w:ascii="Arial Narrow" w:hAnsi="Arial Narrow" w:cs="Arial Narrow"/>
                <w:color w:val="000000"/>
                <w:sz w:val="14"/>
              </w:rPr>
              <w:t>2.04</w:t>
            </w:r>
          </w:p>
        </w:tc>
        <w:tc>
          <w:tcPr>
            <w:tcW w:w="0" w:type="auto"/>
            <w:tcBorders>
              <w:top w:val="single" w:sz="4" w:space="0" w:color="000000"/>
              <w:left w:val="single" w:sz="4" w:space="0" w:color="000000"/>
              <w:bottom w:val="single" w:sz="4" w:space="0" w:color="auto"/>
              <w:right w:val="single" w:sz="4" w:space="0" w:color="000000"/>
            </w:tcBorders>
            <w:shd w:val="clear" w:color="auto" w:fill="FFFFFF"/>
            <w:vAlign w:val="center"/>
          </w:tcPr>
          <w:p w14:paraId="59337E9B" w14:textId="77777777" w:rsidR="00A44A0A" w:rsidRDefault="00A44A0A" w:rsidP="003D327D">
            <w:pPr>
              <w:jc w:val="center"/>
            </w:pPr>
            <w:r>
              <w:rPr>
                <w:rFonts w:ascii="Arial Narrow" w:hAnsi="Arial Narrow" w:cs="Arial Narrow"/>
                <w:color w:val="000000"/>
                <w:sz w:val="14"/>
              </w:rPr>
              <w:t>0.07</w:t>
            </w:r>
          </w:p>
        </w:tc>
        <w:tc>
          <w:tcPr>
            <w:tcW w:w="0" w:type="auto"/>
            <w:tcBorders>
              <w:top w:val="single" w:sz="4" w:space="0" w:color="000000"/>
              <w:left w:val="single" w:sz="4" w:space="0" w:color="000000"/>
              <w:bottom w:val="single" w:sz="4" w:space="0" w:color="auto"/>
              <w:right w:val="single" w:sz="4" w:space="0" w:color="000000"/>
            </w:tcBorders>
            <w:shd w:val="clear" w:color="auto" w:fill="FF0000"/>
            <w:tcMar>
              <w:top w:w="20" w:type="dxa"/>
              <w:left w:w="20" w:type="dxa"/>
              <w:bottom w:w="20" w:type="dxa"/>
              <w:right w:w="20" w:type="dxa"/>
            </w:tcMar>
            <w:vAlign w:val="center"/>
          </w:tcPr>
          <w:p w14:paraId="278CD9ED" w14:textId="77777777" w:rsidR="00A44A0A" w:rsidRDefault="00A44A0A" w:rsidP="003D327D">
            <w:pPr>
              <w:jc w:val="center"/>
            </w:pPr>
            <w:r>
              <w:rPr>
                <w:rFonts w:ascii="Arial Narrow" w:hAnsi="Arial Narrow" w:cs="Arial Narrow"/>
                <w:color w:val="000000"/>
                <w:sz w:val="14"/>
              </w:rPr>
              <w:t>1.67</w:t>
            </w:r>
          </w:p>
        </w:tc>
        <w:tc>
          <w:tcPr>
            <w:tcW w:w="0" w:type="auto"/>
            <w:tcBorders>
              <w:top w:val="single" w:sz="4" w:space="0" w:color="000000"/>
              <w:left w:val="single" w:sz="4" w:space="0" w:color="000000"/>
              <w:bottom w:val="single" w:sz="4" w:space="0" w:color="auto"/>
              <w:right w:val="single" w:sz="4" w:space="0" w:color="000000"/>
            </w:tcBorders>
            <w:shd w:val="clear" w:color="auto" w:fill="FFFFFF"/>
            <w:vAlign w:val="center"/>
          </w:tcPr>
          <w:p w14:paraId="619115DD" w14:textId="77777777" w:rsidR="00A44A0A" w:rsidRDefault="00A44A0A" w:rsidP="003D327D">
            <w:pPr>
              <w:jc w:val="center"/>
            </w:pPr>
            <w:r>
              <w:rPr>
                <w:rFonts w:ascii="Arial Narrow" w:hAnsi="Arial Narrow" w:cs="Arial Narrow"/>
                <w:color w:val="000000"/>
                <w:sz w:val="14"/>
              </w:rPr>
              <w:t>86.40</w:t>
            </w:r>
          </w:p>
        </w:tc>
        <w:tc>
          <w:tcPr>
            <w:tcW w:w="0" w:type="auto"/>
            <w:tcBorders>
              <w:top w:val="single" w:sz="4" w:space="0" w:color="000000"/>
              <w:left w:val="single" w:sz="4" w:space="0" w:color="000000"/>
              <w:bottom w:val="single" w:sz="4" w:space="0" w:color="auto"/>
              <w:right w:val="single" w:sz="4" w:space="0" w:color="000000"/>
            </w:tcBorders>
            <w:shd w:val="clear" w:color="auto" w:fill="FFFFFF"/>
            <w:vAlign w:val="center"/>
          </w:tcPr>
          <w:p w14:paraId="1600A50A" w14:textId="77777777" w:rsidR="00A44A0A" w:rsidRDefault="00A44A0A" w:rsidP="003D327D">
            <w:pPr>
              <w:jc w:val="center"/>
            </w:pPr>
            <w:r>
              <w:rPr>
                <w:rFonts w:ascii="Arial Narrow" w:hAnsi="Arial Narrow" w:cs="Arial Narrow"/>
                <w:color w:val="000000"/>
                <w:sz w:val="14"/>
              </w:rPr>
              <w:t xml:space="preserve"> 2.21</w:t>
            </w:r>
          </w:p>
        </w:tc>
      </w:tr>
      <w:tr w:rsidR="0059248B" w:rsidRPr="0059248B" w14:paraId="2F575561" w14:textId="77777777" w:rsidTr="008E0653">
        <w:tc>
          <w:tcPr>
            <w:tcW w:w="12960" w:type="dxa"/>
            <w:gridSpan w:val="14"/>
            <w:tcBorders>
              <w:top w:val="single" w:sz="4" w:space="0" w:color="auto"/>
            </w:tcBorders>
            <w:shd w:val="clear" w:color="auto" w:fill="FFFFFF"/>
            <w:vAlign w:val="center"/>
          </w:tcPr>
          <w:p w14:paraId="4413314E" w14:textId="3AFA70FD" w:rsidR="0059248B" w:rsidRPr="0059248B" w:rsidRDefault="0059248B" w:rsidP="007800CC">
            <w:pPr>
              <w:jc w:val="left"/>
              <w:rPr>
                <w:rFonts w:ascii="Arial Narrow" w:hAnsi="Arial Narrow" w:cs="Arial Narrow"/>
                <w:color w:val="000000"/>
                <w:sz w:val="16"/>
                <w:szCs w:val="16"/>
              </w:rPr>
            </w:pPr>
            <w:r w:rsidRPr="0059248B">
              <w:rPr>
                <w:rFonts w:ascii="Arial Narrow" w:hAnsi="Arial Narrow" w:cs="Arial Narrow"/>
                <w:color w:val="000000"/>
                <w:sz w:val="16"/>
                <w:szCs w:val="16"/>
              </w:rPr>
              <w:t>*</w:t>
            </w:r>
            <w:r w:rsidRPr="0059248B">
              <w:rPr>
                <w:rStyle w:val="IntenseReference"/>
                <w:rFonts w:ascii="Arial Narrow" w:eastAsiaTheme="majorEastAsia" w:hAnsi="Arial Narrow"/>
                <w:sz w:val="16"/>
                <w:szCs w:val="16"/>
              </w:rPr>
              <w:t xml:space="preserve"> The turbidity </w:t>
            </w:r>
            <w:r w:rsidR="006731F1" w:rsidRPr="0059248B">
              <w:rPr>
                <w:rStyle w:val="IntenseReference"/>
                <w:rFonts w:ascii="Arial Narrow" w:eastAsiaTheme="majorEastAsia" w:hAnsi="Arial Narrow"/>
                <w:sz w:val="16"/>
                <w:szCs w:val="16"/>
              </w:rPr>
              <w:t>Guideline</w:t>
            </w:r>
            <w:r w:rsidRPr="0059248B">
              <w:rPr>
                <w:rStyle w:val="IntenseReference"/>
                <w:rFonts w:ascii="Arial Narrow" w:eastAsiaTheme="majorEastAsia" w:hAnsi="Arial Narrow"/>
                <w:sz w:val="16"/>
                <w:szCs w:val="16"/>
              </w:rPr>
              <w:t xml:space="preserve"> Value (1.5 NTU) was derived by transforming the TSS Guideline Value (2 mg L</w:t>
            </w:r>
            <w:r w:rsidRPr="0059248B">
              <w:rPr>
                <w:rStyle w:val="IntenseReference"/>
                <w:rFonts w:ascii="Arial Narrow" w:eastAsiaTheme="majorEastAsia" w:hAnsi="Arial Narrow"/>
                <w:sz w:val="16"/>
                <w:szCs w:val="16"/>
                <w:vertAlign w:val="superscript"/>
              </w:rPr>
              <w:t>-1</w:t>
            </w:r>
            <w:r w:rsidRPr="0059248B">
              <w:rPr>
                <w:rStyle w:val="IntenseReference"/>
                <w:rFonts w:ascii="Arial Narrow" w:eastAsiaTheme="majorEastAsia" w:hAnsi="Arial Narrow"/>
                <w:sz w:val="16"/>
                <w:szCs w:val="16"/>
              </w:rPr>
              <w:t>)</w:t>
            </w:r>
            <w:r>
              <w:rPr>
                <w:rStyle w:val="IntenseReference"/>
                <w:rFonts w:ascii="Arial Narrow" w:eastAsiaTheme="majorEastAsia" w:hAnsi="Arial Narrow"/>
                <w:sz w:val="16"/>
                <w:szCs w:val="16"/>
              </w:rPr>
              <w:t xml:space="preserve"> </w:t>
            </w:r>
            <w:r w:rsidRPr="0059248B">
              <w:rPr>
                <w:rStyle w:val="IntenseReference"/>
                <w:rFonts w:ascii="Arial Narrow" w:eastAsiaTheme="majorEastAsia" w:hAnsi="Arial Narrow"/>
                <w:sz w:val="16"/>
                <w:szCs w:val="16"/>
              </w:rPr>
              <w:t xml:space="preserve">using an equation based on a comparison between direct water samples and instrumental turbidity readings (see </w:t>
            </w:r>
            <w:r w:rsidR="00701C2A">
              <w:rPr>
                <w:rStyle w:val="IntenseReference"/>
                <w:rFonts w:ascii="Arial Narrow" w:eastAsiaTheme="majorEastAsia" w:hAnsi="Arial Narrow"/>
                <w:sz w:val="16"/>
                <w:szCs w:val="16"/>
              </w:rPr>
              <w:t>QA/QC Report</w:t>
            </w:r>
            <w:r w:rsidRPr="0059248B">
              <w:rPr>
                <w:rStyle w:val="IntenseReference"/>
                <w:rFonts w:ascii="Arial Narrow" w:eastAsiaTheme="majorEastAsia" w:hAnsi="Arial Narrow"/>
                <w:sz w:val="16"/>
                <w:szCs w:val="16"/>
              </w:rPr>
              <w:t xml:space="preserve"> for details).</w:t>
            </w:r>
          </w:p>
        </w:tc>
      </w:tr>
    </w:tbl>
    <w:p w14:paraId="037441C0" w14:textId="77777777" w:rsidR="00A44A0A" w:rsidRPr="00A44A0A" w:rsidRDefault="00A44A0A" w:rsidP="00A44A0A">
      <w:pPr>
        <w:rPr>
          <w:rFonts w:eastAsiaTheme="majorEastAsia"/>
        </w:rPr>
      </w:pPr>
    </w:p>
    <w:p w14:paraId="4CA8870F" w14:textId="77777777" w:rsidR="00B674F0" w:rsidRDefault="00B674F0" w:rsidP="00803656">
      <w:pPr>
        <w:rPr>
          <w:color w:val="0070C0"/>
          <w:lang w:val="en-AU" w:eastAsia="en-AU"/>
        </w:rPr>
        <w:sectPr w:rsidR="00B674F0" w:rsidSect="00B674F0">
          <w:pgSz w:w="16839" w:h="11907" w:orient="landscape" w:code="9"/>
          <w:pgMar w:top="1440" w:right="1440" w:bottom="1440" w:left="1440" w:header="709" w:footer="709" w:gutter="0"/>
          <w:cols w:space="708"/>
          <w:docGrid w:linePitch="360"/>
        </w:sectPr>
      </w:pPr>
    </w:p>
    <w:p w14:paraId="2F652240" w14:textId="46279FB0" w:rsidR="00AD79BF" w:rsidRPr="0064778A" w:rsidRDefault="00CE0C19" w:rsidP="00862461">
      <w:pPr>
        <w:pStyle w:val="Figure"/>
        <w:rPr>
          <w:vanish/>
          <w:specVanish/>
        </w:rPr>
      </w:pPr>
      <w:bookmarkStart w:id="2209" w:name="_Ref506365965"/>
      <w:bookmarkStart w:id="2210" w:name="_Toc498523876"/>
      <w:bookmarkStart w:id="2211" w:name="_Toc5614706"/>
      <w:bookmarkStart w:id="2212" w:name="_Toc498074470"/>
      <w:bookmarkStart w:id="2213" w:name="_Toc373742671"/>
      <w:bookmarkStart w:id="2214" w:name="_Toc373742733"/>
      <w:r>
        <w:t>Table E-</w:t>
      </w:r>
      <w:r w:rsidR="005F019F">
        <w:fldChar w:fldCharType="begin"/>
      </w:r>
      <w:r w:rsidR="005F019F">
        <w:instrText xml:space="preserve"> SEQ Table_E- \* ARABIC </w:instrText>
      </w:r>
      <w:r w:rsidR="005F019F">
        <w:fldChar w:fldCharType="separate"/>
      </w:r>
      <w:r w:rsidR="00335316">
        <w:rPr>
          <w:noProof/>
        </w:rPr>
        <w:t>5</w:t>
      </w:r>
      <w:r w:rsidR="005F019F">
        <w:rPr>
          <w:noProof/>
        </w:rPr>
        <w:fldChar w:fldCharType="end"/>
      </w:r>
      <w:bookmarkEnd w:id="2209"/>
      <w:r w:rsidR="00AD79BF" w:rsidRPr="00874C5E">
        <w:t>:</w:t>
      </w:r>
      <w:r w:rsidR="00AD79BF">
        <w:t xml:space="preserve"> S</w:t>
      </w:r>
      <w:r w:rsidR="00AD79BF" w:rsidRPr="00A2681A">
        <w:t>ummary of water quality data collected across the wet season colour classes (CC1, CC2, CC3, CC4, CC5, CC6) and water types (</w:t>
      </w:r>
      <w:r w:rsidR="00404B3B">
        <w:t>primary</w:t>
      </w:r>
      <w:r w:rsidR="00AD79BF" w:rsidRPr="00A2681A">
        <w:t xml:space="preserve">, </w:t>
      </w:r>
      <w:r w:rsidR="00404B3B">
        <w:t>secondary</w:t>
      </w:r>
      <w:r w:rsidR="00AD79BF" w:rsidRPr="00A2681A">
        <w:t xml:space="preserve">, </w:t>
      </w:r>
      <w:r w:rsidR="00404B3B">
        <w:t>tertiary</w:t>
      </w:r>
      <w:r w:rsidR="00AD79BF" w:rsidRPr="00A2681A">
        <w:t xml:space="preserve">) as part of the </w:t>
      </w:r>
      <w:r w:rsidR="00AD79BF">
        <w:t>JCU wet season</w:t>
      </w:r>
      <w:r w:rsidR="00AD79BF" w:rsidRPr="00A2681A">
        <w:t xml:space="preserve"> response sampling of the MMP.</w:t>
      </w:r>
      <w:bookmarkEnd w:id="2210"/>
      <w:bookmarkEnd w:id="2211"/>
    </w:p>
    <w:p w14:paraId="02432847" w14:textId="73BF72C0" w:rsidR="00AD79BF" w:rsidRDefault="00AD79BF" w:rsidP="00C83B6E">
      <w:pPr>
        <w:pStyle w:val="Caption"/>
        <w:rPr>
          <w:b/>
        </w:rPr>
      </w:pPr>
      <w:r w:rsidRPr="00A2681A">
        <w:t xml:space="preserve"> No Data: </w:t>
      </w:r>
      <w:r w:rsidR="00EA3E5A">
        <w:t>n</w:t>
      </w:r>
      <w:r w:rsidRPr="00A2681A">
        <w:t>d.</w:t>
      </w:r>
      <w:r>
        <w:rPr>
          <w:b/>
        </w:rPr>
        <w:t xml:space="preserve"> </w:t>
      </w:r>
    </w:p>
    <w:tbl>
      <w:tblPr>
        <w:tblW w:w="0" w:type="auto"/>
        <w:tblLayout w:type="fixed"/>
        <w:tblLook w:val="04A0" w:firstRow="1" w:lastRow="0" w:firstColumn="1" w:lastColumn="0" w:noHBand="0" w:noVBand="1"/>
      </w:tblPr>
      <w:tblGrid>
        <w:gridCol w:w="407"/>
        <w:gridCol w:w="407"/>
        <w:gridCol w:w="604"/>
        <w:gridCol w:w="709"/>
        <w:gridCol w:w="808"/>
        <w:gridCol w:w="944"/>
        <w:gridCol w:w="948"/>
        <w:gridCol w:w="719"/>
        <w:gridCol w:w="905"/>
        <w:gridCol w:w="886"/>
        <w:gridCol w:w="833"/>
        <w:gridCol w:w="852"/>
      </w:tblGrid>
      <w:tr w:rsidR="005B3439" w:rsidRPr="005B3439" w14:paraId="10991998" w14:textId="77777777" w:rsidTr="00BB0BE5">
        <w:trPr>
          <w:trHeight w:val="312"/>
          <w:tblHeader/>
        </w:trPr>
        <w:tc>
          <w:tcPr>
            <w:tcW w:w="407" w:type="dxa"/>
            <w:tcBorders>
              <w:top w:val="nil"/>
              <w:left w:val="nil"/>
              <w:bottom w:val="nil"/>
              <w:right w:val="nil"/>
            </w:tcBorders>
            <w:shd w:val="clear" w:color="auto" w:fill="auto"/>
            <w:noWrap/>
            <w:vAlign w:val="center"/>
            <w:hideMark/>
          </w:tcPr>
          <w:p w14:paraId="2165E06D" w14:textId="77777777" w:rsidR="005B3439" w:rsidRPr="005B3439" w:rsidRDefault="005B3439" w:rsidP="005B3439">
            <w:pPr>
              <w:spacing w:before="0" w:after="0"/>
              <w:jc w:val="left"/>
              <w:rPr>
                <w:rFonts w:asciiTheme="minorHAnsi" w:hAnsiTheme="minorHAnsi" w:cstheme="minorHAnsi"/>
                <w:sz w:val="18"/>
                <w:szCs w:val="18"/>
                <w:lang w:val="en-AU" w:eastAsia="en-AU"/>
              </w:rPr>
            </w:pPr>
          </w:p>
        </w:tc>
        <w:tc>
          <w:tcPr>
            <w:tcW w:w="1720" w:type="dxa"/>
            <w:gridSpan w:val="3"/>
            <w:tcBorders>
              <w:top w:val="single" w:sz="4" w:space="0" w:color="auto"/>
              <w:left w:val="single" w:sz="4" w:space="0" w:color="auto"/>
              <w:bottom w:val="single" w:sz="4" w:space="0" w:color="auto"/>
              <w:right w:val="nil"/>
            </w:tcBorders>
            <w:shd w:val="clear" w:color="auto" w:fill="auto"/>
            <w:noWrap/>
            <w:vAlign w:val="center"/>
            <w:hideMark/>
          </w:tcPr>
          <w:p w14:paraId="5C5F8C2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 </w:t>
            </w:r>
          </w:p>
        </w:tc>
        <w:tc>
          <w:tcPr>
            <w:tcW w:w="808" w:type="dxa"/>
            <w:tcBorders>
              <w:top w:val="single" w:sz="4" w:space="0" w:color="auto"/>
              <w:left w:val="nil"/>
              <w:bottom w:val="single" w:sz="4" w:space="0" w:color="auto"/>
              <w:right w:val="nil"/>
            </w:tcBorders>
            <w:shd w:val="clear" w:color="auto" w:fill="auto"/>
            <w:noWrap/>
            <w:vAlign w:val="center"/>
            <w:hideMark/>
          </w:tcPr>
          <w:p w14:paraId="5890130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TSS (mg L</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c>
          <w:tcPr>
            <w:tcW w:w="944" w:type="dxa"/>
            <w:tcBorders>
              <w:top w:val="single" w:sz="4" w:space="0" w:color="auto"/>
              <w:left w:val="nil"/>
              <w:bottom w:val="single" w:sz="4" w:space="0" w:color="auto"/>
              <w:right w:val="nil"/>
            </w:tcBorders>
            <w:shd w:val="clear" w:color="auto" w:fill="auto"/>
            <w:noWrap/>
            <w:vAlign w:val="center"/>
            <w:hideMark/>
          </w:tcPr>
          <w:p w14:paraId="2A37A8A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hla (μg L</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c>
          <w:tcPr>
            <w:tcW w:w="948" w:type="dxa"/>
            <w:tcBorders>
              <w:top w:val="single" w:sz="4" w:space="0" w:color="auto"/>
              <w:left w:val="nil"/>
              <w:bottom w:val="single" w:sz="4" w:space="0" w:color="auto"/>
              <w:right w:val="nil"/>
            </w:tcBorders>
            <w:shd w:val="clear" w:color="auto" w:fill="auto"/>
            <w:noWrap/>
            <w:vAlign w:val="center"/>
            <w:hideMark/>
          </w:tcPr>
          <w:p w14:paraId="344CBFD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DOM (m</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c>
          <w:tcPr>
            <w:tcW w:w="719" w:type="dxa"/>
            <w:tcBorders>
              <w:top w:val="single" w:sz="4" w:space="0" w:color="auto"/>
              <w:left w:val="nil"/>
              <w:bottom w:val="single" w:sz="4" w:space="0" w:color="auto"/>
              <w:right w:val="nil"/>
            </w:tcBorders>
            <w:shd w:val="clear" w:color="auto" w:fill="auto"/>
            <w:noWrap/>
            <w:vAlign w:val="center"/>
            <w:hideMark/>
          </w:tcPr>
          <w:p w14:paraId="7F6974E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D (m)</w:t>
            </w:r>
          </w:p>
        </w:tc>
        <w:tc>
          <w:tcPr>
            <w:tcW w:w="905" w:type="dxa"/>
            <w:tcBorders>
              <w:top w:val="single" w:sz="4" w:space="0" w:color="auto"/>
              <w:left w:val="nil"/>
              <w:bottom w:val="single" w:sz="4" w:space="0" w:color="auto"/>
              <w:right w:val="nil"/>
            </w:tcBorders>
            <w:shd w:val="clear" w:color="auto" w:fill="auto"/>
            <w:noWrap/>
            <w:vAlign w:val="center"/>
            <w:hideMark/>
          </w:tcPr>
          <w:p w14:paraId="0BB67FD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DIN (μg L</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c>
          <w:tcPr>
            <w:tcW w:w="886" w:type="dxa"/>
            <w:tcBorders>
              <w:top w:val="single" w:sz="4" w:space="0" w:color="auto"/>
              <w:left w:val="nil"/>
              <w:bottom w:val="single" w:sz="4" w:space="0" w:color="auto"/>
              <w:right w:val="nil"/>
            </w:tcBorders>
            <w:shd w:val="clear" w:color="auto" w:fill="auto"/>
            <w:noWrap/>
            <w:vAlign w:val="center"/>
            <w:hideMark/>
          </w:tcPr>
          <w:p w14:paraId="73520389" w14:textId="40576BA1" w:rsidR="005B3439" w:rsidRPr="005B3439" w:rsidRDefault="00DB1350" w:rsidP="005B3439">
            <w:pPr>
              <w:spacing w:before="0" w:after="0"/>
              <w:jc w:val="center"/>
              <w:rPr>
                <w:rFonts w:asciiTheme="minorHAnsi" w:hAnsiTheme="minorHAnsi" w:cstheme="minorHAnsi"/>
                <w:color w:val="000000"/>
                <w:sz w:val="18"/>
                <w:szCs w:val="18"/>
                <w:lang w:val="en-AU" w:eastAsia="en-AU"/>
              </w:rPr>
            </w:pPr>
            <w:r>
              <w:rPr>
                <w:rFonts w:asciiTheme="minorHAnsi" w:hAnsiTheme="minorHAnsi" w:cstheme="minorHAnsi"/>
                <w:color w:val="000000"/>
                <w:sz w:val="18"/>
                <w:szCs w:val="18"/>
                <w:lang w:val="en-AU" w:eastAsia="en-AU"/>
              </w:rPr>
              <w:t>PO4</w:t>
            </w:r>
            <w:r w:rsidR="005B3439" w:rsidRPr="005B3439">
              <w:rPr>
                <w:rFonts w:asciiTheme="minorHAnsi" w:hAnsiTheme="minorHAnsi" w:cstheme="minorHAnsi"/>
                <w:color w:val="000000"/>
                <w:sz w:val="18"/>
                <w:szCs w:val="18"/>
                <w:lang w:val="en-AU" w:eastAsia="en-AU"/>
              </w:rPr>
              <w:t xml:space="preserve"> (μg L</w:t>
            </w:r>
            <w:r w:rsidR="005B3439" w:rsidRPr="005B3439">
              <w:rPr>
                <w:rFonts w:asciiTheme="minorHAnsi" w:hAnsiTheme="minorHAnsi" w:cstheme="minorHAnsi"/>
                <w:color w:val="000000"/>
                <w:sz w:val="18"/>
                <w:szCs w:val="18"/>
                <w:vertAlign w:val="superscript"/>
                <w:lang w:val="en-AU" w:eastAsia="en-AU"/>
              </w:rPr>
              <w:t>-1</w:t>
            </w:r>
            <w:r w:rsidR="005B3439" w:rsidRPr="005B3439">
              <w:rPr>
                <w:rFonts w:asciiTheme="minorHAnsi" w:hAnsiTheme="minorHAnsi" w:cstheme="minorHAnsi"/>
                <w:color w:val="000000"/>
                <w:sz w:val="18"/>
                <w:szCs w:val="18"/>
                <w:lang w:val="en-AU" w:eastAsia="en-AU"/>
              </w:rPr>
              <w:t xml:space="preserve">) </w:t>
            </w:r>
          </w:p>
        </w:tc>
        <w:tc>
          <w:tcPr>
            <w:tcW w:w="833" w:type="dxa"/>
            <w:tcBorders>
              <w:top w:val="single" w:sz="4" w:space="0" w:color="auto"/>
              <w:left w:val="nil"/>
              <w:bottom w:val="single" w:sz="4" w:space="0" w:color="auto"/>
              <w:right w:val="nil"/>
            </w:tcBorders>
            <w:shd w:val="clear" w:color="auto" w:fill="auto"/>
            <w:noWrap/>
            <w:vAlign w:val="center"/>
            <w:hideMark/>
          </w:tcPr>
          <w:p w14:paraId="2C5E88B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PP (μg L</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41AFCEB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PN (μg L</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r>
      <w:tr w:rsidR="005B3439" w:rsidRPr="005B3439" w14:paraId="2CC70D10" w14:textId="77777777" w:rsidTr="00115577">
        <w:trPr>
          <w:trHeight w:val="255"/>
        </w:trPr>
        <w:tc>
          <w:tcPr>
            <w:tcW w:w="407" w:type="dxa"/>
            <w:vMerge w:val="restart"/>
            <w:tcBorders>
              <w:top w:val="nil"/>
              <w:left w:val="nil"/>
              <w:bottom w:val="nil"/>
              <w:right w:val="nil"/>
            </w:tcBorders>
            <w:shd w:val="clear" w:color="auto" w:fill="auto"/>
            <w:noWrap/>
            <w:textDirection w:val="btLr"/>
            <w:vAlign w:val="center"/>
            <w:hideMark/>
          </w:tcPr>
          <w:p w14:paraId="5C77A606" w14:textId="74C8D102" w:rsidR="005B3439" w:rsidRPr="005B3439" w:rsidRDefault="00565A07" w:rsidP="005B3439">
            <w:pPr>
              <w:spacing w:before="0" w:after="0"/>
              <w:jc w:val="center"/>
              <w:rPr>
                <w:rFonts w:asciiTheme="minorHAnsi" w:hAnsiTheme="minorHAnsi" w:cstheme="minorHAnsi"/>
                <w:b/>
                <w:bCs/>
                <w:color w:val="000000"/>
                <w:sz w:val="18"/>
                <w:szCs w:val="18"/>
                <w:lang w:val="en-AU" w:eastAsia="en-AU"/>
              </w:rPr>
            </w:pPr>
            <w:r>
              <w:rPr>
                <w:rFonts w:asciiTheme="minorHAnsi" w:hAnsiTheme="minorHAnsi" w:cstheme="minorHAnsi"/>
                <w:b/>
                <w:bCs/>
                <w:color w:val="000000"/>
                <w:sz w:val="18"/>
                <w:szCs w:val="18"/>
                <w:lang w:val="en-AU" w:eastAsia="en-AU"/>
              </w:rPr>
              <w:t>Great Barrier Reef region</w:t>
            </w:r>
          </w:p>
        </w:tc>
        <w:tc>
          <w:tcPr>
            <w:tcW w:w="407" w:type="dxa"/>
            <w:vMerge w:val="restart"/>
            <w:tcBorders>
              <w:top w:val="nil"/>
              <w:left w:val="single" w:sz="4" w:space="0" w:color="auto"/>
              <w:bottom w:val="single" w:sz="4" w:space="0" w:color="auto"/>
              <w:right w:val="single" w:sz="4" w:space="0" w:color="auto"/>
            </w:tcBorders>
            <w:shd w:val="clear" w:color="000000" w:fill="FFFFFF"/>
            <w:noWrap/>
            <w:textDirection w:val="btLr"/>
            <w:vAlign w:val="center"/>
            <w:hideMark/>
          </w:tcPr>
          <w:p w14:paraId="75290AC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04"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42900D0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1</w:t>
            </w:r>
          </w:p>
        </w:tc>
        <w:tc>
          <w:tcPr>
            <w:tcW w:w="709" w:type="dxa"/>
            <w:tcBorders>
              <w:top w:val="nil"/>
              <w:left w:val="nil"/>
              <w:bottom w:val="single" w:sz="4" w:space="0" w:color="BFBFBF"/>
              <w:right w:val="single" w:sz="4" w:space="0" w:color="auto"/>
            </w:tcBorders>
            <w:shd w:val="clear" w:color="000000" w:fill="FFFFFF"/>
            <w:noWrap/>
            <w:vAlign w:val="center"/>
            <w:hideMark/>
          </w:tcPr>
          <w:p w14:paraId="2B51769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808"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6F3ED0D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4.80</w:t>
            </w:r>
          </w:p>
        </w:tc>
        <w:tc>
          <w:tcPr>
            <w:tcW w:w="944" w:type="dxa"/>
            <w:tcBorders>
              <w:top w:val="single" w:sz="4" w:space="0" w:color="BFBFBF"/>
              <w:left w:val="nil"/>
              <w:bottom w:val="single" w:sz="4" w:space="0" w:color="BFBFBF"/>
              <w:right w:val="single" w:sz="4" w:space="0" w:color="BFBFBF"/>
            </w:tcBorders>
            <w:shd w:val="clear" w:color="000000" w:fill="FFFFFF"/>
            <w:noWrap/>
            <w:vAlign w:val="center"/>
            <w:hideMark/>
          </w:tcPr>
          <w:p w14:paraId="57DF00C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7</w:t>
            </w:r>
          </w:p>
        </w:tc>
        <w:tc>
          <w:tcPr>
            <w:tcW w:w="948" w:type="dxa"/>
            <w:tcBorders>
              <w:top w:val="nil"/>
              <w:left w:val="nil"/>
              <w:bottom w:val="nil"/>
              <w:right w:val="nil"/>
            </w:tcBorders>
            <w:shd w:val="clear" w:color="auto" w:fill="auto"/>
            <w:noWrap/>
            <w:vAlign w:val="center"/>
            <w:hideMark/>
          </w:tcPr>
          <w:p w14:paraId="212EAEF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8</w:t>
            </w:r>
          </w:p>
        </w:tc>
        <w:tc>
          <w:tcPr>
            <w:tcW w:w="719"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16F9E75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6</w:t>
            </w:r>
          </w:p>
        </w:tc>
        <w:tc>
          <w:tcPr>
            <w:tcW w:w="905" w:type="dxa"/>
            <w:tcBorders>
              <w:top w:val="single" w:sz="4" w:space="0" w:color="BFBFBF"/>
              <w:left w:val="nil"/>
              <w:bottom w:val="single" w:sz="4" w:space="0" w:color="BFBFBF"/>
              <w:right w:val="single" w:sz="4" w:space="0" w:color="BFBFBF"/>
            </w:tcBorders>
            <w:shd w:val="clear" w:color="000000" w:fill="FFFFFF"/>
            <w:noWrap/>
            <w:vAlign w:val="center"/>
            <w:hideMark/>
          </w:tcPr>
          <w:p w14:paraId="0C2C7FE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9.80</w:t>
            </w:r>
          </w:p>
        </w:tc>
        <w:tc>
          <w:tcPr>
            <w:tcW w:w="886" w:type="dxa"/>
            <w:tcBorders>
              <w:top w:val="single" w:sz="4" w:space="0" w:color="BFBFBF"/>
              <w:left w:val="nil"/>
              <w:bottom w:val="single" w:sz="4" w:space="0" w:color="BFBFBF"/>
              <w:right w:val="single" w:sz="4" w:space="0" w:color="BFBFBF"/>
            </w:tcBorders>
            <w:shd w:val="clear" w:color="000000" w:fill="FFFFFF"/>
            <w:noWrap/>
            <w:vAlign w:val="center"/>
            <w:hideMark/>
          </w:tcPr>
          <w:p w14:paraId="2234449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1</w:t>
            </w:r>
          </w:p>
        </w:tc>
        <w:tc>
          <w:tcPr>
            <w:tcW w:w="833" w:type="dxa"/>
            <w:tcBorders>
              <w:top w:val="single" w:sz="4" w:space="0" w:color="BFBFBF"/>
              <w:left w:val="nil"/>
              <w:bottom w:val="single" w:sz="4" w:space="0" w:color="BFBFBF"/>
              <w:right w:val="single" w:sz="4" w:space="0" w:color="BFBFBF"/>
            </w:tcBorders>
            <w:shd w:val="clear" w:color="000000" w:fill="FFFFFF"/>
            <w:noWrap/>
            <w:vAlign w:val="center"/>
            <w:hideMark/>
          </w:tcPr>
          <w:p w14:paraId="4A3950F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6.60</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13E3FF5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3.45</w:t>
            </w:r>
          </w:p>
        </w:tc>
      </w:tr>
      <w:tr w:rsidR="005B3439" w:rsidRPr="005B3439" w14:paraId="3810AAD4" w14:textId="77777777" w:rsidTr="00115577">
        <w:trPr>
          <w:trHeight w:val="264"/>
        </w:trPr>
        <w:tc>
          <w:tcPr>
            <w:tcW w:w="407" w:type="dxa"/>
            <w:vMerge/>
            <w:tcBorders>
              <w:top w:val="nil"/>
              <w:left w:val="nil"/>
              <w:bottom w:val="nil"/>
              <w:right w:val="nil"/>
            </w:tcBorders>
            <w:vAlign w:val="center"/>
            <w:hideMark/>
          </w:tcPr>
          <w:p w14:paraId="6B4CE697"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00372F83"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6026636B"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000000" w:fill="FFFFFF"/>
            <w:noWrap/>
            <w:vAlign w:val="center"/>
            <w:hideMark/>
          </w:tcPr>
          <w:p w14:paraId="3BC0EDD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808" w:type="dxa"/>
            <w:tcBorders>
              <w:top w:val="nil"/>
              <w:left w:val="single" w:sz="4" w:space="0" w:color="BFBFBF"/>
              <w:bottom w:val="single" w:sz="4" w:space="0" w:color="BFBFBF"/>
              <w:right w:val="single" w:sz="4" w:space="0" w:color="BFBFBF"/>
            </w:tcBorders>
            <w:shd w:val="clear" w:color="000000" w:fill="FFFFFF"/>
            <w:noWrap/>
            <w:vAlign w:val="center"/>
            <w:hideMark/>
          </w:tcPr>
          <w:p w14:paraId="7372386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3.97</w:t>
            </w:r>
          </w:p>
        </w:tc>
        <w:tc>
          <w:tcPr>
            <w:tcW w:w="944" w:type="dxa"/>
            <w:tcBorders>
              <w:top w:val="nil"/>
              <w:left w:val="nil"/>
              <w:bottom w:val="single" w:sz="4" w:space="0" w:color="BFBFBF"/>
              <w:right w:val="single" w:sz="4" w:space="0" w:color="BFBFBF"/>
            </w:tcBorders>
            <w:shd w:val="clear" w:color="000000" w:fill="FFFFFF"/>
            <w:noWrap/>
            <w:vAlign w:val="center"/>
            <w:hideMark/>
          </w:tcPr>
          <w:p w14:paraId="7FEA068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81</w:t>
            </w:r>
          </w:p>
        </w:tc>
        <w:tc>
          <w:tcPr>
            <w:tcW w:w="948" w:type="dxa"/>
            <w:tcBorders>
              <w:top w:val="single" w:sz="4" w:space="0" w:color="BFBFBF"/>
              <w:left w:val="nil"/>
              <w:bottom w:val="single" w:sz="4" w:space="0" w:color="BFBFBF"/>
              <w:right w:val="single" w:sz="4" w:space="0" w:color="BFBFBF"/>
            </w:tcBorders>
            <w:shd w:val="clear" w:color="000000" w:fill="FFFFFF"/>
            <w:noWrap/>
            <w:vAlign w:val="center"/>
            <w:hideMark/>
          </w:tcPr>
          <w:p w14:paraId="50095DD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9</w:t>
            </w:r>
          </w:p>
        </w:tc>
        <w:tc>
          <w:tcPr>
            <w:tcW w:w="719" w:type="dxa"/>
            <w:tcBorders>
              <w:top w:val="nil"/>
              <w:left w:val="nil"/>
              <w:bottom w:val="single" w:sz="4" w:space="0" w:color="BFBFBF"/>
              <w:right w:val="single" w:sz="4" w:space="0" w:color="BFBFBF"/>
            </w:tcBorders>
            <w:shd w:val="clear" w:color="000000" w:fill="FFFFFF"/>
            <w:noWrap/>
            <w:vAlign w:val="center"/>
            <w:hideMark/>
          </w:tcPr>
          <w:p w14:paraId="12627B4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0</w:t>
            </w:r>
          </w:p>
        </w:tc>
        <w:tc>
          <w:tcPr>
            <w:tcW w:w="905" w:type="dxa"/>
            <w:tcBorders>
              <w:top w:val="nil"/>
              <w:left w:val="nil"/>
              <w:bottom w:val="single" w:sz="4" w:space="0" w:color="BFBFBF"/>
              <w:right w:val="single" w:sz="4" w:space="0" w:color="BFBFBF"/>
            </w:tcBorders>
            <w:shd w:val="clear" w:color="000000" w:fill="FFFFFF"/>
            <w:noWrap/>
            <w:vAlign w:val="center"/>
            <w:hideMark/>
          </w:tcPr>
          <w:p w14:paraId="6720B2D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62</w:t>
            </w:r>
          </w:p>
        </w:tc>
        <w:tc>
          <w:tcPr>
            <w:tcW w:w="886" w:type="dxa"/>
            <w:tcBorders>
              <w:top w:val="nil"/>
              <w:left w:val="nil"/>
              <w:bottom w:val="single" w:sz="4" w:space="0" w:color="BFBFBF"/>
              <w:right w:val="single" w:sz="4" w:space="0" w:color="BFBFBF"/>
            </w:tcBorders>
            <w:shd w:val="clear" w:color="000000" w:fill="FFFFFF"/>
            <w:noWrap/>
            <w:vAlign w:val="center"/>
            <w:hideMark/>
          </w:tcPr>
          <w:p w14:paraId="6C794CE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24</w:t>
            </w:r>
          </w:p>
        </w:tc>
        <w:tc>
          <w:tcPr>
            <w:tcW w:w="833" w:type="dxa"/>
            <w:tcBorders>
              <w:top w:val="nil"/>
              <w:left w:val="nil"/>
              <w:bottom w:val="single" w:sz="4" w:space="0" w:color="BFBFBF"/>
              <w:right w:val="single" w:sz="4" w:space="0" w:color="BFBFBF"/>
            </w:tcBorders>
            <w:shd w:val="clear" w:color="000000" w:fill="FFFFFF"/>
            <w:noWrap/>
            <w:vAlign w:val="center"/>
            <w:hideMark/>
          </w:tcPr>
          <w:p w14:paraId="0488044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65</w:t>
            </w:r>
          </w:p>
        </w:tc>
        <w:tc>
          <w:tcPr>
            <w:tcW w:w="852" w:type="dxa"/>
            <w:tcBorders>
              <w:top w:val="nil"/>
              <w:left w:val="nil"/>
              <w:bottom w:val="single" w:sz="4" w:space="0" w:color="BFBFBF"/>
              <w:right w:val="single" w:sz="4" w:space="0" w:color="auto"/>
            </w:tcBorders>
            <w:shd w:val="clear" w:color="000000" w:fill="FFFFFF"/>
            <w:noWrap/>
            <w:vAlign w:val="center"/>
            <w:hideMark/>
          </w:tcPr>
          <w:p w14:paraId="7117C5E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0.10</w:t>
            </w:r>
          </w:p>
        </w:tc>
      </w:tr>
      <w:tr w:rsidR="005B3439" w:rsidRPr="005B3439" w14:paraId="60A5D6B8" w14:textId="77777777" w:rsidTr="00115577">
        <w:trPr>
          <w:trHeight w:val="264"/>
        </w:trPr>
        <w:tc>
          <w:tcPr>
            <w:tcW w:w="407" w:type="dxa"/>
            <w:vMerge/>
            <w:tcBorders>
              <w:top w:val="nil"/>
              <w:left w:val="nil"/>
              <w:bottom w:val="nil"/>
              <w:right w:val="nil"/>
            </w:tcBorders>
            <w:vAlign w:val="center"/>
            <w:hideMark/>
          </w:tcPr>
          <w:p w14:paraId="72765490"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40971871"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7F9171E7"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000000" w:fill="FFFFFF"/>
            <w:noWrap/>
            <w:vAlign w:val="center"/>
            <w:hideMark/>
          </w:tcPr>
          <w:p w14:paraId="09CB965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808" w:type="dxa"/>
            <w:tcBorders>
              <w:top w:val="nil"/>
              <w:left w:val="single" w:sz="4" w:space="0" w:color="BFBFBF"/>
              <w:bottom w:val="single" w:sz="4" w:space="0" w:color="BFBFBF"/>
              <w:right w:val="single" w:sz="4" w:space="0" w:color="BFBFBF"/>
            </w:tcBorders>
            <w:shd w:val="clear" w:color="000000" w:fill="FFFFFF"/>
            <w:noWrap/>
            <w:vAlign w:val="center"/>
            <w:hideMark/>
          </w:tcPr>
          <w:p w14:paraId="625459E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w:t>
            </w:r>
          </w:p>
        </w:tc>
        <w:tc>
          <w:tcPr>
            <w:tcW w:w="944" w:type="dxa"/>
            <w:tcBorders>
              <w:top w:val="nil"/>
              <w:left w:val="nil"/>
              <w:bottom w:val="single" w:sz="4" w:space="0" w:color="BFBFBF"/>
              <w:right w:val="single" w:sz="4" w:space="0" w:color="BFBFBF"/>
            </w:tcBorders>
            <w:shd w:val="clear" w:color="000000" w:fill="FFFFFF"/>
            <w:noWrap/>
            <w:vAlign w:val="center"/>
            <w:hideMark/>
          </w:tcPr>
          <w:p w14:paraId="5909F73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48" w:type="dxa"/>
            <w:tcBorders>
              <w:top w:val="nil"/>
              <w:left w:val="nil"/>
              <w:bottom w:val="single" w:sz="4" w:space="0" w:color="BFBFBF"/>
              <w:right w:val="single" w:sz="4" w:space="0" w:color="BFBFBF"/>
            </w:tcBorders>
            <w:shd w:val="clear" w:color="000000" w:fill="FFFFFF"/>
            <w:noWrap/>
            <w:vAlign w:val="center"/>
            <w:hideMark/>
          </w:tcPr>
          <w:p w14:paraId="6E5ED6D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719" w:type="dxa"/>
            <w:tcBorders>
              <w:top w:val="nil"/>
              <w:left w:val="nil"/>
              <w:bottom w:val="single" w:sz="4" w:space="0" w:color="BFBFBF"/>
              <w:right w:val="single" w:sz="4" w:space="0" w:color="BFBFBF"/>
            </w:tcBorders>
            <w:shd w:val="clear" w:color="000000" w:fill="FFFFFF"/>
            <w:noWrap/>
            <w:vAlign w:val="center"/>
            <w:hideMark/>
          </w:tcPr>
          <w:p w14:paraId="4764133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905" w:type="dxa"/>
            <w:tcBorders>
              <w:top w:val="nil"/>
              <w:left w:val="nil"/>
              <w:bottom w:val="single" w:sz="4" w:space="0" w:color="BFBFBF"/>
              <w:right w:val="single" w:sz="4" w:space="0" w:color="BFBFBF"/>
            </w:tcBorders>
            <w:shd w:val="clear" w:color="000000" w:fill="FFFFFF"/>
            <w:noWrap/>
            <w:vAlign w:val="center"/>
            <w:hideMark/>
          </w:tcPr>
          <w:p w14:paraId="65416E5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886" w:type="dxa"/>
            <w:tcBorders>
              <w:top w:val="nil"/>
              <w:left w:val="nil"/>
              <w:bottom w:val="single" w:sz="4" w:space="0" w:color="BFBFBF"/>
              <w:right w:val="single" w:sz="4" w:space="0" w:color="BFBFBF"/>
            </w:tcBorders>
            <w:shd w:val="clear" w:color="000000" w:fill="FFFFFF"/>
            <w:noWrap/>
            <w:vAlign w:val="center"/>
            <w:hideMark/>
          </w:tcPr>
          <w:p w14:paraId="1A33894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833" w:type="dxa"/>
            <w:tcBorders>
              <w:top w:val="nil"/>
              <w:left w:val="nil"/>
              <w:bottom w:val="single" w:sz="4" w:space="0" w:color="BFBFBF"/>
              <w:right w:val="single" w:sz="4" w:space="0" w:color="BFBFBF"/>
            </w:tcBorders>
            <w:shd w:val="clear" w:color="000000" w:fill="FFFFFF"/>
            <w:noWrap/>
            <w:vAlign w:val="center"/>
            <w:hideMark/>
          </w:tcPr>
          <w:p w14:paraId="46272C8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52" w:type="dxa"/>
            <w:tcBorders>
              <w:top w:val="nil"/>
              <w:left w:val="nil"/>
              <w:bottom w:val="single" w:sz="4" w:space="0" w:color="BFBFBF"/>
              <w:right w:val="single" w:sz="4" w:space="0" w:color="auto"/>
            </w:tcBorders>
            <w:shd w:val="clear" w:color="000000" w:fill="FFFFFF"/>
            <w:noWrap/>
            <w:vAlign w:val="center"/>
            <w:hideMark/>
          </w:tcPr>
          <w:p w14:paraId="67E53EC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r>
      <w:tr w:rsidR="005B3439" w:rsidRPr="005B3439" w14:paraId="638170C8" w14:textId="77777777" w:rsidTr="00115577">
        <w:trPr>
          <w:trHeight w:val="264"/>
        </w:trPr>
        <w:tc>
          <w:tcPr>
            <w:tcW w:w="407" w:type="dxa"/>
            <w:vMerge/>
            <w:tcBorders>
              <w:top w:val="nil"/>
              <w:left w:val="nil"/>
              <w:bottom w:val="nil"/>
              <w:right w:val="nil"/>
            </w:tcBorders>
            <w:vAlign w:val="center"/>
            <w:hideMark/>
          </w:tcPr>
          <w:p w14:paraId="552B31CD"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752260F5"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42EE8EE4"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000000" w:fill="FFFFFF"/>
            <w:noWrap/>
            <w:vAlign w:val="center"/>
            <w:hideMark/>
          </w:tcPr>
          <w:p w14:paraId="54EC8C4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808" w:type="dxa"/>
            <w:tcBorders>
              <w:top w:val="nil"/>
              <w:left w:val="single" w:sz="4" w:space="0" w:color="BFBFBF"/>
              <w:bottom w:val="single" w:sz="4" w:space="0" w:color="BFBFBF"/>
              <w:right w:val="single" w:sz="4" w:space="0" w:color="BFBFBF"/>
            </w:tcBorders>
            <w:shd w:val="clear" w:color="000000" w:fill="FFFFFF"/>
            <w:noWrap/>
            <w:vAlign w:val="center"/>
            <w:hideMark/>
          </w:tcPr>
          <w:p w14:paraId="11CE7CA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30.00</w:t>
            </w:r>
          </w:p>
        </w:tc>
        <w:tc>
          <w:tcPr>
            <w:tcW w:w="944" w:type="dxa"/>
            <w:tcBorders>
              <w:top w:val="nil"/>
              <w:left w:val="nil"/>
              <w:bottom w:val="single" w:sz="4" w:space="0" w:color="BFBFBF"/>
              <w:right w:val="single" w:sz="4" w:space="0" w:color="BFBFBF"/>
            </w:tcBorders>
            <w:shd w:val="clear" w:color="000000" w:fill="FFFFFF"/>
            <w:noWrap/>
            <w:vAlign w:val="center"/>
            <w:hideMark/>
          </w:tcPr>
          <w:p w14:paraId="398FD12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6.70</w:t>
            </w:r>
          </w:p>
        </w:tc>
        <w:tc>
          <w:tcPr>
            <w:tcW w:w="948" w:type="dxa"/>
            <w:tcBorders>
              <w:top w:val="nil"/>
              <w:left w:val="nil"/>
              <w:bottom w:val="single" w:sz="4" w:space="0" w:color="BFBFBF"/>
              <w:right w:val="single" w:sz="4" w:space="0" w:color="BFBFBF"/>
            </w:tcBorders>
            <w:shd w:val="clear" w:color="000000" w:fill="FFFFFF"/>
            <w:noWrap/>
            <w:vAlign w:val="center"/>
            <w:hideMark/>
          </w:tcPr>
          <w:p w14:paraId="5D56B20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3</w:t>
            </w:r>
          </w:p>
        </w:tc>
        <w:tc>
          <w:tcPr>
            <w:tcW w:w="719" w:type="dxa"/>
            <w:tcBorders>
              <w:top w:val="nil"/>
              <w:left w:val="nil"/>
              <w:bottom w:val="single" w:sz="4" w:space="0" w:color="BFBFBF"/>
              <w:right w:val="single" w:sz="4" w:space="0" w:color="BFBFBF"/>
            </w:tcBorders>
            <w:shd w:val="clear" w:color="000000" w:fill="FFFFFF"/>
            <w:noWrap/>
            <w:vAlign w:val="center"/>
            <w:hideMark/>
          </w:tcPr>
          <w:p w14:paraId="61F7DA7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60</w:t>
            </w:r>
          </w:p>
        </w:tc>
        <w:tc>
          <w:tcPr>
            <w:tcW w:w="905" w:type="dxa"/>
            <w:tcBorders>
              <w:top w:val="nil"/>
              <w:left w:val="nil"/>
              <w:bottom w:val="single" w:sz="4" w:space="0" w:color="BFBFBF"/>
              <w:right w:val="single" w:sz="4" w:space="0" w:color="BFBFBF"/>
            </w:tcBorders>
            <w:shd w:val="clear" w:color="000000" w:fill="FFFFFF"/>
            <w:noWrap/>
            <w:vAlign w:val="center"/>
            <w:hideMark/>
          </w:tcPr>
          <w:p w14:paraId="7C848B4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5.00</w:t>
            </w:r>
          </w:p>
        </w:tc>
        <w:tc>
          <w:tcPr>
            <w:tcW w:w="886" w:type="dxa"/>
            <w:tcBorders>
              <w:top w:val="nil"/>
              <w:left w:val="nil"/>
              <w:bottom w:val="single" w:sz="4" w:space="0" w:color="BFBFBF"/>
              <w:right w:val="single" w:sz="4" w:space="0" w:color="BFBFBF"/>
            </w:tcBorders>
            <w:shd w:val="clear" w:color="000000" w:fill="FFFFFF"/>
            <w:noWrap/>
            <w:vAlign w:val="center"/>
            <w:hideMark/>
          </w:tcPr>
          <w:p w14:paraId="03DFF54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8.00</w:t>
            </w:r>
          </w:p>
        </w:tc>
        <w:tc>
          <w:tcPr>
            <w:tcW w:w="833" w:type="dxa"/>
            <w:tcBorders>
              <w:top w:val="nil"/>
              <w:left w:val="nil"/>
              <w:bottom w:val="single" w:sz="4" w:space="0" w:color="BFBFBF"/>
              <w:right w:val="single" w:sz="4" w:space="0" w:color="BFBFBF"/>
            </w:tcBorders>
            <w:shd w:val="clear" w:color="000000" w:fill="FFFFFF"/>
            <w:noWrap/>
            <w:vAlign w:val="center"/>
            <w:hideMark/>
          </w:tcPr>
          <w:p w14:paraId="41D1F14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7.00</w:t>
            </w:r>
          </w:p>
        </w:tc>
        <w:tc>
          <w:tcPr>
            <w:tcW w:w="852" w:type="dxa"/>
            <w:tcBorders>
              <w:top w:val="nil"/>
              <w:left w:val="nil"/>
              <w:bottom w:val="single" w:sz="4" w:space="0" w:color="BFBFBF"/>
              <w:right w:val="single" w:sz="4" w:space="0" w:color="auto"/>
            </w:tcBorders>
            <w:shd w:val="clear" w:color="000000" w:fill="FFFFFF"/>
            <w:noWrap/>
            <w:vAlign w:val="center"/>
            <w:hideMark/>
          </w:tcPr>
          <w:p w14:paraId="2E21D8A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73.00</w:t>
            </w:r>
          </w:p>
        </w:tc>
      </w:tr>
      <w:tr w:rsidR="005B3439" w:rsidRPr="005B3439" w14:paraId="30F851D0" w14:textId="77777777" w:rsidTr="00115577">
        <w:trPr>
          <w:trHeight w:val="264"/>
        </w:trPr>
        <w:tc>
          <w:tcPr>
            <w:tcW w:w="407" w:type="dxa"/>
            <w:vMerge/>
            <w:tcBorders>
              <w:top w:val="nil"/>
              <w:left w:val="nil"/>
              <w:bottom w:val="nil"/>
              <w:right w:val="nil"/>
            </w:tcBorders>
            <w:vAlign w:val="center"/>
            <w:hideMark/>
          </w:tcPr>
          <w:p w14:paraId="77D09AFE"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18D70986"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0C9507EA"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auto"/>
              <w:right w:val="single" w:sz="4" w:space="0" w:color="auto"/>
            </w:tcBorders>
            <w:shd w:val="clear" w:color="000000" w:fill="FFFFFF"/>
            <w:noWrap/>
            <w:vAlign w:val="center"/>
            <w:hideMark/>
          </w:tcPr>
          <w:p w14:paraId="4C5D524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808" w:type="dxa"/>
            <w:tcBorders>
              <w:top w:val="nil"/>
              <w:left w:val="single" w:sz="4" w:space="0" w:color="BFBFBF"/>
              <w:bottom w:val="single" w:sz="4" w:space="0" w:color="auto"/>
              <w:right w:val="single" w:sz="4" w:space="0" w:color="BFBFBF"/>
            </w:tcBorders>
            <w:shd w:val="clear" w:color="000000" w:fill="FFFFFF"/>
            <w:noWrap/>
            <w:vAlign w:val="center"/>
            <w:hideMark/>
          </w:tcPr>
          <w:p w14:paraId="332974E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9</w:t>
            </w:r>
          </w:p>
        </w:tc>
        <w:tc>
          <w:tcPr>
            <w:tcW w:w="944" w:type="dxa"/>
            <w:tcBorders>
              <w:top w:val="nil"/>
              <w:left w:val="nil"/>
              <w:bottom w:val="single" w:sz="4" w:space="0" w:color="auto"/>
              <w:right w:val="single" w:sz="4" w:space="0" w:color="BFBFBF"/>
            </w:tcBorders>
            <w:shd w:val="clear" w:color="000000" w:fill="FFFFFF"/>
            <w:noWrap/>
            <w:vAlign w:val="center"/>
            <w:hideMark/>
          </w:tcPr>
          <w:p w14:paraId="5877CF3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7</w:t>
            </w:r>
          </w:p>
        </w:tc>
        <w:tc>
          <w:tcPr>
            <w:tcW w:w="948" w:type="dxa"/>
            <w:tcBorders>
              <w:top w:val="nil"/>
              <w:left w:val="nil"/>
              <w:bottom w:val="single" w:sz="4" w:space="0" w:color="auto"/>
              <w:right w:val="single" w:sz="4" w:space="0" w:color="BFBFBF"/>
            </w:tcBorders>
            <w:shd w:val="clear" w:color="000000" w:fill="FFFFFF"/>
            <w:noWrap/>
            <w:vAlign w:val="center"/>
            <w:hideMark/>
          </w:tcPr>
          <w:p w14:paraId="0754408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7</w:t>
            </w:r>
          </w:p>
        </w:tc>
        <w:tc>
          <w:tcPr>
            <w:tcW w:w="719" w:type="dxa"/>
            <w:tcBorders>
              <w:top w:val="nil"/>
              <w:left w:val="nil"/>
              <w:bottom w:val="single" w:sz="4" w:space="0" w:color="auto"/>
              <w:right w:val="single" w:sz="4" w:space="0" w:color="BFBFBF"/>
            </w:tcBorders>
            <w:shd w:val="clear" w:color="000000" w:fill="FFFFFF"/>
            <w:noWrap/>
            <w:vAlign w:val="center"/>
            <w:hideMark/>
          </w:tcPr>
          <w:p w14:paraId="463C379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9</w:t>
            </w:r>
          </w:p>
        </w:tc>
        <w:tc>
          <w:tcPr>
            <w:tcW w:w="905" w:type="dxa"/>
            <w:tcBorders>
              <w:top w:val="nil"/>
              <w:left w:val="nil"/>
              <w:bottom w:val="single" w:sz="4" w:space="0" w:color="auto"/>
              <w:right w:val="single" w:sz="4" w:space="0" w:color="BFBFBF"/>
            </w:tcBorders>
            <w:shd w:val="clear" w:color="000000" w:fill="FFFFFF"/>
            <w:noWrap/>
            <w:vAlign w:val="center"/>
            <w:hideMark/>
          </w:tcPr>
          <w:p w14:paraId="0F2D465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5</w:t>
            </w:r>
          </w:p>
        </w:tc>
        <w:tc>
          <w:tcPr>
            <w:tcW w:w="886" w:type="dxa"/>
            <w:tcBorders>
              <w:top w:val="nil"/>
              <w:left w:val="nil"/>
              <w:bottom w:val="single" w:sz="4" w:space="0" w:color="auto"/>
              <w:right w:val="single" w:sz="4" w:space="0" w:color="BFBFBF"/>
            </w:tcBorders>
            <w:shd w:val="clear" w:color="000000" w:fill="FFFFFF"/>
            <w:noWrap/>
            <w:vAlign w:val="center"/>
            <w:hideMark/>
          </w:tcPr>
          <w:p w14:paraId="56F0511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8</w:t>
            </w:r>
          </w:p>
        </w:tc>
        <w:tc>
          <w:tcPr>
            <w:tcW w:w="833" w:type="dxa"/>
            <w:tcBorders>
              <w:top w:val="nil"/>
              <w:left w:val="nil"/>
              <w:bottom w:val="single" w:sz="4" w:space="0" w:color="auto"/>
              <w:right w:val="single" w:sz="4" w:space="0" w:color="BFBFBF"/>
            </w:tcBorders>
            <w:shd w:val="clear" w:color="000000" w:fill="FFFFFF"/>
            <w:noWrap/>
            <w:vAlign w:val="center"/>
            <w:hideMark/>
          </w:tcPr>
          <w:p w14:paraId="5C62F4B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5</w:t>
            </w:r>
          </w:p>
        </w:tc>
        <w:tc>
          <w:tcPr>
            <w:tcW w:w="852" w:type="dxa"/>
            <w:tcBorders>
              <w:top w:val="nil"/>
              <w:left w:val="nil"/>
              <w:bottom w:val="single" w:sz="4" w:space="0" w:color="auto"/>
              <w:right w:val="single" w:sz="4" w:space="0" w:color="auto"/>
            </w:tcBorders>
            <w:shd w:val="clear" w:color="000000" w:fill="FFFFFF"/>
            <w:noWrap/>
            <w:vAlign w:val="center"/>
            <w:hideMark/>
          </w:tcPr>
          <w:p w14:paraId="5B5397E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7</w:t>
            </w:r>
          </w:p>
        </w:tc>
      </w:tr>
      <w:tr w:rsidR="005B3439" w:rsidRPr="005B3439" w14:paraId="4CB07443" w14:textId="77777777" w:rsidTr="00115577">
        <w:trPr>
          <w:trHeight w:val="255"/>
        </w:trPr>
        <w:tc>
          <w:tcPr>
            <w:tcW w:w="407" w:type="dxa"/>
            <w:vMerge/>
            <w:tcBorders>
              <w:top w:val="nil"/>
              <w:left w:val="nil"/>
              <w:bottom w:val="nil"/>
              <w:right w:val="nil"/>
            </w:tcBorders>
            <w:vAlign w:val="center"/>
            <w:hideMark/>
          </w:tcPr>
          <w:p w14:paraId="416775EC"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7"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3923C503" w14:textId="2EA5DD31"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sidR="00BB0BE5">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w:t>
            </w:r>
            <w:r w:rsidR="00BB0BE5" w:rsidRPr="005B3439">
              <w:rPr>
                <w:rFonts w:asciiTheme="minorHAnsi" w:hAnsiTheme="minorHAnsi" w:cstheme="minorHAnsi"/>
                <w:color w:val="000000"/>
                <w:sz w:val="18"/>
                <w:szCs w:val="18"/>
                <w:lang w:val="en-AU" w:eastAsia="en-AU"/>
              </w:rPr>
              <w:t>1</w:t>
            </w:r>
            <w:r w:rsidR="00BB0BE5">
              <w:rPr>
                <w:rFonts w:asciiTheme="minorHAnsi" w:hAnsiTheme="minorHAnsi" w:cstheme="minorHAnsi"/>
                <w:color w:val="000000"/>
                <w:sz w:val="18"/>
                <w:szCs w:val="18"/>
                <w:lang w:val="en-AU" w:eastAsia="en-AU"/>
              </w:rPr>
              <w:t>8</w:t>
            </w:r>
          </w:p>
        </w:tc>
        <w:tc>
          <w:tcPr>
            <w:tcW w:w="604"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2C49DB9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1</w:t>
            </w:r>
          </w:p>
        </w:tc>
        <w:tc>
          <w:tcPr>
            <w:tcW w:w="709" w:type="dxa"/>
            <w:tcBorders>
              <w:top w:val="nil"/>
              <w:left w:val="nil"/>
              <w:bottom w:val="single" w:sz="4" w:space="0" w:color="BFBFBF"/>
              <w:right w:val="single" w:sz="4" w:space="0" w:color="auto"/>
            </w:tcBorders>
            <w:shd w:val="clear" w:color="000000" w:fill="D9D9D9"/>
            <w:noWrap/>
            <w:vAlign w:val="center"/>
            <w:hideMark/>
          </w:tcPr>
          <w:p w14:paraId="287AA92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808" w:type="dxa"/>
            <w:tcBorders>
              <w:top w:val="nil"/>
              <w:left w:val="single" w:sz="4" w:space="0" w:color="BFBFBF"/>
              <w:bottom w:val="single" w:sz="4" w:space="0" w:color="BFBFBF"/>
              <w:right w:val="single" w:sz="4" w:space="0" w:color="BFBFBF"/>
            </w:tcBorders>
            <w:shd w:val="clear" w:color="000000" w:fill="D9D9D9"/>
            <w:noWrap/>
            <w:vAlign w:val="center"/>
            <w:hideMark/>
          </w:tcPr>
          <w:p w14:paraId="04B7B02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8.21</w:t>
            </w:r>
          </w:p>
        </w:tc>
        <w:tc>
          <w:tcPr>
            <w:tcW w:w="944" w:type="dxa"/>
            <w:tcBorders>
              <w:top w:val="nil"/>
              <w:left w:val="nil"/>
              <w:bottom w:val="single" w:sz="4" w:space="0" w:color="BFBFBF"/>
              <w:right w:val="single" w:sz="4" w:space="0" w:color="BFBFBF"/>
            </w:tcBorders>
            <w:shd w:val="clear" w:color="000000" w:fill="D9D9D9"/>
            <w:noWrap/>
            <w:vAlign w:val="center"/>
            <w:hideMark/>
          </w:tcPr>
          <w:p w14:paraId="15ECCAF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4</w:t>
            </w:r>
          </w:p>
        </w:tc>
        <w:tc>
          <w:tcPr>
            <w:tcW w:w="948" w:type="dxa"/>
            <w:tcBorders>
              <w:top w:val="nil"/>
              <w:left w:val="nil"/>
              <w:bottom w:val="nil"/>
              <w:right w:val="nil"/>
            </w:tcBorders>
            <w:shd w:val="clear" w:color="000000" w:fill="D9D9D9"/>
            <w:noWrap/>
            <w:vAlign w:val="center"/>
            <w:hideMark/>
          </w:tcPr>
          <w:p w14:paraId="38332B9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97</w:t>
            </w:r>
          </w:p>
        </w:tc>
        <w:tc>
          <w:tcPr>
            <w:tcW w:w="719" w:type="dxa"/>
            <w:tcBorders>
              <w:top w:val="nil"/>
              <w:left w:val="single" w:sz="4" w:space="0" w:color="BFBFBF"/>
              <w:bottom w:val="single" w:sz="4" w:space="0" w:color="BFBFBF"/>
              <w:right w:val="single" w:sz="4" w:space="0" w:color="BFBFBF"/>
            </w:tcBorders>
            <w:shd w:val="clear" w:color="000000" w:fill="D9D9D9"/>
            <w:noWrap/>
            <w:vAlign w:val="center"/>
            <w:hideMark/>
          </w:tcPr>
          <w:p w14:paraId="1E1B183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4</w:t>
            </w:r>
          </w:p>
        </w:tc>
        <w:tc>
          <w:tcPr>
            <w:tcW w:w="905" w:type="dxa"/>
            <w:tcBorders>
              <w:top w:val="nil"/>
              <w:left w:val="nil"/>
              <w:bottom w:val="single" w:sz="4" w:space="0" w:color="BFBFBF"/>
              <w:right w:val="single" w:sz="4" w:space="0" w:color="BFBFBF"/>
            </w:tcBorders>
            <w:shd w:val="clear" w:color="000000" w:fill="D9D9D9"/>
            <w:noWrap/>
            <w:vAlign w:val="center"/>
            <w:hideMark/>
          </w:tcPr>
          <w:p w14:paraId="107DCFB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3.66</w:t>
            </w:r>
          </w:p>
        </w:tc>
        <w:tc>
          <w:tcPr>
            <w:tcW w:w="886" w:type="dxa"/>
            <w:tcBorders>
              <w:top w:val="nil"/>
              <w:left w:val="nil"/>
              <w:bottom w:val="single" w:sz="4" w:space="0" w:color="BFBFBF"/>
              <w:right w:val="single" w:sz="4" w:space="0" w:color="BFBFBF"/>
            </w:tcBorders>
            <w:shd w:val="clear" w:color="000000" w:fill="D9D9D9"/>
            <w:noWrap/>
            <w:vAlign w:val="center"/>
            <w:hideMark/>
          </w:tcPr>
          <w:p w14:paraId="4595E35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18</w:t>
            </w:r>
          </w:p>
        </w:tc>
        <w:tc>
          <w:tcPr>
            <w:tcW w:w="833" w:type="dxa"/>
            <w:tcBorders>
              <w:top w:val="nil"/>
              <w:left w:val="nil"/>
              <w:bottom w:val="single" w:sz="4" w:space="0" w:color="BFBFBF"/>
              <w:right w:val="single" w:sz="4" w:space="0" w:color="BFBFBF"/>
            </w:tcBorders>
            <w:shd w:val="clear" w:color="000000" w:fill="D9D9D9"/>
            <w:noWrap/>
            <w:vAlign w:val="center"/>
            <w:hideMark/>
          </w:tcPr>
          <w:p w14:paraId="223E536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36</w:t>
            </w:r>
          </w:p>
        </w:tc>
        <w:tc>
          <w:tcPr>
            <w:tcW w:w="852" w:type="dxa"/>
            <w:tcBorders>
              <w:top w:val="nil"/>
              <w:left w:val="nil"/>
              <w:bottom w:val="single" w:sz="4" w:space="0" w:color="BFBFBF"/>
              <w:right w:val="single" w:sz="4" w:space="0" w:color="auto"/>
            </w:tcBorders>
            <w:shd w:val="clear" w:color="000000" w:fill="D9D9D9"/>
            <w:noWrap/>
            <w:vAlign w:val="center"/>
            <w:hideMark/>
          </w:tcPr>
          <w:p w14:paraId="4C113F2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93</w:t>
            </w:r>
          </w:p>
        </w:tc>
      </w:tr>
      <w:tr w:rsidR="005B3439" w:rsidRPr="005B3439" w14:paraId="70B3787A" w14:textId="77777777" w:rsidTr="00115577">
        <w:trPr>
          <w:trHeight w:val="264"/>
        </w:trPr>
        <w:tc>
          <w:tcPr>
            <w:tcW w:w="407" w:type="dxa"/>
            <w:vMerge/>
            <w:tcBorders>
              <w:top w:val="nil"/>
              <w:left w:val="nil"/>
              <w:bottom w:val="nil"/>
              <w:right w:val="nil"/>
            </w:tcBorders>
            <w:vAlign w:val="center"/>
            <w:hideMark/>
          </w:tcPr>
          <w:p w14:paraId="286917EA"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62C74339"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116ACC09"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000000" w:fill="D9D9D9"/>
            <w:noWrap/>
            <w:vAlign w:val="center"/>
            <w:hideMark/>
          </w:tcPr>
          <w:p w14:paraId="49221F1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808" w:type="dxa"/>
            <w:tcBorders>
              <w:top w:val="nil"/>
              <w:left w:val="single" w:sz="4" w:space="0" w:color="BFBFBF"/>
              <w:bottom w:val="single" w:sz="4" w:space="0" w:color="BFBFBF"/>
              <w:right w:val="single" w:sz="4" w:space="0" w:color="BFBFBF"/>
            </w:tcBorders>
            <w:shd w:val="clear" w:color="000000" w:fill="D9D9D9"/>
            <w:noWrap/>
            <w:vAlign w:val="center"/>
            <w:hideMark/>
          </w:tcPr>
          <w:p w14:paraId="3D0F29B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4.61</w:t>
            </w:r>
          </w:p>
        </w:tc>
        <w:tc>
          <w:tcPr>
            <w:tcW w:w="944" w:type="dxa"/>
            <w:tcBorders>
              <w:top w:val="nil"/>
              <w:left w:val="nil"/>
              <w:bottom w:val="single" w:sz="4" w:space="0" w:color="BFBFBF"/>
              <w:right w:val="single" w:sz="4" w:space="0" w:color="BFBFBF"/>
            </w:tcBorders>
            <w:shd w:val="clear" w:color="000000" w:fill="D9D9D9"/>
            <w:noWrap/>
            <w:vAlign w:val="center"/>
            <w:hideMark/>
          </w:tcPr>
          <w:p w14:paraId="09C131F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6</w:t>
            </w:r>
          </w:p>
        </w:tc>
        <w:tc>
          <w:tcPr>
            <w:tcW w:w="948" w:type="dxa"/>
            <w:tcBorders>
              <w:top w:val="single" w:sz="4" w:space="0" w:color="BFBFBF"/>
              <w:left w:val="nil"/>
              <w:bottom w:val="single" w:sz="4" w:space="0" w:color="BFBFBF"/>
              <w:right w:val="single" w:sz="4" w:space="0" w:color="BFBFBF"/>
            </w:tcBorders>
            <w:shd w:val="clear" w:color="000000" w:fill="D9D9D9"/>
            <w:noWrap/>
            <w:vAlign w:val="center"/>
            <w:hideMark/>
          </w:tcPr>
          <w:p w14:paraId="53A5D52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7</w:t>
            </w:r>
          </w:p>
        </w:tc>
        <w:tc>
          <w:tcPr>
            <w:tcW w:w="719" w:type="dxa"/>
            <w:tcBorders>
              <w:top w:val="nil"/>
              <w:left w:val="nil"/>
              <w:bottom w:val="single" w:sz="4" w:space="0" w:color="BFBFBF"/>
              <w:right w:val="single" w:sz="4" w:space="0" w:color="BFBFBF"/>
            </w:tcBorders>
            <w:shd w:val="clear" w:color="000000" w:fill="D9D9D9"/>
            <w:noWrap/>
            <w:vAlign w:val="center"/>
            <w:hideMark/>
          </w:tcPr>
          <w:p w14:paraId="1BEFE50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7</w:t>
            </w:r>
          </w:p>
        </w:tc>
        <w:tc>
          <w:tcPr>
            <w:tcW w:w="905" w:type="dxa"/>
            <w:tcBorders>
              <w:top w:val="nil"/>
              <w:left w:val="nil"/>
              <w:bottom w:val="single" w:sz="4" w:space="0" w:color="BFBFBF"/>
              <w:right w:val="single" w:sz="4" w:space="0" w:color="BFBFBF"/>
            </w:tcBorders>
            <w:shd w:val="clear" w:color="000000" w:fill="D9D9D9"/>
            <w:noWrap/>
            <w:vAlign w:val="center"/>
            <w:hideMark/>
          </w:tcPr>
          <w:p w14:paraId="5D323AE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6.88</w:t>
            </w:r>
          </w:p>
        </w:tc>
        <w:tc>
          <w:tcPr>
            <w:tcW w:w="886" w:type="dxa"/>
            <w:tcBorders>
              <w:top w:val="nil"/>
              <w:left w:val="nil"/>
              <w:bottom w:val="single" w:sz="4" w:space="0" w:color="BFBFBF"/>
              <w:right w:val="single" w:sz="4" w:space="0" w:color="BFBFBF"/>
            </w:tcBorders>
            <w:shd w:val="clear" w:color="000000" w:fill="D9D9D9"/>
            <w:noWrap/>
            <w:vAlign w:val="center"/>
            <w:hideMark/>
          </w:tcPr>
          <w:p w14:paraId="6B0A5EF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68</w:t>
            </w:r>
          </w:p>
        </w:tc>
        <w:tc>
          <w:tcPr>
            <w:tcW w:w="833" w:type="dxa"/>
            <w:tcBorders>
              <w:top w:val="nil"/>
              <w:left w:val="nil"/>
              <w:bottom w:val="single" w:sz="4" w:space="0" w:color="BFBFBF"/>
              <w:right w:val="single" w:sz="4" w:space="0" w:color="BFBFBF"/>
            </w:tcBorders>
            <w:shd w:val="clear" w:color="000000" w:fill="D9D9D9"/>
            <w:noWrap/>
            <w:vAlign w:val="center"/>
            <w:hideMark/>
          </w:tcPr>
          <w:p w14:paraId="07EA52F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82</w:t>
            </w:r>
          </w:p>
        </w:tc>
        <w:tc>
          <w:tcPr>
            <w:tcW w:w="852" w:type="dxa"/>
            <w:tcBorders>
              <w:top w:val="nil"/>
              <w:left w:val="nil"/>
              <w:bottom w:val="single" w:sz="4" w:space="0" w:color="BFBFBF"/>
              <w:right w:val="single" w:sz="4" w:space="0" w:color="auto"/>
            </w:tcBorders>
            <w:shd w:val="clear" w:color="000000" w:fill="D9D9D9"/>
            <w:noWrap/>
            <w:vAlign w:val="center"/>
            <w:hideMark/>
          </w:tcPr>
          <w:p w14:paraId="437EC0B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4.10</w:t>
            </w:r>
          </w:p>
        </w:tc>
      </w:tr>
      <w:tr w:rsidR="005B3439" w:rsidRPr="005B3439" w14:paraId="259B3EB7" w14:textId="77777777" w:rsidTr="00115577">
        <w:trPr>
          <w:trHeight w:val="264"/>
        </w:trPr>
        <w:tc>
          <w:tcPr>
            <w:tcW w:w="407" w:type="dxa"/>
            <w:vMerge/>
            <w:tcBorders>
              <w:top w:val="nil"/>
              <w:left w:val="nil"/>
              <w:bottom w:val="nil"/>
              <w:right w:val="nil"/>
            </w:tcBorders>
            <w:vAlign w:val="center"/>
            <w:hideMark/>
          </w:tcPr>
          <w:p w14:paraId="3021DE47"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1E590A4F"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58ED3B3C"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000000" w:fill="D9D9D9"/>
            <w:noWrap/>
            <w:vAlign w:val="center"/>
            <w:hideMark/>
          </w:tcPr>
          <w:p w14:paraId="2006520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808" w:type="dxa"/>
            <w:tcBorders>
              <w:top w:val="nil"/>
              <w:left w:val="single" w:sz="4" w:space="0" w:color="BFBFBF"/>
              <w:bottom w:val="single" w:sz="4" w:space="0" w:color="BFBFBF"/>
              <w:right w:val="single" w:sz="4" w:space="0" w:color="BFBFBF"/>
            </w:tcBorders>
            <w:shd w:val="clear" w:color="000000" w:fill="D9D9D9"/>
            <w:noWrap/>
            <w:vAlign w:val="center"/>
            <w:hideMark/>
          </w:tcPr>
          <w:p w14:paraId="2D85993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0</w:t>
            </w:r>
          </w:p>
        </w:tc>
        <w:tc>
          <w:tcPr>
            <w:tcW w:w="944" w:type="dxa"/>
            <w:tcBorders>
              <w:top w:val="nil"/>
              <w:left w:val="nil"/>
              <w:bottom w:val="single" w:sz="4" w:space="0" w:color="BFBFBF"/>
              <w:right w:val="single" w:sz="4" w:space="0" w:color="BFBFBF"/>
            </w:tcBorders>
            <w:shd w:val="clear" w:color="000000" w:fill="D9D9D9"/>
            <w:noWrap/>
            <w:vAlign w:val="center"/>
            <w:hideMark/>
          </w:tcPr>
          <w:p w14:paraId="7954393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48" w:type="dxa"/>
            <w:tcBorders>
              <w:top w:val="nil"/>
              <w:left w:val="nil"/>
              <w:bottom w:val="single" w:sz="4" w:space="0" w:color="BFBFBF"/>
              <w:right w:val="single" w:sz="4" w:space="0" w:color="BFBFBF"/>
            </w:tcBorders>
            <w:shd w:val="clear" w:color="000000" w:fill="D9D9D9"/>
            <w:noWrap/>
            <w:vAlign w:val="center"/>
            <w:hideMark/>
          </w:tcPr>
          <w:p w14:paraId="2F24939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1</w:t>
            </w:r>
          </w:p>
        </w:tc>
        <w:tc>
          <w:tcPr>
            <w:tcW w:w="719" w:type="dxa"/>
            <w:tcBorders>
              <w:top w:val="nil"/>
              <w:left w:val="nil"/>
              <w:bottom w:val="single" w:sz="4" w:space="0" w:color="BFBFBF"/>
              <w:right w:val="single" w:sz="4" w:space="0" w:color="BFBFBF"/>
            </w:tcBorders>
            <w:shd w:val="clear" w:color="000000" w:fill="D9D9D9"/>
            <w:noWrap/>
            <w:vAlign w:val="center"/>
            <w:hideMark/>
          </w:tcPr>
          <w:p w14:paraId="293F6ED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905" w:type="dxa"/>
            <w:tcBorders>
              <w:top w:val="nil"/>
              <w:left w:val="nil"/>
              <w:bottom w:val="single" w:sz="4" w:space="0" w:color="BFBFBF"/>
              <w:right w:val="single" w:sz="4" w:space="0" w:color="BFBFBF"/>
            </w:tcBorders>
            <w:shd w:val="clear" w:color="000000" w:fill="D9D9D9"/>
            <w:noWrap/>
            <w:vAlign w:val="center"/>
            <w:hideMark/>
          </w:tcPr>
          <w:p w14:paraId="018CC7B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47</w:t>
            </w:r>
          </w:p>
        </w:tc>
        <w:tc>
          <w:tcPr>
            <w:tcW w:w="886" w:type="dxa"/>
            <w:tcBorders>
              <w:top w:val="nil"/>
              <w:left w:val="nil"/>
              <w:bottom w:val="single" w:sz="4" w:space="0" w:color="BFBFBF"/>
              <w:right w:val="single" w:sz="4" w:space="0" w:color="BFBFBF"/>
            </w:tcBorders>
            <w:shd w:val="clear" w:color="000000" w:fill="D9D9D9"/>
            <w:noWrap/>
            <w:vAlign w:val="center"/>
            <w:hideMark/>
          </w:tcPr>
          <w:p w14:paraId="10D575A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833" w:type="dxa"/>
            <w:tcBorders>
              <w:top w:val="nil"/>
              <w:left w:val="nil"/>
              <w:bottom w:val="single" w:sz="4" w:space="0" w:color="BFBFBF"/>
              <w:right w:val="single" w:sz="4" w:space="0" w:color="BFBFBF"/>
            </w:tcBorders>
            <w:shd w:val="clear" w:color="000000" w:fill="D9D9D9"/>
            <w:noWrap/>
            <w:vAlign w:val="center"/>
            <w:hideMark/>
          </w:tcPr>
          <w:p w14:paraId="680EF21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0</w:t>
            </w:r>
          </w:p>
        </w:tc>
        <w:tc>
          <w:tcPr>
            <w:tcW w:w="852" w:type="dxa"/>
            <w:tcBorders>
              <w:top w:val="nil"/>
              <w:left w:val="nil"/>
              <w:bottom w:val="single" w:sz="4" w:space="0" w:color="BFBFBF"/>
              <w:right w:val="single" w:sz="4" w:space="0" w:color="auto"/>
            </w:tcBorders>
            <w:shd w:val="clear" w:color="000000" w:fill="D9D9D9"/>
            <w:noWrap/>
            <w:vAlign w:val="center"/>
            <w:hideMark/>
          </w:tcPr>
          <w:p w14:paraId="206A35B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r>
      <w:tr w:rsidR="005B3439" w:rsidRPr="005B3439" w14:paraId="3F7B3904" w14:textId="77777777" w:rsidTr="00115577">
        <w:trPr>
          <w:trHeight w:val="264"/>
        </w:trPr>
        <w:tc>
          <w:tcPr>
            <w:tcW w:w="407" w:type="dxa"/>
            <w:vMerge/>
            <w:tcBorders>
              <w:top w:val="nil"/>
              <w:left w:val="nil"/>
              <w:bottom w:val="nil"/>
              <w:right w:val="nil"/>
            </w:tcBorders>
            <w:vAlign w:val="center"/>
            <w:hideMark/>
          </w:tcPr>
          <w:p w14:paraId="4FC1C3C7"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57808634"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78A95BB8"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000000" w:fill="D9D9D9"/>
            <w:noWrap/>
            <w:vAlign w:val="center"/>
            <w:hideMark/>
          </w:tcPr>
          <w:p w14:paraId="1430921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808" w:type="dxa"/>
            <w:tcBorders>
              <w:top w:val="nil"/>
              <w:left w:val="single" w:sz="4" w:space="0" w:color="BFBFBF"/>
              <w:bottom w:val="single" w:sz="4" w:space="0" w:color="BFBFBF"/>
              <w:right w:val="single" w:sz="4" w:space="0" w:color="BFBFBF"/>
            </w:tcBorders>
            <w:shd w:val="clear" w:color="000000" w:fill="D9D9D9"/>
            <w:noWrap/>
            <w:vAlign w:val="center"/>
            <w:hideMark/>
          </w:tcPr>
          <w:p w14:paraId="266133B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40.00</w:t>
            </w:r>
          </w:p>
        </w:tc>
        <w:tc>
          <w:tcPr>
            <w:tcW w:w="944" w:type="dxa"/>
            <w:tcBorders>
              <w:top w:val="nil"/>
              <w:left w:val="nil"/>
              <w:bottom w:val="single" w:sz="4" w:space="0" w:color="BFBFBF"/>
              <w:right w:val="single" w:sz="4" w:space="0" w:color="BFBFBF"/>
            </w:tcBorders>
            <w:shd w:val="clear" w:color="000000" w:fill="D9D9D9"/>
            <w:noWrap/>
            <w:vAlign w:val="center"/>
            <w:hideMark/>
          </w:tcPr>
          <w:p w14:paraId="7A0A495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8</w:t>
            </w:r>
          </w:p>
        </w:tc>
        <w:tc>
          <w:tcPr>
            <w:tcW w:w="948" w:type="dxa"/>
            <w:tcBorders>
              <w:top w:val="nil"/>
              <w:left w:val="nil"/>
              <w:bottom w:val="single" w:sz="4" w:space="0" w:color="BFBFBF"/>
              <w:right w:val="single" w:sz="4" w:space="0" w:color="BFBFBF"/>
            </w:tcBorders>
            <w:shd w:val="clear" w:color="000000" w:fill="D9D9D9"/>
            <w:noWrap/>
            <w:vAlign w:val="center"/>
            <w:hideMark/>
          </w:tcPr>
          <w:p w14:paraId="77ABDE6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7</w:t>
            </w:r>
          </w:p>
        </w:tc>
        <w:tc>
          <w:tcPr>
            <w:tcW w:w="719" w:type="dxa"/>
            <w:tcBorders>
              <w:top w:val="nil"/>
              <w:left w:val="nil"/>
              <w:bottom w:val="single" w:sz="4" w:space="0" w:color="BFBFBF"/>
              <w:right w:val="single" w:sz="4" w:space="0" w:color="BFBFBF"/>
            </w:tcBorders>
            <w:shd w:val="clear" w:color="000000" w:fill="D9D9D9"/>
            <w:noWrap/>
            <w:vAlign w:val="center"/>
            <w:hideMark/>
          </w:tcPr>
          <w:p w14:paraId="1780DD6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905" w:type="dxa"/>
            <w:tcBorders>
              <w:top w:val="nil"/>
              <w:left w:val="nil"/>
              <w:bottom w:val="single" w:sz="4" w:space="0" w:color="BFBFBF"/>
              <w:right w:val="single" w:sz="4" w:space="0" w:color="BFBFBF"/>
            </w:tcBorders>
            <w:shd w:val="clear" w:color="000000" w:fill="D9D9D9"/>
            <w:noWrap/>
            <w:vAlign w:val="center"/>
            <w:hideMark/>
          </w:tcPr>
          <w:p w14:paraId="45B9ADB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5.94</w:t>
            </w:r>
          </w:p>
        </w:tc>
        <w:tc>
          <w:tcPr>
            <w:tcW w:w="886" w:type="dxa"/>
            <w:tcBorders>
              <w:top w:val="nil"/>
              <w:left w:val="nil"/>
              <w:bottom w:val="single" w:sz="4" w:space="0" w:color="BFBFBF"/>
              <w:right w:val="single" w:sz="4" w:space="0" w:color="BFBFBF"/>
            </w:tcBorders>
            <w:shd w:val="clear" w:color="000000" w:fill="D9D9D9"/>
            <w:noWrap/>
            <w:vAlign w:val="center"/>
            <w:hideMark/>
          </w:tcPr>
          <w:p w14:paraId="7F4A8A1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30</w:t>
            </w:r>
          </w:p>
        </w:tc>
        <w:tc>
          <w:tcPr>
            <w:tcW w:w="833" w:type="dxa"/>
            <w:tcBorders>
              <w:top w:val="nil"/>
              <w:left w:val="nil"/>
              <w:bottom w:val="single" w:sz="4" w:space="0" w:color="BFBFBF"/>
              <w:right w:val="single" w:sz="4" w:space="0" w:color="BFBFBF"/>
            </w:tcBorders>
            <w:shd w:val="clear" w:color="000000" w:fill="D9D9D9"/>
            <w:noWrap/>
            <w:vAlign w:val="center"/>
            <w:hideMark/>
          </w:tcPr>
          <w:p w14:paraId="69A0862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0.40</w:t>
            </w:r>
          </w:p>
        </w:tc>
        <w:tc>
          <w:tcPr>
            <w:tcW w:w="852" w:type="dxa"/>
            <w:tcBorders>
              <w:top w:val="nil"/>
              <w:left w:val="nil"/>
              <w:bottom w:val="single" w:sz="4" w:space="0" w:color="BFBFBF"/>
              <w:right w:val="single" w:sz="4" w:space="0" w:color="auto"/>
            </w:tcBorders>
            <w:shd w:val="clear" w:color="000000" w:fill="D9D9D9"/>
            <w:noWrap/>
            <w:vAlign w:val="center"/>
            <w:hideMark/>
          </w:tcPr>
          <w:p w14:paraId="4E481C8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4.00</w:t>
            </w:r>
          </w:p>
        </w:tc>
      </w:tr>
      <w:tr w:rsidR="005B3439" w:rsidRPr="005B3439" w14:paraId="35AE0423" w14:textId="77777777" w:rsidTr="00115577">
        <w:trPr>
          <w:trHeight w:val="255"/>
        </w:trPr>
        <w:tc>
          <w:tcPr>
            <w:tcW w:w="407" w:type="dxa"/>
            <w:vMerge/>
            <w:tcBorders>
              <w:top w:val="nil"/>
              <w:left w:val="nil"/>
              <w:bottom w:val="nil"/>
              <w:right w:val="nil"/>
            </w:tcBorders>
            <w:vAlign w:val="center"/>
            <w:hideMark/>
          </w:tcPr>
          <w:p w14:paraId="75471D5A"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443DE9CD"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163F2ABA"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auto"/>
              <w:right w:val="single" w:sz="4" w:space="0" w:color="auto"/>
            </w:tcBorders>
            <w:shd w:val="clear" w:color="000000" w:fill="D9D9D9"/>
            <w:noWrap/>
            <w:vAlign w:val="center"/>
            <w:hideMark/>
          </w:tcPr>
          <w:p w14:paraId="1056DF7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808" w:type="dxa"/>
            <w:tcBorders>
              <w:top w:val="nil"/>
              <w:left w:val="single" w:sz="4" w:space="0" w:color="BFBFBF"/>
              <w:bottom w:val="single" w:sz="4" w:space="0" w:color="auto"/>
              <w:right w:val="single" w:sz="4" w:space="0" w:color="BFBFBF"/>
            </w:tcBorders>
            <w:shd w:val="clear" w:color="000000" w:fill="D9D9D9"/>
            <w:noWrap/>
            <w:vAlign w:val="center"/>
            <w:hideMark/>
          </w:tcPr>
          <w:p w14:paraId="6FC78D0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0</w:t>
            </w:r>
          </w:p>
        </w:tc>
        <w:tc>
          <w:tcPr>
            <w:tcW w:w="944" w:type="dxa"/>
            <w:tcBorders>
              <w:top w:val="nil"/>
              <w:left w:val="nil"/>
              <w:bottom w:val="single" w:sz="4" w:space="0" w:color="auto"/>
              <w:right w:val="single" w:sz="4" w:space="0" w:color="BFBFBF"/>
            </w:tcBorders>
            <w:shd w:val="clear" w:color="000000" w:fill="D9D9D9"/>
            <w:noWrap/>
            <w:vAlign w:val="center"/>
            <w:hideMark/>
          </w:tcPr>
          <w:p w14:paraId="557B2E1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0</w:t>
            </w:r>
          </w:p>
        </w:tc>
        <w:tc>
          <w:tcPr>
            <w:tcW w:w="948" w:type="dxa"/>
            <w:tcBorders>
              <w:top w:val="nil"/>
              <w:left w:val="nil"/>
              <w:bottom w:val="single" w:sz="4" w:space="0" w:color="auto"/>
              <w:right w:val="single" w:sz="4" w:space="0" w:color="BFBFBF"/>
            </w:tcBorders>
            <w:shd w:val="clear" w:color="000000" w:fill="D9D9D9"/>
            <w:noWrap/>
            <w:vAlign w:val="center"/>
            <w:hideMark/>
          </w:tcPr>
          <w:p w14:paraId="71A4510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00</w:t>
            </w:r>
          </w:p>
        </w:tc>
        <w:tc>
          <w:tcPr>
            <w:tcW w:w="719" w:type="dxa"/>
            <w:tcBorders>
              <w:top w:val="nil"/>
              <w:left w:val="nil"/>
              <w:bottom w:val="single" w:sz="4" w:space="0" w:color="auto"/>
              <w:right w:val="single" w:sz="4" w:space="0" w:color="BFBFBF"/>
            </w:tcBorders>
            <w:shd w:val="clear" w:color="000000" w:fill="D9D9D9"/>
            <w:noWrap/>
            <w:vAlign w:val="center"/>
            <w:hideMark/>
          </w:tcPr>
          <w:p w14:paraId="47C501C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0</w:t>
            </w:r>
          </w:p>
        </w:tc>
        <w:tc>
          <w:tcPr>
            <w:tcW w:w="905" w:type="dxa"/>
            <w:tcBorders>
              <w:top w:val="nil"/>
              <w:left w:val="nil"/>
              <w:bottom w:val="single" w:sz="4" w:space="0" w:color="auto"/>
              <w:right w:val="single" w:sz="4" w:space="0" w:color="BFBFBF"/>
            </w:tcBorders>
            <w:shd w:val="clear" w:color="000000" w:fill="D9D9D9"/>
            <w:noWrap/>
            <w:vAlign w:val="center"/>
            <w:hideMark/>
          </w:tcPr>
          <w:p w14:paraId="6BE2554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0</w:t>
            </w:r>
          </w:p>
        </w:tc>
        <w:tc>
          <w:tcPr>
            <w:tcW w:w="886" w:type="dxa"/>
            <w:tcBorders>
              <w:top w:val="nil"/>
              <w:left w:val="nil"/>
              <w:bottom w:val="single" w:sz="4" w:space="0" w:color="auto"/>
              <w:right w:val="single" w:sz="4" w:space="0" w:color="BFBFBF"/>
            </w:tcBorders>
            <w:shd w:val="clear" w:color="000000" w:fill="D9D9D9"/>
            <w:noWrap/>
            <w:vAlign w:val="center"/>
            <w:hideMark/>
          </w:tcPr>
          <w:p w14:paraId="64EDABA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0</w:t>
            </w:r>
          </w:p>
        </w:tc>
        <w:tc>
          <w:tcPr>
            <w:tcW w:w="833" w:type="dxa"/>
            <w:tcBorders>
              <w:top w:val="nil"/>
              <w:left w:val="nil"/>
              <w:bottom w:val="single" w:sz="4" w:space="0" w:color="auto"/>
              <w:right w:val="single" w:sz="4" w:space="0" w:color="BFBFBF"/>
            </w:tcBorders>
            <w:shd w:val="clear" w:color="000000" w:fill="D9D9D9"/>
            <w:noWrap/>
            <w:vAlign w:val="center"/>
            <w:hideMark/>
          </w:tcPr>
          <w:p w14:paraId="0CDE13A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0</w:t>
            </w:r>
          </w:p>
        </w:tc>
        <w:tc>
          <w:tcPr>
            <w:tcW w:w="852" w:type="dxa"/>
            <w:tcBorders>
              <w:top w:val="nil"/>
              <w:left w:val="nil"/>
              <w:bottom w:val="single" w:sz="4" w:space="0" w:color="auto"/>
              <w:right w:val="single" w:sz="4" w:space="0" w:color="auto"/>
            </w:tcBorders>
            <w:shd w:val="clear" w:color="000000" w:fill="D9D9D9"/>
            <w:noWrap/>
            <w:vAlign w:val="center"/>
            <w:hideMark/>
          </w:tcPr>
          <w:p w14:paraId="3EA4070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0</w:t>
            </w:r>
          </w:p>
        </w:tc>
      </w:tr>
      <w:tr w:rsidR="005B3439" w:rsidRPr="005B3439" w14:paraId="69FDF041" w14:textId="77777777" w:rsidTr="00115577">
        <w:trPr>
          <w:trHeight w:val="255"/>
        </w:trPr>
        <w:tc>
          <w:tcPr>
            <w:tcW w:w="407" w:type="dxa"/>
            <w:vMerge/>
            <w:tcBorders>
              <w:top w:val="nil"/>
              <w:left w:val="nil"/>
              <w:bottom w:val="nil"/>
              <w:right w:val="nil"/>
            </w:tcBorders>
            <w:vAlign w:val="center"/>
            <w:hideMark/>
          </w:tcPr>
          <w:p w14:paraId="6FE18AD4"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3A97D83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E4F3AF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2</w:t>
            </w:r>
          </w:p>
        </w:tc>
        <w:tc>
          <w:tcPr>
            <w:tcW w:w="709" w:type="dxa"/>
            <w:tcBorders>
              <w:top w:val="nil"/>
              <w:left w:val="nil"/>
              <w:bottom w:val="single" w:sz="4" w:space="0" w:color="BFBFBF"/>
              <w:right w:val="single" w:sz="4" w:space="0" w:color="auto"/>
            </w:tcBorders>
            <w:shd w:val="clear" w:color="auto" w:fill="auto"/>
            <w:noWrap/>
            <w:vAlign w:val="center"/>
            <w:hideMark/>
          </w:tcPr>
          <w:p w14:paraId="7095959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808"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3598412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90</w:t>
            </w:r>
          </w:p>
        </w:tc>
        <w:tc>
          <w:tcPr>
            <w:tcW w:w="944" w:type="dxa"/>
            <w:tcBorders>
              <w:top w:val="single" w:sz="4" w:space="0" w:color="BFBFBF"/>
              <w:left w:val="nil"/>
              <w:bottom w:val="single" w:sz="4" w:space="0" w:color="BFBFBF"/>
              <w:right w:val="single" w:sz="4" w:space="0" w:color="BFBFBF"/>
            </w:tcBorders>
            <w:shd w:val="clear" w:color="000000" w:fill="FFFFFF"/>
            <w:noWrap/>
            <w:vAlign w:val="center"/>
            <w:hideMark/>
          </w:tcPr>
          <w:p w14:paraId="2D0969A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5</w:t>
            </w:r>
          </w:p>
        </w:tc>
        <w:tc>
          <w:tcPr>
            <w:tcW w:w="948" w:type="dxa"/>
            <w:tcBorders>
              <w:top w:val="nil"/>
              <w:left w:val="nil"/>
              <w:bottom w:val="nil"/>
              <w:right w:val="nil"/>
            </w:tcBorders>
            <w:shd w:val="clear" w:color="auto" w:fill="auto"/>
            <w:noWrap/>
            <w:vAlign w:val="center"/>
            <w:hideMark/>
          </w:tcPr>
          <w:p w14:paraId="5D26699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2</w:t>
            </w:r>
          </w:p>
        </w:tc>
        <w:tc>
          <w:tcPr>
            <w:tcW w:w="719"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25AD4B0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0</w:t>
            </w:r>
          </w:p>
        </w:tc>
        <w:tc>
          <w:tcPr>
            <w:tcW w:w="905" w:type="dxa"/>
            <w:tcBorders>
              <w:top w:val="single" w:sz="4" w:space="0" w:color="BFBFBF"/>
              <w:left w:val="nil"/>
              <w:bottom w:val="single" w:sz="4" w:space="0" w:color="BFBFBF"/>
              <w:right w:val="single" w:sz="4" w:space="0" w:color="BFBFBF"/>
            </w:tcBorders>
            <w:shd w:val="clear" w:color="000000" w:fill="FFFFFF"/>
            <w:noWrap/>
            <w:vAlign w:val="center"/>
            <w:hideMark/>
          </w:tcPr>
          <w:p w14:paraId="0424137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7.93</w:t>
            </w:r>
          </w:p>
        </w:tc>
        <w:tc>
          <w:tcPr>
            <w:tcW w:w="886" w:type="dxa"/>
            <w:tcBorders>
              <w:top w:val="single" w:sz="4" w:space="0" w:color="BFBFBF"/>
              <w:left w:val="nil"/>
              <w:bottom w:val="single" w:sz="4" w:space="0" w:color="BFBFBF"/>
              <w:right w:val="single" w:sz="4" w:space="0" w:color="BFBFBF"/>
            </w:tcBorders>
            <w:shd w:val="clear" w:color="000000" w:fill="FFFFFF"/>
            <w:noWrap/>
            <w:vAlign w:val="center"/>
            <w:hideMark/>
          </w:tcPr>
          <w:p w14:paraId="770BF12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3</w:t>
            </w:r>
          </w:p>
        </w:tc>
        <w:tc>
          <w:tcPr>
            <w:tcW w:w="833" w:type="dxa"/>
            <w:tcBorders>
              <w:top w:val="single" w:sz="4" w:space="0" w:color="BFBFBF"/>
              <w:left w:val="nil"/>
              <w:bottom w:val="single" w:sz="4" w:space="0" w:color="BFBFBF"/>
              <w:right w:val="single" w:sz="4" w:space="0" w:color="BFBFBF"/>
            </w:tcBorders>
            <w:shd w:val="clear" w:color="000000" w:fill="FFFFFF"/>
            <w:noWrap/>
            <w:vAlign w:val="center"/>
            <w:hideMark/>
          </w:tcPr>
          <w:p w14:paraId="203064F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31</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7B9DA63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1.92</w:t>
            </w:r>
          </w:p>
        </w:tc>
      </w:tr>
      <w:tr w:rsidR="005B3439" w:rsidRPr="005B3439" w14:paraId="015E4196" w14:textId="77777777" w:rsidTr="00115577">
        <w:trPr>
          <w:trHeight w:val="264"/>
        </w:trPr>
        <w:tc>
          <w:tcPr>
            <w:tcW w:w="407" w:type="dxa"/>
            <w:vMerge/>
            <w:tcBorders>
              <w:top w:val="nil"/>
              <w:left w:val="nil"/>
              <w:bottom w:val="nil"/>
              <w:right w:val="nil"/>
            </w:tcBorders>
            <w:vAlign w:val="center"/>
            <w:hideMark/>
          </w:tcPr>
          <w:p w14:paraId="4DF6E606"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13E34A0D"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119C8E58"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auto" w:fill="auto"/>
            <w:noWrap/>
            <w:vAlign w:val="center"/>
            <w:hideMark/>
          </w:tcPr>
          <w:p w14:paraId="3E0D939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808" w:type="dxa"/>
            <w:tcBorders>
              <w:top w:val="nil"/>
              <w:left w:val="single" w:sz="4" w:space="0" w:color="BFBFBF"/>
              <w:bottom w:val="single" w:sz="4" w:space="0" w:color="BFBFBF"/>
              <w:right w:val="single" w:sz="4" w:space="0" w:color="BFBFBF"/>
            </w:tcBorders>
            <w:shd w:val="clear" w:color="000000" w:fill="FFFFFF"/>
            <w:noWrap/>
            <w:vAlign w:val="center"/>
            <w:hideMark/>
          </w:tcPr>
          <w:p w14:paraId="29E40EF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38</w:t>
            </w:r>
          </w:p>
        </w:tc>
        <w:tc>
          <w:tcPr>
            <w:tcW w:w="944" w:type="dxa"/>
            <w:tcBorders>
              <w:top w:val="nil"/>
              <w:left w:val="nil"/>
              <w:bottom w:val="single" w:sz="4" w:space="0" w:color="BFBFBF"/>
              <w:right w:val="single" w:sz="4" w:space="0" w:color="BFBFBF"/>
            </w:tcBorders>
            <w:shd w:val="clear" w:color="000000" w:fill="FFFFFF"/>
            <w:noWrap/>
            <w:vAlign w:val="center"/>
            <w:hideMark/>
          </w:tcPr>
          <w:p w14:paraId="2D1E6D3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3</w:t>
            </w:r>
          </w:p>
        </w:tc>
        <w:tc>
          <w:tcPr>
            <w:tcW w:w="948" w:type="dxa"/>
            <w:tcBorders>
              <w:top w:val="single" w:sz="4" w:space="0" w:color="BFBFBF"/>
              <w:left w:val="nil"/>
              <w:bottom w:val="single" w:sz="4" w:space="0" w:color="BFBFBF"/>
              <w:right w:val="single" w:sz="4" w:space="0" w:color="BFBFBF"/>
            </w:tcBorders>
            <w:shd w:val="clear" w:color="000000" w:fill="FFFFFF"/>
            <w:noWrap/>
            <w:vAlign w:val="center"/>
            <w:hideMark/>
          </w:tcPr>
          <w:p w14:paraId="0351019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0</w:t>
            </w:r>
          </w:p>
        </w:tc>
        <w:tc>
          <w:tcPr>
            <w:tcW w:w="719" w:type="dxa"/>
            <w:tcBorders>
              <w:top w:val="nil"/>
              <w:left w:val="nil"/>
              <w:bottom w:val="single" w:sz="4" w:space="0" w:color="BFBFBF"/>
              <w:right w:val="single" w:sz="4" w:space="0" w:color="BFBFBF"/>
            </w:tcBorders>
            <w:shd w:val="clear" w:color="000000" w:fill="FFFFFF"/>
            <w:noWrap/>
            <w:vAlign w:val="center"/>
            <w:hideMark/>
          </w:tcPr>
          <w:p w14:paraId="55B6EE8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8</w:t>
            </w:r>
          </w:p>
        </w:tc>
        <w:tc>
          <w:tcPr>
            <w:tcW w:w="905" w:type="dxa"/>
            <w:tcBorders>
              <w:top w:val="nil"/>
              <w:left w:val="nil"/>
              <w:bottom w:val="single" w:sz="4" w:space="0" w:color="BFBFBF"/>
              <w:right w:val="single" w:sz="4" w:space="0" w:color="BFBFBF"/>
            </w:tcBorders>
            <w:shd w:val="clear" w:color="000000" w:fill="FFFFFF"/>
            <w:noWrap/>
            <w:vAlign w:val="center"/>
            <w:hideMark/>
          </w:tcPr>
          <w:p w14:paraId="65EA51E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2.84</w:t>
            </w:r>
          </w:p>
        </w:tc>
        <w:tc>
          <w:tcPr>
            <w:tcW w:w="886" w:type="dxa"/>
            <w:tcBorders>
              <w:top w:val="nil"/>
              <w:left w:val="nil"/>
              <w:bottom w:val="single" w:sz="4" w:space="0" w:color="BFBFBF"/>
              <w:right w:val="single" w:sz="4" w:space="0" w:color="BFBFBF"/>
            </w:tcBorders>
            <w:shd w:val="clear" w:color="000000" w:fill="FFFFFF"/>
            <w:noWrap/>
            <w:vAlign w:val="center"/>
            <w:hideMark/>
          </w:tcPr>
          <w:p w14:paraId="6954914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47</w:t>
            </w:r>
          </w:p>
        </w:tc>
        <w:tc>
          <w:tcPr>
            <w:tcW w:w="833" w:type="dxa"/>
            <w:tcBorders>
              <w:top w:val="nil"/>
              <w:left w:val="nil"/>
              <w:bottom w:val="single" w:sz="4" w:space="0" w:color="BFBFBF"/>
              <w:right w:val="single" w:sz="4" w:space="0" w:color="BFBFBF"/>
            </w:tcBorders>
            <w:shd w:val="clear" w:color="000000" w:fill="FFFFFF"/>
            <w:noWrap/>
            <w:vAlign w:val="center"/>
            <w:hideMark/>
          </w:tcPr>
          <w:p w14:paraId="6C56883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66</w:t>
            </w:r>
          </w:p>
        </w:tc>
        <w:tc>
          <w:tcPr>
            <w:tcW w:w="852" w:type="dxa"/>
            <w:tcBorders>
              <w:top w:val="nil"/>
              <w:left w:val="nil"/>
              <w:bottom w:val="single" w:sz="4" w:space="0" w:color="BFBFBF"/>
              <w:right w:val="single" w:sz="4" w:space="0" w:color="auto"/>
            </w:tcBorders>
            <w:shd w:val="clear" w:color="000000" w:fill="FFFFFF"/>
            <w:noWrap/>
            <w:vAlign w:val="center"/>
            <w:hideMark/>
          </w:tcPr>
          <w:p w14:paraId="4EB498F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2.47</w:t>
            </w:r>
          </w:p>
        </w:tc>
      </w:tr>
      <w:tr w:rsidR="005B3439" w:rsidRPr="005B3439" w14:paraId="3F7DCF89" w14:textId="77777777" w:rsidTr="00115577">
        <w:trPr>
          <w:trHeight w:val="264"/>
        </w:trPr>
        <w:tc>
          <w:tcPr>
            <w:tcW w:w="407" w:type="dxa"/>
            <w:vMerge/>
            <w:tcBorders>
              <w:top w:val="nil"/>
              <w:left w:val="nil"/>
              <w:bottom w:val="nil"/>
              <w:right w:val="nil"/>
            </w:tcBorders>
            <w:vAlign w:val="center"/>
            <w:hideMark/>
          </w:tcPr>
          <w:p w14:paraId="1806CDE5"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581578B9"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4AC52ED4"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auto" w:fill="auto"/>
            <w:noWrap/>
            <w:vAlign w:val="center"/>
            <w:hideMark/>
          </w:tcPr>
          <w:p w14:paraId="09A2667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808" w:type="dxa"/>
            <w:tcBorders>
              <w:top w:val="nil"/>
              <w:left w:val="single" w:sz="4" w:space="0" w:color="BFBFBF"/>
              <w:bottom w:val="single" w:sz="4" w:space="0" w:color="BFBFBF"/>
              <w:right w:val="single" w:sz="4" w:space="0" w:color="BFBFBF"/>
            </w:tcBorders>
            <w:shd w:val="clear" w:color="000000" w:fill="FFFFFF"/>
            <w:noWrap/>
            <w:vAlign w:val="center"/>
            <w:hideMark/>
          </w:tcPr>
          <w:p w14:paraId="3641A8D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3</w:t>
            </w:r>
          </w:p>
        </w:tc>
        <w:tc>
          <w:tcPr>
            <w:tcW w:w="944" w:type="dxa"/>
            <w:tcBorders>
              <w:top w:val="nil"/>
              <w:left w:val="nil"/>
              <w:bottom w:val="single" w:sz="4" w:space="0" w:color="BFBFBF"/>
              <w:right w:val="single" w:sz="4" w:space="0" w:color="BFBFBF"/>
            </w:tcBorders>
            <w:shd w:val="clear" w:color="000000" w:fill="FFFFFF"/>
            <w:noWrap/>
            <w:vAlign w:val="center"/>
            <w:hideMark/>
          </w:tcPr>
          <w:p w14:paraId="0FF7102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48" w:type="dxa"/>
            <w:tcBorders>
              <w:top w:val="nil"/>
              <w:left w:val="nil"/>
              <w:bottom w:val="single" w:sz="4" w:space="0" w:color="BFBFBF"/>
              <w:right w:val="single" w:sz="4" w:space="0" w:color="BFBFBF"/>
            </w:tcBorders>
            <w:shd w:val="clear" w:color="000000" w:fill="FFFFFF"/>
            <w:noWrap/>
            <w:vAlign w:val="center"/>
            <w:hideMark/>
          </w:tcPr>
          <w:p w14:paraId="14329B8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3</w:t>
            </w:r>
          </w:p>
        </w:tc>
        <w:tc>
          <w:tcPr>
            <w:tcW w:w="719" w:type="dxa"/>
            <w:tcBorders>
              <w:top w:val="nil"/>
              <w:left w:val="nil"/>
              <w:bottom w:val="single" w:sz="4" w:space="0" w:color="BFBFBF"/>
              <w:right w:val="single" w:sz="4" w:space="0" w:color="BFBFBF"/>
            </w:tcBorders>
            <w:shd w:val="clear" w:color="000000" w:fill="FFFFFF"/>
            <w:noWrap/>
            <w:vAlign w:val="center"/>
            <w:hideMark/>
          </w:tcPr>
          <w:p w14:paraId="7485663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905" w:type="dxa"/>
            <w:tcBorders>
              <w:top w:val="nil"/>
              <w:left w:val="nil"/>
              <w:bottom w:val="single" w:sz="4" w:space="0" w:color="BFBFBF"/>
              <w:right w:val="single" w:sz="4" w:space="0" w:color="BFBFBF"/>
            </w:tcBorders>
            <w:shd w:val="clear" w:color="000000" w:fill="FFFFFF"/>
            <w:noWrap/>
            <w:vAlign w:val="center"/>
            <w:hideMark/>
          </w:tcPr>
          <w:p w14:paraId="3CAEC2C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886" w:type="dxa"/>
            <w:tcBorders>
              <w:top w:val="nil"/>
              <w:left w:val="nil"/>
              <w:bottom w:val="single" w:sz="4" w:space="0" w:color="BFBFBF"/>
              <w:right w:val="single" w:sz="4" w:space="0" w:color="BFBFBF"/>
            </w:tcBorders>
            <w:shd w:val="clear" w:color="000000" w:fill="FFFFFF"/>
            <w:noWrap/>
            <w:vAlign w:val="center"/>
            <w:hideMark/>
          </w:tcPr>
          <w:p w14:paraId="1772A60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1</w:t>
            </w:r>
          </w:p>
        </w:tc>
        <w:tc>
          <w:tcPr>
            <w:tcW w:w="833" w:type="dxa"/>
            <w:tcBorders>
              <w:top w:val="nil"/>
              <w:left w:val="nil"/>
              <w:bottom w:val="single" w:sz="4" w:space="0" w:color="BFBFBF"/>
              <w:right w:val="single" w:sz="4" w:space="0" w:color="BFBFBF"/>
            </w:tcBorders>
            <w:shd w:val="clear" w:color="000000" w:fill="FFFFFF"/>
            <w:noWrap/>
            <w:vAlign w:val="center"/>
            <w:hideMark/>
          </w:tcPr>
          <w:p w14:paraId="2457552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52" w:type="dxa"/>
            <w:tcBorders>
              <w:top w:val="nil"/>
              <w:left w:val="nil"/>
              <w:bottom w:val="single" w:sz="4" w:space="0" w:color="BFBFBF"/>
              <w:right w:val="single" w:sz="4" w:space="0" w:color="auto"/>
            </w:tcBorders>
            <w:shd w:val="clear" w:color="000000" w:fill="FFFFFF"/>
            <w:noWrap/>
            <w:vAlign w:val="center"/>
            <w:hideMark/>
          </w:tcPr>
          <w:p w14:paraId="456B468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r>
      <w:tr w:rsidR="005B3439" w:rsidRPr="005B3439" w14:paraId="43D46E54" w14:textId="77777777" w:rsidTr="00115577">
        <w:trPr>
          <w:trHeight w:val="264"/>
        </w:trPr>
        <w:tc>
          <w:tcPr>
            <w:tcW w:w="407" w:type="dxa"/>
            <w:vMerge/>
            <w:tcBorders>
              <w:top w:val="nil"/>
              <w:left w:val="nil"/>
              <w:bottom w:val="nil"/>
              <w:right w:val="nil"/>
            </w:tcBorders>
            <w:vAlign w:val="center"/>
            <w:hideMark/>
          </w:tcPr>
          <w:p w14:paraId="588F8579"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15005078"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481BD972"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auto" w:fill="auto"/>
            <w:noWrap/>
            <w:vAlign w:val="center"/>
            <w:hideMark/>
          </w:tcPr>
          <w:p w14:paraId="6F71B9B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808" w:type="dxa"/>
            <w:tcBorders>
              <w:top w:val="nil"/>
              <w:left w:val="single" w:sz="4" w:space="0" w:color="BFBFBF"/>
              <w:bottom w:val="single" w:sz="4" w:space="0" w:color="BFBFBF"/>
              <w:right w:val="single" w:sz="4" w:space="0" w:color="BFBFBF"/>
            </w:tcBorders>
            <w:shd w:val="clear" w:color="000000" w:fill="FFFFFF"/>
            <w:noWrap/>
            <w:vAlign w:val="center"/>
            <w:hideMark/>
          </w:tcPr>
          <w:p w14:paraId="78ED758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0.00</w:t>
            </w:r>
          </w:p>
        </w:tc>
        <w:tc>
          <w:tcPr>
            <w:tcW w:w="944" w:type="dxa"/>
            <w:tcBorders>
              <w:top w:val="nil"/>
              <w:left w:val="nil"/>
              <w:bottom w:val="single" w:sz="4" w:space="0" w:color="BFBFBF"/>
              <w:right w:val="single" w:sz="4" w:space="0" w:color="BFBFBF"/>
            </w:tcBorders>
            <w:shd w:val="clear" w:color="000000" w:fill="FFFFFF"/>
            <w:noWrap/>
            <w:vAlign w:val="center"/>
            <w:hideMark/>
          </w:tcPr>
          <w:p w14:paraId="48C24E6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34</w:t>
            </w:r>
          </w:p>
        </w:tc>
        <w:tc>
          <w:tcPr>
            <w:tcW w:w="948" w:type="dxa"/>
            <w:tcBorders>
              <w:top w:val="nil"/>
              <w:left w:val="nil"/>
              <w:bottom w:val="single" w:sz="4" w:space="0" w:color="BFBFBF"/>
              <w:right w:val="single" w:sz="4" w:space="0" w:color="BFBFBF"/>
            </w:tcBorders>
            <w:shd w:val="clear" w:color="000000" w:fill="FFFFFF"/>
            <w:noWrap/>
            <w:vAlign w:val="center"/>
            <w:hideMark/>
          </w:tcPr>
          <w:p w14:paraId="61468C3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40</w:t>
            </w:r>
          </w:p>
        </w:tc>
        <w:tc>
          <w:tcPr>
            <w:tcW w:w="719" w:type="dxa"/>
            <w:tcBorders>
              <w:top w:val="nil"/>
              <w:left w:val="nil"/>
              <w:bottom w:val="single" w:sz="4" w:space="0" w:color="BFBFBF"/>
              <w:right w:val="single" w:sz="4" w:space="0" w:color="BFBFBF"/>
            </w:tcBorders>
            <w:shd w:val="clear" w:color="000000" w:fill="FFFFFF"/>
            <w:noWrap/>
            <w:vAlign w:val="center"/>
            <w:hideMark/>
          </w:tcPr>
          <w:p w14:paraId="6A7E597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00</w:t>
            </w:r>
          </w:p>
        </w:tc>
        <w:tc>
          <w:tcPr>
            <w:tcW w:w="905" w:type="dxa"/>
            <w:tcBorders>
              <w:top w:val="nil"/>
              <w:left w:val="nil"/>
              <w:bottom w:val="single" w:sz="4" w:space="0" w:color="BFBFBF"/>
              <w:right w:val="single" w:sz="4" w:space="0" w:color="BFBFBF"/>
            </w:tcBorders>
            <w:shd w:val="clear" w:color="000000" w:fill="FFFFFF"/>
            <w:noWrap/>
            <w:vAlign w:val="center"/>
            <w:hideMark/>
          </w:tcPr>
          <w:p w14:paraId="0C3C417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7.00</w:t>
            </w:r>
          </w:p>
        </w:tc>
        <w:tc>
          <w:tcPr>
            <w:tcW w:w="886" w:type="dxa"/>
            <w:tcBorders>
              <w:top w:val="nil"/>
              <w:left w:val="nil"/>
              <w:bottom w:val="single" w:sz="4" w:space="0" w:color="BFBFBF"/>
              <w:right w:val="single" w:sz="4" w:space="0" w:color="BFBFBF"/>
            </w:tcBorders>
            <w:shd w:val="clear" w:color="000000" w:fill="FFFFFF"/>
            <w:noWrap/>
            <w:vAlign w:val="center"/>
            <w:hideMark/>
          </w:tcPr>
          <w:p w14:paraId="7EA8546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0.00</w:t>
            </w:r>
          </w:p>
        </w:tc>
        <w:tc>
          <w:tcPr>
            <w:tcW w:w="833" w:type="dxa"/>
            <w:tcBorders>
              <w:top w:val="nil"/>
              <w:left w:val="nil"/>
              <w:bottom w:val="single" w:sz="4" w:space="0" w:color="BFBFBF"/>
              <w:right w:val="single" w:sz="4" w:space="0" w:color="BFBFBF"/>
            </w:tcBorders>
            <w:shd w:val="clear" w:color="000000" w:fill="FFFFFF"/>
            <w:noWrap/>
            <w:vAlign w:val="center"/>
            <w:hideMark/>
          </w:tcPr>
          <w:p w14:paraId="1ABA31D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3.00</w:t>
            </w:r>
          </w:p>
        </w:tc>
        <w:tc>
          <w:tcPr>
            <w:tcW w:w="852" w:type="dxa"/>
            <w:tcBorders>
              <w:top w:val="nil"/>
              <w:left w:val="nil"/>
              <w:bottom w:val="single" w:sz="4" w:space="0" w:color="BFBFBF"/>
              <w:right w:val="single" w:sz="4" w:space="0" w:color="auto"/>
            </w:tcBorders>
            <w:shd w:val="clear" w:color="000000" w:fill="FFFFFF"/>
            <w:noWrap/>
            <w:vAlign w:val="center"/>
            <w:hideMark/>
          </w:tcPr>
          <w:p w14:paraId="74177AF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82.00</w:t>
            </w:r>
          </w:p>
        </w:tc>
      </w:tr>
      <w:tr w:rsidR="005B3439" w:rsidRPr="005B3439" w14:paraId="3A521F7A" w14:textId="77777777" w:rsidTr="00115577">
        <w:trPr>
          <w:trHeight w:val="264"/>
        </w:trPr>
        <w:tc>
          <w:tcPr>
            <w:tcW w:w="407" w:type="dxa"/>
            <w:vMerge/>
            <w:tcBorders>
              <w:top w:val="nil"/>
              <w:left w:val="nil"/>
              <w:bottom w:val="nil"/>
              <w:right w:val="nil"/>
            </w:tcBorders>
            <w:vAlign w:val="center"/>
            <w:hideMark/>
          </w:tcPr>
          <w:p w14:paraId="4799733E"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64E6EC7C"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0A0B3E85"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auto"/>
              <w:right w:val="single" w:sz="4" w:space="0" w:color="auto"/>
            </w:tcBorders>
            <w:shd w:val="clear" w:color="auto" w:fill="auto"/>
            <w:noWrap/>
            <w:vAlign w:val="center"/>
            <w:hideMark/>
          </w:tcPr>
          <w:p w14:paraId="6C6A364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808" w:type="dxa"/>
            <w:tcBorders>
              <w:top w:val="nil"/>
              <w:left w:val="single" w:sz="4" w:space="0" w:color="BFBFBF"/>
              <w:bottom w:val="single" w:sz="4" w:space="0" w:color="auto"/>
              <w:right w:val="single" w:sz="4" w:space="0" w:color="BFBFBF"/>
            </w:tcBorders>
            <w:shd w:val="clear" w:color="000000" w:fill="FFFFFF"/>
            <w:noWrap/>
            <w:vAlign w:val="center"/>
            <w:hideMark/>
          </w:tcPr>
          <w:p w14:paraId="41B02F7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7</w:t>
            </w:r>
          </w:p>
        </w:tc>
        <w:tc>
          <w:tcPr>
            <w:tcW w:w="944" w:type="dxa"/>
            <w:tcBorders>
              <w:top w:val="nil"/>
              <w:left w:val="nil"/>
              <w:bottom w:val="single" w:sz="4" w:space="0" w:color="auto"/>
              <w:right w:val="single" w:sz="4" w:space="0" w:color="BFBFBF"/>
            </w:tcBorders>
            <w:shd w:val="clear" w:color="000000" w:fill="FFFFFF"/>
            <w:noWrap/>
            <w:vAlign w:val="center"/>
            <w:hideMark/>
          </w:tcPr>
          <w:p w14:paraId="1F197F3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5</w:t>
            </w:r>
          </w:p>
        </w:tc>
        <w:tc>
          <w:tcPr>
            <w:tcW w:w="948" w:type="dxa"/>
            <w:tcBorders>
              <w:top w:val="nil"/>
              <w:left w:val="nil"/>
              <w:bottom w:val="single" w:sz="4" w:space="0" w:color="auto"/>
              <w:right w:val="single" w:sz="4" w:space="0" w:color="BFBFBF"/>
            </w:tcBorders>
            <w:shd w:val="clear" w:color="000000" w:fill="FFFFFF"/>
            <w:noWrap/>
            <w:vAlign w:val="center"/>
            <w:hideMark/>
          </w:tcPr>
          <w:p w14:paraId="3032F19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0</w:t>
            </w:r>
          </w:p>
        </w:tc>
        <w:tc>
          <w:tcPr>
            <w:tcW w:w="719" w:type="dxa"/>
            <w:tcBorders>
              <w:top w:val="nil"/>
              <w:left w:val="nil"/>
              <w:bottom w:val="single" w:sz="4" w:space="0" w:color="auto"/>
              <w:right w:val="single" w:sz="4" w:space="0" w:color="BFBFBF"/>
            </w:tcBorders>
            <w:shd w:val="clear" w:color="000000" w:fill="FFFFFF"/>
            <w:noWrap/>
            <w:vAlign w:val="center"/>
            <w:hideMark/>
          </w:tcPr>
          <w:p w14:paraId="2D6A408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w:t>
            </w:r>
          </w:p>
        </w:tc>
        <w:tc>
          <w:tcPr>
            <w:tcW w:w="905" w:type="dxa"/>
            <w:tcBorders>
              <w:top w:val="nil"/>
              <w:left w:val="nil"/>
              <w:bottom w:val="single" w:sz="4" w:space="0" w:color="auto"/>
              <w:right w:val="single" w:sz="4" w:space="0" w:color="BFBFBF"/>
            </w:tcBorders>
            <w:shd w:val="clear" w:color="000000" w:fill="FFFFFF"/>
            <w:noWrap/>
            <w:vAlign w:val="center"/>
            <w:hideMark/>
          </w:tcPr>
          <w:p w14:paraId="603AA11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6</w:t>
            </w:r>
          </w:p>
        </w:tc>
        <w:tc>
          <w:tcPr>
            <w:tcW w:w="886" w:type="dxa"/>
            <w:tcBorders>
              <w:top w:val="nil"/>
              <w:left w:val="nil"/>
              <w:bottom w:val="single" w:sz="4" w:space="0" w:color="auto"/>
              <w:right w:val="single" w:sz="4" w:space="0" w:color="BFBFBF"/>
            </w:tcBorders>
            <w:shd w:val="clear" w:color="000000" w:fill="FFFFFF"/>
            <w:noWrap/>
            <w:vAlign w:val="center"/>
            <w:hideMark/>
          </w:tcPr>
          <w:p w14:paraId="4442904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8</w:t>
            </w:r>
          </w:p>
        </w:tc>
        <w:tc>
          <w:tcPr>
            <w:tcW w:w="833" w:type="dxa"/>
            <w:tcBorders>
              <w:top w:val="nil"/>
              <w:left w:val="nil"/>
              <w:bottom w:val="single" w:sz="4" w:space="0" w:color="auto"/>
              <w:right w:val="single" w:sz="4" w:space="0" w:color="BFBFBF"/>
            </w:tcBorders>
            <w:shd w:val="clear" w:color="000000" w:fill="FFFFFF"/>
            <w:noWrap/>
            <w:vAlign w:val="center"/>
            <w:hideMark/>
          </w:tcPr>
          <w:p w14:paraId="48A4B72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7</w:t>
            </w:r>
          </w:p>
        </w:tc>
        <w:tc>
          <w:tcPr>
            <w:tcW w:w="852" w:type="dxa"/>
            <w:tcBorders>
              <w:top w:val="nil"/>
              <w:left w:val="nil"/>
              <w:bottom w:val="single" w:sz="4" w:space="0" w:color="auto"/>
              <w:right w:val="single" w:sz="4" w:space="0" w:color="auto"/>
            </w:tcBorders>
            <w:shd w:val="clear" w:color="000000" w:fill="FFFFFF"/>
            <w:noWrap/>
            <w:vAlign w:val="center"/>
            <w:hideMark/>
          </w:tcPr>
          <w:p w14:paraId="7212123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5</w:t>
            </w:r>
          </w:p>
        </w:tc>
      </w:tr>
      <w:tr w:rsidR="00BB0BE5" w:rsidRPr="005B3439" w14:paraId="69B14D01" w14:textId="77777777" w:rsidTr="00115577">
        <w:trPr>
          <w:trHeight w:val="255"/>
        </w:trPr>
        <w:tc>
          <w:tcPr>
            <w:tcW w:w="407" w:type="dxa"/>
            <w:vMerge/>
            <w:tcBorders>
              <w:top w:val="nil"/>
              <w:left w:val="nil"/>
              <w:bottom w:val="nil"/>
              <w:right w:val="nil"/>
            </w:tcBorders>
            <w:vAlign w:val="center"/>
            <w:hideMark/>
          </w:tcPr>
          <w:p w14:paraId="7B8E4E14"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1D564F67" w14:textId="119AD3F9"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04"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1330D8E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2</w:t>
            </w:r>
          </w:p>
        </w:tc>
        <w:tc>
          <w:tcPr>
            <w:tcW w:w="709" w:type="dxa"/>
            <w:tcBorders>
              <w:top w:val="nil"/>
              <w:left w:val="nil"/>
              <w:bottom w:val="single" w:sz="4" w:space="0" w:color="BFBFBF"/>
              <w:right w:val="single" w:sz="4" w:space="0" w:color="auto"/>
            </w:tcBorders>
            <w:shd w:val="clear" w:color="000000" w:fill="D9D9D9"/>
            <w:noWrap/>
            <w:vAlign w:val="center"/>
            <w:hideMark/>
          </w:tcPr>
          <w:p w14:paraId="53FD7EB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808" w:type="dxa"/>
            <w:tcBorders>
              <w:top w:val="nil"/>
              <w:left w:val="single" w:sz="4" w:space="0" w:color="BFBFBF"/>
              <w:bottom w:val="single" w:sz="4" w:space="0" w:color="BFBFBF"/>
              <w:right w:val="single" w:sz="4" w:space="0" w:color="BFBFBF"/>
            </w:tcBorders>
            <w:shd w:val="clear" w:color="000000" w:fill="D9D9D9"/>
            <w:noWrap/>
            <w:vAlign w:val="center"/>
            <w:hideMark/>
          </w:tcPr>
          <w:p w14:paraId="3EF21A4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38</w:t>
            </w:r>
          </w:p>
        </w:tc>
        <w:tc>
          <w:tcPr>
            <w:tcW w:w="944" w:type="dxa"/>
            <w:tcBorders>
              <w:top w:val="nil"/>
              <w:left w:val="nil"/>
              <w:bottom w:val="single" w:sz="4" w:space="0" w:color="BFBFBF"/>
              <w:right w:val="single" w:sz="4" w:space="0" w:color="BFBFBF"/>
            </w:tcBorders>
            <w:shd w:val="clear" w:color="000000" w:fill="D9D9D9"/>
            <w:noWrap/>
            <w:vAlign w:val="center"/>
            <w:hideMark/>
          </w:tcPr>
          <w:p w14:paraId="68E7D92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92</w:t>
            </w:r>
          </w:p>
        </w:tc>
        <w:tc>
          <w:tcPr>
            <w:tcW w:w="948" w:type="dxa"/>
            <w:tcBorders>
              <w:top w:val="nil"/>
              <w:left w:val="nil"/>
              <w:bottom w:val="single" w:sz="4" w:space="0" w:color="BFBFBF"/>
              <w:right w:val="single" w:sz="4" w:space="0" w:color="BFBFBF"/>
            </w:tcBorders>
            <w:shd w:val="clear" w:color="000000" w:fill="D9D9D9"/>
            <w:noWrap/>
            <w:vAlign w:val="center"/>
            <w:hideMark/>
          </w:tcPr>
          <w:p w14:paraId="2183B86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719" w:type="dxa"/>
            <w:tcBorders>
              <w:top w:val="nil"/>
              <w:left w:val="nil"/>
              <w:bottom w:val="single" w:sz="4" w:space="0" w:color="BFBFBF"/>
              <w:right w:val="single" w:sz="4" w:space="0" w:color="BFBFBF"/>
            </w:tcBorders>
            <w:shd w:val="clear" w:color="000000" w:fill="D9D9D9"/>
            <w:noWrap/>
            <w:vAlign w:val="center"/>
            <w:hideMark/>
          </w:tcPr>
          <w:p w14:paraId="55469A4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6</w:t>
            </w:r>
          </w:p>
        </w:tc>
        <w:tc>
          <w:tcPr>
            <w:tcW w:w="905" w:type="dxa"/>
            <w:tcBorders>
              <w:top w:val="nil"/>
              <w:left w:val="nil"/>
              <w:bottom w:val="single" w:sz="4" w:space="0" w:color="BFBFBF"/>
              <w:right w:val="single" w:sz="4" w:space="0" w:color="BFBFBF"/>
            </w:tcBorders>
            <w:shd w:val="clear" w:color="000000" w:fill="D9D9D9"/>
            <w:noWrap/>
            <w:vAlign w:val="center"/>
            <w:hideMark/>
          </w:tcPr>
          <w:p w14:paraId="109901C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8.48</w:t>
            </w:r>
          </w:p>
        </w:tc>
        <w:tc>
          <w:tcPr>
            <w:tcW w:w="886" w:type="dxa"/>
            <w:tcBorders>
              <w:top w:val="nil"/>
              <w:left w:val="nil"/>
              <w:bottom w:val="single" w:sz="4" w:space="0" w:color="BFBFBF"/>
              <w:right w:val="single" w:sz="4" w:space="0" w:color="BFBFBF"/>
            </w:tcBorders>
            <w:shd w:val="clear" w:color="000000" w:fill="D9D9D9"/>
            <w:noWrap/>
            <w:vAlign w:val="center"/>
            <w:hideMark/>
          </w:tcPr>
          <w:p w14:paraId="58E6691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2</w:t>
            </w:r>
          </w:p>
        </w:tc>
        <w:tc>
          <w:tcPr>
            <w:tcW w:w="833" w:type="dxa"/>
            <w:tcBorders>
              <w:top w:val="nil"/>
              <w:left w:val="nil"/>
              <w:bottom w:val="single" w:sz="4" w:space="0" w:color="BFBFBF"/>
              <w:right w:val="single" w:sz="4" w:space="0" w:color="BFBFBF"/>
            </w:tcBorders>
            <w:shd w:val="clear" w:color="000000" w:fill="D9D9D9"/>
            <w:noWrap/>
            <w:vAlign w:val="center"/>
            <w:hideMark/>
          </w:tcPr>
          <w:p w14:paraId="1A5B695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65</w:t>
            </w:r>
          </w:p>
        </w:tc>
        <w:tc>
          <w:tcPr>
            <w:tcW w:w="852" w:type="dxa"/>
            <w:tcBorders>
              <w:top w:val="nil"/>
              <w:left w:val="nil"/>
              <w:bottom w:val="single" w:sz="4" w:space="0" w:color="BFBFBF"/>
              <w:right w:val="single" w:sz="4" w:space="0" w:color="auto"/>
            </w:tcBorders>
            <w:shd w:val="clear" w:color="000000" w:fill="D9D9D9"/>
            <w:noWrap/>
            <w:vAlign w:val="center"/>
            <w:hideMark/>
          </w:tcPr>
          <w:p w14:paraId="3FE5B08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7.14</w:t>
            </w:r>
          </w:p>
        </w:tc>
      </w:tr>
      <w:tr w:rsidR="00BB0BE5" w:rsidRPr="005B3439" w14:paraId="6770D90F" w14:textId="77777777" w:rsidTr="00115577">
        <w:trPr>
          <w:trHeight w:val="264"/>
        </w:trPr>
        <w:tc>
          <w:tcPr>
            <w:tcW w:w="407" w:type="dxa"/>
            <w:vMerge/>
            <w:tcBorders>
              <w:top w:val="nil"/>
              <w:left w:val="nil"/>
              <w:bottom w:val="nil"/>
              <w:right w:val="nil"/>
            </w:tcBorders>
            <w:vAlign w:val="center"/>
            <w:hideMark/>
          </w:tcPr>
          <w:p w14:paraId="51E42123"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37D82CA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7B35126C"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000000" w:fill="D9D9D9"/>
            <w:noWrap/>
            <w:vAlign w:val="center"/>
            <w:hideMark/>
          </w:tcPr>
          <w:p w14:paraId="3E10B5B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808" w:type="dxa"/>
            <w:tcBorders>
              <w:top w:val="nil"/>
              <w:left w:val="single" w:sz="4" w:space="0" w:color="BFBFBF"/>
              <w:bottom w:val="single" w:sz="4" w:space="0" w:color="BFBFBF"/>
              <w:right w:val="single" w:sz="4" w:space="0" w:color="BFBFBF"/>
            </w:tcBorders>
            <w:shd w:val="clear" w:color="000000" w:fill="D9D9D9"/>
            <w:noWrap/>
            <w:vAlign w:val="center"/>
            <w:hideMark/>
          </w:tcPr>
          <w:p w14:paraId="221715E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26</w:t>
            </w:r>
          </w:p>
        </w:tc>
        <w:tc>
          <w:tcPr>
            <w:tcW w:w="944" w:type="dxa"/>
            <w:tcBorders>
              <w:top w:val="nil"/>
              <w:left w:val="nil"/>
              <w:bottom w:val="single" w:sz="4" w:space="0" w:color="BFBFBF"/>
              <w:right w:val="single" w:sz="4" w:space="0" w:color="BFBFBF"/>
            </w:tcBorders>
            <w:shd w:val="clear" w:color="000000" w:fill="D9D9D9"/>
            <w:noWrap/>
            <w:vAlign w:val="center"/>
            <w:hideMark/>
          </w:tcPr>
          <w:p w14:paraId="6AB0072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9</w:t>
            </w:r>
          </w:p>
        </w:tc>
        <w:tc>
          <w:tcPr>
            <w:tcW w:w="948" w:type="dxa"/>
            <w:tcBorders>
              <w:top w:val="nil"/>
              <w:left w:val="nil"/>
              <w:bottom w:val="single" w:sz="4" w:space="0" w:color="BFBFBF"/>
              <w:right w:val="single" w:sz="4" w:space="0" w:color="BFBFBF"/>
            </w:tcBorders>
            <w:shd w:val="clear" w:color="000000" w:fill="D9D9D9"/>
            <w:noWrap/>
            <w:vAlign w:val="center"/>
            <w:hideMark/>
          </w:tcPr>
          <w:p w14:paraId="7E0F1A8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5</w:t>
            </w:r>
          </w:p>
        </w:tc>
        <w:tc>
          <w:tcPr>
            <w:tcW w:w="719" w:type="dxa"/>
            <w:tcBorders>
              <w:top w:val="nil"/>
              <w:left w:val="nil"/>
              <w:bottom w:val="single" w:sz="4" w:space="0" w:color="BFBFBF"/>
              <w:right w:val="single" w:sz="4" w:space="0" w:color="BFBFBF"/>
            </w:tcBorders>
            <w:shd w:val="clear" w:color="000000" w:fill="D9D9D9"/>
            <w:noWrap/>
            <w:vAlign w:val="center"/>
            <w:hideMark/>
          </w:tcPr>
          <w:p w14:paraId="247A02E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5</w:t>
            </w:r>
          </w:p>
        </w:tc>
        <w:tc>
          <w:tcPr>
            <w:tcW w:w="905" w:type="dxa"/>
            <w:tcBorders>
              <w:top w:val="nil"/>
              <w:left w:val="nil"/>
              <w:bottom w:val="single" w:sz="4" w:space="0" w:color="BFBFBF"/>
              <w:right w:val="single" w:sz="4" w:space="0" w:color="BFBFBF"/>
            </w:tcBorders>
            <w:shd w:val="clear" w:color="000000" w:fill="D9D9D9"/>
            <w:noWrap/>
            <w:vAlign w:val="center"/>
            <w:hideMark/>
          </w:tcPr>
          <w:p w14:paraId="77CDA7E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5</w:t>
            </w:r>
          </w:p>
        </w:tc>
        <w:tc>
          <w:tcPr>
            <w:tcW w:w="886" w:type="dxa"/>
            <w:tcBorders>
              <w:top w:val="nil"/>
              <w:left w:val="nil"/>
              <w:bottom w:val="single" w:sz="4" w:space="0" w:color="BFBFBF"/>
              <w:right w:val="single" w:sz="4" w:space="0" w:color="BFBFBF"/>
            </w:tcBorders>
            <w:shd w:val="clear" w:color="000000" w:fill="D9D9D9"/>
            <w:noWrap/>
            <w:vAlign w:val="center"/>
            <w:hideMark/>
          </w:tcPr>
          <w:p w14:paraId="27AE9F1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7</w:t>
            </w:r>
          </w:p>
        </w:tc>
        <w:tc>
          <w:tcPr>
            <w:tcW w:w="833" w:type="dxa"/>
            <w:tcBorders>
              <w:top w:val="nil"/>
              <w:left w:val="nil"/>
              <w:bottom w:val="single" w:sz="4" w:space="0" w:color="BFBFBF"/>
              <w:right w:val="single" w:sz="4" w:space="0" w:color="BFBFBF"/>
            </w:tcBorders>
            <w:shd w:val="clear" w:color="000000" w:fill="D9D9D9"/>
            <w:noWrap/>
            <w:vAlign w:val="center"/>
            <w:hideMark/>
          </w:tcPr>
          <w:p w14:paraId="711AC18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90</w:t>
            </w:r>
          </w:p>
        </w:tc>
        <w:tc>
          <w:tcPr>
            <w:tcW w:w="852" w:type="dxa"/>
            <w:tcBorders>
              <w:top w:val="nil"/>
              <w:left w:val="nil"/>
              <w:bottom w:val="single" w:sz="4" w:space="0" w:color="BFBFBF"/>
              <w:right w:val="single" w:sz="4" w:space="0" w:color="auto"/>
            </w:tcBorders>
            <w:shd w:val="clear" w:color="000000" w:fill="D9D9D9"/>
            <w:noWrap/>
            <w:vAlign w:val="center"/>
            <w:hideMark/>
          </w:tcPr>
          <w:p w14:paraId="2A7F0F0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6.13</w:t>
            </w:r>
          </w:p>
        </w:tc>
      </w:tr>
      <w:tr w:rsidR="00BB0BE5" w:rsidRPr="005B3439" w14:paraId="4F814FE0" w14:textId="77777777" w:rsidTr="00115577">
        <w:trPr>
          <w:trHeight w:val="264"/>
        </w:trPr>
        <w:tc>
          <w:tcPr>
            <w:tcW w:w="407" w:type="dxa"/>
            <w:vMerge/>
            <w:tcBorders>
              <w:top w:val="nil"/>
              <w:left w:val="nil"/>
              <w:bottom w:val="nil"/>
              <w:right w:val="nil"/>
            </w:tcBorders>
            <w:vAlign w:val="center"/>
            <w:hideMark/>
          </w:tcPr>
          <w:p w14:paraId="6F43F9E6"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1DD6EA8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58EF641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000000" w:fill="D9D9D9"/>
            <w:noWrap/>
            <w:vAlign w:val="center"/>
            <w:hideMark/>
          </w:tcPr>
          <w:p w14:paraId="72E0225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808" w:type="dxa"/>
            <w:tcBorders>
              <w:top w:val="nil"/>
              <w:left w:val="single" w:sz="4" w:space="0" w:color="BFBFBF"/>
              <w:bottom w:val="single" w:sz="4" w:space="0" w:color="BFBFBF"/>
              <w:right w:val="single" w:sz="4" w:space="0" w:color="BFBFBF"/>
            </w:tcBorders>
            <w:shd w:val="clear" w:color="000000" w:fill="D9D9D9"/>
            <w:noWrap/>
            <w:vAlign w:val="center"/>
            <w:hideMark/>
          </w:tcPr>
          <w:p w14:paraId="1B926F3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40</w:t>
            </w:r>
          </w:p>
        </w:tc>
        <w:tc>
          <w:tcPr>
            <w:tcW w:w="944" w:type="dxa"/>
            <w:tcBorders>
              <w:top w:val="nil"/>
              <w:left w:val="nil"/>
              <w:bottom w:val="single" w:sz="4" w:space="0" w:color="BFBFBF"/>
              <w:right w:val="single" w:sz="4" w:space="0" w:color="BFBFBF"/>
            </w:tcBorders>
            <w:shd w:val="clear" w:color="000000" w:fill="D9D9D9"/>
            <w:noWrap/>
            <w:vAlign w:val="center"/>
            <w:hideMark/>
          </w:tcPr>
          <w:p w14:paraId="5BC0BA4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48" w:type="dxa"/>
            <w:tcBorders>
              <w:top w:val="nil"/>
              <w:left w:val="nil"/>
              <w:bottom w:val="single" w:sz="4" w:space="0" w:color="BFBFBF"/>
              <w:right w:val="single" w:sz="4" w:space="0" w:color="BFBFBF"/>
            </w:tcBorders>
            <w:shd w:val="clear" w:color="000000" w:fill="D9D9D9"/>
            <w:noWrap/>
            <w:vAlign w:val="center"/>
            <w:hideMark/>
          </w:tcPr>
          <w:p w14:paraId="0BB77CA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7</w:t>
            </w:r>
          </w:p>
        </w:tc>
        <w:tc>
          <w:tcPr>
            <w:tcW w:w="719" w:type="dxa"/>
            <w:tcBorders>
              <w:top w:val="nil"/>
              <w:left w:val="nil"/>
              <w:bottom w:val="single" w:sz="4" w:space="0" w:color="BFBFBF"/>
              <w:right w:val="single" w:sz="4" w:space="0" w:color="BFBFBF"/>
            </w:tcBorders>
            <w:shd w:val="clear" w:color="000000" w:fill="D9D9D9"/>
            <w:noWrap/>
            <w:vAlign w:val="center"/>
            <w:hideMark/>
          </w:tcPr>
          <w:p w14:paraId="1935EF5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905" w:type="dxa"/>
            <w:tcBorders>
              <w:top w:val="nil"/>
              <w:left w:val="nil"/>
              <w:bottom w:val="single" w:sz="4" w:space="0" w:color="BFBFBF"/>
              <w:right w:val="single" w:sz="4" w:space="0" w:color="BFBFBF"/>
            </w:tcBorders>
            <w:shd w:val="clear" w:color="000000" w:fill="D9D9D9"/>
            <w:noWrap/>
            <w:vAlign w:val="center"/>
            <w:hideMark/>
          </w:tcPr>
          <w:p w14:paraId="452C43F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70</w:t>
            </w:r>
          </w:p>
        </w:tc>
        <w:tc>
          <w:tcPr>
            <w:tcW w:w="886" w:type="dxa"/>
            <w:tcBorders>
              <w:top w:val="nil"/>
              <w:left w:val="nil"/>
              <w:bottom w:val="single" w:sz="4" w:space="0" w:color="BFBFBF"/>
              <w:right w:val="single" w:sz="4" w:space="0" w:color="BFBFBF"/>
            </w:tcBorders>
            <w:shd w:val="clear" w:color="000000" w:fill="D9D9D9"/>
            <w:noWrap/>
            <w:vAlign w:val="center"/>
            <w:hideMark/>
          </w:tcPr>
          <w:p w14:paraId="4E38F0C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1</w:t>
            </w:r>
          </w:p>
        </w:tc>
        <w:tc>
          <w:tcPr>
            <w:tcW w:w="833" w:type="dxa"/>
            <w:tcBorders>
              <w:top w:val="nil"/>
              <w:left w:val="nil"/>
              <w:bottom w:val="single" w:sz="4" w:space="0" w:color="BFBFBF"/>
              <w:right w:val="single" w:sz="4" w:space="0" w:color="BFBFBF"/>
            </w:tcBorders>
            <w:shd w:val="clear" w:color="000000" w:fill="D9D9D9"/>
            <w:noWrap/>
            <w:vAlign w:val="center"/>
            <w:hideMark/>
          </w:tcPr>
          <w:p w14:paraId="797A51D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8</w:t>
            </w:r>
          </w:p>
        </w:tc>
        <w:tc>
          <w:tcPr>
            <w:tcW w:w="852" w:type="dxa"/>
            <w:tcBorders>
              <w:top w:val="nil"/>
              <w:left w:val="nil"/>
              <w:bottom w:val="single" w:sz="4" w:space="0" w:color="BFBFBF"/>
              <w:right w:val="single" w:sz="4" w:space="0" w:color="auto"/>
            </w:tcBorders>
            <w:shd w:val="clear" w:color="000000" w:fill="D9D9D9"/>
            <w:noWrap/>
            <w:vAlign w:val="center"/>
            <w:hideMark/>
          </w:tcPr>
          <w:p w14:paraId="64A2AAD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r>
      <w:tr w:rsidR="00BB0BE5" w:rsidRPr="005B3439" w14:paraId="4645D5FE" w14:textId="77777777" w:rsidTr="00115577">
        <w:trPr>
          <w:trHeight w:val="255"/>
        </w:trPr>
        <w:tc>
          <w:tcPr>
            <w:tcW w:w="407" w:type="dxa"/>
            <w:vMerge/>
            <w:tcBorders>
              <w:top w:val="nil"/>
              <w:left w:val="nil"/>
              <w:bottom w:val="nil"/>
              <w:right w:val="nil"/>
            </w:tcBorders>
            <w:vAlign w:val="center"/>
            <w:hideMark/>
          </w:tcPr>
          <w:p w14:paraId="2EE226AF"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34F2C70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60CA9EB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000000" w:fill="D9D9D9"/>
            <w:noWrap/>
            <w:vAlign w:val="center"/>
            <w:hideMark/>
          </w:tcPr>
          <w:p w14:paraId="5837319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808" w:type="dxa"/>
            <w:tcBorders>
              <w:top w:val="nil"/>
              <w:left w:val="single" w:sz="4" w:space="0" w:color="BFBFBF"/>
              <w:bottom w:val="single" w:sz="4" w:space="0" w:color="BFBFBF"/>
              <w:right w:val="single" w:sz="4" w:space="0" w:color="BFBFBF"/>
            </w:tcBorders>
            <w:shd w:val="clear" w:color="000000" w:fill="D9D9D9"/>
            <w:noWrap/>
            <w:vAlign w:val="center"/>
            <w:hideMark/>
          </w:tcPr>
          <w:p w14:paraId="58762B4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1.00</w:t>
            </w:r>
          </w:p>
        </w:tc>
        <w:tc>
          <w:tcPr>
            <w:tcW w:w="944" w:type="dxa"/>
            <w:tcBorders>
              <w:top w:val="nil"/>
              <w:left w:val="nil"/>
              <w:bottom w:val="single" w:sz="4" w:space="0" w:color="BFBFBF"/>
              <w:right w:val="single" w:sz="4" w:space="0" w:color="BFBFBF"/>
            </w:tcBorders>
            <w:shd w:val="clear" w:color="000000" w:fill="D9D9D9"/>
            <w:noWrap/>
            <w:vAlign w:val="center"/>
            <w:hideMark/>
          </w:tcPr>
          <w:p w14:paraId="4867DA5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84</w:t>
            </w:r>
          </w:p>
        </w:tc>
        <w:tc>
          <w:tcPr>
            <w:tcW w:w="948" w:type="dxa"/>
            <w:tcBorders>
              <w:top w:val="nil"/>
              <w:left w:val="nil"/>
              <w:bottom w:val="single" w:sz="4" w:space="0" w:color="BFBFBF"/>
              <w:right w:val="single" w:sz="4" w:space="0" w:color="BFBFBF"/>
            </w:tcBorders>
            <w:shd w:val="clear" w:color="000000" w:fill="D9D9D9"/>
            <w:noWrap/>
            <w:vAlign w:val="center"/>
            <w:hideMark/>
          </w:tcPr>
          <w:p w14:paraId="53307D1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7</w:t>
            </w:r>
          </w:p>
        </w:tc>
        <w:tc>
          <w:tcPr>
            <w:tcW w:w="719" w:type="dxa"/>
            <w:tcBorders>
              <w:top w:val="nil"/>
              <w:left w:val="nil"/>
              <w:bottom w:val="single" w:sz="4" w:space="0" w:color="BFBFBF"/>
              <w:right w:val="single" w:sz="4" w:space="0" w:color="BFBFBF"/>
            </w:tcBorders>
            <w:shd w:val="clear" w:color="000000" w:fill="D9D9D9"/>
            <w:noWrap/>
            <w:vAlign w:val="center"/>
            <w:hideMark/>
          </w:tcPr>
          <w:p w14:paraId="063AF53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905" w:type="dxa"/>
            <w:tcBorders>
              <w:top w:val="nil"/>
              <w:left w:val="nil"/>
              <w:bottom w:val="single" w:sz="4" w:space="0" w:color="BFBFBF"/>
              <w:right w:val="single" w:sz="4" w:space="0" w:color="BFBFBF"/>
            </w:tcBorders>
            <w:shd w:val="clear" w:color="000000" w:fill="D9D9D9"/>
            <w:noWrap/>
            <w:vAlign w:val="center"/>
            <w:hideMark/>
          </w:tcPr>
          <w:p w14:paraId="1EDE9C2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2.84</w:t>
            </w:r>
          </w:p>
        </w:tc>
        <w:tc>
          <w:tcPr>
            <w:tcW w:w="886" w:type="dxa"/>
            <w:tcBorders>
              <w:top w:val="nil"/>
              <w:left w:val="nil"/>
              <w:bottom w:val="single" w:sz="4" w:space="0" w:color="BFBFBF"/>
              <w:right w:val="single" w:sz="4" w:space="0" w:color="BFBFBF"/>
            </w:tcBorders>
            <w:shd w:val="clear" w:color="000000" w:fill="D9D9D9"/>
            <w:noWrap/>
            <w:vAlign w:val="center"/>
            <w:hideMark/>
          </w:tcPr>
          <w:p w14:paraId="5D19FF4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77</w:t>
            </w:r>
          </w:p>
        </w:tc>
        <w:tc>
          <w:tcPr>
            <w:tcW w:w="833" w:type="dxa"/>
            <w:tcBorders>
              <w:top w:val="nil"/>
              <w:left w:val="nil"/>
              <w:bottom w:val="single" w:sz="4" w:space="0" w:color="BFBFBF"/>
              <w:right w:val="single" w:sz="4" w:space="0" w:color="BFBFBF"/>
            </w:tcBorders>
            <w:shd w:val="clear" w:color="000000" w:fill="D9D9D9"/>
            <w:noWrap/>
            <w:vAlign w:val="center"/>
            <w:hideMark/>
          </w:tcPr>
          <w:p w14:paraId="49622E1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76</w:t>
            </w:r>
          </w:p>
        </w:tc>
        <w:tc>
          <w:tcPr>
            <w:tcW w:w="852" w:type="dxa"/>
            <w:tcBorders>
              <w:top w:val="nil"/>
              <w:left w:val="nil"/>
              <w:bottom w:val="single" w:sz="4" w:space="0" w:color="BFBFBF"/>
              <w:right w:val="single" w:sz="4" w:space="0" w:color="auto"/>
            </w:tcBorders>
            <w:shd w:val="clear" w:color="000000" w:fill="D9D9D9"/>
            <w:noWrap/>
            <w:vAlign w:val="center"/>
            <w:hideMark/>
          </w:tcPr>
          <w:p w14:paraId="568EFB2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5.00</w:t>
            </w:r>
          </w:p>
        </w:tc>
      </w:tr>
      <w:tr w:rsidR="00BB0BE5" w:rsidRPr="005B3439" w14:paraId="38E01933" w14:textId="77777777" w:rsidTr="00115577">
        <w:trPr>
          <w:trHeight w:val="264"/>
        </w:trPr>
        <w:tc>
          <w:tcPr>
            <w:tcW w:w="407" w:type="dxa"/>
            <w:vMerge/>
            <w:tcBorders>
              <w:top w:val="nil"/>
              <w:left w:val="nil"/>
              <w:bottom w:val="nil"/>
              <w:right w:val="nil"/>
            </w:tcBorders>
            <w:vAlign w:val="center"/>
            <w:hideMark/>
          </w:tcPr>
          <w:p w14:paraId="002F4E6A"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31DFE38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752822D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auto"/>
              <w:right w:val="single" w:sz="4" w:space="0" w:color="auto"/>
            </w:tcBorders>
            <w:shd w:val="clear" w:color="000000" w:fill="D9D9D9"/>
            <w:noWrap/>
            <w:vAlign w:val="center"/>
            <w:hideMark/>
          </w:tcPr>
          <w:p w14:paraId="1FCD327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808" w:type="dxa"/>
            <w:tcBorders>
              <w:top w:val="nil"/>
              <w:left w:val="single" w:sz="4" w:space="0" w:color="BFBFBF"/>
              <w:bottom w:val="single" w:sz="4" w:space="0" w:color="auto"/>
              <w:right w:val="single" w:sz="4" w:space="0" w:color="BFBFBF"/>
            </w:tcBorders>
            <w:shd w:val="clear" w:color="000000" w:fill="D9D9D9"/>
            <w:noWrap/>
            <w:vAlign w:val="center"/>
            <w:hideMark/>
          </w:tcPr>
          <w:p w14:paraId="1E1637C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00</w:t>
            </w:r>
          </w:p>
        </w:tc>
        <w:tc>
          <w:tcPr>
            <w:tcW w:w="944" w:type="dxa"/>
            <w:tcBorders>
              <w:top w:val="nil"/>
              <w:left w:val="nil"/>
              <w:bottom w:val="single" w:sz="4" w:space="0" w:color="auto"/>
              <w:right w:val="single" w:sz="4" w:space="0" w:color="BFBFBF"/>
            </w:tcBorders>
            <w:shd w:val="clear" w:color="000000" w:fill="D9D9D9"/>
            <w:noWrap/>
            <w:vAlign w:val="center"/>
            <w:hideMark/>
          </w:tcPr>
          <w:p w14:paraId="5566B5B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00</w:t>
            </w:r>
          </w:p>
        </w:tc>
        <w:tc>
          <w:tcPr>
            <w:tcW w:w="948" w:type="dxa"/>
            <w:tcBorders>
              <w:top w:val="nil"/>
              <w:left w:val="nil"/>
              <w:bottom w:val="single" w:sz="4" w:space="0" w:color="auto"/>
              <w:right w:val="single" w:sz="4" w:space="0" w:color="BFBFBF"/>
            </w:tcBorders>
            <w:shd w:val="clear" w:color="000000" w:fill="D9D9D9"/>
            <w:noWrap/>
            <w:vAlign w:val="center"/>
            <w:hideMark/>
          </w:tcPr>
          <w:p w14:paraId="60571BC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00</w:t>
            </w:r>
          </w:p>
        </w:tc>
        <w:tc>
          <w:tcPr>
            <w:tcW w:w="719" w:type="dxa"/>
            <w:tcBorders>
              <w:top w:val="nil"/>
              <w:left w:val="nil"/>
              <w:bottom w:val="single" w:sz="4" w:space="0" w:color="auto"/>
              <w:right w:val="single" w:sz="4" w:space="0" w:color="BFBFBF"/>
            </w:tcBorders>
            <w:shd w:val="clear" w:color="000000" w:fill="D9D9D9"/>
            <w:noWrap/>
            <w:vAlign w:val="center"/>
            <w:hideMark/>
          </w:tcPr>
          <w:p w14:paraId="08D2894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00</w:t>
            </w:r>
          </w:p>
        </w:tc>
        <w:tc>
          <w:tcPr>
            <w:tcW w:w="905" w:type="dxa"/>
            <w:tcBorders>
              <w:top w:val="nil"/>
              <w:left w:val="nil"/>
              <w:bottom w:val="single" w:sz="4" w:space="0" w:color="auto"/>
              <w:right w:val="single" w:sz="4" w:space="0" w:color="BFBFBF"/>
            </w:tcBorders>
            <w:shd w:val="clear" w:color="000000" w:fill="D9D9D9"/>
            <w:noWrap/>
            <w:vAlign w:val="center"/>
            <w:hideMark/>
          </w:tcPr>
          <w:p w14:paraId="0FE826C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00</w:t>
            </w:r>
          </w:p>
        </w:tc>
        <w:tc>
          <w:tcPr>
            <w:tcW w:w="886" w:type="dxa"/>
            <w:tcBorders>
              <w:top w:val="nil"/>
              <w:left w:val="nil"/>
              <w:bottom w:val="single" w:sz="4" w:space="0" w:color="auto"/>
              <w:right w:val="single" w:sz="4" w:space="0" w:color="BFBFBF"/>
            </w:tcBorders>
            <w:shd w:val="clear" w:color="000000" w:fill="D9D9D9"/>
            <w:noWrap/>
            <w:vAlign w:val="center"/>
            <w:hideMark/>
          </w:tcPr>
          <w:p w14:paraId="58257C6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00</w:t>
            </w:r>
          </w:p>
        </w:tc>
        <w:tc>
          <w:tcPr>
            <w:tcW w:w="833" w:type="dxa"/>
            <w:tcBorders>
              <w:top w:val="nil"/>
              <w:left w:val="nil"/>
              <w:bottom w:val="single" w:sz="4" w:space="0" w:color="auto"/>
              <w:right w:val="single" w:sz="4" w:space="0" w:color="BFBFBF"/>
            </w:tcBorders>
            <w:shd w:val="clear" w:color="000000" w:fill="D9D9D9"/>
            <w:noWrap/>
            <w:vAlign w:val="center"/>
            <w:hideMark/>
          </w:tcPr>
          <w:p w14:paraId="31229E3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00</w:t>
            </w:r>
          </w:p>
        </w:tc>
        <w:tc>
          <w:tcPr>
            <w:tcW w:w="852" w:type="dxa"/>
            <w:tcBorders>
              <w:top w:val="nil"/>
              <w:left w:val="nil"/>
              <w:bottom w:val="single" w:sz="4" w:space="0" w:color="auto"/>
              <w:right w:val="single" w:sz="4" w:space="0" w:color="auto"/>
            </w:tcBorders>
            <w:shd w:val="clear" w:color="000000" w:fill="D9D9D9"/>
            <w:noWrap/>
            <w:vAlign w:val="center"/>
            <w:hideMark/>
          </w:tcPr>
          <w:p w14:paraId="181D58B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00</w:t>
            </w:r>
          </w:p>
        </w:tc>
      </w:tr>
      <w:tr w:rsidR="00BB0BE5" w:rsidRPr="005B3439" w14:paraId="0B2C24DB" w14:textId="77777777" w:rsidTr="00115577">
        <w:trPr>
          <w:trHeight w:val="255"/>
        </w:trPr>
        <w:tc>
          <w:tcPr>
            <w:tcW w:w="407" w:type="dxa"/>
            <w:vMerge/>
            <w:tcBorders>
              <w:top w:val="nil"/>
              <w:left w:val="nil"/>
              <w:bottom w:val="nil"/>
              <w:right w:val="nil"/>
            </w:tcBorders>
            <w:vAlign w:val="center"/>
            <w:hideMark/>
          </w:tcPr>
          <w:p w14:paraId="08339B63"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3EDCE0F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AAFE9F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3</w:t>
            </w:r>
          </w:p>
        </w:tc>
        <w:tc>
          <w:tcPr>
            <w:tcW w:w="709" w:type="dxa"/>
            <w:tcBorders>
              <w:top w:val="nil"/>
              <w:left w:val="nil"/>
              <w:bottom w:val="single" w:sz="4" w:space="0" w:color="BFBFBF"/>
              <w:right w:val="single" w:sz="4" w:space="0" w:color="auto"/>
            </w:tcBorders>
            <w:shd w:val="clear" w:color="auto" w:fill="auto"/>
            <w:noWrap/>
            <w:vAlign w:val="center"/>
            <w:hideMark/>
          </w:tcPr>
          <w:p w14:paraId="09B0122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808"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42B474E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79</w:t>
            </w:r>
          </w:p>
        </w:tc>
        <w:tc>
          <w:tcPr>
            <w:tcW w:w="944" w:type="dxa"/>
            <w:tcBorders>
              <w:top w:val="single" w:sz="4" w:space="0" w:color="BFBFBF"/>
              <w:left w:val="nil"/>
              <w:bottom w:val="single" w:sz="4" w:space="0" w:color="BFBFBF"/>
              <w:right w:val="single" w:sz="4" w:space="0" w:color="BFBFBF"/>
            </w:tcBorders>
            <w:shd w:val="clear" w:color="000000" w:fill="FFFFFF"/>
            <w:noWrap/>
            <w:vAlign w:val="center"/>
            <w:hideMark/>
          </w:tcPr>
          <w:p w14:paraId="1FF6620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4</w:t>
            </w:r>
          </w:p>
        </w:tc>
        <w:tc>
          <w:tcPr>
            <w:tcW w:w="948" w:type="dxa"/>
            <w:tcBorders>
              <w:top w:val="nil"/>
              <w:left w:val="nil"/>
              <w:bottom w:val="nil"/>
              <w:right w:val="nil"/>
            </w:tcBorders>
            <w:shd w:val="clear" w:color="auto" w:fill="auto"/>
            <w:noWrap/>
            <w:vAlign w:val="center"/>
            <w:hideMark/>
          </w:tcPr>
          <w:p w14:paraId="4A1B1CF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4</w:t>
            </w:r>
          </w:p>
        </w:tc>
        <w:tc>
          <w:tcPr>
            <w:tcW w:w="719"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0D328CE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7</w:t>
            </w:r>
          </w:p>
        </w:tc>
        <w:tc>
          <w:tcPr>
            <w:tcW w:w="905" w:type="dxa"/>
            <w:tcBorders>
              <w:top w:val="single" w:sz="4" w:space="0" w:color="BFBFBF"/>
              <w:left w:val="nil"/>
              <w:bottom w:val="single" w:sz="4" w:space="0" w:color="BFBFBF"/>
              <w:right w:val="single" w:sz="4" w:space="0" w:color="BFBFBF"/>
            </w:tcBorders>
            <w:shd w:val="clear" w:color="000000" w:fill="FFFFFF"/>
            <w:noWrap/>
            <w:vAlign w:val="center"/>
            <w:hideMark/>
          </w:tcPr>
          <w:p w14:paraId="6753CEE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7.52</w:t>
            </w:r>
          </w:p>
        </w:tc>
        <w:tc>
          <w:tcPr>
            <w:tcW w:w="886" w:type="dxa"/>
            <w:tcBorders>
              <w:top w:val="single" w:sz="4" w:space="0" w:color="BFBFBF"/>
              <w:left w:val="nil"/>
              <w:bottom w:val="single" w:sz="4" w:space="0" w:color="BFBFBF"/>
              <w:right w:val="single" w:sz="4" w:space="0" w:color="BFBFBF"/>
            </w:tcBorders>
            <w:shd w:val="clear" w:color="000000" w:fill="FFFFFF"/>
            <w:noWrap/>
            <w:vAlign w:val="center"/>
            <w:hideMark/>
          </w:tcPr>
          <w:p w14:paraId="1535907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00</w:t>
            </w:r>
          </w:p>
        </w:tc>
        <w:tc>
          <w:tcPr>
            <w:tcW w:w="833" w:type="dxa"/>
            <w:tcBorders>
              <w:top w:val="single" w:sz="4" w:space="0" w:color="BFBFBF"/>
              <w:left w:val="nil"/>
              <w:bottom w:val="single" w:sz="4" w:space="0" w:color="BFBFBF"/>
              <w:right w:val="single" w:sz="4" w:space="0" w:color="BFBFBF"/>
            </w:tcBorders>
            <w:shd w:val="clear" w:color="000000" w:fill="FFFFFF"/>
            <w:noWrap/>
            <w:vAlign w:val="center"/>
            <w:hideMark/>
          </w:tcPr>
          <w:p w14:paraId="42F32A0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17</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05A0F6E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1.98</w:t>
            </w:r>
          </w:p>
        </w:tc>
      </w:tr>
      <w:tr w:rsidR="00BB0BE5" w:rsidRPr="005B3439" w14:paraId="0F4884D2" w14:textId="77777777" w:rsidTr="00115577">
        <w:trPr>
          <w:trHeight w:val="264"/>
        </w:trPr>
        <w:tc>
          <w:tcPr>
            <w:tcW w:w="407" w:type="dxa"/>
            <w:vMerge/>
            <w:tcBorders>
              <w:top w:val="nil"/>
              <w:left w:val="nil"/>
              <w:bottom w:val="nil"/>
              <w:right w:val="nil"/>
            </w:tcBorders>
            <w:vAlign w:val="center"/>
            <w:hideMark/>
          </w:tcPr>
          <w:p w14:paraId="378E967D"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7430045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712349A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auto" w:fill="auto"/>
            <w:noWrap/>
            <w:vAlign w:val="center"/>
            <w:hideMark/>
          </w:tcPr>
          <w:p w14:paraId="71CD99F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808" w:type="dxa"/>
            <w:tcBorders>
              <w:top w:val="nil"/>
              <w:left w:val="single" w:sz="4" w:space="0" w:color="BFBFBF"/>
              <w:bottom w:val="single" w:sz="4" w:space="0" w:color="BFBFBF"/>
              <w:right w:val="single" w:sz="4" w:space="0" w:color="BFBFBF"/>
            </w:tcBorders>
            <w:shd w:val="clear" w:color="000000" w:fill="FFFFFF"/>
            <w:noWrap/>
            <w:vAlign w:val="center"/>
            <w:hideMark/>
          </w:tcPr>
          <w:p w14:paraId="7798237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81</w:t>
            </w:r>
          </w:p>
        </w:tc>
        <w:tc>
          <w:tcPr>
            <w:tcW w:w="944" w:type="dxa"/>
            <w:tcBorders>
              <w:top w:val="nil"/>
              <w:left w:val="nil"/>
              <w:bottom w:val="single" w:sz="4" w:space="0" w:color="BFBFBF"/>
              <w:right w:val="single" w:sz="4" w:space="0" w:color="BFBFBF"/>
            </w:tcBorders>
            <w:shd w:val="clear" w:color="000000" w:fill="FFFFFF"/>
            <w:noWrap/>
            <w:vAlign w:val="center"/>
            <w:hideMark/>
          </w:tcPr>
          <w:p w14:paraId="2294A55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4</w:t>
            </w:r>
          </w:p>
        </w:tc>
        <w:tc>
          <w:tcPr>
            <w:tcW w:w="948" w:type="dxa"/>
            <w:tcBorders>
              <w:top w:val="single" w:sz="4" w:space="0" w:color="BFBFBF"/>
              <w:left w:val="nil"/>
              <w:bottom w:val="single" w:sz="4" w:space="0" w:color="BFBFBF"/>
              <w:right w:val="single" w:sz="4" w:space="0" w:color="BFBFBF"/>
            </w:tcBorders>
            <w:shd w:val="clear" w:color="000000" w:fill="FFFFFF"/>
            <w:noWrap/>
            <w:vAlign w:val="center"/>
            <w:hideMark/>
          </w:tcPr>
          <w:p w14:paraId="3B985EE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8</w:t>
            </w:r>
          </w:p>
        </w:tc>
        <w:tc>
          <w:tcPr>
            <w:tcW w:w="719" w:type="dxa"/>
            <w:tcBorders>
              <w:top w:val="nil"/>
              <w:left w:val="nil"/>
              <w:bottom w:val="single" w:sz="4" w:space="0" w:color="BFBFBF"/>
              <w:right w:val="single" w:sz="4" w:space="0" w:color="BFBFBF"/>
            </w:tcBorders>
            <w:shd w:val="clear" w:color="000000" w:fill="FFFFFF"/>
            <w:noWrap/>
            <w:vAlign w:val="center"/>
            <w:hideMark/>
          </w:tcPr>
          <w:p w14:paraId="5F7DFC1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1</w:t>
            </w:r>
          </w:p>
        </w:tc>
        <w:tc>
          <w:tcPr>
            <w:tcW w:w="905" w:type="dxa"/>
            <w:tcBorders>
              <w:top w:val="nil"/>
              <w:left w:val="nil"/>
              <w:bottom w:val="single" w:sz="4" w:space="0" w:color="BFBFBF"/>
              <w:right w:val="single" w:sz="4" w:space="0" w:color="BFBFBF"/>
            </w:tcBorders>
            <w:shd w:val="clear" w:color="000000" w:fill="FFFFFF"/>
            <w:noWrap/>
            <w:vAlign w:val="center"/>
            <w:hideMark/>
          </w:tcPr>
          <w:p w14:paraId="7F3CEA5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8.69</w:t>
            </w:r>
          </w:p>
        </w:tc>
        <w:tc>
          <w:tcPr>
            <w:tcW w:w="886" w:type="dxa"/>
            <w:tcBorders>
              <w:top w:val="nil"/>
              <w:left w:val="nil"/>
              <w:bottom w:val="single" w:sz="4" w:space="0" w:color="BFBFBF"/>
              <w:right w:val="single" w:sz="4" w:space="0" w:color="BFBFBF"/>
            </w:tcBorders>
            <w:shd w:val="clear" w:color="000000" w:fill="FFFFFF"/>
            <w:noWrap/>
            <w:vAlign w:val="center"/>
            <w:hideMark/>
          </w:tcPr>
          <w:p w14:paraId="5EF6688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28</w:t>
            </w:r>
          </w:p>
        </w:tc>
        <w:tc>
          <w:tcPr>
            <w:tcW w:w="833" w:type="dxa"/>
            <w:tcBorders>
              <w:top w:val="nil"/>
              <w:left w:val="nil"/>
              <w:bottom w:val="single" w:sz="4" w:space="0" w:color="BFBFBF"/>
              <w:right w:val="single" w:sz="4" w:space="0" w:color="BFBFBF"/>
            </w:tcBorders>
            <w:shd w:val="clear" w:color="000000" w:fill="FFFFFF"/>
            <w:noWrap/>
            <w:vAlign w:val="center"/>
            <w:hideMark/>
          </w:tcPr>
          <w:p w14:paraId="2E154FA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81</w:t>
            </w:r>
          </w:p>
        </w:tc>
        <w:tc>
          <w:tcPr>
            <w:tcW w:w="852" w:type="dxa"/>
            <w:tcBorders>
              <w:top w:val="nil"/>
              <w:left w:val="nil"/>
              <w:bottom w:val="single" w:sz="4" w:space="0" w:color="BFBFBF"/>
              <w:right w:val="single" w:sz="4" w:space="0" w:color="auto"/>
            </w:tcBorders>
            <w:shd w:val="clear" w:color="000000" w:fill="FFFFFF"/>
            <w:noWrap/>
            <w:vAlign w:val="center"/>
            <w:hideMark/>
          </w:tcPr>
          <w:p w14:paraId="029E55A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3.77</w:t>
            </w:r>
          </w:p>
        </w:tc>
      </w:tr>
      <w:tr w:rsidR="00BB0BE5" w:rsidRPr="005B3439" w14:paraId="130433FA" w14:textId="77777777" w:rsidTr="00115577">
        <w:trPr>
          <w:trHeight w:val="264"/>
        </w:trPr>
        <w:tc>
          <w:tcPr>
            <w:tcW w:w="407" w:type="dxa"/>
            <w:vMerge/>
            <w:tcBorders>
              <w:top w:val="nil"/>
              <w:left w:val="nil"/>
              <w:bottom w:val="nil"/>
              <w:right w:val="nil"/>
            </w:tcBorders>
            <w:vAlign w:val="center"/>
            <w:hideMark/>
          </w:tcPr>
          <w:p w14:paraId="6C1C12A7"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0C04818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23E94759"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auto" w:fill="auto"/>
            <w:noWrap/>
            <w:vAlign w:val="center"/>
            <w:hideMark/>
          </w:tcPr>
          <w:p w14:paraId="4762E31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808" w:type="dxa"/>
            <w:tcBorders>
              <w:top w:val="nil"/>
              <w:left w:val="single" w:sz="4" w:space="0" w:color="BFBFBF"/>
              <w:bottom w:val="single" w:sz="4" w:space="0" w:color="BFBFBF"/>
              <w:right w:val="single" w:sz="4" w:space="0" w:color="BFBFBF"/>
            </w:tcBorders>
            <w:shd w:val="clear" w:color="000000" w:fill="FFFFFF"/>
            <w:noWrap/>
            <w:vAlign w:val="center"/>
            <w:hideMark/>
          </w:tcPr>
          <w:p w14:paraId="37AFE22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w:t>
            </w:r>
          </w:p>
        </w:tc>
        <w:tc>
          <w:tcPr>
            <w:tcW w:w="944" w:type="dxa"/>
            <w:tcBorders>
              <w:top w:val="nil"/>
              <w:left w:val="nil"/>
              <w:bottom w:val="single" w:sz="4" w:space="0" w:color="BFBFBF"/>
              <w:right w:val="single" w:sz="4" w:space="0" w:color="BFBFBF"/>
            </w:tcBorders>
            <w:shd w:val="clear" w:color="000000" w:fill="FFFFFF"/>
            <w:noWrap/>
            <w:vAlign w:val="center"/>
            <w:hideMark/>
          </w:tcPr>
          <w:p w14:paraId="7184778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48" w:type="dxa"/>
            <w:tcBorders>
              <w:top w:val="nil"/>
              <w:left w:val="nil"/>
              <w:bottom w:val="single" w:sz="4" w:space="0" w:color="BFBFBF"/>
              <w:right w:val="single" w:sz="4" w:space="0" w:color="BFBFBF"/>
            </w:tcBorders>
            <w:shd w:val="clear" w:color="000000" w:fill="FFFFFF"/>
            <w:noWrap/>
            <w:vAlign w:val="center"/>
            <w:hideMark/>
          </w:tcPr>
          <w:p w14:paraId="01E9F26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5</w:t>
            </w:r>
          </w:p>
        </w:tc>
        <w:tc>
          <w:tcPr>
            <w:tcW w:w="719" w:type="dxa"/>
            <w:tcBorders>
              <w:top w:val="nil"/>
              <w:left w:val="nil"/>
              <w:bottom w:val="single" w:sz="4" w:space="0" w:color="BFBFBF"/>
              <w:right w:val="single" w:sz="4" w:space="0" w:color="BFBFBF"/>
            </w:tcBorders>
            <w:shd w:val="clear" w:color="000000" w:fill="FFFFFF"/>
            <w:noWrap/>
            <w:vAlign w:val="center"/>
            <w:hideMark/>
          </w:tcPr>
          <w:p w14:paraId="0704044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0</w:t>
            </w:r>
          </w:p>
        </w:tc>
        <w:tc>
          <w:tcPr>
            <w:tcW w:w="905" w:type="dxa"/>
            <w:tcBorders>
              <w:top w:val="nil"/>
              <w:left w:val="nil"/>
              <w:bottom w:val="single" w:sz="4" w:space="0" w:color="BFBFBF"/>
              <w:right w:val="single" w:sz="4" w:space="0" w:color="BFBFBF"/>
            </w:tcBorders>
            <w:shd w:val="clear" w:color="000000" w:fill="FFFFFF"/>
            <w:noWrap/>
            <w:vAlign w:val="center"/>
            <w:hideMark/>
          </w:tcPr>
          <w:p w14:paraId="4023C7A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886" w:type="dxa"/>
            <w:tcBorders>
              <w:top w:val="nil"/>
              <w:left w:val="nil"/>
              <w:bottom w:val="single" w:sz="4" w:space="0" w:color="BFBFBF"/>
              <w:right w:val="single" w:sz="4" w:space="0" w:color="BFBFBF"/>
            </w:tcBorders>
            <w:shd w:val="clear" w:color="000000" w:fill="FFFFFF"/>
            <w:noWrap/>
            <w:vAlign w:val="center"/>
            <w:hideMark/>
          </w:tcPr>
          <w:p w14:paraId="37AEDED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833" w:type="dxa"/>
            <w:tcBorders>
              <w:top w:val="nil"/>
              <w:left w:val="nil"/>
              <w:bottom w:val="single" w:sz="4" w:space="0" w:color="BFBFBF"/>
              <w:right w:val="single" w:sz="4" w:space="0" w:color="BFBFBF"/>
            </w:tcBorders>
            <w:shd w:val="clear" w:color="000000" w:fill="FFFFFF"/>
            <w:noWrap/>
            <w:vAlign w:val="center"/>
            <w:hideMark/>
          </w:tcPr>
          <w:p w14:paraId="4AA7F43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52" w:type="dxa"/>
            <w:tcBorders>
              <w:top w:val="nil"/>
              <w:left w:val="nil"/>
              <w:bottom w:val="single" w:sz="4" w:space="0" w:color="BFBFBF"/>
              <w:right w:val="single" w:sz="4" w:space="0" w:color="auto"/>
            </w:tcBorders>
            <w:shd w:val="clear" w:color="000000" w:fill="FFFFFF"/>
            <w:noWrap/>
            <w:vAlign w:val="center"/>
            <w:hideMark/>
          </w:tcPr>
          <w:p w14:paraId="284FA89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r>
      <w:tr w:rsidR="00BB0BE5" w:rsidRPr="005B3439" w14:paraId="52D54449" w14:textId="77777777" w:rsidTr="00115577">
        <w:trPr>
          <w:trHeight w:val="264"/>
        </w:trPr>
        <w:tc>
          <w:tcPr>
            <w:tcW w:w="407" w:type="dxa"/>
            <w:vMerge/>
            <w:tcBorders>
              <w:top w:val="nil"/>
              <w:left w:val="nil"/>
              <w:bottom w:val="nil"/>
              <w:right w:val="nil"/>
            </w:tcBorders>
            <w:vAlign w:val="center"/>
            <w:hideMark/>
          </w:tcPr>
          <w:p w14:paraId="234AC65A"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06A83DF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7F5D18D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auto" w:fill="auto"/>
            <w:noWrap/>
            <w:vAlign w:val="center"/>
            <w:hideMark/>
          </w:tcPr>
          <w:p w14:paraId="318E1B1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808" w:type="dxa"/>
            <w:tcBorders>
              <w:top w:val="nil"/>
              <w:left w:val="single" w:sz="4" w:space="0" w:color="BFBFBF"/>
              <w:bottom w:val="single" w:sz="4" w:space="0" w:color="BFBFBF"/>
              <w:right w:val="single" w:sz="4" w:space="0" w:color="BFBFBF"/>
            </w:tcBorders>
            <w:shd w:val="clear" w:color="000000" w:fill="FFFFFF"/>
            <w:noWrap/>
            <w:vAlign w:val="center"/>
            <w:hideMark/>
          </w:tcPr>
          <w:p w14:paraId="33B1088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7.00</w:t>
            </w:r>
          </w:p>
        </w:tc>
        <w:tc>
          <w:tcPr>
            <w:tcW w:w="944" w:type="dxa"/>
            <w:tcBorders>
              <w:top w:val="nil"/>
              <w:left w:val="nil"/>
              <w:bottom w:val="single" w:sz="4" w:space="0" w:color="BFBFBF"/>
              <w:right w:val="single" w:sz="4" w:space="0" w:color="BFBFBF"/>
            </w:tcBorders>
            <w:shd w:val="clear" w:color="000000" w:fill="FFFFFF"/>
            <w:noWrap/>
            <w:vAlign w:val="center"/>
            <w:hideMark/>
          </w:tcPr>
          <w:p w14:paraId="29A038F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43</w:t>
            </w:r>
          </w:p>
        </w:tc>
        <w:tc>
          <w:tcPr>
            <w:tcW w:w="948" w:type="dxa"/>
            <w:tcBorders>
              <w:top w:val="nil"/>
              <w:left w:val="nil"/>
              <w:bottom w:val="single" w:sz="4" w:space="0" w:color="BFBFBF"/>
              <w:right w:val="single" w:sz="4" w:space="0" w:color="BFBFBF"/>
            </w:tcBorders>
            <w:shd w:val="clear" w:color="000000" w:fill="FFFFFF"/>
            <w:noWrap/>
            <w:vAlign w:val="center"/>
            <w:hideMark/>
          </w:tcPr>
          <w:p w14:paraId="02B56DF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19</w:t>
            </w:r>
          </w:p>
        </w:tc>
        <w:tc>
          <w:tcPr>
            <w:tcW w:w="719" w:type="dxa"/>
            <w:tcBorders>
              <w:top w:val="nil"/>
              <w:left w:val="nil"/>
              <w:bottom w:val="single" w:sz="4" w:space="0" w:color="BFBFBF"/>
              <w:right w:val="single" w:sz="4" w:space="0" w:color="BFBFBF"/>
            </w:tcBorders>
            <w:shd w:val="clear" w:color="000000" w:fill="FFFFFF"/>
            <w:noWrap/>
            <w:vAlign w:val="center"/>
            <w:hideMark/>
          </w:tcPr>
          <w:p w14:paraId="05484C3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905" w:type="dxa"/>
            <w:tcBorders>
              <w:top w:val="nil"/>
              <w:left w:val="nil"/>
              <w:bottom w:val="single" w:sz="4" w:space="0" w:color="BFBFBF"/>
              <w:right w:val="single" w:sz="4" w:space="0" w:color="BFBFBF"/>
            </w:tcBorders>
            <w:shd w:val="clear" w:color="000000" w:fill="FFFFFF"/>
            <w:noWrap/>
            <w:vAlign w:val="center"/>
            <w:hideMark/>
          </w:tcPr>
          <w:p w14:paraId="41A179C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18.00</w:t>
            </w:r>
          </w:p>
        </w:tc>
        <w:tc>
          <w:tcPr>
            <w:tcW w:w="886" w:type="dxa"/>
            <w:tcBorders>
              <w:top w:val="nil"/>
              <w:left w:val="nil"/>
              <w:bottom w:val="single" w:sz="4" w:space="0" w:color="BFBFBF"/>
              <w:right w:val="single" w:sz="4" w:space="0" w:color="BFBFBF"/>
            </w:tcBorders>
            <w:shd w:val="clear" w:color="000000" w:fill="FFFFFF"/>
            <w:noWrap/>
            <w:vAlign w:val="center"/>
            <w:hideMark/>
          </w:tcPr>
          <w:p w14:paraId="6AC9D24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5.00</w:t>
            </w:r>
          </w:p>
        </w:tc>
        <w:tc>
          <w:tcPr>
            <w:tcW w:w="833" w:type="dxa"/>
            <w:tcBorders>
              <w:top w:val="nil"/>
              <w:left w:val="nil"/>
              <w:bottom w:val="single" w:sz="4" w:space="0" w:color="BFBFBF"/>
              <w:right w:val="single" w:sz="4" w:space="0" w:color="BFBFBF"/>
            </w:tcBorders>
            <w:shd w:val="clear" w:color="000000" w:fill="FFFFFF"/>
            <w:noWrap/>
            <w:vAlign w:val="center"/>
            <w:hideMark/>
          </w:tcPr>
          <w:p w14:paraId="5B94B62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5.00</w:t>
            </w:r>
          </w:p>
        </w:tc>
        <w:tc>
          <w:tcPr>
            <w:tcW w:w="852" w:type="dxa"/>
            <w:tcBorders>
              <w:top w:val="nil"/>
              <w:left w:val="nil"/>
              <w:bottom w:val="single" w:sz="4" w:space="0" w:color="BFBFBF"/>
              <w:right w:val="single" w:sz="4" w:space="0" w:color="auto"/>
            </w:tcBorders>
            <w:shd w:val="clear" w:color="000000" w:fill="FFFFFF"/>
            <w:noWrap/>
            <w:vAlign w:val="center"/>
            <w:hideMark/>
          </w:tcPr>
          <w:p w14:paraId="731DA1C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96.00</w:t>
            </w:r>
          </w:p>
        </w:tc>
      </w:tr>
      <w:tr w:rsidR="00BB0BE5" w:rsidRPr="005B3439" w14:paraId="6FB973DC" w14:textId="77777777" w:rsidTr="00115577">
        <w:trPr>
          <w:trHeight w:val="264"/>
        </w:trPr>
        <w:tc>
          <w:tcPr>
            <w:tcW w:w="407" w:type="dxa"/>
            <w:vMerge/>
            <w:tcBorders>
              <w:top w:val="nil"/>
              <w:left w:val="nil"/>
              <w:bottom w:val="nil"/>
              <w:right w:val="nil"/>
            </w:tcBorders>
            <w:vAlign w:val="center"/>
            <w:hideMark/>
          </w:tcPr>
          <w:p w14:paraId="5AA98673"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3497D321"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3F8B5B4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auto"/>
              <w:right w:val="single" w:sz="4" w:space="0" w:color="auto"/>
            </w:tcBorders>
            <w:shd w:val="clear" w:color="auto" w:fill="auto"/>
            <w:noWrap/>
            <w:vAlign w:val="center"/>
            <w:hideMark/>
          </w:tcPr>
          <w:p w14:paraId="603A694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808" w:type="dxa"/>
            <w:tcBorders>
              <w:top w:val="nil"/>
              <w:left w:val="single" w:sz="4" w:space="0" w:color="BFBFBF"/>
              <w:bottom w:val="single" w:sz="4" w:space="0" w:color="auto"/>
              <w:right w:val="single" w:sz="4" w:space="0" w:color="BFBFBF"/>
            </w:tcBorders>
            <w:shd w:val="clear" w:color="000000" w:fill="FFFFFF"/>
            <w:noWrap/>
            <w:vAlign w:val="center"/>
            <w:hideMark/>
          </w:tcPr>
          <w:p w14:paraId="3BE657A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9</w:t>
            </w:r>
          </w:p>
        </w:tc>
        <w:tc>
          <w:tcPr>
            <w:tcW w:w="944" w:type="dxa"/>
            <w:tcBorders>
              <w:top w:val="nil"/>
              <w:left w:val="nil"/>
              <w:bottom w:val="single" w:sz="4" w:space="0" w:color="auto"/>
              <w:right w:val="single" w:sz="4" w:space="0" w:color="BFBFBF"/>
            </w:tcBorders>
            <w:shd w:val="clear" w:color="000000" w:fill="FFFFFF"/>
            <w:noWrap/>
            <w:vAlign w:val="center"/>
            <w:hideMark/>
          </w:tcPr>
          <w:p w14:paraId="0EBDBA1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9</w:t>
            </w:r>
          </w:p>
        </w:tc>
        <w:tc>
          <w:tcPr>
            <w:tcW w:w="948" w:type="dxa"/>
            <w:tcBorders>
              <w:top w:val="nil"/>
              <w:left w:val="nil"/>
              <w:bottom w:val="single" w:sz="4" w:space="0" w:color="auto"/>
              <w:right w:val="single" w:sz="4" w:space="0" w:color="BFBFBF"/>
            </w:tcBorders>
            <w:shd w:val="clear" w:color="000000" w:fill="FFFFFF"/>
            <w:noWrap/>
            <w:vAlign w:val="center"/>
            <w:hideMark/>
          </w:tcPr>
          <w:p w14:paraId="1F982FE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5</w:t>
            </w:r>
          </w:p>
        </w:tc>
        <w:tc>
          <w:tcPr>
            <w:tcW w:w="719" w:type="dxa"/>
            <w:tcBorders>
              <w:top w:val="nil"/>
              <w:left w:val="nil"/>
              <w:bottom w:val="single" w:sz="4" w:space="0" w:color="auto"/>
              <w:right w:val="single" w:sz="4" w:space="0" w:color="BFBFBF"/>
            </w:tcBorders>
            <w:shd w:val="clear" w:color="000000" w:fill="FFFFFF"/>
            <w:noWrap/>
            <w:vAlign w:val="center"/>
            <w:hideMark/>
          </w:tcPr>
          <w:p w14:paraId="2C72E2A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w:t>
            </w:r>
          </w:p>
        </w:tc>
        <w:tc>
          <w:tcPr>
            <w:tcW w:w="905" w:type="dxa"/>
            <w:tcBorders>
              <w:top w:val="nil"/>
              <w:left w:val="nil"/>
              <w:bottom w:val="single" w:sz="4" w:space="0" w:color="auto"/>
              <w:right w:val="single" w:sz="4" w:space="0" w:color="BFBFBF"/>
            </w:tcBorders>
            <w:shd w:val="clear" w:color="000000" w:fill="FFFFFF"/>
            <w:noWrap/>
            <w:vAlign w:val="center"/>
            <w:hideMark/>
          </w:tcPr>
          <w:p w14:paraId="4E6DCE7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9</w:t>
            </w:r>
          </w:p>
        </w:tc>
        <w:tc>
          <w:tcPr>
            <w:tcW w:w="886" w:type="dxa"/>
            <w:tcBorders>
              <w:top w:val="nil"/>
              <w:left w:val="nil"/>
              <w:bottom w:val="single" w:sz="4" w:space="0" w:color="auto"/>
              <w:right w:val="single" w:sz="4" w:space="0" w:color="BFBFBF"/>
            </w:tcBorders>
            <w:shd w:val="clear" w:color="000000" w:fill="FFFFFF"/>
            <w:noWrap/>
            <w:vAlign w:val="center"/>
            <w:hideMark/>
          </w:tcPr>
          <w:p w14:paraId="6595EAF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2</w:t>
            </w:r>
          </w:p>
        </w:tc>
        <w:tc>
          <w:tcPr>
            <w:tcW w:w="833" w:type="dxa"/>
            <w:tcBorders>
              <w:top w:val="nil"/>
              <w:left w:val="nil"/>
              <w:bottom w:val="single" w:sz="4" w:space="0" w:color="auto"/>
              <w:right w:val="single" w:sz="4" w:space="0" w:color="BFBFBF"/>
            </w:tcBorders>
            <w:shd w:val="clear" w:color="000000" w:fill="FFFFFF"/>
            <w:noWrap/>
            <w:vAlign w:val="center"/>
            <w:hideMark/>
          </w:tcPr>
          <w:p w14:paraId="4362FF3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8</w:t>
            </w:r>
          </w:p>
        </w:tc>
        <w:tc>
          <w:tcPr>
            <w:tcW w:w="852" w:type="dxa"/>
            <w:tcBorders>
              <w:top w:val="nil"/>
              <w:left w:val="nil"/>
              <w:bottom w:val="single" w:sz="4" w:space="0" w:color="auto"/>
              <w:right w:val="single" w:sz="4" w:space="0" w:color="auto"/>
            </w:tcBorders>
            <w:shd w:val="clear" w:color="000000" w:fill="FFFFFF"/>
            <w:noWrap/>
            <w:vAlign w:val="center"/>
            <w:hideMark/>
          </w:tcPr>
          <w:p w14:paraId="47E678E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8</w:t>
            </w:r>
          </w:p>
        </w:tc>
      </w:tr>
      <w:tr w:rsidR="00BB0BE5" w:rsidRPr="005B3439" w14:paraId="63E50567" w14:textId="77777777" w:rsidTr="00115577">
        <w:trPr>
          <w:trHeight w:val="255"/>
        </w:trPr>
        <w:tc>
          <w:tcPr>
            <w:tcW w:w="407" w:type="dxa"/>
            <w:vMerge/>
            <w:tcBorders>
              <w:top w:val="nil"/>
              <w:left w:val="nil"/>
              <w:bottom w:val="nil"/>
              <w:right w:val="nil"/>
            </w:tcBorders>
            <w:vAlign w:val="center"/>
            <w:hideMark/>
          </w:tcPr>
          <w:p w14:paraId="389EAA5F"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39FAC445" w14:textId="1EAFAA9D"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04"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6448690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3</w:t>
            </w:r>
          </w:p>
        </w:tc>
        <w:tc>
          <w:tcPr>
            <w:tcW w:w="709" w:type="dxa"/>
            <w:tcBorders>
              <w:top w:val="nil"/>
              <w:left w:val="nil"/>
              <w:bottom w:val="single" w:sz="4" w:space="0" w:color="BFBFBF"/>
              <w:right w:val="single" w:sz="4" w:space="0" w:color="auto"/>
            </w:tcBorders>
            <w:shd w:val="clear" w:color="000000" w:fill="D9D9D9"/>
            <w:noWrap/>
            <w:vAlign w:val="center"/>
            <w:hideMark/>
          </w:tcPr>
          <w:p w14:paraId="48F202D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808" w:type="dxa"/>
            <w:tcBorders>
              <w:top w:val="nil"/>
              <w:left w:val="single" w:sz="4" w:space="0" w:color="BFBFBF"/>
              <w:bottom w:val="single" w:sz="4" w:space="0" w:color="BFBFBF"/>
              <w:right w:val="single" w:sz="4" w:space="0" w:color="BFBFBF"/>
            </w:tcBorders>
            <w:shd w:val="clear" w:color="000000" w:fill="D9D9D9"/>
            <w:noWrap/>
            <w:vAlign w:val="center"/>
            <w:hideMark/>
          </w:tcPr>
          <w:p w14:paraId="0763CF0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95</w:t>
            </w:r>
          </w:p>
        </w:tc>
        <w:tc>
          <w:tcPr>
            <w:tcW w:w="944" w:type="dxa"/>
            <w:tcBorders>
              <w:top w:val="nil"/>
              <w:left w:val="nil"/>
              <w:bottom w:val="single" w:sz="4" w:space="0" w:color="BFBFBF"/>
              <w:right w:val="single" w:sz="4" w:space="0" w:color="BFBFBF"/>
            </w:tcBorders>
            <w:shd w:val="clear" w:color="000000" w:fill="D9D9D9"/>
            <w:noWrap/>
            <w:vAlign w:val="center"/>
            <w:hideMark/>
          </w:tcPr>
          <w:p w14:paraId="1B09AF4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9</w:t>
            </w:r>
          </w:p>
        </w:tc>
        <w:tc>
          <w:tcPr>
            <w:tcW w:w="948" w:type="dxa"/>
            <w:tcBorders>
              <w:top w:val="nil"/>
              <w:left w:val="nil"/>
              <w:bottom w:val="single" w:sz="4" w:space="0" w:color="BFBFBF"/>
              <w:right w:val="single" w:sz="4" w:space="0" w:color="BFBFBF"/>
            </w:tcBorders>
            <w:shd w:val="clear" w:color="000000" w:fill="D9D9D9"/>
            <w:noWrap/>
            <w:vAlign w:val="center"/>
            <w:hideMark/>
          </w:tcPr>
          <w:p w14:paraId="5D964D6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5</w:t>
            </w:r>
          </w:p>
        </w:tc>
        <w:tc>
          <w:tcPr>
            <w:tcW w:w="719" w:type="dxa"/>
            <w:tcBorders>
              <w:top w:val="nil"/>
              <w:left w:val="nil"/>
              <w:bottom w:val="single" w:sz="4" w:space="0" w:color="BFBFBF"/>
              <w:right w:val="single" w:sz="4" w:space="0" w:color="BFBFBF"/>
            </w:tcBorders>
            <w:shd w:val="clear" w:color="000000" w:fill="D9D9D9"/>
            <w:noWrap/>
            <w:vAlign w:val="center"/>
            <w:hideMark/>
          </w:tcPr>
          <w:p w14:paraId="6A241FA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0</w:t>
            </w:r>
          </w:p>
        </w:tc>
        <w:tc>
          <w:tcPr>
            <w:tcW w:w="905" w:type="dxa"/>
            <w:tcBorders>
              <w:top w:val="nil"/>
              <w:left w:val="nil"/>
              <w:bottom w:val="single" w:sz="4" w:space="0" w:color="BFBFBF"/>
              <w:right w:val="single" w:sz="4" w:space="0" w:color="BFBFBF"/>
            </w:tcBorders>
            <w:shd w:val="clear" w:color="000000" w:fill="D9D9D9"/>
            <w:noWrap/>
            <w:vAlign w:val="center"/>
            <w:hideMark/>
          </w:tcPr>
          <w:p w14:paraId="06DEAB6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26</w:t>
            </w:r>
          </w:p>
        </w:tc>
        <w:tc>
          <w:tcPr>
            <w:tcW w:w="886" w:type="dxa"/>
            <w:tcBorders>
              <w:top w:val="nil"/>
              <w:left w:val="nil"/>
              <w:bottom w:val="single" w:sz="4" w:space="0" w:color="BFBFBF"/>
              <w:right w:val="single" w:sz="4" w:space="0" w:color="BFBFBF"/>
            </w:tcBorders>
            <w:shd w:val="clear" w:color="000000" w:fill="D9D9D9"/>
            <w:noWrap/>
            <w:vAlign w:val="center"/>
            <w:hideMark/>
          </w:tcPr>
          <w:p w14:paraId="2762333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4</w:t>
            </w:r>
          </w:p>
        </w:tc>
        <w:tc>
          <w:tcPr>
            <w:tcW w:w="833" w:type="dxa"/>
            <w:tcBorders>
              <w:top w:val="nil"/>
              <w:left w:val="nil"/>
              <w:bottom w:val="single" w:sz="4" w:space="0" w:color="BFBFBF"/>
              <w:right w:val="single" w:sz="4" w:space="0" w:color="BFBFBF"/>
            </w:tcBorders>
            <w:shd w:val="clear" w:color="000000" w:fill="D9D9D9"/>
            <w:noWrap/>
            <w:vAlign w:val="center"/>
            <w:hideMark/>
          </w:tcPr>
          <w:p w14:paraId="7D53593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4</w:t>
            </w:r>
          </w:p>
        </w:tc>
        <w:tc>
          <w:tcPr>
            <w:tcW w:w="852" w:type="dxa"/>
            <w:tcBorders>
              <w:top w:val="nil"/>
              <w:left w:val="nil"/>
              <w:bottom w:val="single" w:sz="4" w:space="0" w:color="BFBFBF"/>
              <w:right w:val="single" w:sz="4" w:space="0" w:color="auto"/>
            </w:tcBorders>
            <w:shd w:val="clear" w:color="000000" w:fill="D9D9D9"/>
            <w:noWrap/>
            <w:vAlign w:val="center"/>
            <w:hideMark/>
          </w:tcPr>
          <w:p w14:paraId="0192481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50</w:t>
            </w:r>
          </w:p>
        </w:tc>
      </w:tr>
      <w:tr w:rsidR="00BB0BE5" w:rsidRPr="005B3439" w14:paraId="5241BF1E" w14:textId="77777777" w:rsidTr="00115577">
        <w:trPr>
          <w:trHeight w:val="264"/>
        </w:trPr>
        <w:tc>
          <w:tcPr>
            <w:tcW w:w="407" w:type="dxa"/>
            <w:vMerge/>
            <w:tcBorders>
              <w:top w:val="nil"/>
              <w:left w:val="nil"/>
              <w:bottom w:val="nil"/>
              <w:right w:val="nil"/>
            </w:tcBorders>
            <w:vAlign w:val="center"/>
            <w:hideMark/>
          </w:tcPr>
          <w:p w14:paraId="640D3934"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6A585DB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5B0F85C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000000" w:fill="D9D9D9"/>
            <w:noWrap/>
            <w:vAlign w:val="center"/>
            <w:hideMark/>
          </w:tcPr>
          <w:p w14:paraId="7D8AFBE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808" w:type="dxa"/>
            <w:tcBorders>
              <w:top w:val="nil"/>
              <w:left w:val="single" w:sz="4" w:space="0" w:color="BFBFBF"/>
              <w:bottom w:val="single" w:sz="4" w:space="0" w:color="BFBFBF"/>
              <w:right w:val="single" w:sz="4" w:space="0" w:color="BFBFBF"/>
            </w:tcBorders>
            <w:shd w:val="clear" w:color="000000" w:fill="D9D9D9"/>
            <w:noWrap/>
            <w:vAlign w:val="center"/>
            <w:hideMark/>
          </w:tcPr>
          <w:p w14:paraId="57EEAEF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05</w:t>
            </w:r>
          </w:p>
        </w:tc>
        <w:tc>
          <w:tcPr>
            <w:tcW w:w="944" w:type="dxa"/>
            <w:tcBorders>
              <w:top w:val="nil"/>
              <w:left w:val="nil"/>
              <w:bottom w:val="single" w:sz="4" w:space="0" w:color="BFBFBF"/>
              <w:right w:val="single" w:sz="4" w:space="0" w:color="BFBFBF"/>
            </w:tcBorders>
            <w:shd w:val="clear" w:color="000000" w:fill="D9D9D9"/>
            <w:noWrap/>
            <w:vAlign w:val="center"/>
            <w:hideMark/>
          </w:tcPr>
          <w:p w14:paraId="7ABC63F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1</w:t>
            </w:r>
          </w:p>
        </w:tc>
        <w:tc>
          <w:tcPr>
            <w:tcW w:w="948" w:type="dxa"/>
            <w:tcBorders>
              <w:top w:val="nil"/>
              <w:left w:val="nil"/>
              <w:bottom w:val="single" w:sz="4" w:space="0" w:color="BFBFBF"/>
              <w:right w:val="single" w:sz="4" w:space="0" w:color="BFBFBF"/>
            </w:tcBorders>
            <w:shd w:val="clear" w:color="000000" w:fill="D9D9D9"/>
            <w:noWrap/>
            <w:vAlign w:val="center"/>
            <w:hideMark/>
          </w:tcPr>
          <w:p w14:paraId="2855150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8</w:t>
            </w:r>
          </w:p>
        </w:tc>
        <w:tc>
          <w:tcPr>
            <w:tcW w:w="719" w:type="dxa"/>
            <w:tcBorders>
              <w:top w:val="nil"/>
              <w:left w:val="nil"/>
              <w:bottom w:val="single" w:sz="4" w:space="0" w:color="BFBFBF"/>
              <w:right w:val="single" w:sz="4" w:space="0" w:color="BFBFBF"/>
            </w:tcBorders>
            <w:shd w:val="clear" w:color="000000" w:fill="D9D9D9"/>
            <w:noWrap/>
            <w:vAlign w:val="center"/>
            <w:hideMark/>
          </w:tcPr>
          <w:p w14:paraId="6314ED9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905" w:type="dxa"/>
            <w:tcBorders>
              <w:top w:val="nil"/>
              <w:left w:val="nil"/>
              <w:bottom w:val="single" w:sz="4" w:space="0" w:color="BFBFBF"/>
              <w:right w:val="single" w:sz="4" w:space="0" w:color="BFBFBF"/>
            </w:tcBorders>
            <w:shd w:val="clear" w:color="000000" w:fill="D9D9D9"/>
            <w:noWrap/>
            <w:vAlign w:val="center"/>
            <w:hideMark/>
          </w:tcPr>
          <w:p w14:paraId="34EB5BE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01</w:t>
            </w:r>
          </w:p>
        </w:tc>
        <w:tc>
          <w:tcPr>
            <w:tcW w:w="886" w:type="dxa"/>
            <w:tcBorders>
              <w:top w:val="nil"/>
              <w:left w:val="nil"/>
              <w:bottom w:val="single" w:sz="4" w:space="0" w:color="BFBFBF"/>
              <w:right w:val="single" w:sz="4" w:space="0" w:color="BFBFBF"/>
            </w:tcBorders>
            <w:shd w:val="clear" w:color="000000" w:fill="D9D9D9"/>
            <w:noWrap/>
            <w:vAlign w:val="center"/>
            <w:hideMark/>
          </w:tcPr>
          <w:p w14:paraId="443065A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6</w:t>
            </w:r>
          </w:p>
        </w:tc>
        <w:tc>
          <w:tcPr>
            <w:tcW w:w="833" w:type="dxa"/>
            <w:tcBorders>
              <w:top w:val="nil"/>
              <w:left w:val="nil"/>
              <w:bottom w:val="single" w:sz="4" w:space="0" w:color="BFBFBF"/>
              <w:right w:val="single" w:sz="4" w:space="0" w:color="BFBFBF"/>
            </w:tcBorders>
            <w:shd w:val="clear" w:color="000000" w:fill="D9D9D9"/>
            <w:noWrap/>
            <w:vAlign w:val="center"/>
            <w:hideMark/>
          </w:tcPr>
          <w:p w14:paraId="0FB9C51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6</w:t>
            </w:r>
          </w:p>
        </w:tc>
        <w:tc>
          <w:tcPr>
            <w:tcW w:w="852" w:type="dxa"/>
            <w:tcBorders>
              <w:top w:val="nil"/>
              <w:left w:val="nil"/>
              <w:bottom w:val="single" w:sz="4" w:space="0" w:color="BFBFBF"/>
              <w:right w:val="single" w:sz="4" w:space="0" w:color="auto"/>
            </w:tcBorders>
            <w:shd w:val="clear" w:color="000000" w:fill="D9D9D9"/>
            <w:noWrap/>
            <w:vAlign w:val="center"/>
            <w:hideMark/>
          </w:tcPr>
          <w:p w14:paraId="64CAC70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50</w:t>
            </w:r>
          </w:p>
        </w:tc>
      </w:tr>
      <w:tr w:rsidR="00BB0BE5" w:rsidRPr="005B3439" w14:paraId="4A82E7FF" w14:textId="77777777" w:rsidTr="00115577">
        <w:trPr>
          <w:trHeight w:val="255"/>
        </w:trPr>
        <w:tc>
          <w:tcPr>
            <w:tcW w:w="407" w:type="dxa"/>
            <w:vMerge/>
            <w:tcBorders>
              <w:top w:val="nil"/>
              <w:left w:val="nil"/>
              <w:bottom w:val="nil"/>
              <w:right w:val="nil"/>
            </w:tcBorders>
            <w:vAlign w:val="center"/>
            <w:hideMark/>
          </w:tcPr>
          <w:p w14:paraId="3F4DB37F"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22EBE18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4E38FD4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000000" w:fill="D9D9D9"/>
            <w:noWrap/>
            <w:vAlign w:val="center"/>
            <w:hideMark/>
          </w:tcPr>
          <w:p w14:paraId="7B5A17F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808" w:type="dxa"/>
            <w:tcBorders>
              <w:top w:val="nil"/>
              <w:left w:val="single" w:sz="4" w:space="0" w:color="BFBFBF"/>
              <w:bottom w:val="single" w:sz="4" w:space="0" w:color="BFBFBF"/>
              <w:right w:val="single" w:sz="4" w:space="0" w:color="BFBFBF"/>
            </w:tcBorders>
            <w:shd w:val="clear" w:color="000000" w:fill="D9D9D9"/>
            <w:noWrap/>
            <w:vAlign w:val="center"/>
            <w:hideMark/>
          </w:tcPr>
          <w:p w14:paraId="4A57146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90</w:t>
            </w:r>
          </w:p>
        </w:tc>
        <w:tc>
          <w:tcPr>
            <w:tcW w:w="944" w:type="dxa"/>
            <w:tcBorders>
              <w:top w:val="nil"/>
              <w:left w:val="nil"/>
              <w:bottom w:val="single" w:sz="4" w:space="0" w:color="BFBFBF"/>
              <w:right w:val="single" w:sz="4" w:space="0" w:color="BFBFBF"/>
            </w:tcBorders>
            <w:shd w:val="clear" w:color="000000" w:fill="D9D9D9"/>
            <w:noWrap/>
            <w:vAlign w:val="center"/>
            <w:hideMark/>
          </w:tcPr>
          <w:p w14:paraId="09B6CF5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8</w:t>
            </w:r>
          </w:p>
        </w:tc>
        <w:tc>
          <w:tcPr>
            <w:tcW w:w="948" w:type="dxa"/>
            <w:tcBorders>
              <w:top w:val="nil"/>
              <w:left w:val="nil"/>
              <w:bottom w:val="single" w:sz="4" w:space="0" w:color="BFBFBF"/>
              <w:right w:val="single" w:sz="4" w:space="0" w:color="BFBFBF"/>
            </w:tcBorders>
            <w:shd w:val="clear" w:color="000000" w:fill="D9D9D9"/>
            <w:noWrap/>
            <w:vAlign w:val="center"/>
            <w:hideMark/>
          </w:tcPr>
          <w:p w14:paraId="453D3C9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8</w:t>
            </w:r>
          </w:p>
        </w:tc>
        <w:tc>
          <w:tcPr>
            <w:tcW w:w="719" w:type="dxa"/>
            <w:tcBorders>
              <w:top w:val="nil"/>
              <w:left w:val="nil"/>
              <w:bottom w:val="single" w:sz="4" w:space="0" w:color="BFBFBF"/>
              <w:right w:val="single" w:sz="4" w:space="0" w:color="BFBFBF"/>
            </w:tcBorders>
            <w:shd w:val="clear" w:color="000000" w:fill="D9D9D9"/>
            <w:noWrap/>
            <w:vAlign w:val="center"/>
            <w:hideMark/>
          </w:tcPr>
          <w:p w14:paraId="594A034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0</w:t>
            </w:r>
          </w:p>
        </w:tc>
        <w:tc>
          <w:tcPr>
            <w:tcW w:w="905" w:type="dxa"/>
            <w:tcBorders>
              <w:top w:val="nil"/>
              <w:left w:val="nil"/>
              <w:bottom w:val="single" w:sz="4" w:space="0" w:color="BFBFBF"/>
              <w:right w:val="single" w:sz="4" w:space="0" w:color="BFBFBF"/>
            </w:tcBorders>
            <w:shd w:val="clear" w:color="000000" w:fill="D9D9D9"/>
            <w:noWrap/>
            <w:vAlign w:val="center"/>
            <w:hideMark/>
          </w:tcPr>
          <w:p w14:paraId="076BE0B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25</w:t>
            </w:r>
          </w:p>
        </w:tc>
        <w:tc>
          <w:tcPr>
            <w:tcW w:w="886" w:type="dxa"/>
            <w:tcBorders>
              <w:top w:val="nil"/>
              <w:left w:val="nil"/>
              <w:bottom w:val="single" w:sz="4" w:space="0" w:color="BFBFBF"/>
              <w:right w:val="single" w:sz="4" w:space="0" w:color="BFBFBF"/>
            </w:tcBorders>
            <w:shd w:val="clear" w:color="000000" w:fill="D9D9D9"/>
            <w:noWrap/>
            <w:vAlign w:val="center"/>
            <w:hideMark/>
          </w:tcPr>
          <w:p w14:paraId="5099330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88</w:t>
            </w:r>
          </w:p>
        </w:tc>
        <w:tc>
          <w:tcPr>
            <w:tcW w:w="833" w:type="dxa"/>
            <w:tcBorders>
              <w:top w:val="nil"/>
              <w:left w:val="nil"/>
              <w:bottom w:val="single" w:sz="4" w:space="0" w:color="BFBFBF"/>
              <w:right w:val="single" w:sz="4" w:space="0" w:color="BFBFBF"/>
            </w:tcBorders>
            <w:shd w:val="clear" w:color="000000" w:fill="D9D9D9"/>
            <w:noWrap/>
            <w:vAlign w:val="center"/>
            <w:hideMark/>
          </w:tcPr>
          <w:p w14:paraId="2047B69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8</w:t>
            </w:r>
          </w:p>
        </w:tc>
        <w:tc>
          <w:tcPr>
            <w:tcW w:w="852" w:type="dxa"/>
            <w:tcBorders>
              <w:top w:val="nil"/>
              <w:left w:val="nil"/>
              <w:bottom w:val="single" w:sz="4" w:space="0" w:color="BFBFBF"/>
              <w:right w:val="single" w:sz="4" w:space="0" w:color="auto"/>
            </w:tcBorders>
            <w:shd w:val="clear" w:color="000000" w:fill="D9D9D9"/>
            <w:noWrap/>
            <w:vAlign w:val="center"/>
            <w:hideMark/>
          </w:tcPr>
          <w:p w14:paraId="7A347BE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r>
      <w:tr w:rsidR="00BB0BE5" w:rsidRPr="005B3439" w14:paraId="5377FBAD" w14:textId="77777777" w:rsidTr="00115577">
        <w:trPr>
          <w:trHeight w:val="264"/>
        </w:trPr>
        <w:tc>
          <w:tcPr>
            <w:tcW w:w="407" w:type="dxa"/>
            <w:vMerge/>
            <w:tcBorders>
              <w:top w:val="nil"/>
              <w:left w:val="nil"/>
              <w:bottom w:val="nil"/>
              <w:right w:val="nil"/>
            </w:tcBorders>
            <w:vAlign w:val="center"/>
            <w:hideMark/>
          </w:tcPr>
          <w:p w14:paraId="1B0B04C5"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10C2B8F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193E5C1C"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nil"/>
              <w:right w:val="single" w:sz="4" w:space="0" w:color="auto"/>
            </w:tcBorders>
            <w:shd w:val="clear" w:color="000000" w:fill="D9D9D9"/>
            <w:noWrap/>
            <w:vAlign w:val="center"/>
            <w:hideMark/>
          </w:tcPr>
          <w:p w14:paraId="08604E2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808" w:type="dxa"/>
            <w:tcBorders>
              <w:top w:val="nil"/>
              <w:left w:val="single" w:sz="4" w:space="0" w:color="BFBFBF"/>
              <w:bottom w:val="nil"/>
              <w:right w:val="single" w:sz="4" w:space="0" w:color="BFBFBF"/>
            </w:tcBorders>
            <w:shd w:val="clear" w:color="000000" w:fill="D9D9D9"/>
            <w:noWrap/>
            <w:vAlign w:val="center"/>
            <w:hideMark/>
          </w:tcPr>
          <w:p w14:paraId="71A2050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9.00</w:t>
            </w:r>
          </w:p>
        </w:tc>
        <w:tc>
          <w:tcPr>
            <w:tcW w:w="944" w:type="dxa"/>
            <w:tcBorders>
              <w:top w:val="nil"/>
              <w:left w:val="nil"/>
              <w:bottom w:val="nil"/>
              <w:right w:val="single" w:sz="4" w:space="0" w:color="BFBFBF"/>
            </w:tcBorders>
            <w:shd w:val="clear" w:color="000000" w:fill="D9D9D9"/>
            <w:noWrap/>
            <w:vAlign w:val="center"/>
            <w:hideMark/>
          </w:tcPr>
          <w:p w14:paraId="6FA8C55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0</w:t>
            </w:r>
          </w:p>
        </w:tc>
        <w:tc>
          <w:tcPr>
            <w:tcW w:w="948" w:type="dxa"/>
            <w:tcBorders>
              <w:top w:val="nil"/>
              <w:left w:val="nil"/>
              <w:bottom w:val="nil"/>
              <w:right w:val="single" w:sz="4" w:space="0" w:color="BFBFBF"/>
            </w:tcBorders>
            <w:shd w:val="clear" w:color="000000" w:fill="D9D9D9"/>
            <w:noWrap/>
            <w:vAlign w:val="center"/>
            <w:hideMark/>
          </w:tcPr>
          <w:p w14:paraId="38A7CA7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3</w:t>
            </w:r>
          </w:p>
        </w:tc>
        <w:tc>
          <w:tcPr>
            <w:tcW w:w="719" w:type="dxa"/>
            <w:tcBorders>
              <w:top w:val="nil"/>
              <w:left w:val="nil"/>
              <w:bottom w:val="nil"/>
              <w:right w:val="single" w:sz="4" w:space="0" w:color="BFBFBF"/>
            </w:tcBorders>
            <w:shd w:val="clear" w:color="000000" w:fill="D9D9D9"/>
            <w:noWrap/>
            <w:vAlign w:val="center"/>
            <w:hideMark/>
          </w:tcPr>
          <w:p w14:paraId="180EF6B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0</w:t>
            </w:r>
          </w:p>
        </w:tc>
        <w:tc>
          <w:tcPr>
            <w:tcW w:w="905" w:type="dxa"/>
            <w:tcBorders>
              <w:top w:val="nil"/>
              <w:left w:val="nil"/>
              <w:bottom w:val="nil"/>
              <w:right w:val="single" w:sz="4" w:space="0" w:color="BFBFBF"/>
            </w:tcBorders>
            <w:shd w:val="clear" w:color="000000" w:fill="D9D9D9"/>
            <w:noWrap/>
            <w:vAlign w:val="center"/>
            <w:hideMark/>
          </w:tcPr>
          <w:p w14:paraId="111ADEB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4.26</w:t>
            </w:r>
          </w:p>
        </w:tc>
        <w:tc>
          <w:tcPr>
            <w:tcW w:w="886" w:type="dxa"/>
            <w:tcBorders>
              <w:top w:val="nil"/>
              <w:left w:val="nil"/>
              <w:bottom w:val="nil"/>
              <w:right w:val="single" w:sz="4" w:space="0" w:color="BFBFBF"/>
            </w:tcBorders>
            <w:shd w:val="clear" w:color="000000" w:fill="D9D9D9"/>
            <w:noWrap/>
            <w:vAlign w:val="center"/>
            <w:hideMark/>
          </w:tcPr>
          <w:p w14:paraId="4EDFA47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20</w:t>
            </w:r>
          </w:p>
        </w:tc>
        <w:tc>
          <w:tcPr>
            <w:tcW w:w="833" w:type="dxa"/>
            <w:tcBorders>
              <w:top w:val="nil"/>
              <w:left w:val="nil"/>
              <w:bottom w:val="nil"/>
              <w:right w:val="single" w:sz="4" w:space="0" w:color="BFBFBF"/>
            </w:tcBorders>
            <w:shd w:val="clear" w:color="000000" w:fill="D9D9D9"/>
            <w:noWrap/>
            <w:vAlign w:val="center"/>
            <w:hideMark/>
          </w:tcPr>
          <w:p w14:paraId="74B6599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0</w:t>
            </w:r>
          </w:p>
        </w:tc>
        <w:tc>
          <w:tcPr>
            <w:tcW w:w="852" w:type="dxa"/>
            <w:tcBorders>
              <w:top w:val="nil"/>
              <w:left w:val="nil"/>
              <w:bottom w:val="nil"/>
              <w:right w:val="single" w:sz="4" w:space="0" w:color="auto"/>
            </w:tcBorders>
            <w:shd w:val="clear" w:color="000000" w:fill="D9D9D9"/>
            <w:noWrap/>
            <w:vAlign w:val="center"/>
            <w:hideMark/>
          </w:tcPr>
          <w:p w14:paraId="12975A8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5.00</w:t>
            </w:r>
          </w:p>
        </w:tc>
      </w:tr>
      <w:tr w:rsidR="00BB0BE5" w:rsidRPr="005B3439" w14:paraId="07B1B823" w14:textId="77777777" w:rsidTr="00115577">
        <w:trPr>
          <w:trHeight w:val="264"/>
        </w:trPr>
        <w:tc>
          <w:tcPr>
            <w:tcW w:w="407" w:type="dxa"/>
            <w:vMerge/>
            <w:tcBorders>
              <w:top w:val="nil"/>
              <w:left w:val="nil"/>
              <w:bottom w:val="nil"/>
              <w:right w:val="nil"/>
            </w:tcBorders>
            <w:vAlign w:val="center"/>
            <w:hideMark/>
          </w:tcPr>
          <w:p w14:paraId="3CFEFC81"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1D29C6D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66BE081C"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auto"/>
              <w:right w:val="single" w:sz="4" w:space="0" w:color="auto"/>
            </w:tcBorders>
            <w:shd w:val="clear" w:color="000000" w:fill="D9D9D9"/>
            <w:noWrap/>
            <w:vAlign w:val="center"/>
            <w:hideMark/>
          </w:tcPr>
          <w:p w14:paraId="234A0A7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808" w:type="dxa"/>
            <w:tcBorders>
              <w:top w:val="nil"/>
              <w:left w:val="single" w:sz="4" w:space="0" w:color="BFBFBF"/>
              <w:bottom w:val="single" w:sz="4" w:space="0" w:color="auto"/>
              <w:right w:val="single" w:sz="4" w:space="0" w:color="BFBFBF"/>
            </w:tcBorders>
            <w:shd w:val="clear" w:color="000000" w:fill="D9D9D9"/>
            <w:noWrap/>
            <w:vAlign w:val="center"/>
            <w:hideMark/>
          </w:tcPr>
          <w:p w14:paraId="6A8141F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944" w:type="dxa"/>
            <w:tcBorders>
              <w:top w:val="nil"/>
              <w:left w:val="nil"/>
              <w:bottom w:val="single" w:sz="4" w:space="0" w:color="auto"/>
              <w:right w:val="single" w:sz="4" w:space="0" w:color="BFBFBF"/>
            </w:tcBorders>
            <w:shd w:val="clear" w:color="000000" w:fill="D9D9D9"/>
            <w:noWrap/>
            <w:vAlign w:val="center"/>
            <w:hideMark/>
          </w:tcPr>
          <w:p w14:paraId="7BCC716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948" w:type="dxa"/>
            <w:tcBorders>
              <w:top w:val="nil"/>
              <w:left w:val="nil"/>
              <w:bottom w:val="single" w:sz="4" w:space="0" w:color="auto"/>
              <w:right w:val="single" w:sz="4" w:space="0" w:color="BFBFBF"/>
            </w:tcBorders>
            <w:shd w:val="clear" w:color="000000" w:fill="D9D9D9"/>
            <w:noWrap/>
            <w:vAlign w:val="center"/>
            <w:hideMark/>
          </w:tcPr>
          <w:p w14:paraId="6D28547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719" w:type="dxa"/>
            <w:tcBorders>
              <w:top w:val="nil"/>
              <w:left w:val="nil"/>
              <w:bottom w:val="single" w:sz="4" w:space="0" w:color="auto"/>
              <w:right w:val="single" w:sz="4" w:space="0" w:color="BFBFBF"/>
            </w:tcBorders>
            <w:shd w:val="clear" w:color="000000" w:fill="D9D9D9"/>
            <w:noWrap/>
            <w:vAlign w:val="center"/>
            <w:hideMark/>
          </w:tcPr>
          <w:p w14:paraId="3F3E1CD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905" w:type="dxa"/>
            <w:tcBorders>
              <w:top w:val="nil"/>
              <w:left w:val="nil"/>
              <w:bottom w:val="single" w:sz="4" w:space="0" w:color="auto"/>
              <w:right w:val="single" w:sz="4" w:space="0" w:color="BFBFBF"/>
            </w:tcBorders>
            <w:shd w:val="clear" w:color="000000" w:fill="D9D9D9"/>
            <w:noWrap/>
            <w:vAlign w:val="center"/>
            <w:hideMark/>
          </w:tcPr>
          <w:p w14:paraId="4CE577C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886" w:type="dxa"/>
            <w:tcBorders>
              <w:top w:val="nil"/>
              <w:left w:val="nil"/>
              <w:bottom w:val="single" w:sz="4" w:space="0" w:color="auto"/>
              <w:right w:val="single" w:sz="4" w:space="0" w:color="BFBFBF"/>
            </w:tcBorders>
            <w:shd w:val="clear" w:color="000000" w:fill="D9D9D9"/>
            <w:noWrap/>
            <w:vAlign w:val="center"/>
            <w:hideMark/>
          </w:tcPr>
          <w:p w14:paraId="1A315AC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833" w:type="dxa"/>
            <w:tcBorders>
              <w:top w:val="nil"/>
              <w:left w:val="nil"/>
              <w:bottom w:val="single" w:sz="4" w:space="0" w:color="auto"/>
              <w:right w:val="single" w:sz="4" w:space="0" w:color="BFBFBF"/>
            </w:tcBorders>
            <w:shd w:val="clear" w:color="000000" w:fill="D9D9D9"/>
            <w:noWrap/>
            <w:vAlign w:val="center"/>
            <w:hideMark/>
          </w:tcPr>
          <w:p w14:paraId="72732D7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852" w:type="dxa"/>
            <w:tcBorders>
              <w:top w:val="nil"/>
              <w:left w:val="nil"/>
              <w:bottom w:val="single" w:sz="4" w:space="0" w:color="auto"/>
              <w:right w:val="single" w:sz="4" w:space="0" w:color="auto"/>
            </w:tcBorders>
            <w:shd w:val="clear" w:color="000000" w:fill="D9D9D9"/>
            <w:noWrap/>
            <w:vAlign w:val="center"/>
            <w:hideMark/>
          </w:tcPr>
          <w:p w14:paraId="47A45DD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r>
      <w:tr w:rsidR="00BB0BE5" w:rsidRPr="005B3439" w14:paraId="45D7A305" w14:textId="77777777" w:rsidTr="00115577">
        <w:trPr>
          <w:trHeight w:val="255"/>
        </w:trPr>
        <w:tc>
          <w:tcPr>
            <w:tcW w:w="407" w:type="dxa"/>
            <w:vMerge/>
            <w:tcBorders>
              <w:top w:val="nil"/>
              <w:left w:val="nil"/>
              <w:bottom w:val="nil"/>
              <w:right w:val="nil"/>
            </w:tcBorders>
            <w:vAlign w:val="center"/>
            <w:hideMark/>
          </w:tcPr>
          <w:p w14:paraId="47F1C9D1"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1D82C1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D2168E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4</w:t>
            </w:r>
          </w:p>
        </w:tc>
        <w:tc>
          <w:tcPr>
            <w:tcW w:w="709" w:type="dxa"/>
            <w:tcBorders>
              <w:top w:val="nil"/>
              <w:left w:val="nil"/>
              <w:bottom w:val="single" w:sz="4" w:space="0" w:color="BFBFBF"/>
              <w:right w:val="single" w:sz="4" w:space="0" w:color="auto"/>
            </w:tcBorders>
            <w:shd w:val="clear" w:color="auto" w:fill="auto"/>
            <w:noWrap/>
            <w:vAlign w:val="center"/>
            <w:hideMark/>
          </w:tcPr>
          <w:p w14:paraId="05C1E58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808"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7A8FE2E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00</w:t>
            </w:r>
          </w:p>
        </w:tc>
        <w:tc>
          <w:tcPr>
            <w:tcW w:w="944" w:type="dxa"/>
            <w:tcBorders>
              <w:top w:val="single" w:sz="4" w:space="0" w:color="BFBFBF"/>
              <w:left w:val="nil"/>
              <w:bottom w:val="single" w:sz="4" w:space="0" w:color="BFBFBF"/>
              <w:right w:val="single" w:sz="4" w:space="0" w:color="BFBFBF"/>
            </w:tcBorders>
            <w:shd w:val="clear" w:color="000000" w:fill="FFFFFF"/>
            <w:noWrap/>
            <w:vAlign w:val="center"/>
            <w:hideMark/>
          </w:tcPr>
          <w:p w14:paraId="7D01B1B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w:t>
            </w:r>
          </w:p>
        </w:tc>
        <w:tc>
          <w:tcPr>
            <w:tcW w:w="948" w:type="dxa"/>
            <w:tcBorders>
              <w:top w:val="nil"/>
              <w:left w:val="nil"/>
              <w:bottom w:val="nil"/>
              <w:right w:val="nil"/>
            </w:tcBorders>
            <w:shd w:val="clear" w:color="auto" w:fill="auto"/>
            <w:noWrap/>
            <w:vAlign w:val="center"/>
            <w:hideMark/>
          </w:tcPr>
          <w:p w14:paraId="450B404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6</w:t>
            </w:r>
          </w:p>
        </w:tc>
        <w:tc>
          <w:tcPr>
            <w:tcW w:w="719"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5BAE91D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7</w:t>
            </w:r>
          </w:p>
        </w:tc>
        <w:tc>
          <w:tcPr>
            <w:tcW w:w="905" w:type="dxa"/>
            <w:tcBorders>
              <w:top w:val="single" w:sz="4" w:space="0" w:color="BFBFBF"/>
              <w:left w:val="nil"/>
              <w:bottom w:val="single" w:sz="4" w:space="0" w:color="BFBFBF"/>
              <w:right w:val="single" w:sz="4" w:space="0" w:color="BFBFBF"/>
            </w:tcBorders>
            <w:shd w:val="clear" w:color="000000" w:fill="FFFFFF"/>
            <w:noWrap/>
            <w:vAlign w:val="center"/>
            <w:hideMark/>
          </w:tcPr>
          <w:p w14:paraId="531D534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1.69</w:t>
            </w:r>
          </w:p>
        </w:tc>
        <w:tc>
          <w:tcPr>
            <w:tcW w:w="886" w:type="dxa"/>
            <w:tcBorders>
              <w:top w:val="single" w:sz="4" w:space="0" w:color="BFBFBF"/>
              <w:left w:val="nil"/>
              <w:bottom w:val="single" w:sz="4" w:space="0" w:color="BFBFBF"/>
              <w:right w:val="single" w:sz="4" w:space="0" w:color="BFBFBF"/>
            </w:tcBorders>
            <w:shd w:val="clear" w:color="000000" w:fill="FFFFFF"/>
            <w:noWrap/>
            <w:vAlign w:val="center"/>
            <w:hideMark/>
          </w:tcPr>
          <w:p w14:paraId="2710756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02</w:t>
            </w:r>
          </w:p>
        </w:tc>
        <w:tc>
          <w:tcPr>
            <w:tcW w:w="833" w:type="dxa"/>
            <w:tcBorders>
              <w:top w:val="single" w:sz="4" w:space="0" w:color="BFBFBF"/>
              <w:left w:val="nil"/>
              <w:bottom w:val="single" w:sz="4" w:space="0" w:color="BFBFBF"/>
              <w:right w:val="single" w:sz="4" w:space="0" w:color="BFBFBF"/>
            </w:tcBorders>
            <w:shd w:val="clear" w:color="000000" w:fill="FFFFFF"/>
            <w:noWrap/>
            <w:vAlign w:val="center"/>
            <w:hideMark/>
          </w:tcPr>
          <w:p w14:paraId="3D75BE0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0</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6906D2F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5.16</w:t>
            </w:r>
          </w:p>
        </w:tc>
      </w:tr>
      <w:tr w:rsidR="00BB0BE5" w:rsidRPr="005B3439" w14:paraId="222449BD" w14:textId="77777777" w:rsidTr="00115577">
        <w:trPr>
          <w:trHeight w:val="264"/>
        </w:trPr>
        <w:tc>
          <w:tcPr>
            <w:tcW w:w="407" w:type="dxa"/>
            <w:vMerge/>
            <w:tcBorders>
              <w:top w:val="nil"/>
              <w:left w:val="nil"/>
              <w:bottom w:val="nil"/>
              <w:right w:val="nil"/>
            </w:tcBorders>
            <w:vAlign w:val="center"/>
            <w:hideMark/>
          </w:tcPr>
          <w:p w14:paraId="7C95E27C"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1D1EAFE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3D4FDAC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auto" w:fill="auto"/>
            <w:noWrap/>
            <w:vAlign w:val="center"/>
            <w:hideMark/>
          </w:tcPr>
          <w:p w14:paraId="3B881F2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808" w:type="dxa"/>
            <w:tcBorders>
              <w:top w:val="nil"/>
              <w:left w:val="single" w:sz="4" w:space="0" w:color="BFBFBF"/>
              <w:bottom w:val="single" w:sz="4" w:space="0" w:color="BFBFBF"/>
              <w:right w:val="single" w:sz="4" w:space="0" w:color="BFBFBF"/>
            </w:tcBorders>
            <w:shd w:val="clear" w:color="000000" w:fill="FFFFFF"/>
            <w:noWrap/>
            <w:vAlign w:val="center"/>
            <w:hideMark/>
          </w:tcPr>
          <w:p w14:paraId="701F79A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11</w:t>
            </w:r>
          </w:p>
        </w:tc>
        <w:tc>
          <w:tcPr>
            <w:tcW w:w="944" w:type="dxa"/>
            <w:tcBorders>
              <w:top w:val="nil"/>
              <w:left w:val="nil"/>
              <w:bottom w:val="single" w:sz="4" w:space="0" w:color="BFBFBF"/>
              <w:right w:val="single" w:sz="4" w:space="0" w:color="BFBFBF"/>
            </w:tcBorders>
            <w:shd w:val="clear" w:color="000000" w:fill="FFFFFF"/>
            <w:noWrap/>
            <w:vAlign w:val="center"/>
            <w:hideMark/>
          </w:tcPr>
          <w:p w14:paraId="028BB44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0</w:t>
            </w:r>
          </w:p>
        </w:tc>
        <w:tc>
          <w:tcPr>
            <w:tcW w:w="948" w:type="dxa"/>
            <w:tcBorders>
              <w:top w:val="single" w:sz="4" w:space="0" w:color="BFBFBF"/>
              <w:left w:val="nil"/>
              <w:bottom w:val="single" w:sz="4" w:space="0" w:color="BFBFBF"/>
              <w:right w:val="single" w:sz="4" w:space="0" w:color="BFBFBF"/>
            </w:tcBorders>
            <w:shd w:val="clear" w:color="000000" w:fill="FFFFFF"/>
            <w:noWrap/>
            <w:vAlign w:val="center"/>
            <w:hideMark/>
          </w:tcPr>
          <w:p w14:paraId="448F8D6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8</w:t>
            </w:r>
          </w:p>
        </w:tc>
        <w:tc>
          <w:tcPr>
            <w:tcW w:w="719" w:type="dxa"/>
            <w:tcBorders>
              <w:top w:val="nil"/>
              <w:left w:val="nil"/>
              <w:bottom w:val="single" w:sz="4" w:space="0" w:color="BFBFBF"/>
              <w:right w:val="single" w:sz="4" w:space="0" w:color="BFBFBF"/>
            </w:tcBorders>
            <w:shd w:val="clear" w:color="000000" w:fill="FFFFFF"/>
            <w:noWrap/>
            <w:vAlign w:val="center"/>
            <w:hideMark/>
          </w:tcPr>
          <w:p w14:paraId="5230E6E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0</w:t>
            </w:r>
          </w:p>
        </w:tc>
        <w:tc>
          <w:tcPr>
            <w:tcW w:w="905" w:type="dxa"/>
            <w:tcBorders>
              <w:top w:val="nil"/>
              <w:left w:val="nil"/>
              <w:bottom w:val="single" w:sz="4" w:space="0" w:color="BFBFBF"/>
              <w:right w:val="single" w:sz="4" w:space="0" w:color="BFBFBF"/>
            </w:tcBorders>
            <w:shd w:val="clear" w:color="000000" w:fill="FFFFFF"/>
            <w:noWrap/>
            <w:vAlign w:val="center"/>
            <w:hideMark/>
          </w:tcPr>
          <w:p w14:paraId="391678F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7.40</w:t>
            </w:r>
          </w:p>
        </w:tc>
        <w:tc>
          <w:tcPr>
            <w:tcW w:w="886" w:type="dxa"/>
            <w:tcBorders>
              <w:top w:val="nil"/>
              <w:left w:val="nil"/>
              <w:bottom w:val="single" w:sz="4" w:space="0" w:color="BFBFBF"/>
              <w:right w:val="single" w:sz="4" w:space="0" w:color="BFBFBF"/>
            </w:tcBorders>
            <w:shd w:val="clear" w:color="000000" w:fill="FFFFFF"/>
            <w:noWrap/>
            <w:vAlign w:val="center"/>
            <w:hideMark/>
          </w:tcPr>
          <w:p w14:paraId="2E2B882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79</w:t>
            </w:r>
          </w:p>
        </w:tc>
        <w:tc>
          <w:tcPr>
            <w:tcW w:w="833" w:type="dxa"/>
            <w:tcBorders>
              <w:top w:val="nil"/>
              <w:left w:val="nil"/>
              <w:bottom w:val="single" w:sz="4" w:space="0" w:color="BFBFBF"/>
              <w:right w:val="single" w:sz="4" w:space="0" w:color="BFBFBF"/>
            </w:tcBorders>
            <w:shd w:val="clear" w:color="000000" w:fill="FFFFFF"/>
            <w:noWrap/>
            <w:vAlign w:val="center"/>
            <w:hideMark/>
          </w:tcPr>
          <w:p w14:paraId="571313A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36</w:t>
            </w:r>
          </w:p>
        </w:tc>
        <w:tc>
          <w:tcPr>
            <w:tcW w:w="852" w:type="dxa"/>
            <w:tcBorders>
              <w:top w:val="nil"/>
              <w:left w:val="nil"/>
              <w:bottom w:val="single" w:sz="4" w:space="0" w:color="BFBFBF"/>
              <w:right w:val="single" w:sz="4" w:space="0" w:color="auto"/>
            </w:tcBorders>
            <w:shd w:val="clear" w:color="000000" w:fill="FFFFFF"/>
            <w:noWrap/>
            <w:vAlign w:val="center"/>
            <w:hideMark/>
          </w:tcPr>
          <w:p w14:paraId="11E53B6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7.10</w:t>
            </w:r>
          </w:p>
        </w:tc>
      </w:tr>
      <w:tr w:rsidR="00BB0BE5" w:rsidRPr="005B3439" w14:paraId="4E80698C" w14:textId="77777777" w:rsidTr="00115577">
        <w:trPr>
          <w:trHeight w:val="264"/>
        </w:trPr>
        <w:tc>
          <w:tcPr>
            <w:tcW w:w="407" w:type="dxa"/>
            <w:vMerge/>
            <w:tcBorders>
              <w:top w:val="nil"/>
              <w:left w:val="nil"/>
              <w:bottom w:val="nil"/>
              <w:right w:val="nil"/>
            </w:tcBorders>
            <w:vAlign w:val="center"/>
            <w:hideMark/>
          </w:tcPr>
          <w:p w14:paraId="652DAC67"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243BD5F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268C49D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auto" w:fill="auto"/>
            <w:noWrap/>
            <w:vAlign w:val="center"/>
            <w:hideMark/>
          </w:tcPr>
          <w:p w14:paraId="6EF8654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808" w:type="dxa"/>
            <w:tcBorders>
              <w:top w:val="nil"/>
              <w:left w:val="single" w:sz="4" w:space="0" w:color="BFBFBF"/>
              <w:bottom w:val="single" w:sz="4" w:space="0" w:color="BFBFBF"/>
              <w:right w:val="single" w:sz="4" w:space="0" w:color="BFBFBF"/>
            </w:tcBorders>
            <w:shd w:val="clear" w:color="000000" w:fill="FFFFFF"/>
            <w:noWrap/>
            <w:vAlign w:val="center"/>
            <w:hideMark/>
          </w:tcPr>
          <w:p w14:paraId="4A53831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944" w:type="dxa"/>
            <w:tcBorders>
              <w:top w:val="nil"/>
              <w:left w:val="nil"/>
              <w:bottom w:val="single" w:sz="4" w:space="0" w:color="BFBFBF"/>
              <w:right w:val="single" w:sz="4" w:space="0" w:color="BFBFBF"/>
            </w:tcBorders>
            <w:shd w:val="clear" w:color="000000" w:fill="FFFFFF"/>
            <w:noWrap/>
            <w:vAlign w:val="center"/>
            <w:hideMark/>
          </w:tcPr>
          <w:p w14:paraId="00D982F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48" w:type="dxa"/>
            <w:tcBorders>
              <w:top w:val="nil"/>
              <w:left w:val="nil"/>
              <w:bottom w:val="single" w:sz="4" w:space="0" w:color="BFBFBF"/>
              <w:right w:val="single" w:sz="4" w:space="0" w:color="BFBFBF"/>
            </w:tcBorders>
            <w:shd w:val="clear" w:color="000000" w:fill="FFFFFF"/>
            <w:noWrap/>
            <w:vAlign w:val="center"/>
            <w:hideMark/>
          </w:tcPr>
          <w:p w14:paraId="3381331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719" w:type="dxa"/>
            <w:tcBorders>
              <w:top w:val="nil"/>
              <w:left w:val="nil"/>
              <w:bottom w:val="single" w:sz="4" w:space="0" w:color="BFBFBF"/>
              <w:right w:val="single" w:sz="4" w:space="0" w:color="BFBFBF"/>
            </w:tcBorders>
            <w:shd w:val="clear" w:color="000000" w:fill="FFFFFF"/>
            <w:noWrap/>
            <w:vAlign w:val="center"/>
            <w:hideMark/>
          </w:tcPr>
          <w:p w14:paraId="7E92B80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905" w:type="dxa"/>
            <w:tcBorders>
              <w:top w:val="nil"/>
              <w:left w:val="nil"/>
              <w:bottom w:val="single" w:sz="4" w:space="0" w:color="BFBFBF"/>
              <w:right w:val="single" w:sz="4" w:space="0" w:color="BFBFBF"/>
            </w:tcBorders>
            <w:shd w:val="clear" w:color="000000" w:fill="FFFFFF"/>
            <w:noWrap/>
            <w:vAlign w:val="center"/>
            <w:hideMark/>
          </w:tcPr>
          <w:p w14:paraId="5DAAB76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4</w:t>
            </w:r>
          </w:p>
        </w:tc>
        <w:tc>
          <w:tcPr>
            <w:tcW w:w="886" w:type="dxa"/>
            <w:tcBorders>
              <w:top w:val="nil"/>
              <w:left w:val="nil"/>
              <w:bottom w:val="single" w:sz="4" w:space="0" w:color="BFBFBF"/>
              <w:right w:val="single" w:sz="4" w:space="0" w:color="BFBFBF"/>
            </w:tcBorders>
            <w:shd w:val="clear" w:color="000000" w:fill="FFFFFF"/>
            <w:noWrap/>
            <w:vAlign w:val="center"/>
            <w:hideMark/>
          </w:tcPr>
          <w:p w14:paraId="7949C36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33" w:type="dxa"/>
            <w:tcBorders>
              <w:top w:val="nil"/>
              <w:left w:val="nil"/>
              <w:bottom w:val="single" w:sz="4" w:space="0" w:color="BFBFBF"/>
              <w:right w:val="single" w:sz="4" w:space="0" w:color="BFBFBF"/>
            </w:tcBorders>
            <w:shd w:val="clear" w:color="000000" w:fill="FFFFFF"/>
            <w:noWrap/>
            <w:vAlign w:val="center"/>
            <w:hideMark/>
          </w:tcPr>
          <w:p w14:paraId="1DDA24F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52" w:type="dxa"/>
            <w:tcBorders>
              <w:top w:val="nil"/>
              <w:left w:val="nil"/>
              <w:bottom w:val="single" w:sz="4" w:space="0" w:color="BFBFBF"/>
              <w:right w:val="single" w:sz="4" w:space="0" w:color="auto"/>
            </w:tcBorders>
            <w:shd w:val="clear" w:color="000000" w:fill="FFFFFF"/>
            <w:noWrap/>
            <w:vAlign w:val="center"/>
            <w:hideMark/>
          </w:tcPr>
          <w:p w14:paraId="54C96DA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r>
      <w:tr w:rsidR="00BB0BE5" w:rsidRPr="005B3439" w14:paraId="346AAF5C" w14:textId="77777777" w:rsidTr="00115577">
        <w:trPr>
          <w:trHeight w:val="264"/>
        </w:trPr>
        <w:tc>
          <w:tcPr>
            <w:tcW w:w="407" w:type="dxa"/>
            <w:vMerge/>
            <w:tcBorders>
              <w:top w:val="nil"/>
              <w:left w:val="nil"/>
              <w:bottom w:val="nil"/>
              <w:right w:val="nil"/>
            </w:tcBorders>
            <w:vAlign w:val="center"/>
            <w:hideMark/>
          </w:tcPr>
          <w:p w14:paraId="2F5DFD72"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43D0D33C"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3D446FF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auto" w:fill="auto"/>
            <w:noWrap/>
            <w:vAlign w:val="center"/>
            <w:hideMark/>
          </w:tcPr>
          <w:p w14:paraId="05879E3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808" w:type="dxa"/>
            <w:tcBorders>
              <w:top w:val="nil"/>
              <w:left w:val="single" w:sz="4" w:space="0" w:color="BFBFBF"/>
              <w:bottom w:val="single" w:sz="4" w:space="0" w:color="BFBFBF"/>
              <w:right w:val="single" w:sz="4" w:space="0" w:color="BFBFBF"/>
            </w:tcBorders>
            <w:shd w:val="clear" w:color="000000" w:fill="FFFFFF"/>
            <w:noWrap/>
            <w:vAlign w:val="center"/>
            <w:hideMark/>
          </w:tcPr>
          <w:p w14:paraId="3ECE3F4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3.00</w:t>
            </w:r>
          </w:p>
        </w:tc>
        <w:tc>
          <w:tcPr>
            <w:tcW w:w="944" w:type="dxa"/>
            <w:tcBorders>
              <w:top w:val="nil"/>
              <w:left w:val="nil"/>
              <w:bottom w:val="single" w:sz="4" w:space="0" w:color="BFBFBF"/>
              <w:right w:val="single" w:sz="4" w:space="0" w:color="BFBFBF"/>
            </w:tcBorders>
            <w:shd w:val="clear" w:color="000000" w:fill="FFFFFF"/>
            <w:noWrap/>
            <w:vAlign w:val="center"/>
            <w:hideMark/>
          </w:tcPr>
          <w:p w14:paraId="095EA50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90</w:t>
            </w:r>
          </w:p>
        </w:tc>
        <w:tc>
          <w:tcPr>
            <w:tcW w:w="948" w:type="dxa"/>
            <w:tcBorders>
              <w:top w:val="nil"/>
              <w:left w:val="nil"/>
              <w:bottom w:val="single" w:sz="4" w:space="0" w:color="BFBFBF"/>
              <w:right w:val="single" w:sz="4" w:space="0" w:color="BFBFBF"/>
            </w:tcBorders>
            <w:shd w:val="clear" w:color="000000" w:fill="FFFFFF"/>
            <w:noWrap/>
            <w:vAlign w:val="center"/>
            <w:hideMark/>
          </w:tcPr>
          <w:p w14:paraId="0EEE627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71</w:t>
            </w:r>
          </w:p>
        </w:tc>
        <w:tc>
          <w:tcPr>
            <w:tcW w:w="719" w:type="dxa"/>
            <w:tcBorders>
              <w:top w:val="nil"/>
              <w:left w:val="nil"/>
              <w:bottom w:val="single" w:sz="4" w:space="0" w:color="BFBFBF"/>
              <w:right w:val="single" w:sz="4" w:space="0" w:color="BFBFBF"/>
            </w:tcBorders>
            <w:shd w:val="clear" w:color="000000" w:fill="FFFFFF"/>
            <w:noWrap/>
            <w:vAlign w:val="center"/>
            <w:hideMark/>
          </w:tcPr>
          <w:p w14:paraId="6A43AC3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50</w:t>
            </w:r>
          </w:p>
        </w:tc>
        <w:tc>
          <w:tcPr>
            <w:tcW w:w="905" w:type="dxa"/>
            <w:tcBorders>
              <w:top w:val="nil"/>
              <w:left w:val="nil"/>
              <w:bottom w:val="single" w:sz="4" w:space="0" w:color="BFBFBF"/>
              <w:right w:val="single" w:sz="4" w:space="0" w:color="BFBFBF"/>
            </w:tcBorders>
            <w:shd w:val="clear" w:color="000000" w:fill="FFFFFF"/>
            <w:noWrap/>
            <w:vAlign w:val="center"/>
            <w:hideMark/>
          </w:tcPr>
          <w:p w14:paraId="4133B7E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7.00</w:t>
            </w:r>
          </w:p>
        </w:tc>
        <w:tc>
          <w:tcPr>
            <w:tcW w:w="886" w:type="dxa"/>
            <w:tcBorders>
              <w:top w:val="nil"/>
              <w:left w:val="nil"/>
              <w:bottom w:val="single" w:sz="4" w:space="0" w:color="BFBFBF"/>
              <w:right w:val="single" w:sz="4" w:space="0" w:color="BFBFBF"/>
            </w:tcBorders>
            <w:shd w:val="clear" w:color="000000" w:fill="FFFFFF"/>
            <w:noWrap/>
            <w:vAlign w:val="center"/>
            <w:hideMark/>
          </w:tcPr>
          <w:p w14:paraId="782278D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5.00</w:t>
            </w:r>
          </w:p>
        </w:tc>
        <w:tc>
          <w:tcPr>
            <w:tcW w:w="833" w:type="dxa"/>
            <w:tcBorders>
              <w:top w:val="nil"/>
              <w:left w:val="nil"/>
              <w:bottom w:val="single" w:sz="4" w:space="0" w:color="BFBFBF"/>
              <w:right w:val="single" w:sz="4" w:space="0" w:color="BFBFBF"/>
            </w:tcBorders>
            <w:shd w:val="clear" w:color="000000" w:fill="FFFFFF"/>
            <w:noWrap/>
            <w:vAlign w:val="center"/>
            <w:hideMark/>
          </w:tcPr>
          <w:p w14:paraId="5D83008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3.00</w:t>
            </w:r>
          </w:p>
        </w:tc>
        <w:tc>
          <w:tcPr>
            <w:tcW w:w="852" w:type="dxa"/>
            <w:tcBorders>
              <w:top w:val="nil"/>
              <w:left w:val="nil"/>
              <w:bottom w:val="single" w:sz="4" w:space="0" w:color="BFBFBF"/>
              <w:right w:val="single" w:sz="4" w:space="0" w:color="auto"/>
            </w:tcBorders>
            <w:shd w:val="clear" w:color="000000" w:fill="FFFFFF"/>
            <w:noWrap/>
            <w:vAlign w:val="center"/>
            <w:hideMark/>
          </w:tcPr>
          <w:p w14:paraId="05B9652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74.00</w:t>
            </w:r>
          </w:p>
        </w:tc>
      </w:tr>
      <w:tr w:rsidR="00BB0BE5" w:rsidRPr="005B3439" w14:paraId="6AF60D4F" w14:textId="77777777" w:rsidTr="00115577">
        <w:trPr>
          <w:trHeight w:val="264"/>
        </w:trPr>
        <w:tc>
          <w:tcPr>
            <w:tcW w:w="407" w:type="dxa"/>
            <w:vMerge/>
            <w:tcBorders>
              <w:top w:val="nil"/>
              <w:left w:val="nil"/>
              <w:bottom w:val="nil"/>
              <w:right w:val="nil"/>
            </w:tcBorders>
            <w:vAlign w:val="center"/>
            <w:hideMark/>
          </w:tcPr>
          <w:p w14:paraId="7BD6319D"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633A4207"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4D03F94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auto"/>
              <w:right w:val="single" w:sz="4" w:space="0" w:color="auto"/>
            </w:tcBorders>
            <w:shd w:val="clear" w:color="auto" w:fill="auto"/>
            <w:noWrap/>
            <w:vAlign w:val="center"/>
            <w:hideMark/>
          </w:tcPr>
          <w:p w14:paraId="2C7E365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808" w:type="dxa"/>
            <w:tcBorders>
              <w:top w:val="nil"/>
              <w:left w:val="single" w:sz="4" w:space="0" w:color="BFBFBF"/>
              <w:bottom w:val="single" w:sz="4" w:space="0" w:color="auto"/>
              <w:right w:val="single" w:sz="4" w:space="0" w:color="BFBFBF"/>
            </w:tcBorders>
            <w:shd w:val="clear" w:color="000000" w:fill="FFFFFF"/>
            <w:noWrap/>
            <w:vAlign w:val="center"/>
            <w:hideMark/>
          </w:tcPr>
          <w:p w14:paraId="00F7678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64</w:t>
            </w:r>
          </w:p>
        </w:tc>
        <w:tc>
          <w:tcPr>
            <w:tcW w:w="944" w:type="dxa"/>
            <w:tcBorders>
              <w:top w:val="nil"/>
              <w:left w:val="nil"/>
              <w:bottom w:val="single" w:sz="4" w:space="0" w:color="auto"/>
              <w:right w:val="single" w:sz="4" w:space="0" w:color="BFBFBF"/>
            </w:tcBorders>
            <w:shd w:val="clear" w:color="000000" w:fill="FFFFFF"/>
            <w:noWrap/>
            <w:vAlign w:val="center"/>
            <w:hideMark/>
          </w:tcPr>
          <w:p w14:paraId="2E4B30D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60</w:t>
            </w:r>
          </w:p>
        </w:tc>
        <w:tc>
          <w:tcPr>
            <w:tcW w:w="948" w:type="dxa"/>
            <w:tcBorders>
              <w:top w:val="nil"/>
              <w:left w:val="nil"/>
              <w:bottom w:val="single" w:sz="4" w:space="0" w:color="auto"/>
              <w:right w:val="single" w:sz="4" w:space="0" w:color="BFBFBF"/>
            </w:tcBorders>
            <w:shd w:val="clear" w:color="000000" w:fill="FFFFFF"/>
            <w:noWrap/>
            <w:vAlign w:val="center"/>
            <w:hideMark/>
          </w:tcPr>
          <w:p w14:paraId="159D3B3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4</w:t>
            </w:r>
          </w:p>
        </w:tc>
        <w:tc>
          <w:tcPr>
            <w:tcW w:w="719" w:type="dxa"/>
            <w:tcBorders>
              <w:top w:val="nil"/>
              <w:left w:val="nil"/>
              <w:bottom w:val="single" w:sz="4" w:space="0" w:color="auto"/>
              <w:right w:val="single" w:sz="4" w:space="0" w:color="BFBFBF"/>
            </w:tcBorders>
            <w:shd w:val="clear" w:color="000000" w:fill="FFFFFF"/>
            <w:noWrap/>
            <w:vAlign w:val="center"/>
            <w:hideMark/>
          </w:tcPr>
          <w:p w14:paraId="4BF5782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1</w:t>
            </w:r>
          </w:p>
        </w:tc>
        <w:tc>
          <w:tcPr>
            <w:tcW w:w="905" w:type="dxa"/>
            <w:tcBorders>
              <w:top w:val="nil"/>
              <w:left w:val="nil"/>
              <w:bottom w:val="single" w:sz="4" w:space="0" w:color="auto"/>
              <w:right w:val="single" w:sz="4" w:space="0" w:color="BFBFBF"/>
            </w:tcBorders>
            <w:shd w:val="clear" w:color="000000" w:fill="FFFFFF"/>
            <w:noWrap/>
            <w:vAlign w:val="center"/>
            <w:hideMark/>
          </w:tcPr>
          <w:p w14:paraId="2310013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40</w:t>
            </w:r>
          </w:p>
        </w:tc>
        <w:tc>
          <w:tcPr>
            <w:tcW w:w="886" w:type="dxa"/>
            <w:tcBorders>
              <w:top w:val="nil"/>
              <w:left w:val="nil"/>
              <w:bottom w:val="single" w:sz="4" w:space="0" w:color="auto"/>
              <w:right w:val="single" w:sz="4" w:space="0" w:color="BFBFBF"/>
            </w:tcBorders>
            <w:shd w:val="clear" w:color="000000" w:fill="FFFFFF"/>
            <w:noWrap/>
            <w:vAlign w:val="center"/>
            <w:hideMark/>
          </w:tcPr>
          <w:p w14:paraId="380C942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44</w:t>
            </w:r>
          </w:p>
        </w:tc>
        <w:tc>
          <w:tcPr>
            <w:tcW w:w="833" w:type="dxa"/>
            <w:tcBorders>
              <w:top w:val="nil"/>
              <w:left w:val="nil"/>
              <w:bottom w:val="single" w:sz="4" w:space="0" w:color="auto"/>
              <w:right w:val="single" w:sz="4" w:space="0" w:color="BFBFBF"/>
            </w:tcBorders>
            <w:shd w:val="clear" w:color="000000" w:fill="FFFFFF"/>
            <w:noWrap/>
            <w:vAlign w:val="center"/>
            <w:hideMark/>
          </w:tcPr>
          <w:p w14:paraId="559D1DF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0</w:t>
            </w:r>
          </w:p>
        </w:tc>
        <w:tc>
          <w:tcPr>
            <w:tcW w:w="852" w:type="dxa"/>
            <w:tcBorders>
              <w:top w:val="nil"/>
              <w:left w:val="nil"/>
              <w:bottom w:val="single" w:sz="4" w:space="0" w:color="auto"/>
              <w:right w:val="single" w:sz="4" w:space="0" w:color="auto"/>
            </w:tcBorders>
            <w:shd w:val="clear" w:color="000000" w:fill="FFFFFF"/>
            <w:noWrap/>
            <w:vAlign w:val="center"/>
            <w:hideMark/>
          </w:tcPr>
          <w:p w14:paraId="07949A7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3</w:t>
            </w:r>
          </w:p>
        </w:tc>
      </w:tr>
      <w:tr w:rsidR="00BB0BE5" w:rsidRPr="005B3439" w14:paraId="0F3BDD5B" w14:textId="77777777" w:rsidTr="00115577">
        <w:trPr>
          <w:trHeight w:val="255"/>
        </w:trPr>
        <w:tc>
          <w:tcPr>
            <w:tcW w:w="407" w:type="dxa"/>
            <w:vMerge/>
            <w:tcBorders>
              <w:top w:val="nil"/>
              <w:left w:val="nil"/>
              <w:bottom w:val="nil"/>
              <w:right w:val="nil"/>
            </w:tcBorders>
            <w:vAlign w:val="center"/>
            <w:hideMark/>
          </w:tcPr>
          <w:p w14:paraId="7C69803D"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76699DC4" w14:textId="5901D884"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04"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4CD660E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4</w:t>
            </w:r>
          </w:p>
        </w:tc>
        <w:tc>
          <w:tcPr>
            <w:tcW w:w="709" w:type="dxa"/>
            <w:tcBorders>
              <w:top w:val="nil"/>
              <w:left w:val="nil"/>
              <w:bottom w:val="single" w:sz="4" w:space="0" w:color="BFBFBF"/>
              <w:right w:val="single" w:sz="4" w:space="0" w:color="auto"/>
            </w:tcBorders>
            <w:shd w:val="clear" w:color="000000" w:fill="D9D9D9"/>
            <w:noWrap/>
            <w:vAlign w:val="center"/>
            <w:hideMark/>
          </w:tcPr>
          <w:p w14:paraId="5750BC7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808" w:type="dxa"/>
            <w:tcBorders>
              <w:top w:val="nil"/>
              <w:left w:val="single" w:sz="4" w:space="0" w:color="BFBFBF"/>
              <w:bottom w:val="single" w:sz="4" w:space="0" w:color="BFBFBF"/>
              <w:right w:val="single" w:sz="4" w:space="0" w:color="BFBFBF"/>
            </w:tcBorders>
            <w:shd w:val="clear" w:color="000000" w:fill="D9D9D9"/>
            <w:noWrap/>
            <w:vAlign w:val="center"/>
            <w:hideMark/>
          </w:tcPr>
          <w:p w14:paraId="4F5AD15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53</w:t>
            </w:r>
          </w:p>
        </w:tc>
        <w:tc>
          <w:tcPr>
            <w:tcW w:w="944" w:type="dxa"/>
            <w:tcBorders>
              <w:top w:val="nil"/>
              <w:left w:val="nil"/>
              <w:bottom w:val="single" w:sz="4" w:space="0" w:color="BFBFBF"/>
              <w:right w:val="single" w:sz="4" w:space="0" w:color="BFBFBF"/>
            </w:tcBorders>
            <w:shd w:val="clear" w:color="000000" w:fill="D9D9D9"/>
            <w:noWrap/>
            <w:vAlign w:val="center"/>
            <w:hideMark/>
          </w:tcPr>
          <w:p w14:paraId="6A1D9B3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5</w:t>
            </w:r>
          </w:p>
        </w:tc>
        <w:tc>
          <w:tcPr>
            <w:tcW w:w="948" w:type="dxa"/>
            <w:tcBorders>
              <w:top w:val="nil"/>
              <w:left w:val="nil"/>
              <w:bottom w:val="single" w:sz="4" w:space="0" w:color="BFBFBF"/>
              <w:right w:val="single" w:sz="4" w:space="0" w:color="BFBFBF"/>
            </w:tcBorders>
            <w:shd w:val="clear" w:color="000000" w:fill="D9D9D9"/>
            <w:noWrap/>
            <w:vAlign w:val="center"/>
            <w:hideMark/>
          </w:tcPr>
          <w:p w14:paraId="0CD992E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1</w:t>
            </w:r>
          </w:p>
        </w:tc>
        <w:tc>
          <w:tcPr>
            <w:tcW w:w="719" w:type="dxa"/>
            <w:tcBorders>
              <w:top w:val="nil"/>
              <w:left w:val="nil"/>
              <w:bottom w:val="single" w:sz="4" w:space="0" w:color="BFBFBF"/>
              <w:right w:val="single" w:sz="4" w:space="0" w:color="BFBFBF"/>
            </w:tcBorders>
            <w:shd w:val="clear" w:color="000000" w:fill="D9D9D9"/>
            <w:noWrap/>
            <w:vAlign w:val="center"/>
            <w:hideMark/>
          </w:tcPr>
          <w:p w14:paraId="11E5B20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5</w:t>
            </w:r>
          </w:p>
        </w:tc>
        <w:tc>
          <w:tcPr>
            <w:tcW w:w="905" w:type="dxa"/>
            <w:tcBorders>
              <w:top w:val="nil"/>
              <w:left w:val="nil"/>
              <w:bottom w:val="single" w:sz="4" w:space="0" w:color="BFBFBF"/>
              <w:right w:val="single" w:sz="4" w:space="0" w:color="BFBFBF"/>
            </w:tcBorders>
            <w:shd w:val="clear" w:color="000000" w:fill="D9D9D9"/>
            <w:noWrap/>
            <w:vAlign w:val="center"/>
            <w:hideMark/>
          </w:tcPr>
          <w:p w14:paraId="33EAEDD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90</w:t>
            </w:r>
          </w:p>
        </w:tc>
        <w:tc>
          <w:tcPr>
            <w:tcW w:w="886" w:type="dxa"/>
            <w:tcBorders>
              <w:top w:val="nil"/>
              <w:left w:val="nil"/>
              <w:bottom w:val="single" w:sz="4" w:space="0" w:color="BFBFBF"/>
              <w:right w:val="single" w:sz="4" w:space="0" w:color="BFBFBF"/>
            </w:tcBorders>
            <w:shd w:val="clear" w:color="000000" w:fill="D9D9D9"/>
            <w:noWrap/>
            <w:vAlign w:val="center"/>
            <w:hideMark/>
          </w:tcPr>
          <w:p w14:paraId="56B409C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73</w:t>
            </w:r>
          </w:p>
        </w:tc>
        <w:tc>
          <w:tcPr>
            <w:tcW w:w="833" w:type="dxa"/>
            <w:tcBorders>
              <w:top w:val="nil"/>
              <w:left w:val="nil"/>
              <w:bottom w:val="single" w:sz="4" w:space="0" w:color="BFBFBF"/>
              <w:right w:val="single" w:sz="4" w:space="0" w:color="BFBFBF"/>
            </w:tcBorders>
            <w:shd w:val="clear" w:color="000000" w:fill="D9D9D9"/>
            <w:noWrap/>
            <w:vAlign w:val="center"/>
            <w:hideMark/>
          </w:tcPr>
          <w:p w14:paraId="53E816F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7</w:t>
            </w:r>
          </w:p>
        </w:tc>
        <w:tc>
          <w:tcPr>
            <w:tcW w:w="852" w:type="dxa"/>
            <w:tcBorders>
              <w:top w:val="nil"/>
              <w:left w:val="nil"/>
              <w:bottom w:val="single" w:sz="4" w:space="0" w:color="BFBFBF"/>
              <w:right w:val="single" w:sz="4" w:space="0" w:color="auto"/>
            </w:tcBorders>
            <w:shd w:val="clear" w:color="000000" w:fill="D9D9D9"/>
            <w:noWrap/>
            <w:vAlign w:val="center"/>
            <w:hideMark/>
          </w:tcPr>
          <w:p w14:paraId="09C615B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7.62</w:t>
            </w:r>
          </w:p>
        </w:tc>
      </w:tr>
      <w:tr w:rsidR="00BB0BE5" w:rsidRPr="005B3439" w14:paraId="7A190813" w14:textId="77777777" w:rsidTr="00115577">
        <w:trPr>
          <w:trHeight w:val="264"/>
        </w:trPr>
        <w:tc>
          <w:tcPr>
            <w:tcW w:w="407" w:type="dxa"/>
            <w:vMerge/>
            <w:tcBorders>
              <w:top w:val="nil"/>
              <w:left w:val="nil"/>
              <w:bottom w:val="nil"/>
              <w:right w:val="nil"/>
            </w:tcBorders>
            <w:vAlign w:val="center"/>
            <w:hideMark/>
          </w:tcPr>
          <w:p w14:paraId="06A7B7AA"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6B3DB2CC"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3901253C"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000000" w:fill="D9D9D9"/>
            <w:noWrap/>
            <w:vAlign w:val="center"/>
            <w:hideMark/>
          </w:tcPr>
          <w:p w14:paraId="7BFE42A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808" w:type="dxa"/>
            <w:tcBorders>
              <w:top w:val="nil"/>
              <w:left w:val="single" w:sz="4" w:space="0" w:color="BFBFBF"/>
              <w:bottom w:val="single" w:sz="4" w:space="0" w:color="BFBFBF"/>
              <w:right w:val="single" w:sz="4" w:space="0" w:color="BFBFBF"/>
            </w:tcBorders>
            <w:shd w:val="clear" w:color="000000" w:fill="D9D9D9"/>
            <w:noWrap/>
            <w:vAlign w:val="center"/>
            <w:hideMark/>
          </w:tcPr>
          <w:p w14:paraId="644F713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91</w:t>
            </w:r>
          </w:p>
        </w:tc>
        <w:tc>
          <w:tcPr>
            <w:tcW w:w="944" w:type="dxa"/>
            <w:tcBorders>
              <w:top w:val="nil"/>
              <w:left w:val="nil"/>
              <w:bottom w:val="single" w:sz="4" w:space="0" w:color="BFBFBF"/>
              <w:right w:val="single" w:sz="4" w:space="0" w:color="BFBFBF"/>
            </w:tcBorders>
            <w:shd w:val="clear" w:color="000000" w:fill="D9D9D9"/>
            <w:noWrap/>
            <w:vAlign w:val="center"/>
            <w:hideMark/>
          </w:tcPr>
          <w:p w14:paraId="56B7D4C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0</w:t>
            </w:r>
          </w:p>
        </w:tc>
        <w:tc>
          <w:tcPr>
            <w:tcW w:w="948" w:type="dxa"/>
            <w:tcBorders>
              <w:top w:val="nil"/>
              <w:left w:val="nil"/>
              <w:bottom w:val="single" w:sz="4" w:space="0" w:color="BFBFBF"/>
              <w:right w:val="single" w:sz="4" w:space="0" w:color="BFBFBF"/>
            </w:tcBorders>
            <w:shd w:val="clear" w:color="000000" w:fill="D9D9D9"/>
            <w:noWrap/>
            <w:vAlign w:val="center"/>
            <w:hideMark/>
          </w:tcPr>
          <w:p w14:paraId="6569AE4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7</w:t>
            </w:r>
          </w:p>
        </w:tc>
        <w:tc>
          <w:tcPr>
            <w:tcW w:w="719" w:type="dxa"/>
            <w:tcBorders>
              <w:top w:val="nil"/>
              <w:left w:val="nil"/>
              <w:bottom w:val="single" w:sz="4" w:space="0" w:color="BFBFBF"/>
              <w:right w:val="single" w:sz="4" w:space="0" w:color="BFBFBF"/>
            </w:tcBorders>
            <w:shd w:val="clear" w:color="000000" w:fill="D9D9D9"/>
            <w:noWrap/>
            <w:vAlign w:val="center"/>
            <w:hideMark/>
          </w:tcPr>
          <w:p w14:paraId="2250B70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9</w:t>
            </w:r>
          </w:p>
        </w:tc>
        <w:tc>
          <w:tcPr>
            <w:tcW w:w="905" w:type="dxa"/>
            <w:tcBorders>
              <w:top w:val="nil"/>
              <w:left w:val="nil"/>
              <w:bottom w:val="single" w:sz="4" w:space="0" w:color="BFBFBF"/>
              <w:right w:val="single" w:sz="4" w:space="0" w:color="BFBFBF"/>
            </w:tcBorders>
            <w:shd w:val="clear" w:color="000000" w:fill="D9D9D9"/>
            <w:noWrap/>
            <w:vAlign w:val="center"/>
            <w:hideMark/>
          </w:tcPr>
          <w:p w14:paraId="0D8A9FC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53</w:t>
            </w:r>
          </w:p>
        </w:tc>
        <w:tc>
          <w:tcPr>
            <w:tcW w:w="886" w:type="dxa"/>
            <w:tcBorders>
              <w:top w:val="nil"/>
              <w:left w:val="nil"/>
              <w:bottom w:val="single" w:sz="4" w:space="0" w:color="BFBFBF"/>
              <w:right w:val="single" w:sz="4" w:space="0" w:color="BFBFBF"/>
            </w:tcBorders>
            <w:shd w:val="clear" w:color="000000" w:fill="D9D9D9"/>
            <w:noWrap/>
            <w:vAlign w:val="center"/>
            <w:hideMark/>
          </w:tcPr>
          <w:p w14:paraId="1A21328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4</w:t>
            </w:r>
          </w:p>
        </w:tc>
        <w:tc>
          <w:tcPr>
            <w:tcW w:w="833" w:type="dxa"/>
            <w:tcBorders>
              <w:top w:val="nil"/>
              <w:left w:val="nil"/>
              <w:bottom w:val="single" w:sz="4" w:space="0" w:color="BFBFBF"/>
              <w:right w:val="single" w:sz="4" w:space="0" w:color="BFBFBF"/>
            </w:tcBorders>
            <w:shd w:val="clear" w:color="000000" w:fill="D9D9D9"/>
            <w:noWrap/>
            <w:vAlign w:val="center"/>
            <w:hideMark/>
          </w:tcPr>
          <w:p w14:paraId="069CEBB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9</w:t>
            </w:r>
          </w:p>
        </w:tc>
        <w:tc>
          <w:tcPr>
            <w:tcW w:w="852" w:type="dxa"/>
            <w:tcBorders>
              <w:top w:val="nil"/>
              <w:left w:val="nil"/>
              <w:bottom w:val="single" w:sz="4" w:space="0" w:color="BFBFBF"/>
              <w:right w:val="single" w:sz="4" w:space="0" w:color="auto"/>
            </w:tcBorders>
            <w:shd w:val="clear" w:color="000000" w:fill="D9D9D9"/>
            <w:noWrap/>
            <w:vAlign w:val="center"/>
            <w:hideMark/>
          </w:tcPr>
          <w:p w14:paraId="4D0CAB6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57</w:t>
            </w:r>
          </w:p>
        </w:tc>
      </w:tr>
      <w:tr w:rsidR="00BB0BE5" w:rsidRPr="005B3439" w14:paraId="749C20A0" w14:textId="77777777" w:rsidTr="00115577">
        <w:trPr>
          <w:trHeight w:val="264"/>
        </w:trPr>
        <w:tc>
          <w:tcPr>
            <w:tcW w:w="407" w:type="dxa"/>
            <w:vMerge/>
            <w:tcBorders>
              <w:top w:val="nil"/>
              <w:left w:val="nil"/>
              <w:bottom w:val="nil"/>
              <w:right w:val="nil"/>
            </w:tcBorders>
            <w:vAlign w:val="center"/>
            <w:hideMark/>
          </w:tcPr>
          <w:p w14:paraId="2D57C9CC"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1BE56B8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4B5BF54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000000" w:fill="D9D9D9"/>
            <w:noWrap/>
            <w:vAlign w:val="center"/>
            <w:hideMark/>
          </w:tcPr>
          <w:p w14:paraId="21DCDA8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808" w:type="dxa"/>
            <w:tcBorders>
              <w:top w:val="nil"/>
              <w:left w:val="single" w:sz="4" w:space="0" w:color="BFBFBF"/>
              <w:bottom w:val="single" w:sz="4" w:space="0" w:color="BFBFBF"/>
              <w:right w:val="single" w:sz="4" w:space="0" w:color="BFBFBF"/>
            </w:tcBorders>
            <w:shd w:val="clear" w:color="000000" w:fill="D9D9D9"/>
            <w:noWrap/>
            <w:vAlign w:val="center"/>
            <w:hideMark/>
          </w:tcPr>
          <w:p w14:paraId="30B8B9C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w:t>
            </w:r>
          </w:p>
        </w:tc>
        <w:tc>
          <w:tcPr>
            <w:tcW w:w="944" w:type="dxa"/>
            <w:tcBorders>
              <w:top w:val="nil"/>
              <w:left w:val="nil"/>
              <w:bottom w:val="single" w:sz="4" w:space="0" w:color="BFBFBF"/>
              <w:right w:val="single" w:sz="4" w:space="0" w:color="BFBFBF"/>
            </w:tcBorders>
            <w:shd w:val="clear" w:color="000000" w:fill="D9D9D9"/>
            <w:noWrap/>
            <w:vAlign w:val="center"/>
            <w:hideMark/>
          </w:tcPr>
          <w:p w14:paraId="39BAB78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6</w:t>
            </w:r>
          </w:p>
        </w:tc>
        <w:tc>
          <w:tcPr>
            <w:tcW w:w="948" w:type="dxa"/>
            <w:tcBorders>
              <w:top w:val="nil"/>
              <w:left w:val="nil"/>
              <w:bottom w:val="single" w:sz="4" w:space="0" w:color="BFBFBF"/>
              <w:right w:val="single" w:sz="4" w:space="0" w:color="BFBFBF"/>
            </w:tcBorders>
            <w:shd w:val="clear" w:color="000000" w:fill="D9D9D9"/>
            <w:noWrap/>
            <w:vAlign w:val="center"/>
            <w:hideMark/>
          </w:tcPr>
          <w:p w14:paraId="4B1F28B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1</w:t>
            </w:r>
          </w:p>
        </w:tc>
        <w:tc>
          <w:tcPr>
            <w:tcW w:w="719" w:type="dxa"/>
            <w:tcBorders>
              <w:top w:val="nil"/>
              <w:left w:val="nil"/>
              <w:bottom w:val="single" w:sz="4" w:space="0" w:color="BFBFBF"/>
              <w:right w:val="single" w:sz="4" w:space="0" w:color="BFBFBF"/>
            </w:tcBorders>
            <w:shd w:val="clear" w:color="000000" w:fill="D9D9D9"/>
            <w:noWrap/>
            <w:vAlign w:val="center"/>
            <w:hideMark/>
          </w:tcPr>
          <w:p w14:paraId="056974D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0</w:t>
            </w:r>
          </w:p>
        </w:tc>
        <w:tc>
          <w:tcPr>
            <w:tcW w:w="905" w:type="dxa"/>
            <w:tcBorders>
              <w:top w:val="nil"/>
              <w:left w:val="nil"/>
              <w:bottom w:val="single" w:sz="4" w:space="0" w:color="BFBFBF"/>
              <w:right w:val="single" w:sz="4" w:space="0" w:color="BFBFBF"/>
            </w:tcBorders>
            <w:shd w:val="clear" w:color="000000" w:fill="D9D9D9"/>
            <w:noWrap/>
            <w:vAlign w:val="center"/>
            <w:hideMark/>
          </w:tcPr>
          <w:p w14:paraId="39B4CBE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4</w:t>
            </w:r>
          </w:p>
        </w:tc>
        <w:tc>
          <w:tcPr>
            <w:tcW w:w="886" w:type="dxa"/>
            <w:tcBorders>
              <w:top w:val="nil"/>
              <w:left w:val="nil"/>
              <w:bottom w:val="single" w:sz="4" w:space="0" w:color="BFBFBF"/>
              <w:right w:val="single" w:sz="4" w:space="0" w:color="BFBFBF"/>
            </w:tcBorders>
            <w:shd w:val="clear" w:color="000000" w:fill="D9D9D9"/>
            <w:noWrap/>
            <w:vAlign w:val="center"/>
            <w:hideMark/>
          </w:tcPr>
          <w:p w14:paraId="67FE33C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4</w:t>
            </w:r>
          </w:p>
        </w:tc>
        <w:tc>
          <w:tcPr>
            <w:tcW w:w="833" w:type="dxa"/>
            <w:tcBorders>
              <w:top w:val="nil"/>
              <w:left w:val="nil"/>
              <w:bottom w:val="single" w:sz="4" w:space="0" w:color="BFBFBF"/>
              <w:right w:val="single" w:sz="4" w:space="0" w:color="BFBFBF"/>
            </w:tcBorders>
            <w:shd w:val="clear" w:color="000000" w:fill="D9D9D9"/>
            <w:noWrap/>
            <w:vAlign w:val="center"/>
            <w:hideMark/>
          </w:tcPr>
          <w:p w14:paraId="1E16411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52" w:type="dxa"/>
            <w:tcBorders>
              <w:top w:val="nil"/>
              <w:left w:val="nil"/>
              <w:bottom w:val="single" w:sz="4" w:space="0" w:color="BFBFBF"/>
              <w:right w:val="single" w:sz="4" w:space="0" w:color="auto"/>
            </w:tcBorders>
            <w:shd w:val="clear" w:color="000000" w:fill="D9D9D9"/>
            <w:noWrap/>
            <w:vAlign w:val="center"/>
            <w:hideMark/>
          </w:tcPr>
          <w:p w14:paraId="56CC3F1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r>
      <w:tr w:rsidR="00BB0BE5" w:rsidRPr="005B3439" w14:paraId="0B696192" w14:textId="77777777" w:rsidTr="00115577">
        <w:trPr>
          <w:trHeight w:val="264"/>
        </w:trPr>
        <w:tc>
          <w:tcPr>
            <w:tcW w:w="407" w:type="dxa"/>
            <w:vMerge/>
            <w:tcBorders>
              <w:top w:val="nil"/>
              <w:left w:val="nil"/>
              <w:bottom w:val="nil"/>
              <w:right w:val="nil"/>
            </w:tcBorders>
            <w:vAlign w:val="center"/>
            <w:hideMark/>
          </w:tcPr>
          <w:p w14:paraId="249C95D5"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262CE20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22E7CB4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000000" w:fill="D9D9D9"/>
            <w:noWrap/>
            <w:vAlign w:val="center"/>
            <w:hideMark/>
          </w:tcPr>
          <w:p w14:paraId="316D7CF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808" w:type="dxa"/>
            <w:tcBorders>
              <w:top w:val="nil"/>
              <w:left w:val="single" w:sz="4" w:space="0" w:color="BFBFBF"/>
              <w:bottom w:val="single" w:sz="4" w:space="0" w:color="BFBFBF"/>
              <w:right w:val="single" w:sz="4" w:space="0" w:color="BFBFBF"/>
            </w:tcBorders>
            <w:shd w:val="clear" w:color="000000" w:fill="D9D9D9"/>
            <w:noWrap/>
            <w:vAlign w:val="center"/>
            <w:hideMark/>
          </w:tcPr>
          <w:p w14:paraId="505FEF5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0</w:t>
            </w:r>
          </w:p>
        </w:tc>
        <w:tc>
          <w:tcPr>
            <w:tcW w:w="944" w:type="dxa"/>
            <w:tcBorders>
              <w:top w:val="nil"/>
              <w:left w:val="nil"/>
              <w:bottom w:val="single" w:sz="4" w:space="0" w:color="BFBFBF"/>
              <w:right w:val="single" w:sz="4" w:space="0" w:color="BFBFBF"/>
            </w:tcBorders>
            <w:shd w:val="clear" w:color="000000" w:fill="D9D9D9"/>
            <w:noWrap/>
            <w:vAlign w:val="center"/>
            <w:hideMark/>
          </w:tcPr>
          <w:p w14:paraId="0B6DADC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9</w:t>
            </w:r>
          </w:p>
        </w:tc>
        <w:tc>
          <w:tcPr>
            <w:tcW w:w="948" w:type="dxa"/>
            <w:tcBorders>
              <w:top w:val="nil"/>
              <w:left w:val="nil"/>
              <w:bottom w:val="single" w:sz="4" w:space="0" w:color="BFBFBF"/>
              <w:right w:val="single" w:sz="4" w:space="0" w:color="BFBFBF"/>
            </w:tcBorders>
            <w:shd w:val="clear" w:color="000000" w:fill="D9D9D9"/>
            <w:noWrap/>
            <w:vAlign w:val="center"/>
            <w:hideMark/>
          </w:tcPr>
          <w:p w14:paraId="09AF941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1</w:t>
            </w:r>
          </w:p>
        </w:tc>
        <w:tc>
          <w:tcPr>
            <w:tcW w:w="719" w:type="dxa"/>
            <w:tcBorders>
              <w:top w:val="nil"/>
              <w:left w:val="nil"/>
              <w:bottom w:val="single" w:sz="4" w:space="0" w:color="BFBFBF"/>
              <w:right w:val="single" w:sz="4" w:space="0" w:color="BFBFBF"/>
            </w:tcBorders>
            <w:shd w:val="clear" w:color="000000" w:fill="D9D9D9"/>
            <w:noWrap/>
            <w:vAlign w:val="center"/>
            <w:hideMark/>
          </w:tcPr>
          <w:p w14:paraId="2FD0FB1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97</w:t>
            </w:r>
          </w:p>
        </w:tc>
        <w:tc>
          <w:tcPr>
            <w:tcW w:w="905" w:type="dxa"/>
            <w:tcBorders>
              <w:top w:val="nil"/>
              <w:left w:val="nil"/>
              <w:bottom w:val="single" w:sz="4" w:space="0" w:color="BFBFBF"/>
              <w:right w:val="single" w:sz="4" w:space="0" w:color="BFBFBF"/>
            </w:tcBorders>
            <w:shd w:val="clear" w:color="000000" w:fill="D9D9D9"/>
            <w:noWrap/>
            <w:vAlign w:val="center"/>
            <w:hideMark/>
          </w:tcPr>
          <w:p w14:paraId="7F3C844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2.04</w:t>
            </w:r>
          </w:p>
        </w:tc>
        <w:tc>
          <w:tcPr>
            <w:tcW w:w="886" w:type="dxa"/>
            <w:tcBorders>
              <w:top w:val="nil"/>
              <w:left w:val="nil"/>
              <w:bottom w:val="single" w:sz="4" w:space="0" w:color="BFBFBF"/>
              <w:right w:val="single" w:sz="4" w:space="0" w:color="BFBFBF"/>
            </w:tcBorders>
            <w:shd w:val="clear" w:color="000000" w:fill="D9D9D9"/>
            <w:noWrap/>
            <w:vAlign w:val="center"/>
            <w:hideMark/>
          </w:tcPr>
          <w:p w14:paraId="4FAC88F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87</w:t>
            </w:r>
          </w:p>
        </w:tc>
        <w:tc>
          <w:tcPr>
            <w:tcW w:w="833" w:type="dxa"/>
            <w:tcBorders>
              <w:top w:val="nil"/>
              <w:left w:val="nil"/>
              <w:bottom w:val="single" w:sz="4" w:space="0" w:color="BFBFBF"/>
              <w:right w:val="single" w:sz="4" w:space="0" w:color="BFBFBF"/>
            </w:tcBorders>
            <w:shd w:val="clear" w:color="000000" w:fill="D9D9D9"/>
            <w:noWrap/>
            <w:vAlign w:val="center"/>
            <w:hideMark/>
          </w:tcPr>
          <w:p w14:paraId="290F437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46</w:t>
            </w:r>
          </w:p>
        </w:tc>
        <w:tc>
          <w:tcPr>
            <w:tcW w:w="852" w:type="dxa"/>
            <w:tcBorders>
              <w:top w:val="nil"/>
              <w:left w:val="nil"/>
              <w:bottom w:val="single" w:sz="4" w:space="0" w:color="BFBFBF"/>
              <w:right w:val="single" w:sz="4" w:space="0" w:color="auto"/>
            </w:tcBorders>
            <w:shd w:val="clear" w:color="000000" w:fill="D9D9D9"/>
            <w:noWrap/>
            <w:vAlign w:val="center"/>
            <w:hideMark/>
          </w:tcPr>
          <w:p w14:paraId="499C475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8.00</w:t>
            </w:r>
          </w:p>
        </w:tc>
      </w:tr>
      <w:tr w:rsidR="00BB0BE5" w:rsidRPr="005B3439" w14:paraId="260A3BB6" w14:textId="77777777" w:rsidTr="00115577">
        <w:trPr>
          <w:trHeight w:val="264"/>
        </w:trPr>
        <w:tc>
          <w:tcPr>
            <w:tcW w:w="407" w:type="dxa"/>
            <w:vMerge/>
            <w:tcBorders>
              <w:top w:val="nil"/>
              <w:left w:val="nil"/>
              <w:bottom w:val="nil"/>
              <w:right w:val="nil"/>
            </w:tcBorders>
            <w:vAlign w:val="center"/>
            <w:hideMark/>
          </w:tcPr>
          <w:p w14:paraId="64D0E1C6"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3C724A9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07A343C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auto"/>
              <w:right w:val="single" w:sz="4" w:space="0" w:color="auto"/>
            </w:tcBorders>
            <w:shd w:val="clear" w:color="000000" w:fill="D9D9D9"/>
            <w:noWrap/>
            <w:vAlign w:val="center"/>
            <w:hideMark/>
          </w:tcPr>
          <w:p w14:paraId="1D6C6F2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808" w:type="dxa"/>
            <w:tcBorders>
              <w:top w:val="nil"/>
              <w:left w:val="single" w:sz="4" w:space="0" w:color="BFBFBF"/>
              <w:bottom w:val="single" w:sz="4" w:space="0" w:color="auto"/>
              <w:right w:val="single" w:sz="4" w:space="0" w:color="BFBFBF"/>
            </w:tcBorders>
            <w:shd w:val="clear" w:color="000000" w:fill="D9D9D9"/>
            <w:noWrap/>
            <w:vAlign w:val="center"/>
            <w:hideMark/>
          </w:tcPr>
          <w:p w14:paraId="63F2068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2.00</w:t>
            </w:r>
          </w:p>
        </w:tc>
        <w:tc>
          <w:tcPr>
            <w:tcW w:w="944" w:type="dxa"/>
            <w:tcBorders>
              <w:top w:val="nil"/>
              <w:left w:val="nil"/>
              <w:bottom w:val="single" w:sz="4" w:space="0" w:color="auto"/>
              <w:right w:val="single" w:sz="4" w:space="0" w:color="BFBFBF"/>
            </w:tcBorders>
            <w:shd w:val="clear" w:color="000000" w:fill="D9D9D9"/>
            <w:noWrap/>
            <w:vAlign w:val="center"/>
            <w:hideMark/>
          </w:tcPr>
          <w:p w14:paraId="56F192E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0</w:t>
            </w:r>
          </w:p>
        </w:tc>
        <w:tc>
          <w:tcPr>
            <w:tcW w:w="948" w:type="dxa"/>
            <w:tcBorders>
              <w:top w:val="nil"/>
              <w:left w:val="nil"/>
              <w:bottom w:val="single" w:sz="4" w:space="0" w:color="auto"/>
              <w:right w:val="single" w:sz="4" w:space="0" w:color="BFBFBF"/>
            </w:tcBorders>
            <w:shd w:val="clear" w:color="000000" w:fill="D9D9D9"/>
            <w:noWrap/>
            <w:vAlign w:val="center"/>
            <w:hideMark/>
          </w:tcPr>
          <w:p w14:paraId="0C9D9FA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8.00</w:t>
            </w:r>
          </w:p>
        </w:tc>
        <w:tc>
          <w:tcPr>
            <w:tcW w:w="719" w:type="dxa"/>
            <w:tcBorders>
              <w:top w:val="nil"/>
              <w:left w:val="nil"/>
              <w:bottom w:val="single" w:sz="4" w:space="0" w:color="auto"/>
              <w:right w:val="single" w:sz="4" w:space="0" w:color="BFBFBF"/>
            </w:tcBorders>
            <w:shd w:val="clear" w:color="000000" w:fill="D9D9D9"/>
            <w:noWrap/>
            <w:vAlign w:val="center"/>
            <w:hideMark/>
          </w:tcPr>
          <w:p w14:paraId="1602AD8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1.00</w:t>
            </w:r>
          </w:p>
        </w:tc>
        <w:tc>
          <w:tcPr>
            <w:tcW w:w="905" w:type="dxa"/>
            <w:tcBorders>
              <w:top w:val="nil"/>
              <w:left w:val="nil"/>
              <w:bottom w:val="single" w:sz="4" w:space="0" w:color="auto"/>
              <w:right w:val="single" w:sz="4" w:space="0" w:color="BFBFBF"/>
            </w:tcBorders>
            <w:shd w:val="clear" w:color="000000" w:fill="D9D9D9"/>
            <w:noWrap/>
            <w:vAlign w:val="center"/>
            <w:hideMark/>
          </w:tcPr>
          <w:p w14:paraId="7FC8B29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2.00</w:t>
            </w:r>
          </w:p>
        </w:tc>
        <w:tc>
          <w:tcPr>
            <w:tcW w:w="886" w:type="dxa"/>
            <w:tcBorders>
              <w:top w:val="nil"/>
              <w:left w:val="nil"/>
              <w:bottom w:val="single" w:sz="4" w:space="0" w:color="auto"/>
              <w:right w:val="single" w:sz="4" w:space="0" w:color="BFBFBF"/>
            </w:tcBorders>
            <w:shd w:val="clear" w:color="000000" w:fill="D9D9D9"/>
            <w:noWrap/>
            <w:vAlign w:val="center"/>
            <w:hideMark/>
          </w:tcPr>
          <w:p w14:paraId="5177554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2.00</w:t>
            </w:r>
          </w:p>
        </w:tc>
        <w:tc>
          <w:tcPr>
            <w:tcW w:w="833" w:type="dxa"/>
            <w:tcBorders>
              <w:top w:val="nil"/>
              <w:left w:val="nil"/>
              <w:bottom w:val="single" w:sz="4" w:space="0" w:color="auto"/>
              <w:right w:val="single" w:sz="4" w:space="0" w:color="BFBFBF"/>
            </w:tcBorders>
            <w:shd w:val="clear" w:color="000000" w:fill="D9D9D9"/>
            <w:noWrap/>
            <w:vAlign w:val="center"/>
            <w:hideMark/>
          </w:tcPr>
          <w:p w14:paraId="6A0FF86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2.00</w:t>
            </w:r>
          </w:p>
        </w:tc>
        <w:tc>
          <w:tcPr>
            <w:tcW w:w="852" w:type="dxa"/>
            <w:tcBorders>
              <w:top w:val="nil"/>
              <w:left w:val="nil"/>
              <w:bottom w:val="single" w:sz="4" w:space="0" w:color="auto"/>
              <w:right w:val="single" w:sz="4" w:space="0" w:color="auto"/>
            </w:tcBorders>
            <w:shd w:val="clear" w:color="000000" w:fill="D9D9D9"/>
            <w:noWrap/>
            <w:vAlign w:val="center"/>
            <w:hideMark/>
          </w:tcPr>
          <w:p w14:paraId="01B8B52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2.00</w:t>
            </w:r>
          </w:p>
        </w:tc>
      </w:tr>
      <w:tr w:rsidR="00BB0BE5" w:rsidRPr="005B3439" w14:paraId="36A0DD24" w14:textId="77777777" w:rsidTr="00115577">
        <w:trPr>
          <w:trHeight w:val="255"/>
        </w:trPr>
        <w:tc>
          <w:tcPr>
            <w:tcW w:w="407" w:type="dxa"/>
            <w:vMerge/>
            <w:tcBorders>
              <w:top w:val="nil"/>
              <w:left w:val="nil"/>
              <w:bottom w:val="nil"/>
              <w:right w:val="nil"/>
            </w:tcBorders>
            <w:vAlign w:val="center"/>
            <w:hideMark/>
          </w:tcPr>
          <w:p w14:paraId="71A184D7"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5C72272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2544D7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P</w:t>
            </w:r>
          </w:p>
        </w:tc>
        <w:tc>
          <w:tcPr>
            <w:tcW w:w="709" w:type="dxa"/>
            <w:tcBorders>
              <w:top w:val="nil"/>
              <w:left w:val="nil"/>
              <w:bottom w:val="single" w:sz="4" w:space="0" w:color="BFBFBF"/>
              <w:right w:val="single" w:sz="4" w:space="0" w:color="auto"/>
            </w:tcBorders>
            <w:shd w:val="clear" w:color="auto" w:fill="auto"/>
            <w:noWrap/>
            <w:vAlign w:val="center"/>
            <w:hideMark/>
          </w:tcPr>
          <w:p w14:paraId="172BDF3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808"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091E06F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41</w:t>
            </w:r>
          </w:p>
        </w:tc>
        <w:tc>
          <w:tcPr>
            <w:tcW w:w="944" w:type="dxa"/>
            <w:tcBorders>
              <w:top w:val="single" w:sz="4" w:space="0" w:color="BFBFBF"/>
              <w:left w:val="nil"/>
              <w:bottom w:val="single" w:sz="4" w:space="0" w:color="BFBFBF"/>
              <w:right w:val="single" w:sz="4" w:space="0" w:color="BFBFBF"/>
            </w:tcBorders>
            <w:shd w:val="clear" w:color="000000" w:fill="FFFFFF"/>
            <w:noWrap/>
            <w:vAlign w:val="center"/>
            <w:hideMark/>
          </w:tcPr>
          <w:p w14:paraId="5FFCD82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4</w:t>
            </w:r>
          </w:p>
        </w:tc>
        <w:tc>
          <w:tcPr>
            <w:tcW w:w="948" w:type="dxa"/>
            <w:tcBorders>
              <w:top w:val="nil"/>
              <w:left w:val="nil"/>
              <w:bottom w:val="nil"/>
              <w:right w:val="nil"/>
            </w:tcBorders>
            <w:shd w:val="clear" w:color="auto" w:fill="auto"/>
            <w:noWrap/>
            <w:vAlign w:val="center"/>
            <w:hideMark/>
          </w:tcPr>
          <w:p w14:paraId="01FCA45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2</w:t>
            </w:r>
          </w:p>
        </w:tc>
        <w:tc>
          <w:tcPr>
            <w:tcW w:w="719"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5439471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5</w:t>
            </w:r>
          </w:p>
        </w:tc>
        <w:tc>
          <w:tcPr>
            <w:tcW w:w="905" w:type="dxa"/>
            <w:tcBorders>
              <w:top w:val="single" w:sz="4" w:space="0" w:color="BFBFBF"/>
              <w:left w:val="nil"/>
              <w:bottom w:val="single" w:sz="4" w:space="0" w:color="BFBFBF"/>
              <w:right w:val="single" w:sz="4" w:space="0" w:color="BFBFBF"/>
            </w:tcBorders>
            <w:shd w:val="clear" w:color="000000" w:fill="FFFFFF"/>
            <w:noWrap/>
            <w:vAlign w:val="center"/>
            <w:hideMark/>
          </w:tcPr>
          <w:p w14:paraId="346A158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9.83</w:t>
            </w:r>
          </w:p>
        </w:tc>
        <w:tc>
          <w:tcPr>
            <w:tcW w:w="886" w:type="dxa"/>
            <w:tcBorders>
              <w:top w:val="single" w:sz="4" w:space="0" w:color="BFBFBF"/>
              <w:left w:val="nil"/>
              <w:bottom w:val="single" w:sz="4" w:space="0" w:color="BFBFBF"/>
              <w:right w:val="single" w:sz="4" w:space="0" w:color="BFBFBF"/>
            </w:tcBorders>
            <w:shd w:val="clear" w:color="000000" w:fill="FFFFFF"/>
            <w:noWrap/>
            <w:vAlign w:val="center"/>
            <w:hideMark/>
          </w:tcPr>
          <w:p w14:paraId="64C7CAE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91</w:t>
            </w:r>
          </w:p>
        </w:tc>
        <w:tc>
          <w:tcPr>
            <w:tcW w:w="833" w:type="dxa"/>
            <w:tcBorders>
              <w:top w:val="single" w:sz="4" w:space="0" w:color="BFBFBF"/>
              <w:left w:val="nil"/>
              <w:bottom w:val="single" w:sz="4" w:space="0" w:color="BFBFBF"/>
              <w:right w:val="single" w:sz="4" w:space="0" w:color="BFBFBF"/>
            </w:tcBorders>
            <w:shd w:val="clear" w:color="000000" w:fill="FFFFFF"/>
            <w:noWrap/>
            <w:vAlign w:val="center"/>
            <w:hideMark/>
          </w:tcPr>
          <w:p w14:paraId="5FC0065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44</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64C00C3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8.59</w:t>
            </w:r>
          </w:p>
        </w:tc>
      </w:tr>
      <w:tr w:rsidR="00BB0BE5" w:rsidRPr="005B3439" w14:paraId="7A390890" w14:textId="77777777" w:rsidTr="00115577">
        <w:trPr>
          <w:trHeight w:val="264"/>
        </w:trPr>
        <w:tc>
          <w:tcPr>
            <w:tcW w:w="407" w:type="dxa"/>
            <w:vMerge/>
            <w:tcBorders>
              <w:top w:val="nil"/>
              <w:left w:val="nil"/>
              <w:bottom w:val="nil"/>
              <w:right w:val="nil"/>
            </w:tcBorders>
            <w:vAlign w:val="center"/>
            <w:hideMark/>
          </w:tcPr>
          <w:p w14:paraId="54507509"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2DA6B4A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6F6C86F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auto" w:fill="auto"/>
            <w:noWrap/>
            <w:vAlign w:val="center"/>
            <w:hideMark/>
          </w:tcPr>
          <w:p w14:paraId="3181881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808" w:type="dxa"/>
            <w:tcBorders>
              <w:top w:val="nil"/>
              <w:left w:val="single" w:sz="4" w:space="0" w:color="BFBFBF"/>
              <w:bottom w:val="single" w:sz="4" w:space="0" w:color="BFBFBF"/>
              <w:right w:val="single" w:sz="4" w:space="0" w:color="BFBFBF"/>
            </w:tcBorders>
            <w:shd w:val="clear" w:color="000000" w:fill="FFFFFF"/>
            <w:noWrap/>
            <w:vAlign w:val="center"/>
            <w:hideMark/>
          </w:tcPr>
          <w:p w14:paraId="514ED19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27</w:t>
            </w:r>
          </w:p>
        </w:tc>
        <w:tc>
          <w:tcPr>
            <w:tcW w:w="944" w:type="dxa"/>
            <w:tcBorders>
              <w:top w:val="nil"/>
              <w:left w:val="nil"/>
              <w:bottom w:val="single" w:sz="4" w:space="0" w:color="BFBFBF"/>
              <w:right w:val="single" w:sz="4" w:space="0" w:color="BFBFBF"/>
            </w:tcBorders>
            <w:shd w:val="clear" w:color="000000" w:fill="FFFFFF"/>
            <w:noWrap/>
            <w:vAlign w:val="center"/>
            <w:hideMark/>
          </w:tcPr>
          <w:p w14:paraId="57CA812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7</w:t>
            </w:r>
          </w:p>
        </w:tc>
        <w:tc>
          <w:tcPr>
            <w:tcW w:w="948" w:type="dxa"/>
            <w:tcBorders>
              <w:top w:val="single" w:sz="4" w:space="0" w:color="BFBFBF"/>
              <w:left w:val="nil"/>
              <w:bottom w:val="single" w:sz="4" w:space="0" w:color="BFBFBF"/>
              <w:right w:val="single" w:sz="4" w:space="0" w:color="BFBFBF"/>
            </w:tcBorders>
            <w:shd w:val="clear" w:color="000000" w:fill="FFFFFF"/>
            <w:noWrap/>
            <w:vAlign w:val="center"/>
            <w:hideMark/>
          </w:tcPr>
          <w:p w14:paraId="0EC9174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6</w:t>
            </w:r>
          </w:p>
        </w:tc>
        <w:tc>
          <w:tcPr>
            <w:tcW w:w="719" w:type="dxa"/>
            <w:tcBorders>
              <w:top w:val="nil"/>
              <w:left w:val="nil"/>
              <w:bottom w:val="single" w:sz="4" w:space="0" w:color="BFBFBF"/>
              <w:right w:val="single" w:sz="4" w:space="0" w:color="BFBFBF"/>
            </w:tcBorders>
            <w:shd w:val="clear" w:color="000000" w:fill="FFFFFF"/>
            <w:noWrap/>
            <w:vAlign w:val="center"/>
            <w:hideMark/>
          </w:tcPr>
          <w:p w14:paraId="538EA00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9</w:t>
            </w:r>
          </w:p>
        </w:tc>
        <w:tc>
          <w:tcPr>
            <w:tcW w:w="905" w:type="dxa"/>
            <w:tcBorders>
              <w:top w:val="nil"/>
              <w:left w:val="nil"/>
              <w:bottom w:val="single" w:sz="4" w:space="0" w:color="BFBFBF"/>
              <w:right w:val="single" w:sz="4" w:space="0" w:color="BFBFBF"/>
            </w:tcBorders>
            <w:shd w:val="clear" w:color="000000" w:fill="FFFFFF"/>
            <w:noWrap/>
            <w:vAlign w:val="center"/>
            <w:hideMark/>
          </w:tcPr>
          <w:p w14:paraId="219F522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9.97</w:t>
            </w:r>
          </w:p>
        </w:tc>
        <w:tc>
          <w:tcPr>
            <w:tcW w:w="886" w:type="dxa"/>
            <w:tcBorders>
              <w:top w:val="nil"/>
              <w:left w:val="nil"/>
              <w:bottom w:val="single" w:sz="4" w:space="0" w:color="BFBFBF"/>
              <w:right w:val="single" w:sz="4" w:space="0" w:color="BFBFBF"/>
            </w:tcBorders>
            <w:shd w:val="clear" w:color="000000" w:fill="FFFFFF"/>
            <w:noWrap/>
            <w:vAlign w:val="center"/>
            <w:hideMark/>
          </w:tcPr>
          <w:p w14:paraId="781FF29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74</w:t>
            </w:r>
          </w:p>
        </w:tc>
        <w:tc>
          <w:tcPr>
            <w:tcW w:w="833" w:type="dxa"/>
            <w:tcBorders>
              <w:top w:val="nil"/>
              <w:left w:val="nil"/>
              <w:bottom w:val="single" w:sz="4" w:space="0" w:color="BFBFBF"/>
              <w:right w:val="single" w:sz="4" w:space="0" w:color="BFBFBF"/>
            </w:tcBorders>
            <w:shd w:val="clear" w:color="000000" w:fill="FFFFFF"/>
            <w:noWrap/>
            <w:vAlign w:val="center"/>
            <w:hideMark/>
          </w:tcPr>
          <w:p w14:paraId="7CAB7DA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91</w:t>
            </w:r>
          </w:p>
        </w:tc>
        <w:tc>
          <w:tcPr>
            <w:tcW w:w="852" w:type="dxa"/>
            <w:tcBorders>
              <w:top w:val="nil"/>
              <w:left w:val="nil"/>
              <w:bottom w:val="single" w:sz="4" w:space="0" w:color="BFBFBF"/>
              <w:right w:val="single" w:sz="4" w:space="0" w:color="auto"/>
            </w:tcBorders>
            <w:shd w:val="clear" w:color="000000" w:fill="FFFFFF"/>
            <w:noWrap/>
            <w:vAlign w:val="center"/>
            <w:hideMark/>
          </w:tcPr>
          <w:p w14:paraId="5A012D7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3.59</w:t>
            </w:r>
          </w:p>
        </w:tc>
      </w:tr>
      <w:tr w:rsidR="00BB0BE5" w:rsidRPr="005B3439" w14:paraId="1E634AEE" w14:textId="77777777" w:rsidTr="00115577">
        <w:trPr>
          <w:trHeight w:val="264"/>
        </w:trPr>
        <w:tc>
          <w:tcPr>
            <w:tcW w:w="407" w:type="dxa"/>
            <w:vMerge/>
            <w:tcBorders>
              <w:top w:val="nil"/>
              <w:left w:val="nil"/>
              <w:bottom w:val="nil"/>
              <w:right w:val="nil"/>
            </w:tcBorders>
            <w:vAlign w:val="center"/>
            <w:hideMark/>
          </w:tcPr>
          <w:p w14:paraId="790A6535"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1ED9ADD9"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1FEF209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auto" w:fill="auto"/>
            <w:noWrap/>
            <w:vAlign w:val="center"/>
            <w:hideMark/>
          </w:tcPr>
          <w:p w14:paraId="33C23AF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808" w:type="dxa"/>
            <w:tcBorders>
              <w:top w:val="nil"/>
              <w:left w:val="single" w:sz="4" w:space="0" w:color="BFBFBF"/>
              <w:bottom w:val="single" w:sz="4" w:space="0" w:color="BFBFBF"/>
              <w:right w:val="single" w:sz="4" w:space="0" w:color="BFBFBF"/>
            </w:tcBorders>
            <w:shd w:val="clear" w:color="000000" w:fill="FFFFFF"/>
            <w:noWrap/>
            <w:vAlign w:val="center"/>
            <w:hideMark/>
          </w:tcPr>
          <w:p w14:paraId="3D5DD89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944" w:type="dxa"/>
            <w:tcBorders>
              <w:top w:val="nil"/>
              <w:left w:val="nil"/>
              <w:bottom w:val="single" w:sz="4" w:space="0" w:color="BFBFBF"/>
              <w:right w:val="single" w:sz="4" w:space="0" w:color="BFBFBF"/>
            </w:tcBorders>
            <w:shd w:val="clear" w:color="000000" w:fill="FFFFFF"/>
            <w:noWrap/>
            <w:vAlign w:val="center"/>
            <w:hideMark/>
          </w:tcPr>
          <w:p w14:paraId="544B338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48" w:type="dxa"/>
            <w:tcBorders>
              <w:top w:val="nil"/>
              <w:left w:val="nil"/>
              <w:bottom w:val="single" w:sz="4" w:space="0" w:color="BFBFBF"/>
              <w:right w:val="single" w:sz="4" w:space="0" w:color="BFBFBF"/>
            </w:tcBorders>
            <w:shd w:val="clear" w:color="000000" w:fill="FFFFFF"/>
            <w:noWrap/>
            <w:vAlign w:val="center"/>
            <w:hideMark/>
          </w:tcPr>
          <w:p w14:paraId="6403D87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719" w:type="dxa"/>
            <w:tcBorders>
              <w:top w:val="nil"/>
              <w:left w:val="nil"/>
              <w:bottom w:val="single" w:sz="4" w:space="0" w:color="BFBFBF"/>
              <w:right w:val="single" w:sz="4" w:space="0" w:color="BFBFBF"/>
            </w:tcBorders>
            <w:shd w:val="clear" w:color="000000" w:fill="FFFFFF"/>
            <w:noWrap/>
            <w:vAlign w:val="center"/>
            <w:hideMark/>
          </w:tcPr>
          <w:p w14:paraId="0294500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905" w:type="dxa"/>
            <w:tcBorders>
              <w:top w:val="nil"/>
              <w:left w:val="nil"/>
              <w:bottom w:val="single" w:sz="4" w:space="0" w:color="BFBFBF"/>
              <w:right w:val="single" w:sz="4" w:space="0" w:color="BFBFBF"/>
            </w:tcBorders>
            <w:shd w:val="clear" w:color="000000" w:fill="FFFFFF"/>
            <w:noWrap/>
            <w:vAlign w:val="center"/>
            <w:hideMark/>
          </w:tcPr>
          <w:p w14:paraId="0ED0087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4</w:t>
            </w:r>
          </w:p>
        </w:tc>
        <w:tc>
          <w:tcPr>
            <w:tcW w:w="886" w:type="dxa"/>
            <w:tcBorders>
              <w:top w:val="nil"/>
              <w:left w:val="nil"/>
              <w:bottom w:val="single" w:sz="4" w:space="0" w:color="BFBFBF"/>
              <w:right w:val="single" w:sz="4" w:space="0" w:color="BFBFBF"/>
            </w:tcBorders>
            <w:shd w:val="clear" w:color="000000" w:fill="FFFFFF"/>
            <w:noWrap/>
            <w:vAlign w:val="center"/>
            <w:hideMark/>
          </w:tcPr>
          <w:p w14:paraId="5DE1C63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33" w:type="dxa"/>
            <w:tcBorders>
              <w:top w:val="nil"/>
              <w:left w:val="nil"/>
              <w:bottom w:val="single" w:sz="4" w:space="0" w:color="BFBFBF"/>
              <w:right w:val="single" w:sz="4" w:space="0" w:color="BFBFBF"/>
            </w:tcBorders>
            <w:shd w:val="clear" w:color="000000" w:fill="FFFFFF"/>
            <w:noWrap/>
            <w:vAlign w:val="center"/>
            <w:hideMark/>
          </w:tcPr>
          <w:p w14:paraId="397D84D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52" w:type="dxa"/>
            <w:tcBorders>
              <w:top w:val="nil"/>
              <w:left w:val="nil"/>
              <w:bottom w:val="single" w:sz="4" w:space="0" w:color="BFBFBF"/>
              <w:right w:val="single" w:sz="4" w:space="0" w:color="auto"/>
            </w:tcBorders>
            <w:shd w:val="clear" w:color="000000" w:fill="FFFFFF"/>
            <w:noWrap/>
            <w:vAlign w:val="center"/>
            <w:hideMark/>
          </w:tcPr>
          <w:p w14:paraId="1F5F198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r>
      <w:tr w:rsidR="00BB0BE5" w:rsidRPr="005B3439" w14:paraId="32639BCB" w14:textId="77777777" w:rsidTr="00115577">
        <w:trPr>
          <w:trHeight w:val="264"/>
        </w:trPr>
        <w:tc>
          <w:tcPr>
            <w:tcW w:w="407" w:type="dxa"/>
            <w:vMerge/>
            <w:tcBorders>
              <w:top w:val="nil"/>
              <w:left w:val="nil"/>
              <w:bottom w:val="nil"/>
              <w:right w:val="nil"/>
            </w:tcBorders>
            <w:vAlign w:val="center"/>
            <w:hideMark/>
          </w:tcPr>
          <w:p w14:paraId="623E3BBD"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0886B31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3291C66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auto" w:fill="auto"/>
            <w:noWrap/>
            <w:vAlign w:val="center"/>
            <w:hideMark/>
          </w:tcPr>
          <w:p w14:paraId="1D766FE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808" w:type="dxa"/>
            <w:tcBorders>
              <w:top w:val="nil"/>
              <w:left w:val="single" w:sz="4" w:space="0" w:color="BFBFBF"/>
              <w:bottom w:val="single" w:sz="4" w:space="0" w:color="BFBFBF"/>
              <w:right w:val="single" w:sz="4" w:space="0" w:color="BFBFBF"/>
            </w:tcBorders>
            <w:shd w:val="clear" w:color="000000" w:fill="FFFFFF"/>
            <w:noWrap/>
            <w:vAlign w:val="center"/>
            <w:hideMark/>
          </w:tcPr>
          <w:p w14:paraId="63B0F4F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30.00</w:t>
            </w:r>
          </w:p>
        </w:tc>
        <w:tc>
          <w:tcPr>
            <w:tcW w:w="944" w:type="dxa"/>
            <w:tcBorders>
              <w:top w:val="nil"/>
              <w:left w:val="nil"/>
              <w:bottom w:val="single" w:sz="4" w:space="0" w:color="BFBFBF"/>
              <w:right w:val="single" w:sz="4" w:space="0" w:color="BFBFBF"/>
            </w:tcBorders>
            <w:shd w:val="clear" w:color="000000" w:fill="FFFFFF"/>
            <w:noWrap/>
            <w:vAlign w:val="center"/>
            <w:hideMark/>
          </w:tcPr>
          <w:p w14:paraId="16B2C36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90</w:t>
            </w:r>
          </w:p>
        </w:tc>
        <w:tc>
          <w:tcPr>
            <w:tcW w:w="948" w:type="dxa"/>
            <w:tcBorders>
              <w:top w:val="nil"/>
              <w:left w:val="nil"/>
              <w:bottom w:val="single" w:sz="4" w:space="0" w:color="BFBFBF"/>
              <w:right w:val="single" w:sz="4" w:space="0" w:color="BFBFBF"/>
            </w:tcBorders>
            <w:shd w:val="clear" w:color="000000" w:fill="FFFFFF"/>
            <w:noWrap/>
            <w:vAlign w:val="center"/>
            <w:hideMark/>
          </w:tcPr>
          <w:p w14:paraId="63003E0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3</w:t>
            </w:r>
          </w:p>
        </w:tc>
        <w:tc>
          <w:tcPr>
            <w:tcW w:w="719" w:type="dxa"/>
            <w:tcBorders>
              <w:top w:val="nil"/>
              <w:left w:val="nil"/>
              <w:bottom w:val="single" w:sz="4" w:space="0" w:color="BFBFBF"/>
              <w:right w:val="single" w:sz="4" w:space="0" w:color="BFBFBF"/>
            </w:tcBorders>
            <w:shd w:val="clear" w:color="000000" w:fill="FFFFFF"/>
            <w:noWrap/>
            <w:vAlign w:val="center"/>
            <w:hideMark/>
          </w:tcPr>
          <w:p w14:paraId="1B58A86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00</w:t>
            </w:r>
          </w:p>
        </w:tc>
        <w:tc>
          <w:tcPr>
            <w:tcW w:w="905" w:type="dxa"/>
            <w:tcBorders>
              <w:top w:val="nil"/>
              <w:left w:val="nil"/>
              <w:bottom w:val="single" w:sz="4" w:space="0" w:color="BFBFBF"/>
              <w:right w:val="single" w:sz="4" w:space="0" w:color="BFBFBF"/>
            </w:tcBorders>
            <w:shd w:val="clear" w:color="000000" w:fill="FFFFFF"/>
            <w:noWrap/>
            <w:vAlign w:val="center"/>
            <w:hideMark/>
          </w:tcPr>
          <w:p w14:paraId="334135A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7.00</w:t>
            </w:r>
          </w:p>
        </w:tc>
        <w:tc>
          <w:tcPr>
            <w:tcW w:w="886" w:type="dxa"/>
            <w:tcBorders>
              <w:top w:val="nil"/>
              <w:left w:val="nil"/>
              <w:bottom w:val="single" w:sz="4" w:space="0" w:color="BFBFBF"/>
              <w:right w:val="single" w:sz="4" w:space="0" w:color="BFBFBF"/>
            </w:tcBorders>
            <w:shd w:val="clear" w:color="000000" w:fill="FFFFFF"/>
            <w:noWrap/>
            <w:vAlign w:val="center"/>
            <w:hideMark/>
          </w:tcPr>
          <w:p w14:paraId="67B5523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8.00</w:t>
            </w:r>
          </w:p>
        </w:tc>
        <w:tc>
          <w:tcPr>
            <w:tcW w:w="833" w:type="dxa"/>
            <w:tcBorders>
              <w:top w:val="nil"/>
              <w:left w:val="nil"/>
              <w:bottom w:val="single" w:sz="4" w:space="0" w:color="BFBFBF"/>
              <w:right w:val="single" w:sz="4" w:space="0" w:color="BFBFBF"/>
            </w:tcBorders>
            <w:shd w:val="clear" w:color="000000" w:fill="FFFFFF"/>
            <w:noWrap/>
            <w:vAlign w:val="center"/>
            <w:hideMark/>
          </w:tcPr>
          <w:p w14:paraId="3220DBE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7.00</w:t>
            </w:r>
          </w:p>
        </w:tc>
        <w:tc>
          <w:tcPr>
            <w:tcW w:w="852" w:type="dxa"/>
            <w:tcBorders>
              <w:top w:val="nil"/>
              <w:left w:val="nil"/>
              <w:bottom w:val="single" w:sz="4" w:space="0" w:color="BFBFBF"/>
              <w:right w:val="single" w:sz="4" w:space="0" w:color="auto"/>
            </w:tcBorders>
            <w:shd w:val="clear" w:color="000000" w:fill="FFFFFF"/>
            <w:noWrap/>
            <w:vAlign w:val="center"/>
            <w:hideMark/>
          </w:tcPr>
          <w:p w14:paraId="31A2174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73.00</w:t>
            </w:r>
          </w:p>
        </w:tc>
      </w:tr>
      <w:tr w:rsidR="00BB0BE5" w:rsidRPr="005B3439" w14:paraId="63FF807B" w14:textId="77777777" w:rsidTr="00115577">
        <w:trPr>
          <w:trHeight w:val="264"/>
        </w:trPr>
        <w:tc>
          <w:tcPr>
            <w:tcW w:w="407" w:type="dxa"/>
            <w:vMerge/>
            <w:tcBorders>
              <w:top w:val="nil"/>
              <w:left w:val="nil"/>
              <w:bottom w:val="nil"/>
              <w:right w:val="nil"/>
            </w:tcBorders>
            <w:vAlign w:val="center"/>
            <w:hideMark/>
          </w:tcPr>
          <w:p w14:paraId="325C798A"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20AF5ED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02D6A21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auto"/>
              <w:right w:val="single" w:sz="4" w:space="0" w:color="auto"/>
            </w:tcBorders>
            <w:shd w:val="clear" w:color="auto" w:fill="auto"/>
            <w:noWrap/>
            <w:vAlign w:val="center"/>
            <w:hideMark/>
          </w:tcPr>
          <w:p w14:paraId="7F16395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808" w:type="dxa"/>
            <w:tcBorders>
              <w:top w:val="nil"/>
              <w:left w:val="single" w:sz="4" w:space="0" w:color="BFBFBF"/>
              <w:bottom w:val="single" w:sz="4" w:space="0" w:color="auto"/>
              <w:right w:val="single" w:sz="4" w:space="0" w:color="BFBFBF"/>
            </w:tcBorders>
            <w:shd w:val="clear" w:color="000000" w:fill="FFFFFF"/>
            <w:noWrap/>
            <w:vAlign w:val="center"/>
            <w:hideMark/>
          </w:tcPr>
          <w:p w14:paraId="12A242F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9</w:t>
            </w:r>
          </w:p>
        </w:tc>
        <w:tc>
          <w:tcPr>
            <w:tcW w:w="944" w:type="dxa"/>
            <w:tcBorders>
              <w:top w:val="nil"/>
              <w:left w:val="nil"/>
              <w:bottom w:val="single" w:sz="4" w:space="0" w:color="auto"/>
              <w:right w:val="single" w:sz="4" w:space="0" w:color="BFBFBF"/>
            </w:tcBorders>
            <w:shd w:val="clear" w:color="000000" w:fill="FFFFFF"/>
            <w:noWrap/>
            <w:vAlign w:val="center"/>
            <w:hideMark/>
          </w:tcPr>
          <w:p w14:paraId="75EF69B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11</w:t>
            </w:r>
          </w:p>
        </w:tc>
        <w:tc>
          <w:tcPr>
            <w:tcW w:w="948" w:type="dxa"/>
            <w:tcBorders>
              <w:top w:val="nil"/>
              <w:left w:val="nil"/>
              <w:bottom w:val="single" w:sz="4" w:space="0" w:color="auto"/>
              <w:right w:val="single" w:sz="4" w:space="0" w:color="BFBFBF"/>
            </w:tcBorders>
            <w:shd w:val="clear" w:color="000000" w:fill="FFFFFF"/>
            <w:noWrap/>
            <w:vAlign w:val="center"/>
            <w:hideMark/>
          </w:tcPr>
          <w:p w14:paraId="7CB7CB4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6</w:t>
            </w:r>
          </w:p>
        </w:tc>
        <w:tc>
          <w:tcPr>
            <w:tcW w:w="719" w:type="dxa"/>
            <w:tcBorders>
              <w:top w:val="nil"/>
              <w:left w:val="nil"/>
              <w:bottom w:val="single" w:sz="4" w:space="0" w:color="auto"/>
              <w:right w:val="single" w:sz="4" w:space="0" w:color="BFBFBF"/>
            </w:tcBorders>
            <w:shd w:val="clear" w:color="000000" w:fill="FFFFFF"/>
            <w:noWrap/>
            <w:vAlign w:val="center"/>
            <w:hideMark/>
          </w:tcPr>
          <w:p w14:paraId="31FF34C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2</w:t>
            </w:r>
          </w:p>
        </w:tc>
        <w:tc>
          <w:tcPr>
            <w:tcW w:w="905" w:type="dxa"/>
            <w:tcBorders>
              <w:top w:val="nil"/>
              <w:left w:val="nil"/>
              <w:bottom w:val="single" w:sz="4" w:space="0" w:color="auto"/>
              <w:right w:val="single" w:sz="4" w:space="0" w:color="BFBFBF"/>
            </w:tcBorders>
            <w:shd w:val="clear" w:color="000000" w:fill="FFFFFF"/>
            <w:noWrap/>
            <w:vAlign w:val="center"/>
            <w:hideMark/>
          </w:tcPr>
          <w:p w14:paraId="2699384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60</w:t>
            </w:r>
          </w:p>
        </w:tc>
        <w:tc>
          <w:tcPr>
            <w:tcW w:w="886" w:type="dxa"/>
            <w:tcBorders>
              <w:top w:val="nil"/>
              <w:left w:val="nil"/>
              <w:bottom w:val="single" w:sz="4" w:space="0" w:color="auto"/>
              <w:right w:val="single" w:sz="4" w:space="0" w:color="BFBFBF"/>
            </w:tcBorders>
            <w:shd w:val="clear" w:color="000000" w:fill="FFFFFF"/>
            <w:noWrap/>
            <w:vAlign w:val="center"/>
            <w:hideMark/>
          </w:tcPr>
          <w:p w14:paraId="5F1097D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72</w:t>
            </w:r>
          </w:p>
        </w:tc>
        <w:tc>
          <w:tcPr>
            <w:tcW w:w="833" w:type="dxa"/>
            <w:tcBorders>
              <w:top w:val="nil"/>
              <w:left w:val="nil"/>
              <w:bottom w:val="single" w:sz="4" w:space="0" w:color="auto"/>
              <w:right w:val="single" w:sz="4" w:space="0" w:color="BFBFBF"/>
            </w:tcBorders>
            <w:shd w:val="clear" w:color="000000" w:fill="FFFFFF"/>
            <w:noWrap/>
            <w:vAlign w:val="center"/>
            <w:hideMark/>
          </w:tcPr>
          <w:p w14:paraId="1A9D043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50</w:t>
            </w:r>
          </w:p>
        </w:tc>
        <w:tc>
          <w:tcPr>
            <w:tcW w:w="852" w:type="dxa"/>
            <w:tcBorders>
              <w:top w:val="nil"/>
              <w:left w:val="nil"/>
              <w:bottom w:val="single" w:sz="4" w:space="0" w:color="auto"/>
              <w:right w:val="single" w:sz="4" w:space="0" w:color="auto"/>
            </w:tcBorders>
            <w:shd w:val="clear" w:color="000000" w:fill="FFFFFF"/>
            <w:noWrap/>
            <w:vAlign w:val="center"/>
            <w:hideMark/>
          </w:tcPr>
          <w:p w14:paraId="398DE636" w14:textId="77777777" w:rsidR="00BB0BE5"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53</w:t>
            </w:r>
          </w:p>
          <w:p w14:paraId="14B7A346" w14:textId="104170B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r>
      <w:tr w:rsidR="00BB0BE5" w:rsidRPr="005B3439" w14:paraId="7C79F933" w14:textId="77777777" w:rsidTr="00115577">
        <w:trPr>
          <w:trHeight w:val="255"/>
        </w:trPr>
        <w:tc>
          <w:tcPr>
            <w:tcW w:w="407" w:type="dxa"/>
            <w:vMerge/>
            <w:tcBorders>
              <w:top w:val="nil"/>
              <w:left w:val="nil"/>
              <w:bottom w:val="nil"/>
              <w:right w:val="nil"/>
            </w:tcBorders>
            <w:vAlign w:val="center"/>
            <w:hideMark/>
          </w:tcPr>
          <w:p w14:paraId="5BF0D688"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4163162B" w14:textId="14FF550C"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04"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115645A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P</w:t>
            </w:r>
          </w:p>
        </w:tc>
        <w:tc>
          <w:tcPr>
            <w:tcW w:w="709" w:type="dxa"/>
            <w:tcBorders>
              <w:top w:val="nil"/>
              <w:left w:val="nil"/>
              <w:bottom w:val="single" w:sz="4" w:space="0" w:color="BFBFBF"/>
              <w:right w:val="single" w:sz="4" w:space="0" w:color="auto"/>
            </w:tcBorders>
            <w:shd w:val="clear" w:color="000000" w:fill="D9D9D9"/>
            <w:noWrap/>
            <w:vAlign w:val="center"/>
            <w:hideMark/>
          </w:tcPr>
          <w:p w14:paraId="35BA6C23" w14:textId="77777777" w:rsidR="00BB0BE5" w:rsidRPr="005B3439" w:rsidRDefault="00BB0BE5" w:rsidP="00BB0BE5">
            <w:pPr>
              <w:spacing w:before="0" w:after="0"/>
              <w:jc w:val="center"/>
              <w:rPr>
                <w:rFonts w:asciiTheme="minorHAnsi" w:hAnsiTheme="minorHAnsi" w:cstheme="minorHAnsi"/>
                <w:sz w:val="18"/>
                <w:szCs w:val="18"/>
                <w:lang w:val="en-AU" w:eastAsia="en-AU"/>
              </w:rPr>
            </w:pPr>
            <w:r w:rsidRPr="005B3439">
              <w:rPr>
                <w:rFonts w:asciiTheme="minorHAnsi" w:hAnsiTheme="minorHAnsi" w:cstheme="minorHAnsi"/>
                <w:sz w:val="18"/>
                <w:szCs w:val="18"/>
                <w:lang w:val="en-AU" w:eastAsia="en-AU"/>
              </w:rPr>
              <w:t>mean</w:t>
            </w:r>
          </w:p>
        </w:tc>
        <w:tc>
          <w:tcPr>
            <w:tcW w:w="808" w:type="dxa"/>
            <w:tcBorders>
              <w:top w:val="nil"/>
              <w:left w:val="single" w:sz="4" w:space="0" w:color="BFBFBF"/>
              <w:bottom w:val="single" w:sz="4" w:space="0" w:color="BFBFBF"/>
              <w:right w:val="single" w:sz="4" w:space="0" w:color="BFBFBF"/>
            </w:tcBorders>
            <w:shd w:val="clear" w:color="000000" w:fill="D9D9D9"/>
            <w:noWrap/>
            <w:vAlign w:val="center"/>
            <w:hideMark/>
          </w:tcPr>
          <w:p w14:paraId="4BD3401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08</w:t>
            </w:r>
          </w:p>
        </w:tc>
        <w:tc>
          <w:tcPr>
            <w:tcW w:w="944" w:type="dxa"/>
            <w:tcBorders>
              <w:top w:val="nil"/>
              <w:left w:val="nil"/>
              <w:bottom w:val="single" w:sz="4" w:space="0" w:color="BFBFBF"/>
              <w:right w:val="single" w:sz="4" w:space="0" w:color="BFBFBF"/>
            </w:tcBorders>
            <w:shd w:val="clear" w:color="000000" w:fill="D9D9D9"/>
            <w:noWrap/>
            <w:vAlign w:val="center"/>
            <w:hideMark/>
          </w:tcPr>
          <w:p w14:paraId="024EE09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98</w:t>
            </w:r>
          </w:p>
        </w:tc>
        <w:tc>
          <w:tcPr>
            <w:tcW w:w="948" w:type="dxa"/>
            <w:tcBorders>
              <w:top w:val="nil"/>
              <w:left w:val="nil"/>
              <w:bottom w:val="single" w:sz="4" w:space="0" w:color="BFBFBF"/>
              <w:right w:val="single" w:sz="4" w:space="0" w:color="BFBFBF"/>
            </w:tcBorders>
            <w:shd w:val="clear" w:color="000000" w:fill="D9D9D9"/>
            <w:noWrap/>
            <w:vAlign w:val="center"/>
            <w:hideMark/>
          </w:tcPr>
          <w:p w14:paraId="2709DA3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2</w:t>
            </w:r>
          </w:p>
        </w:tc>
        <w:tc>
          <w:tcPr>
            <w:tcW w:w="719" w:type="dxa"/>
            <w:tcBorders>
              <w:top w:val="nil"/>
              <w:left w:val="nil"/>
              <w:bottom w:val="single" w:sz="4" w:space="0" w:color="BFBFBF"/>
              <w:right w:val="single" w:sz="4" w:space="0" w:color="BFBFBF"/>
            </w:tcBorders>
            <w:shd w:val="clear" w:color="000000" w:fill="D9D9D9"/>
            <w:noWrap/>
            <w:vAlign w:val="center"/>
            <w:hideMark/>
          </w:tcPr>
          <w:p w14:paraId="40054B0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5</w:t>
            </w:r>
          </w:p>
        </w:tc>
        <w:tc>
          <w:tcPr>
            <w:tcW w:w="905" w:type="dxa"/>
            <w:tcBorders>
              <w:top w:val="nil"/>
              <w:left w:val="nil"/>
              <w:bottom w:val="single" w:sz="4" w:space="0" w:color="BFBFBF"/>
              <w:right w:val="single" w:sz="4" w:space="0" w:color="BFBFBF"/>
            </w:tcBorders>
            <w:shd w:val="clear" w:color="000000" w:fill="D9D9D9"/>
            <w:noWrap/>
            <w:vAlign w:val="center"/>
            <w:hideMark/>
          </w:tcPr>
          <w:p w14:paraId="261BE3E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17</w:t>
            </w:r>
          </w:p>
        </w:tc>
        <w:tc>
          <w:tcPr>
            <w:tcW w:w="886" w:type="dxa"/>
            <w:tcBorders>
              <w:top w:val="nil"/>
              <w:left w:val="nil"/>
              <w:bottom w:val="single" w:sz="4" w:space="0" w:color="BFBFBF"/>
              <w:right w:val="single" w:sz="4" w:space="0" w:color="BFBFBF"/>
            </w:tcBorders>
            <w:shd w:val="clear" w:color="000000" w:fill="D9D9D9"/>
            <w:noWrap/>
            <w:vAlign w:val="center"/>
            <w:hideMark/>
          </w:tcPr>
          <w:p w14:paraId="1702A34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1</w:t>
            </w:r>
          </w:p>
        </w:tc>
        <w:tc>
          <w:tcPr>
            <w:tcW w:w="833" w:type="dxa"/>
            <w:tcBorders>
              <w:top w:val="nil"/>
              <w:left w:val="nil"/>
              <w:bottom w:val="single" w:sz="4" w:space="0" w:color="BFBFBF"/>
              <w:right w:val="single" w:sz="4" w:space="0" w:color="BFBFBF"/>
            </w:tcBorders>
            <w:shd w:val="clear" w:color="000000" w:fill="D9D9D9"/>
            <w:noWrap/>
            <w:vAlign w:val="center"/>
            <w:hideMark/>
          </w:tcPr>
          <w:p w14:paraId="5B3FBC6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88</w:t>
            </w:r>
          </w:p>
        </w:tc>
        <w:tc>
          <w:tcPr>
            <w:tcW w:w="852" w:type="dxa"/>
            <w:tcBorders>
              <w:top w:val="nil"/>
              <w:left w:val="nil"/>
              <w:bottom w:val="single" w:sz="4" w:space="0" w:color="BFBFBF"/>
              <w:right w:val="single" w:sz="4" w:space="0" w:color="auto"/>
            </w:tcBorders>
            <w:shd w:val="clear" w:color="000000" w:fill="D9D9D9"/>
            <w:noWrap/>
            <w:vAlign w:val="center"/>
            <w:hideMark/>
          </w:tcPr>
          <w:p w14:paraId="372AB54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7.71</w:t>
            </w:r>
          </w:p>
        </w:tc>
      </w:tr>
      <w:tr w:rsidR="00BB0BE5" w:rsidRPr="005B3439" w14:paraId="2D6C586C" w14:textId="77777777" w:rsidTr="00115577">
        <w:trPr>
          <w:trHeight w:val="264"/>
        </w:trPr>
        <w:tc>
          <w:tcPr>
            <w:tcW w:w="407" w:type="dxa"/>
            <w:vMerge/>
            <w:tcBorders>
              <w:top w:val="nil"/>
              <w:left w:val="nil"/>
              <w:bottom w:val="nil"/>
              <w:right w:val="nil"/>
            </w:tcBorders>
            <w:vAlign w:val="center"/>
            <w:hideMark/>
          </w:tcPr>
          <w:p w14:paraId="6E5A1C80"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120447D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49441DB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000000" w:fill="D9D9D9"/>
            <w:noWrap/>
            <w:vAlign w:val="center"/>
            <w:hideMark/>
          </w:tcPr>
          <w:p w14:paraId="55354BA0" w14:textId="77777777" w:rsidR="00BB0BE5" w:rsidRPr="005B3439" w:rsidRDefault="00BB0BE5" w:rsidP="00BB0BE5">
            <w:pPr>
              <w:spacing w:before="0" w:after="0"/>
              <w:jc w:val="center"/>
              <w:rPr>
                <w:rFonts w:asciiTheme="minorHAnsi" w:hAnsiTheme="minorHAnsi" w:cstheme="minorHAnsi"/>
                <w:sz w:val="18"/>
                <w:szCs w:val="18"/>
                <w:lang w:val="en-AU" w:eastAsia="en-AU"/>
              </w:rPr>
            </w:pPr>
            <w:r w:rsidRPr="005B3439">
              <w:rPr>
                <w:rFonts w:asciiTheme="minorHAnsi" w:hAnsiTheme="minorHAnsi" w:cstheme="minorHAnsi"/>
                <w:sz w:val="18"/>
                <w:szCs w:val="18"/>
                <w:lang w:val="en-AU" w:eastAsia="en-AU"/>
              </w:rPr>
              <w:t>SD</w:t>
            </w:r>
          </w:p>
        </w:tc>
        <w:tc>
          <w:tcPr>
            <w:tcW w:w="808" w:type="dxa"/>
            <w:tcBorders>
              <w:top w:val="nil"/>
              <w:left w:val="single" w:sz="4" w:space="0" w:color="BFBFBF"/>
              <w:bottom w:val="single" w:sz="4" w:space="0" w:color="BFBFBF"/>
              <w:right w:val="single" w:sz="4" w:space="0" w:color="BFBFBF"/>
            </w:tcBorders>
            <w:shd w:val="clear" w:color="000000" w:fill="D9D9D9"/>
            <w:noWrap/>
            <w:vAlign w:val="center"/>
            <w:hideMark/>
          </w:tcPr>
          <w:p w14:paraId="78A317E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61</w:t>
            </w:r>
          </w:p>
        </w:tc>
        <w:tc>
          <w:tcPr>
            <w:tcW w:w="944" w:type="dxa"/>
            <w:tcBorders>
              <w:top w:val="nil"/>
              <w:left w:val="nil"/>
              <w:bottom w:val="single" w:sz="4" w:space="0" w:color="BFBFBF"/>
              <w:right w:val="single" w:sz="4" w:space="0" w:color="BFBFBF"/>
            </w:tcBorders>
            <w:shd w:val="clear" w:color="000000" w:fill="D9D9D9"/>
            <w:noWrap/>
            <w:vAlign w:val="center"/>
            <w:hideMark/>
          </w:tcPr>
          <w:p w14:paraId="23D916D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1</w:t>
            </w:r>
          </w:p>
        </w:tc>
        <w:tc>
          <w:tcPr>
            <w:tcW w:w="948" w:type="dxa"/>
            <w:tcBorders>
              <w:top w:val="nil"/>
              <w:left w:val="nil"/>
              <w:bottom w:val="single" w:sz="4" w:space="0" w:color="BFBFBF"/>
              <w:right w:val="single" w:sz="4" w:space="0" w:color="BFBFBF"/>
            </w:tcBorders>
            <w:shd w:val="clear" w:color="000000" w:fill="D9D9D9"/>
            <w:noWrap/>
            <w:vAlign w:val="center"/>
            <w:hideMark/>
          </w:tcPr>
          <w:p w14:paraId="5A4F189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8</w:t>
            </w:r>
          </w:p>
        </w:tc>
        <w:tc>
          <w:tcPr>
            <w:tcW w:w="719" w:type="dxa"/>
            <w:tcBorders>
              <w:top w:val="nil"/>
              <w:left w:val="nil"/>
              <w:bottom w:val="single" w:sz="4" w:space="0" w:color="BFBFBF"/>
              <w:right w:val="single" w:sz="4" w:space="0" w:color="BFBFBF"/>
            </w:tcBorders>
            <w:shd w:val="clear" w:color="000000" w:fill="D9D9D9"/>
            <w:noWrap/>
            <w:vAlign w:val="center"/>
            <w:hideMark/>
          </w:tcPr>
          <w:p w14:paraId="276F3FC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7</w:t>
            </w:r>
          </w:p>
        </w:tc>
        <w:tc>
          <w:tcPr>
            <w:tcW w:w="905" w:type="dxa"/>
            <w:tcBorders>
              <w:top w:val="nil"/>
              <w:left w:val="nil"/>
              <w:bottom w:val="single" w:sz="4" w:space="0" w:color="BFBFBF"/>
              <w:right w:val="single" w:sz="4" w:space="0" w:color="BFBFBF"/>
            </w:tcBorders>
            <w:shd w:val="clear" w:color="000000" w:fill="D9D9D9"/>
            <w:noWrap/>
            <w:vAlign w:val="center"/>
            <w:hideMark/>
          </w:tcPr>
          <w:p w14:paraId="71EFB1B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7.28</w:t>
            </w:r>
          </w:p>
        </w:tc>
        <w:tc>
          <w:tcPr>
            <w:tcW w:w="886" w:type="dxa"/>
            <w:tcBorders>
              <w:top w:val="nil"/>
              <w:left w:val="nil"/>
              <w:bottom w:val="single" w:sz="4" w:space="0" w:color="BFBFBF"/>
              <w:right w:val="single" w:sz="4" w:space="0" w:color="BFBFBF"/>
            </w:tcBorders>
            <w:shd w:val="clear" w:color="000000" w:fill="D9D9D9"/>
            <w:noWrap/>
            <w:vAlign w:val="center"/>
            <w:hideMark/>
          </w:tcPr>
          <w:p w14:paraId="1381278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5</w:t>
            </w:r>
          </w:p>
        </w:tc>
        <w:tc>
          <w:tcPr>
            <w:tcW w:w="833" w:type="dxa"/>
            <w:tcBorders>
              <w:top w:val="nil"/>
              <w:left w:val="nil"/>
              <w:bottom w:val="single" w:sz="4" w:space="0" w:color="BFBFBF"/>
              <w:right w:val="single" w:sz="4" w:space="0" w:color="BFBFBF"/>
            </w:tcBorders>
            <w:shd w:val="clear" w:color="000000" w:fill="D9D9D9"/>
            <w:noWrap/>
            <w:vAlign w:val="center"/>
            <w:hideMark/>
          </w:tcPr>
          <w:p w14:paraId="5CD51C8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74</w:t>
            </w:r>
          </w:p>
        </w:tc>
        <w:tc>
          <w:tcPr>
            <w:tcW w:w="852" w:type="dxa"/>
            <w:tcBorders>
              <w:top w:val="nil"/>
              <w:left w:val="nil"/>
              <w:bottom w:val="single" w:sz="4" w:space="0" w:color="BFBFBF"/>
              <w:right w:val="single" w:sz="4" w:space="0" w:color="auto"/>
            </w:tcBorders>
            <w:shd w:val="clear" w:color="000000" w:fill="D9D9D9"/>
            <w:noWrap/>
            <w:vAlign w:val="center"/>
            <w:hideMark/>
          </w:tcPr>
          <w:p w14:paraId="76B5899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6.82</w:t>
            </w:r>
          </w:p>
        </w:tc>
      </w:tr>
      <w:tr w:rsidR="00BB0BE5" w:rsidRPr="005B3439" w14:paraId="4A93CBF2" w14:textId="77777777" w:rsidTr="00115577">
        <w:trPr>
          <w:trHeight w:val="264"/>
        </w:trPr>
        <w:tc>
          <w:tcPr>
            <w:tcW w:w="407" w:type="dxa"/>
            <w:vMerge/>
            <w:tcBorders>
              <w:top w:val="nil"/>
              <w:left w:val="nil"/>
              <w:bottom w:val="nil"/>
              <w:right w:val="nil"/>
            </w:tcBorders>
            <w:vAlign w:val="center"/>
            <w:hideMark/>
          </w:tcPr>
          <w:p w14:paraId="3088F6BC"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116E596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516956E1"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000000" w:fill="D9D9D9"/>
            <w:noWrap/>
            <w:vAlign w:val="center"/>
            <w:hideMark/>
          </w:tcPr>
          <w:p w14:paraId="5136DCFD" w14:textId="77777777" w:rsidR="00BB0BE5" w:rsidRPr="005B3439" w:rsidRDefault="00BB0BE5" w:rsidP="00BB0BE5">
            <w:pPr>
              <w:spacing w:before="0" w:after="0"/>
              <w:jc w:val="center"/>
              <w:rPr>
                <w:rFonts w:asciiTheme="minorHAnsi" w:hAnsiTheme="minorHAnsi" w:cstheme="minorHAnsi"/>
                <w:sz w:val="18"/>
                <w:szCs w:val="18"/>
                <w:lang w:val="en-AU" w:eastAsia="en-AU"/>
              </w:rPr>
            </w:pPr>
            <w:r w:rsidRPr="005B3439">
              <w:rPr>
                <w:rFonts w:asciiTheme="minorHAnsi" w:hAnsiTheme="minorHAnsi" w:cstheme="minorHAnsi"/>
                <w:sz w:val="18"/>
                <w:szCs w:val="18"/>
                <w:lang w:val="en-AU" w:eastAsia="en-AU"/>
              </w:rPr>
              <w:t>min</w:t>
            </w:r>
          </w:p>
        </w:tc>
        <w:tc>
          <w:tcPr>
            <w:tcW w:w="808" w:type="dxa"/>
            <w:tcBorders>
              <w:top w:val="nil"/>
              <w:left w:val="single" w:sz="4" w:space="0" w:color="BFBFBF"/>
              <w:bottom w:val="single" w:sz="4" w:space="0" w:color="BFBFBF"/>
              <w:right w:val="single" w:sz="4" w:space="0" w:color="BFBFBF"/>
            </w:tcBorders>
            <w:shd w:val="clear" w:color="000000" w:fill="D9D9D9"/>
            <w:noWrap/>
            <w:vAlign w:val="center"/>
            <w:hideMark/>
          </w:tcPr>
          <w:p w14:paraId="40C8BB4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w:t>
            </w:r>
          </w:p>
        </w:tc>
        <w:tc>
          <w:tcPr>
            <w:tcW w:w="944" w:type="dxa"/>
            <w:tcBorders>
              <w:top w:val="nil"/>
              <w:left w:val="nil"/>
              <w:bottom w:val="single" w:sz="4" w:space="0" w:color="BFBFBF"/>
              <w:right w:val="single" w:sz="4" w:space="0" w:color="BFBFBF"/>
            </w:tcBorders>
            <w:shd w:val="clear" w:color="000000" w:fill="D9D9D9"/>
            <w:noWrap/>
            <w:vAlign w:val="center"/>
            <w:hideMark/>
          </w:tcPr>
          <w:p w14:paraId="6FC5D68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48" w:type="dxa"/>
            <w:tcBorders>
              <w:top w:val="nil"/>
              <w:left w:val="nil"/>
              <w:bottom w:val="single" w:sz="4" w:space="0" w:color="BFBFBF"/>
              <w:right w:val="single" w:sz="4" w:space="0" w:color="BFBFBF"/>
            </w:tcBorders>
            <w:shd w:val="clear" w:color="000000" w:fill="D9D9D9"/>
            <w:noWrap/>
            <w:vAlign w:val="center"/>
            <w:hideMark/>
          </w:tcPr>
          <w:p w14:paraId="13C2FDC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1</w:t>
            </w:r>
          </w:p>
        </w:tc>
        <w:tc>
          <w:tcPr>
            <w:tcW w:w="719" w:type="dxa"/>
            <w:tcBorders>
              <w:top w:val="nil"/>
              <w:left w:val="nil"/>
              <w:bottom w:val="single" w:sz="4" w:space="0" w:color="BFBFBF"/>
              <w:right w:val="single" w:sz="4" w:space="0" w:color="BFBFBF"/>
            </w:tcBorders>
            <w:shd w:val="clear" w:color="000000" w:fill="D9D9D9"/>
            <w:noWrap/>
            <w:vAlign w:val="center"/>
            <w:hideMark/>
          </w:tcPr>
          <w:p w14:paraId="3A8EE9A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905" w:type="dxa"/>
            <w:tcBorders>
              <w:top w:val="nil"/>
              <w:left w:val="nil"/>
              <w:bottom w:val="single" w:sz="4" w:space="0" w:color="BFBFBF"/>
              <w:right w:val="single" w:sz="4" w:space="0" w:color="BFBFBF"/>
            </w:tcBorders>
            <w:shd w:val="clear" w:color="000000" w:fill="D9D9D9"/>
            <w:noWrap/>
            <w:vAlign w:val="center"/>
            <w:hideMark/>
          </w:tcPr>
          <w:p w14:paraId="17A6792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4</w:t>
            </w:r>
          </w:p>
        </w:tc>
        <w:tc>
          <w:tcPr>
            <w:tcW w:w="886" w:type="dxa"/>
            <w:tcBorders>
              <w:top w:val="nil"/>
              <w:left w:val="nil"/>
              <w:bottom w:val="single" w:sz="4" w:space="0" w:color="BFBFBF"/>
              <w:right w:val="single" w:sz="4" w:space="0" w:color="BFBFBF"/>
            </w:tcBorders>
            <w:shd w:val="clear" w:color="000000" w:fill="D9D9D9"/>
            <w:noWrap/>
            <w:vAlign w:val="center"/>
            <w:hideMark/>
          </w:tcPr>
          <w:p w14:paraId="6882533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4</w:t>
            </w:r>
          </w:p>
        </w:tc>
        <w:tc>
          <w:tcPr>
            <w:tcW w:w="833" w:type="dxa"/>
            <w:tcBorders>
              <w:top w:val="nil"/>
              <w:left w:val="nil"/>
              <w:bottom w:val="single" w:sz="4" w:space="0" w:color="BFBFBF"/>
              <w:right w:val="single" w:sz="4" w:space="0" w:color="BFBFBF"/>
            </w:tcBorders>
            <w:shd w:val="clear" w:color="000000" w:fill="D9D9D9"/>
            <w:noWrap/>
            <w:vAlign w:val="center"/>
            <w:hideMark/>
          </w:tcPr>
          <w:p w14:paraId="6AC019F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52" w:type="dxa"/>
            <w:tcBorders>
              <w:top w:val="nil"/>
              <w:left w:val="nil"/>
              <w:bottom w:val="single" w:sz="4" w:space="0" w:color="BFBFBF"/>
              <w:right w:val="single" w:sz="4" w:space="0" w:color="auto"/>
            </w:tcBorders>
            <w:shd w:val="clear" w:color="000000" w:fill="D9D9D9"/>
            <w:noWrap/>
            <w:vAlign w:val="center"/>
            <w:hideMark/>
          </w:tcPr>
          <w:p w14:paraId="66B1B5A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r>
      <w:tr w:rsidR="00BB0BE5" w:rsidRPr="005B3439" w14:paraId="24AB5FEF" w14:textId="77777777" w:rsidTr="00115577">
        <w:trPr>
          <w:trHeight w:val="264"/>
        </w:trPr>
        <w:tc>
          <w:tcPr>
            <w:tcW w:w="407" w:type="dxa"/>
            <w:vMerge/>
            <w:tcBorders>
              <w:top w:val="nil"/>
              <w:left w:val="nil"/>
              <w:bottom w:val="nil"/>
              <w:right w:val="nil"/>
            </w:tcBorders>
            <w:vAlign w:val="center"/>
            <w:hideMark/>
          </w:tcPr>
          <w:p w14:paraId="2303E6CC"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67B9D87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5FB1CAC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000000" w:fill="D9D9D9"/>
            <w:noWrap/>
            <w:vAlign w:val="center"/>
            <w:hideMark/>
          </w:tcPr>
          <w:p w14:paraId="42BC4E8A" w14:textId="77777777" w:rsidR="00BB0BE5" w:rsidRPr="005B3439" w:rsidRDefault="00BB0BE5" w:rsidP="00BB0BE5">
            <w:pPr>
              <w:spacing w:before="0" w:after="0"/>
              <w:jc w:val="center"/>
              <w:rPr>
                <w:rFonts w:asciiTheme="minorHAnsi" w:hAnsiTheme="minorHAnsi" w:cstheme="minorHAnsi"/>
                <w:sz w:val="18"/>
                <w:szCs w:val="18"/>
                <w:lang w:val="en-AU" w:eastAsia="en-AU"/>
              </w:rPr>
            </w:pPr>
            <w:r w:rsidRPr="005B3439">
              <w:rPr>
                <w:rFonts w:asciiTheme="minorHAnsi" w:hAnsiTheme="minorHAnsi" w:cstheme="minorHAnsi"/>
                <w:sz w:val="18"/>
                <w:szCs w:val="18"/>
                <w:lang w:val="en-AU" w:eastAsia="en-AU"/>
              </w:rPr>
              <w:t>max</w:t>
            </w:r>
          </w:p>
        </w:tc>
        <w:tc>
          <w:tcPr>
            <w:tcW w:w="808" w:type="dxa"/>
            <w:tcBorders>
              <w:top w:val="nil"/>
              <w:left w:val="single" w:sz="4" w:space="0" w:color="BFBFBF"/>
              <w:bottom w:val="single" w:sz="4" w:space="0" w:color="BFBFBF"/>
              <w:right w:val="single" w:sz="4" w:space="0" w:color="BFBFBF"/>
            </w:tcBorders>
            <w:shd w:val="clear" w:color="000000" w:fill="D9D9D9"/>
            <w:noWrap/>
            <w:vAlign w:val="center"/>
            <w:hideMark/>
          </w:tcPr>
          <w:p w14:paraId="4D1DEAB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40.00</w:t>
            </w:r>
          </w:p>
        </w:tc>
        <w:tc>
          <w:tcPr>
            <w:tcW w:w="944" w:type="dxa"/>
            <w:tcBorders>
              <w:top w:val="nil"/>
              <w:left w:val="nil"/>
              <w:bottom w:val="single" w:sz="4" w:space="0" w:color="BFBFBF"/>
              <w:right w:val="single" w:sz="4" w:space="0" w:color="BFBFBF"/>
            </w:tcBorders>
            <w:shd w:val="clear" w:color="000000" w:fill="D9D9D9"/>
            <w:noWrap/>
            <w:vAlign w:val="center"/>
            <w:hideMark/>
          </w:tcPr>
          <w:p w14:paraId="0FC2152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9</w:t>
            </w:r>
          </w:p>
        </w:tc>
        <w:tc>
          <w:tcPr>
            <w:tcW w:w="948" w:type="dxa"/>
            <w:tcBorders>
              <w:top w:val="nil"/>
              <w:left w:val="nil"/>
              <w:bottom w:val="single" w:sz="4" w:space="0" w:color="BFBFBF"/>
              <w:right w:val="single" w:sz="4" w:space="0" w:color="BFBFBF"/>
            </w:tcBorders>
            <w:shd w:val="clear" w:color="000000" w:fill="D9D9D9"/>
            <w:noWrap/>
            <w:vAlign w:val="center"/>
            <w:hideMark/>
          </w:tcPr>
          <w:p w14:paraId="23B1FBC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7</w:t>
            </w:r>
          </w:p>
        </w:tc>
        <w:tc>
          <w:tcPr>
            <w:tcW w:w="719" w:type="dxa"/>
            <w:tcBorders>
              <w:top w:val="nil"/>
              <w:left w:val="nil"/>
              <w:bottom w:val="single" w:sz="4" w:space="0" w:color="BFBFBF"/>
              <w:right w:val="single" w:sz="4" w:space="0" w:color="BFBFBF"/>
            </w:tcBorders>
            <w:shd w:val="clear" w:color="000000" w:fill="D9D9D9"/>
            <w:noWrap/>
            <w:vAlign w:val="center"/>
            <w:hideMark/>
          </w:tcPr>
          <w:p w14:paraId="7E155BE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97</w:t>
            </w:r>
          </w:p>
        </w:tc>
        <w:tc>
          <w:tcPr>
            <w:tcW w:w="905" w:type="dxa"/>
            <w:tcBorders>
              <w:top w:val="nil"/>
              <w:left w:val="nil"/>
              <w:bottom w:val="single" w:sz="4" w:space="0" w:color="BFBFBF"/>
              <w:right w:val="single" w:sz="4" w:space="0" w:color="BFBFBF"/>
            </w:tcBorders>
            <w:shd w:val="clear" w:color="000000" w:fill="D9D9D9"/>
            <w:noWrap/>
            <w:vAlign w:val="center"/>
            <w:hideMark/>
          </w:tcPr>
          <w:p w14:paraId="1474BAB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2.84</w:t>
            </w:r>
          </w:p>
        </w:tc>
        <w:tc>
          <w:tcPr>
            <w:tcW w:w="886" w:type="dxa"/>
            <w:tcBorders>
              <w:top w:val="nil"/>
              <w:left w:val="nil"/>
              <w:bottom w:val="single" w:sz="4" w:space="0" w:color="BFBFBF"/>
              <w:right w:val="single" w:sz="4" w:space="0" w:color="BFBFBF"/>
            </w:tcBorders>
            <w:shd w:val="clear" w:color="000000" w:fill="D9D9D9"/>
            <w:noWrap/>
            <w:vAlign w:val="center"/>
            <w:hideMark/>
          </w:tcPr>
          <w:p w14:paraId="5D2BBEB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30</w:t>
            </w:r>
          </w:p>
        </w:tc>
        <w:tc>
          <w:tcPr>
            <w:tcW w:w="833" w:type="dxa"/>
            <w:tcBorders>
              <w:top w:val="nil"/>
              <w:left w:val="nil"/>
              <w:bottom w:val="single" w:sz="4" w:space="0" w:color="BFBFBF"/>
              <w:right w:val="single" w:sz="4" w:space="0" w:color="BFBFBF"/>
            </w:tcBorders>
            <w:shd w:val="clear" w:color="000000" w:fill="D9D9D9"/>
            <w:noWrap/>
            <w:vAlign w:val="center"/>
            <w:hideMark/>
          </w:tcPr>
          <w:p w14:paraId="723F7FB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0.40</w:t>
            </w:r>
          </w:p>
        </w:tc>
        <w:tc>
          <w:tcPr>
            <w:tcW w:w="852" w:type="dxa"/>
            <w:tcBorders>
              <w:top w:val="nil"/>
              <w:left w:val="nil"/>
              <w:bottom w:val="single" w:sz="4" w:space="0" w:color="BFBFBF"/>
              <w:right w:val="single" w:sz="4" w:space="0" w:color="auto"/>
            </w:tcBorders>
            <w:shd w:val="clear" w:color="000000" w:fill="D9D9D9"/>
            <w:noWrap/>
            <w:vAlign w:val="center"/>
            <w:hideMark/>
          </w:tcPr>
          <w:p w14:paraId="091278A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4.00</w:t>
            </w:r>
          </w:p>
        </w:tc>
      </w:tr>
      <w:tr w:rsidR="00BB0BE5" w:rsidRPr="005B3439" w14:paraId="199BD91D" w14:textId="77777777" w:rsidTr="00115577">
        <w:trPr>
          <w:trHeight w:val="264"/>
        </w:trPr>
        <w:tc>
          <w:tcPr>
            <w:tcW w:w="407" w:type="dxa"/>
            <w:vMerge/>
            <w:tcBorders>
              <w:top w:val="nil"/>
              <w:left w:val="nil"/>
              <w:bottom w:val="nil"/>
              <w:right w:val="nil"/>
            </w:tcBorders>
            <w:vAlign w:val="center"/>
            <w:hideMark/>
          </w:tcPr>
          <w:p w14:paraId="5D8C0F51"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613478C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350B63A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auto"/>
              <w:right w:val="single" w:sz="4" w:space="0" w:color="auto"/>
            </w:tcBorders>
            <w:shd w:val="clear" w:color="000000" w:fill="D9D9D9"/>
            <w:noWrap/>
            <w:vAlign w:val="center"/>
            <w:hideMark/>
          </w:tcPr>
          <w:p w14:paraId="10FA0DCE" w14:textId="77777777" w:rsidR="00BB0BE5" w:rsidRPr="005B3439" w:rsidRDefault="00BB0BE5" w:rsidP="00BB0BE5">
            <w:pPr>
              <w:spacing w:before="0" w:after="0"/>
              <w:jc w:val="center"/>
              <w:rPr>
                <w:rFonts w:asciiTheme="minorHAnsi" w:hAnsiTheme="minorHAnsi" w:cstheme="minorHAnsi"/>
                <w:sz w:val="18"/>
                <w:szCs w:val="18"/>
                <w:lang w:val="en-AU" w:eastAsia="en-AU"/>
              </w:rPr>
            </w:pPr>
            <w:r w:rsidRPr="005B3439">
              <w:rPr>
                <w:rFonts w:asciiTheme="minorHAnsi" w:hAnsiTheme="minorHAnsi" w:cstheme="minorHAnsi"/>
                <w:sz w:val="18"/>
                <w:szCs w:val="18"/>
                <w:lang w:val="en-AU" w:eastAsia="en-AU"/>
              </w:rPr>
              <w:t>count</w:t>
            </w:r>
          </w:p>
        </w:tc>
        <w:tc>
          <w:tcPr>
            <w:tcW w:w="808" w:type="dxa"/>
            <w:tcBorders>
              <w:top w:val="nil"/>
              <w:left w:val="single" w:sz="4" w:space="0" w:color="BFBFBF"/>
              <w:bottom w:val="single" w:sz="4" w:space="0" w:color="auto"/>
              <w:right w:val="single" w:sz="4" w:space="0" w:color="BFBFBF"/>
            </w:tcBorders>
            <w:shd w:val="clear" w:color="000000" w:fill="D9D9D9"/>
            <w:noWrap/>
            <w:vAlign w:val="center"/>
            <w:hideMark/>
          </w:tcPr>
          <w:p w14:paraId="63F0440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2.00</w:t>
            </w:r>
          </w:p>
        </w:tc>
        <w:tc>
          <w:tcPr>
            <w:tcW w:w="944" w:type="dxa"/>
            <w:tcBorders>
              <w:top w:val="nil"/>
              <w:left w:val="nil"/>
              <w:bottom w:val="single" w:sz="4" w:space="0" w:color="auto"/>
              <w:right w:val="single" w:sz="4" w:space="0" w:color="BFBFBF"/>
            </w:tcBorders>
            <w:shd w:val="clear" w:color="000000" w:fill="D9D9D9"/>
            <w:noWrap/>
            <w:vAlign w:val="center"/>
            <w:hideMark/>
          </w:tcPr>
          <w:p w14:paraId="136F3A4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0.00</w:t>
            </w:r>
          </w:p>
        </w:tc>
        <w:tc>
          <w:tcPr>
            <w:tcW w:w="948" w:type="dxa"/>
            <w:tcBorders>
              <w:top w:val="nil"/>
              <w:left w:val="nil"/>
              <w:bottom w:val="single" w:sz="4" w:space="0" w:color="auto"/>
              <w:right w:val="single" w:sz="4" w:space="0" w:color="BFBFBF"/>
            </w:tcBorders>
            <w:shd w:val="clear" w:color="000000" w:fill="D9D9D9"/>
            <w:noWrap/>
            <w:vAlign w:val="center"/>
            <w:hideMark/>
          </w:tcPr>
          <w:p w14:paraId="2D1B9F4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7.00</w:t>
            </w:r>
          </w:p>
        </w:tc>
        <w:tc>
          <w:tcPr>
            <w:tcW w:w="719" w:type="dxa"/>
            <w:tcBorders>
              <w:top w:val="nil"/>
              <w:left w:val="nil"/>
              <w:bottom w:val="single" w:sz="4" w:space="0" w:color="auto"/>
              <w:right w:val="single" w:sz="4" w:space="0" w:color="BFBFBF"/>
            </w:tcBorders>
            <w:shd w:val="clear" w:color="000000" w:fill="D9D9D9"/>
            <w:noWrap/>
            <w:vAlign w:val="center"/>
            <w:hideMark/>
          </w:tcPr>
          <w:p w14:paraId="17BAD07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1.00</w:t>
            </w:r>
          </w:p>
        </w:tc>
        <w:tc>
          <w:tcPr>
            <w:tcW w:w="905" w:type="dxa"/>
            <w:tcBorders>
              <w:top w:val="nil"/>
              <w:left w:val="nil"/>
              <w:bottom w:val="single" w:sz="4" w:space="0" w:color="auto"/>
              <w:right w:val="single" w:sz="4" w:space="0" w:color="BFBFBF"/>
            </w:tcBorders>
            <w:shd w:val="clear" w:color="000000" w:fill="D9D9D9"/>
            <w:noWrap/>
            <w:vAlign w:val="center"/>
            <w:hideMark/>
          </w:tcPr>
          <w:p w14:paraId="74DD603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2.00</w:t>
            </w:r>
          </w:p>
        </w:tc>
        <w:tc>
          <w:tcPr>
            <w:tcW w:w="886" w:type="dxa"/>
            <w:tcBorders>
              <w:top w:val="nil"/>
              <w:left w:val="nil"/>
              <w:bottom w:val="single" w:sz="4" w:space="0" w:color="auto"/>
              <w:right w:val="single" w:sz="4" w:space="0" w:color="BFBFBF"/>
            </w:tcBorders>
            <w:shd w:val="clear" w:color="000000" w:fill="D9D9D9"/>
            <w:noWrap/>
            <w:vAlign w:val="center"/>
            <w:hideMark/>
          </w:tcPr>
          <w:p w14:paraId="6BC1142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2.00</w:t>
            </w:r>
          </w:p>
        </w:tc>
        <w:tc>
          <w:tcPr>
            <w:tcW w:w="833" w:type="dxa"/>
            <w:tcBorders>
              <w:top w:val="nil"/>
              <w:left w:val="nil"/>
              <w:bottom w:val="single" w:sz="4" w:space="0" w:color="auto"/>
              <w:right w:val="single" w:sz="4" w:space="0" w:color="BFBFBF"/>
            </w:tcBorders>
            <w:shd w:val="clear" w:color="000000" w:fill="D9D9D9"/>
            <w:noWrap/>
            <w:vAlign w:val="center"/>
            <w:hideMark/>
          </w:tcPr>
          <w:p w14:paraId="692E942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2.00</w:t>
            </w:r>
          </w:p>
        </w:tc>
        <w:tc>
          <w:tcPr>
            <w:tcW w:w="852" w:type="dxa"/>
            <w:tcBorders>
              <w:top w:val="nil"/>
              <w:left w:val="nil"/>
              <w:bottom w:val="single" w:sz="4" w:space="0" w:color="auto"/>
              <w:right w:val="single" w:sz="4" w:space="0" w:color="auto"/>
            </w:tcBorders>
            <w:shd w:val="clear" w:color="000000" w:fill="D9D9D9"/>
            <w:noWrap/>
            <w:vAlign w:val="center"/>
            <w:hideMark/>
          </w:tcPr>
          <w:p w14:paraId="3AF6656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2.00</w:t>
            </w:r>
          </w:p>
        </w:tc>
      </w:tr>
      <w:tr w:rsidR="00BB0BE5" w:rsidRPr="005B3439" w14:paraId="1055AF22" w14:textId="77777777" w:rsidTr="00115577">
        <w:trPr>
          <w:trHeight w:val="255"/>
        </w:trPr>
        <w:tc>
          <w:tcPr>
            <w:tcW w:w="407" w:type="dxa"/>
            <w:vMerge/>
            <w:tcBorders>
              <w:top w:val="nil"/>
              <w:left w:val="nil"/>
              <w:bottom w:val="nil"/>
              <w:right w:val="nil"/>
            </w:tcBorders>
            <w:vAlign w:val="center"/>
            <w:hideMark/>
          </w:tcPr>
          <w:p w14:paraId="0AE4DAB8"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08A78CA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ECAB06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 (or CC5)</w:t>
            </w:r>
          </w:p>
        </w:tc>
        <w:tc>
          <w:tcPr>
            <w:tcW w:w="709" w:type="dxa"/>
            <w:tcBorders>
              <w:top w:val="nil"/>
              <w:left w:val="nil"/>
              <w:bottom w:val="single" w:sz="4" w:space="0" w:color="BFBFBF"/>
              <w:right w:val="single" w:sz="4" w:space="0" w:color="auto"/>
            </w:tcBorders>
            <w:shd w:val="clear" w:color="auto" w:fill="auto"/>
            <w:noWrap/>
            <w:vAlign w:val="center"/>
            <w:hideMark/>
          </w:tcPr>
          <w:p w14:paraId="60DEA7A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808"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58D18C2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29</w:t>
            </w:r>
          </w:p>
        </w:tc>
        <w:tc>
          <w:tcPr>
            <w:tcW w:w="944" w:type="dxa"/>
            <w:tcBorders>
              <w:top w:val="single" w:sz="4" w:space="0" w:color="BFBFBF"/>
              <w:left w:val="nil"/>
              <w:bottom w:val="single" w:sz="4" w:space="0" w:color="BFBFBF"/>
              <w:right w:val="single" w:sz="4" w:space="0" w:color="BFBFBF"/>
            </w:tcBorders>
            <w:shd w:val="clear" w:color="000000" w:fill="FFFFFF"/>
            <w:noWrap/>
            <w:vAlign w:val="center"/>
            <w:hideMark/>
          </w:tcPr>
          <w:p w14:paraId="79FA84A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8</w:t>
            </w:r>
          </w:p>
        </w:tc>
        <w:tc>
          <w:tcPr>
            <w:tcW w:w="948" w:type="dxa"/>
            <w:tcBorders>
              <w:top w:val="nil"/>
              <w:left w:val="nil"/>
              <w:bottom w:val="nil"/>
              <w:right w:val="nil"/>
            </w:tcBorders>
            <w:shd w:val="clear" w:color="auto" w:fill="auto"/>
            <w:noWrap/>
            <w:vAlign w:val="center"/>
            <w:hideMark/>
          </w:tcPr>
          <w:p w14:paraId="1ABF649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7</w:t>
            </w:r>
          </w:p>
        </w:tc>
        <w:tc>
          <w:tcPr>
            <w:tcW w:w="719"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3B81D23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94</w:t>
            </w:r>
          </w:p>
        </w:tc>
        <w:tc>
          <w:tcPr>
            <w:tcW w:w="905" w:type="dxa"/>
            <w:tcBorders>
              <w:top w:val="single" w:sz="4" w:space="0" w:color="BFBFBF"/>
              <w:left w:val="nil"/>
              <w:bottom w:val="single" w:sz="4" w:space="0" w:color="BFBFBF"/>
              <w:right w:val="single" w:sz="4" w:space="0" w:color="BFBFBF"/>
            </w:tcBorders>
            <w:shd w:val="clear" w:color="000000" w:fill="FFFFFF"/>
            <w:noWrap/>
            <w:vAlign w:val="center"/>
            <w:hideMark/>
          </w:tcPr>
          <w:p w14:paraId="7E69482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45</w:t>
            </w:r>
          </w:p>
        </w:tc>
        <w:tc>
          <w:tcPr>
            <w:tcW w:w="886" w:type="dxa"/>
            <w:tcBorders>
              <w:top w:val="single" w:sz="4" w:space="0" w:color="BFBFBF"/>
              <w:left w:val="nil"/>
              <w:bottom w:val="single" w:sz="4" w:space="0" w:color="BFBFBF"/>
              <w:right w:val="single" w:sz="4" w:space="0" w:color="BFBFBF"/>
            </w:tcBorders>
            <w:shd w:val="clear" w:color="000000" w:fill="FFFFFF"/>
            <w:noWrap/>
            <w:vAlign w:val="center"/>
            <w:hideMark/>
          </w:tcPr>
          <w:p w14:paraId="28024D1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93</w:t>
            </w:r>
          </w:p>
        </w:tc>
        <w:tc>
          <w:tcPr>
            <w:tcW w:w="833" w:type="dxa"/>
            <w:tcBorders>
              <w:top w:val="single" w:sz="4" w:space="0" w:color="BFBFBF"/>
              <w:left w:val="nil"/>
              <w:bottom w:val="single" w:sz="4" w:space="0" w:color="BFBFBF"/>
              <w:right w:val="single" w:sz="4" w:space="0" w:color="BFBFBF"/>
            </w:tcBorders>
            <w:shd w:val="clear" w:color="000000" w:fill="FFFFFF"/>
            <w:noWrap/>
            <w:vAlign w:val="center"/>
            <w:hideMark/>
          </w:tcPr>
          <w:p w14:paraId="7B5489D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3</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75386A5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44</w:t>
            </w:r>
          </w:p>
        </w:tc>
      </w:tr>
      <w:tr w:rsidR="00BB0BE5" w:rsidRPr="005B3439" w14:paraId="2F1A08EA" w14:textId="77777777" w:rsidTr="00115577">
        <w:trPr>
          <w:trHeight w:val="264"/>
        </w:trPr>
        <w:tc>
          <w:tcPr>
            <w:tcW w:w="407" w:type="dxa"/>
            <w:vMerge/>
            <w:tcBorders>
              <w:top w:val="nil"/>
              <w:left w:val="nil"/>
              <w:bottom w:val="nil"/>
              <w:right w:val="nil"/>
            </w:tcBorders>
            <w:vAlign w:val="center"/>
            <w:hideMark/>
          </w:tcPr>
          <w:p w14:paraId="422C5F21"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3B4A3C2C"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29F32CE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auto" w:fill="auto"/>
            <w:noWrap/>
            <w:vAlign w:val="center"/>
            <w:hideMark/>
          </w:tcPr>
          <w:p w14:paraId="710DF68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808" w:type="dxa"/>
            <w:tcBorders>
              <w:top w:val="nil"/>
              <w:left w:val="single" w:sz="4" w:space="0" w:color="BFBFBF"/>
              <w:bottom w:val="single" w:sz="4" w:space="0" w:color="BFBFBF"/>
              <w:right w:val="single" w:sz="4" w:space="0" w:color="BFBFBF"/>
            </w:tcBorders>
            <w:shd w:val="clear" w:color="000000" w:fill="FFFFFF"/>
            <w:noWrap/>
            <w:vAlign w:val="center"/>
            <w:hideMark/>
          </w:tcPr>
          <w:p w14:paraId="3FB8634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09</w:t>
            </w:r>
          </w:p>
        </w:tc>
        <w:tc>
          <w:tcPr>
            <w:tcW w:w="944" w:type="dxa"/>
            <w:tcBorders>
              <w:top w:val="nil"/>
              <w:left w:val="nil"/>
              <w:bottom w:val="single" w:sz="4" w:space="0" w:color="BFBFBF"/>
              <w:right w:val="single" w:sz="4" w:space="0" w:color="BFBFBF"/>
            </w:tcBorders>
            <w:shd w:val="clear" w:color="000000" w:fill="FFFFFF"/>
            <w:noWrap/>
            <w:vAlign w:val="center"/>
            <w:hideMark/>
          </w:tcPr>
          <w:p w14:paraId="1FC47AF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9</w:t>
            </w:r>
          </w:p>
        </w:tc>
        <w:tc>
          <w:tcPr>
            <w:tcW w:w="948" w:type="dxa"/>
            <w:tcBorders>
              <w:top w:val="single" w:sz="4" w:space="0" w:color="BFBFBF"/>
              <w:left w:val="nil"/>
              <w:bottom w:val="single" w:sz="4" w:space="0" w:color="BFBFBF"/>
              <w:right w:val="single" w:sz="4" w:space="0" w:color="BFBFBF"/>
            </w:tcBorders>
            <w:shd w:val="clear" w:color="000000" w:fill="FFFFFF"/>
            <w:noWrap/>
            <w:vAlign w:val="center"/>
            <w:hideMark/>
          </w:tcPr>
          <w:p w14:paraId="4FAE6B7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0</w:t>
            </w:r>
          </w:p>
        </w:tc>
        <w:tc>
          <w:tcPr>
            <w:tcW w:w="719" w:type="dxa"/>
            <w:tcBorders>
              <w:top w:val="nil"/>
              <w:left w:val="nil"/>
              <w:bottom w:val="single" w:sz="4" w:space="0" w:color="BFBFBF"/>
              <w:right w:val="single" w:sz="4" w:space="0" w:color="BFBFBF"/>
            </w:tcBorders>
            <w:shd w:val="clear" w:color="000000" w:fill="FFFFFF"/>
            <w:noWrap/>
            <w:vAlign w:val="center"/>
            <w:hideMark/>
          </w:tcPr>
          <w:p w14:paraId="715C7E6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0</w:t>
            </w:r>
          </w:p>
        </w:tc>
        <w:tc>
          <w:tcPr>
            <w:tcW w:w="905" w:type="dxa"/>
            <w:tcBorders>
              <w:top w:val="nil"/>
              <w:left w:val="nil"/>
              <w:bottom w:val="single" w:sz="4" w:space="0" w:color="BFBFBF"/>
              <w:right w:val="single" w:sz="4" w:space="0" w:color="BFBFBF"/>
            </w:tcBorders>
            <w:shd w:val="clear" w:color="000000" w:fill="FFFFFF"/>
            <w:noWrap/>
            <w:vAlign w:val="center"/>
            <w:hideMark/>
          </w:tcPr>
          <w:p w14:paraId="04692F2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9.39</w:t>
            </w:r>
          </w:p>
        </w:tc>
        <w:tc>
          <w:tcPr>
            <w:tcW w:w="886" w:type="dxa"/>
            <w:tcBorders>
              <w:top w:val="nil"/>
              <w:left w:val="nil"/>
              <w:bottom w:val="single" w:sz="4" w:space="0" w:color="BFBFBF"/>
              <w:right w:val="single" w:sz="4" w:space="0" w:color="BFBFBF"/>
            </w:tcBorders>
            <w:shd w:val="clear" w:color="000000" w:fill="FFFFFF"/>
            <w:noWrap/>
            <w:vAlign w:val="center"/>
            <w:hideMark/>
          </w:tcPr>
          <w:p w14:paraId="52428B7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3</w:t>
            </w:r>
          </w:p>
        </w:tc>
        <w:tc>
          <w:tcPr>
            <w:tcW w:w="833" w:type="dxa"/>
            <w:tcBorders>
              <w:top w:val="nil"/>
              <w:left w:val="nil"/>
              <w:bottom w:val="single" w:sz="4" w:space="0" w:color="BFBFBF"/>
              <w:right w:val="single" w:sz="4" w:space="0" w:color="BFBFBF"/>
            </w:tcBorders>
            <w:shd w:val="clear" w:color="000000" w:fill="FFFFFF"/>
            <w:noWrap/>
            <w:vAlign w:val="center"/>
            <w:hideMark/>
          </w:tcPr>
          <w:p w14:paraId="5DED12B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46</w:t>
            </w:r>
          </w:p>
        </w:tc>
        <w:tc>
          <w:tcPr>
            <w:tcW w:w="852" w:type="dxa"/>
            <w:tcBorders>
              <w:top w:val="nil"/>
              <w:left w:val="nil"/>
              <w:bottom w:val="single" w:sz="4" w:space="0" w:color="BFBFBF"/>
              <w:right w:val="single" w:sz="4" w:space="0" w:color="auto"/>
            </w:tcBorders>
            <w:shd w:val="clear" w:color="000000" w:fill="FFFFFF"/>
            <w:noWrap/>
            <w:vAlign w:val="center"/>
            <w:hideMark/>
          </w:tcPr>
          <w:p w14:paraId="6AF4096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4.46</w:t>
            </w:r>
          </w:p>
        </w:tc>
      </w:tr>
      <w:tr w:rsidR="00BB0BE5" w:rsidRPr="005B3439" w14:paraId="0D70F555" w14:textId="77777777" w:rsidTr="00115577">
        <w:trPr>
          <w:trHeight w:val="264"/>
        </w:trPr>
        <w:tc>
          <w:tcPr>
            <w:tcW w:w="407" w:type="dxa"/>
            <w:vMerge/>
            <w:tcBorders>
              <w:top w:val="nil"/>
              <w:left w:val="nil"/>
              <w:bottom w:val="nil"/>
              <w:right w:val="nil"/>
            </w:tcBorders>
            <w:vAlign w:val="center"/>
            <w:hideMark/>
          </w:tcPr>
          <w:p w14:paraId="14D4D7F2"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446D17B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28336ED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auto" w:fill="auto"/>
            <w:noWrap/>
            <w:vAlign w:val="center"/>
            <w:hideMark/>
          </w:tcPr>
          <w:p w14:paraId="582F2FA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808" w:type="dxa"/>
            <w:tcBorders>
              <w:top w:val="nil"/>
              <w:left w:val="single" w:sz="4" w:space="0" w:color="BFBFBF"/>
              <w:bottom w:val="single" w:sz="4" w:space="0" w:color="BFBFBF"/>
              <w:right w:val="single" w:sz="4" w:space="0" w:color="BFBFBF"/>
            </w:tcBorders>
            <w:shd w:val="clear" w:color="000000" w:fill="FFFFFF"/>
            <w:noWrap/>
            <w:vAlign w:val="center"/>
            <w:hideMark/>
          </w:tcPr>
          <w:p w14:paraId="2542F5F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944" w:type="dxa"/>
            <w:tcBorders>
              <w:top w:val="nil"/>
              <w:left w:val="nil"/>
              <w:bottom w:val="single" w:sz="4" w:space="0" w:color="BFBFBF"/>
              <w:right w:val="single" w:sz="4" w:space="0" w:color="BFBFBF"/>
            </w:tcBorders>
            <w:shd w:val="clear" w:color="000000" w:fill="FFFFFF"/>
            <w:noWrap/>
            <w:vAlign w:val="center"/>
            <w:hideMark/>
          </w:tcPr>
          <w:p w14:paraId="14E2498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2</w:t>
            </w:r>
          </w:p>
        </w:tc>
        <w:tc>
          <w:tcPr>
            <w:tcW w:w="948" w:type="dxa"/>
            <w:tcBorders>
              <w:top w:val="nil"/>
              <w:left w:val="nil"/>
              <w:bottom w:val="single" w:sz="4" w:space="0" w:color="BFBFBF"/>
              <w:right w:val="single" w:sz="4" w:space="0" w:color="BFBFBF"/>
            </w:tcBorders>
            <w:shd w:val="clear" w:color="000000" w:fill="FFFFFF"/>
            <w:noWrap/>
            <w:vAlign w:val="center"/>
            <w:hideMark/>
          </w:tcPr>
          <w:p w14:paraId="482BF9F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8</w:t>
            </w:r>
          </w:p>
        </w:tc>
        <w:tc>
          <w:tcPr>
            <w:tcW w:w="719" w:type="dxa"/>
            <w:tcBorders>
              <w:top w:val="nil"/>
              <w:left w:val="nil"/>
              <w:bottom w:val="single" w:sz="4" w:space="0" w:color="BFBFBF"/>
              <w:right w:val="single" w:sz="4" w:space="0" w:color="BFBFBF"/>
            </w:tcBorders>
            <w:shd w:val="clear" w:color="000000" w:fill="FFFFFF"/>
            <w:noWrap/>
            <w:vAlign w:val="center"/>
            <w:hideMark/>
          </w:tcPr>
          <w:p w14:paraId="5A205EF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05" w:type="dxa"/>
            <w:tcBorders>
              <w:top w:val="nil"/>
              <w:left w:val="nil"/>
              <w:bottom w:val="single" w:sz="4" w:space="0" w:color="BFBFBF"/>
              <w:right w:val="single" w:sz="4" w:space="0" w:color="BFBFBF"/>
            </w:tcBorders>
            <w:shd w:val="clear" w:color="000000" w:fill="FFFFFF"/>
            <w:noWrap/>
            <w:vAlign w:val="center"/>
            <w:hideMark/>
          </w:tcPr>
          <w:p w14:paraId="26E8812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86" w:type="dxa"/>
            <w:tcBorders>
              <w:top w:val="nil"/>
              <w:left w:val="nil"/>
              <w:bottom w:val="single" w:sz="4" w:space="0" w:color="BFBFBF"/>
              <w:right w:val="single" w:sz="4" w:space="0" w:color="BFBFBF"/>
            </w:tcBorders>
            <w:shd w:val="clear" w:color="000000" w:fill="FFFFFF"/>
            <w:noWrap/>
            <w:vAlign w:val="center"/>
            <w:hideMark/>
          </w:tcPr>
          <w:p w14:paraId="40AF70F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33" w:type="dxa"/>
            <w:tcBorders>
              <w:top w:val="nil"/>
              <w:left w:val="nil"/>
              <w:bottom w:val="single" w:sz="4" w:space="0" w:color="BFBFBF"/>
              <w:right w:val="single" w:sz="4" w:space="0" w:color="BFBFBF"/>
            </w:tcBorders>
            <w:shd w:val="clear" w:color="000000" w:fill="FFFFFF"/>
            <w:noWrap/>
            <w:vAlign w:val="center"/>
            <w:hideMark/>
          </w:tcPr>
          <w:p w14:paraId="258D654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52" w:type="dxa"/>
            <w:tcBorders>
              <w:top w:val="nil"/>
              <w:left w:val="nil"/>
              <w:bottom w:val="single" w:sz="4" w:space="0" w:color="BFBFBF"/>
              <w:right w:val="single" w:sz="4" w:space="0" w:color="auto"/>
            </w:tcBorders>
            <w:shd w:val="clear" w:color="000000" w:fill="FFFFFF"/>
            <w:noWrap/>
            <w:vAlign w:val="center"/>
            <w:hideMark/>
          </w:tcPr>
          <w:p w14:paraId="3C72714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r>
      <w:tr w:rsidR="00BB0BE5" w:rsidRPr="005B3439" w14:paraId="533CBE04" w14:textId="77777777" w:rsidTr="00115577">
        <w:trPr>
          <w:trHeight w:val="264"/>
        </w:trPr>
        <w:tc>
          <w:tcPr>
            <w:tcW w:w="407" w:type="dxa"/>
            <w:vMerge/>
            <w:tcBorders>
              <w:top w:val="nil"/>
              <w:left w:val="nil"/>
              <w:bottom w:val="nil"/>
              <w:right w:val="nil"/>
            </w:tcBorders>
            <w:vAlign w:val="center"/>
            <w:hideMark/>
          </w:tcPr>
          <w:p w14:paraId="4180825D"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7A16045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39B2A181"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auto" w:fill="auto"/>
            <w:noWrap/>
            <w:vAlign w:val="center"/>
            <w:hideMark/>
          </w:tcPr>
          <w:p w14:paraId="14EAA86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808" w:type="dxa"/>
            <w:tcBorders>
              <w:top w:val="nil"/>
              <w:left w:val="single" w:sz="4" w:space="0" w:color="BFBFBF"/>
              <w:bottom w:val="single" w:sz="4" w:space="0" w:color="BFBFBF"/>
              <w:right w:val="single" w:sz="4" w:space="0" w:color="BFBFBF"/>
            </w:tcBorders>
            <w:shd w:val="clear" w:color="000000" w:fill="FFFFFF"/>
            <w:noWrap/>
            <w:vAlign w:val="center"/>
            <w:hideMark/>
          </w:tcPr>
          <w:p w14:paraId="094B6FC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0.00</w:t>
            </w:r>
          </w:p>
        </w:tc>
        <w:tc>
          <w:tcPr>
            <w:tcW w:w="944" w:type="dxa"/>
            <w:tcBorders>
              <w:top w:val="nil"/>
              <w:left w:val="nil"/>
              <w:bottom w:val="single" w:sz="4" w:space="0" w:color="BFBFBF"/>
              <w:right w:val="single" w:sz="4" w:space="0" w:color="BFBFBF"/>
            </w:tcBorders>
            <w:shd w:val="clear" w:color="000000" w:fill="FFFFFF"/>
            <w:noWrap/>
            <w:vAlign w:val="center"/>
            <w:hideMark/>
          </w:tcPr>
          <w:p w14:paraId="2E0B0E0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50</w:t>
            </w:r>
          </w:p>
        </w:tc>
        <w:tc>
          <w:tcPr>
            <w:tcW w:w="948" w:type="dxa"/>
            <w:tcBorders>
              <w:top w:val="nil"/>
              <w:left w:val="nil"/>
              <w:bottom w:val="single" w:sz="4" w:space="0" w:color="BFBFBF"/>
              <w:right w:val="single" w:sz="4" w:space="0" w:color="BFBFBF"/>
            </w:tcBorders>
            <w:shd w:val="clear" w:color="000000" w:fill="FFFFFF"/>
            <w:noWrap/>
            <w:vAlign w:val="center"/>
            <w:hideMark/>
          </w:tcPr>
          <w:p w14:paraId="79256D3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5</w:t>
            </w:r>
          </w:p>
        </w:tc>
        <w:tc>
          <w:tcPr>
            <w:tcW w:w="719" w:type="dxa"/>
            <w:tcBorders>
              <w:top w:val="nil"/>
              <w:left w:val="nil"/>
              <w:bottom w:val="single" w:sz="4" w:space="0" w:color="BFBFBF"/>
              <w:right w:val="single" w:sz="4" w:space="0" w:color="BFBFBF"/>
            </w:tcBorders>
            <w:shd w:val="clear" w:color="000000" w:fill="FFFFFF"/>
            <w:noWrap/>
            <w:vAlign w:val="center"/>
            <w:hideMark/>
          </w:tcPr>
          <w:p w14:paraId="2BDAE46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60</w:t>
            </w:r>
          </w:p>
        </w:tc>
        <w:tc>
          <w:tcPr>
            <w:tcW w:w="905" w:type="dxa"/>
            <w:tcBorders>
              <w:top w:val="nil"/>
              <w:left w:val="nil"/>
              <w:bottom w:val="single" w:sz="4" w:space="0" w:color="BFBFBF"/>
              <w:right w:val="single" w:sz="4" w:space="0" w:color="BFBFBF"/>
            </w:tcBorders>
            <w:shd w:val="clear" w:color="000000" w:fill="FFFFFF"/>
            <w:noWrap/>
            <w:vAlign w:val="center"/>
            <w:hideMark/>
          </w:tcPr>
          <w:p w14:paraId="07799AD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69.00</w:t>
            </w:r>
          </w:p>
        </w:tc>
        <w:tc>
          <w:tcPr>
            <w:tcW w:w="886" w:type="dxa"/>
            <w:tcBorders>
              <w:top w:val="nil"/>
              <w:left w:val="nil"/>
              <w:bottom w:val="single" w:sz="4" w:space="0" w:color="BFBFBF"/>
              <w:right w:val="single" w:sz="4" w:space="0" w:color="BFBFBF"/>
            </w:tcBorders>
            <w:shd w:val="clear" w:color="000000" w:fill="FFFFFF"/>
            <w:noWrap/>
            <w:vAlign w:val="center"/>
            <w:hideMark/>
          </w:tcPr>
          <w:p w14:paraId="5F35E5E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3.00</w:t>
            </w:r>
          </w:p>
        </w:tc>
        <w:tc>
          <w:tcPr>
            <w:tcW w:w="833" w:type="dxa"/>
            <w:tcBorders>
              <w:top w:val="nil"/>
              <w:left w:val="nil"/>
              <w:bottom w:val="single" w:sz="4" w:space="0" w:color="BFBFBF"/>
              <w:right w:val="single" w:sz="4" w:space="0" w:color="BFBFBF"/>
            </w:tcBorders>
            <w:shd w:val="clear" w:color="000000" w:fill="FFFFFF"/>
            <w:noWrap/>
            <w:vAlign w:val="center"/>
            <w:hideMark/>
          </w:tcPr>
          <w:p w14:paraId="31C1807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7.90</w:t>
            </w:r>
          </w:p>
        </w:tc>
        <w:tc>
          <w:tcPr>
            <w:tcW w:w="852" w:type="dxa"/>
            <w:tcBorders>
              <w:top w:val="nil"/>
              <w:left w:val="nil"/>
              <w:bottom w:val="single" w:sz="4" w:space="0" w:color="BFBFBF"/>
              <w:right w:val="single" w:sz="4" w:space="0" w:color="auto"/>
            </w:tcBorders>
            <w:shd w:val="clear" w:color="000000" w:fill="FFFFFF"/>
            <w:noWrap/>
            <w:vAlign w:val="center"/>
            <w:hideMark/>
          </w:tcPr>
          <w:p w14:paraId="676971B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56.00</w:t>
            </w:r>
          </w:p>
        </w:tc>
      </w:tr>
      <w:tr w:rsidR="00BB0BE5" w:rsidRPr="005B3439" w14:paraId="3BEA4433" w14:textId="77777777" w:rsidTr="00115577">
        <w:trPr>
          <w:trHeight w:val="264"/>
        </w:trPr>
        <w:tc>
          <w:tcPr>
            <w:tcW w:w="407" w:type="dxa"/>
            <w:vMerge/>
            <w:tcBorders>
              <w:top w:val="nil"/>
              <w:left w:val="nil"/>
              <w:bottom w:val="nil"/>
              <w:right w:val="nil"/>
            </w:tcBorders>
            <w:vAlign w:val="center"/>
            <w:hideMark/>
          </w:tcPr>
          <w:p w14:paraId="5C528A4D"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6590868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74870CF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auto"/>
              <w:right w:val="single" w:sz="4" w:space="0" w:color="auto"/>
            </w:tcBorders>
            <w:shd w:val="clear" w:color="auto" w:fill="auto"/>
            <w:noWrap/>
            <w:vAlign w:val="center"/>
            <w:hideMark/>
          </w:tcPr>
          <w:p w14:paraId="7C08501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808" w:type="dxa"/>
            <w:tcBorders>
              <w:top w:val="nil"/>
              <w:left w:val="single" w:sz="4" w:space="0" w:color="BFBFBF"/>
              <w:bottom w:val="single" w:sz="4" w:space="0" w:color="auto"/>
              <w:right w:val="single" w:sz="4" w:space="0" w:color="BFBFBF"/>
            </w:tcBorders>
            <w:shd w:val="clear" w:color="000000" w:fill="FFFFFF"/>
            <w:noWrap/>
            <w:vAlign w:val="center"/>
            <w:hideMark/>
          </w:tcPr>
          <w:p w14:paraId="65F57AC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14</w:t>
            </w:r>
          </w:p>
        </w:tc>
        <w:tc>
          <w:tcPr>
            <w:tcW w:w="944" w:type="dxa"/>
            <w:tcBorders>
              <w:top w:val="nil"/>
              <w:left w:val="nil"/>
              <w:bottom w:val="single" w:sz="4" w:space="0" w:color="auto"/>
              <w:right w:val="single" w:sz="4" w:space="0" w:color="BFBFBF"/>
            </w:tcBorders>
            <w:shd w:val="clear" w:color="000000" w:fill="FFFFFF"/>
            <w:noWrap/>
            <w:vAlign w:val="center"/>
            <w:hideMark/>
          </w:tcPr>
          <w:p w14:paraId="1573872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44</w:t>
            </w:r>
          </w:p>
        </w:tc>
        <w:tc>
          <w:tcPr>
            <w:tcW w:w="948" w:type="dxa"/>
            <w:tcBorders>
              <w:top w:val="nil"/>
              <w:left w:val="nil"/>
              <w:bottom w:val="single" w:sz="4" w:space="0" w:color="auto"/>
              <w:right w:val="single" w:sz="4" w:space="0" w:color="BFBFBF"/>
            </w:tcBorders>
            <w:shd w:val="clear" w:color="000000" w:fill="FFFFFF"/>
            <w:noWrap/>
            <w:vAlign w:val="center"/>
            <w:hideMark/>
          </w:tcPr>
          <w:p w14:paraId="0C147D6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26</w:t>
            </w:r>
          </w:p>
        </w:tc>
        <w:tc>
          <w:tcPr>
            <w:tcW w:w="719" w:type="dxa"/>
            <w:tcBorders>
              <w:top w:val="nil"/>
              <w:left w:val="nil"/>
              <w:bottom w:val="single" w:sz="4" w:space="0" w:color="auto"/>
              <w:right w:val="single" w:sz="4" w:space="0" w:color="BFBFBF"/>
            </w:tcBorders>
            <w:shd w:val="clear" w:color="000000" w:fill="FFFFFF"/>
            <w:noWrap/>
            <w:vAlign w:val="center"/>
            <w:hideMark/>
          </w:tcPr>
          <w:p w14:paraId="091B553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83</w:t>
            </w:r>
          </w:p>
        </w:tc>
        <w:tc>
          <w:tcPr>
            <w:tcW w:w="905" w:type="dxa"/>
            <w:tcBorders>
              <w:top w:val="nil"/>
              <w:left w:val="nil"/>
              <w:bottom w:val="single" w:sz="4" w:space="0" w:color="auto"/>
              <w:right w:val="single" w:sz="4" w:space="0" w:color="BFBFBF"/>
            </w:tcBorders>
            <w:shd w:val="clear" w:color="000000" w:fill="FFFFFF"/>
            <w:noWrap/>
            <w:vAlign w:val="center"/>
            <w:hideMark/>
          </w:tcPr>
          <w:p w14:paraId="78A0404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28</w:t>
            </w:r>
          </w:p>
        </w:tc>
        <w:tc>
          <w:tcPr>
            <w:tcW w:w="886" w:type="dxa"/>
            <w:tcBorders>
              <w:top w:val="nil"/>
              <w:left w:val="nil"/>
              <w:bottom w:val="single" w:sz="4" w:space="0" w:color="auto"/>
              <w:right w:val="single" w:sz="4" w:space="0" w:color="BFBFBF"/>
            </w:tcBorders>
            <w:shd w:val="clear" w:color="000000" w:fill="FFFFFF"/>
            <w:noWrap/>
            <w:vAlign w:val="center"/>
            <w:hideMark/>
          </w:tcPr>
          <w:p w14:paraId="36CE807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35</w:t>
            </w:r>
          </w:p>
        </w:tc>
        <w:tc>
          <w:tcPr>
            <w:tcW w:w="833" w:type="dxa"/>
            <w:tcBorders>
              <w:top w:val="nil"/>
              <w:left w:val="nil"/>
              <w:bottom w:val="single" w:sz="4" w:space="0" w:color="auto"/>
              <w:right w:val="single" w:sz="4" w:space="0" w:color="BFBFBF"/>
            </w:tcBorders>
            <w:shd w:val="clear" w:color="000000" w:fill="FFFFFF"/>
            <w:noWrap/>
            <w:vAlign w:val="center"/>
            <w:hideMark/>
          </w:tcPr>
          <w:p w14:paraId="2B242B2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17</w:t>
            </w:r>
          </w:p>
        </w:tc>
        <w:tc>
          <w:tcPr>
            <w:tcW w:w="852" w:type="dxa"/>
            <w:tcBorders>
              <w:top w:val="nil"/>
              <w:left w:val="nil"/>
              <w:bottom w:val="single" w:sz="4" w:space="0" w:color="auto"/>
              <w:right w:val="single" w:sz="4" w:space="0" w:color="auto"/>
            </w:tcBorders>
            <w:shd w:val="clear" w:color="000000" w:fill="FFFFFF"/>
            <w:noWrap/>
            <w:vAlign w:val="center"/>
            <w:hideMark/>
          </w:tcPr>
          <w:p w14:paraId="2597642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17</w:t>
            </w:r>
          </w:p>
        </w:tc>
      </w:tr>
      <w:tr w:rsidR="00BB0BE5" w:rsidRPr="005B3439" w14:paraId="25537C04" w14:textId="77777777" w:rsidTr="00115577">
        <w:trPr>
          <w:trHeight w:val="255"/>
        </w:trPr>
        <w:tc>
          <w:tcPr>
            <w:tcW w:w="407" w:type="dxa"/>
            <w:vMerge/>
            <w:tcBorders>
              <w:top w:val="nil"/>
              <w:left w:val="nil"/>
              <w:bottom w:val="nil"/>
              <w:right w:val="nil"/>
            </w:tcBorders>
            <w:vAlign w:val="center"/>
            <w:hideMark/>
          </w:tcPr>
          <w:p w14:paraId="2547210F"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34CC0FB2" w14:textId="3D16016C"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04"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1382F1F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 (or CC5)</w:t>
            </w:r>
          </w:p>
        </w:tc>
        <w:tc>
          <w:tcPr>
            <w:tcW w:w="709" w:type="dxa"/>
            <w:tcBorders>
              <w:top w:val="nil"/>
              <w:left w:val="nil"/>
              <w:bottom w:val="single" w:sz="4" w:space="0" w:color="BFBFBF"/>
              <w:right w:val="single" w:sz="4" w:space="0" w:color="auto"/>
            </w:tcBorders>
            <w:shd w:val="clear" w:color="000000" w:fill="D9D9D9"/>
            <w:noWrap/>
            <w:vAlign w:val="center"/>
            <w:hideMark/>
          </w:tcPr>
          <w:p w14:paraId="2188489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808" w:type="dxa"/>
            <w:tcBorders>
              <w:top w:val="nil"/>
              <w:left w:val="single" w:sz="4" w:space="0" w:color="BFBFBF"/>
              <w:bottom w:val="single" w:sz="4" w:space="0" w:color="BFBFBF"/>
              <w:right w:val="single" w:sz="4" w:space="0" w:color="BFBFBF"/>
            </w:tcBorders>
            <w:shd w:val="clear" w:color="000000" w:fill="D9D9D9"/>
            <w:noWrap/>
            <w:vAlign w:val="center"/>
            <w:hideMark/>
          </w:tcPr>
          <w:p w14:paraId="0455E93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54</w:t>
            </w:r>
          </w:p>
        </w:tc>
        <w:tc>
          <w:tcPr>
            <w:tcW w:w="944" w:type="dxa"/>
            <w:tcBorders>
              <w:top w:val="nil"/>
              <w:left w:val="nil"/>
              <w:bottom w:val="single" w:sz="4" w:space="0" w:color="BFBFBF"/>
              <w:right w:val="single" w:sz="4" w:space="0" w:color="BFBFBF"/>
            </w:tcBorders>
            <w:shd w:val="clear" w:color="000000" w:fill="D9D9D9"/>
            <w:noWrap/>
            <w:vAlign w:val="center"/>
            <w:hideMark/>
          </w:tcPr>
          <w:p w14:paraId="6EE03EA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3</w:t>
            </w:r>
          </w:p>
        </w:tc>
        <w:tc>
          <w:tcPr>
            <w:tcW w:w="948" w:type="dxa"/>
            <w:tcBorders>
              <w:top w:val="nil"/>
              <w:left w:val="nil"/>
              <w:bottom w:val="single" w:sz="4" w:space="0" w:color="BFBFBF"/>
              <w:right w:val="single" w:sz="4" w:space="0" w:color="BFBFBF"/>
            </w:tcBorders>
            <w:shd w:val="clear" w:color="000000" w:fill="D9D9D9"/>
            <w:noWrap/>
            <w:vAlign w:val="center"/>
            <w:hideMark/>
          </w:tcPr>
          <w:p w14:paraId="2BCFEFB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8</w:t>
            </w:r>
          </w:p>
        </w:tc>
        <w:tc>
          <w:tcPr>
            <w:tcW w:w="719" w:type="dxa"/>
            <w:tcBorders>
              <w:top w:val="nil"/>
              <w:left w:val="nil"/>
              <w:bottom w:val="single" w:sz="4" w:space="0" w:color="BFBFBF"/>
              <w:right w:val="single" w:sz="4" w:space="0" w:color="BFBFBF"/>
            </w:tcBorders>
            <w:shd w:val="clear" w:color="000000" w:fill="D9D9D9"/>
            <w:noWrap/>
            <w:vAlign w:val="center"/>
            <w:hideMark/>
          </w:tcPr>
          <w:p w14:paraId="632D480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1</w:t>
            </w:r>
          </w:p>
        </w:tc>
        <w:tc>
          <w:tcPr>
            <w:tcW w:w="905" w:type="dxa"/>
            <w:tcBorders>
              <w:top w:val="nil"/>
              <w:left w:val="nil"/>
              <w:bottom w:val="single" w:sz="4" w:space="0" w:color="BFBFBF"/>
              <w:right w:val="single" w:sz="4" w:space="0" w:color="BFBFBF"/>
            </w:tcBorders>
            <w:shd w:val="clear" w:color="000000" w:fill="D9D9D9"/>
            <w:noWrap/>
            <w:vAlign w:val="center"/>
            <w:hideMark/>
          </w:tcPr>
          <w:p w14:paraId="5B3125F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42</w:t>
            </w:r>
          </w:p>
        </w:tc>
        <w:tc>
          <w:tcPr>
            <w:tcW w:w="886" w:type="dxa"/>
            <w:tcBorders>
              <w:top w:val="nil"/>
              <w:left w:val="nil"/>
              <w:bottom w:val="single" w:sz="4" w:space="0" w:color="BFBFBF"/>
              <w:right w:val="single" w:sz="4" w:space="0" w:color="BFBFBF"/>
            </w:tcBorders>
            <w:shd w:val="clear" w:color="000000" w:fill="D9D9D9"/>
            <w:noWrap/>
            <w:vAlign w:val="center"/>
            <w:hideMark/>
          </w:tcPr>
          <w:p w14:paraId="078B0E8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8</w:t>
            </w:r>
          </w:p>
        </w:tc>
        <w:tc>
          <w:tcPr>
            <w:tcW w:w="833" w:type="dxa"/>
            <w:tcBorders>
              <w:top w:val="nil"/>
              <w:left w:val="nil"/>
              <w:bottom w:val="single" w:sz="4" w:space="0" w:color="BFBFBF"/>
              <w:right w:val="single" w:sz="4" w:space="0" w:color="BFBFBF"/>
            </w:tcBorders>
            <w:shd w:val="clear" w:color="000000" w:fill="D9D9D9"/>
            <w:noWrap/>
            <w:vAlign w:val="center"/>
            <w:hideMark/>
          </w:tcPr>
          <w:p w14:paraId="7CB97D6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6</w:t>
            </w:r>
          </w:p>
        </w:tc>
        <w:tc>
          <w:tcPr>
            <w:tcW w:w="852" w:type="dxa"/>
            <w:tcBorders>
              <w:top w:val="nil"/>
              <w:left w:val="nil"/>
              <w:bottom w:val="single" w:sz="4" w:space="0" w:color="BFBFBF"/>
              <w:right w:val="single" w:sz="4" w:space="0" w:color="auto"/>
            </w:tcBorders>
            <w:shd w:val="clear" w:color="000000" w:fill="D9D9D9"/>
            <w:noWrap/>
            <w:vAlign w:val="center"/>
            <w:hideMark/>
          </w:tcPr>
          <w:p w14:paraId="730BC36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17</w:t>
            </w:r>
          </w:p>
        </w:tc>
      </w:tr>
      <w:tr w:rsidR="00BB0BE5" w:rsidRPr="005B3439" w14:paraId="136C1658" w14:textId="77777777" w:rsidTr="00115577">
        <w:trPr>
          <w:trHeight w:val="264"/>
        </w:trPr>
        <w:tc>
          <w:tcPr>
            <w:tcW w:w="407" w:type="dxa"/>
            <w:vMerge/>
            <w:tcBorders>
              <w:top w:val="nil"/>
              <w:left w:val="nil"/>
              <w:bottom w:val="nil"/>
              <w:right w:val="nil"/>
            </w:tcBorders>
            <w:vAlign w:val="center"/>
            <w:hideMark/>
          </w:tcPr>
          <w:p w14:paraId="0EC97135"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6108CA3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29431A51"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000000" w:fill="D9D9D9"/>
            <w:noWrap/>
            <w:vAlign w:val="center"/>
            <w:hideMark/>
          </w:tcPr>
          <w:p w14:paraId="0E5569F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808" w:type="dxa"/>
            <w:tcBorders>
              <w:top w:val="nil"/>
              <w:left w:val="single" w:sz="4" w:space="0" w:color="BFBFBF"/>
              <w:bottom w:val="single" w:sz="4" w:space="0" w:color="BFBFBF"/>
              <w:right w:val="single" w:sz="4" w:space="0" w:color="BFBFBF"/>
            </w:tcBorders>
            <w:shd w:val="clear" w:color="000000" w:fill="D9D9D9"/>
            <w:noWrap/>
            <w:vAlign w:val="center"/>
            <w:hideMark/>
          </w:tcPr>
          <w:p w14:paraId="7DCE3E8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35</w:t>
            </w:r>
          </w:p>
        </w:tc>
        <w:tc>
          <w:tcPr>
            <w:tcW w:w="944" w:type="dxa"/>
            <w:tcBorders>
              <w:top w:val="nil"/>
              <w:left w:val="nil"/>
              <w:bottom w:val="single" w:sz="4" w:space="0" w:color="BFBFBF"/>
              <w:right w:val="single" w:sz="4" w:space="0" w:color="BFBFBF"/>
            </w:tcBorders>
            <w:shd w:val="clear" w:color="000000" w:fill="D9D9D9"/>
            <w:noWrap/>
            <w:vAlign w:val="center"/>
            <w:hideMark/>
          </w:tcPr>
          <w:p w14:paraId="6C42BF0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1</w:t>
            </w:r>
          </w:p>
        </w:tc>
        <w:tc>
          <w:tcPr>
            <w:tcW w:w="948" w:type="dxa"/>
            <w:tcBorders>
              <w:top w:val="nil"/>
              <w:left w:val="nil"/>
              <w:bottom w:val="single" w:sz="4" w:space="0" w:color="BFBFBF"/>
              <w:right w:val="single" w:sz="4" w:space="0" w:color="BFBFBF"/>
            </w:tcBorders>
            <w:shd w:val="clear" w:color="000000" w:fill="D9D9D9"/>
            <w:noWrap/>
            <w:vAlign w:val="center"/>
            <w:hideMark/>
          </w:tcPr>
          <w:p w14:paraId="57A749A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9</w:t>
            </w:r>
          </w:p>
        </w:tc>
        <w:tc>
          <w:tcPr>
            <w:tcW w:w="719" w:type="dxa"/>
            <w:tcBorders>
              <w:top w:val="nil"/>
              <w:left w:val="nil"/>
              <w:bottom w:val="single" w:sz="4" w:space="0" w:color="BFBFBF"/>
              <w:right w:val="single" w:sz="4" w:space="0" w:color="BFBFBF"/>
            </w:tcBorders>
            <w:shd w:val="clear" w:color="000000" w:fill="D9D9D9"/>
            <w:noWrap/>
            <w:vAlign w:val="center"/>
            <w:hideMark/>
          </w:tcPr>
          <w:p w14:paraId="47C285D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4</w:t>
            </w:r>
          </w:p>
        </w:tc>
        <w:tc>
          <w:tcPr>
            <w:tcW w:w="905" w:type="dxa"/>
            <w:tcBorders>
              <w:top w:val="nil"/>
              <w:left w:val="nil"/>
              <w:bottom w:val="single" w:sz="4" w:space="0" w:color="BFBFBF"/>
              <w:right w:val="single" w:sz="4" w:space="0" w:color="BFBFBF"/>
            </w:tcBorders>
            <w:shd w:val="clear" w:color="000000" w:fill="D9D9D9"/>
            <w:noWrap/>
            <w:vAlign w:val="center"/>
            <w:hideMark/>
          </w:tcPr>
          <w:p w14:paraId="0C950C4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25</w:t>
            </w:r>
          </w:p>
        </w:tc>
        <w:tc>
          <w:tcPr>
            <w:tcW w:w="886" w:type="dxa"/>
            <w:tcBorders>
              <w:top w:val="nil"/>
              <w:left w:val="nil"/>
              <w:bottom w:val="single" w:sz="4" w:space="0" w:color="BFBFBF"/>
              <w:right w:val="single" w:sz="4" w:space="0" w:color="BFBFBF"/>
            </w:tcBorders>
            <w:shd w:val="clear" w:color="000000" w:fill="D9D9D9"/>
            <w:noWrap/>
            <w:vAlign w:val="center"/>
            <w:hideMark/>
          </w:tcPr>
          <w:p w14:paraId="4D03E53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2</w:t>
            </w:r>
          </w:p>
        </w:tc>
        <w:tc>
          <w:tcPr>
            <w:tcW w:w="833" w:type="dxa"/>
            <w:tcBorders>
              <w:top w:val="nil"/>
              <w:left w:val="nil"/>
              <w:bottom w:val="single" w:sz="4" w:space="0" w:color="BFBFBF"/>
              <w:right w:val="single" w:sz="4" w:space="0" w:color="BFBFBF"/>
            </w:tcBorders>
            <w:shd w:val="clear" w:color="000000" w:fill="D9D9D9"/>
            <w:noWrap/>
            <w:vAlign w:val="center"/>
            <w:hideMark/>
          </w:tcPr>
          <w:p w14:paraId="297D536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93</w:t>
            </w:r>
          </w:p>
        </w:tc>
        <w:tc>
          <w:tcPr>
            <w:tcW w:w="852" w:type="dxa"/>
            <w:tcBorders>
              <w:top w:val="nil"/>
              <w:left w:val="nil"/>
              <w:bottom w:val="single" w:sz="4" w:space="0" w:color="BFBFBF"/>
              <w:right w:val="single" w:sz="4" w:space="0" w:color="auto"/>
            </w:tcBorders>
            <w:shd w:val="clear" w:color="000000" w:fill="D9D9D9"/>
            <w:noWrap/>
            <w:vAlign w:val="center"/>
            <w:hideMark/>
          </w:tcPr>
          <w:p w14:paraId="47F4BFB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51</w:t>
            </w:r>
          </w:p>
        </w:tc>
      </w:tr>
      <w:tr w:rsidR="00BB0BE5" w:rsidRPr="005B3439" w14:paraId="4E121E1F" w14:textId="77777777" w:rsidTr="00115577">
        <w:trPr>
          <w:trHeight w:val="264"/>
        </w:trPr>
        <w:tc>
          <w:tcPr>
            <w:tcW w:w="407" w:type="dxa"/>
            <w:vMerge/>
            <w:tcBorders>
              <w:top w:val="nil"/>
              <w:left w:val="nil"/>
              <w:bottom w:val="nil"/>
              <w:right w:val="nil"/>
            </w:tcBorders>
            <w:vAlign w:val="center"/>
            <w:hideMark/>
          </w:tcPr>
          <w:p w14:paraId="34A1E44B"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41BFDF2C"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78E17139"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000000" w:fill="D9D9D9"/>
            <w:noWrap/>
            <w:vAlign w:val="center"/>
            <w:hideMark/>
          </w:tcPr>
          <w:p w14:paraId="7BC19A8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808" w:type="dxa"/>
            <w:tcBorders>
              <w:top w:val="nil"/>
              <w:left w:val="single" w:sz="4" w:space="0" w:color="BFBFBF"/>
              <w:bottom w:val="single" w:sz="4" w:space="0" w:color="BFBFBF"/>
              <w:right w:val="single" w:sz="4" w:space="0" w:color="BFBFBF"/>
            </w:tcBorders>
            <w:shd w:val="clear" w:color="000000" w:fill="D9D9D9"/>
            <w:noWrap/>
            <w:vAlign w:val="center"/>
            <w:hideMark/>
          </w:tcPr>
          <w:p w14:paraId="4D5232F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7</w:t>
            </w:r>
          </w:p>
        </w:tc>
        <w:tc>
          <w:tcPr>
            <w:tcW w:w="944" w:type="dxa"/>
            <w:tcBorders>
              <w:top w:val="nil"/>
              <w:left w:val="nil"/>
              <w:bottom w:val="single" w:sz="4" w:space="0" w:color="BFBFBF"/>
              <w:right w:val="single" w:sz="4" w:space="0" w:color="BFBFBF"/>
            </w:tcBorders>
            <w:shd w:val="clear" w:color="000000" w:fill="D9D9D9"/>
            <w:noWrap/>
            <w:vAlign w:val="center"/>
            <w:hideMark/>
          </w:tcPr>
          <w:p w14:paraId="657911C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48" w:type="dxa"/>
            <w:tcBorders>
              <w:top w:val="nil"/>
              <w:left w:val="nil"/>
              <w:bottom w:val="single" w:sz="4" w:space="0" w:color="BFBFBF"/>
              <w:right w:val="single" w:sz="4" w:space="0" w:color="BFBFBF"/>
            </w:tcBorders>
            <w:shd w:val="clear" w:color="000000" w:fill="D9D9D9"/>
            <w:noWrap/>
            <w:vAlign w:val="center"/>
            <w:hideMark/>
          </w:tcPr>
          <w:p w14:paraId="70ACE5E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1</w:t>
            </w:r>
          </w:p>
        </w:tc>
        <w:tc>
          <w:tcPr>
            <w:tcW w:w="719" w:type="dxa"/>
            <w:tcBorders>
              <w:top w:val="nil"/>
              <w:left w:val="nil"/>
              <w:bottom w:val="single" w:sz="4" w:space="0" w:color="BFBFBF"/>
              <w:right w:val="single" w:sz="4" w:space="0" w:color="BFBFBF"/>
            </w:tcBorders>
            <w:shd w:val="clear" w:color="000000" w:fill="D9D9D9"/>
            <w:noWrap/>
            <w:vAlign w:val="center"/>
            <w:hideMark/>
          </w:tcPr>
          <w:p w14:paraId="33FC8F2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05" w:type="dxa"/>
            <w:tcBorders>
              <w:top w:val="nil"/>
              <w:left w:val="nil"/>
              <w:bottom w:val="single" w:sz="4" w:space="0" w:color="BFBFBF"/>
              <w:right w:val="single" w:sz="4" w:space="0" w:color="BFBFBF"/>
            </w:tcBorders>
            <w:shd w:val="clear" w:color="000000" w:fill="D9D9D9"/>
            <w:noWrap/>
            <w:vAlign w:val="center"/>
            <w:hideMark/>
          </w:tcPr>
          <w:p w14:paraId="7B0BD87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1</w:t>
            </w:r>
          </w:p>
        </w:tc>
        <w:tc>
          <w:tcPr>
            <w:tcW w:w="886" w:type="dxa"/>
            <w:tcBorders>
              <w:top w:val="nil"/>
              <w:left w:val="nil"/>
              <w:bottom w:val="single" w:sz="4" w:space="0" w:color="BFBFBF"/>
              <w:right w:val="single" w:sz="4" w:space="0" w:color="BFBFBF"/>
            </w:tcBorders>
            <w:shd w:val="clear" w:color="000000" w:fill="D9D9D9"/>
            <w:noWrap/>
            <w:vAlign w:val="center"/>
            <w:hideMark/>
          </w:tcPr>
          <w:p w14:paraId="107BB07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1</w:t>
            </w:r>
          </w:p>
        </w:tc>
        <w:tc>
          <w:tcPr>
            <w:tcW w:w="833" w:type="dxa"/>
            <w:tcBorders>
              <w:top w:val="nil"/>
              <w:left w:val="nil"/>
              <w:bottom w:val="single" w:sz="4" w:space="0" w:color="BFBFBF"/>
              <w:right w:val="single" w:sz="4" w:space="0" w:color="BFBFBF"/>
            </w:tcBorders>
            <w:shd w:val="clear" w:color="000000" w:fill="D9D9D9"/>
            <w:noWrap/>
            <w:vAlign w:val="center"/>
            <w:hideMark/>
          </w:tcPr>
          <w:p w14:paraId="742D5BE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52" w:type="dxa"/>
            <w:tcBorders>
              <w:top w:val="nil"/>
              <w:left w:val="nil"/>
              <w:bottom w:val="single" w:sz="4" w:space="0" w:color="BFBFBF"/>
              <w:right w:val="single" w:sz="4" w:space="0" w:color="auto"/>
            </w:tcBorders>
            <w:shd w:val="clear" w:color="000000" w:fill="D9D9D9"/>
            <w:noWrap/>
            <w:vAlign w:val="center"/>
            <w:hideMark/>
          </w:tcPr>
          <w:p w14:paraId="0B2CBB1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r>
      <w:tr w:rsidR="00BB0BE5" w:rsidRPr="005B3439" w14:paraId="62F7BF41" w14:textId="77777777" w:rsidTr="00115577">
        <w:trPr>
          <w:trHeight w:val="264"/>
        </w:trPr>
        <w:tc>
          <w:tcPr>
            <w:tcW w:w="407" w:type="dxa"/>
            <w:vMerge/>
            <w:tcBorders>
              <w:top w:val="nil"/>
              <w:left w:val="nil"/>
              <w:bottom w:val="nil"/>
              <w:right w:val="nil"/>
            </w:tcBorders>
            <w:vAlign w:val="center"/>
            <w:hideMark/>
          </w:tcPr>
          <w:p w14:paraId="281A7104"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196E738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3D53E4E7"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nil"/>
              <w:right w:val="single" w:sz="4" w:space="0" w:color="auto"/>
            </w:tcBorders>
            <w:shd w:val="clear" w:color="000000" w:fill="D9D9D9"/>
            <w:noWrap/>
            <w:vAlign w:val="center"/>
            <w:hideMark/>
          </w:tcPr>
          <w:p w14:paraId="5681555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808" w:type="dxa"/>
            <w:tcBorders>
              <w:top w:val="nil"/>
              <w:left w:val="single" w:sz="4" w:space="0" w:color="BFBFBF"/>
              <w:bottom w:val="nil"/>
              <w:right w:val="single" w:sz="4" w:space="0" w:color="BFBFBF"/>
            </w:tcBorders>
            <w:shd w:val="clear" w:color="000000" w:fill="D9D9D9"/>
            <w:noWrap/>
            <w:vAlign w:val="center"/>
            <w:hideMark/>
          </w:tcPr>
          <w:p w14:paraId="3AB4129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0.00</w:t>
            </w:r>
          </w:p>
        </w:tc>
        <w:tc>
          <w:tcPr>
            <w:tcW w:w="944" w:type="dxa"/>
            <w:tcBorders>
              <w:top w:val="nil"/>
              <w:left w:val="nil"/>
              <w:bottom w:val="nil"/>
              <w:right w:val="single" w:sz="4" w:space="0" w:color="BFBFBF"/>
            </w:tcBorders>
            <w:shd w:val="clear" w:color="000000" w:fill="D9D9D9"/>
            <w:noWrap/>
            <w:vAlign w:val="center"/>
            <w:hideMark/>
          </w:tcPr>
          <w:p w14:paraId="293A343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3</w:t>
            </w:r>
          </w:p>
        </w:tc>
        <w:tc>
          <w:tcPr>
            <w:tcW w:w="948" w:type="dxa"/>
            <w:tcBorders>
              <w:top w:val="nil"/>
              <w:left w:val="nil"/>
              <w:bottom w:val="nil"/>
              <w:right w:val="single" w:sz="4" w:space="0" w:color="BFBFBF"/>
            </w:tcBorders>
            <w:shd w:val="clear" w:color="000000" w:fill="D9D9D9"/>
            <w:noWrap/>
            <w:vAlign w:val="center"/>
            <w:hideMark/>
          </w:tcPr>
          <w:p w14:paraId="38F1605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8</w:t>
            </w:r>
          </w:p>
        </w:tc>
        <w:tc>
          <w:tcPr>
            <w:tcW w:w="719" w:type="dxa"/>
            <w:tcBorders>
              <w:top w:val="nil"/>
              <w:left w:val="nil"/>
              <w:bottom w:val="nil"/>
              <w:right w:val="single" w:sz="4" w:space="0" w:color="BFBFBF"/>
            </w:tcBorders>
            <w:shd w:val="clear" w:color="000000" w:fill="D9D9D9"/>
            <w:noWrap/>
            <w:vAlign w:val="center"/>
            <w:hideMark/>
          </w:tcPr>
          <w:p w14:paraId="1F09E55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00</w:t>
            </w:r>
          </w:p>
        </w:tc>
        <w:tc>
          <w:tcPr>
            <w:tcW w:w="905" w:type="dxa"/>
            <w:tcBorders>
              <w:top w:val="nil"/>
              <w:left w:val="nil"/>
              <w:bottom w:val="nil"/>
              <w:right w:val="single" w:sz="4" w:space="0" w:color="BFBFBF"/>
            </w:tcBorders>
            <w:shd w:val="clear" w:color="000000" w:fill="D9D9D9"/>
            <w:noWrap/>
            <w:vAlign w:val="center"/>
            <w:hideMark/>
          </w:tcPr>
          <w:p w14:paraId="59AF03A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5.68</w:t>
            </w:r>
          </w:p>
        </w:tc>
        <w:tc>
          <w:tcPr>
            <w:tcW w:w="886" w:type="dxa"/>
            <w:tcBorders>
              <w:top w:val="nil"/>
              <w:left w:val="nil"/>
              <w:bottom w:val="nil"/>
              <w:right w:val="single" w:sz="4" w:space="0" w:color="BFBFBF"/>
            </w:tcBorders>
            <w:shd w:val="clear" w:color="000000" w:fill="D9D9D9"/>
            <w:noWrap/>
            <w:vAlign w:val="center"/>
            <w:hideMark/>
          </w:tcPr>
          <w:p w14:paraId="2A2B21F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7.90</w:t>
            </w:r>
          </w:p>
        </w:tc>
        <w:tc>
          <w:tcPr>
            <w:tcW w:w="833" w:type="dxa"/>
            <w:tcBorders>
              <w:top w:val="nil"/>
              <w:left w:val="nil"/>
              <w:bottom w:val="nil"/>
              <w:right w:val="single" w:sz="4" w:space="0" w:color="BFBFBF"/>
            </w:tcBorders>
            <w:shd w:val="clear" w:color="000000" w:fill="D9D9D9"/>
            <w:noWrap/>
            <w:vAlign w:val="center"/>
            <w:hideMark/>
          </w:tcPr>
          <w:p w14:paraId="53C2B87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7.90</w:t>
            </w:r>
          </w:p>
        </w:tc>
        <w:tc>
          <w:tcPr>
            <w:tcW w:w="852" w:type="dxa"/>
            <w:tcBorders>
              <w:top w:val="nil"/>
              <w:left w:val="nil"/>
              <w:bottom w:val="nil"/>
              <w:right w:val="single" w:sz="4" w:space="0" w:color="auto"/>
            </w:tcBorders>
            <w:shd w:val="clear" w:color="000000" w:fill="D9D9D9"/>
            <w:noWrap/>
            <w:vAlign w:val="center"/>
            <w:hideMark/>
          </w:tcPr>
          <w:p w14:paraId="702BFF8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6.00</w:t>
            </w:r>
          </w:p>
        </w:tc>
      </w:tr>
      <w:tr w:rsidR="00BB0BE5" w:rsidRPr="005B3439" w14:paraId="751CF63E" w14:textId="77777777" w:rsidTr="00115577">
        <w:trPr>
          <w:trHeight w:val="264"/>
        </w:trPr>
        <w:tc>
          <w:tcPr>
            <w:tcW w:w="407" w:type="dxa"/>
            <w:vMerge/>
            <w:tcBorders>
              <w:top w:val="nil"/>
              <w:left w:val="nil"/>
              <w:bottom w:val="nil"/>
              <w:right w:val="nil"/>
            </w:tcBorders>
            <w:vAlign w:val="center"/>
            <w:hideMark/>
          </w:tcPr>
          <w:p w14:paraId="55710458"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6BC074B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514B6F8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auto"/>
              <w:right w:val="single" w:sz="4" w:space="0" w:color="auto"/>
            </w:tcBorders>
            <w:shd w:val="clear" w:color="000000" w:fill="D9D9D9"/>
            <w:noWrap/>
            <w:vAlign w:val="center"/>
            <w:hideMark/>
          </w:tcPr>
          <w:p w14:paraId="56021AB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808" w:type="dxa"/>
            <w:tcBorders>
              <w:top w:val="nil"/>
              <w:left w:val="single" w:sz="4" w:space="0" w:color="BFBFBF"/>
              <w:bottom w:val="single" w:sz="4" w:space="0" w:color="auto"/>
              <w:right w:val="single" w:sz="4" w:space="0" w:color="BFBFBF"/>
            </w:tcBorders>
            <w:shd w:val="clear" w:color="000000" w:fill="D9D9D9"/>
            <w:noWrap/>
            <w:vAlign w:val="center"/>
            <w:hideMark/>
          </w:tcPr>
          <w:p w14:paraId="29C75FF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4.00</w:t>
            </w:r>
          </w:p>
        </w:tc>
        <w:tc>
          <w:tcPr>
            <w:tcW w:w="944" w:type="dxa"/>
            <w:tcBorders>
              <w:top w:val="nil"/>
              <w:left w:val="nil"/>
              <w:bottom w:val="single" w:sz="4" w:space="0" w:color="auto"/>
              <w:right w:val="single" w:sz="4" w:space="0" w:color="BFBFBF"/>
            </w:tcBorders>
            <w:shd w:val="clear" w:color="000000" w:fill="D9D9D9"/>
            <w:noWrap/>
            <w:vAlign w:val="center"/>
            <w:hideMark/>
          </w:tcPr>
          <w:p w14:paraId="60B9EBE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2.00</w:t>
            </w:r>
          </w:p>
        </w:tc>
        <w:tc>
          <w:tcPr>
            <w:tcW w:w="948" w:type="dxa"/>
            <w:tcBorders>
              <w:top w:val="nil"/>
              <w:left w:val="nil"/>
              <w:bottom w:val="single" w:sz="4" w:space="0" w:color="auto"/>
              <w:right w:val="single" w:sz="4" w:space="0" w:color="BFBFBF"/>
            </w:tcBorders>
            <w:shd w:val="clear" w:color="000000" w:fill="D9D9D9"/>
            <w:noWrap/>
            <w:vAlign w:val="center"/>
            <w:hideMark/>
          </w:tcPr>
          <w:p w14:paraId="579D222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3.00</w:t>
            </w:r>
          </w:p>
        </w:tc>
        <w:tc>
          <w:tcPr>
            <w:tcW w:w="719" w:type="dxa"/>
            <w:tcBorders>
              <w:top w:val="nil"/>
              <w:left w:val="nil"/>
              <w:bottom w:val="single" w:sz="4" w:space="0" w:color="auto"/>
              <w:right w:val="single" w:sz="4" w:space="0" w:color="BFBFBF"/>
            </w:tcBorders>
            <w:shd w:val="clear" w:color="000000" w:fill="D9D9D9"/>
            <w:noWrap/>
            <w:vAlign w:val="center"/>
            <w:hideMark/>
          </w:tcPr>
          <w:p w14:paraId="4234862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6.00</w:t>
            </w:r>
          </w:p>
        </w:tc>
        <w:tc>
          <w:tcPr>
            <w:tcW w:w="905" w:type="dxa"/>
            <w:tcBorders>
              <w:top w:val="nil"/>
              <w:left w:val="nil"/>
              <w:bottom w:val="single" w:sz="4" w:space="0" w:color="auto"/>
              <w:right w:val="single" w:sz="4" w:space="0" w:color="BFBFBF"/>
            </w:tcBorders>
            <w:shd w:val="clear" w:color="000000" w:fill="D9D9D9"/>
            <w:noWrap/>
            <w:vAlign w:val="center"/>
            <w:hideMark/>
          </w:tcPr>
          <w:p w14:paraId="740AE79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3.00</w:t>
            </w:r>
          </w:p>
        </w:tc>
        <w:tc>
          <w:tcPr>
            <w:tcW w:w="886" w:type="dxa"/>
            <w:tcBorders>
              <w:top w:val="nil"/>
              <w:left w:val="nil"/>
              <w:bottom w:val="single" w:sz="4" w:space="0" w:color="auto"/>
              <w:right w:val="single" w:sz="4" w:space="0" w:color="BFBFBF"/>
            </w:tcBorders>
            <w:shd w:val="clear" w:color="000000" w:fill="D9D9D9"/>
            <w:noWrap/>
            <w:vAlign w:val="center"/>
            <w:hideMark/>
          </w:tcPr>
          <w:p w14:paraId="6163AE3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3.00</w:t>
            </w:r>
          </w:p>
        </w:tc>
        <w:tc>
          <w:tcPr>
            <w:tcW w:w="833" w:type="dxa"/>
            <w:tcBorders>
              <w:top w:val="nil"/>
              <w:left w:val="nil"/>
              <w:bottom w:val="single" w:sz="4" w:space="0" w:color="auto"/>
              <w:right w:val="single" w:sz="4" w:space="0" w:color="BFBFBF"/>
            </w:tcBorders>
            <w:shd w:val="clear" w:color="000000" w:fill="D9D9D9"/>
            <w:noWrap/>
            <w:vAlign w:val="center"/>
            <w:hideMark/>
          </w:tcPr>
          <w:p w14:paraId="481FB23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2.00</w:t>
            </w:r>
          </w:p>
        </w:tc>
        <w:tc>
          <w:tcPr>
            <w:tcW w:w="852" w:type="dxa"/>
            <w:tcBorders>
              <w:top w:val="nil"/>
              <w:left w:val="nil"/>
              <w:bottom w:val="single" w:sz="4" w:space="0" w:color="auto"/>
              <w:right w:val="single" w:sz="4" w:space="0" w:color="auto"/>
            </w:tcBorders>
            <w:shd w:val="clear" w:color="000000" w:fill="D9D9D9"/>
            <w:noWrap/>
            <w:vAlign w:val="center"/>
            <w:hideMark/>
          </w:tcPr>
          <w:p w14:paraId="030515A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3.00</w:t>
            </w:r>
          </w:p>
        </w:tc>
      </w:tr>
      <w:tr w:rsidR="00BB0BE5" w:rsidRPr="005B3439" w14:paraId="41682674" w14:textId="77777777" w:rsidTr="00115577">
        <w:trPr>
          <w:trHeight w:val="255"/>
        </w:trPr>
        <w:tc>
          <w:tcPr>
            <w:tcW w:w="407" w:type="dxa"/>
            <w:vMerge/>
            <w:tcBorders>
              <w:top w:val="nil"/>
              <w:left w:val="nil"/>
              <w:bottom w:val="nil"/>
              <w:right w:val="nil"/>
            </w:tcBorders>
            <w:vAlign w:val="center"/>
            <w:hideMark/>
          </w:tcPr>
          <w:p w14:paraId="731FA069"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1F59BEA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0F4C74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T (or CC6)</w:t>
            </w:r>
          </w:p>
        </w:tc>
        <w:tc>
          <w:tcPr>
            <w:tcW w:w="709" w:type="dxa"/>
            <w:tcBorders>
              <w:top w:val="nil"/>
              <w:left w:val="nil"/>
              <w:bottom w:val="single" w:sz="4" w:space="0" w:color="BFBFBF"/>
              <w:right w:val="single" w:sz="4" w:space="0" w:color="auto"/>
            </w:tcBorders>
            <w:shd w:val="clear" w:color="auto" w:fill="auto"/>
            <w:noWrap/>
            <w:vAlign w:val="center"/>
            <w:hideMark/>
          </w:tcPr>
          <w:p w14:paraId="598E56E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808"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44A96AE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16</w:t>
            </w:r>
          </w:p>
        </w:tc>
        <w:tc>
          <w:tcPr>
            <w:tcW w:w="944" w:type="dxa"/>
            <w:tcBorders>
              <w:top w:val="single" w:sz="4" w:space="0" w:color="BFBFBF"/>
              <w:left w:val="nil"/>
              <w:bottom w:val="single" w:sz="4" w:space="0" w:color="BFBFBF"/>
              <w:right w:val="single" w:sz="4" w:space="0" w:color="BFBFBF"/>
            </w:tcBorders>
            <w:shd w:val="clear" w:color="000000" w:fill="FFFFFF"/>
            <w:noWrap/>
            <w:vAlign w:val="center"/>
            <w:hideMark/>
          </w:tcPr>
          <w:p w14:paraId="32782C7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7</w:t>
            </w:r>
          </w:p>
        </w:tc>
        <w:tc>
          <w:tcPr>
            <w:tcW w:w="948" w:type="dxa"/>
            <w:tcBorders>
              <w:top w:val="nil"/>
              <w:left w:val="nil"/>
              <w:bottom w:val="nil"/>
              <w:right w:val="nil"/>
            </w:tcBorders>
            <w:shd w:val="clear" w:color="auto" w:fill="auto"/>
            <w:noWrap/>
            <w:vAlign w:val="center"/>
            <w:hideMark/>
          </w:tcPr>
          <w:p w14:paraId="474DA7D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2</w:t>
            </w:r>
          </w:p>
        </w:tc>
        <w:tc>
          <w:tcPr>
            <w:tcW w:w="719"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092BE2A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21</w:t>
            </w:r>
          </w:p>
        </w:tc>
        <w:tc>
          <w:tcPr>
            <w:tcW w:w="905" w:type="dxa"/>
            <w:tcBorders>
              <w:top w:val="single" w:sz="4" w:space="0" w:color="BFBFBF"/>
              <w:left w:val="nil"/>
              <w:bottom w:val="single" w:sz="4" w:space="0" w:color="BFBFBF"/>
              <w:right w:val="single" w:sz="4" w:space="0" w:color="BFBFBF"/>
            </w:tcBorders>
            <w:shd w:val="clear" w:color="000000" w:fill="FFFFFF"/>
            <w:noWrap/>
            <w:vAlign w:val="center"/>
            <w:hideMark/>
          </w:tcPr>
          <w:p w14:paraId="73A3FA4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75</w:t>
            </w:r>
          </w:p>
        </w:tc>
        <w:tc>
          <w:tcPr>
            <w:tcW w:w="886" w:type="dxa"/>
            <w:tcBorders>
              <w:top w:val="single" w:sz="4" w:space="0" w:color="BFBFBF"/>
              <w:left w:val="nil"/>
              <w:bottom w:val="single" w:sz="4" w:space="0" w:color="BFBFBF"/>
              <w:right w:val="single" w:sz="4" w:space="0" w:color="BFBFBF"/>
            </w:tcBorders>
            <w:shd w:val="clear" w:color="000000" w:fill="FFFFFF"/>
            <w:noWrap/>
            <w:vAlign w:val="center"/>
            <w:hideMark/>
          </w:tcPr>
          <w:p w14:paraId="74C6A56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24</w:t>
            </w:r>
          </w:p>
        </w:tc>
        <w:tc>
          <w:tcPr>
            <w:tcW w:w="833" w:type="dxa"/>
            <w:tcBorders>
              <w:top w:val="single" w:sz="4" w:space="0" w:color="BFBFBF"/>
              <w:left w:val="nil"/>
              <w:bottom w:val="single" w:sz="4" w:space="0" w:color="BFBFBF"/>
              <w:right w:val="single" w:sz="4" w:space="0" w:color="BFBFBF"/>
            </w:tcBorders>
            <w:shd w:val="clear" w:color="000000" w:fill="FFFFFF"/>
            <w:noWrap/>
            <w:vAlign w:val="center"/>
            <w:hideMark/>
          </w:tcPr>
          <w:p w14:paraId="03C35DA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4</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78ED447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88</w:t>
            </w:r>
          </w:p>
        </w:tc>
      </w:tr>
      <w:tr w:rsidR="00BB0BE5" w:rsidRPr="005B3439" w14:paraId="69DA6B38" w14:textId="77777777" w:rsidTr="00115577">
        <w:trPr>
          <w:trHeight w:val="264"/>
        </w:trPr>
        <w:tc>
          <w:tcPr>
            <w:tcW w:w="407" w:type="dxa"/>
            <w:vMerge/>
            <w:tcBorders>
              <w:top w:val="nil"/>
              <w:left w:val="nil"/>
              <w:bottom w:val="nil"/>
              <w:right w:val="nil"/>
            </w:tcBorders>
            <w:vAlign w:val="center"/>
            <w:hideMark/>
          </w:tcPr>
          <w:p w14:paraId="539803FC"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09DDBE3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1AD69AB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auto" w:fill="auto"/>
            <w:noWrap/>
            <w:vAlign w:val="center"/>
            <w:hideMark/>
          </w:tcPr>
          <w:p w14:paraId="35F9754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808" w:type="dxa"/>
            <w:tcBorders>
              <w:top w:val="nil"/>
              <w:left w:val="single" w:sz="4" w:space="0" w:color="BFBFBF"/>
              <w:bottom w:val="single" w:sz="4" w:space="0" w:color="BFBFBF"/>
              <w:right w:val="single" w:sz="4" w:space="0" w:color="BFBFBF"/>
            </w:tcBorders>
            <w:shd w:val="clear" w:color="000000" w:fill="FFFFFF"/>
            <w:noWrap/>
            <w:vAlign w:val="center"/>
            <w:hideMark/>
          </w:tcPr>
          <w:p w14:paraId="3E15241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25</w:t>
            </w:r>
          </w:p>
        </w:tc>
        <w:tc>
          <w:tcPr>
            <w:tcW w:w="944" w:type="dxa"/>
            <w:tcBorders>
              <w:top w:val="nil"/>
              <w:left w:val="nil"/>
              <w:bottom w:val="single" w:sz="4" w:space="0" w:color="BFBFBF"/>
              <w:right w:val="single" w:sz="4" w:space="0" w:color="BFBFBF"/>
            </w:tcBorders>
            <w:shd w:val="clear" w:color="000000" w:fill="FFFFFF"/>
            <w:noWrap/>
            <w:vAlign w:val="center"/>
            <w:hideMark/>
          </w:tcPr>
          <w:p w14:paraId="4C169DD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0</w:t>
            </w:r>
          </w:p>
        </w:tc>
        <w:tc>
          <w:tcPr>
            <w:tcW w:w="948" w:type="dxa"/>
            <w:tcBorders>
              <w:top w:val="single" w:sz="4" w:space="0" w:color="BFBFBF"/>
              <w:left w:val="nil"/>
              <w:bottom w:val="single" w:sz="4" w:space="0" w:color="BFBFBF"/>
              <w:right w:val="single" w:sz="4" w:space="0" w:color="BFBFBF"/>
            </w:tcBorders>
            <w:shd w:val="clear" w:color="000000" w:fill="FFFFFF"/>
            <w:noWrap/>
            <w:vAlign w:val="center"/>
            <w:hideMark/>
          </w:tcPr>
          <w:p w14:paraId="1AB2E56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9</w:t>
            </w:r>
          </w:p>
        </w:tc>
        <w:tc>
          <w:tcPr>
            <w:tcW w:w="719" w:type="dxa"/>
            <w:tcBorders>
              <w:top w:val="nil"/>
              <w:left w:val="nil"/>
              <w:bottom w:val="single" w:sz="4" w:space="0" w:color="BFBFBF"/>
              <w:right w:val="single" w:sz="4" w:space="0" w:color="BFBFBF"/>
            </w:tcBorders>
            <w:shd w:val="clear" w:color="000000" w:fill="FFFFFF"/>
            <w:noWrap/>
            <w:vAlign w:val="center"/>
            <w:hideMark/>
          </w:tcPr>
          <w:p w14:paraId="5C176A2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83</w:t>
            </w:r>
          </w:p>
        </w:tc>
        <w:tc>
          <w:tcPr>
            <w:tcW w:w="905" w:type="dxa"/>
            <w:tcBorders>
              <w:top w:val="nil"/>
              <w:left w:val="nil"/>
              <w:bottom w:val="single" w:sz="4" w:space="0" w:color="BFBFBF"/>
              <w:right w:val="single" w:sz="4" w:space="0" w:color="BFBFBF"/>
            </w:tcBorders>
            <w:shd w:val="clear" w:color="000000" w:fill="FFFFFF"/>
            <w:noWrap/>
            <w:vAlign w:val="center"/>
            <w:hideMark/>
          </w:tcPr>
          <w:p w14:paraId="0950037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49</w:t>
            </w:r>
          </w:p>
        </w:tc>
        <w:tc>
          <w:tcPr>
            <w:tcW w:w="886" w:type="dxa"/>
            <w:tcBorders>
              <w:top w:val="nil"/>
              <w:left w:val="nil"/>
              <w:bottom w:val="single" w:sz="4" w:space="0" w:color="BFBFBF"/>
              <w:right w:val="single" w:sz="4" w:space="0" w:color="BFBFBF"/>
            </w:tcBorders>
            <w:shd w:val="clear" w:color="000000" w:fill="FFFFFF"/>
            <w:noWrap/>
            <w:vAlign w:val="center"/>
            <w:hideMark/>
          </w:tcPr>
          <w:p w14:paraId="5DA1563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2</w:t>
            </w:r>
          </w:p>
        </w:tc>
        <w:tc>
          <w:tcPr>
            <w:tcW w:w="833" w:type="dxa"/>
            <w:tcBorders>
              <w:top w:val="nil"/>
              <w:left w:val="nil"/>
              <w:bottom w:val="single" w:sz="4" w:space="0" w:color="BFBFBF"/>
              <w:right w:val="single" w:sz="4" w:space="0" w:color="BFBFBF"/>
            </w:tcBorders>
            <w:shd w:val="clear" w:color="000000" w:fill="FFFFFF"/>
            <w:noWrap/>
            <w:vAlign w:val="center"/>
            <w:hideMark/>
          </w:tcPr>
          <w:p w14:paraId="1174D34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88</w:t>
            </w:r>
          </w:p>
        </w:tc>
        <w:tc>
          <w:tcPr>
            <w:tcW w:w="852" w:type="dxa"/>
            <w:tcBorders>
              <w:top w:val="nil"/>
              <w:left w:val="nil"/>
              <w:bottom w:val="single" w:sz="4" w:space="0" w:color="BFBFBF"/>
              <w:right w:val="single" w:sz="4" w:space="0" w:color="auto"/>
            </w:tcBorders>
            <w:shd w:val="clear" w:color="000000" w:fill="FFFFFF"/>
            <w:noWrap/>
            <w:vAlign w:val="center"/>
            <w:hideMark/>
          </w:tcPr>
          <w:p w14:paraId="49DACC3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1.62</w:t>
            </w:r>
          </w:p>
        </w:tc>
      </w:tr>
      <w:tr w:rsidR="00BB0BE5" w:rsidRPr="005B3439" w14:paraId="577C4B5B" w14:textId="77777777" w:rsidTr="00115577">
        <w:trPr>
          <w:trHeight w:val="264"/>
        </w:trPr>
        <w:tc>
          <w:tcPr>
            <w:tcW w:w="407" w:type="dxa"/>
            <w:vMerge/>
            <w:tcBorders>
              <w:top w:val="nil"/>
              <w:left w:val="nil"/>
              <w:bottom w:val="nil"/>
              <w:right w:val="nil"/>
            </w:tcBorders>
            <w:vAlign w:val="center"/>
            <w:hideMark/>
          </w:tcPr>
          <w:p w14:paraId="7B50377B"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4F6D585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30E3597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auto" w:fill="auto"/>
            <w:noWrap/>
            <w:vAlign w:val="center"/>
            <w:hideMark/>
          </w:tcPr>
          <w:p w14:paraId="1CEC5C9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808" w:type="dxa"/>
            <w:tcBorders>
              <w:top w:val="nil"/>
              <w:left w:val="single" w:sz="4" w:space="0" w:color="BFBFBF"/>
              <w:bottom w:val="single" w:sz="4" w:space="0" w:color="BFBFBF"/>
              <w:right w:val="single" w:sz="4" w:space="0" w:color="BFBFBF"/>
            </w:tcBorders>
            <w:shd w:val="clear" w:color="000000" w:fill="FFFFFF"/>
            <w:noWrap/>
            <w:vAlign w:val="center"/>
            <w:hideMark/>
          </w:tcPr>
          <w:p w14:paraId="32A7BF7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944" w:type="dxa"/>
            <w:tcBorders>
              <w:top w:val="nil"/>
              <w:left w:val="nil"/>
              <w:bottom w:val="single" w:sz="4" w:space="0" w:color="BFBFBF"/>
              <w:right w:val="single" w:sz="4" w:space="0" w:color="BFBFBF"/>
            </w:tcBorders>
            <w:shd w:val="clear" w:color="000000" w:fill="FFFFFF"/>
            <w:noWrap/>
            <w:vAlign w:val="center"/>
            <w:hideMark/>
          </w:tcPr>
          <w:p w14:paraId="686989E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2</w:t>
            </w:r>
          </w:p>
        </w:tc>
        <w:tc>
          <w:tcPr>
            <w:tcW w:w="948" w:type="dxa"/>
            <w:tcBorders>
              <w:top w:val="nil"/>
              <w:left w:val="nil"/>
              <w:bottom w:val="single" w:sz="4" w:space="0" w:color="BFBFBF"/>
              <w:right w:val="single" w:sz="4" w:space="0" w:color="BFBFBF"/>
            </w:tcBorders>
            <w:shd w:val="clear" w:color="000000" w:fill="FFFFFF"/>
            <w:noWrap/>
            <w:vAlign w:val="center"/>
            <w:hideMark/>
          </w:tcPr>
          <w:p w14:paraId="33DB5F6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9</w:t>
            </w:r>
          </w:p>
        </w:tc>
        <w:tc>
          <w:tcPr>
            <w:tcW w:w="719" w:type="dxa"/>
            <w:tcBorders>
              <w:top w:val="nil"/>
              <w:left w:val="nil"/>
              <w:bottom w:val="single" w:sz="4" w:space="0" w:color="BFBFBF"/>
              <w:right w:val="single" w:sz="4" w:space="0" w:color="BFBFBF"/>
            </w:tcBorders>
            <w:shd w:val="clear" w:color="000000" w:fill="FFFFFF"/>
            <w:noWrap/>
            <w:vAlign w:val="center"/>
            <w:hideMark/>
          </w:tcPr>
          <w:p w14:paraId="01E86E2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0</w:t>
            </w:r>
          </w:p>
        </w:tc>
        <w:tc>
          <w:tcPr>
            <w:tcW w:w="905" w:type="dxa"/>
            <w:tcBorders>
              <w:top w:val="nil"/>
              <w:left w:val="nil"/>
              <w:bottom w:val="single" w:sz="4" w:space="0" w:color="BFBFBF"/>
              <w:right w:val="single" w:sz="4" w:space="0" w:color="BFBFBF"/>
            </w:tcBorders>
            <w:shd w:val="clear" w:color="000000" w:fill="FFFFFF"/>
            <w:noWrap/>
            <w:vAlign w:val="center"/>
            <w:hideMark/>
          </w:tcPr>
          <w:p w14:paraId="4CD79A2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4</w:t>
            </w:r>
          </w:p>
        </w:tc>
        <w:tc>
          <w:tcPr>
            <w:tcW w:w="886" w:type="dxa"/>
            <w:tcBorders>
              <w:top w:val="nil"/>
              <w:left w:val="nil"/>
              <w:bottom w:val="single" w:sz="4" w:space="0" w:color="BFBFBF"/>
              <w:right w:val="single" w:sz="4" w:space="0" w:color="BFBFBF"/>
            </w:tcBorders>
            <w:shd w:val="clear" w:color="000000" w:fill="FFFFFF"/>
            <w:noWrap/>
            <w:vAlign w:val="center"/>
            <w:hideMark/>
          </w:tcPr>
          <w:p w14:paraId="0642846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2</w:t>
            </w:r>
          </w:p>
        </w:tc>
        <w:tc>
          <w:tcPr>
            <w:tcW w:w="833" w:type="dxa"/>
            <w:tcBorders>
              <w:top w:val="nil"/>
              <w:left w:val="nil"/>
              <w:bottom w:val="single" w:sz="4" w:space="0" w:color="BFBFBF"/>
              <w:right w:val="single" w:sz="4" w:space="0" w:color="BFBFBF"/>
            </w:tcBorders>
            <w:shd w:val="clear" w:color="000000" w:fill="FFFFFF"/>
            <w:noWrap/>
            <w:vAlign w:val="center"/>
            <w:hideMark/>
          </w:tcPr>
          <w:p w14:paraId="40DEE61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52" w:type="dxa"/>
            <w:tcBorders>
              <w:top w:val="nil"/>
              <w:left w:val="nil"/>
              <w:bottom w:val="single" w:sz="4" w:space="0" w:color="BFBFBF"/>
              <w:right w:val="single" w:sz="4" w:space="0" w:color="auto"/>
            </w:tcBorders>
            <w:shd w:val="clear" w:color="000000" w:fill="FFFFFF"/>
            <w:noWrap/>
            <w:vAlign w:val="center"/>
            <w:hideMark/>
          </w:tcPr>
          <w:p w14:paraId="422D1B4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r>
      <w:tr w:rsidR="00BB0BE5" w:rsidRPr="005B3439" w14:paraId="00ACA443" w14:textId="77777777" w:rsidTr="00115577">
        <w:trPr>
          <w:trHeight w:val="264"/>
        </w:trPr>
        <w:tc>
          <w:tcPr>
            <w:tcW w:w="407" w:type="dxa"/>
            <w:vMerge/>
            <w:tcBorders>
              <w:top w:val="nil"/>
              <w:left w:val="nil"/>
              <w:bottom w:val="nil"/>
              <w:right w:val="nil"/>
            </w:tcBorders>
            <w:vAlign w:val="center"/>
            <w:hideMark/>
          </w:tcPr>
          <w:p w14:paraId="5663D6B9"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4F3149E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30EDF75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auto" w:fill="auto"/>
            <w:noWrap/>
            <w:vAlign w:val="center"/>
            <w:hideMark/>
          </w:tcPr>
          <w:p w14:paraId="3435BFA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808" w:type="dxa"/>
            <w:tcBorders>
              <w:top w:val="nil"/>
              <w:left w:val="single" w:sz="4" w:space="0" w:color="BFBFBF"/>
              <w:bottom w:val="single" w:sz="4" w:space="0" w:color="BFBFBF"/>
              <w:right w:val="single" w:sz="4" w:space="0" w:color="BFBFBF"/>
            </w:tcBorders>
            <w:shd w:val="clear" w:color="000000" w:fill="FFFFFF"/>
            <w:noWrap/>
            <w:vAlign w:val="center"/>
            <w:hideMark/>
          </w:tcPr>
          <w:p w14:paraId="0D076D9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00</w:t>
            </w:r>
          </w:p>
        </w:tc>
        <w:tc>
          <w:tcPr>
            <w:tcW w:w="944" w:type="dxa"/>
            <w:tcBorders>
              <w:top w:val="nil"/>
              <w:left w:val="nil"/>
              <w:bottom w:val="single" w:sz="4" w:space="0" w:color="BFBFBF"/>
              <w:right w:val="single" w:sz="4" w:space="0" w:color="BFBFBF"/>
            </w:tcBorders>
            <w:shd w:val="clear" w:color="000000" w:fill="FFFFFF"/>
            <w:noWrap/>
            <w:vAlign w:val="center"/>
            <w:hideMark/>
          </w:tcPr>
          <w:p w14:paraId="7103617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34</w:t>
            </w:r>
          </w:p>
        </w:tc>
        <w:tc>
          <w:tcPr>
            <w:tcW w:w="948" w:type="dxa"/>
            <w:tcBorders>
              <w:top w:val="nil"/>
              <w:left w:val="nil"/>
              <w:bottom w:val="single" w:sz="4" w:space="0" w:color="BFBFBF"/>
              <w:right w:val="single" w:sz="4" w:space="0" w:color="BFBFBF"/>
            </w:tcBorders>
            <w:shd w:val="clear" w:color="000000" w:fill="FFFFFF"/>
            <w:noWrap/>
            <w:vAlign w:val="center"/>
            <w:hideMark/>
          </w:tcPr>
          <w:p w14:paraId="29BDF90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8</w:t>
            </w:r>
          </w:p>
        </w:tc>
        <w:tc>
          <w:tcPr>
            <w:tcW w:w="719" w:type="dxa"/>
            <w:tcBorders>
              <w:top w:val="nil"/>
              <w:left w:val="nil"/>
              <w:bottom w:val="single" w:sz="4" w:space="0" w:color="BFBFBF"/>
              <w:right w:val="single" w:sz="4" w:space="0" w:color="BFBFBF"/>
            </w:tcBorders>
            <w:shd w:val="clear" w:color="000000" w:fill="FFFFFF"/>
            <w:noWrap/>
            <w:vAlign w:val="center"/>
            <w:hideMark/>
          </w:tcPr>
          <w:p w14:paraId="780663D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00</w:t>
            </w:r>
          </w:p>
        </w:tc>
        <w:tc>
          <w:tcPr>
            <w:tcW w:w="905" w:type="dxa"/>
            <w:tcBorders>
              <w:top w:val="nil"/>
              <w:left w:val="nil"/>
              <w:bottom w:val="single" w:sz="4" w:space="0" w:color="BFBFBF"/>
              <w:right w:val="single" w:sz="4" w:space="0" w:color="BFBFBF"/>
            </w:tcBorders>
            <w:shd w:val="clear" w:color="000000" w:fill="FFFFFF"/>
            <w:noWrap/>
            <w:vAlign w:val="center"/>
            <w:hideMark/>
          </w:tcPr>
          <w:p w14:paraId="28303B9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4.00</w:t>
            </w:r>
          </w:p>
        </w:tc>
        <w:tc>
          <w:tcPr>
            <w:tcW w:w="886" w:type="dxa"/>
            <w:tcBorders>
              <w:top w:val="nil"/>
              <w:left w:val="nil"/>
              <w:bottom w:val="single" w:sz="4" w:space="0" w:color="BFBFBF"/>
              <w:right w:val="single" w:sz="4" w:space="0" w:color="BFBFBF"/>
            </w:tcBorders>
            <w:shd w:val="clear" w:color="000000" w:fill="FFFFFF"/>
            <w:noWrap/>
            <w:vAlign w:val="center"/>
            <w:hideMark/>
          </w:tcPr>
          <w:p w14:paraId="5D6A003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1.00</w:t>
            </w:r>
          </w:p>
        </w:tc>
        <w:tc>
          <w:tcPr>
            <w:tcW w:w="833" w:type="dxa"/>
            <w:tcBorders>
              <w:top w:val="nil"/>
              <w:left w:val="nil"/>
              <w:bottom w:val="single" w:sz="4" w:space="0" w:color="BFBFBF"/>
              <w:right w:val="single" w:sz="4" w:space="0" w:color="BFBFBF"/>
            </w:tcBorders>
            <w:shd w:val="clear" w:color="000000" w:fill="FFFFFF"/>
            <w:noWrap/>
            <w:vAlign w:val="center"/>
            <w:hideMark/>
          </w:tcPr>
          <w:p w14:paraId="4697365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00</w:t>
            </w:r>
          </w:p>
        </w:tc>
        <w:tc>
          <w:tcPr>
            <w:tcW w:w="852" w:type="dxa"/>
            <w:tcBorders>
              <w:top w:val="nil"/>
              <w:left w:val="nil"/>
              <w:bottom w:val="single" w:sz="4" w:space="0" w:color="BFBFBF"/>
              <w:right w:val="single" w:sz="4" w:space="0" w:color="auto"/>
            </w:tcBorders>
            <w:shd w:val="clear" w:color="000000" w:fill="FFFFFF"/>
            <w:noWrap/>
            <w:vAlign w:val="center"/>
            <w:hideMark/>
          </w:tcPr>
          <w:p w14:paraId="320B905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4.00</w:t>
            </w:r>
          </w:p>
        </w:tc>
      </w:tr>
      <w:tr w:rsidR="00BB0BE5" w:rsidRPr="005B3439" w14:paraId="5C967818" w14:textId="77777777" w:rsidTr="00115577">
        <w:trPr>
          <w:trHeight w:val="264"/>
        </w:trPr>
        <w:tc>
          <w:tcPr>
            <w:tcW w:w="407" w:type="dxa"/>
            <w:vMerge/>
            <w:tcBorders>
              <w:top w:val="nil"/>
              <w:left w:val="nil"/>
              <w:bottom w:val="nil"/>
              <w:right w:val="nil"/>
            </w:tcBorders>
            <w:vAlign w:val="center"/>
            <w:hideMark/>
          </w:tcPr>
          <w:p w14:paraId="7A264539"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293AA65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4A0BA4E1"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auto"/>
              <w:right w:val="single" w:sz="4" w:space="0" w:color="auto"/>
            </w:tcBorders>
            <w:shd w:val="clear" w:color="auto" w:fill="auto"/>
            <w:noWrap/>
            <w:vAlign w:val="center"/>
            <w:hideMark/>
          </w:tcPr>
          <w:p w14:paraId="3BC126B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808" w:type="dxa"/>
            <w:tcBorders>
              <w:top w:val="nil"/>
              <w:left w:val="single" w:sz="4" w:space="0" w:color="BFBFBF"/>
              <w:bottom w:val="single" w:sz="4" w:space="0" w:color="auto"/>
              <w:right w:val="single" w:sz="4" w:space="0" w:color="BFBFBF"/>
            </w:tcBorders>
            <w:shd w:val="clear" w:color="000000" w:fill="FFFFFF"/>
            <w:noWrap/>
            <w:vAlign w:val="center"/>
            <w:hideMark/>
          </w:tcPr>
          <w:p w14:paraId="7BF68E7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70</w:t>
            </w:r>
          </w:p>
        </w:tc>
        <w:tc>
          <w:tcPr>
            <w:tcW w:w="944" w:type="dxa"/>
            <w:tcBorders>
              <w:top w:val="nil"/>
              <w:left w:val="nil"/>
              <w:bottom w:val="single" w:sz="4" w:space="0" w:color="auto"/>
              <w:right w:val="single" w:sz="4" w:space="0" w:color="BFBFBF"/>
            </w:tcBorders>
            <w:shd w:val="clear" w:color="000000" w:fill="FFFFFF"/>
            <w:noWrap/>
            <w:vAlign w:val="center"/>
            <w:hideMark/>
          </w:tcPr>
          <w:p w14:paraId="3CC5867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74</w:t>
            </w:r>
          </w:p>
        </w:tc>
        <w:tc>
          <w:tcPr>
            <w:tcW w:w="948" w:type="dxa"/>
            <w:tcBorders>
              <w:top w:val="nil"/>
              <w:left w:val="nil"/>
              <w:bottom w:val="single" w:sz="4" w:space="0" w:color="auto"/>
              <w:right w:val="single" w:sz="4" w:space="0" w:color="BFBFBF"/>
            </w:tcBorders>
            <w:shd w:val="clear" w:color="000000" w:fill="FFFFFF"/>
            <w:noWrap/>
            <w:vAlign w:val="center"/>
            <w:hideMark/>
          </w:tcPr>
          <w:p w14:paraId="00C34A8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6</w:t>
            </w:r>
          </w:p>
        </w:tc>
        <w:tc>
          <w:tcPr>
            <w:tcW w:w="719" w:type="dxa"/>
            <w:tcBorders>
              <w:top w:val="nil"/>
              <w:left w:val="nil"/>
              <w:bottom w:val="single" w:sz="4" w:space="0" w:color="auto"/>
              <w:right w:val="single" w:sz="4" w:space="0" w:color="BFBFBF"/>
            </w:tcBorders>
            <w:shd w:val="clear" w:color="000000" w:fill="FFFFFF"/>
            <w:noWrap/>
            <w:vAlign w:val="center"/>
            <w:hideMark/>
          </w:tcPr>
          <w:p w14:paraId="5F0F270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1</w:t>
            </w:r>
          </w:p>
        </w:tc>
        <w:tc>
          <w:tcPr>
            <w:tcW w:w="905" w:type="dxa"/>
            <w:tcBorders>
              <w:top w:val="nil"/>
              <w:left w:val="nil"/>
              <w:bottom w:val="single" w:sz="4" w:space="0" w:color="auto"/>
              <w:right w:val="single" w:sz="4" w:space="0" w:color="BFBFBF"/>
            </w:tcBorders>
            <w:shd w:val="clear" w:color="000000" w:fill="FFFFFF"/>
            <w:noWrap/>
            <w:vAlign w:val="center"/>
            <w:hideMark/>
          </w:tcPr>
          <w:p w14:paraId="635A5A9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73</w:t>
            </w:r>
          </w:p>
        </w:tc>
        <w:tc>
          <w:tcPr>
            <w:tcW w:w="886" w:type="dxa"/>
            <w:tcBorders>
              <w:top w:val="nil"/>
              <w:left w:val="nil"/>
              <w:bottom w:val="single" w:sz="4" w:space="0" w:color="auto"/>
              <w:right w:val="single" w:sz="4" w:space="0" w:color="BFBFBF"/>
            </w:tcBorders>
            <w:shd w:val="clear" w:color="000000" w:fill="FFFFFF"/>
            <w:noWrap/>
            <w:vAlign w:val="center"/>
            <w:hideMark/>
          </w:tcPr>
          <w:p w14:paraId="1C53417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73</w:t>
            </w:r>
          </w:p>
        </w:tc>
        <w:tc>
          <w:tcPr>
            <w:tcW w:w="833" w:type="dxa"/>
            <w:tcBorders>
              <w:top w:val="nil"/>
              <w:left w:val="nil"/>
              <w:bottom w:val="single" w:sz="4" w:space="0" w:color="auto"/>
              <w:right w:val="single" w:sz="4" w:space="0" w:color="BFBFBF"/>
            </w:tcBorders>
            <w:shd w:val="clear" w:color="000000" w:fill="FFFFFF"/>
            <w:noWrap/>
            <w:vAlign w:val="center"/>
            <w:hideMark/>
          </w:tcPr>
          <w:p w14:paraId="4103DC9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69</w:t>
            </w:r>
          </w:p>
        </w:tc>
        <w:tc>
          <w:tcPr>
            <w:tcW w:w="852" w:type="dxa"/>
            <w:tcBorders>
              <w:top w:val="nil"/>
              <w:left w:val="nil"/>
              <w:bottom w:val="single" w:sz="4" w:space="0" w:color="auto"/>
              <w:right w:val="single" w:sz="4" w:space="0" w:color="auto"/>
            </w:tcBorders>
            <w:shd w:val="clear" w:color="000000" w:fill="FFFFFF"/>
            <w:noWrap/>
            <w:vAlign w:val="center"/>
            <w:hideMark/>
          </w:tcPr>
          <w:p w14:paraId="4C3306B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73</w:t>
            </w:r>
          </w:p>
        </w:tc>
      </w:tr>
      <w:tr w:rsidR="00BB0BE5" w:rsidRPr="005B3439" w14:paraId="00C136C2" w14:textId="77777777" w:rsidTr="00115577">
        <w:trPr>
          <w:trHeight w:val="255"/>
        </w:trPr>
        <w:tc>
          <w:tcPr>
            <w:tcW w:w="407" w:type="dxa"/>
            <w:vMerge/>
            <w:tcBorders>
              <w:top w:val="nil"/>
              <w:left w:val="nil"/>
              <w:bottom w:val="nil"/>
              <w:right w:val="nil"/>
            </w:tcBorders>
            <w:vAlign w:val="center"/>
            <w:hideMark/>
          </w:tcPr>
          <w:p w14:paraId="138A1F17"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34D77E30" w14:textId="5A0CB123"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04"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4A10C03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T (or CC6)</w:t>
            </w:r>
          </w:p>
        </w:tc>
        <w:tc>
          <w:tcPr>
            <w:tcW w:w="709" w:type="dxa"/>
            <w:tcBorders>
              <w:top w:val="nil"/>
              <w:left w:val="nil"/>
              <w:bottom w:val="single" w:sz="4" w:space="0" w:color="BFBFBF"/>
              <w:right w:val="single" w:sz="4" w:space="0" w:color="auto"/>
            </w:tcBorders>
            <w:shd w:val="clear" w:color="000000" w:fill="D9D9D9"/>
            <w:noWrap/>
            <w:vAlign w:val="center"/>
            <w:hideMark/>
          </w:tcPr>
          <w:p w14:paraId="7FA9FFF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808" w:type="dxa"/>
            <w:tcBorders>
              <w:top w:val="nil"/>
              <w:left w:val="single" w:sz="4" w:space="0" w:color="BFBFBF"/>
              <w:bottom w:val="single" w:sz="4" w:space="0" w:color="BFBFBF"/>
              <w:right w:val="single" w:sz="4" w:space="0" w:color="BFBFBF"/>
            </w:tcBorders>
            <w:shd w:val="clear" w:color="000000" w:fill="D9D9D9"/>
            <w:noWrap/>
            <w:vAlign w:val="center"/>
            <w:hideMark/>
          </w:tcPr>
          <w:p w14:paraId="37CCF98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17</w:t>
            </w:r>
          </w:p>
        </w:tc>
        <w:tc>
          <w:tcPr>
            <w:tcW w:w="944" w:type="dxa"/>
            <w:tcBorders>
              <w:top w:val="nil"/>
              <w:left w:val="nil"/>
              <w:bottom w:val="single" w:sz="4" w:space="0" w:color="BFBFBF"/>
              <w:right w:val="single" w:sz="4" w:space="0" w:color="BFBFBF"/>
            </w:tcBorders>
            <w:shd w:val="clear" w:color="000000" w:fill="D9D9D9"/>
            <w:noWrap/>
            <w:vAlign w:val="center"/>
            <w:hideMark/>
          </w:tcPr>
          <w:p w14:paraId="4D8E5BD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3</w:t>
            </w:r>
          </w:p>
        </w:tc>
        <w:tc>
          <w:tcPr>
            <w:tcW w:w="948" w:type="dxa"/>
            <w:tcBorders>
              <w:top w:val="nil"/>
              <w:left w:val="nil"/>
              <w:bottom w:val="single" w:sz="4" w:space="0" w:color="BFBFBF"/>
              <w:right w:val="single" w:sz="4" w:space="0" w:color="BFBFBF"/>
            </w:tcBorders>
            <w:shd w:val="clear" w:color="000000" w:fill="D9D9D9"/>
            <w:noWrap/>
            <w:vAlign w:val="center"/>
            <w:hideMark/>
          </w:tcPr>
          <w:p w14:paraId="6965CA6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8</w:t>
            </w:r>
          </w:p>
        </w:tc>
        <w:tc>
          <w:tcPr>
            <w:tcW w:w="719" w:type="dxa"/>
            <w:tcBorders>
              <w:top w:val="nil"/>
              <w:left w:val="nil"/>
              <w:bottom w:val="single" w:sz="4" w:space="0" w:color="BFBFBF"/>
              <w:right w:val="single" w:sz="4" w:space="0" w:color="BFBFBF"/>
            </w:tcBorders>
            <w:shd w:val="clear" w:color="000000" w:fill="D9D9D9"/>
            <w:noWrap/>
            <w:vAlign w:val="center"/>
            <w:hideMark/>
          </w:tcPr>
          <w:p w14:paraId="0112AAF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59</w:t>
            </w:r>
          </w:p>
        </w:tc>
        <w:tc>
          <w:tcPr>
            <w:tcW w:w="905" w:type="dxa"/>
            <w:tcBorders>
              <w:top w:val="nil"/>
              <w:left w:val="nil"/>
              <w:bottom w:val="single" w:sz="4" w:space="0" w:color="BFBFBF"/>
              <w:right w:val="single" w:sz="4" w:space="0" w:color="BFBFBF"/>
            </w:tcBorders>
            <w:shd w:val="clear" w:color="000000" w:fill="D9D9D9"/>
            <w:noWrap/>
            <w:vAlign w:val="center"/>
            <w:hideMark/>
          </w:tcPr>
          <w:p w14:paraId="4435552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94</w:t>
            </w:r>
          </w:p>
        </w:tc>
        <w:tc>
          <w:tcPr>
            <w:tcW w:w="886" w:type="dxa"/>
            <w:tcBorders>
              <w:top w:val="nil"/>
              <w:left w:val="nil"/>
              <w:bottom w:val="single" w:sz="4" w:space="0" w:color="BFBFBF"/>
              <w:right w:val="single" w:sz="4" w:space="0" w:color="BFBFBF"/>
            </w:tcBorders>
            <w:shd w:val="clear" w:color="000000" w:fill="D9D9D9"/>
            <w:noWrap/>
            <w:vAlign w:val="center"/>
            <w:hideMark/>
          </w:tcPr>
          <w:p w14:paraId="4D11162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8</w:t>
            </w:r>
          </w:p>
        </w:tc>
        <w:tc>
          <w:tcPr>
            <w:tcW w:w="833" w:type="dxa"/>
            <w:tcBorders>
              <w:top w:val="nil"/>
              <w:left w:val="nil"/>
              <w:bottom w:val="single" w:sz="4" w:space="0" w:color="BFBFBF"/>
              <w:right w:val="single" w:sz="4" w:space="0" w:color="BFBFBF"/>
            </w:tcBorders>
            <w:shd w:val="clear" w:color="000000" w:fill="D9D9D9"/>
            <w:noWrap/>
            <w:vAlign w:val="center"/>
            <w:hideMark/>
          </w:tcPr>
          <w:p w14:paraId="238AEE8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4</w:t>
            </w:r>
          </w:p>
        </w:tc>
        <w:tc>
          <w:tcPr>
            <w:tcW w:w="852" w:type="dxa"/>
            <w:tcBorders>
              <w:top w:val="nil"/>
              <w:left w:val="nil"/>
              <w:bottom w:val="single" w:sz="4" w:space="0" w:color="BFBFBF"/>
              <w:right w:val="single" w:sz="4" w:space="0" w:color="auto"/>
            </w:tcBorders>
            <w:shd w:val="clear" w:color="000000" w:fill="D9D9D9"/>
            <w:noWrap/>
            <w:vAlign w:val="center"/>
            <w:hideMark/>
          </w:tcPr>
          <w:p w14:paraId="23EE1C5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86</w:t>
            </w:r>
          </w:p>
        </w:tc>
      </w:tr>
      <w:tr w:rsidR="00BB0BE5" w:rsidRPr="005B3439" w14:paraId="7DF27693" w14:textId="77777777" w:rsidTr="00115577">
        <w:trPr>
          <w:trHeight w:val="264"/>
        </w:trPr>
        <w:tc>
          <w:tcPr>
            <w:tcW w:w="407" w:type="dxa"/>
            <w:vMerge/>
            <w:tcBorders>
              <w:top w:val="nil"/>
              <w:left w:val="nil"/>
              <w:bottom w:val="nil"/>
              <w:right w:val="nil"/>
            </w:tcBorders>
            <w:vAlign w:val="center"/>
            <w:hideMark/>
          </w:tcPr>
          <w:p w14:paraId="0F5E5019"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30339B9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46E499E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000000" w:fill="D9D9D9"/>
            <w:noWrap/>
            <w:vAlign w:val="center"/>
            <w:hideMark/>
          </w:tcPr>
          <w:p w14:paraId="4AF205C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808" w:type="dxa"/>
            <w:tcBorders>
              <w:top w:val="nil"/>
              <w:left w:val="single" w:sz="4" w:space="0" w:color="BFBFBF"/>
              <w:bottom w:val="single" w:sz="4" w:space="0" w:color="BFBFBF"/>
              <w:right w:val="single" w:sz="4" w:space="0" w:color="BFBFBF"/>
            </w:tcBorders>
            <w:shd w:val="clear" w:color="000000" w:fill="D9D9D9"/>
            <w:noWrap/>
            <w:vAlign w:val="center"/>
            <w:hideMark/>
          </w:tcPr>
          <w:p w14:paraId="41D4A25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7</w:t>
            </w:r>
          </w:p>
        </w:tc>
        <w:tc>
          <w:tcPr>
            <w:tcW w:w="944" w:type="dxa"/>
            <w:tcBorders>
              <w:top w:val="nil"/>
              <w:left w:val="nil"/>
              <w:bottom w:val="single" w:sz="4" w:space="0" w:color="BFBFBF"/>
              <w:right w:val="single" w:sz="4" w:space="0" w:color="BFBFBF"/>
            </w:tcBorders>
            <w:shd w:val="clear" w:color="000000" w:fill="D9D9D9"/>
            <w:noWrap/>
            <w:vAlign w:val="center"/>
            <w:hideMark/>
          </w:tcPr>
          <w:p w14:paraId="1565F2C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5</w:t>
            </w:r>
          </w:p>
        </w:tc>
        <w:tc>
          <w:tcPr>
            <w:tcW w:w="948" w:type="dxa"/>
            <w:tcBorders>
              <w:top w:val="nil"/>
              <w:left w:val="nil"/>
              <w:bottom w:val="single" w:sz="4" w:space="0" w:color="BFBFBF"/>
              <w:right w:val="single" w:sz="4" w:space="0" w:color="BFBFBF"/>
            </w:tcBorders>
            <w:shd w:val="clear" w:color="000000" w:fill="D9D9D9"/>
            <w:noWrap/>
            <w:vAlign w:val="center"/>
            <w:hideMark/>
          </w:tcPr>
          <w:p w14:paraId="031E7A3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1</w:t>
            </w:r>
          </w:p>
        </w:tc>
        <w:tc>
          <w:tcPr>
            <w:tcW w:w="719" w:type="dxa"/>
            <w:tcBorders>
              <w:top w:val="nil"/>
              <w:left w:val="nil"/>
              <w:bottom w:val="single" w:sz="4" w:space="0" w:color="BFBFBF"/>
              <w:right w:val="single" w:sz="4" w:space="0" w:color="BFBFBF"/>
            </w:tcBorders>
            <w:shd w:val="clear" w:color="000000" w:fill="D9D9D9"/>
            <w:noWrap/>
            <w:vAlign w:val="center"/>
            <w:hideMark/>
          </w:tcPr>
          <w:p w14:paraId="4343F20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7</w:t>
            </w:r>
          </w:p>
        </w:tc>
        <w:tc>
          <w:tcPr>
            <w:tcW w:w="905" w:type="dxa"/>
            <w:tcBorders>
              <w:top w:val="nil"/>
              <w:left w:val="nil"/>
              <w:bottom w:val="single" w:sz="4" w:space="0" w:color="BFBFBF"/>
              <w:right w:val="single" w:sz="4" w:space="0" w:color="BFBFBF"/>
            </w:tcBorders>
            <w:shd w:val="clear" w:color="000000" w:fill="D9D9D9"/>
            <w:noWrap/>
            <w:vAlign w:val="center"/>
            <w:hideMark/>
          </w:tcPr>
          <w:p w14:paraId="20A943D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32</w:t>
            </w:r>
          </w:p>
        </w:tc>
        <w:tc>
          <w:tcPr>
            <w:tcW w:w="886" w:type="dxa"/>
            <w:tcBorders>
              <w:top w:val="nil"/>
              <w:left w:val="nil"/>
              <w:bottom w:val="single" w:sz="4" w:space="0" w:color="BFBFBF"/>
              <w:right w:val="single" w:sz="4" w:space="0" w:color="BFBFBF"/>
            </w:tcBorders>
            <w:shd w:val="clear" w:color="000000" w:fill="D9D9D9"/>
            <w:noWrap/>
            <w:vAlign w:val="center"/>
            <w:hideMark/>
          </w:tcPr>
          <w:p w14:paraId="189CC0F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8</w:t>
            </w:r>
          </w:p>
        </w:tc>
        <w:tc>
          <w:tcPr>
            <w:tcW w:w="833" w:type="dxa"/>
            <w:tcBorders>
              <w:top w:val="nil"/>
              <w:left w:val="nil"/>
              <w:bottom w:val="single" w:sz="4" w:space="0" w:color="BFBFBF"/>
              <w:right w:val="single" w:sz="4" w:space="0" w:color="BFBFBF"/>
            </w:tcBorders>
            <w:shd w:val="clear" w:color="000000" w:fill="D9D9D9"/>
            <w:noWrap/>
            <w:vAlign w:val="center"/>
            <w:hideMark/>
          </w:tcPr>
          <w:p w14:paraId="50A465A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1</w:t>
            </w:r>
          </w:p>
        </w:tc>
        <w:tc>
          <w:tcPr>
            <w:tcW w:w="852" w:type="dxa"/>
            <w:tcBorders>
              <w:top w:val="nil"/>
              <w:left w:val="nil"/>
              <w:bottom w:val="single" w:sz="4" w:space="0" w:color="BFBFBF"/>
              <w:right w:val="single" w:sz="4" w:space="0" w:color="auto"/>
            </w:tcBorders>
            <w:shd w:val="clear" w:color="000000" w:fill="D9D9D9"/>
            <w:noWrap/>
            <w:vAlign w:val="center"/>
            <w:hideMark/>
          </w:tcPr>
          <w:p w14:paraId="4DDBA26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89</w:t>
            </w:r>
          </w:p>
        </w:tc>
      </w:tr>
      <w:tr w:rsidR="00BB0BE5" w:rsidRPr="005B3439" w14:paraId="7D4A0657" w14:textId="77777777" w:rsidTr="00115577">
        <w:trPr>
          <w:trHeight w:val="264"/>
        </w:trPr>
        <w:tc>
          <w:tcPr>
            <w:tcW w:w="407" w:type="dxa"/>
            <w:vMerge/>
            <w:tcBorders>
              <w:top w:val="nil"/>
              <w:left w:val="nil"/>
              <w:bottom w:val="nil"/>
              <w:right w:val="nil"/>
            </w:tcBorders>
            <w:vAlign w:val="center"/>
            <w:hideMark/>
          </w:tcPr>
          <w:p w14:paraId="59BBDCD6"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1713EC4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725B9D1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000000" w:fill="D9D9D9"/>
            <w:noWrap/>
            <w:vAlign w:val="center"/>
            <w:hideMark/>
          </w:tcPr>
          <w:p w14:paraId="3FA6FBA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808" w:type="dxa"/>
            <w:tcBorders>
              <w:top w:val="nil"/>
              <w:left w:val="single" w:sz="4" w:space="0" w:color="BFBFBF"/>
              <w:bottom w:val="single" w:sz="4" w:space="0" w:color="BFBFBF"/>
              <w:right w:val="single" w:sz="4" w:space="0" w:color="BFBFBF"/>
            </w:tcBorders>
            <w:shd w:val="clear" w:color="000000" w:fill="D9D9D9"/>
            <w:noWrap/>
            <w:vAlign w:val="center"/>
            <w:hideMark/>
          </w:tcPr>
          <w:p w14:paraId="0412518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944" w:type="dxa"/>
            <w:tcBorders>
              <w:top w:val="nil"/>
              <w:left w:val="nil"/>
              <w:bottom w:val="single" w:sz="4" w:space="0" w:color="BFBFBF"/>
              <w:right w:val="single" w:sz="4" w:space="0" w:color="BFBFBF"/>
            </w:tcBorders>
            <w:shd w:val="clear" w:color="000000" w:fill="D9D9D9"/>
            <w:noWrap/>
            <w:vAlign w:val="center"/>
            <w:hideMark/>
          </w:tcPr>
          <w:p w14:paraId="4DCF540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5</w:t>
            </w:r>
          </w:p>
        </w:tc>
        <w:tc>
          <w:tcPr>
            <w:tcW w:w="948" w:type="dxa"/>
            <w:tcBorders>
              <w:top w:val="nil"/>
              <w:left w:val="nil"/>
              <w:bottom w:val="single" w:sz="4" w:space="0" w:color="BFBFBF"/>
              <w:right w:val="single" w:sz="4" w:space="0" w:color="BFBFBF"/>
            </w:tcBorders>
            <w:shd w:val="clear" w:color="000000" w:fill="D9D9D9"/>
            <w:noWrap/>
            <w:vAlign w:val="center"/>
            <w:hideMark/>
          </w:tcPr>
          <w:p w14:paraId="25D8820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719" w:type="dxa"/>
            <w:tcBorders>
              <w:top w:val="nil"/>
              <w:left w:val="nil"/>
              <w:bottom w:val="single" w:sz="4" w:space="0" w:color="BFBFBF"/>
              <w:right w:val="single" w:sz="4" w:space="0" w:color="BFBFBF"/>
            </w:tcBorders>
            <w:shd w:val="clear" w:color="000000" w:fill="D9D9D9"/>
            <w:noWrap/>
            <w:vAlign w:val="center"/>
            <w:hideMark/>
          </w:tcPr>
          <w:p w14:paraId="7E00A0A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0</w:t>
            </w:r>
          </w:p>
        </w:tc>
        <w:tc>
          <w:tcPr>
            <w:tcW w:w="905" w:type="dxa"/>
            <w:tcBorders>
              <w:top w:val="nil"/>
              <w:left w:val="nil"/>
              <w:bottom w:val="single" w:sz="4" w:space="0" w:color="BFBFBF"/>
              <w:right w:val="single" w:sz="4" w:space="0" w:color="BFBFBF"/>
            </w:tcBorders>
            <w:shd w:val="clear" w:color="000000" w:fill="D9D9D9"/>
            <w:noWrap/>
            <w:vAlign w:val="center"/>
            <w:hideMark/>
          </w:tcPr>
          <w:p w14:paraId="791F1DC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4</w:t>
            </w:r>
          </w:p>
        </w:tc>
        <w:tc>
          <w:tcPr>
            <w:tcW w:w="886" w:type="dxa"/>
            <w:tcBorders>
              <w:top w:val="nil"/>
              <w:left w:val="nil"/>
              <w:bottom w:val="single" w:sz="4" w:space="0" w:color="BFBFBF"/>
              <w:right w:val="single" w:sz="4" w:space="0" w:color="BFBFBF"/>
            </w:tcBorders>
            <w:shd w:val="clear" w:color="000000" w:fill="D9D9D9"/>
            <w:noWrap/>
            <w:vAlign w:val="center"/>
            <w:hideMark/>
          </w:tcPr>
          <w:p w14:paraId="39C6145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2</w:t>
            </w:r>
          </w:p>
        </w:tc>
        <w:tc>
          <w:tcPr>
            <w:tcW w:w="833" w:type="dxa"/>
            <w:tcBorders>
              <w:top w:val="nil"/>
              <w:left w:val="nil"/>
              <w:bottom w:val="single" w:sz="4" w:space="0" w:color="BFBFBF"/>
              <w:right w:val="single" w:sz="4" w:space="0" w:color="BFBFBF"/>
            </w:tcBorders>
            <w:shd w:val="clear" w:color="000000" w:fill="D9D9D9"/>
            <w:noWrap/>
            <w:vAlign w:val="center"/>
            <w:hideMark/>
          </w:tcPr>
          <w:p w14:paraId="7F0623B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52" w:type="dxa"/>
            <w:tcBorders>
              <w:top w:val="nil"/>
              <w:left w:val="nil"/>
              <w:bottom w:val="single" w:sz="4" w:space="0" w:color="BFBFBF"/>
              <w:right w:val="single" w:sz="4" w:space="0" w:color="auto"/>
            </w:tcBorders>
            <w:shd w:val="clear" w:color="000000" w:fill="D9D9D9"/>
            <w:noWrap/>
            <w:vAlign w:val="center"/>
            <w:hideMark/>
          </w:tcPr>
          <w:p w14:paraId="2996125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r>
      <w:tr w:rsidR="00BB0BE5" w:rsidRPr="005B3439" w14:paraId="4FAB7B1D" w14:textId="77777777" w:rsidTr="00115577">
        <w:trPr>
          <w:trHeight w:val="264"/>
        </w:trPr>
        <w:tc>
          <w:tcPr>
            <w:tcW w:w="407" w:type="dxa"/>
            <w:vMerge/>
            <w:tcBorders>
              <w:top w:val="nil"/>
              <w:left w:val="nil"/>
              <w:bottom w:val="nil"/>
              <w:right w:val="nil"/>
            </w:tcBorders>
            <w:vAlign w:val="center"/>
            <w:hideMark/>
          </w:tcPr>
          <w:p w14:paraId="1BE2320A"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4FA67BF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40EF179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BFBFBF"/>
              <w:right w:val="single" w:sz="4" w:space="0" w:color="auto"/>
            </w:tcBorders>
            <w:shd w:val="clear" w:color="000000" w:fill="D9D9D9"/>
            <w:noWrap/>
            <w:vAlign w:val="center"/>
            <w:hideMark/>
          </w:tcPr>
          <w:p w14:paraId="2F67BED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808" w:type="dxa"/>
            <w:tcBorders>
              <w:top w:val="nil"/>
              <w:left w:val="single" w:sz="4" w:space="0" w:color="BFBFBF"/>
              <w:bottom w:val="single" w:sz="4" w:space="0" w:color="BFBFBF"/>
              <w:right w:val="single" w:sz="4" w:space="0" w:color="BFBFBF"/>
            </w:tcBorders>
            <w:shd w:val="clear" w:color="000000" w:fill="D9D9D9"/>
            <w:noWrap/>
            <w:vAlign w:val="center"/>
            <w:hideMark/>
          </w:tcPr>
          <w:p w14:paraId="3A1000B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0</w:t>
            </w:r>
          </w:p>
        </w:tc>
        <w:tc>
          <w:tcPr>
            <w:tcW w:w="944" w:type="dxa"/>
            <w:tcBorders>
              <w:top w:val="nil"/>
              <w:left w:val="nil"/>
              <w:bottom w:val="single" w:sz="4" w:space="0" w:color="BFBFBF"/>
              <w:right w:val="single" w:sz="4" w:space="0" w:color="BFBFBF"/>
            </w:tcBorders>
            <w:shd w:val="clear" w:color="000000" w:fill="D9D9D9"/>
            <w:noWrap/>
            <w:vAlign w:val="center"/>
            <w:hideMark/>
          </w:tcPr>
          <w:p w14:paraId="12F7329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1</w:t>
            </w:r>
          </w:p>
        </w:tc>
        <w:tc>
          <w:tcPr>
            <w:tcW w:w="948" w:type="dxa"/>
            <w:tcBorders>
              <w:top w:val="nil"/>
              <w:left w:val="nil"/>
              <w:bottom w:val="single" w:sz="4" w:space="0" w:color="BFBFBF"/>
              <w:right w:val="single" w:sz="4" w:space="0" w:color="BFBFBF"/>
            </w:tcBorders>
            <w:shd w:val="clear" w:color="000000" w:fill="D9D9D9"/>
            <w:noWrap/>
            <w:vAlign w:val="center"/>
            <w:hideMark/>
          </w:tcPr>
          <w:p w14:paraId="305C656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9</w:t>
            </w:r>
          </w:p>
        </w:tc>
        <w:tc>
          <w:tcPr>
            <w:tcW w:w="719" w:type="dxa"/>
            <w:tcBorders>
              <w:top w:val="nil"/>
              <w:left w:val="nil"/>
              <w:bottom w:val="single" w:sz="4" w:space="0" w:color="BFBFBF"/>
              <w:right w:val="single" w:sz="4" w:space="0" w:color="BFBFBF"/>
            </w:tcBorders>
            <w:shd w:val="clear" w:color="000000" w:fill="D9D9D9"/>
            <w:noWrap/>
            <w:vAlign w:val="center"/>
            <w:hideMark/>
          </w:tcPr>
          <w:p w14:paraId="63AA1F9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30</w:t>
            </w:r>
          </w:p>
        </w:tc>
        <w:tc>
          <w:tcPr>
            <w:tcW w:w="905" w:type="dxa"/>
            <w:tcBorders>
              <w:top w:val="nil"/>
              <w:left w:val="nil"/>
              <w:bottom w:val="single" w:sz="4" w:space="0" w:color="BFBFBF"/>
              <w:right w:val="single" w:sz="4" w:space="0" w:color="BFBFBF"/>
            </w:tcBorders>
            <w:shd w:val="clear" w:color="000000" w:fill="D9D9D9"/>
            <w:noWrap/>
            <w:vAlign w:val="center"/>
            <w:hideMark/>
          </w:tcPr>
          <w:p w14:paraId="108BC10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5.88</w:t>
            </w:r>
          </w:p>
        </w:tc>
        <w:tc>
          <w:tcPr>
            <w:tcW w:w="886" w:type="dxa"/>
            <w:tcBorders>
              <w:top w:val="nil"/>
              <w:left w:val="nil"/>
              <w:bottom w:val="single" w:sz="4" w:space="0" w:color="BFBFBF"/>
              <w:right w:val="single" w:sz="4" w:space="0" w:color="BFBFBF"/>
            </w:tcBorders>
            <w:shd w:val="clear" w:color="000000" w:fill="D9D9D9"/>
            <w:noWrap/>
            <w:vAlign w:val="center"/>
            <w:hideMark/>
          </w:tcPr>
          <w:p w14:paraId="5C78C7B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35</w:t>
            </w:r>
          </w:p>
        </w:tc>
        <w:tc>
          <w:tcPr>
            <w:tcW w:w="833" w:type="dxa"/>
            <w:tcBorders>
              <w:top w:val="nil"/>
              <w:left w:val="nil"/>
              <w:bottom w:val="single" w:sz="4" w:space="0" w:color="BFBFBF"/>
              <w:right w:val="single" w:sz="4" w:space="0" w:color="BFBFBF"/>
            </w:tcBorders>
            <w:shd w:val="clear" w:color="000000" w:fill="D9D9D9"/>
            <w:noWrap/>
            <w:vAlign w:val="center"/>
            <w:hideMark/>
          </w:tcPr>
          <w:p w14:paraId="20937F3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80</w:t>
            </w:r>
          </w:p>
        </w:tc>
        <w:tc>
          <w:tcPr>
            <w:tcW w:w="852" w:type="dxa"/>
            <w:tcBorders>
              <w:top w:val="nil"/>
              <w:left w:val="nil"/>
              <w:bottom w:val="single" w:sz="4" w:space="0" w:color="BFBFBF"/>
              <w:right w:val="single" w:sz="4" w:space="0" w:color="auto"/>
            </w:tcBorders>
            <w:shd w:val="clear" w:color="000000" w:fill="D9D9D9"/>
            <w:noWrap/>
            <w:vAlign w:val="center"/>
            <w:hideMark/>
          </w:tcPr>
          <w:p w14:paraId="55844DD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7.90</w:t>
            </w:r>
          </w:p>
        </w:tc>
      </w:tr>
      <w:tr w:rsidR="00BB0BE5" w:rsidRPr="005B3439" w14:paraId="65945D92" w14:textId="77777777" w:rsidTr="00115577">
        <w:trPr>
          <w:trHeight w:val="264"/>
        </w:trPr>
        <w:tc>
          <w:tcPr>
            <w:tcW w:w="407" w:type="dxa"/>
            <w:vMerge/>
            <w:tcBorders>
              <w:top w:val="nil"/>
              <w:left w:val="nil"/>
              <w:bottom w:val="nil"/>
              <w:right w:val="nil"/>
            </w:tcBorders>
            <w:vAlign w:val="center"/>
            <w:hideMark/>
          </w:tcPr>
          <w:p w14:paraId="009ED5FD"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7" w:type="dxa"/>
            <w:vMerge/>
            <w:tcBorders>
              <w:top w:val="nil"/>
              <w:left w:val="single" w:sz="4" w:space="0" w:color="auto"/>
              <w:bottom w:val="single" w:sz="4" w:space="0" w:color="auto"/>
              <w:right w:val="single" w:sz="4" w:space="0" w:color="auto"/>
            </w:tcBorders>
            <w:vAlign w:val="center"/>
            <w:hideMark/>
          </w:tcPr>
          <w:p w14:paraId="6884053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04" w:type="dxa"/>
            <w:vMerge/>
            <w:tcBorders>
              <w:top w:val="nil"/>
              <w:left w:val="single" w:sz="4" w:space="0" w:color="auto"/>
              <w:bottom w:val="single" w:sz="4" w:space="0" w:color="auto"/>
              <w:right w:val="single" w:sz="4" w:space="0" w:color="auto"/>
            </w:tcBorders>
            <w:vAlign w:val="center"/>
            <w:hideMark/>
          </w:tcPr>
          <w:p w14:paraId="2BC881D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09" w:type="dxa"/>
            <w:tcBorders>
              <w:top w:val="nil"/>
              <w:left w:val="nil"/>
              <w:bottom w:val="single" w:sz="4" w:space="0" w:color="auto"/>
              <w:right w:val="single" w:sz="4" w:space="0" w:color="auto"/>
            </w:tcBorders>
            <w:shd w:val="clear" w:color="000000" w:fill="D9D9D9"/>
            <w:noWrap/>
            <w:vAlign w:val="center"/>
            <w:hideMark/>
          </w:tcPr>
          <w:p w14:paraId="462B0F1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808" w:type="dxa"/>
            <w:tcBorders>
              <w:top w:val="nil"/>
              <w:left w:val="single" w:sz="4" w:space="0" w:color="BFBFBF"/>
              <w:bottom w:val="single" w:sz="4" w:space="0" w:color="auto"/>
              <w:right w:val="single" w:sz="4" w:space="0" w:color="BFBFBF"/>
            </w:tcBorders>
            <w:shd w:val="clear" w:color="000000" w:fill="D9D9D9"/>
            <w:noWrap/>
            <w:vAlign w:val="center"/>
            <w:hideMark/>
          </w:tcPr>
          <w:p w14:paraId="7CEFDA3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4.00</w:t>
            </w:r>
          </w:p>
        </w:tc>
        <w:tc>
          <w:tcPr>
            <w:tcW w:w="944" w:type="dxa"/>
            <w:tcBorders>
              <w:top w:val="nil"/>
              <w:left w:val="nil"/>
              <w:bottom w:val="single" w:sz="4" w:space="0" w:color="auto"/>
              <w:right w:val="single" w:sz="4" w:space="0" w:color="BFBFBF"/>
            </w:tcBorders>
            <w:shd w:val="clear" w:color="000000" w:fill="D9D9D9"/>
            <w:noWrap/>
            <w:vAlign w:val="center"/>
            <w:hideMark/>
          </w:tcPr>
          <w:p w14:paraId="1892AA6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00</w:t>
            </w:r>
          </w:p>
        </w:tc>
        <w:tc>
          <w:tcPr>
            <w:tcW w:w="948" w:type="dxa"/>
            <w:tcBorders>
              <w:top w:val="nil"/>
              <w:left w:val="nil"/>
              <w:bottom w:val="single" w:sz="4" w:space="0" w:color="auto"/>
              <w:right w:val="single" w:sz="4" w:space="0" w:color="BFBFBF"/>
            </w:tcBorders>
            <w:shd w:val="clear" w:color="000000" w:fill="D9D9D9"/>
            <w:noWrap/>
            <w:vAlign w:val="center"/>
            <w:hideMark/>
          </w:tcPr>
          <w:p w14:paraId="4D9EE23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5.00</w:t>
            </w:r>
          </w:p>
        </w:tc>
        <w:tc>
          <w:tcPr>
            <w:tcW w:w="719" w:type="dxa"/>
            <w:tcBorders>
              <w:top w:val="nil"/>
              <w:left w:val="nil"/>
              <w:bottom w:val="single" w:sz="4" w:space="0" w:color="auto"/>
              <w:right w:val="single" w:sz="4" w:space="0" w:color="BFBFBF"/>
            </w:tcBorders>
            <w:shd w:val="clear" w:color="000000" w:fill="D9D9D9"/>
            <w:noWrap/>
            <w:vAlign w:val="center"/>
            <w:hideMark/>
          </w:tcPr>
          <w:p w14:paraId="635A354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2.00</w:t>
            </w:r>
          </w:p>
        </w:tc>
        <w:tc>
          <w:tcPr>
            <w:tcW w:w="905" w:type="dxa"/>
            <w:tcBorders>
              <w:top w:val="nil"/>
              <w:left w:val="nil"/>
              <w:bottom w:val="single" w:sz="4" w:space="0" w:color="auto"/>
              <w:right w:val="single" w:sz="4" w:space="0" w:color="BFBFBF"/>
            </w:tcBorders>
            <w:shd w:val="clear" w:color="000000" w:fill="D9D9D9"/>
            <w:noWrap/>
            <w:vAlign w:val="center"/>
            <w:hideMark/>
          </w:tcPr>
          <w:p w14:paraId="16BB771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4.00</w:t>
            </w:r>
          </w:p>
        </w:tc>
        <w:tc>
          <w:tcPr>
            <w:tcW w:w="886" w:type="dxa"/>
            <w:tcBorders>
              <w:top w:val="nil"/>
              <w:left w:val="nil"/>
              <w:bottom w:val="single" w:sz="4" w:space="0" w:color="auto"/>
              <w:right w:val="single" w:sz="4" w:space="0" w:color="BFBFBF"/>
            </w:tcBorders>
            <w:shd w:val="clear" w:color="000000" w:fill="D9D9D9"/>
            <w:noWrap/>
            <w:vAlign w:val="center"/>
            <w:hideMark/>
          </w:tcPr>
          <w:p w14:paraId="30D5202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4.00</w:t>
            </w:r>
          </w:p>
        </w:tc>
        <w:tc>
          <w:tcPr>
            <w:tcW w:w="833" w:type="dxa"/>
            <w:tcBorders>
              <w:top w:val="nil"/>
              <w:left w:val="nil"/>
              <w:bottom w:val="single" w:sz="4" w:space="0" w:color="auto"/>
              <w:right w:val="single" w:sz="4" w:space="0" w:color="BFBFBF"/>
            </w:tcBorders>
            <w:shd w:val="clear" w:color="000000" w:fill="D9D9D9"/>
            <w:noWrap/>
            <w:vAlign w:val="center"/>
            <w:hideMark/>
          </w:tcPr>
          <w:p w14:paraId="7B3E32E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4.00</w:t>
            </w:r>
          </w:p>
        </w:tc>
        <w:tc>
          <w:tcPr>
            <w:tcW w:w="852" w:type="dxa"/>
            <w:tcBorders>
              <w:top w:val="nil"/>
              <w:left w:val="nil"/>
              <w:bottom w:val="single" w:sz="4" w:space="0" w:color="auto"/>
              <w:right w:val="single" w:sz="4" w:space="0" w:color="auto"/>
            </w:tcBorders>
            <w:shd w:val="clear" w:color="000000" w:fill="D9D9D9"/>
            <w:noWrap/>
            <w:vAlign w:val="center"/>
            <w:hideMark/>
          </w:tcPr>
          <w:p w14:paraId="1C32D7F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4.00</w:t>
            </w:r>
          </w:p>
        </w:tc>
      </w:tr>
    </w:tbl>
    <w:p w14:paraId="3AA716D3" w14:textId="77777777" w:rsidR="00115577" w:rsidRDefault="00115577" w:rsidP="002728DC">
      <w:bookmarkStart w:id="2215" w:name="_Ref506454347"/>
      <w:bookmarkStart w:id="2216" w:name="_Ref506453418"/>
    </w:p>
    <w:p w14:paraId="528AD1F0" w14:textId="24F4255C" w:rsidR="00AD79BF" w:rsidRPr="0064778A" w:rsidRDefault="00CE0C19" w:rsidP="00C83B6E">
      <w:pPr>
        <w:pStyle w:val="Caption"/>
        <w:rPr>
          <w:vanish/>
          <w:specVanish/>
        </w:rPr>
      </w:pPr>
      <w:bookmarkStart w:id="2217" w:name="_Toc5614707"/>
      <w:r>
        <w:t>Table E-</w:t>
      </w:r>
      <w:r w:rsidR="005F019F">
        <w:fldChar w:fldCharType="begin"/>
      </w:r>
      <w:r w:rsidR="005F019F">
        <w:instrText xml:space="preserve"> SEQ Table_E- \* ARABIC </w:instrText>
      </w:r>
      <w:r w:rsidR="005F019F">
        <w:fldChar w:fldCharType="separate"/>
      </w:r>
      <w:r w:rsidR="00335316">
        <w:rPr>
          <w:noProof/>
        </w:rPr>
        <w:t>6</w:t>
      </w:r>
      <w:r w:rsidR="005F019F">
        <w:rPr>
          <w:noProof/>
        </w:rPr>
        <w:fldChar w:fldCharType="end"/>
      </w:r>
      <w:bookmarkEnd w:id="2215"/>
      <w:bookmarkEnd w:id="2216"/>
      <w:r w:rsidR="00AD79BF" w:rsidRPr="00874C5E">
        <w:t>:</w:t>
      </w:r>
      <w:r w:rsidR="00AD79BF">
        <w:t xml:space="preserve"> S</w:t>
      </w:r>
      <w:r w:rsidR="00AD79BF" w:rsidRPr="00A2681A">
        <w:t xml:space="preserve">ummary of water quality data collected </w:t>
      </w:r>
      <w:r w:rsidR="00AD79BF">
        <w:t>in the Cape York region</w:t>
      </w:r>
      <w:r w:rsidR="00AD79BF" w:rsidRPr="00A2681A">
        <w:t xml:space="preserve"> across the wet season colour classes (CC1, CC2, CC3, CC4, CC5, CC6) and water types (</w:t>
      </w:r>
      <w:r w:rsidR="00404B3B">
        <w:t>primary</w:t>
      </w:r>
      <w:r w:rsidR="00AD79BF" w:rsidRPr="00A2681A">
        <w:t xml:space="preserve">, </w:t>
      </w:r>
      <w:r w:rsidR="00404B3B">
        <w:t>secondary</w:t>
      </w:r>
      <w:r w:rsidR="00AD79BF" w:rsidRPr="00A2681A">
        <w:t xml:space="preserve">, </w:t>
      </w:r>
      <w:r w:rsidR="00404B3B">
        <w:t>tertiary</w:t>
      </w:r>
      <w:r w:rsidR="00AD79BF" w:rsidRPr="00A2681A">
        <w:t xml:space="preserve">) as part of the </w:t>
      </w:r>
      <w:r w:rsidR="00AD79BF">
        <w:t>JCU wet season</w:t>
      </w:r>
      <w:r w:rsidR="00AD79BF" w:rsidRPr="00A2681A">
        <w:t xml:space="preserve"> response sampling of the MMP.</w:t>
      </w:r>
      <w:bookmarkEnd w:id="2217"/>
    </w:p>
    <w:p w14:paraId="32A4B57C" w14:textId="7061B4A1" w:rsidR="00AD79BF" w:rsidRDefault="00AD79BF" w:rsidP="00C83B6E">
      <w:pPr>
        <w:pStyle w:val="Caption"/>
        <w:rPr>
          <w:b/>
        </w:rPr>
      </w:pPr>
      <w:r w:rsidRPr="00A2681A">
        <w:t xml:space="preserve"> No Data: </w:t>
      </w:r>
      <w:r w:rsidR="00EA3E5A">
        <w:t>n</w:t>
      </w:r>
      <w:r w:rsidRPr="00A2681A">
        <w:t>d.</w:t>
      </w:r>
      <w:r>
        <w:rPr>
          <w:b/>
        </w:rPr>
        <w:t xml:space="preserve"> </w:t>
      </w:r>
    </w:p>
    <w:tbl>
      <w:tblPr>
        <w:tblW w:w="0" w:type="auto"/>
        <w:tblLayout w:type="fixed"/>
        <w:tblLook w:val="04A0" w:firstRow="1" w:lastRow="0" w:firstColumn="1" w:lastColumn="0" w:noHBand="0" w:noVBand="1"/>
      </w:tblPr>
      <w:tblGrid>
        <w:gridCol w:w="399"/>
        <w:gridCol w:w="482"/>
        <w:gridCol w:w="679"/>
        <w:gridCol w:w="672"/>
        <w:gridCol w:w="897"/>
        <w:gridCol w:w="913"/>
        <w:gridCol w:w="917"/>
        <w:gridCol w:w="697"/>
        <w:gridCol w:w="876"/>
        <w:gridCol w:w="858"/>
        <w:gridCol w:w="807"/>
        <w:gridCol w:w="825"/>
      </w:tblGrid>
      <w:tr w:rsidR="005B3439" w:rsidRPr="005B3439" w14:paraId="7CFC1F0F" w14:textId="77777777" w:rsidTr="00BB0BE5">
        <w:trPr>
          <w:trHeight w:val="312"/>
          <w:tblHeader/>
        </w:trPr>
        <w:tc>
          <w:tcPr>
            <w:tcW w:w="399" w:type="dxa"/>
            <w:tcBorders>
              <w:top w:val="nil"/>
              <w:left w:val="nil"/>
              <w:bottom w:val="nil"/>
              <w:right w:val="nil"/>
            </w:tcBorders>
            <w:shd w:val="clear" w:color="auto" w:fill="auto"/>
            <w:noWrap/>
            <w:vAlign w:val="center"/>
            <w:hideMark/>
          </w:tcPr>
          <w:p w14:paraId="0513C56E" w14:textId="77777777" w:rsidR="005B3439" w:rsidRPr="005B3439" w:rsidRDefault="005B3439" w:rsidP="005B3439">
            <w:pPr>
              <w:spacing w:before="0" w:after="0"/>
              <w:jc w:val="left"/>
              <w:rPr>
                <w:rFonts w:asciiTheme="minorHAnsi" w:hAnsiTheme="minorHAnsi" w:cstheme="minorHAnsi"/>
                <w:sz w:val="18"/>
                <w:szCs w:val="18"/>
                <w:lang w:val="en-AU" w:eastAsia="en-AU"/>
              </w:rPr>
            </w:pPr>
          </w:p>
        </w:tc>
        <w:tc>
          <w:tcPr>
            <w:tcW w:w="1833" w:type="dxa"/>
            <w:gridSpan w:val="3"/>
            <w:tcBorders>
              <w:top w:val="single" w:sz="4" w:space="0" w:color="auto"/>
              <w:left w:val="single" w:sz="4" w:space="0" w:color="auto"/>
              <w:bottom w:val="single" w:sz="4" w:space="0" w:color="auto"/>
              <w:right w:val="nil"/>
            </w:tcBorders>
            <w:shd w:val="clear" w:color="auto" w:fill="auto"/>
            <w:noWrap/>
            <w:vAlign w:val="center"/>
            <w:hideMark/>
          </w:tcPr>
          <w:p w14:paraId="6289BC9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 </w:t>
            </w:r>
          </w:p>
        </w:tc>
        <w:tc>
          <w:tcPr>
            <w:tcW w:w="897" w:type="dxa"/>
            <w:tcBorders>
              <w:top w:val="single" w:sz="4" w:space="0" w:color="auto"/>
              <w:left w:val="nil"/>
              <w:bottom w:val="single" w:sz="4" w:space="0" w:color="auto"/>
              <w:right w:val="nil"/>
            </w:tcBorders>
            <w:shd w:val="clear" w:color="auto" w:fill="auto"/>
            <w:noWrap/>
            <w:vAlign w:val="center"/>
            <w:hideMark/>
          </w:tcPr>
          <w:p w14:paraId="5915C0F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TSS (mg L</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c>
          <w:tcPr>
            <w:tcW w:w="913" w:type="dxa"/>
            <w:tcBorders>
              <w:top w:val="single" w:sz="4" w:space="0" w:color="auto"/>
              <w:left w:val="nil"/>
              <w:bottom w:val="single" w:sz="4" w:space="0" w:color="auto"/>
              <w:right w:val="nil"/>
            </w:tcBorders>
            <w:shd w:val="clear" w:color="auto" w:fill="auto"/>
            <w:noWrap/>
            <w:vAlign w:val="center"/>
            <w:hideMark/>
          </w:tcPr>
          <w:p w14:paraId="32983C6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hla (μg L</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c>
          <w:tcPr>
            <w:tcW w:w="917" w:type="dxa"/>
            <w:tcBorders>
              <w:top w:val="single" w:sz="4" w:space="0" w:color="auto"/>
              <w:left w:val="nil"/>
              <w:bottom w:val="single" w:sz="4" w:space="0" w:color="auto"/>
              <w:right w:val="nil"/>
            </w:tcBorders>
            <w:shd w:val="clear" w:color="auto" w:fill="auto"/>
            <w:noWrap/>
            <w:vAlign w:val="center"/>
            <w:hideMark/>
          </w:tcPr>
          <w:p w14:paraId="1551837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DOM (m</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c>
          <w:tcPr>
            <w:tcW w:w="697" w:type="dxa"/>
            <w:tcBorders>
              <w:top w:val="single" w:sz="4" w:space="0" w:color="auto"/>
              <w:left w:val="nil"/>
              <w:bottom w:val="single" w:sz="4" w:space="0" w:color="auto"/>
              <w:right w:val="nil"/>
            </w:tcBorders>
            <w:shd w:val="clear" w:color="auto" w:fill="auto"/>
            <w:noWrap/>
            <w:vAlign w:val="center"/>
            <w:hideMark/>
          </w:tcPr>
          <w:p w14:paraId="732C925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D (m)</w:t>
            </w:r>
          </w:p>
        </w:tc>
        <w:tc>
          <w:tcPr>
            <w:tcW w:w="876" w:type="dxa"/>
            <w:tcBorders>
              <w:top w:val="single" w:sz="4" w:space="0" w:color="auto"/>
              <w:left w:val="nil"/>
              <w:bottom w:val="single" w:sz="4" w:space="0" w:color="auto"/>
              <w:right w:val="nil"/>
            </w:tcBorders>
            <w:shd w:val="clear" w:color="auto" w:fill="auto"/>
            <w:noWrap/>
            <w:vAlign w:val="center"/>
            <w:hideMark/>
          </w:tcPr>
          <w:p w14:paraId="0FF6087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DIN (μg L</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c>
          <w:tcPr>
            <w:tcW w:w="858" w:type="dxa"/>
            <w:tcBorders>
              <w:top w:val="single" w:sz="4" w:space="0" w:color="auto"/>
              <w:left w:val="nil"/>
              <w:bottom w:val="single" w:sz="4" w:space="0" w:color="auto"/>
              <w:right w:val="nil"/>
            </w:tcBorders>
            <w:shd w:val="clear" w:color="auto" w:fill="auto"/>
            <w:noWrap/>
            <w:vAlign w:val="center"/>
            <w:hideMark/>
          </w:tcPr>
          <w:p w14:paraId="6CAF8B61" w14:textId="2821C6CD" w:rsidR="005B3439" w:rsidRPr="005B3439" w:rsidRDefault="00DB1350" w:rsidP="005B3439">
            <w:pPr>
              <w:spacing w:before="0" w:after="0"/>
              <w:jc w:val="center"/>
              <w:rPr>
                <w:rFonts w:asciiTheme="minorHAnsi" w:hAnsiTheme="minorHAnsi" w:cstheme="minorHAnsi"/>
                <w:color w:val="000000"/>
                <w:sz w:val="18"/>
                <w:szCs w:val="18"/>
                <w:lang w:val="en-AU" w:eastAsia="en-AU"/>
              </w:rPr>
            </w:pPr>
            <w:r>
              <w:rPr>
                <w:rFonts w:asciiTheme="minorHAnsi" w:hAnsiTheme="minorHAnsi" w:cstheme="minorHAnsi"/>
                <w:color w:val="000000"/>
                <w:sz w:val="18"/>
                <w:szCs w:val="18"/>
                <w:lang w:val="en-AU" w:eastAsia="en-AU"/>
              </w:rPr>
              <w:t>PO4</w:t>
            </w:r>
            <w:r w:rsidR="005B3439" w:rsidRPr="005B3439">
              <w:rPr>
                <w:rFonts w:asciiTheme="minorHAnsi" w:hAnsiTheme="minorHAnsi" w:cstheme="minorHAnsi"/>
                <w:color w:val="000000"/>
                <w:sz w:val="18"/>
                <w:szCs w:val="18"/>
                <w:lang w:val="en-AU" w:eastAsia="en-AU"/>
              </w:rPr>
              <w:t xml:space="preserve"> (μg L</w:t>
            </w:r>
            <w:r w:rsidR="005B3439" w:rsidRPr="005B3439">
              <w:rPr>
                <w:rFonts w:asciiTheme="minorHAnsi" w:hAnsiTheme="minorHAnsi" w:cstheme="minorHAnsi"/>
                <w:color w:val="000000"/>
                <w:sz w:val="18"/>
                <w:szCs w:val="18"/>
                <w:vertAlign w:val="superscript"/>
                <w:lang w:val="en-AU" w:eastAsia="en-AU"/>
              </w:rPr>
              <w:t>-1</w:t>
            </w:r>
            <w:r w:rsidR="005B3439" w:rsidRPr="005B3439">
              <w:rPr>
                <w:rFonts w:asciiTheme="minorHAnsi" w:hAnsiTheme="minorHAnsi" w:cstheme="minorHAnsi"/>
                <w:color w:val="000000"/>
                <w:sz w:val="18"/>
                <w:szCs w:val="18"/>
                <w:lang w:val="en-AU" w:eastAsia="en-AU"/>
              </w:rPr>
              <w:t xml:space="preserve">) </w:t>
            </w:r>
          </w:p>
        </w:tc>
        <w:tc>
          <w:tcPr>
            <w:tcW w:w="807" w:type="dxa"/>
            <w:tcBorders>
              <w:top w:val="single" w:sz="4" w:space="0" w:color="auto"/>
              <w:left w:val="nil"/>
              <w:bottom w:val="single" w:sz="4" w:space="0" w:color="auto"/>
              <w:right w:val="nil"/>
            </w:tcBorders>
            <w:shd w:val="clear" w:color="auto" w:fill="auto"/>
            <w:noWrap/>
            <w:vAlign w:val="center"/>
            <w:hideMark/>
          </w:tcPr>
          <w:p w14:paraId="2582F36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PP (μg L</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c>
          <w:tcPr>
            <w:tcW w:w="825" w:type="dxa"/>
            <w:tcBorders>
              <w:top w:val="single" w:sz="4" w:space="0" w:color="auto"/>
              <w:left w:val="nil"/>
              <w:bottom w:val="single" w:sz="4" w:space="0" w:color="auto"/>
              <w:right w:val="single" w:sz="4" w:space="0" w:color="auto"/>
            </w:tcBorders>
            <w:shd w:val="clear" w:color="auto" w:fill="auto"/>
            <w:noWrap/>
            <w:vAlign w:val="center"/>
            <w:hideMark/>
          </w:tcPr>
          <w:p w14:paraId="2BBFED3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PN (μg L</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r>
      <w:tr w:rsidR="005B3439" w:rsidRPr="005B3439" w14:paraId="18B86B5C" w14:textId="77777777" w:rsidTr="00115577">
        <w:trPr>
          <w:trHeight w:val="255"/>
        </w:trPr>
        <w:tc>
          <w:tcPr>
            <w:tcW w:w="399" w:type="dxa"/>
            <w:vMerge w:val="restart"/>
            <w:tcBorders>
              <w:top w:val="nil"/>
              <w:left w:val="nil"/>
              <w:bottom w:val="nil"/>
              <w:right w:val="nil"/>
            </w:tcBorders>
            <w:shd w:val="clear" w:color="auto" w:fill="auto"/>
            <w:noWrap/>
            <w:textDirection w:val="btLr"/>
            <w:vAlign w:val="center"/>
            <w:hideMark/>
          </w:tcPr>
          <w:p w14:paraId="6F40789C" w14:textId="77777777" w:rsidR="005B3439" w:rsidRPr="005B3439" w:rsidRDefault="005B3439" w:rsidP="005B3439">
            <w:pPr>
              <w:spacing w:before="0" w:after="0"/>
              <w:jc w:val="center"/>
              <w:rPr>
                <w:rFonts w:asciiTheme="minorHAnsi" w:hAnsiTheme="minorHAnsi" w:cstheme="minorHAnsi"/>
                <w:b/>
                <w:bCs/>
                <w:color w:val="000000"/>
                <w:sz w:val="18"/>
                <w:szCs w:val="18"/>
                <w:lang w:val="en-AU" w:eastAsia="en-AU"/>
              </w:rPr>
            </w:pPr>
            <w:r w:rsidRPr="005B3439">
              <w:rPr>
                <w:rFonts w:asciiTheme="minorHAnsi" w:hAnsiTheme="minorHAnsi" w:cstheme="minorHAnsi"/>
                <w:b/>
                <w:bCs/>
                <w:color w:val="000000"/>
                <w:sz w:val="18"/>
                <w:szCs w:val="18"/>
                <w:lang w:val="en-AU" w:eastAsia="en-AU"/>
              </w:rPr>
              <w:t>Cape York</w:t>
            </w:r>
          </w:p>
        </w:tc>
        <w:tc>
          <w:tcPr>
            <w:tcW w:w="482" w:type="dxa"/>
            <w:vMerge w:val="restart"/>
            <w:tcBorders>
              <w:top w:val="nil"/>
              <w:left w:val="single" w:sz="4" w:space="0" w:color="auto"/>
              <w:bottom w:val="single" w:sz="4" w:space="0" w:color="auto"/>
              <w:right w:val="single" w:sz="4" w:space="0" w:color="auto"/>
            </w:tcBorders>
            <w:shd w:val="clear" w:color="000000" w:fill="FFFFFF"/>
            <w:noWrap/>
            <w:textDirection w:val="btLr"/>
            <w:vAlign w:val="center"/>
            <w:hideMark/>
          </w:tcPr>
          <w:p w14:paraId="175FE3B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79"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54B0DF9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1</w:t>
            </w:r>
          </w:p>
        </w:tc>
        <w:tc>
          <w:tcPr>
            <w:tcW w:w="672" w:type="dxa"/>
            <w:tcBorders>
              <w:top w:val="nil"/>
              <w:left w:val="nil"/>
              <w:bottom w:val="single" w:sz="4" w:space="0" w:color="BFBFBF"/>
              <w:right w:val="single" w:sz="4" w:space="0" w:color="auto"/>
            </w:tcBorders>
            <w:shd w:val="clear" w:color="000000" w:fill="FFFFFF"/>
            <w:noWrap/>
            <w:vAlign w:val="center"/>
            <w:hideMark/>
          </w:tcPr>
          <w:p w14:paraId="207E8F7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897"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325228B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87</w:t>
            </w:r>
          </w:p>
        </w:tc>
        <w:tc>
          <w:tcPr>
            <w:tcW w:w="913" w:type="dxa"/>
            <w:tcBorders>
              <w:top w:val="single" w:sz="4" w:space="0" w:color="BFBFBF"/>
              <w:left w:val="nil"/>
              <w:bottom w:val="single" w:sz="4" w:space="0" w:color="BFBFBF"/>
              <w:right w:val="single" w:sz="4" w:space="0" w:color="BFBFBF"/>
            </w:tcBorders>
            <w:shd w:val="clear" w:color="000000" w:fill="FFFFFF"/>
            <w:noWrap/>
            <w:vAlign w:val="center"/>
            <w:hideMark/>
          </w:tcPr>
          <w:p w14:paraId="14EFAFB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1</w:t>
            </w:r>
          </w:p>
        </w:tc>
        <w:tc>
          <w:tcPr>
            <w:tcW w:w="917" w:type="dxa"/>
            <w:tcBorders>
              <w:top w:val="nil"/>
              <w:left w:val="nil"/>
              <w:bottom w:val="nil"/>
              <w:right w:val="nil"/>
            </w:tcBorders>
            <w:shd w:val="clear" w:color="auto" w:fill="auto"/>
            <w:noWrap/>
            <w:vAlign w:val="center"/>
            <w:hideMark/>
          </w:tcPr>
          <w:p w14:paraId="4A35002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5</w:t>
            </w:r>
          </w:p>
        </w:tc>
        <w:tc>
          <w:tcPr>
            <w:tcW w:w="697"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6E52ED7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96</w:t>
            </w:r>
          </w:p>
        </w:tc>
        <w:tc>
          <w:tcPr>
            <w:tcW w:w="876" w:type="dxa"/>
            <w:tcBorders>
              <w:top w:val="single" w:sz="4" w:space="0" w:color="BFBFBF"/>
              <w:left w:val="nil"/>
              <w:bottom w:val="single" w:sz="4" w:space="0" w:color="BFBFBF"/>
              <w:right w:val="single" w:sz="4" w:space="0" w:color="BFBFBF"/>
            </w:tcBorders>
            <w:shd w:val="clear" w:color="000000" w:fill="FFFFFF"/>
            <w:noWrap/>
            <w:vAlign w:val="center"/>
            <w:hideMark/>
          </w:tcPr>
          <w:p w14:paraId="7E6CFB9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7.44</w:t>
            </w:r>
          </w:p>
        </w:tc>
        <w:tc>
          <w:tcPr>
            <w:tcW w:w="858" w:type="dxa"/>
            <w:tcBorders>
              <w:top w:val="single" w:sz="4" w:space="0" w:color="BFBFBF"/>
              <w:left w:val="nil"/>
              <w:bottom w:val="single" w:sz="4" w:space="0" w:color="BFBFBF"/>
              <w:right w:val="single" w:sz="4" w:space="0" w:color="BFBFBF"/>
            </w:tcBorders>
            <w:shd w:val="clear" w:color="000000" w:fill="FFFFFF"/>
            <w:noWrap/>
            <w:vAlign w:val="center"/>
            <w:hideMark/>
          </w:tcPr>
          <w:p w14:paraId="35FDD35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6</w:t>
            </w:r>
          </w:p>
        </w:tc>
        <w:tc>
          <w:tcPr>
            <w:tcW w:w="807" w:type="dxa"/>
            <w:tcBorders>
              <w:top w:val="single" w:sz="4" w:space="0" w:color="BFBFBF"/>
              <w:left w:val="nil"/>
              <w:bottom w:val="single" w:sz="4" w:space="0" w:color="BFBFBF"/>
              <w:right w:val="single" w:sz="4" w:space="0" w:color="BFBFBF"/>
            </w:tcBorders>
            <w:shd w:val="clear" w:color="000000" w:fill="FFFFFF"/>
            <w:noWrap/>
            <w:vAlign w:val="center"/>
            <w:hideMark/>
          </w:tcPr>
          <w:p w14:paraId="65A061B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83</w:t>
            </w:r>
          </w:p>
        </w:tc>
        <w:tc>
          <w:tcPr>
            <w:tcW w:w="825" w:type="dxa"/>
            <w:tcBorders>
              <w:top w:val="single" w:sz="4" w:space="0" w:color="BFBFBF"/>
              <w:left w:val="nil"/>
              <w:bottom w:val="single" w:sz="4" w:space="0" w:color="BFBFBF"/>
              <w:right w:val="single" w:sz="4" w:space="0" w:color="auto"/>
            </w:tcBorders>
            <w:shd w:val="clear" w:color="000000" w:fill="FFFFFF"/>
            <w:noWrap/>
            <w:vAlign w:val="center"/>
            <w:hideMark/>
          </w:tcPr>
          <w:p w14:paraId="54D2093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1.50</w:t>
            </w:r>
          </w:p>
        </w:tc>
      </w:tr>
      <w:tr w:rsidR="005B3439" w:rsidRPr="005B3439" w14:paraId="4BFFBE2E" w14:textId="77777777" w:rsidTr="00115577">
        <w:trPr>
          <w:trHeight w:val="264"/>
        </w:trPr>
        <w:tc>
          <w:tcPr>
            <w:tcW w:w="399" w:type="dxa"/>
            <w:vMerge/>
            <w:tcBorders>
              <w:top w:val="nil"/>
              <w:left w:val="nil"/>
              <w:bottom w:val="nil"/>
              <w:right w:val="nil"/>
            </w:tcBorders>
            <w:vAlign w:val="center"/>
            <w:hideMark/>
          </w:tcPr>
          <w:p w14:paraId="75FB5CDE"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4726B68C"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3335E31D"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000000" w:fill="FFFFFF"/>
            <w:noWrap/>
            <w:vAlign w:val="center"/>
            <w:hideMark/>
          </w:tcPr>
          <w:p w14:paraId="3556A99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897" w:type="dxa"/>
            <w:tcBorders>
              <w:top w:val="nil"/>
              <w:left w:val="single" w:sz="4" w:space="0" w:color="BFBFBF"/>
              <w:bottom w:val="single" w:sz="4" w:space="0" w:color="BFBFBF"/>
              <w:right w:val="single" w:sz="4" w:space="0" w:color="BFBFBF"/>
            </w:tcBorders>
            <w:shd w:val="clear" w:color="000000" w:fill="FFFFFF"/>
            <w:noWrap/>
            <w:vAlign w:val="center"/>
            <w:hideMark/>
          </w:tcPr>
          <w:p w14:paraId="58B5392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75</w:t>
            </w:r>
          </w:p>
        </w:tc>
        <w:tc>
          <w:tcPr>
            <w:tcW w:w="913" w:type="dxa"/>
            <w:tcBorders>
              <w:top w:val="nil"/>
              <w:left w:val="nil"/>
              <w:bottom w:val="single" w:sz="4" w:space="0" w:color="BFBFBF"/>
              <w:right w:val="single" w:sz="4" w:space="0" w:color="BFBFBF"/>
            </w:tcBorders>
            <w:shd w:val="clear" w:color="000000" w:fill="FFFFFF"/>
            <w:noWrap/>
            <w:vAlign w:val="center"/>
            <w:hideMark/>
          </w:tcPr>
          <w:p w14:paraId="3B5EA6E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9</w:t>
            </w:r>
          </w:p>
        </w:tc>
        <w:tc>
          <w:tcPr>
            <w:tcW w:w="917" w:type="dxa"/>
            <w:tcBorders>
              <w:top w:val="single" w:sz="4" w:space="0" w:color="BFBFBF"/>
              <w:left w:val="nil"/>
              <w:bottom w:val="single" w:sz="4" w:space="0" w:color="BFBFBF"/>
              <w:right w:val="single" w:sz="4" w:space="0" w:color="BFBFBF"/>
            </w:tcBorders>
            <w:shd w:val="clear" w:color="000000" w:fill="FFFFFF"/>
            <w:noWrap/>
            <w:vAlign w:val="center"/>
            <w:hideMark/>
          </w:tcPr>
          <w:p w14:paraId="39367B1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6</w:t>
            </w:r>
          </w:p>
        </w:tc>
        <w:tc>
          <w:tcPr>
            <w:tcW w:w="697" w:type="dxa"/>
            <w:tcBorders>
              <w:top w:val="nil"/>
              <w:left w:val="nil"/>
              <w:bottom w:val="single" w:sz="4" w:space="0" w:color="BFBFBF"/>
              <w:right w:val="single" w:sz="4" w:space="0" w:color="BFBFBF"/>
            </w:tcBorders>
            <w:shd w:val="clear" w:color="000000" w:fill="FFFFFF"/>
            <w:noWrap/>
            <w:vAlign w:val="center"/>
            <w:hideMark/>
          </w:tcPr>
          <w:p w14:paraId="7A1CBC2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9</w:t>
            </w:r>
          </w:p>
        </w:tc>
        <w:tc>
          <w:tcPr>
            <w:tcW w:w="876" w:type="dxa"/>
            <w:tcBorders>
              <w:top w:val="nil"/>
              <w:left w:val="nil"/>
              <w:bottom w:val="single" w:sz="4" w:space="0" w:color="BFBFBF"/>
              <w:right w:val="single" w:sz="4" w:space="0" w:color="BFBFBF"/>
            </w:tcBorders>
            <w:shd w:val="clear" w:color="000000" w:fill="FFFFFF"/>
            <w:noWrap/>
            <w:vAlign w:val="center"/>
            <w:hideMark/>
          </w:tcPr>
          <w:p w14:paraId="3B6C0B9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51</w:t>
            </w:r>
          </w:p>
        </w:tc>
        <w:tc>
          <w:tcPr>
            <w:tcW w:w="858" w:type="dxa"/>
            <w:tcBorders>
              <w:top w:val="nil"/>
              <w:left w:val="nil"/>
              <w:bottom w:val="single" w:sz="4" w:space="0" w:color="BFBFBF"/>
              <w:right w:val="single" w:sz="4" w:space="0" w:color="BFBFBF"/>
            </w:tcBorders>
            <w:shd w:val="clear" w:color="000000" w:fill="FFFFFF"/>
            <w:noWrap/>
            <w:vAlign w:val="center"/>
            <w:hideMark/>
          </w:tcPr>
          <w:p w14:paraId="3B05D32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4</w:t>
            </w:r>
          </w:p>
        </w:tc>
        <w:tc>
          <w:tcPr>
            <w:tcW w:w="807" w:type="dxa"/>
            <w:tcBorders>
              <w:top w:val="nil"/>
              <w:left w:val="nil"/>
              <w:bottom w:val="single" w:sz="4" w:space="0" w:color="BFBFBF"/>
              <w:right w:val="single" w:sz="4" w:space="0" w:color="BFBFBF"/>
            </w:tcBorders>
            <w:shd w:val="clear" w:color="000000" w:fill="FFFFFF"/>
            <w:noWrap/>
            <w:vAlign w:val="center"/>
            <w:hideMark/>
          </w:tcPr>
          <w:p w14:paraId="698298E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63</w:t>
            </w:r>
          </w:p>
        </w:tc>
        <w:tc>
          <w:tcPr>
            <w:tcW w:w="825" w:type="dxa"/>
            <w:tcBorders>
              <w:top w:val="nil"/>
              <w:left w:val="nil"/>
              <w:bottom w:val="single" w:sz="4" w:space="0" w:color="BFBFBF"/>
              <w:right w:val="single" w:sz="4" w:space="0" w:color="auto"/>
            </w:tcBorders>
            <w:shd w:val="clear" w:color="000000" w:fill="FFFFFF"/>
            <w:noWrap/>
            <w:vAlign w:val="center"/>
            <w:hideMark/>
          </w:tcPr>
          <w:p w14:paraId="5231651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4.36</w:t>
            </w:r>
          </w:p>
        </w:tc>
      </w:tr>
      <w:tr w:rsidR="005B3439" w:rsidRPr="005B3439" w14:paraId="18FB763F" w14:textId="77777777" w:rsidTr="00115577">
        <w:trPr>
          <w:trHeight w:val="264"/>
        </w:trPr>
        <w:tc>
          <w:tcPr>
            <w:tcW w:w="399" w:type="dxa"/>
            <w:vMerge/>
            <w:tcBorders>
              <w:top w:val="nil"/>
              <w:left w:val="nil"/>
              <w:bottom w:val="nil"/>
              <w:right w:val="nil"/>
            </w:tcBorders>
            <w:vAlign w:val="center"/>
            <w:hideMark/>
          </w:tcPr>
          <w:p w14:paraId="2D2FC59A"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1CBC6516"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027EC30E"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000000" w:fill="FFFFFF"/>
            <w:noWrap/>
            <w:vAlign w:val="center"/>
            <w:hideMark/>
          </w:tcPr>
          <w:p w14:paraId="540D9D3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897" w:type="dxa"/>
            <w:tcBorders>
              <w:top w:val="nil"/>
              <w:left w:val="single" w:sz="4" w:space="0" w:color="BFBFBF"/>
              <w:bottom w:val="single" w:sz="4" w:space="0" w:color="BFBFBF"/>
              <w:right w:val="single" w:sz="4" w:space="0" w:color="BFBFBF"/>
            </w:tcBorders>
            <w:shd w:val="clear" w:color="000000" w:fill="FFFFFF"/>
            <w:noWrap/>
            <w:vAlign w:val="center"/>
            <w:hideMark/>
          </w:tcPr>
          <w:p w14:paraId="295447F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0</w:t>
            </w:r>
          </w:p>
        </w:tc>
        <w:tc>
          <w:tcPr>
            <w:tcW w:w="913" w:type="dxa"/>
            <w:tcBorders>
              <w:top w:val="nil"/>
              <w:left w:val="nil"/>
              <w:bottom w:val="single" w:sz="4" w:space="0" w:color="BFBFBF"/>
              <w:right w:val="single" w:sz="4" w:space="0" w:color="BFBFBF"/>
            </w:tcBorders>
            <w:shd w:val="clear" w:color="000000" w:fill="FFFFFF"/>
            <w:noWrap/>
            <w:vAlign w:val="center"/>
            <w:hideMark/>
          </w:tcPr>
          <w:p w14:paraId="215A373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17" w:type="dxa"/>
            <w:tcBorders>
              <w:top w:val="nil"/>
              <w:left w:val="nil"/>
              <w:bottom w:val="single" w:sz="4" w:space="0" w:color="BFBFBF"/>
              <w:right w:val="single" w:sz="4" w:space="0" w:color="BFBFBF"/>
            </w:tcBorders>
            <w:shd w:val="clear" w:color="000000" w:fill="FFFFFF"/>
            <w:noWrap/>
            <w:vAlign w:val="center"/>
            <w:hideMark/>
          </w:tcPr>
          <w:p w14:paraId="1D05C47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697" w:type="dxa"/>
            <w:tcBorders>
              <w:top w:val="nil"/>
              <w:left w:val="nil"/>
              <w:bottom w:val="single" w:sz="4" w:space="0" w:color="BFBFBF"/>
              <w:right w:val="single" w:sz="4" w:space="0" w:color="BFBFBF"/>
            </w:tcBorders>
            <w:shd w:val="clear" w:color="000000" w:fill="FFFFFF"/>
            <w:noWrap/>
            <w:vAlign w:val="center"/>
            <w:hideMark/>
          </w:tcPr>
          <w:p w14:paraId="014F415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1</w:t>
            </w:r>
          </w:p>
        </w:tc>
        <w:tc>
          <w:tcPr>
            <w:tcW w:w="876" w:type="dxa"/>
            <w:tcBorders>
              <w:top w:val="nil"/>
              <w:left w:val="nil"/>
              <w:bottom w:val="single" w:sz="4" w:space="0" w:color="BFBFBF"/>
              <w:right w:val="single" w:sz="4" w:space="0" w:color="BFBFBF"/>
            </w:tcBorders>
            <w:shd w:val="clear" w:color="000000" w:fill="FFFFFF"/>
            <w:noWrap/>
            <w:vAlign w:val="center"/>
            <w:hideMark/>
          </w:tcPr>
          <w:p w14:paraId="588A188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858" w:type="dxa"/>
            <w:tcBorders>
              <w:top w:val="nil"/>
              <w:left w:val="nil"/>
              <w:bottom w:val="single" w:sz="4" w:space="0" w:color="BFBFBF"/>
              <w:right w:val="single" w:sz="4" w:space="0" w:color="BFBFBF"/>
            </w:tcBorders>
            <w:shd w:val="clear" w:color="000000" w:fill="FFFFFF"/>
            <w:noWrap/>
            <w:vAlign w:val="center"/>
            <w:hideMark/>
          </w:tcPr>
          <w:p w14:paraId="44DB7A7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807" w:type="dxa"/>
            <w:tcBorders>
              <w:top w:val="nil"/>
              <w:left w:val="nil"/>
              <w:bottom w:val="single" w:sz="4" w:space="0" w:color="BFBFBF"/>
              <w:right w:val="single" w:sz="4" w:space="0" w:color="BFBFBF"/>
            </w:tcBorders>
            <w:shd w:val="clear" w:color="000000" w:fill="FFFFFF"/>
            <w:noWrap/>
            <w:vAlign w:val="center"/>
            <w:hideMark/>
          </w:tcPr>
          <w:p w14:paraId="32F5E57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825" w:type="dxa"/>
            <w:tcBorders>
              <w:top w:val="nil"/>
              <w:left w:val="nil"/>
              <w:bottom w:val="single" w:sz="4" w:space="0" w:color="BFBFBF"/>
              <w:right w:val="single" w:sz="4" w:space="0" w:color="auto"/>
            </w:tcBorders>
            <w:shd w:val="clear" w:color="000000" w:fill="FFFFFF"/>
            <w:noWrap/>
            <w:vAlign w:val="center"/>
            <w:hideMark/>
          </w:tcPr>
          <w:p w14:paraId="1E7210C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0</w:t>
            </w:r>
          </w:p>
        </w:tc>
      </w:tr>
      <w:tr w:rsidR="005B3439" w:rsidRPr="005B3439" w14:paraId="2727DC88" w14:textId="77777777" w:rsidTr="00115577">
        <w:trPr>
          <w:trHeight w:val="264"/>
        </w:trPr>
        <w:tc>
          <w:tcPr>
            <w:tcW w:w="399" w:type="dxa"/>
            <w:vMerge/>
            <w:tcBorders>
              <w:top w:val="nil"/>
              <w:left w:val="nil"/>
              <w:bottom w:val="nil"/>
              <w:right w:val="nil"/>
            </w:tcBorders>
            <w:vAlign w:val="center"/>
            <w:hideMark/>
          </w:tcPr>
          <w:p w14:paraId="01F40656"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09A3D49B"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6D1FFD19"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000000" w:fill="FFFFFF"/>
            <w:noWrap/>
            <w:vAlign w:val="center"/>
            <w:hideMark/>
          </w:tcPr>
          <w:p w14:paraId="7F3DA12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897" w:type="dxa"/>
            <w:tcBorders>
              <w:top w:val="nil"/>
              <w:left w:val="single" w:sz="4" w:space="0" w:color="BFBFBF"/>
              <w:bottom w:val="single" w:sz="4" w:space="0" w:color="BFBFBF"/>
              <w:right w:val="single" w:sz="4" w:space="0" w:color="BFBFBF"/>
            </w:tcBorders>
            <w:shd w:val="clear" w:color="000000" w:fill="FFFFFF"/>
            <w:noWrap/>
            <w:vAlign w:val="center"/>
            <w:hideMark/>
          </w:tcPr>
          <w:p w14:paraId="7A5C5A9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4.00</w:t>
            </w:r>
          </w:p>
        </w:tc>
        <w:tc>
          <w:tcPr>
            <w:tcW w:w="913" w:type="dxa"/>
            <w:tcBorders>
              <w:top w:val="nil"/>
              <w:left w:val="nil"/>
              <w:bottom w:val="single" w:sz="4" w:space="0" w:color="BFBFBF"/>
              <w:right w:val="single" w:sz="4" w:space="0" w:color="BFBFBF"/>
            </w:tcBorders>
            <w:shd w:val="clear" w:color="000000" w:fill="FFFFFF"/>
            <w:noWrap/>
            <w:vAlign w:val="center"/>
            <w:hideMark/>
          </w:tcPr>
          <w:p w14:paraId="440D263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34</w:t>
            </w:r>
          </w:p>
        </w:tc>
        <w:tc>
          <w:tcPr>
            <w:tcW w:w="917" w:type="dxa"/>
            <w:tcBorders>
              <w:top w:val="nil"/>
              <w:left w:val="nil"/>
              <w:bottom w:val="single" w:sz="4" w:space="0" w:color="BFBFBF"/>
              <w:right w:val="single" w:sz="4" w:space="0" w:color="BFBFBF"/>
            </w:tcBorders>
            <w:shd w:val="clear" w:color="000000" w:fill="FFFFFF"/>
            <w:noWrap/>
            <w:vAlign w:val="center"/>
            <w:hideMark/>
          </w:tcPr>
          <w:p w14:paraId="477F8BC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3</w:t>
            </w:r>
          </w:p>
        </w:tc>
        <w:tc>
          <w:tcPr>
            <w:tcW w:w="697" w:type="dxa"/>
            <w:tcBorders>
              <w:top w:val="nil"/>
              <w:left w:val="nil"/>
              <w:bottom w:val="single" w:sz="4" w:space="0" w:color="BFBFBF"/>
              <w:right w:val="single" w:sz="4" w:space="0" w:color="BFBFBF"/>
            </w:tcBorders>
            <w:shd w:val="clear" w:color="000000" w:fill="FFFFFF"/>
            <w:noWrap/>
            <w:vAlign w:val="center"/>
            <w:hideMark/>
          </w:tcPr>
          <w:p w14:paraId="0321566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60</w:t>
            </w:r>
          </w:p>
        </w:tc>
        <w:tc>
          <w:tcPr>
            <w:tcW w:w="876" w:type="dxa"/>
            <w:tcBorders>
              <w:top w:val="nil"/>
              <w:left w:val="nil"/>
              <w:bottom w:val="single" w:sz="4" w:space="0" w:color="BFBFBF"/>
              <w:right w:val="single" w:sz="4" w:space="0" w:color="BFBFBF"/>
            </w:tcBorders>
            <w:shd w:val="clear" w:color="000000" w:fill="FFFFFF"/>
            <w:noWrap/>
            <w:vAlign w:val="center"/>
            <w:hideMark/>
          </w:tcPr>
          <w:p w14:paraId="30FCD82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2.00</w:t>
            </w:r>
          </w:p>
        </w:tc>
        <w:tc>
          <w:tcPr>
            <w:tcW w:w="858" w:type="dxa"/>
            <w:tcBorders>
              <w:top w:val="nil"/>
              <w:left w:val="nil"/>
              <w:bottom w:val="single" w:sz="4" w:space="0" w:color="BFBFBF"/>
              <w:right w:val="single" w:sz="4" w:space="0" w:color="BFBFBF"/>
            </w:tcBorders>
            <w:shd w:val="clear" w:color="000000" w:fill="FFFFFF"/>
            <w:noWrap/>
            <w:vAlign w:val="center"/>
            <w:hideMark/>
          </w:tcPr>
          <w:p w14:paraId="6EFE34F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00</w:t>
            </w:r>
          </w:p>
        </w:tc>
        <w:tc>
          <w:tcPr>
            <w:tcW w:w="807" w:type="dxa"/>
            <w:tcBorders>
              <w:top w:val="nil"/>
              <w:left w:val="nil"/>
              <w:bottom w:val="single" w:sz="4" w:space="0" w:color="BFBFBF"/>
              <w:right w:val="single" w:sz="4" w:space="0" w:color="BFBFBF"/>
            </w:tcBorders>
            <w:shd w:val="clear" w:color="000000" w:fill="FFFFFF"/>
            <w:noWrap/>
            <w:vAlign w:val="center"/>
            <w:hideMark/>
          </w:tcPr>
          <w:p w14:paraId="29434A9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00</w:t>
            </w:r>
          </w:p>
        </w:tc>
        <w:tc>
          <w:tcPr>
            <w:tcW w:w="825" w:type="dxa"/>
            <w:tcBorders>
              <w:top w:val="nil"/>
              <w:left w:val="nil"/>
              <w:bottom w:val="single" w:sz="4" w:space="0" w:color="BFBFBF"/>
              <w:right w:val="single" w:sz="4" w:space="0" w:color="auto"/>
            </w:tcBorders>
            <w:shd w:val="clear" w:color="000000" w:fill="FFFFFF"/>
            <w:noWrap/>
            <w:vAlign w:val="center"/>
            <w:hideMark/>
          </w:tcPr>
          <w:p w14:paraId="1592432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5.00</w:t>
            </w:r>
          </w:p>
        </w:tc>
      </w:tr>
      <w:tr w:rsidR="005B3439" w:rsidRPr="005B3439" w14:paraId="52107780" w14:textId="77777777" w:rsidTr="00115577">
        <w:trPr>
          <w:trHeight w:val="264"/>
        </w:trPr>
        <w:tc>
          <w:tcPr>
            <w:tcW w:w="399" w:type="dxa"/>
            <w:vMerge/>
            <w:tcBorders>
              <w:top w:val="nil"/>
              <w:left w:val="nil"/>
              <w:bottom w:val="nil"/>
              <w:right w:val="nil"/>
            </w:tcBorders>
            <w:vAlign w:val="center"/>
            <w:hideMark/>
          </w:tcPr>
          <w:p w14:paraId="3F441650"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3218CACA"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7C28650C"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auto"/>
              <w:right w:val="single" w:sz="4" w:space="0" w:color="auto"/>
            </w:tcBorders>
            <w:shd w:val="clear" w:color="000000" w:fill="FFFFFF"/>
            <w:noWrap/>
            <w:vAlign w:val="center"/>
            <w:hideMark/>
          </w:tcPr>
          <w:p w14:paraId="34B96A0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897" w:type="dxa"/>
            <w:tcBorders>
              <w:top w:val="nil"/>
              <w:left w:val="single" w:sz="4" w:space="0" w:color="BFBFBF"/>
              <w:bottom w:val="single" w:sz="4" w:space="0" w:color="auto"/>
              <w:right w:val="single" w:sz="4" w:space="0" w:color="BFBFBF"/>
            </w:tcBorders>
            <w:shd w:val="clear" w:color="000000" w:fill="FFFFFF"/>
            <w:noWrap/>
            <w:vAlign w:val="center"/>
            <w:hideMark/>
          </w:tcPr>
          <w:p w14:paraId="482490E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w:t>
            </w:r>
          </w:p>
        </w:tc>
        <w:tc>
          <w:tcPr>
            <w:tcW w:w="913" w:type="dxa"/>
            <w:tcBorders>
              <w:top w:val="nil"/>
              <w:left w:val="nil"/>
              <w:bottom w:val="single" w:sz="4" w:space="0" w:color="auto"/>
              <w:right w:val="single" w:sz="4" w:space="0" w:color="BFBFBF"/>
            </w:tcBorders>
            <w:shd w:val="clear" w:color="000000" w:fill="FFFFFF"/>
            <w:noWrap/>
            <w:vAlign w:val="center"/>
            <w:hideMark/>
          </w:tcPr>
          <w:p w14:paraId="3DD73D3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w:t>
            </w:r>
          </w:p>
        </w:tc>
        <w:tc>
          <w:tcPr>
            <w:tcW w:w="917" w:type="dxa"/>
            <w:tcBorders>
              <w:top w:val="nil"/>
              <w:left w:val="nil"/>
              <w:bottom w:val="single" w:sz="4" w:space="0" w:color="auto"/>
              <w:right w:val="single" w:sz="4" w:space="0" w:color="BFBFBF"/>
            </w:tcBorders>
            <w:shd w:val="clear" w:color="000000" w:fill="FFFFFF"/>
            <w:noWrap/>
            <w:vAlign w:val="center"/>
            <w:hideMark/>
          </w:tcPr>
          <w:p w14:paraId="05543E4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w:t>
            </w:r>
          </w:p>
        </w:tc>
        <w:tc>
          <w:tcPr>
            <w:tcW w:w="697" w:type="dxa"/>
            <w:tcBorders>
              <w:top w:val="nil"/>
              <w:left w:val="nil"/>
              <w:bottom w:val="single" w:sz="4" w:space="0" w:color="auto"/>
              <w:right w:val="single" w:sz="4" w:space="0" w:color="BFBFBF"/>
            </w:tcBorders>
            <w:shd w:val="clear" w:color="000000" w:fill="FFFFFF"/>
            <w:noWrap/>
            <w:vAlign w:val="center"/>
            <w:hideMark/>
          </w:tcPr>
          <w:p w14:paraId="0BE5CE5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w:t>
            </w:r>
          </w:p>
        </w:tc>
        <w:tc>
          <w:tcPr>
            <w:tcW w:w="876" w:type="dxa"/>
            <w:tcBorders>
              <w:top w:val="nil"/>
              <w:left w:val="nil"/>
              <w:bottom w:val="single" w:sz="4" w:space="0" w:color="auto"/>
              <w:right w:val="single" w:sz="4" w:space="0" w:color="BFBFBF"/>
            </w:tcBorders>
            <w:shd w:val="clear" w:color="000000" w:fill="FFFFFF"/>
            <w:noWrap/>
            <w:vAlign w:val="center"/>
            <w:hideMark/>
          </w:tcPr>
          <w:p w14:paraId="0A2A6B7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w:t>
            </w:r>
          </w:p>
        </w:tc>
        <w:tc>
          <w:tcPr>
            <w:tcW w:w="858" w:type="dxa"/>
            <w:tcBorders>
              <w:top w:val="nil"/>
              <w:left w:val="nil"/>
              <w:bottom w:val="single" w:sz="4" w:space="0" w:color="auto"/>
              <w:right w:val="single" w:sz="4" w:space="0" w:color="BFBFBF"/>
            </w:tcBorders>
            <w:shd w:val="clear" w:color="000000" w:fill="FFFFFF"/>
            <w:noWrap/>
            <w:vAlign w:val="center"/>
            <w:hideMark/>
          </w:tcPr>
          <w:p w14:paraId="1869E8C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w:t>
            </w:r>
          </w:p>
        </w:tc>
        <w:tc>
          <w:tcPr>
            <w:tcW w:w="807" w:type="dxa"/>
            <w:tcBorders>
              <w:top w:val="nil"/>
              <w:left w:val="nil"/>
              <w:bottom w:val="single" w:sz="4" w:space="0" w:color="auto"/>
              <w:right w:val="single" w:sz="4" w:space="0" w:color="BFBFBF"/>
            </w:tcBorders>
            <w:shd w:val="clear" w:color="000000" w:fill="FFFFFF"/>
            <w:noWrap/>
            <w:vAlign w:val="center"/>
            <w:hideMark/>
          </w:tcPr>
          <w:p w14:paraId="32151D9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w:t>
            </w:r>
          </w:p>
        </w:tc>
        <w:tc>
          <w:tcPr>
            <w:tcW w:w="825" w:type="dxa"/>
            <w:tcBorders>
              <w:top w:val="nil"/>
              <w:left w:val="nil"/>
              <w:bottom w:val="single" w:sz="4" w:space="0" w:color="auto"/>
              <w:right w:val="single" w:sz="4" w:space="0" w:color="auto"/>
            </w:tcBorders>
            <w:shd w:val="clear" w:color="000000" w:fill="FFFFFF"/>
            <w:noWrap/>
            <w:vAlign w:val="center"/>
            <w:hideMark/>
          </w:tcPr>
          <w:p w14:paraId="6F1D4C9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w:t>
            </w:r>
          </w:p>
        </w:tc>
      </w:tr>
      <w:tr w:rsidR="00BB0BE5" w:rsidRPr="005B3439" w14:paraId="4633BF69" w14:textId="77777777" w:rsidTr="00115577">
        <w:trPr>
          <w:trHeight w:val="255"/>
        </w:trPr>
        <w:tc>
          <w:tcPr>
            <w:tcW w:w="399" w:type="dxa"/>
            <w:vMerge/>
            <w:tcBorders>
              <w:top w:val="nil"/>
              <w:left w:val="nil"/>
              <w:bottom w:val="nil"/>
              <w:right w:val="nil"/>
            </w:tcBorders>
            <w:vAlign w:val="center"/>
            <w:hideMark/>
          </w:tcPr>
          <w:p w14:paraId="5CC55552"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1967133E" w14:textId="7C9768F0"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79"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2259ECF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1</w:t>
            </w:r>
          </w:p>
        </w:tc>
        <w:tc>
          <w:tcPr>
            <w:tcW w:w="672" w:type="dxa"/>
            <w:tcBorders>
              <w:top w:val="nil"/>
              <w:left w:val="nil"/>
              <w:bottom w:val="single" w:sz="4" w:space="0" w:color="BFBFBF"/>
              <w:right w:val="single" w:sz="4" w:space="0" w:color="auto"/>
            </w:tcBorders>
            <w:shd w:val="clear" w:color="000000" w:fill="D9D9D9"/>
            <w:noWrap/>
            <w:vAlign w:val="center"/>
            <w:hideMark/>
          </w:tcPr>
          <w:p w14:paraId="6EE3B4F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897" w:type="dxa"/>
            <w:tcBorders>
              <w:top w:val="nil"/>
              <w:left w:val="single" w:sz="4" w:space="0" w:color="BFBFBF"/>
              <w:bottom w:val="single" w:sz="4" w:space="0" w:color="BFBFBF"/>
              <w:right w:val="single" w:sz="4" w:space="0" w:color="BFBFBF"/>
            </w:tcBorders>
            <w:shd w:val="clear" w:color="000000" w:fill="D9D9D9"/>
            <w:noWrap/>
            <w:vAlign w:val="center"/>
            <w:hideMark/>
          </w:tcPr>
          <w:p w14:paraId="30A2324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1.17</w:t>
            </w:r>
          </w:p>
        </w:tc>
        <w:tc>
          <w:tcPr>
            <w:tcW w:w="913" w:type="dxa"/>
            <w:tcBorders>
              <w:top w:val="nil"/>
              <w:left w:val="nil"/>
              <w:bottom w:val="single" w:sz="4" w:space="0" w:color="BFBFBF"/>
              <w:right w:val="single" w:sz="4" w:space="0" w:color="BFBFBF"/>
            </w:tcBorders>
            <w:shd w:val="clear" w:color="000000" w:fill="D9D9D9"/>
            <w:noWrap/>
            <w:vAlign w:val="center"/>
            <w:hideMark/>
          </w:tcPr>
          <w:p w14:paraId="596FEA2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7</w:t>
            </w:r>
          </w:p>
        </w:tc>
        <w:tc>
          <w:tcPr>
            <w:tcW w:w="917" w:type="dxa"/>
            <w:vMerge w:val="restart"/>
            <w:tcBorders>
              <w:top w:val="nil"/>
              <w:left w:val="nil"/>
              <w:right w:val="nil"/>
            </w:tcBorders>
            <w:shd w:val="clear" w:color="000000" w:fill="D9D9D9"/>
            <w:noWrap/>
            <w:vAlign w:val="center"/>
            <w:hideMark/>
          </w:tcPr>
          <w:p w14:paraId="154B030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nd.</w:t>
            </w:r>
          </w:p>
          <w:p w14:paraId="357750AF" w14:textId="7C97245D"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697" w:type="dxa"/>
            <w:tcBorders>
              <w:top w:val="nil"/>
              <w:left w:val="single" w:sz="4" w:space="0" w:color="BFBFBF"/>
              <w:bottom w:val="single" w:sz="4" w:space="0" w:color="BFBFBF"/>
              <w:right w:val="single" w:sz="4" w:space="0" w:color="BFBFBF"/>
            </w:tcBorders>
            <w:shd w:val="clear" w:color="000000" w:fill="D9D9D9"/>
            <w:noWrap/>
            <w:vAlign w:val="center"/>
            <w:hideMark/>
          </w:tcPr>
          <w:p w14:paraId="3D5F13F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7</w:t>
            </w:r>
          </w:p>
        </w:tc>
        <w:tc>
          <w:tcPr>
            <w:tcW w:w="876" w:type="dxa"/>
            <w:tcBorders>
              <w:top w:val="nil"/>
              <w:left w:val="nil"/>
              <w:bottom w:val="single" w:sz="4" w:space="0" w:color="BFBFBF"/>
              <w:right w:val="single" w:sz="4" w:space="0" w:color="BFBFBF"/>
            </w:tcBorders>
            <w:shd w:val="clear" w:color="000000" w:fill="D9D9D9"/>
            <w:noWrap/>
            <w:vAlign w:val="center"/>
            <w:hideMark/>
          </w:tcPr>
          <w:p w14:paraId="038E45D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17</w:t>
            </w:r>
          </w:p>
        </w:tc>
        <w:tc>
          <w:tcPr>
            <w:tcW w:w="858" w:type="dxa"/>
            <w:tcBorders>
              <w:top w:val="nil"/>
              <w:left w:val="nil"/>
              <w:bottom w:val="single" w:sz="4" w:space="0" w:color="BFBFBF"/>
              <w:right w:val="single" w:sz="4" w:space="0" w:color="BFBFBF"/>
            </w:tcBorders>
            <w:shd w:val="clear" w:color="000000" w:fill="D9D9D9"/>
            <w:noWrap/>
            <w:vAlign w:val="center"/>
            <w:hideMark/>
          </w:tcPr>
          <w:p w14:paraId="041967A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807" w:type="dxa"/>
            <w:tcBorders>
              <w:top w:val="nil"/>
              <w:left w:val="nil"/>
              <w:bottom w:val="single" w:sz="4" w:space="0" w:color="BFBFBF"/>
              <w:right w:val="single" w:sz="4" w:space="0" w:color="BFBFBF"/>
            </w:tcBorders>
            <w:shd w:val="clear" w:color="000000" w:fill="D9D9D9"/>
            <w:noWrap/>
            <w:vAlign w:val="center"/>
            <w:hideMark/>
          </w:tcPr>
          <w:p w14:paraId="5DA932E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50</w:t>
            </w:r>
          </w:p>
        </w:tc>
        <w:tc>
          <w:tcPr>
            <w:tcW w:w="825" w:type="dxa"/>
            <w:tcBorders>
              <w:top w:val="nil"/>
              <w:left w:val="nil"/>
              <w:bottom w:val="single" w:sz="4" w:space="0" w:color="BFBFBF"/>
              <w:right w:val="single" w:sz="4" w:space="0" w:color="auto"/>
            </w:tcBorders>
            <w:shd w:val="clear" w:color="000000" w:fill="D9D9D9"/>
            <w:noWrap/>
            <w:vAlign w:val="center"/>
            <w:hideMark/>
          </w:tcPr>
          <w:p w14:paraId="3F12903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1.83</w:t>
            </w:r>
          </w:p>
        </w:tc>
      </w:tr>
      <w:tr w:rsidR="00BB0BE5" w:rsidRPr="005B3439" w14:paraId="43A83A35" w14:textId="77777777" w:rsidTr="00115577">
        <w:trPr>
          <w:trHeight w:val="264"/>
        </w:trPr>
        <w:tc>
          <w:tcPr>
            <w:tcW w:w="399" w:type="dxa"/>
            <w:vMerge/>
            <w:tcBorders>
              <w:top w:val="nil"/>
              <w:left w:val="nil"/>
              <w:bottom w:val="nil"/>
              <w:right w:val="nil"/>
            </w:tcBorders>
            <w:vAlign w:val="center"/>
            <w:hideMark/>
          </w:tcPr>
          <w:p w14:paraId="4A42FDC7"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070EA4F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57DA8FBC"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000000" w:fill="D9D9D9"/>
            <w:noWrap/>
            <w:vAlign w:val="center"/>
            <w:hideMark/>
          </w:tcPr>
          <w:p w14:paraId="76C9057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897" w:type="dxa"/>
            <w:tcBorders>
              <w:top w:val="nil"/>
              <w:left w:val="single" w:sz="4" w:space="0" w:color="BFBFBF"/>
              <w:bottom w:val="single" w:sz="4" w:space="0" w:color="BFBFBF"/>
              <w:right w:val="single" w:sz="4" w:space="0" w:color="BFBFBF"/>
            </w:tcBorders>
            <w:shd w:val="clear" w:color="000000" w:fill="D9D9D9"/>
            <w:noWrap/>
            <w:vAlign w:val="center"/>
            <w:hideMark/>
          </w:tcPr>
          <w:p w14:paraId="18E4D00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32</w:t>
            </w:r>
          </w:p>
        </w:tc>
        <w:tc>
          <w:tcPr>
            <w:tcW w:w="913" w:type="dxa"/>
            <w:tcBorders>
              <w:top w:val="nil"/>
              <w:left w:val="nil"/>
              <w:bottom w:val="single" w:sz="4" w:space="0" w:color="BFBFBF"/>
              <w:right w:val="single" w:sz="4" w:space="0" w:color="BFBFBF"/>
            </w:tcBorders>
            <w:shd w:val="clear" w:color="000000" w:fill="D9D9D9"/>
            <w:noWrap/>
            <w:vAlign w:val="center"/>
            <w:hideMark/>
          </w:tcPr>
          <w:p w14:paraId="1D0E406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4</w:t>
            </w:r>
          </w:p>
        </w:tc>
        <w:tc>
          <w:tcPr>
            <w:tcW w:w="917" w:type="dxa"/>
            <w:vMerge/>
            <w:tcBorders>
              <w:left w:val="nil"/>
              <w:right w:val="single" w:sz="4" w:space="0" w:color="BFBFBF"/>
            </w:tcBorders>
            <w:shd w:val="clear" w:color="000000" w:fill="D9D9D9"/>
            <w:noWrap/>
            <w:vAlign w:val="center"/>
            <w:hideMark/>
          </w:tcPr>
          <w:p w14:paraId="46C9029C" w14:textId="1DA0B183"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697" w:type="dxa"/>
            <w:tcBorders>
              <w:top w:val="nil"/>
              <w:left w:val="nil"/>
              <w:bottom w:val="single" w:sz="4" w:space="0" w:color="BFBFBF"/>
              <w:right w:val="single" w:sz="4" w:space="0" w:color="BFBFBF"/>
            </w:tcBorders>
            <w:shd w:val="clear" w:color="000000" w:fill="D9D9D9"/>
            <w:noWrap/>
            <w:vAlign w:val="center"/>
            <w:hideMark/>
          </w:tcPr>
          <w:p w14:paraId="2876030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7</w:t>
            </w:r>
          </w:p>
        </w:tc>
        <w:tc>
          <w:tcPr>
            <w:tcW w:w="876" w:type="dxa"/>
            <w:tcBorders>
              <w:top w:val="nil"/>
              <w:left w:val="nil"/>
              <w:bottom w:val="single" w:sz="4" w:space="0" w:color="BFBFBF"/>
              <w:right w:val="single" w:sz="4" w:space="0" w:color="BFBFBF"/>
            </w:tcBorders>
            <w:shd w:val="clear" w:color="000000" w:fill="D9D9D9"/>
            <w:noWrap/>
            <w:vAlign w:val="center"/>
            <w:hideMark/>
          </w:tcPr>
          <w:p w14:paraId="525FBE2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61</w:t>
            </w:r>
          </w:p>
        </w:tc>
        <w:tc>
          <w:tcPr>
            <w:tcW w:w="858" w:type="dxa"/>
            <w:tcBorders>
              <w:top w:val="nil"/>
              <w:left w:val="nil"/>
              <w:bottom w:val="single" w:sz="4" w:space="0" w:color="BFBFBF"/>
              <w:right w:val="single" w:sz="4" w:space="0" w:color="BFBFBF"/>
            </w:tcBorders>
            <w:shd w:val="clear" w:color="000000" w:fill="D9D9D9"/>
            <w:noWrap/>
            <w:vAlign w:val="center"/>
            <w:hideMark/>
          </w:tcPr>
          <w:p w14:paraId="3E0F7D8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1</w:t>
            </w:r>
          </w:p>
        </w:tc>
        <w:tc>
          <w:tcPr>
            <w:tcW w:w="807" w:type="dxa"/>
            <w:tcBorders>
              <w:top w:val="nil"/>
              <w:left w:val="nil"/>
              <w:bottom w:val="single" w:sz="4" w:space="0" w:color="BFBFBF"/>
              <w:right w:val="single" w:sz="4" w:space="0" w:color="BFBFBF"/>
            </w:tcBorders>
            <w:shd w:val="clear" w:color="000000" w:fill="D9D9D9"/>
            <w:noWrap/>
            <w:vAlign w:val="center"/>
            <w:hideMark/>
          </w:tcPr>
          <w:p w14:paraId="734F217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0</w:t>
            </w:r>
          </w:p>
        </w:tc>
        <w:tc>
          <w:tcPr>
            <w:tcW w:w="825" w:type="dxa"/>
            <w:tcBorders>
              <w:top w:val="nil"/>
              <w:left w:val="nil"/>
              <w:bottom w:val="single" w:sz="4" w:space="0" w:color="BFBFBF"/>
              <w:right w:val="single" w:sz="4" w:space="0" w:color="auto"/>
            </w:tcBorders>
            <w:shd w:val="clear" w:color="000000" w:fill="D9D9D9"/>
            <w:noWrap/>
            <w:vAlign w:val="center"/>
            <w:hideMark/>
          </w:tcPr>
          <w:p w14:paraId="3DC4D83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91</w:t>
            </w:r>
          </w:p>
        </w:tc>
      </w:tr>
      <w:tr w:rsidR="00BB0BE5" w:rsidRPr="005B3439" w14:paraId="7DDF6A57" w14:textId="77777777" w:rsidTr="00115577">
        <w:trPr>
          <w:trHeight w:val="264"/>
        </w:trPr>
        <w:tc>
          <w:tcPr>
            <w:tcW w:w="399" w:type="dxa"/>
            <w:vMerge/>
            <w:tcBorders>
              <w:top w:val="nil"/>
              <w:left w:val="nil"/>
              <w:bottom w:val="nil"/>
              <w:right w:val="nil"/>
            </w:tcBorders>
            <w:vAlign w:val="center"/>
            <w:hideMark/>
          </w:tcPr>
          <w:p w14:paraId="27CDD6E0"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1EB91E21"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3EC587C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000000" w:fill="D9D9D9"/>
            <w:noWrap/>
            <w:vAlign w:val="center"/>
            <w:hideMark/>
          </w:tcPr>
          <w:p w14:paraId="3AF74C3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897" w:type="dxa"/>
            <w:tcBorders>
              <w:top w:val="nil"/>
              <w:left w:val="single" w:sz="4" w:space="0" w:color="BFBFBF"/>
              <w:bottom w:val="single" w:sz="4" w:space="0" w:color="BFBFBF"/>
              <w:right w:val="single" w:sz="4" w:space="0" w:color="BFBFBF"/>
            </w:tcBorders>
            <w:shd w:val="clear" w:color="000000" w:fill="D9D9D9"/>
            <w:noWrap/>
            <w:vAlign w:val="center"/>
            <w:hideMark/>
          </w:tcPr>
          <w:p w14:paraId="3C34A3A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40</w:t>
            </w:r>
          </w:p>
        </w:tc>
        <w:tc>
          <w:tcPr>
            <w:tcW w:w="913" w:type="dxa"/>
            <w:tcBorders>
              <w:top w:val="nil"/>
              <w:left w:val="nil"/>
              <w:bottom w:val="single" w:sz="4" w:space="0" w:color="BFBFBF"/>
              <w:right w:val="single" w:sz="4" w:space="0" w:color="BFBFBF"/>
            </w:tcBorders>
            <w:shd w:val="clear" w:color="000000" w:fill="D9D9D9"/>
            <w:noWrap/>
            <w:vAlign w:val="center"/>
            <w:hideMark/>
          </w:tcPr>
          <w:p w14:paraId="4A7792F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9</w:t>
            </w:r>
          </w:p>
        </w:tc>
        <w:tc>
          <w:tcPr>
            <w:tcW w:w="917" w:type="dxa"/>
            <w:vMerge/>
            <w:tcBorders>
              <w:left w:val="nil"/>
              <w:right w:val="single" w:sz="4" w:space="0" w:color="BFBFBF"/>
            </w:tcBorders>
            <w:shd w:val="clear" w:color="000000" w:fill="D9D9D9"/>
            <w:noWrap/>
            <w:vAlign w:val="center"/>
            <w:hideMark/>
          </w:tcPr>
          <w:p w14:paraId="684ED2C4" w14:textId="2C80670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697" w:type="dxa"/>
            <w:tcBorders>
              <w:top w:val="nil"/>
              <w:left w:val="nil"/>
              <w:bottom w:val="single" w:sz="4" w:space="0" w:color="BFBFBF"/>
              <w:right w:val="single" w:sz="4" w:space="0" w:color="BFBFBF"/>
            </w:tcBorders>
            <w:shd w:val="clear" w:color="000000" w:fill="D9D9D9"/>
            <w:noWrap/>
            <w:vAlign w:val="center"/>
            <w:hideMark/>
          </w:tcPr>
          <w:p w14:paraId="32F8A7C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0</w:t>
            </w:r>
          </w:p>
        </w:tc>
        <w:tc>
          <w:tcPr>
            <w:tcW w:w="876" w:type="dxa"/>
            <w:tcBorders>
              <w:top w:val="nil"/>
              <w:left w:val="nil"/>
              <w:bottom w:val="single" w:sz="4" w:space="0" w:color="BFBFBF"/>
              <w:right w:val="single" w:sz="4" w:space="0" w:color="BFBFBF"/>
            </w:tcBorders>
            <w:shd w:val="clear" w:color="000000" w:fill="D9D9D9"/>
            <w:noWrap/>
            <w:vAlign w:val="center"/>
            <w:hideMark/>
          </w:tcPr>
          <w:p w14:paraId="08488F4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00</w:t>
            </w:r>
          </w:p>
        </w:tc>
        <w:tc>
          <w:tcPr>
            <w:tcW w:w="858" w:type="dxa"/>
            <w:tcBorders>
              <w:top w:val="nil"/>
              <w:left w:val="nil"/>
              <w:bottom w:val="single" w:sz="4" w:space="0" w:color="BFBFBF"/>
              <w:right w:val="single" w:sz="4" w:space="0" w:color="BFBFBF"/>
            </w:tcBorders>
            <w:shd w:val="clear" w:color="000000" w:fill="D9D9D9"/>
            <w:noWrap/>
            <w:vAlign w:val="center"/>
            <w:hideMark/>
          </w:tcPr>
          <w:p w14:paraId="62AE3DE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807" w:type="dxa"/>
            <w:tcBorders>
              <w:top w:val="nil"/>
              <w:left w:val="nil"/>
              <w:bottom w:val="single" w:sz="4" w:space="0" w:color="BFBFBF"/>
              <w:right w:val="single" w:sz="4" w:space="0" w:color="BFBFBF"/>
            </w:tcBorders>
            <w:shd w:val="clear" w:color="000000" w:fill="D9D9D9"/>
            <w:noWrap/>
            <w:vAlign w:val="center"/>
            <w:hideMark/>
          </w:tcPr>
          <w:p w14:paraId="518AE62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825" w:type="dxa"/>
            <w:tcBorders>
              <w:top w:val="nil"/>
              <w:left w:val="nil"/>
              <w:bottom w:val="single" w:sz="4" w:space="0" w:color="BFBFBF"/>
              <w:right w:val="single" w:sz="4" w:space="0" w:color="auto"/>
            </w:tcBorders>
            <w:shd w:val="clear" w:color="000000" w:fill="D9D9D9"/>
            <w:noWrap/>
            <w:vAlign w:val="center"/>
            <w:hideMark/>
          </w:tcPr>
          <w:p w14:paraId="58ACF27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00</w:t>
            </w:r>
          </w:p>
        </w:tc>
      </w:tr>
      <w:tr w:rsidR="00BB0BE5" w:rsidRPr="005B3439" w14:paraId="39570587" w14:textId="77777777" w:rsidTr="00115577">
        <w:trPr>
          <w:trHeight w:val="264"/>
        </w:trPr>
        <w:tc>
          <w:tcPr>
            <w:tcW w:w="399" w:type="dxa"/>
            <w:vMerge/>
            <w:tcBorders>
              <w:top w:val="nil"/>
              <w:left w:val="nil"/>
              <w:bottom w:val="nil"/>
              <w:right w:val="nil"/>
            </w:tcBorders>
            <w:vAlign w:val="center"/>
            <w:hideMark/>
          </w:tcPr>
          <w:p w14:paraId="7EFF9000"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2D444EB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308C2F3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000000" w:fill="D9D9D9"/>
            <w:noWrap/>
            <w:vAlign w:val="center"/>
            <w:hideMark/>
          </w:tcPr>
          <w:p w14:paraId="0CFC83C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897" w:type="dxa"/>
            <w:tcBorders>
              <w:top w:val="nil"/>
              <w:left w:val="single" w:sz="4" w:space="0" w:color="BFBFBF"/>
              <w:bottom w:val="single" w:sz="4" w:space="0" w:color="BFBFBF"/>
              <w:right w:val="single" w:sz="4" w:space="0" w:color="BFBFBF"/>
            </w:tcBorders>
            <w:shd w:val="clear" w:color="000000" w:fill="D9D9D9"/>
            <w:noWrap/>
            <w:vAlign w:val="center"/>
            <w:hideMark/>
          </w:tcPr>
          <w:p w14:paraId="4E57927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4.00</w:t>
            </w:r>
          </w:p>
        </w:tc>
        <w:tc>
          <w:tcPr>
            <w:tcW w:w="913" w:type="dxa"/>
            <w:tcBorders>
              <w:top w:val="nil"/>
              <w:left w:val="nil"/>
              <w:bottom w:val="single" w:sz="4" w:space="0" w:color="BFBFBF"/>
              <w:right w:val="single" w:sz="4" w:space="0" w:color="BFBFBF"/>
            </w:tcBorders>
            <w:shd w:val="clear" w:color="000000" w:fill="D9D9D9"/>
            <w:noWrap/>
            <w:vAlign w:val="center"/>
            <w:hideMark/>
          </w:tcPr>
          <w:p w14:paraId="109A31F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1</w:t>
            </w:r>
          </w:p>
        </w:tc>
        <w:tc>
          <w:tcPr>
            <w:tcW w:w="917" w:type="dxa"/>
            <w:vMerge/>
            <w:tcBorders>
              <w:left w:val="nil"/>
              <w:right w:val="single" w:sz="4" w:space="0" w:color="BFBFBF"/>
            </w:tcBorders>
            <w:shd w:val="clear" w:color="000000" w:fill="D9D9D9"/>
            <w:noWrap/>
            <w:vAlign w:val="center"/>
            <w:hideMark/>
          </w:tcPr>
          <w:p w14:paraId="067C0264" w14:textId="726E0646"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697" w:type="dxa"/>
            <w:tcBorders>
              <w:top w:val="nil"/>
              <w:left w:val="nil"/>
              <w:bottom w:val="single" w:sz="4" w:space="0" w:color="BFBFBF"/>
              <w:right w:val="single" w:sz="4" w:space="0" w:color="BFBFBF"/>
            </w:tcBorders>
            <w:shd w:val="clear" w:color="000000" w:fill="D9D9D9"/>
            <w:noWrap/>
            <w:vAlign w:val="center"/>
            <w:hideMark/>
          </w:tcPr>
          <w:p w14:paraId="5E745D2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5</w:t>
            </w:r>
          </w:p>
        </w:tc>
        <w:tc>
          <w:tcPr>
            <w:tcW w:w="876" w:type="dxa"/>
            <w:tcBorders>
              <w:top w:val="nil"/>
              <w:left w:val="nil"/>
              <w:bottom w:val="single" w:sz="4" w:space="0" w:color="BFBFBF"/>
              <w:right w:val="single" w:sz="4" w:space="0" w:color="BFBFBF"/>
            </w:tcBorders>
            <w:shd w:val="clear" w:color="000000" w:fill="D9D9D9"/>
            <w:noWrap/>
            <w:vAlign w:val="center"/>
            <w:hideMark/>
          </w:tcPr>
          <w:p w14:paraId="31260B5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3.00</w:t>
            </w:r>
          </w:p>
        </w:tc>
        <w:tc>
          <w:tcPr>
            <w:tcW w:w="858" w:type="dxa"/>
            <w:tcBorders>
              <w:top w:val="nil"/>
              <w:left w:val="nil"/>
              <w:bottom w:val="single" w:sz="4" w:space="0" w:color="BFBFBF"/>
              <w:right w:val="single" w:sz="4" w:space="0" w:color="BFBFBF"/>
            </w:tcBorders>
            <w:shd w:val="clear" w:color="000000" w:fill="D9D9D9"/>
            <w:noWrap/>
            <w:vAlign w:val="center"/>
            <w:hideMark/>
          </w:tcPr>
          <w:p w14:paraId="1B8ECE1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c>
          <w:tcPr>
            <w:tcW w:w="807" w:type="dxa"/>
            <w:tcBorders>
              <w:top w:val="nil"/>
              <w:left w:val="nil"/>
              <w:bottom w:val="single" w:sz="4" w:space="0" w:color="BFBFBF"/>
              <w:right w:val="single" w:sz="4" w:space="0" w:color="BFBFBF"/>
            </w:tcBorders>
            <w:shd w:val="clear" w:color="000000" w:fill="D9D9D9"/>
            <w:noWrap/>
            <w:vAlign w:val="center"/>
            <w:hideMark/>
          </w:tcPr>
          <w:p w14:paraId="50854A5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0</w:t>
            </w:r>
          </w:p>
        </w:tc>
        <w:tc>
          <w:tcPr>
            <w:tcW w:w="825" w:type="dxa"/>
            <w:tcBorders>
              <w:top w:val="nil"/>
              <w:left w:val="nil"/>
              <w:bottom w:val="single" w:sz="4" w:space="0" w:color="BFBFBF"/>
              <w:right w:val="single" w:sz="4" w:space="0" w:color="auto"/>
            </w:tcBorders>
            <w:shd w:val="clear" w:color="000000" w:fill="D9D9D9"/>
            <w:noWrap/>
            <w:vAlign w:val="center"/>
            <w:hideMark/>
          </w:tcPr>
          <w:p w14:paraId="2482648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6.00</w:t>
            </w:r>
          </w:p>
        </w:tc>
      </w:tr>
      <w:tr w:rsidR="00BB0BE5" w:rsidRPr="005B3439" w14:paraId="3A0DCA5C" w14:textId="77777777" w:rsidTr="00115577">
        <w:trPr>
          <w:trHeight w:val="255"/>
        </w:trPr>
        <w:tc>
          <w:tcPr>
            <w:tcW w:w="399" w:type="dxa"/>
            <w:vMerge/>
            <w:tcBorders>
              <w:top w:val="nil"/>
              <w:left w:val="nil"/>
              <w:bottom w:val="nil"/>
              <w:right w:val="nil"/>
            </w:tcBorders>
            <w:vAlign w:val="center"/>
            <w:hideMark/>
          </w:tcPr>
          <w:p w14:paraId="5A7BE342"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5DCA454C"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33D16B2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auto"/>
              <w:right w:val="single" w:sz="4" w:space="0" w:color="auto"/>
            </w:tcBorders>
            <w:shd w:val="clear" w:color="000000" w:fill="D9D9D9"/>
            <w:noWrap/>
            <w:vAlign w:val="center"/>
            <w:hideMark/>
          </w:tcPr>
          <w:p w14:paraId="040851E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897" w:type="dxa"/>
            <w:tcBorders>
              <w:top w:val="nil"/>
              <w:left w:val="single" w:sz="4" w:space="0" w:color="BFBFBF"/>
              <w:bottom w:val="single" w:sz="4" w:space="0" w:color="auto"/>
              <w:right w:val="single" w:sz="4" w:space="0" w:color="BFBFBF"/>
            </w:tcBorders>
            <w:shd w:val="clear" w:color="000000" w:fill="D9D9D9"/>
            <w:noWrap/>
            <w:vAlign w:val="center"/>
            <w:hideMark/>
          </w:tcPr>
          <w:p w14:paraId="4E3B784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0</w:t>
            </w:r>
          </w:p>
        </w:tc>
        <w:tc>
          <w:tcPr>
            <w:tcW w:w="913" w:type="dxa"/>
            <w:tcBorders>
              <w:top w:val="nil"/>
              <w:left w:val="nil"/>
              <w:bottom w:val="single" w:sz="4" w:space="0" w:color="auto"/>
              <w:right w:val="single" w:sz="4" w:space="0" w:color="BFBFBF"/>
            </w:tcBorders>
            <w:shd w:val="clear" w:color="000000" w:fill="D9D9D9"/>
            <w:noWrap/>
            <w:vAlign w:val="center"/>
            <w:hideMark/>
          </w:tcPr>
          <w:p w14:paraId="5A82998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0</w:t>
            </w:r>
          </w:p>
        </w:tc>
        <w:tc>
          <w:tcPr>
            <w:tcW w:w="917" w:type="dxa"/>
            <w:vMerge/>
            <w:tcBorders>
              <w:left w:val="nil"/>
              <w:bottom w:val="single" w:sz="4" w:space="0" w:color="auto"/>
              <w:right w:val="single" w:sz="4" w:space="0" w:color="BFBFBF"/>
            </w:tcBorders>
            <w:shd w:val="clear" w:color="000000" w:fill="D9D9D9"/>
            <w:noWrap/>
            <w:vAlign w:val="center"/>
            <w:hideMark/>
          </w:tcPr>
          <w:p w14:paraId="5F47D5E9" w14:textId="044C7E22"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697" w:type="dxa"/>
            <w:tcBorders>
              <w:top w:val="nil"/>
              <w:left w:val="nil"/>
              <w:bottom w:val="single" w:sz="4" w:space="0" w:color="auto"/>
              <w:right w:val="single" w:sz="4" w:space="0" w:color="BFBFBF"/>
            </w:tcBorders>
            <w:shd w:val="clear" w:color="000000" w:fill="D9D9D9"/>
            <w:noWrap/>
            <w:vAlign w:val="center"/>
            <w:hideMark/>
          </w:tcPr>
          <w:p w14:paraId="61E622A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0</w:t>
            </w:r>
          </w:p>
        </w:tc>
        <w:tc>
          <w:tcPr>
            <w:tcW w:w="876" w:type="dxa"/>
            <w:tcBorders>
              <w:top w:val="nil"/>
              <w:left w:val="nil"/>
              <w:bottom w:val="single" w:sz="4" w:space="0" w:color="auto"/>
              <w:right w:val="single" w:sz="4" w:space="0" w:color="BFBFBF"/>
            </w:tcBorders>
            <w:shd w:val="clear" w:color="000000" w:fill="D9D9D9"/>
            <w:noWrap/>
            <w:vAlign w:val="center"/>
            <w:hideMark/>
          </w:tcPr>
          <w:p w14:paraId="54CB9CA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0</w:t>
            </w:r>
          </w:p>
        </w:tc>
        <w:tc>
          <w:tcPr>
            <w:tcW w:w="858" w:type="dxa"/>
            <w:tcBorders>
              <w:top w:val="nil"/>
              <w:left w:val="nil"/>
              <w:bottom w:val="single" w:sz="4" w:space="0" w:color="auto"/>
              <w:right w:val="single" w:sz="4" w:space="0" w:color="BFBFBF"/>
            </w:tcBorders>
            <w:shd w:val="clear" w:color="000000" w:fill="D9D9D9"/>
            <w:noWrap/>
            <w:vAlign w:val="center"/>
            <w:hideMark/>
          </w:tcPr>
          <w:p w14:paraId="2244CF6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0</w:t>
            </w:r>
          </w:p>
        </w:tc>
        <w:tc>
          <w:tcPr>
            <w:tcW w:w="807" w:type="dxa"/>
            <w:tcBorders>
              <w:top w:val="nil"/>
              <w:left w:val="nil"/>
              <w:bottom w:val="single" w:sz="4" w:space="0" w:color="auto"/>
              <w:right w:val="single" w:sz="4" w:space="0" w:color="BFBFBF"/>
            </w:tcBorders>
            <w:shd w:val="clear" w:color="000000" w:fill="D9D9D9"/>
            <w:noWrap/>
            <w:vAlign w:val="center"/>
            <w:hideMark/>
          </w:tcPr>
          <w:p w14:paraId="44D4EF5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0</w:t>
            </w:r>
          </w:p>
        </w:tc>
        <w:tc>
          <w:tcPr>
            <w:tcW w:w="825" w:type="dxa"/>
            <w:tcBorders>
              <w:top w:val="nil"/>
              <w:left w:val="nil"/>
              <w:bottom w:val="single" w:sz="4" w:space="0" w:color="auto"/>
              <w:right w:val="single" w:sz="4" w:space="0" w:color="auto"/>
            </w:tcBorders>
            <w:shd w:val="clear" w:color="000000" w:fill="D9D9D9"/>
            <w:noWrap/>
            <w:vAlign w:val="center"/>
            <w:hideMark/>
          </w:tcPr>
          <w:p w14:paraId="37EDD4E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0</w:t>
            </w:r>
          </w:p>
        </w:tc>
      </w:tr>
      <w:tr w:rsidR="00BB0BE5" w:rsidRPr="005B3439" w14:paraId="73053A55" w14:textId="77777777" w:rsidTr="00115577">
        <w:trPr>
          <w:trHeight w:val="255"/>
        </w:trPr>
        <w:tc>
          <w:tcPr>
            <w:tcW w:w="399" w:type="dxa"/>
            <w:vMerge/>
            <w:tcBorders>
              <w:top w:val="nil"/>
              <w:left w:val="nil"/>
              <w:bottom w:val="nil"/>
              <w:right w:val="nil"/>
            </w:tcBorders>
            <w:vAlign w:val="center"/>
            <w:hideMark/>
          </w:tcPr>
          <w:p w14:paraId="3E18EB7C"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5D0ED98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7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DBADB1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2</w:t>
            </w:r>
          </w:p>
        </w:tc>
        <w:tc>
          <w:tcPr>
            <w:tcW w:w="672" w:type="dxa"/>
            <w:tcBorders>
              <w:top w:val="nil"/>
              <w:left w:val="nil"/>
              <w:bottom w:val="single" w:sz="4" w:space="0" w:color="BFBFBF"/>
              <w:right w:val="single" w:sz="4" w:space="0" w:color="auto"/>
            </w:tcBorders>
            <w:shd w:val="clear" w:color="auto" w:fill="auto"/>
            <w:noWrap/>
            <w:vAlign w:val="center"/>
            <w:hideMark/>
          </w:tcPr>
          <w:p w14:paraId="2473E82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897"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0D9E287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12</w:t>
            </w:r>
          </w:p>
        </w:tc>
        <w:tc>
          <w:tcPr>
            <w:tcW w:w="913" w:type="dxa"/>
            <w:tcBorders>
              <w:top w:val="single" w:sz="4" w:space="0" w:color="BFBFBF"/>
              <w:left w:val="nil"/>
              <w:bottom w:val="single" w:sz="4" w:space="0" w:color="BFBFBF"/>
              <w:right w:val="single" w:sz="4" w:space="0" w:color="BFBFBF"/>
            </w:tcBorders>
            <w:shd w:val="clear" w:color="000000" w:fill="FFFFFF"/>
            <w:noWrap/>
            <w:vAlign w:val="center"/>
            <w:hideMark/>
          </w:tcPr>
          <w:p w14:paraId="0783203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98</w:t>
            </w:r>
          </w:p>
        </w:tc>
        <w:tc>
          <w:tcPr>
            <w:tcW w:w="917" w:type="dxa"/>
            <w:tcBorders>
              <w:top w:val="single" w:sz="4" w:space="0" w:color="BFBFBF"/>
              <w:left w:val="nil"/>
              <w:bottom w:val="single" w:sz="4" w:space="0" w:color="BFBFBF"/>
              <w:right w:val="single" w:sz="4" w:space="0" w:color="BFBFBF"/>
            </w:tcBorders>
            <w:shd w:val="clear" w:color="000000" w:fill="FFFFFF"/>
            <w:noWrap/>
            <w:vAlign w:val="center"/>
            <w:hideMark/>
          </w:tcPr>
          <w:p w14:paraId="4C77C6A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9</w:t>
            </w:r>
          </w:p>
        </w:tc>
        <w:tc>
          <w:tcPr>
            <w:tcW w:w="697" w:type="dxa"/>
            <w:tcBorders>
              <w:top w:val="single" w:sz="4" w:space="0" w:color="BFBFBF"/>
              <w:left w:val="nil"/>
              <w:bottom w:val="single" w:sz="4" w:space="0" w:color="BFBFBF"/>
              <w:right w:val="single" w:sz="4" w:space="0" w:color="BFBFBF"/>
            </w:tcBorders>
            <w:shd w:val="clear" w:color="000000" w:fill="FFFFFF"/>
            <w:noWrap/>
            <w:vAlign w:val="center"/>
            <w:hideMark/>
          </w:tcPr>
          <w:p w14:paraId="2A0CEB5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80</w:t>
            </w:r>
          </w:p>
        </w:tc>
        <w:tc>
          <w:tcPr>
            <w:tcW w:w="876" w:type="dxa"/>
            <w:tcBorders>
              <w:top w:val="single" w:sz="4" w:space="0" w:color="BFBFBF"/>
              <w:left w:val="nil"/>
              <w:bottom w:val="single" w:sz="4" w:space="0" w:color="BFBFBF"/>
              <w:right w:val="single" w:sz="4" w:space="0" w:color="BFBFBF"/>
            </w:tcBorders>
            <w:shd w:val="clear" w:color="000000" w:fill="FFFFFF"/>
            <w:noWrap/>
            <w:vAlign w:val="center"/>
            <w:hideMark/>
          </w:tcPr>
          <w:p w14:paraId="4CADD11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9.15</w:t>
            </w:r>
          </w:p>
        </w:tc>
        <w:tc>
          <w:tcPr>
            <w:tcW w:w="858" w:type="dxa"/>
            <w:tcBorders>
              <w:top w:val="single" w:sz="4" w:space="0" w:color="BFBFBF"/>
              <w:left w:val="nil"/>
              <w:bottom w:val="single" w:sz="4" w:space="0" w:color="BFBFBF"/>
              <w:right w:val="single" w:sz="4" w:space="0" w:color="BFBFBF"/>
            </w:tcBorders>
            <w:shd w:val="clear" w:color="000000" w:fill="FFFFFF"/>
            <w:noWrap/>
            <w:vAlign w:val="center"/>
            <w:hideMark/>
          </w:tcPr>
          <w:p w14:paraId="433BEAD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21</w:t>
            </w:r>
          </w:p>
        </w:tc>
        <w:tc>
          <w:tcPr>
            <w:tcW w:w="807" w:type="dxa"/>
            <w:tcBorders>
              <w:top w:val="single" w:sz="4" w:space="0" w:color="BFBFBF"/>
              <w:left w:val="nil"/>
              <w:bottom w:val="single" w:sz="4" w:space="0" w:color="BFBFBF"/>
              <w:right w:val="single" w:sz="4" w:space="0" w:color="BFBFBF"/>
            </w:tcBorders>
            <w:shd w:val="clear" w:color="000000" w:fill="FFFFFF"/>
            <w:noWrap/>
            <w:vAlign w:val="center"/>
            <w:hideMark/>
          </w:tcPr>
          <w:p w14:paraId="6CAD723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21</w:t>
            </w:r>
          </w:p>
        </w:tc>
        <w:tc>
          <w:tcPr>
            <w:tcW w:w="825" w:type="dxa"/>
            <w:tcBorders>
              <w:top w:val="single" w:sz="4" w:space="0" w:color="BFBFBF"/>
              <w:left w:val="nil"/>
              <w:bottom w:val="single" w:sz="4" w:space="0" w:color="BFBFBF"/>
              <w:right w:val="single" w:sz="4" w:space="0" w:color="auto"/>
            </w:tcBorders>
            <w:shd w:val="clear" w:color="000000" w:fill="FFFFFF"/>
            <w:noWrap/>
            <w:vAlign w:val="center"/>
            <w:hideMark/>
          </w:tcPr>
          <w:p w14:paraId="550319E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6.71</w:t>
            </w:r>
          </w:p>
        </w:tc>
      </w:tr>
      <w:tr w:rsidR="00BB0BE5" w:rsidRPr="005B3439" w14:paraId="05740116" w14:textId="77777777" w:rsidTr="00115577">
        <w:trPr>
          <w:trHeight w:val="264"/>
        </w:trPr>
        <w:tc>
          <w:tcPr>
            <w:tcW w:w="399" w:type="dxa"/>
            <w:vMerge/>
            <w:tcBorders>
              <w:top w:val="nil"/>
              <w:left w:val="nil"/>
              <w:bottom w:val="nil"/>
              <w:right w:val="nil"/>
            </w:tcBorders>
            <w:vAlign w:val="center"/>
            <w:hideMark/>
          </w:tcPr>
          <w:p w14:paraId="2A9BCE69"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364A4B9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5B43AC1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auto" w:fill="auto"/>
            <w:noWrap/>
            <w:vAlign w:val="center"/>
            <w:hideMark/>
          </w:tcPr>
          <w:p w14:paraId="4E2DB0F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897" w:type="dxa"/>
            <w:tcBorders>
              <w:top w:val="nil"/>
              <w:left w:val="single" w:sz="4" w:space="0" w:color="BFBFBF"/>
              <w:bottom w:val="single" w:sz="4" w:space="0" w:color="BFBFBF"/>
              <w:right w:val="single" w:sz="4" w:space="0" w:color="BFBFBF"/>
            </w:tcBorders>
            <w:shd w:val="clear" w:color="000000" w:fill="FFFFFF"/>
            <w:noWrap/>
            <w:vAlign w:val="center"/>
            <w:hideMark/>
          </w:tcPr>
          <w:p w14:paraId="49EADFE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9.98</w:t>
            </w:r>
          </w:p>
        </w:tc>
        <w:tc>
          <w:tcPr>
            <w:tcW w:w="913" w:type="dxa"/>
            <w:tcBorders>
              <w:top w:val="nil"/>
              <w:left w:val="nil"/>
              <w:bottom w:val="single" w:sz="4" w:space="0" w:color="BFBFBF"/>
              <w:right w:val="single" w:sz="4" w:space="0" w:color="BFBFBF"/>
            </w:tcBorders>
            <w:shd w:val="clear" w:color="000000" w:fill="FFFFFF"/>
            <w:noWrap/>
            <w:vAlign w:val="center"/>
            <w:hideMark/>
          </w:tcPr>
          <w:p w14:paraId="529D6C0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4</w:t>
            </w:r>
          </w:p>
        </w:tc>
        <w:tc>
          <w:tcPr>
            <w:tcW w:w="917" w:type="dxa"/>
            <w:tcBorders>
              <w:top w:val="nil"/>
              <w:left w:val="nil"/>
              <w:bottom w:val="single" w:sz="4" w:space="0" w:color="BFBFBF"/>
              <w:right w:val="single" w:sz="4" w:space="0" w:color="BFBFBF"/>
            </w:tcBorders>
            <w:shd w:val="clear" w:color="000000" w:fill="FFFFFF"/>
            <w:noWrap/>
            <w:vAlign w:val="center"/>
            <w:hideMark/>
          </w:tcPr>
          <w:p w14:paraId="7C4615B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3</w:t>
            </w:r>
          </w:p>
        </w:tc>
        <w:tc>
          <w:tcPr>
            <w:tcW w:w="697" w:type="dxa"/>
            <w:tcBorders>
              <w:top w:val="nil"/>
              <w:left w:val="nil"/>
              <w:bottom w:val="single" w:sz="4" w:space="0" w:color="BFBFBF"/>
              <w:right w:val="single" w:sz="4" w:space="0" w:color="BFBFBF"/>
            </w:tcBorders>
            <w:shd w:val="clear" w:color="000000" w:fill="FFFFFF"/>
            <w:noWrap/>
            <w:vAlign w:val="center"/>
            <w:hideMark/>
          </w:tcPr>
          <w:p w14:paraId="27BC112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85</w:t>
            </w:r>
          </w:p>
        </w:tc>
        <w:tc>
          <w:tcPr>
            <w:tcW w:w="876" w:type="dxa"/>
            <w:tcBorders>
              <w:top w:val="nil"/>
              <w:left w:val="nil"/>
              <w:bottom w:val="single" w:sz="4" w:space="0" w:color="BFBFBF"/>
              <w:right w:val="single" w:sz="4" w:space="0" w:color="BFBFBF"/>
            </w:tcBorders>
            <w:shd w:val="clear" w:color="000000" w:fill="FFFFFF"/>
            <w:noWrap/>
            <w:vAlign w:val="center"/>
            <w:hideMark/>
          </w:tcPr>
          <w:p w14:paraId="74E9FE5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25</w:t>
            </w:r>
          </w:p>
        </w:tc>
        <w:tc>
          <w:tcPr>
            <w:tcW w:w="858" w:type="dxa"/>
            <w:tcBorders>
              <w:top w:val="nil"/>
              <w:left w:val="nil"/>
              <w:bottom w:val="single" w:sz="4" w:space="0" w:color="BFBFBF"/>
              <w:right w:val="single" w:sz="4" w:space="0" w:color="BFBFBF"/>
            </w:tcBorders>
            <w:shd w:val="clear" w:color="000000" w:fill="FFFFFF"/>
            <w:noWrap/>
            <w:vAlign w:val="center"/>
            <w:hideMark/>
          </w:tcPr>
          <w:p w14:paraId="4FD0651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4</w:t>
            </w:r>
          </w:p>
        </w:tc>
        <w:tc>
          <w:tcPr>
            <w:tcW w:w="807" w:type="dxa"/>
            <w:tcBorders>
              <w:top w:val="nil"/>
              <w:left w:val="nil"/>
              <w:bottom w:val="single" w:sz="4" w:space="0" w:color="BFBFBF"/>
              <w:right w:val="single" w:sz="4" w:space="0" w:color="BFBFBF"/>
            </w:tcBorders>
            <w:shd w:val="clear" w:color="000000" w:fill="FFFFFF"/>
            <w:noWrap/>
            <w:vAlign w:val="center"/>
            <w:hideMark/>
          </w:tcPr>
          <w:p w14:paraId="08C40B3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96</w:t>
            </w:r>
          </w:p>
        </w:tc>
        <w:tc>
          <w:tcPr>
            <w:tcW w:w="825" w:type="dxa"/>
            <w:tcBorders>
              <w:top w:val="nil"/>
              <w:left w:val="nil"/>
              <w:bottom w:val="single" w:sz="4" w:space="0" w:color="BFBFBF"/>
              <w:right w:val="single" w:sz="4" w:space="0" w:color="auto"/>
            </w:tcBorders>
            <w:shd w:val="clear" w:color="000000" w:fill="FFFFFF"/>
            <w:noWrap/>
            <w:vAlign w:val="center"/>
            <w:hideMark/>
          </w:tcPr>
          <w:p w14:paraId="63EFE6B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78</w:t>
            </w:r>
          </w:p>
        </w:tc>
      </w:tr>
      <w:tr w:rsidR="00BB0BE5" w:rsidRPr="005B3439" w14:paraId="21DF60D1" w14:textId="77777777" w:rsidTr="00115577">
        <w:trPr>
          <w:trHeight w:val="264"/>
        </w:trPr>
        <w:tc>
          <w:tcPr>
            <w:tcW w:w="399" w:type="dxa"/>
            <w:vMerge/>
            <w:tcBorders>
              <w:top w:val="nil"/>
              <w:left w:val="nil"/>
              <w:bottom w:val="nil"/>
              <w:right w:val="nil"/>
            </w:tcBorders>
            <w:vAlign w:val="center"/>
            <w:hideMark/>
          </w:tcPr>
          <w:p w14:paraId="4E5A5859"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7AFC206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3572FF1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auto" w:fill="auto"/>
            <w:noWrap/>
            <w:vAlign w:val="center"/>
            <w:hideMark/>
          </w:tcPr>
          <w:p w14:paraId="17B18EF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897" w:type="dxa"/>
            <w:tcBorders>
              <w:top w:val="nil"/>
              <w:left w:val="single" w:sz="4" w:space="0" w:color="BFBFBF"/>
              <w:bottom w:val="single" w:sz="4" w:space="0" w:color="BFBFBF"/>
              <w:right w:val="single" w:sz="4" w:space="0" w:color="BFBFBF"/>
            </w:tcBorders>
            <w:shd w:val="clear" w:color="000000" w:fill="FFFFFF"/>
            <w:noWrap/>
            <w:vAlign w:val="center"/>
            <w:hideMark/>
          </w:tcPr>
          <w:p w14:paraId="11C58F1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70</w:t>
            </w:r>
          </w:p>
        </w:tc>
        <w:tc>
          <w:tcPr>
            <w:tcW w:w="913" w:type="dxa"/>
            <w:tcBorders>
              <w:top w:val="nil"/>
              <w:left w:val="nil"/>
              <w:bottom w:val="single" w:sz="4" w:space="0" w:color="BFBFBF"/>
              <w:right w:val="single" w:sz="4" w:space="0" w:color="BFBFBF"/>
            </w:tcBorders>
            <w:shd w:val="clear" w:color="000000" w:fill="FFFFFF"/>
            <w:noWrap/>
            <w:vAlign w:val="center"/>
            <w:hideMark/>
          </w:tcPr>
          <w:p w14:paraId="6310240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1</w:t>
            </w:r>
          </w:p>
        </w:tc>
        <w:tc>
          <w:tcPr>
            <w:tcW w:w="917" w:type="dxa"/>
            <w:tcBorders>
              <w:top w:val="nil"/>
              <w:left w:val="nil"/>
              <w:bottom w:val="single" w:sz="4" w:space="0" w:color="BFBFBF"/>
              <w:right w:val="single" w:sz="4" w:space="0" w:color="BFBFBF"/>
            </w:tcBorders>
            <w:shd w:val="clear" w:color="000000" w:fill="FFFFFF"/>
            <w:noWrap/>
            <w:vAlign w:val="center"/>
            <w:hideMark/>
          </w:tcPr>
          <w:p w14:paraId="7D42E7D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3</w:t>
            </w:r>
          </w:p>
        </w:tc>
        <w:tc>
          <w:tcPr>
            <w:tcW w:w="697" w:type="dxa"/>
            <w:tcBorders>
              <w:top w:val="nil"/>
              <w:left w:val="nil"/>
              <w:bottom w:val="single" w:sz="4" w:space="0" w:color="BFBFBF"/>
              <w:right w:val="single" w:sz="4" w:space="0" w:color="BFBFBF"/>
            </w:tcBorders>
            <w:shd w:val="clear" w:color="000000" w:fill="FFFFFF"/>
            <w:noWrap/>
            <w:vAlign w:val="center"/>
            <w:hideMark/>
          </w:tcPr>
          <w:p w14:paraId="0AC6533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5</w:t>
            </w:r>
          </w:p>
        </w:tc>
        <w:tc>
          <w:tcPr>
            <w:tcW w:w="876" w:type="dxa"/>
            <w:tcBorders>
              <w:top w:val="nil"/>
              <w:left w:val="nil"/>
              <w:bottom w:val="single" w:sz="4" w:space="0" w:color="BFBFBF"/>
              <w:right w:val="single" w:sz="4" w:space="0" w:color="BFBFBF"/>
            </w:tcBorders>
            <w:shd w:val="clear" w:color="000000" w:fill="FFFFFF"/>
            <w:noWrap/>
            <w:vAlign w:val="center"/>
            <w:hideMark/>
          </w:tcPr>
          <w:p w14:paraId="757352E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05</w:t>
            </w:r>
          </w:p>
        </w:tc>
        <w:tc>
          <w:tcPr>
            <w:tcW w:w="858" w:type="dxa"/>
            <w:tcBorders>
              <w:top w:val="nil"/>
              <w:left w:val="nil"/>
              <w:bottom w:val="single" w:sz="4" w:space="0" w:color="BFBFBF"/>
              <w:right w:val="single" w:sz="4" w:space="0" w:color="BFBFBF"/>
            </w:tcBorders>
            <w:shd w:val="clear" w:color="000000" w:fill="FFFFFF"/>
            <w:noWrap/>
            <w:vAlign w:val="center"/>
            <w:hideMark/>
          </w:tcPr>
          <w:p w14:paraId="64402D4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807" w:type="dxa"/>
            <w:tcBorders>
              <w:top w:val="nil"/>
              <w:left w:val="nil"/>
              <w:bottom w:val="single" w:sz="4" w:space="0" w:color="BFBFBF"/>
              <w:right w:val="single" w:sz="4" w:space="0" w:color="BFBFBF"/>
            </w:tcBorders>
            <w:shd w:val="clear" w:color="000000" w:fill="FFFFFF"/>
            <w:noWrap/>
            <w:vAlign w:val="center"/>
            <w:hideMark/>
          </w:tcPr>
          <w:p w14:paraId="0D16C49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25" w:type="dxa"/>
            <w:tcBorders>
              <w:top w:val="nil"/>
              <w:left w:val="nil"/>
              <w:bottom w:val="single" w:sz="4" w:space="0" w:color="BFBFBF"/>
              <w:right w:val="single" w:sz="4" w:space="0" w:color="auto"/>
            </w:tcBorders>
            <w:shd w:val="clear" w:color="000000" w:fill="FFFFFF"/>
            <w:noWrap/>
            <w:vAlign w:val="center"/>
            <w:hideMark/>
          </w:tcPr>
          <w:p w14:paraId="3D813BC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r>
      <w:tr w:rsidR="00BB0BE5" w:rsidRPr="005B3439" w14:paraId="25E2A323" w14:textId="77777777" w:rsidTr="00115577">
        <w:trPr>
          <w:trHeight w:val="264"/>
        </w:trPr>
        <w:tc>
          <w:tcPr>
            <w:tcW w:w="399" w:type="dxa"/>
            <w:vMerge/>
            <w:tcBorders>
              <w:top w:val="nil"/>
              <w:left w:val="nil"/>
              <w:bottom w:val="nil"/>
              <w:right w:val="nil"/>
            </w:tcBorders>
            <w:vAlign w:val="center"/>
            <w:hideMark/>
          </w:tcPr>
          <w:p w14:paraId="119200C1"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2933A2E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3CFCAFD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auto" w:fill="auto"/>
            <w:noWrap/>
            <w:vAlign w:val="center"/>
            <w:hideMark/>
          </w:tcPr>
          <w:p w14:paraId="44F2889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897" w:type="dxa"/>
            <w:tcBorders>
              <w:top w:val="nil"/>
              <w:left w:val="single" w:sz="4" w:space="0" w:color="BFBFBF"/>
              <w:bottom w:val="single" w:sz="4" w:space="0" w:color="BFBFBF"/>
              <w:right w:val="single" w:sz="4" w:space="0" w:color="BFBFBF"/>
            </w:tcBorders>
            <w:shd w:val="clear" w:color="000000" w:fill="FFFFFF"/>
            <w:noWrap/>
            <w:vAlign w:val="center"/>
            <w:hideMark/>
          </w:tcPr>
          <w:p w14:paraId="27701A7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0.00</w:t>
            </w:r>
          </w:p>
        </w:tc>
        <w:tc>
          <w:tcPr>
            <w:tcW w:w="913" w:type="dxa"/>
            <w:tcBorders>
              <w:top w:val="nil"/>
              <w:left w:val="nil"/>
              <w:bottom w:val="single" w:sz="4" w:space="0" w:color="BFBFBF"/>
              <w:right w:val="single" w:sz="4" w:space="0" w:color="BFBFBF"/>
            </w:tcBorders>
            <w:shd w:val="clear" w:color="000000" w:fill="FFFFFF"/>
            <w:noWrap/>
            <w:vAlign w:val="center"/>
            <w:hideMark/>
          </w:tcPr>
          <w:p w14:paraId="12B45E3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7</w:t>
            </w:r>
          </w:p>
        </w:tc>
        <w:tc>
          <w:tcPr>
            <w:tcW w:w="917" w:type="dxa"/>
            <w:tcBorders>
              <w:top w:val="nil"/>
              <w:left w:val="nil"/>
              <w:bottom w:val="single" w:sz="4" w:space="0" w:color="BFBFBF"/>
              <w:right w:val="single" w:sz="4" w:space="0" w:color="BFBFBF"/>
            </w:tcBorders>
            <w:shd w:val="clear" w:color="000000" w:fill="FFFFFF"/>
            <w:noWrap/>
            <w:vAlign w:val="center"/>
            <w:hideMark/>
          </w:tcPr>
          <w:p w14:paraId="2C8F17A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40</w:t>
            </w:r>
          </w:p>
        </w:tc>
        <w:tc>
          <w:tcPr>
            <w:tcW w:w="697" w:type="dxa"/>
            <w:tcBorders>
              <w:top w:val="nil"/>
              <w:left w:val="nil"/>
              <w:bottom w:val="single" w:sz="4" w:space="0" w:color="BFBFBF"/>
              <w:right w:val="single" w:sz="4" w:space="0" w:color="BFBFBF"/>
            </w:tcBorders>
            <w:shd w:val="clear" w:color="000000" w:fill="FFFFFF"/>
            <w:noWrap/>
            <w:vAlign w:val="center"/>
            <w:hideMark/>
          </w:tcPr>
          <w:p w14:paraId="088C54C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00</w:t>
            </w:r>
          </w:p>
        </w:tc>
        <w:tc>
          <w:tcPr>
            <w:tcW w:w="876" w:type="dxa"/>
            <w:tcBorders>
              <w:top w:val="nil"/>
              <w:left w:val="nil"/>
              <w:bottom w:val="single" w:sz="4" w:space="0" w:color="BFBFBF"/>
              <w:right w:val="single" w:sz="4" w:space="0" w:color="BFBFBF"/>
            </w:tcBorders>
            <w:shd w:val="clear" w:color="000000" w:fill="FFFFFF"/>
            <w:noWrap/>
            <w:vAlign w:val="center"/>
            <w:hideMark/>
          </w:tcPr>
          <w:p w14:paraId="0A9D966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0.00</w:t>
            </w:r>
          </w:p>
        </w:tc>
        <w:tc>
          <w:tcPr>
            <w:tcW w:w="858" w:type="dxa"/>
            <w:tcBorders>
              <w:top w:val="nil"/>
              <w:left w:val="nil"/>
              <w:bottom w:val="single" w:sz="4" w:space="0" w:color="BFBFBF"/>
              <w:right w:val="single" w:sz="4" w:space="0" w:color="BFBFBF"/>
            </w:tcBorders>
            <w:shd w:val="clear" w:color="000000" w:fill="FFFFFF"/>
            <w:noWrap/>
            <w:vAlign w:val="center"/>
            <w:hideMark/>
          </w:tcPr>
          <w:p w14:paraId="5AA0097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0</w:t>
            </w:r>
          </w:p>
        </w:tc>
        <w:tc>
          <w:tcPr>
            <w:tcW w:w="807" w:type="dxa"/>
            <w:tcBorders>
              <w:top w:val="nil"/>
              <w:left w:val="nil"/>
              <w:bottom w:val="single" w:sz="4" w:space="0" w:color="BFBFBF"/>
              <w:right w:val="single" w:sz="4" w:space="0" w:color="BFBFBF"/>
            </w:tcBorders>
            <w:shd w:val="clear" w:color="000000" w:fill="FFFFFF"/>
            <w:noWrap/>
            <w:vAlign w:val="center"/>
            <w:hideMark/>
          </w:tcPr>
          <w:p w14:paraId="48990E5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00</w:t>
            </w:r>
          </w:p>
        </w:tc>
        <w:tc>
          <w:tcPr>
            <w:tcW w:w="825" w:type="dxa"/>
            <w:tcBorders>
              <w:top w:val="nil"/>
              <w:left w:val="nil"/>
              <w:bottom w:val="single" w:sz="4" w:space="0" w:color="BFBFBF"/>
              <w:right w:val="single" w:sz="4" w:space="0" w:color="auto"/>
            </w:tcBorders>
            <w:shd w:val="clear" w:color="000000" w:fill="FFFFFF"/>
            <w:noWrap/>
            <w:vAlign w:val="center"/>
            <w:hideMark/>
          </w:tcPr>
          <w:p w14:paraId="32C7610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6.00</w:t>
            </w:r>
          </w:p>
        </w:tc>
      </w:tr>
      <w:tr w:rsidR="00BB0BE5" w:rsidRPr="005B3439" w14:paraId="78A95B44" w14:textId="77777777" w:rsidTr="00115577">
        <w:trPr>
          <w:trHeight w:val="264"/>
        </w:trPr>
        <w:tc>
          <w:tcPr>
            <w:tcW w:w="399" w:type="dxa"/>
            <w:vMerge/>
            <w:tcBorders>
              <w:top w:val="nil"/>
              <w:left w:val="nil"/>
              <w:bottom w:val="nil"/>
              <w:right w:val="nil"/>
            </w:tcBorders>
            <w:vAlign w:val="center"/>
            <w:hideMark/>
          </w:tcPr>
          <w:p w14:paraId="02993BC7"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4B96EE6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7844A63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auto"/>
              <w:right w:val="single" w:sz="4" w:space="0" w:color="auto"/>
            </w:tcBorders>
            <w:shd w:val="clear" w:color="auto" w:fill="auto"/>
            <w:noWrap/>
            <w:vAlign w:val="center"/>
            <w:hideMark/>
          </w:tcPr>
          <w:p w14:paraId="7CAA1AD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897" w:type="dxa"/>
            <w:tcBorders>
              <w:top w:val="nil"/>
              <w:left w:val="single" w:sz="4" w:space="0" w:color="BFBFBF"/>
              <w:bottom w:val="single" w:sz="4" w:space="0" w:color="auto"/>
              <w:right w:val="single" w:sz="4" w:space="0" w:color="BFBFBF"/>
            </w:tcBorders>
            <w:shd w:val="clear" w:color="000000" w:fill="FFFFFF"/>
            <w:noWrap/>
            <w:vAlign w:val="center"/>
            <w:hideMark/>
          </w:tcPr>
          <w:p w14:paraId="24D4C29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w:t>
            </w:r>
          </w:p>
        </w:tc>
        <w:tc>
          <w:tcPr>
            <w:tcW w:w="913" w:type="dxa"/>
            <w:tcBorders>
              <w:top w:val="nil"/>
              <w:left w:val="nil"/>
              <w:bottom w:val="single" w:sz="4" w:space="0" w:color="auto"/>
              <w:right w:val="single" w:sz="4" w:space="0" w:color="BFBFBF"/>
            </w:tcBorders>
            <w:shd w:val="clear" w:color="000000" w:fill="FFFFFF"/>
            <w:noWrap/>
            <w:vAlign w:val="center"/>
            <w:hideMark/>
          </w:tcPr>
          <w:p w14:paraId="1139C08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w:t>
            </w:r>
          </w:p>
        </w:tc>
        <w:tc>
          <w:tcPr>
            <w:tcW w:w="917" w:type="dxa"/>
            <w:tcBorders>
              <w:top w:val="nil"/>
              <w:left w:val="nil"/>
              <w:bottom w:val="single" w:sz="4" w:space="0" w:color="auto"/>
              <w:right w:val="single" w:sz="4" w:space="0" w:color="BFBFBF"/>
            </w:tcBorders>
            <w:shd w:val="clear" w:color="000000" w:fill="FFFFFF"/>
            <w:noWrap/>
            <w:vAlign w:val="center"/>
            <w:hideMark/>
          </w:tcPr>
          <w:p w14:paraId="6F9C7C5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w:t>
            </w:r>
          </w:p>
        </w:tc>
        <w:tc>
          <w:tcPr>
            <w:tcW w:w="697" w:type="dxa"/>
            <w:tcBorders>
              <w:top w:val="nil"/>
              <w:left w:val="nil"/>
              <w:bottom w:val="single" w:sz="4" w:space="0" w:color="auto"/>
              <w:right w:val="single" w:sz="4" w:space="0" w:color="BFBFBF"/>
            </w:tcBorders>
            <w:shd w:val="clear" w:color="000000" w:fill="FFFFFF"/>
            <w:noWrap/>
            <w:vAlign w:val="center"/>
            <w:hideMark/>
          </w:tcPr>
          <w:p w14:paraId="615B32B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w:t>
            </w:r>
          </w:p>
        </w:tc>
        <w:tc>
          <w:tcPr>
            <w:tcW w:w="876" w:type="dxa"/>
            <w:tcBorders>
              <w:top w:val="nil"/>
              <w:left w:val="nil"/>
              <w:bottom w:val="single" w:sz="4" w:space="0" w:color="auto"/>
              <w:right w:val="single" w:sz="4" w:space="0" w:color="BFBFBF"/>
            </w:tcBorders>
            <w:shd w:val="clear" w:color="000000" w:fill="FFFFFF"/>
            <w:noWrap/>
            <w:vAlign w:val="center"/>
            <w:hideMark/>
          </w:tcPr>
          <w:p w14:paraId="02B6060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w:t>
            </w:r>
          </w:p>
        </w:tc>
        <w:tc>
          <w:tcPr>
            <w:tcW w:w="858" w:type="dxa"/>
            <w:tcBorders>
              <w:top w:val="nil"/>
              <w:left w:val="nil"/>
              <w:bottom w:val="single" w:sz="4" w:space="0" w:color="auto"/>
              <w:right w:val="single" w:sz="4" w:space="0" w:color="BFBFBF"/>
            </w:tcBorders>
            <w:shd w:val="clear" w:color="000000" w:fill="FFFFFF"/>
            <w:noWrap/>
            <w:vAlign w:val="center"/>
            <w:hideMark/>
          </w:tcPr>
          <w:p w14:paraId="1C12091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w:t>
            </w:r>
          </w:p>
        </w:tc>
        <w:tc>
          <w:tcPr>
            <w:tcW w:w="807" w:type="dxa"/>
            <w:tcBorders>
              <w:top w:val="nil"/>
              <w:left w:val="nil"/>
              <w:bottom w:val="single" w:sz="4" w:space="0" w:color="auto"/>
              <w:right w:val="single" w:sz="4" w:space="0" w:color="BFBFBF"/>
            </w:tcBorders>
            <w:shd w:val="clear" w:color="000000" w:fill="FFFFFF"/>
            <w:noWrap/>
            <w:vAlign w:val="center"/>
            <w:hideMark/>
          </w:tcPr>
          <w:p w14:paraId="7AF2B8C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w:t>
            </w:r>
          </w:p>
        </w:tc>
        <w:tc>
          <w:tcPr>
            <w:tcW w:w="825" w:type="dxa"/>
            <w:tcBorders>
              <w:top w:val="nil"/>
              <w:left w:val="nil"/>
              <w:bottom w:val="single" w:sz="4" w:space="0" w:color="auto"/>
              <w:right w:val="single" w:sz="4" w:space="0" w:color="auto"/>
            </w:tcBorders>
            <w:shd w:val="clear" w:color="000000" w:fill="FFFFFF"/>
            <w:noWrap/>
            <w:vAlign w:val="center"/>
            <w:hideMark/>
          </w:tcPr>
          <w:p w14:paraId="4CA8895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w:t>
            </w:r>
          </w:p>
        </w:tc>
      </w:tr>
      <w:tr w:rsidR="00BB0BE5" w:rsidRPr="005B3439" w14:paraId="6DBD49FB" w14:textId="77777777" w:rsidTr="00115577">
        <w:trPr>
          <w:trHeight w:val="255"/>
        </w:trPr>
        <w:tc>
          <w:tcPr>
            <w:tcW w:w="399" w:type="dxa"/>
            <w:vMerge/>
            <w:tcBorders>
              <w:top w:val="nil"/>
              <w:left w:val="nil"/>
              <w:bottom w:val="nil"/>
              <w:right w:val="nil"/>
            </w:tcBorders>
            <w:vAlign w:val="center"/>
            <w:hideMark/>
          </w:tcPr>
          <w:p w14:paraId="141F344B"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0C25ED01" w14:textId="66FF56FC"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79"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2601E4F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2</w:t>
            </w:r>
          </w:p>
        </w:tc>
        <w:tc>
          <w:tcPr>
            <w:tcW w:w="672" w:type="dxa"/>
            <w:tcBorders>
              <w:top w:val="nil"/>
              <w:left w:val="nil"/>
              <w:bottom w:val="single" w:sz="4" w:space="0" w:color="BFBFBF"/>
              <w:right w:val="single" w:sz="4" w:space="0" w:color="auto"/>
            </w:tcBorders>
            <w:shd w:val="clear" w:color="000000" w:fill="D9D9D9"/>
            <w:noWrap/>
            <w:vAlign w:val="center"/>
            <w:hideMark/>
          </w:tcPr>
          <w:p w14:paraId="31BA2BB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897" w:type="dxa"/>
            <w:tcBorders>
              <w:top w:val="nil"/>
              <w:left w:val="single" w:sz="4" w:space="0" w:color="BFBFBF"/>
              <w:bottom w:val="single" w:sz="4" w:space="0" w:color="BFBFBF"/>
              <w:right w:val="single" w:sz="4" w:space="0" w:color="BFBFBF"/>
            </w:tcBorders>
            <w:shd w:val="clear" w:color="000000" w:fill="D9D9D9"/>
            <w:noWrap/>
            <w:vAlign w:val="center"/>
            <w:hideMark/>
          </w:tcPr>
          <w:p w14:paraId="4E2B6CE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96</w:t>
            </w:r>
          </w:p>
        </w:tc>
        <w:tc>
          <w:tcPr>
            <w:tcW w:w="913" w:type="dxa"/>
            <w:tcBorders>
              <w:top w:val="nil"/>
              <w:left w:val="nil"/>
              <w:bottom w:val="single" w:sz="4" w:space="0" w:color="BFBFBF"/>
              <w:right w:val="single" w:sz="4" w:space="0" w:color="BFBFBF"/>
            </w:tcBorders>
            <w:shd w:val="clear" w:color="000000" w:fill="D9D9D9"/>
            <w:noWrap/>
            <w:vAlign w:val="center"/>
            <w:hideMark/>
          </w:tcPr>
          <w:p w14:paraId="72FDFC4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2</w:t>
            </w:r>
          </w:p>
        </w:tc>
        <w:tc>
          <w:tcPr>
            <w:tcW w:w="917" w:type="dxa"/>
            <w:vMerge w:val="restart"/>
            <w:tcBorders>
              <w:top w:val="nil"/>
              <w:left w:val="nil"/>
              <w:right w:val="single" w:sz="4" w:space="0" w:color="BFBFBF"/>
            </w:tcBorders>
            <w:shd w:val="clear" w:color="000000" w:fill="D9D9D9"/>
            <w:noWrap/>
            <w:vAlign w:val="center"/>
            <w:hideMark/>
          </w:tcPr>
          <w:p w14:paraId="6714AAF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nd.</w:t>
            </w:r>
          </w:p>
          <w:p w14:paraId="14C46DF7" w14:textId="7EDFC0B8"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697" w:type="dxa"/>
            <w:tcBorders>
              <w:top w:val="nil"/>
              <w:left w:val="nil"/>
              <w:bottom w:val="single" w:sz="4" w:space="0" w:color="BFBFBF"/>
              <w:right w:val="single" w:sz="4" w:space="0" w:color="BFBFBF"/>
            </w:tcBorders>
            <w:shd w:val="clear" w:color="000000" w:fill="D9D9D9"/>
            <w:noWrap/>
            <w:vAlign w:val="center"/>
            <w:hideMark/>
          </w:tcPr>
          <w:p w14:paraId="4EBB508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8</w:t>
            </w:r>
          </w:p>
        </w:tc>
        <w:tc>
          <w:tcPr>
            <w:tcW w:w="876" w:type="dxa"/>
            <w:tcBorders>
              <w:top w:val="nil"/>
              <w:left w:val="nil"/>
              <w:bottom w:val="single" w:sz="4" w:space="0" w:color="BFBFBF"/>
              <w:right w:val="single" w:sz="4" w:space="0" w:color="BFBFBF"/>
            </w:tcBorders>
            <w:shd w:val="clear" w:color="000000" w:fill="D9D9D9"/>
            <w:noWrap/>
            <w:vAlign w:val="center"/>
            <w:hideMark/>
          </w:tcPr>
          <w:p w14:paraId="030C526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00</w:t>
            </w:r>
          </w:p>
        </w:tc>
        <w:tc>
          <w:tcPr>
            <w:tcW w:w="858" w:type="dxa"/>
            <w:tcBorders>
              <w:top w:val="nil"/>
              <w:left w:val="nil"/>
              <w:bottom w:val="single" w:sz="4" w:space="0" w:color="BFBFBF"/>
              <w:right w:val="single" w:sz="4" w:space="0" w:color="BFBFBF"/>
            </w:tcBorders>
            <w:shd w:val="clear" w:color="000000" w:fill="D9D9D9"/>
            <w:noWrap/>
            <w:vAlign w:val="center"/>
            <w:hideMark/>
          </w:tcPr>
          <w:p w14:paraId="0AC24F0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40</w:t>
            </w:r>
          </w:p>
        </w:tc>
        <w:tc>
          <w:tcPr>
            <w:tcW w:w="807" w:type="dxa"/>
            <w:tcBorders>
              <w:top w:val="nil"/>
              <w:left w:val="nil"/>
              <w:bottom w:val="single" w:sz="4" w:space="0" w:color="BFBFBF"/>
              <w:right w:val="single" w:sz="4" w:space="0" w:color="BFBFBF"/>
            </w:tcBorders>
            <w:shd w:val="clear" w:color="000000" w:fill="D9D9D9"/>
            <w:noWrap/>
            <w:vAlign w:val="center"/>
            <w:hideMark/>
          </w:tcPr>
          <w:p w14:paraId="5B5F757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825" w:type="dxa"/>
            <w:tcBorders>
              <w:top w:val="nil"/>
              <w:left w:val="nil"/>
              <w:bottom w:val="single" w:sz="4" w:space="0" w:color="BFBFBF"/>
              <w:right w:val="single" w:sz="4" w:space="0" w:color="auto"/>
            </w:tcBorders>
            <w:shd w:val="clear" w:color="000000" w:fill="D9D9D9"/>
            <w:noWrap/>
            <w:vAlign w:val="center"/>
            <w:hideMark/>
          </w:tcPr>
          <w:p w14:paraId="7829916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60</w:t>
            </w:r>
          </w:p>
        </w:tc>
      </w:tr>
      <w:tr w:rsidR="00BB0BE5" w:rsidRPr="005B3439" w14:paraId="14541FDD" w14:textId="77777777" w:rsidTr="00115577">
        <w:trPr>
          <w:trHeight w:val="264"/>
        </w:trPr>
        <w:tc>
          <w:tcPr>
            <w:tcW w:w="399" w:type="dxa"/>
            <w:vMerge/>
            <w:tcBorders>
              <w:top w:val="nil"/>
              <w:left w:val="nil"/>
              <w:bottom w:val="nil"/>
              <w:right w:val="nil"/>
            </w:tcBorders>
            <w:vAlign w:val="center"/>
            <w:hideMark/>
          </w:tcPr>
          <w:p w14:paraId="11CC095D"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5B8FECE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3B805BF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000000" w:fill="D9D9D9"/>
            <w:noWrap/>
            <w:vAlign w:val="center"/>
            <w:hideMark/>
          </w:tcPr>
          <w:p w14:paraId="465605B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897" w:type="dxa"/>
            <w:tcBorders>
              <w:top w:val="nil"/>
              <w:left w:val="single" w:sz="4" w:space="0" w:color="BFBFBF"/>
              <w:bottom w:val="single" w:sz="4" w:space="0" w:color="BFBFBF"/>
              <w:right w:val="single" w:sz="4" w:space="0" w:color="BFBFBF"/>
            </w:tcBorders>
            <w:shd w:val="clear" w:color="000000" w:fill="D9D9D9"/>
            <w:noWrap/>
            <w:vAlign w:val="center"/>
            <w:hideMark/>
          </w:tcPr>
          <w:p w14:paraId="6D25897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51</w:t>
            </w:r>
          </w:p>
        </w:tc>
        <w:tc>
          <w:tcPr>
            <w:tcW w:w="913" w:type="dxa"/>
            <w:tcBorders>
              <w:top w:val="nil"/>
              <w:left w:val="nil"/>
              <w:bottom w:val="single" w:sz="4" w:space="0" w:color="BFBFBF"/>
              <w:right w:val="single" w:sz="4" w:space="0" w:color="BFBFBF"/>
            </w:tcBorders>
            <w:shd w:val="clear" w:color="000000" w:fill="D9D9D9"/>
            <w:noWrap/>
            <w:vAlign w:val="center"/>
            <w:hideMark/>
          </w:tcPr>
          <w:p w14:paraId="54180B4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4</w:t>
            </w:r>
          </w:p>
        </w:tc>
        <w:tc>
          <w:tcPr>
            <w:tcW w:w="917" w:type="dxa"/>
            <w:vMerge/>
            <w:tcBorders>
              <w:left w:val="nil"/>
              <w:right w:val="single" w:sz="4" w:space="0" w:color="BFBFBF"/>
            </w:tcBorders>
            <w:shd w:val="clear" w:color="000000" w:fill="D9D9D9"/>
            <w:noWrap/>
            <w:vAlign w:val="center"/>
            <w:hideMark/>
          </w:tcPr>
          <w:p w14:paraId="3975634F" w14:textId="51A5F77F"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697" w:type="dxa"/>
            <w:tcBorders>
              <w:top w:val="nil"/>
              <w:left w:val="nil"/>
              <w:bottom w:val="single" w:sz="4" w:space="0" w:color="BFBFBF"/>
              <w:right w:val="single" w:sz="4" w:space="0" w:color="BFBFBF"/>
            </w:tcBorders>
            <w:shd w:val="clear" w:color="000000" w:fill="D9D9D9"/>
            <w:noWrap/>
            <w:vAlign w:val="center"/>
            <w:hideMark/>
          </w:tcPr>
          <w:p w14:paraId="676F903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1</w:t>
            </w:r>
          </w:p>
        </w:tc>
        <w:tc>
          <w:tcPr>
            <w:tcW w:w="876" w:type="dxa"/>
            <w:tcBorders>
              <w:top w:val="nil"/>
              <w:left w:val="nil"/>
              <w:bottom w:val="single" w:sz="4" w:space="0" w:color="BFBFBF"/>
              <w:right w:val="single" w:sz="4" w:space="0" w:color="BFBFBF"/>
            </w:tcBorders>
            <w:shd w:val="clear" w:color="000000" w:fill="D9D9D9"/>
            <w:noWrap/>
            <w:vAlign w:val="center"/>
            <w:hideMark/>
          </w:tcPr>
          <w:p w14:paraId="3DFD330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87</w:t>
            </w:r>
          </w:p>
        </w:tc>
        <w:tc>
          <w:tcPr>
            <w:tcW w:w="858" w:type="dxa"/>
            <w:tcBorders>
              <w:top w:val="nil"/>
              <w:left w:val="nil"/>
              <w:bottom w:val="single" w:sz="4" w:space="0" w:color="BFBFBF"/>
              <w:right w:val="single" w:sz="4" w:space="0" w:color="BFBFBF"/>
            </w:tcBorders>
            <w:shd w:val="clear" w:color="000000" w:fill="D9D9D9"/>
            <w:noWrap/>
            <w:vAlign w:val="center"/>
            <w:hideMark/>
          </w:tcPr>
          <w:p w14:paraId="359B563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2</w:t>
            </w:r>
          </w:p>
        </w:tc>
        <w:tc>
          <w:tcPr>
            <w:tcW w:w="807" w:type="dxa"/>
            <w:tcBorders>
              <w:top w:val="nil"/>
              <w:left w:val="nil"/>
              <w:bottom w:val="single" w:sz="4" w:space="0" w:color="BFBFBF"/>
              <w:right w:val="single" w:sz="4" w:space="0" w:color="BFBFBF"/>
            </w:tcBorders>
            <w:shd w:val="clear" w:color="000000" w:fill="D9D9D9"/>
            <w:noWrap/>
            <w:vAlign w:val="center"/>
            <w:hideMark/>
          </w:tcPr>
          <w:p w14:paraId="2347E23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7</w:t>
            </w:r>
          </w:p>
        </w:tc>
        <w:tc>
          <w:tcPr>
            <w:tcW w:w="825" w:type="dxa"/>
            <w:tcBorders>
              <w:top w:val="nil"/>
              <w:left w:val="nil"/>
              <w:bottom w:val="single" w:sz="4" w:space="0" w:color="BFBFBF"/>
              <w:right w:val="single" w:sz="4" w:space="0" w:color="auto"/>
            </w:tcBorders>
            <w:shd w:val="clear" w:color="000000" w:fill="D9D9D9"/>
            <w:noWrap/>
            <w:vAlign w:val="center"/>
            <w:hideMark/>
          </w:tcPr>
          <w:p w14:paraId="17BEF89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23</w:t>
            </w:r>
          </w:p>
        </w:tc>
      </w:tr>
      <w:tr w:rsidR="00BB0BE5" w:rsidRPr="005B3439" w14:paraId="1F83D182" w14:textId="77777777" w:rsidTr="00115577">
        <w:trPr>
          <w:trHeight w:val="264"/>
        </w:trPr>
        <w:tc>
          <w:tcPr>
            <w:tcW w:w="399" w:type="dxa"/>
            <w:vMerge/>
            <w:tcBorders>
              <w:top w:val="nil"/>
              <w:left w:val="nil"/>
              <w:bottom w:val="nil"/>
              <w:right w:val="nil"/>
            </w:tcBorders>
            <w:vAlign w:val="center"/>
            <w:hideMark/>
          </w:tcPr>
          <w:p w14:paraId="7A5714AF"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79C16EA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0CBE672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000000" w:fill="D9D9D9"/>
            <w:noWrap/>
            <w:vAlign w:val="center"/>
            <w:hideMark/>
          </w:tcPr>
          <w:p w14:paraId="7F888B2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897" w:type="dxa"/>
            <w:tcBorders>
              <w:top w:val="nil"/>
              <w:left w:val="single" w:sz="4" w:space="0" w:color="BFBFBF"/>
              <w:bottom w:val="single" w:sz="4" w:space="0" w:color="BFBFBF"/>
              <w:right w:val="single" w:sz="4" w:space="0" w:color="BFBFBF"/>
            </w:tcBorders>
            <w:shd w:val="clear" w:color="000000" w:fill="D9D9D9"/>
            <w:noWrap/>
            <w:vAlign w:val="center"/>
            <w:hideMark/>
          </w:tcPr>
          <w:p w14:paraId="344F294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80</w:t>
            </w:r>
          </w:p>
        </w:tc>
        <w:tc>
          <w:tcPr>
            <w:tcW w:w="913" w:type="dxa"/>
            <w:tcBorders>
              <w:top w:val="nil"/>
              <w:left w:val="nil"/>
              <w:bottom w:val="single" w:sz="4" w:space="0" w:color="BFBFBF"/>
              <w:right w:val="single" w:sz="4" w:space="0" w:color="BFBFBF"/>
            </w:tcBorders>
            <w:shd w:val="clear" w:color="000000" w:fill="D9D9D9"/>
            <w:noWrap/>
            <w:vAlign w:val="center"/>
            <w:hideMark/>
          </w:tcPr>
          <w:p w14:paraId="5BEFD8B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1</w:t>
            </w:r>
          </w:p>
        </w:tc>
        <w:tc>
          <w:tcPr>
            <w:tcW w:w="917" w:type="dxa"/>
            <w:vMerge/>
            <w:tcBorders>
              <w:left w:val="nil"/>
              <w:right w:val="single" w:sz="4" w:space="0" w:color="BFBFBF"/>
            </w:tcBorders>
            <w:shd w:val="clear" w:color="000000" w:fill="D9D9D9"/>
            <w:noWrap/>
            <w:vAlign w:val="center"/>
            <w:hideMark/>
          </w:tcPr>
          <w:p w14:paraId="1B59E6B5" w14:textId="262FCD8E"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697" w:type="dxa"/>
            <w:tcBorders>
              <w:top w:val="nil"/>
              <w:left w:val="nil"/>
              <w:bottom w:val="single" w:sz="4" w:space="0" w:color="BFBFBF"/>
              <w:right w:val="single" w:sz="4" w:space="0" w:color="BFBFBF"/>
            </w:tcBorders>
            <w:shd w:val="clear" w:color="000000" w:fill="D9D9D9"/>
            <w:noWrap/>
            <w:vAlign w:val="center"/>
            <w:hideMark/>
          </w:tcPr>
          <w:p w14:paraId="62F47BC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5</w:t>
            </w:r>
          </w:p>
        </w:tc>
        <w:tc>
          <w:tcPr>
            <w:tcW w:w="876" w:type="dxa"/>
            <w:tcBorders>
              <w:top w:val="nil"/>
              <w:left w:val="nil"/>
              <w:bottom w:val="single" w:sz="4" w:space="0" w:color="BFBFBF"/>
              <w:right w:val="single" w:sz="4" w:space="0" w:color="BFBFBF"/>
            </w:tcBorders>
            <w:shd w:val="clear" w:color="000000" w:fill="D9D9D9"/>
            <w:noWrap/>
            <w:vAlign w:val="center"/>
            <w:hideMark/>
          </w:tcPr>
          <w:p w14:paraId="583C785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0</w:t>
            </w:r>
          </w:p>
        </w:tc>
        <w:tc>
          <w:tcPr>
            <w:tcW w:w="858" w:type="dxa"/>
            <w:tcBorders>
              <w:top w:val="nil"/>
              <w:left w:val="nil"/>
              <w:bottom w:val="single" w:sz="4" w:space="0" w:color="BFBFBF"/>
              <w:right w:val="single" w:sz="4" w:space="0" w:color="BFBFBF"/>
            </w:tcBorders>
            <w:shd w:val="clear" w:color="000000" w:fill="D9D9D9"/>
            <w:noWrap/>
            <w:vAlign w:val="center"/>
            <w:hideMark/>
          </w:tcPr>
          <w:p w14:paraId="22E0E07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807" w:type="dxa"/>
            <w:tcBorders>
              <w:top w:val="nil"/>
              <w:left w:val="nil"/>
              <w:bottom w:val="single" w:sz="4" w:space="0" w:color="BFBFBF"/>
              <w:right w:val="single" w:sz="4" w:space="0" w:color="BFBFBF"/>
            </w:tcBorders>
            <w:shd w:val="clear" w:color="000000" w:fill="D9D9D9"/>
            <w:noWrap/>
            <w:vAlign w:val="center"/>
            <w:hideMark/>
          </w:tcPr>
          <w:p w14:paraId="2811218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825" w:type="dxa"/>
            <w:tcBorders>
              <w:top w:val="nil"/>
              <w:left w:val="nil"/>
              <w:bottom w:val="single" w:sz="4" w:space="0" w:color="BFBFBF"/>
              <w:right w:val="single" w:sz="4" w:space="0" w:color="auto"/>
            </w:tcBorders>
            <w:shd w:val="clear" w:color="000000" w:fill="D9D9D9"/>
            <w:noWrap/>
            <w:vAlign w:val="center"/>
            <w:hideMark/>
          </w:tcPr>
          <w:p w14:paraId="34403D7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r>
      <w:tr w:rsidR="00BB0BE5" w:rsidRPr="005B3439" w14:paraId="2070DA34" w14:textId="77777777" w:rsidTr="00115577">
        <w:trPr>
          <w:trHeight w:val="255"/>
        </w:trPr>
        <w:tc>
          <w:tcPr>
            <w:tcW w:w="399" w:type="dxa"/>
            <w:vMerge/>
            <w:tcBorders>
              <w:top w:val="nil"/>
              <w:left w:val="nil"/>
              <w:bottom w:val="nil"/>
              <w:right w:val="nil"/>
            </w:tcBorders>
            <w:vAlign w:val="center"/>
            <w:hideMark/>
          </w:tcPr>
          <w:p w14:paraId="1F092DB0"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3E2A7B0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7EBE76F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000000" w:fill="D9D9D9"/>
            <w:noWrap/>
            <w:vAlign w:val="center"/>
            <w:hideMark/>
          </w:tcPr>
          <w:p w14:paraId="6BE696C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897" w:type="dxa"/>
            <w:tcBorders>
              <w:top w:val="nil"/>
              <w:left w:val="single" w:sz="4" w:space="0" w:color="BFBFBF"/>
              <w:bottom w:val="single" w:sz="4" w:space="0" w:color="BFBFBF"/>
              <w:right w:val="single" w:sz="4" w:space="0" w:color="BFBFBF"/>
            </w:tcBorders>
            <w:shd w:val="clear" w:color="000000" w:fill="D9D9D9"/>
            <w:noWrap/>
            <w:vAlign w:val="center"/>
            <w:hideMark/>
          </w:tcPr>
          <w:p w14:paraId="0833413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00</w:t>
            </w:r>
          </w:p>
        </w:tc>
        <w:tc>
          <w:tcPr>
            <w:tcW w:w="913" w:type="dxa"/>
            <w:tcBorders>
              <w:top w:val="nil"/>
              <w:left w:val="nil"/>
              <w:bottom w:val="single" w:sz="4" w:space="0" w:color="BFBFBF"/>
              <w:right w:val="single" w:sz="4" w:space="0" w:color="BFBFBF"/>
            </w:tcBorders>
            <w:shd w:val="clear" w:color="000000" w:fill="D9D9D9"/>
            <w:noWrap/>
            <w:vAlign w:val="center"/>
            <w:hideMark/>
          </w:tcPr>
          <w:p w14:paraId="3159844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8</w:t>
            </w:r>
          </w:p>
        </w:tc>
        <w:tc>
          <w:tcPr>
            <w:tcW w:w="917" w:type="dxa"/>
            <w:vMerge/>
            <w:tcBorders>
              <w:left w:val="nil"/>
              <w:right w:val="single" w:sz="4" w:space="0" w:color="BFBFBF"/>
            </w:tcBorders>
            <w:shd w:val="clear" w:color="000000" w:fill="D9D9D9"/>
            <w:noWrap/>
            <w:vAlign w:val="center"/>
            <w:hideMark/>
          </w:tcPr>
          <w:p w14:paraId="523401C3" w14:textId="4BAC0B5A"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697" w:type="dxa"/>
            <w:tcBorders>
              <w:top w:val="nil"/>
              <w:left w:val="nil"/>
              <w:bottom w:val="single" w:sz="4" w:space="0" w:color="BFBFBF"/>
              <w:right w:val="single" w:sz="4" w:space="0" w:color="BFBFBF"/>
            </w:tcBorders>
            <w:shd w:val="clear" w:color="000000" w:fill="D9D9D9"/>
            <w:noWrap/>
            <w:vAlign w:val="center"/>
            <w:hideMark/>
          </w:tcPr>
          <w:p w14:paraId="3034869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89</w:t>
            </w:r>
          </w:p>
        </w:tc>
        <w:tc>
          <w:tcPr>
            <w:tcW w:w="876" w:type="dxa"/>
            <w:tcBorders>
              <w:top w:val="nil"/>
              <w:left w:val="nil"/>
              <w:bottom w:val="single" w:sz="4" w:space="0" w:color="BFBFBF"/>
              <w:right w:val="single" w:sz="4" w:space="0" w:color="BFBFBF"/>
            </w:tcBorders>
            <w:shd w:val="clear" w:color="000000" w:fill="D9D9D9"/>
            <w:noWrap/>
            <w:vAlign w:val="center"/>
            <w:hideMark/>
          </w:tcPr>
          <w:p w14:paraId="6A1CD04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5.00</w:t>
            </w:r>
          </w:p>
        </w:tc>
        <w:tc>
          <w:tcPr>
            <w:tcW w:w="858" w:type="dxa"/>
            <w:tcBorders>
              <w:top w:val="nil"/>
              <w:left w:val="nil"/>
              <w:bottom w:val="single" w:sz="4" w:space="0" w:color="BFBFBF"/>
              <w:right w:val="single" w:sz="4" w:space="0" w:color="BFBFBF"/>
            </w:tcBorders>
            <w:shd w:val="clear" w:color="000000" w:fill="D9D9D9"/>
            <w:noWrap/>
            <w:vAlign w:val="center"/>
            <w:hideMark/>
          </w:tcPr>
          <w:p w14:paraId="6E70450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c>
          <w:tcPr>
            <w:tcW w:w="807" w:type="dxa"/>
            <w:tcBorders>
              <w:top w:val="nil"/>
              <w:left w:val="nil"/>
              <w:bottom w:val="single" w:sz="4" w:space="0" w:color="BFBFBF"/>
              <w:right w:val="single" w:sz="4" w:space="0" w:color="BFBFBF"/>
            </w:tcBorders>
            <w:shd w:val="clear" w:color="000000" w:fill="D9D9D9"/>
            <w:noWrap/>
            <w:vAlign w:val="center"/>
            <w:hideMark/>
          </w:tcPr>
          <w:p w14:paraId="6415380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c>
          <w:tcPr>
            <w:tcW w:w="825" w:type="dxa"/>
            <w:tcBorders>
              <w:top w:val="nil"/>
              <w:left w:val="nil"/>
              <w:bottom w:val="single" w:sz="4" w:space="0" w:color="BFBFBF"/>
              <w:right w:val="single" w:sz="4" w:space="0" w:color="auto"/>
            </w:tcBorders>
            <w:shd w:val="clear" w:color="000000" w:fill="D9D9D9"/>
            <w:noWrap/>
            <w:vAlign w:val="center"/>
            <w:hideMark/>
          </w:tcPr>
          <w:p w14:paraId="1D13ECD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4.00</w:t>
            </w:r>
          </w:p>
        </w:tc>
      </w:tr>
      <w:tr w:rsidR="00BB0BE5" w:rsidRPr="005B3439" w14:paraId="7B38A6F3" w14:textId="77777777" w:rsidTr="00115577">
        <w:trPr>
          <w:trHeight w:val="264"/>
        </w:trPr>
        <w:tc>
          <w:tcPr>
            <w:tcW w:w="399" w:type="dxa"/>
            <w:vMerge/>
            <w:tcBorders>
              <w:top w:val="nil"/>
              <w:left w:val="nil"/>
              <w:bottom w:val="nil"/>
              <w:right w:val="nil"/>
            </w:tcBorders>
            <w:vAlign w:val="center"/>
            <w:hideMark/>
          </w:tcPr>
          <w:p w14:paraId="246FD349"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71095B8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0F0A2DB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auto"/>
              <w:right w:val="single" w:sz="4" w:space="0" w:color="auto"/>
            </w:tcBorders>
            <w:shd w:val="clear" w:color="000000" w:fill="D9D9D9"/>
            <w:noWrap/>
            <w:vAlign w:val="center"/>
            <w:hideMark/>
          </w:tcPr>
          <w:p w14:paraId="14891C0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897" w:type="dxa"/>
            <w:tcBorders>
              <w:top w:val="nil"/>
              <w:left w:val="single" w:sz="4" w:space="0" w:color="BFBFBF"/>
              <w:bottom w:val="single" w:sz="4" w:space="0" w:color="auto"/>
              <w:right w:val="single" w:sz="4" w:space="0" w:color="BFBFBF"/>
            </w:tcBorders>
            <w:shd w:val="clear" w:color="000000" w:fill="D9D9D9"/>
            <w:noWrap/>
            <w:vAlign w:val="center"/>
            <w:hideMark/>
          </w:tcPr>
          <w:p w14:paraId="6B04074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c>
          <w:tcPr>
            <w:tcW w:w="913" w:type="dxa"/>
            <w:tcBorders>
              <w:top w:val="nil"/>
              <w:left w:val="nil"/>
              <w:bottom w:val="single" w:sz="4" w:space="0" w:color="auto"/>
              <w:right w:val="single" w:sz="4" w:space="0" w:color="BFBFBF"/>
            </w:tcBorders>
            <w:shd w:val="clear" w:color="000000" w:fill="D9D9D9"/>
            <w:noWrap/>
            <w:vAlign w:val="center"/>
            <w:hideMark/>
          </w:tcPr>
          <w:p w14:paraId="1497785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c>
          <w:tcPr>
            <w:tcW w:w="917" w:type="dxa"/>
            <w:vMerge/>
            <w:tcBorders>
              <w:left w:val="nil"/>
              <w:bottom w:val="single" w:sz="4" w:space="0" w:color="auto"/>
              <w:right w:val="single" w:sz="4" w:space="0" w:color="BFBFBF"/>
            </w:tcBorders>
            <w:shd w:val="clear" w:color="000000" w:fill="D9D9D9"/>
            <w:noWrap/>
            <w:vAlign w:val="center"/>
            <w:hideMark/>
          </w:tcPr>
          <w:p w14:paraId="11EFB9AF" w14:textId="7D5D39D2"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697" w:type="dxa"/>
            <w:tcBorders>
              <w:top w:val="nil"/>
              <w:left w:val="nil"/>
              <w:bottom w:val="single" w:sz="4" w:space="0" w:color="auto"/>
              <w:right w:val="single" w:sz="4" w:space="0" w:color="BFBFBF"/>
            </w:tcBorders>
            <w:shd w:val="clear" w:color="000000" w:fill="D9D9D9"/>
            <w:noWrap/>
            <w:vAlign w:val="center"/>
            <w:hideMark/>
          </w:tcPr>
          <w:p w14:paraId="34B3248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c>
          <w:tcPr>
            <w:tcW w:w="876" w:type="dxa"/>
            <w:tcBorders>
              <w:top w:val="nil"/>
              <w:left w:val="nil"/>
              <w:bottom w:val="single" w:sz="4" w:space="0" w:color="auto"/>
              <w:right w:val="single" w:sz="4" w:space="0" w:color="BFBFBF"/>
            </w:tcBorders>
            <w:shd w:val="clear" w:color="000000" w:fill="D9D9D9"/>
            <w:noWrap/>
            <w:vAlign w:val="center"/>
            <w:hideMark/>
          </w:tcPr>
          <w:p w14:paraId="578CFA2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c>
          <w:tcPr>
            <w:tcW w:w="858" w:type="dxa"/>
            <w:tcBorders>
              <w:top w:val="nil"/>
              <w:left w:val="nil"/>
              <w:bottom w:val="single" w:sz="4" w:space="0" w:color="auto"/>
              <w:right w:val="single" w:sz="4" w:space="0" w:color="BFBFBF"/>
            </w:tcBorders>
            <w:shd w:val="clear" w:color="000000" w:fill="D9D9D9"/>
            <w:noWrap/>
            <w:vAlign w:val="center"/>
            <w:hideMark/>
          </w:tcPr>
          <w:p w14:paraId="5664887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c>
          <w:tcPr>
            <w:tcW w:w="807" w:type="dxa"/>
            <w:tcBorders>
              <w:top w:val="nil"/>
              <w:left w:val="nil"/>
              <w:bottom w:val="single" w:sz="4" w:space="0" w:color="auto"/>
              <w:right w:val="single" w:sz="4" w:space="0" w:color="BFBFBF"/>
            </w:tcBorders>
            <w:shd w:val="clear" w:color="000000" w:fill="D9D9D9"/>
            <w:noWrap/>
            <w:vAlign w:val="center"/>
            <w:hideMark/>
          </w:tcPr>
          <w:p w14:paraId="69D4648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c>
          <w:tcPr>
            <w:tcW w:w="825" w:type="dxa"/>
            <w:tcBorders>
              <w:top w:val="nil"/>
              <w:left w:val="nil"/>
              <w:bottom w:val="single" w:sz="4" w:space="0" w:color="auto"/>
              <w:right w:val="single" w:sz="4" w:space="0" w:color="auto"/>
            </w:tcBorders>
            <w:shd w:val="clear" w:color="000000" w:fill="D9D9D9"/>
            <w:noWrap/>
            <w:vAlign w:val="center"/>
            <w:hideMark/>
          </w:tcPr>
          <w:p w14:paraId="1422197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r>
      <w:tr w:rsidR="00BB0BE5" w:rsidRPr="005B3439" w14:paraId="08F18D9D" w14:textId="77777777" w:rsidTr="00115577">
        <w:trPr>
          <w:trHeight w:val="255"/>
        </w:trPr>
        <w:tc>
          <w:tcPr>
            <w:tcW w:w="399" w:type="dxa"/>
            <w:vMerge/>
            <w:tcBorders>
              <w:top w:val="nil"/>
              <w:left w:val="nil"/>
              <w:bottom w:val="nil"/>
              <w:right w:val="nil"/>
            </w:tcBorders>
            <w:vAlign w:val="center"/>
            <w:hideMark/>
          </w:tcPr>
          <w:p w14:paraId="4769B09D"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3CA9461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7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4F285A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3</w:t>
            </w:r>
          </w:p>
        </w:tc>
        <w:tc>
          <w:tcPr>
            <w:tcW w:w="672" w:type="dxa"/>
            <w:tcBorders>
              <w:top w:val="nil"/>
              <w:left w:val="nil"/>
              <w:bottom w:val="single" w:sz="4" w:space="0" w:color="BFBFBF"/>
              <w:right w:val="single" w:sz="4" w:space="0" w:color="auto"/>
            </w:tcBorders>
            <w:shd w:val="clear" w:color="auto" w:fill="auto"/>
            <w:noWrap/>
            <w:vAlign w:val="center"/>
            <w:hideMark/>
          </w:tcPr>
          <w:p w14:paraId="26FEDC7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897"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1A5DB2C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33</w:t>
            </w:r>
          </w:p>
        </w:tc>
        <w:tc>
          <w:tcPr>
            <w:tcW w:w="913" w:type="dxa"/>
            <w:tcBorders>
              <w:top w:val="single" w:sz="4" w:space="0" w:color="BFBFBF"/>
              <w:left w:val="nil"/>
              <w:bottom w:val="single" w:sz="4" w:space="0" w:color="BFBFBF"/>
              <w:right w:val="single" w:sz="4" w:space="0" w:color="BFBFBF"/>
            </w:tcBorders>
            <w:shd w:val="clear" w:color="000000" w:fill="FFFFFF"/>
            <w:noWrap/>
            <w:vAlign w:val="center"/>
            <w:hideMark/>
          </w:tcPr>
          <w:p w14:paraId="17A0507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6</w:t>
            </w:r>
          </w:p>
        </w:tc>
        <w:tc>
          <w:tcPr>
            <w:tcW w:w="917" w:type="dxa"/>
            <w:tcBorders>
              <w:top w:val="nil"/>
              <w:left w:val="nil"/>
              <w:bottom w:val="nil"/>
              <w:right w:val="nil"/>
            </w:tcBorders>
            <w:shd w:val="clear" w:color="auto" w:fill="auto"/>
            <w:noWrap/>
            <w:vAlign w:val="center"/>
            <w:hideMark/>
          </w:tcPr>
          <w:p w14:paraId="7C3AB1D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0</w:t>
            </w:r>
          </w:p>
        </w:tc>
        <w:tc>
          <w:tcPr>
            <w:tcW w:w="697"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72C5D7E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0</w:t>
            </w:r>
          </w:p>
        </w:tc>
        <w:tc>
          <w:tcPr>
            <w:tcW w:w="876" w:type="dxa"/>
            <w:tcBorders>
              <w:top w:val="single" w:sz="4" w:space="0" w:color="BFBFBF"/>
              <w:left w:val="nil"/>
              <w:bottom w:val="single" w:sz="4" w:space="0" w:color="BFBFBF"/>
              <w:right w:val="single" w:sz="4" w:space="0" w:color="BFBFBF"/>
            </w:tcBorders>
            <w:shd w:val="clear" w:color="000000" w:fill="FFFFFF"/>
            <w:noWrap/>
            <w:vAlign w:val="center"/>
            <w:hideMark/>
          </w:tcPr>
          <w:p w14:paraId="2AF7AAE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0</w:t>
            </w:r>
          </w:p>
        </w:tc>
        <w:tc>
          <w:tcPr>
            <w:tcW w:w="858" w:type="dxa"/>
            <w:tcBorders>
              <w:top w:val="single" w:sz="4" w:space="0" w:color="BFBFBF"/>
              <w:left w:val="nil"/>
              <w:bottom w:val="single" w:sz="4" w:space="0" w:color="BFBFBF"/>
              <w:right w:val="single" w:sz="4" w:space="0" w:color="BFBFBF"/>
            </w:tcBorders>
            <w:shd w:val="clear" w:color="000000" w:fill="FFFFFF"/>
            <w:noWrap/>
            <w:vAlign w:val="center"/>
            <w:hideMark/>
          </w:tcPr>
          <w:p w14:paraId="7A653E5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60</w:t>
            </w:r>
          </w:p>
        </w:tc>
        <w:tc>
          <w:tcPr>
            <w:tcW w:w="807" w:type="dxa"/>
            <w:tcBorders>
              <w:top w:val="single" w:sz="4" w:space="0" w:color="BFBFBF"/>
              <w:left w:val="nil"/>
              <w:bottom w:val="single" w:sz="4" w:space="0" w:color="BFBFBF"/>
              <w:right w:val="single" w:sz="4" w:space="0" w:color="BFBFBF"/>
            </w:tcBorders>
            <w:shd w:val="clear" w:color="000000" w:fill="FFFFFF"/>
            <w:noWrap/>
            <w:vAlign w:val="center"/>
            <w:hideMark/>
          </w:tcPr>
          <w:p w14:paraId="1916175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00</w:t>
            </w:r>
          </w:p>
        </w:tc>
        <w:tc>
          <w:tcPr>
            <w:tcW w:w="825" w:type="dxa"/>
            <w:tcBorders>
              <w:top w:val="single" w:sz="4" w:space="0" w:color="BFBFBF"/>
              <w:left w:val="nil"/>
              <w:bottom w:val="single" w:sz="4" w:space="0" w:color="BFBFBF"/>
              <w:right w:val="single" w:sz="4" w:space="0" w:color="auto"/>
            </w:tcBorders>
            <w:shd w:val="clear" w:color="000000" w:fill="FFFFFF"/>
            <w:noWrap/>
            <w:vAlign w:val="center"/>
            <w:hideMark/>
          </w:tcPr>
          <w:p w14:paraId="7F8ABFE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9.50</w:t>
            </w:r>
          </w:p>
        </w:tc>
      </w:tr>
      <w:tr w:rsidR="00BB0BE5" w:rsidRPr="005B3439" w14:paraId="29121F7E" w14:textId="77777777" w:rsidTr="00115577">
        <w:trPr>
          <w:trHeight w:val="264"/>
        </w:trPr>
        <w:tc>
          <w:tcPr>
            <w:tcW w:w="399" w:type="dxa"/>
            <w:vMerge/>
            <w:tcBorders>
              <w:top w:val="nil"/>
              <w:left w:val="nil"/>
              <w:bottom w:val="nil"/>
              <w:right w:val="nil"/>
            </w:tcBorders>
            <w:vAlign w:val="center"/>
            <w:hideMark/>
          </w:tcPr>
          <w:p w14:paraId="35D28199"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67C2A1F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30CBB92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auto" w:fill="auto"/>
            <w:noWrap/>
            <w:vAlign w:val="center"/>
            <w:hideMark/>
          </w:tcPr>
          <w:p w14:paraId="128BBB4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897" w:type="dxa"/>
            <w:tcBorders>
              <w:top w:val="nil"/>
              <w:left w:val="single" w:sz="4" w:space="0" w:color="BFBFBF"/>
              <w:bottom w:val="single" w:sz="4" w:space="0" w:color="BFBFBF"/>
              <w:right w:val="single" w:sz="4" w:space="0" w:color="BFBFBF"/>
            </w:tcBorders>
            <w:shd w:val="clear" w:color="000000" w:fill="FFFFFF"/>
            <w:noWrap/>
            <w:vAlign w:val="center"/>
            <w:hideMark/>
          </w:tcPr>
          <w:p w14:paraId="159C7B0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6</w:t>
            </w:r>
          </w:p>
        </w:tc>
        <w:tc>
          <w:tcPr>
            <w:tcW w:w="913" w:type="dxa"/>
            <w:tcBorders>
              <w:top w:val="nil"/>
              <w:left w:val="nil"/>
              <w:bottom w:val="single" w:sz="4" w:space="0" w:color="BFBFBF"/>
              <w:right w:val="single" w:sz="4" w:space="0" w:color="BFBFBF"/>
            </w:tcBorders>
            <w:shd w:val="clear" w:color="000000" w:fill="FFFFFF"/>
            <w:noWrap/>
            <w:vAlign w:val="center"/>
            <w:hideMark/>
          </w:tcPr>
          <w:p w14:paraId="2F283BB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1</w:t>
            </w:r>
          </w:p>
        </w:tc>
        <w:tc>
          <w:tcPr>
            <w:tcW w:w="917" w:type="dxa"/>
            <w:tcBorders>
              <w:top w:val="single" w:sz="4" w:space="0" w:color="BFBFBF"/>
              <w:left w:val="nil"/>
              <w:bottom w:val="single" w:sz="4" w:space="0" w:color="BFBFBF"/>
              <w:right w:val="single" w:sz="4" w:space="0" w:color="BFBFBF"/>
            </w:tcBorders>
            <w:shd w:val="clear" w:color="000000" w:fill="FFFFFF"/>
            <w:noWrap/>
            <w:vAlign w:val="center"/>
            <w:hideMark/>
          </w:tcPr>
          <w:p w14:paraId="3586DD1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7</w:t>
            </w:r>
          </w:p>
        </w:tc>
        <w:tc>
          <w:tcPr>
            <w:tcW w:w="697" w:type="dxa"/>
            <w:tcBorders>
              <w:top w:val="nil"/>
              <w:left w:val="nil"/>
              <w:bottom w:val="single" w:sz="4" w:space="0" w:color="BFBFBF"/>
              <w:right w:val="single" w:sz="4" w:space="0" w:color="BFBFBF"/>
            </w:tcBorders>
            <w:shd w:val="clear" w:color="000000" w:fill="FFFFFF"/>
            <w:noWrap/>
            <w:vAlign w:val="center"/>
            <w:hideMark/>
          </w:tcPr>
          <w:p w14:paraId="11DC11B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5</w:t>
            </w:r>
          </w:p>
        </w:tc>
        <w:tc>
          <w:tcPr>
            <w:tcW w:w="876" w:type="dxa"/>
            <w:tcBorders>
              <w:top w:val="nil"/>
              <w:left w:val="nil"/>
              <w:bottom w:val="single" w:sz="4" w:space="0" w:color="BFBFBF"/>
              <w:right w:val="single" w:sz="4" w:space="0" w:color="BFBFBF"/>
            </w:tcBorders>
            <w:shd w:val="clear" w:color="000000" w:fill="FFFFFF"/>
            <w:noWrap/>
            <w:vAlign w:val="center"/>
            <w:hideMark/>
          </w:tcPr>
          <w:p w14:paraId="429FB3C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8.80</w:t>
            </w:r>
          </w:p>
        </w:tc>
        <w:tc>
          <w:tcPr>
            <w:tcW w:w="858" w:type="dxa"/>
            <w:tcBorders>
              <w:top w:val="nil"/>
              <w:left w:val="nil"/>
              <w:bottom w:val="single" w:sz="4" w:space="0" w:color="BFBFBF"/>
              <w:right w:val="single" w:sz="4" w:space="0" w:color="BFBFBF"/>
            </w:tcBorders>
            <w:shd w:val="clear" w:color="000000" w:fill="FFFFFF"/>
            <w:noWrap/>
            <w:vAlign w:val="center"/>
            <w:hideMark/>
          </w:tcPr>
          <w:p w14:paraId="03C1AD0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15</w:t>
            </w:r>
          </w:p>
        </w:tc>
        <w:tc>
          <w:tcPr>
            <w:tcW w:w="807" w:type="dxa"/>
            <w:tcBorders>
              <w:top w:val="nil"/>
              <w:left w:val="nil"/>
              <w:bottom w:val="single" w:sz="4" w:space="0" w:color="BFBFBF"/>
              <w:right w:val="single" w:sz="4" w:space="0" w:color="BFBFBF"/>
            </w:tcBorders>
            <w:shd w:val="clear" w:color="000000" w:fill="FFFFFF"/>
            <w:noWrap/>
            <w:vAlign w:val="center"/>
            <w:hideMark/>
          </w:tcPr>
          <w:p w14:paraId="381761B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5</w:t>
            </w:r>
          </w:p>
        </w:tc>
        <w:tc>
          <w:tcPr>
            <w:tcW w:w="825" w:type="dxa"/>
            <w:tcBorders>
              <w:top w:val="nil"/>
              <w:left w:val="nil"/>
              <w:bottom w:val="single" w:sz="4" w:space="0" w:color="BFBFBF"/>
              <w:right w:val="single" w:sz="4" w:space="0" w:color="auto"/>
            </w:tcBorders>
            <w:shd w:val="clear" w:color="000000" w:fill="FFFFFF"/>
            <w:noWrap/>
            <w:vAlign w:val="center"/>
            <w:hideMark/>
          </w:tcPr>
          <w:p w14:paraId="740CC5E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2.62</w:t>
            </w:r>
          </w:p>
        </w:tc>
      </w:tr>
      <w:tr w:rsidR="00BB0BE5" w:rsidRPr="005B3439" w14:paraId="58A69CDB" w14:textId="77777777" w:rsidTr="00115577">
        <w:trPr>
          <w:trHeight w:val="264"/>
        </w:trPr>
        <w:tc>
          <w:tcPr>
            <w:tcW w:w="399" w:type="dxa"/>
            <w:vMerge/>
            <w:tcBorders>
              <w:top w:val="nil"/>
              <w:left w:val="nil"/>
              <w:bottom w:val="nil"/>
              <w:right w:val="nil"/>
            </w:tcBorders>
            <w:vAlign w:val="center"/>
            <w:hideMark/>
          </w:tcPr>
          <w:p w14:paraId="374EEB22"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699F405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1D73D39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auto" w:fill="auto"/>
            <w:noWrap/>
            <w:vAlign w:val="center"/>
            <w:hideMark/>
          </w:tcPr>
          <w:p w14:paraId="7F8867F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897" w:type="dxa"/>
            <w:tcBorders>
              <w:top w:val="nil"/>
              <w:left w:val="single" w:sz="4" w:space="0" w:color="BFBFBF"/>
              <w:bottom w:val="single" w:sz="4" w:space="0" w:color="BFBFBF"/>
              <w:right w:val="single" w:sz="4" w:space="0" w:color="BFBFBF"/>
            </w:tcBorders>
            <w:shd w:val="clear" w:color="000000" w:fill="FFFFFF"/>
            <w:noWrap/>
            <w:vAlign w:val="center"/>
            <w:hideMark/>
          </w:tcPr>
          <w:p w14:paraId="2F089BF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80</w:t>
            </w:r>
          </w:p>
        </w:tc>
        <w:tc>
          <w:tcPr>
            <w:tcW w:w="913" w:type="dxa"/>
            <w:tcBorders>
              <w:top w:val="nil"/>
              <w:left w:val="nil"/>
              <w:bottom w:val="single" w:sz="4" w:space="0" w:color="BFBFBF"/>
              <w:right w:val="single" w:sz="4" w:space="0" w:color="BFBFBF"/>
            </w:tcBorders>
            <w:shd w:val="clear" w:color="000000" w:fill="FFFFFF"/>
            <w:noWrap/>
            <w:vAlign w:val="center"/>
            <w:hideMark/>
          </w:tcPr>
          <w:p w14:paraId="785304C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9</w:t>
            </w:r>
          </w:p>
        </w:tc>
        <w:tc>
          <w:tcPr>
            <w:tcW w:w="917" w:type="dxa"/>
            <w:tcBorders>
              <w:top w:val="nil"/>
              <w:left w:val="nil"/>
              <w:bottom w:val="single" w:sz="4" w:space="0" w:color="BFBFBF"/>
              <w:right w:val="single" w:sz="4" w:space="0" w:color="BFBFBF"/>
            </w:tcBorders>
            <w:shd w:val="clear" w:color="000000" w:fill="FFFFFF"/>
            <w:noWrap/>
            <w:vAlign w:val="center"/>
            <w:hideMark/>
          </w:tcPr>
          <w:p w14:paraId="23EA2D4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3</w:t>
            </w:r>
          </w:p>
        </w:tc>
        <w:tc>
          <w:tcPr>
            <w:tcW w:w="697" w:type="dxa"/>
            <w:tcBorders>
              <w:top w:val="nil"/>
              <w:left w:val="nil"/>
              <w:bottom w:val="single" w:sz="4" w:space="0" w:color="BFBFBF"/>
              <w:right w:val="single" w:sz="4" w:space="0" w:color="BFBFBF"/>
            </w:tcBorders>
            <w:shd w:val="clear" w:color="000000" w:fill="FFFFFF"/>
            <w:noWrap/>
            <w:vAlign w:val="center"/>
            <w:hideMark/>
          </w:tcPr>
          <w:p w14:paraId="69D84D5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5</w:t>
            </w:r>
          </w:p>
        </w:tc>
        <w:tc>
          <w:tcPr>
            <w:tcW w:w="876" w:type="dxa"/>
            <w:tcBorders>
              <w:top w:val="nil"/>
              <w:left w:val="nil"/>
              <w:bottom w:val="single" w:sz="4" w:space="0" w:color="BFBFBF"/>
              <w:right w:val="single" w:sz="4" w:space="0" w:color="BFBFBF"/>
            </w:tcBorders>
            <w:shd w:val="clear" w:color="000000" w:fill="FFFFFF"/>
            <w:noWrap/>
            <w:vAlign w:val="center"/>
            <w:hideMark/>
          </w:tcPr>
          <w:p w14:paraId="2A1B09A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00</w:t>
            </w:r>
          </w:p>
        </w:tc>
        <w:tc>
          <w:tcPr>
            <w:tcW w:w="858" w:type="dxa"/>
            <w:tcBorders>
              <w:top w:val="nil"/>
              <w:left w:val="nil"/>
              <w:bottom w:val="single" w:sz="4" w:space="0" w:color="BFBFBF"/>
              <w:right w:val="single" w:sz="4" w:space="0" w:color="BFBFBF"/>
            </w:tcBorders>
            <w:shd w:val="clear" w:color="000000" w:fill="FFFFFF"/>
            <w:noWrap/>
            <w:vAlign w:val="center"/>
            <w:hideMark/>
          </w:tcPr>
          <w:p w14:paraId="6A4EDEE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807" w:type="dxa"/>
            <w:tcBorders>
              <w:top w:val="nil"/>
              <w:left w:val="nil"/>
              <w:bottom w:val="single" w:sz="4" w:space="0" w:color="BFBFBF"/>
              <w:right w:val="single" w:sz="4" w:space="0" w:color="BFBFBF"/>
            </w:tcBorders>
            <w:shd w:val="clear" w:color="000000" w:fill="FFFFFF"/>
            <w:noWrap/>
            <w:vAlign w:val="center"/>
            <w:hideMark/>
          </w:tcPr>
          <w:p w14:paraId="6EC93DF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825" w:type="dxa"/>
            <w:tcBorders>
              <w:top w:val="nil"/>
              <w:left w:val="nil"/>
              <w:bottom w:val="single" w:sz="4" w:space="0" w:color="BFBFBF"/>
              <w:right w:val="single" w:sz="4" w:space="0" w:color="auto"/>
            </w:tcBorders>
            <w:shd w:val="clear" w:color="000000" w:fill="FFFFFF"/>
            <w:noWrap/>
            <w:vAlign w:val="center"/>
            <w:hideMark/>
          </w:tcPr>
          <w:p w14:paraId="395A4F7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r>
      <w:tr w:rsidR="00BB0BE5" w:rsidRPr="005B3439" w14:paraId="57CE4C0F" w14:textId="77777777" w:rsidTr="00115577">
        <w:trPr>
          <w:trHeight w:val="264"/>
        </w:trPr>
        <w:tc>
          <w:tcPr>
            <w:tcW w:w="399" w:type="dxa"/>
            <w:vMerge/>
            <w:tcBorders>
              <w:top w:val="nil"/>
              <w:left w:val="nil"/>
              <w:bottom w:val="nil"/>
              <w:right w:val="nil"/>
            </w:tcBorders>
            <w:vAlign w:val="center"/>
            <w:hideMark/>
          </w:tcPr>
          <w:p w14:paraId="0ADC729A"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462526C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1A4DA04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auto" w:fill="auto"/>
            <w:noWrap/>
            <w:vAlign w:val="center"/>
            <w:hideMark/>
          </w:tcPr>
          <w:p w14:paraId="2F0A5A3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897" w:type="dxa"/>
            <w:tcBorders>
              <w:top w:val="nil"/>
              <w:left w:val="single" w:sz="4" w:space="0" w:color="BFBFBF"/>
              <w:bottom w:val="single" w:sz="4" w:space="0" w:color="BFBFBF"/>
              <w:right w:val="single" w:sz="4" w:space="0" w:color="BFBFBF"/>
            </w:tcBorders>
            <w:shd w:val="clear" w:color="000000" w:fill="FFFFFF"/>
            <w:noWrap/>
            <w:vAlign w:val="center"/>
            <w:hideMark/>
          </w:tcPr>
          <w:p w14:paraId="3B3315E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20</w:t>
            </w:r>
          </w:p>
        </w:tc>
        <w:tc>
          <w:tcPr>
            <w:tcW w:w="913" w:type="dxa"/>
            <w:tcBorders>
              <w:top w:val="nil"/>
              <w:left w:val="nil"/>
              <w:bottom w:val="single" w:sz="4" w:space="0" w:color="BFBFBF"/>
              <w:right w:val="single" w:sz="4" w:space="0" w:color="BFBFBF"/>
            </w:tcBorders>
            <w:shd w:val="clear" w:color="000000" w:fill="FFFFFF"/>
            <w:noWrap/>
            <w:vAlign w:val="center"/>
            <w:hideMark/>
          </w:tcPr>
          <w:p w14:paraId="31DCA57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82</w:t>
            </w:r>
          </w:p>
        </w:tc>
        <w:tc>
          <w:tcPr>
            <w:tcW w:w="917" w:type="dxa"/>
            <w:tcBorders>
              <w:top w:val="nil"/>
              <w:left w:val="nil"/>
              <w:bottom w:val="single" w:sz="4" w:space="0" w:color="BFBFBF"/>
              <w:right w:val="single" w:sz="4" w:space="0" w:color="BFBFBF"/>
            </w:tcBorders>
            <w:shd w:val="clear" w:color="000000" w:fill="FFFFFF"/>
            <w:noWrap/>
            <w:vAlign w:val="center"/>
            <w:hideMark/>
          </w:tcPr>
          <w:p w14:paraId="78C4E94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19</w:t>
            </w:r>
          </w:p>
        </w:tc>
        <w:tc>
          <w:tcPr>
            <w:tcW w:w="697" w:type="dxa"/>
            <w:tcBorders>
              <w:top w:val="nil"/>
              <w:left w:val="nil"/>
              <w:bottom w:val="single" w:sz="4" w:space="0" w:color="BFBFBF"/>
              <w:right w:val="single" w:sz="4" w:space="0" w:color="BFBFBF"/>
            </w:tcBorders>
            <w:shd w:val="clear" w:color="000000" w:fill="FFFFFF"/>
            <w:noWrap/>
            <w:vAlign w:val="center"/>
            <w:hideMark/>
          </w:tcPr>
          <w:p w14:paraId="353605D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5</w:t>
            </w:r>
          </w:p>
        </w:tc>
        <w:tc>
          <w:tcPr>
            <w:tcW w:w="876" w:type="dxa"/>
            <w:tcBorders>
              <w:top w:val="nil"/>
              <w:left w:val="nil"/>
              <w:bottom w:val="single" w:sz="4" w:space="0" w:color="BFBFBF"/>
              <w:right w:val="single" w:sz="4" w:space="0" w:color="BFBFBF"/>
            </w:tcBorders>
            <w:shd w:val="clear" w:color="000000" w:fill="FFFFFF"/>
            <w:noWrap/>
            <w:vAlign w:val="center"/>
            <w:hideMark/>
          </w:tcPr>
          <w:p w14:paraId="748BA44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9.00</w:t>
            </w:r>
          </w:p>
        </w:tc>
        <w:tc>
          <w:tcPr>
            <w:tcW w:w="858" w:type="dxa"/>
            <w:tcBorders>
              <w:top w:val="nil"/>
              <w:left w:val="nil"/>
              <w:bottom w:val="single" w:sz="4" w:space="0" w:color="BFBFBF"/>
              <w:right w:val="single" w:sz="4" w:space="0" w:color="BFBFBF"/>
            </w:tcBorders>
            <w:shd w:val="clear" w:color="000000" w:fill="FFFFFF"/>
            <w:noWrap/>
            <w:vAlign w:val="center"/>
            <w:hideMark/>
          </w:tcPr>
          <w:p w14:paraId="2C2961E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00</w:t>
            </w:r>
          </w:p>
        </w:tc>
        <w:tc>
          <w:tcPr>
            <w:tcW w:w="807" w:type="dxa"/>
            <w:tcBorders>
              <w:top w:val="nil"/>
              <w:left w:val="nil"/>
              <w:bottom w:val="single" w:sz="4" w:space="0" w:color="BFBFBF"/>
              <w:right w:val="single" w:sz="4" w:space="0" w:color="BFBFBF"/>
            </w:tcBorders>
            <w:shd w:val="clear" w:color="000000" w:fill="FFFFFF"/>
            <w:noWrap/>
            <w:vAlign w:val="center"/>
            <w:hideMark/>
          </w:tcPr>
          <w:p w14:paraId="4A9E94F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0</w:t>
            </w:r>
          </w:p>
        </w:tc>
        <w:tc>
          <w:tcPr>
            <w:tcW w:w="825" w:type="dxa"/>
            <w:tcBorders>
              <w:top w:val="nil"/>
              <w:left w:val="nil"/>
              <w:bottom w:val="single" w:sz="4" w:space="0" w:color="BFBFBF"/>
              <w:right w:val="single" w:sz="4" w:space="0" w:color="auto"/>
            </w:tcBorders>
            <w:shd w:val="clear" w:color="000000" w:fill="FFFFFF"/>
            <w:noWrap/>
            <w:vAlign w:val="center"/>
            <w:hideMark/>
          </w:tcPr>
          <w:p w14:paraId="40C4C53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3.00</w:t>
            </w:r>
          </w:p>
        </w:tc>
      </w:tr>
      <w:tr w:rsidR="00BB0BE5" w:rsidRPr="005B3439" w14:paraId="27194FD4" w14:textId="77777777" w:rsidTr="00115577">
        <w:trPr>
          <w:trHeight w:val="264"/>
        </w:trPr>
        <w:tc>
          <w:tcPr>
            <w:tcW w:w="399" w:type="dxa"/>
            <w:vMerge/>
            <w:tcBorders>
              <w:top w:val="nil"/>
              <w:left w:val="nil"/>
              <w:bottom w:val="nil"/>
              <w:right w:val="nil"/>
            </w:tcBorders>
            <w:vAlign w:val="center"/>
            <w:hideMark/>
          </w:tcPr>
          <w:p w14:paraId="2048B212"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1FE40F1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0B24BCA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auto"/>
              <w:right w:val="single" w:sz="4" w:space="0" w:color="auto"/>
            </w:tcBorders>
            <w:shd w:val="clear" w:color="auto" w:fill="auto"/>
            <w:noWrap/>
            <w:vAlign w:val="center"/>
            <w:hideMark/>
          </w:tcPr>
          <w:p w14:paraId="1B671D5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897" w:type="dxa"/>
            <w:tcBorders>
              <w:top w:val="nil"/>
              <w:left w:val="single" w:sz="4" w:space="0" w:color="BFBFBF"/>
              <w:bottom w:val="single" w:sz="4" w:space="0" w:color="auto"/>
              <w:right w:val="single" w:sz="4" w:space="0" w:color="BFBFBF"/>
            </w:tcBorders>
            <w:shd w:val="clear" w:color="000000" w:fill="FFFFFF"/>
            <w:noWrap/>
            <w:vAlign w:val="center"/>
            <w:hideMark/>
          </w:tcPr>
          <w:p w14:paraId="5DDCE93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w:t>
            </w:r>
          </w:p>
        </w:tc>
        <w:tc>
          <w:tcPr>
            <w:tcW w:w="913" w:type="dxa"/>
            <w:tcBorders>
              <w:top w:val="nil"/>
              <w:left w:val="nil"/>
              <w:bottom w:val="single" w:sz="4" w:space="0" w:color="auto"/>
              <w:right w:val="single" w:sz="4" w:space="0" w:color="BFBFBF"/>
            </w:tcBorders>
            <w:shd w:val="clear" w:color="000000" w:fill="FFFFFF"/>
            <w:noWrap/>
            <w:vAlign w:val="center"/>
            <w:hideMark/>
          </w:tcPr>
          <w:p w14:paraId="7EECE58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w:t>
            </w:r>
          </w:p>
        </w:tc>
        <w:tc>
          <w:tcPr>
            <w:tcW w:w="917" w:type="dxa"/>
            <w:tcBorders>
              <w:top w:val="nil"/>
              <w:left w:val="nil"/>
              <w:bottom w:val="single" w:sz="4" w:space="0" w:color="auto"/>
              <w:right w:val="single" w:sz="4" w:space="0" w:color="BFBFBF"/>
            </w:tcBorders>
            <w:shd w:val="clear" w:color="000000" w:fill="FFFFFF"/>
            <w:noWrap/>
            <w:vAlign w:val="center"/>
            <w:hideMark/>
          </w:tcPr>
          <w:p w14:paraId="612E95D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w:t>
            </w:r>
          </w:p>
        </w:tc>
        <w:tc>
          <w:tcPr>
            <w:tcW w:w="697" w:type="dxa"/>
            <w:tcBorders>
              <w:top w:val="nil"/>
              <w:left w:val="nil"/>
              <w:bottom w:val="single" w:sz="4" w:space="0" w:color="auto"/>
              <w:right w:val="single" w:sz="4" w:space="0" w:color="BFBFBF"/>
            </w:tcBorders>
            <w:shd w:val="clear" w:color="000000" w:fill="FFFFFF"/>
            <w:noWrap/>
            <w:vAlign w:val="center"/>
            <w:hideMark/>
          </w:tcPr>
          <w:p w14:paraId="5336D6E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w:t>
            </w:r>
          </w:p>
        </w:tc>
        <w:tc>
          <w:tcPr>
            <w:tcW w:w="876" w:type="dxa"/>
            <w:tcBorders>
              <w:top w:val="nil"/>
              <w:left w:val="nil"/>
              <w:bottom w:val="single" w:sz="4" w:space="0" w:color="auto"/>
              <w:right w:val="single" w:sz="4" w:space="0" w:color="BFBFBF"/>
            </w:tcBorders>
            <w:shd w:val="clear" w:color="000000" w:fill="FFFFFF"/>
            <w:noWrap/>
            <w:vAlign w:val="center"/>
            <w:hideMark/>
          </w:tcPr>
          <w:p w14:paraId="79E05E6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w:t>
            </w:r>
          </w:p>
        </w:tc>
        <w:tc>
          <w:tcPr>
            <w:tcW w:w="858" w:type="dxa"/>
            <w:tcBorders>
              <w:top w:val="nil"/>
              <w:left w:val="nil"/>
              <w:bottom w:val="single" w:sz="4" w:space="0" w:color="auto"/>
              <w:right w:val="single" w:sz="4" w:space="0" w:color="BFBFBF"/>
            </w:tcBorders>
            <w:shd w:val="clear" w:color="000000" w:fill="FFFFFF"/>
            <w:noWrap/>
            <w:vAlign w:val="center"/>
            <w:hideMark/>
          </w:tcPr>
          <w:p w14:paraId="2F92452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w:t>
            </w:r>
          </w:p>
        </w:tc>
        <w:tc>
          <w:tcPr>
            <w:tcW w:w="807" w:type="dxa"/>
            <w:tcBorders>
              <w:top w:val="nil"/>
              <w:left w:val="nil"/>
              <w:bottom w:val="single" w:sz="4" w:space="0" w:color="auto"/>
              <w:right w:val="single" w:sz="4" w:space="0" w:color="BFBFBF"/>
            </w:tcBorders>
            <w:shd w:val="clear" w:color="000000" w:fill="FFFFFF"/>
            <w:noWrap/>
            <w:vAlign w:val="center"/>
            <w:hideMark/>
          </w:tcPr>
          <w:p w14:paraId="1973916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w:t>
            </w:r>
          </w:p>
        </w:tc>
        <w:tc>
          <w:tcPr>
            <w:tcW w:w="825" w:type="dxa"/>
            <w:tcBorders>
              <w:top w:val="nil"/>
              <w:left w:val="nil"/>
              <w:bottom w:val="single" w:sz="4" w:space="0" w:color="auto"/>
              <w:right w:val="single" w:sz="4" w:space="0" w:color="auto"/>
            </w:tcBorders>
            <w:shd w:val="clear" w:color="000000" w:fill="FFFFFF"/>
            <w:noWrap/>
            <w:vAlign w:val="center"/>
            <w:hideMark/>
          </w:tcPr>
          <w:p w14:paraId="019E0B0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w:t>
            </w:r>
          </w:p>
        </w:tc>
      </w:tr>
      <w:tr w:rsidR="00BB0BE5" w:rsidRPr="005B3439" w14:paraId="6827C8CA" w14:textId="77777777" w:rsidTr="00115577">
        <w:trPr>
          <w:trHeight w:val="255"/>
        </w:trPr>
        <w:tc>
          <w:tcPr>
            <w:tcW w:w="399" w:type="dxa"/>
            <w:vMerge/>
            <w:tcBorders>
              <w:top w:val="nil"/>
              <w:left w:val="nil"/>
              <w:bottom w:val="nil"/>
              <w:right w:val="nil"/>
            </w:tcBorders>
            <w:vAlign w:val="center"/>
            <w:hideMark/>
          </w:tcPr>
          <w:p w14:paraId="1118346A"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689F6E8E" w14:textId="01E19ADB"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79"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47612DF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3</w:t>
            </w:r>
          </w:p>
        </w:tc>
        <w:tc>
          <w:tcPr>
            <w:tcW w:w="672" w:type="dxa"/>
            <w:tcBorders>
              <w:top w:val="nil"/>
              <w:left w:val="nil"/>
              <w:bottom w:val="single" w:sz="4" w:space="0" w:color="BFBFBF"/>
              <w:right w:val="single" w:sz="4" w:space="0" w:color="auto"/>
            </w:tcBorders>
            <w:shd w:val="clear" w:color="000000" w:fill="D9D9D9"/>
            <w:noWrap/>
            <w:vAlign w:val="center"/>
            <w:hideMark/>
          </w:tcPr>
          <w:p w14:paraId="762C4B5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6790" w:type="dxa"/>
            <w:gridSpan w:val="8"/>
            <w:vMerge w:val="restart"/>
            <w:tcBorders>
              <w:top w:val="single" w:sz="4" w:space="0" w:color="auto"/>
              <w:left w:val="single" w:sz="4" w:space="0" w:color="auto"/>
              <w:bottom w:val="single" w:sz="4" w:space="0" w:color="000000"/>
              <w:right w:val="single" w:sz="4" w:space="0" w:color="000000"/>
            </w:tcBorders>
            <w:shd w:val="clear" w:color="000000" w:fill="D9D9D9"/>
            <w:noWrap/>
            <w:vAlign w:val="center"/>
            <w:hideMark/>
          </w:tcPr>
          <w:p w14:paraId="1C5446A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nd.</w:t>
            </w:r>
          </w:p>
        </w:tc>
      </w:tr>
      <w:tr w:rsidR="00BB0BE5" w:rsidRPr="005B3439" w14:paraId="4D464F2A" w14:textId="77777777" w:rsidTr="00115577">
        <w:trPr>
          <w:trHeight w:val="264"/>
        </w:trPr>
        <w:tc>
          <w:tcPr>
            <w:tcW w:w="399" w:type="dxa"/>
            <w:vMerge/>
            <w:tcBorders>
              <w:top w:val="nil"/>
              <w:left w:val="nil"/>
              <w:bottom w:val="nil"/>
              <w:right w:val="nil"/>
            </w:tcBorders>
            <w:vAlign w:val="center"/>
            <w:hideMark/>
          </w:tcPr>
          <w:p w14:paraId="594ECFD6"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3F88388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67EC9F0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000000" w:fill="D9D9D9"/>
            <w:noWrap/>
            <w:vAlign w:val="center"/>
            <w:hideMark/>
          </w:tcPr>
          <w:p w14:paraId="7B9EAF0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6790" w:type="dxa"/>
            <w:gridSpan w:val="8"/>
            <w:vMerge/>
            <w:tcBorders>
              <w:top w:val="nil"/>
              <w:left w:val="nil"/>
              <w:bottom w:val="single" w:sz="4" w:space="0" w:color="BFBFBF"/>
              <w:right w:val="single" w:sz="4" w:space="0" w:color="auto"/>
            </w:tcBorders>
            <w:vAlign w:val="center"/>
            <w:hideMark/>
          </w:tcPr>
          <w:p w14:paraId="11ADA2AC"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3D871162" w14:textId="77777777" w:rsidTr="00115577">
        <w:trPr>
          <w:trHeight w:val="255"/>
        </w:trPr>
        <w:tc>
          <w:tcPr>
            <w:tcW w:w="399" w:type="dxa"/>
            <w:vMerge/>
            <w:tcBorders>
              <w:top w:val="nil"/>
              <w:left w:val="nil"/>
              <w:bottom w:val="nil"/>
              <w:right w:val="nil"/>
            </w:tcBorders>
            <w:vAlign w:val="center"/>
            <w:hideMark/>
          </w:tcPr>
          <w:p w14:paraId="1D57DE51"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4EF89E0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32D3026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000000" w:fill="D9D9D9"/>
            <w:noWrap/>
            <w:vAlign w:val="center"/>
            <w:hideMark/>
          </w:tcPr>
          <w:p w14:paraId="6410FCE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6790" w:type="dxa"/>
            <w:gridSpan w:val="8"/>
            <w:vMerge/>
            <w:tcBorders>
              <w:top w:val="nil"/>
              <w:left w:val="nil"/>
              <w:bottom w:val="single" w:sz="4" w:space="0" w:color="BFBFBF"/>
              <w:right w:val="single" w:sz="4" w:space="0" w:color="auto"/>
            </w:tcBorders>
            <w:vAlign w:val="center"/>
            <w:hideMark/>
          </w:tcPr>
          <w:p w14:paraId="7AC39DB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1EC79683" w14:textId="77777777" w:rsidTr="00115577">
        <w:trPr>
          <w:trHeight w:val="264"/>
        </w:trPr>
        <w:tc>
          <w:tcPr>
            <w:tcW w:w="399" w:type="dxa"/>
            <w:vMerge/>
            <w:tcBorders>
              <w:top w:val="nil"/>
              <w:left w:val="nil"/>
              <w:bottom w:val="nil"/>
              <w:right w:val="nil"/>
            </w:tcBorders>
            <w:vAlign w:val="center"/>
            <w:hideMark/>
          </w:tcPr>
          <w:p w14:paraId="01B2BF96"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416C8EF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7CB4AF4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nil"/>
              <w:right w:val="single" w:sz="4" w:space="0" w:color="auto"/>
            </w:tcBorders>
            <w:shd w:val="clear" w:color="000000" w:fill="D9D9D9"/>
            <w:noWrap/>
            <w:vAlign w:val="center"/>
            <w:hideMark/>
          </w:tcPr>
          <w:p w14:paraId="3AB4638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6790" w:type="dxa"/>
            <w:gridSpan w:val="8"/>
            <w:vMerge/>
            <w:tcBorders>
              <w:top w:val="nil"/>
              <w:left w:val="nil"/>
              <w:bottom w:val="nil"/>
              <w:right w:val="single" w:sz="4" w:space="0" w:color="auto"/>
            </w:tcBorders>
            <w:vAlign w:val="center"/>
            <w:hideMark/>
          </w:tcPr>
          <w:p w14:paraId="355BD35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7B130651" w14:textId="77777777" w:rsidTr="00115577">
        <w:trPr>
          <w:trHeight w:val="264"/>
        </w:trPr>
        <w:tc>
          <w:tcPr>
            <w:tcW w:w="399" w:type="dxa"/>
            <w:vMerge/>
            <w:tcBorders>
              <w:top w:val="nil"/>
              <w:left w:val="nil"/>
              <w:bottom w:val="nil"/>
              <w:right w:val="nil"/>
            </w:tcBorders>
            <w:vAlign w:val="center"/>
            <w:hideMark/>
          </w:tcPr>
          <w:p w14:paraId="69E5D443"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310D02C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5B307079"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auto"/>
              <w:right w:val="single" w:sz="4" w:space="0" w:color="auto"/>
            </w:tcBorders>
            <w:shd w:val="clear" w:color="000000" w:fill="D9D9D9"/>
            <w:noWrap/>
            <w:vAlign w:val="center"/>
            <w:hideMark/>
          </w:tcPr>
          <w:p w14:paraId="6C57A62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6790" w:type="dxa"/>
            <w:gridSpan w:val="8"/>
            <w:vMerge/>
            <w:tcBorders>
              <w:top w:val="nil"/>
              <w:left w:val="nil"/>
              <w:bottom w:val="single" w:sz="4" w:space="0" w:color="auto"/>
              <w:right w:val="single" w:sz="4" w:space="0" w:color="auto"/>
            </w:tcBorders>
            <w:vAlign w:val="center"/>
            <w:hideMark/>
          </w:tcPr>
          <w:p w14:paraId="798EEC7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1250D413" w14:textId="77777777" w:rsidTr="00115577">
        <w:trPr>
          <w:trHeight w:val="255"/>
        </w:trPr>
        <w:tc>
          <w:tcPr>
            <w:tcW w:w="399" w:type="dxa"/>
            <w:vMerge/>
            <w:tcBorders>
              <w:top w:val="nil"/>
              <w:left w:val="nil"/>
              <w:bottom w:val="nil"/>
              <w:right w:val="nil"/>
            </w:tcBorders>
            <w:vAlign w:val="center"/>
            <w:hideMark/>
          </w:tcPr>
          <w:p w14:paraId="23E65753"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56B0D56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7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8F7D0D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4</w:t>
            </w:r>
          </w:p>
        </w:tc>
        <w:tc>
          <w:tcPr>
            <w:tcW w:w="672" w:type="dxa"/>
            <w:tcBorders>
              <w:top w:val="nil"/>
              <w:left w:val="nil"/>
              <w:bottom w:val="single" w:sz="4" w:space="0" w:color="BFBFBF"/>
              <w:right w:val="single" w:sz="4" w:space="0" w:color="auto"/>
            </w:tcBorders>
            <w:shd w:val="clear" w:color="auto" w:fill="auto"/>
            <w:noWrap/>
            <w:vAlign w:val="center"/>
            <w:hideMark/>
          </w:tcPr>
          <w:p w14:paraId="3613D50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897"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31E0FA6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13</w:t>
            </w:r>
          </w:p>
        </w:tc>
        <w:tc>
          <w:tcPr>
            <w:tcW w:w="913" w:type="dxa"/>
            <w:tcBorders>
              <w:top w:val="single" w:sz="4" w:space="0" w:color="BFBFBF"/>
              <w:left w:val="nil"/>
              <w:bottom w:val="single" w:sz="4" w:space="0" w:color="BFBFBF"/>
              <w:right w:val="single" w:sz="4" w:space="0" w:color="BFBFBF"/>
            </w:tcBorders>
            <w:shd w:val="clear" w:color="000000" w:fill="FFFFFF"/>
            <w:noWrap/>
            <w:vAlign w:val="center"/>
            <w:hideMark/>
          </w:tcPr>
          <w:p w14:paraId="1EF2775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2</w:t>
            </w:r>
          </w:p>
        </w:tc>
        <w:tc>
          <w:tcPr>
            <w:tcW w:w="917" w:type="dxa"/>
            <w:tcBorders>
              <w:top w:val="nil"/>
              <w:left w:val="nil"/>
              <w:bottom w:val="nil"/>
              <w:right w:val="nil"/>
            </w:tcBorders>
            <w:shd w:val="clear" w:color="auto" w:fill="auto"/>
            <w:noWrap/>
            <w:vAlign w:val="center"/>
            <w:hideMark/>
          </w:tcPr>
          <w:p w14:paraId="56D81F9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5</w:t>
            </w:r>
          </w:p>
        </w:tc>
        <w:tc>
          <w:tcPr>
            <w:tcW w:w="697"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3C41A4E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65</w:t>
            </w:r>
          </w:p>
        </w:tc>
        <w:tc>
          <w:tcPr>
            <w:tcW w:w="876" w:type="dxa"/>
            <w:tcBorders>
              <w:top w:val="single" w:sz="4" w:space="0" w:color="BFBFBF"/>
              <w:left w:val="nil"/>
              <w:bottom w:val="single" w:sz="4" w:space="0" w:color="BFBFBF"/>
              <w:right w:val="single" w:sz="4" w:space="0" w:color="BFBFBF"/>
            </w:tcBorders>
            <w:shd w:val="clear" w:color="000000" w:fill="FFFFFF"/>
            <w:noWrap/>
            <w:vAlign w:val="center"/>
            <w:hideMark/>
          </w:tcPr>
          <w:p w14:paraId="3D60D83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34</w:t>
            </w:r>
          </w:p>
        </w:tc>
        <w:tc>
          <w:tcPr>
            <w:tcW w:w="858" w:type="dxa"/>
            <w:tcBorders>
              <w:top w:val="single" w:sz="4" w:space="0" w:color="BFBFBF"/>
              <w:left w:val="nil"/>
              <w:bottom w:val="single" w:sz="4" w:space="0" w:color="BFBFBF"/>
              <w:right w:val="single" w:sz="4" w:space="0" w:color="BFBFBF"/>
            </w:tcBorders>
            <w:shd w:val="clear" w:color="000000" w:fill="FFFFFF"/>
            <w:noWrap/>
            <w:vAlign w:val="center"/>
            <w:hideMark/>
          </w:tcPr>
          <w:p w14:paraId="4754623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7</w:t>
            </w:r>
          </w:p>
        </w:tc>
        <w:tc>
          <w:tcPr>
            <w:tcW w:w="807" w:type="dxa"/>
            <w:tcBorders>
              <w:top w:val="single" w:sz="4" w:space="0" w:color="BFBFBF"/>
              <w:left w:val="nil"/>
              <w:bottom w:val="single" w:sz="4" w:space="0" w:color="BFBFBF"/>
              <w:right w:val="single" w:sz="4" w:space="0" w:color="BFBFBF"/>
            </w:tcBorders>
            <w:shd w:val="clear" w:color="000000" w:fill="FFFFFF"/>
            <w:noWrap/>
            <w:vAlign w:val="center"/>
            <w:hideMark/>
          </w:tcPr>
          <w:p w14:paraId="0B48D1D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94</w:t>
            </w:r>
          </w:p>
        </w:tc>
        <w:tc>
          <w:tcPr>
            <w:tcW w:w="825" w:type="dxa"/>
            <w:tcBorders>
              <w:top w:val="single" w:sz="4" w:space="0" w:color="BFBFBF"/>
              <w:left w:val="nil"/>
              <w:bottom w:val="single" w:sz="4" w:space="0" w:color="BFBFBF"/>
              <w:right w:val="single" w:sz="4" w:space="0" w:color="auto"/>
            </w:tcBorders>
            <w:shd w:val="clear" w:color="000000" w:fill="FFFFFF"/>
            <w:noWrap/>
            <w:vAlign w:val="center"/>
            <w:hideMark/>
          </w:tcPr>
          <w:p w14:paraId="03A5FFB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9.94</w:t>
            </w:r>
          </w:p>
        </w:tc>
      </w:tr>
      <w:tr w:rsidR="00BB0BE5" w:rsidRPr="005B3439" w14:paraId="0F2AB054" w14:textId="77777777" w:rsidTr="00115577">
        <w:trPr>
          <w:trHeight w:val="264"/>
        </w:trPr>
        <w:tc>
          <w:tcPr>
            <w:tcW w:w="399" w:type="dxa"/>
            <w:vMerge/>
            <w:tcBorders>
              <w:top w:val="nil"/>
              <w:left w:val="nil"/>
              <w:bottom w:val="nil"/>
              <w:right w:val="nil"/>
            </w:tcBorders>
            <w:vAlign w:val="center"/>
            <w:hideMark/>
          </w:tcPr>
          <w:p w14:paraId="41E48B48"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77C033B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238C6579"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auto" w:fill="auto"/>
            <w:noWrap/>
            <w:vAlign w:val="center"/>
            <w:hideMark/>
          </w:tcPr>
          <w:p w14:paraId="5C1D87C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897" w:type="dxa"/>
            <w:tcBorders>
              <w:top w:val="nil"/>
              <w:left w:val="single" w:sz="4" w:space="0" w:color="BFBFBF"/>
              <w:bottom w:val="single" w:sz="4" w:space="0" w:color="BFBFBF"/>
              <w:right w:val="single" w:sz="4" w:space="0" w:color="BFBFBF"/>
            </w:tcBorders>
            <w:shd w:val="clear" w:color="000000" w:fill="FFFFFF"/>
            <w:noWrap/>
            <w:vAlign w:val="center"/>
            <w:hideMark/>
          </w:tcPr>
          <w:p w14:paraId="73EEDFA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0</w:t>
            </w:r>
          </w:p>
        </w:tc>
        <w:tc>
          <w:tcPr>
            <w:tcW w:w="913" w:type="dxa"/>
            <w:tcBorders>
              <w:top w:val="nil"/>
              <w:left w:val="nil"/>
              <w:bottom w:val="single" w:sz="4" w:space="0" w:color="BFBFBF"/>
              <w:right w:val="single" w:sz="4" w:space="0" w:color="BFBFBF"/>
            </w:tcBorders>
            <w:shd w:val="clear" w:color="000000" w:fill="FFFFFF"/>
            <w:noWrap/>
            <w:vAlign w:val="center"/>
            <w:hideMark/>
          </w:tcPr>
          <w:p w14:paraId="2E077F0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0</w:t>
            </w:r>
          </w:p>
        </w:tc>
        <w:tc>
          <w:tcPr>
            <w:tcW w:w="917" w:type="dxa"/>
            <w:tcBorders>
              <w:top w:val="single" w:sz="4" w:space="0" w:color="BFBFBF"/>
              <w:left w:val="nil"/>
              <w:bottom w:val="single" w:sz="4" w:space="0" w:color="BFBFBF"/>
              <w:right w:val="single" w:sz="4" w:space="0" w:color="BFBFBF"/>
            </w:tcBorders>
            <w:shd w:val="clear" w:color="000000" w:fill="FFFFFF"/>
            <w:noWrap/>
            <w:vAlign w:val="center"/>
            <w:hideMark/>
          </w:tcPr>
          <w:p w14:paraId="70A2377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2</w:t>
            </w:r>
          </w:p>
        </w:tc>
        <w:tc>
          <w:tcPr>
            <w:tcW w:w="697" w:type="dxa"/>
            <w:tcBorders>
              <w:top w:val="nil"/>
              <w:left w:val="nil"/>
              <w:bottom w:val="single" w:sz="4" w:space="0" w:color="BFBFBF"/>
              <w:right w:val="single" w:sz="4" w:space="0" w:color="BFBFBF"/>
            </w:tcBorders>
            <w:shd w:val="clear" w:color="000000" w:fill="FFFFFF"/>
            <w:noWrap/>
            <w:vAlign w:val="center"/>
            <w:hideMark/>
          </w:tcPr>
          <w:p w14:paraId="1A37BCD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5</w:t>
            </w:r>
          </w:p>
        </w:tc>
        <w:tc>
          <w:tcPr>
            <w:tcW w:w="876" w:type="dxa"/>
            <w:tcBorders>
              <w:top w:val="nil"/>
              <w:left w:val="nil"/>
              <w:bottom w:val="single" w:sz="4" w:space="0" w:color="BFBFBF"/>
              <w:right w:val="single" w:sz="4" w:space="0" w:color="BFBFBF"/>
            </w:tcBorders>
            <w:shd w:val="clear" w:color="000000" w:fill="FFFFFF"/>
            <w:noWrap/>
            <w:vAlign w:val="center"/>
            <w:hideMark/>
          </w:tcPr>
          <w:p w14:paraId="67540C1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53</w:t>
            </w:r>
          </w:p>
        </w:tc>
        <w:tc>
          <w:tcPr>
            <w:tcW w:w="858" w:type="dxa"/>
            <w:tcBorders>
              <w:top w:val="nil"/>
              <w:left w:val="nil"/>
              <w:bottom w:val="single" w:sz="4" w:space="0" w:color="BFBFBF"/>
              <w:right w:val="single" w:sz="4" w:space="0" w:color="BFBFBF"/>
            </w:tcBorders>
            <w:shd w:val="clear" w:color="000000" w:fill="FFFFFF"/>
            <w:noWrap/>
            <w:vAlign w:val="center"/>
            <w:hideMark/>
          </w:tcPr>
          <w:p w14:paraId="1E61EBD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9</w:t>
            </w:r>
          </w:p>
        </w:tc>
        <w:tc>
          <w:tcPr>
            <w:tcW w:w="807" w:type="dxa"/>
            <w:tcBorders>
              <w:top w:val="nil"/>
              <w:left w:val="nil"/>
              <w:bottom w:val="single" w:sz="4" w:space="0" w:color="BFBFBF"/>
              <w:right w:val="single" w:sz="4" w:space="0" w:color="BFBFBF"/>
            </w:tcBorders>
            <w:shd w:val="clear" w:color="000000" w:fill="FFFFFF"/>
            <w:noWrap/>
            <w:vAlign w:val="center"/>
            <w:hideMark/>
          </w:tcPr>
          <w:p w14:paraId="2DA0494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4</w:t>
            </w:r>
          </w:p>
        </w:tc>
        <w:tc>
          <w:tcPr>
            <w:tcW w:w="825" w:type="dxa"/>
            <w:tcBorders>
              <w:top w:val="nil"/>
              <w:left w:val="nil"/>
              <w:bottom w:val="single" w:sz="4" w:space="0" w:color="BFBFBF"/>
              <w:right w:val="single" w:sz="4" w:space="0" w:color="auto"/>
            </w:tcBorders>
            <w:shd w:val="clear" w:color="000000" w:fill="FFFFFF"/>
            <w:noWrap/>
            <w:vAlign w:val="center"/>
            <w:hideMark/>
          </w:tcPr>
          <w:p w14:paraId="792803E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3.74</w:t>
            </w:r>
          </w:p>
        </w:tc>
      </w:tr>
      <w:tr w:rsidR="00BB0BE5" w:rsidRPr="005B3439" w14:paraId="6B93F36E" w14:textId="77777777" w:rsidTr="00115577">
        <w:trPr>
          <w:trHeight w:val="264"/>
        </w:trPr>
        <w:tc>
          <w:tcPr>
            <w:tcW w:w="399" w:type="dxa"/>
            <w:vMerge/>
            <w:tcBorders>
              <w:top w:val="nil"/>
              <w:left w:val="nil"/>
              <w:bottom w:val="nil"/>
              <w:right w:val="nil"/>
            </w:tcBorders>
            <w:vAlign w:val="center"/>
            <w:hideMark/>
          </w:tcPr>
          <w:p w14:paraId="73BB4048"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719E0C1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57425A4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auto" w:fill="auto"/>
            <w:noWrap/>
            <w:vAlign w:val="center"/>
            <w:hideMark/>
          </w:tcPr>
          <w:p w14:paraId="278DDE6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897" w:type="dxa"/>
            <w:tcBorders>
              <w:top w:val="nil"/>
              <w:left w:val="single" w:sz="4" w:space="0" w:color="BFBFBF"/>
              <w:bottom w:val="single" w:sz="4" w:space="0" w:color="BFBFBF"/>
              <w:right w:val="single" w:sz="4" w:space="0" w:color="BFBFBF"/>
            </w:tcBorders>
            <w:shd w:val="clear" w:color="000000" w:fill="FFFFFF"/>
            <w:noWrap/>
            <w:vAlign w:val="center"/>
            <w:hideMark/>
          </w:tcPr>
          <w:p w14:paraId="089A37B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0</w:t>
            </w:r>
          </w:p>
        </w:tc>
        <w:tc>
          <w:tcPr>
            <w:tcW w:w="913" w:type="dxa"/>
            <w:tcBorders>
              <w:top w:val="nil"/>
              <w:left w:val="nil"/>
              <w:bottom w:val="single" w:sz="4" w:space="0" w:color="BFBFBF"/>
              <w:right w:val="single" w:sz="4" w:space="0" w:color="BFBFBF"/>
            </w:tcBorders>
            <w:shd w:val="clear" w:color="000000" w:fill="FFFFFF"/>
            <w:noWrap/>
            <w:vAlign w:val="center"/>
            <w:hideMark/>
          </w:tcPr>
          <w:p w14:paraId="1F582B9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5</w:t>
            </w:r>
          </w:p>
        </w:tc>
        <w:tc>
          <w:tcPr>
            <w:tcW w:w="917" w:type="dxa"/>
            <w:tcBorders>
              <w:top w:val="nil"/>
              <w:left w:val="nil"/>
              <w:bottom w:val="single" w:sz="4" w:space="0" w:color="BFBFBF"/>
              <w:right w:val="single" w:sz="4" w:space="0" w:color="BFBFBF"/>
            </w:tcBorders>
            <w:shd w:val="clear" w:color="000000" w:fill="FFFFFF"/>
            <w:noWrap/>
            <w:vAlign w:val="center"/>
            <w:hideMark/>
          </w:tcPr>
          <w:p w14:paraId="148D1DF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697" w:type="dxa"/>
            <w:tcBorders>
              <w:top w:val="nil"/>
              <w:left w:val="nil"/>
              <w:bottom w:val="single" w:sz="4" w:space="0" w:color="BFBFBF"/>
              <w:right w:val="single" w:sz="4" w:space="0" w:color="BFBFBF"/>
            </w:tcBorders>
            <w:shd w:val="clear" w:color="000000" w:fill="FFFFFF"/>
            <w:noWrap/>
            <w:vAlign w:val="center"/>
            <w:hideMark/>
          </w:tcPr>
          <w:p w14:paraId="04C36BF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5</w:t>
            </w:r>
          </w:p>
        </w:tc>
        <w:tc>
          <w:tcPr>
            <w:tcW w:w="876" w:type="dxa"/>
            <w:tcBorders>
              <w:top w:val="nil"/>
              <w:left w:val="nil"/>
              <w:bottom w:val="single" w:sz="4" w:space="0" w:color="BFBFBF"/>
              <w:right w:val="single" w:sz="4" w:space="0" w:color="BFBFBF"/>
            </w:tcBorders>
            <w:shd w:val="clear" w:color="000000" w:fill="FFFFFF"/>
            <w:noWrap/>
            <w:vAlign w:val="center"/>
            <w:hideMark/>
          </w:tcPr>
          <w:p w14:paraId="5811B76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858" w:type="dxa"/>
            <w:tcBorders>
              <w:top w:val="nil"/>
              <w:left w:val="nil"/>
              <w:bottom w:val="single" w:sz="4" w:space="0" w:color="BFBFBF"/>
              <w:right w:val="single" w:sz="4" w:space="0" w:color="BFBFBF"/>
            </w:tcBorders>
            <w:shd w:val="clear" w:color="000000" w:fill="FFFFFF"/>
            <w:noWrap/>
            <w:vAlign w:val="center"/>
            <w:hideMark/>
          </w:tcPr>
          <w:p w14:paraId="3AB5A7A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807" w:type="dxa"/>
            <w:tcBorders>
              <w:top w:val="nil"/>
              <w:left w:val="nil"/>
              <w:bottom w:val="single" w:sz="4" w:space="0" w:color="BFBFBF"/>
              <w:right w:val="single" w:sz="4" w:space="0" w:color="BFBFBF"/>
            </w:tcBorders>
            <w:shd w:val="clear" w:color="000000" w:fill="FFFFFF"/>
            <w:noWrap/>
            <w:vAlign w:val="center"/>
            <w:hideMark/>
          </w:tcPr>
          <w:p w14:paraId="65ECDB0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25" w:type="dxa"/>
            <w:tcBorders>
              <w:top w:val="nil"/>
              <w:left w:val="nil"/>
              <w:bottom w:val="single" w:sz="4" w:space="0" w:color="BFBFBF"/>
              <w:right w:val="single" w:sz="4" w:space="0" w:color="auto"/>
            </w:tcBorders>
            <w:shd w:val="clear" w:color="000000" w:fill="FFFFFF"/>
            <w:noWrap/>
            <w:vAlign w:val="center"/>
            <w:hideMark/>
          </w:tcPr>
          <w:p w14:paraId="4A9C5C7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r>
      <w:tr w:rsidR="00BB0BE5" w:rsidRPr="005B3439" w14:paraId="4135AC06" w14:textId="77777777" w:rsidTr="00115577">
        <w:trPr>
          <w:trHeight w:val="264"/>
        </w:trPr>
        <w:tc>
          <w:tcPr>
            <w:tcW w:w="399" w:type="dxa"/>
            <w:vMerge/>
            <w:tcBorders>
              <w:top w:val="nil"/>
              <w:left w:val="nil"/>
              <w:bottom w:val="nil"/>
              <w:right w:val="nil"/>
            </w:tcBorders>
            <w:vAlign w:val="center"/>
            <w:hideMark/>
          </w:tcPr>
          <w:p w14:paraId="25EEB7A0"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520747EC"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7C5EF78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auto" w:fill="auto"/>
            <w:noWrap/>
            <w:vAlign w:val="center"/>
            <w:hideMark/>
          </w:tcPr>
          <w:p w14:paraId="624C061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897" w:type="dxa"/>
            <w:tcBorders>
              <w:top w:val="nil"/>
              <w:left w:val="single" w:sz="4" w:space="0" w:color="BFBFBF"/>
              <w:bottom w:val="single" w:sz="4" w:space="0" w:color="BFBFBF"/>
              <w:right w:val="single" w:sz="4" w:space="0" w:color="BFBFBF"/>
            </w:tcBorders>
            <w:shd w:val="clear" w:color="000000" w:fill="FFFFFF"/>
            <w:noWrap/>
            <w:vAlign w:val="center"/>
            <w:hideMark/>
          </w:tcPr>
          <w:p w14:paraId="19924B7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00</w:t>
            </w:r>
          </w:p>
        </w:tc>
        <w:tc>
          <w:tcPr>
            <w:tcW w:w="913" w:type="dxa"/>
            <w:tcBorders>
              <w:top w:val="nil"/>
              <w:left w:val="nil"/>
              <w:bottom w:val="single" w:sz="4" w:space="0" w:color="BFBFBF"/>
              <w:right w:val="single" w:sz="4" w:space="0" w:color="BFBFBF"/>
            </w:tcBorders>
            <w:shd w:val="clear" w:color="000000" w:fill="FFFFFF"/>
            <w:noWrap/>
            <w:vAlign w:val="center"/>
            <w:hideMark/>
          </w:tcPr>
          <w:p w14:paraId="1C64F28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18</w:t>
            </w:r>
          </w:p>
        </w:tc>
        <w:tc>
          <w:tcPr>
            <w:tcW w:w="917" w:type="dxa"/>
            <w:tcBorders>
              <w:top w:val="nil"/>
              <w:left w:val="nil"/>
              <w:bottom w:val="single" w:sz="4" w:space="0" w:color="BFBFBF"/>
              <w:right w:val="single" w:sz="4" w:space="0" w:color="BFBFBF"/>
            </w:tcBorders>
            <w:shd w:val="clear" w:color="000000" w:fill="FFFFFF"/>
            <w:noWrap/>
            <w:vAlign w:val="center"/>
            <w:hideMark/>
          </w:tcPr>
          <w:p w14:paraId="67B94C5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71</w:t>
            </w:r>
          </w:p>
        </w:tc>
        <w:tc>
          <w:tcPr>
            <w:tcW w:w="697" w:type="dxa"/>
            <w:tcBorders>
              <w:top w:val="nil"/>
              <w:left w:val="nil"/>
              <w:bottom w:val="single" w:sz="4" w:space="0" w:color="BFBFBF"/>
              <w:right w:val="single" w:sz="4" w:space="0" w:color="BFBFBF"/>
            </w:tcBorders>
            <w:shd w:val="clear" w:color="000000" w:fill="FFFFFF"/>
            <w:noWrap/>
            <w:vAlign w:val="center"/>
            <w:hideMark/>
          </w:tcPr>
          <w:p w14:paraId="4AB3300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50</w:t>
            </w:r>
          </w:p>
        </w:tc>
        <w:tc>
          <w:tcPr>
            <w:tcW w:w="876" w:type="dxa"/>
            <w:tcBorders>
              <w:top w:val="nil"/>
              <w:left w:val="nil"/>
              <w:bottom w:val="single" w:sz="4" w:space="0" w:color="BFBFBF"/>
              <w:right w:val="single" w:sz="4" w:space="0" w:color="BFBFBF"/>
            </w:tcBorders>
            <w:shd w:val="clear" w:color="000000" w:fill="FFFFFF"/>
            <w:noWrap/>
            <w:vAlign w:val="center"/>
            <w:hideMark/>
          </w:tcPr>
          <w:p w14:paraId="5747394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3.00</w:t>
            </w:r>
          </w:p>
        </w:tc>
        <w:tc>
          <w:tcPr>
            <w:tcW w:w="858" w:type="dxa"/>
            <w:tcBorders>
              <w:top w:val="nil"/>
              <w:left w:val="nil"/>
              <w:bottom w:val="single" w:sz="4" w:space="0" w:color="BFBFBF"/>
              <w:right w:val="single" w:sz="4" w:space="0" w:color="BFBFBF"/>
            </w:tcBorders>
            <w:shd w:val="clear" w:color="000000" w:fill="FFFFFF"/>
            <w:noWrap/>
            <w:vAlign w:val="center"/>
            <w:hideMark/>
          </w:tcPr>
          <w:p w14:paraId="626CB7A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00</w:t>
            </w:r>
          </w:p>
        </w:tc>
        <w:tc>
          <w:tcPr>
            <w:tcW w:w="807" w:type="dxa"/>
            <w:tcBorders>
              <w:top w:val="nil"/>
              <w:left w:val="nil"/>
              <w:bottom w:val="single" w:sz="4" w:space="0" w:color="BFBFBF"/>
              <w:right w:val="single" w:sz="4" w:space="0" w:color="BFBFBF"/>
            </w:tcBorders>
            <w:shd w:val="clear" w:color="000000" w:fill="FFFFFF"/>
            <w:noWrap/>
            <w:vAlign w:val="center"/>
            <w:hideMark/>
          </w:tcPr>
          <w:p w14:paraId="7FCF36B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00</w:t>
            </w:r>
          </w:p>
        </w:tc>
        <w:tc>
          <w:tcPr>
            <w:tcW w:w="825" w:type="dxa"/>
            <w:tcBorders>
              <w:top w:val="nil"/>
              <w:left w:val="nil"/>
              <w:bottom w:val="single" w:sz="4" w:space="0" w:color="BFBFBF"/>
              <w:right w:val="single" w:sz="4" w:space="0" w:color="auto"/>
            </w:tcBorders>
            <w:shd w:val="clear" w:color="000000" w:fill="FFFFFF"/>
            <w:noWrap/>
            <w:vAlign w:val="center"/>
            <w:hideMark/>
          </w:tcPr>
          <w:p w14:paraId="4B74217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8.00</w:t>
            </w:r>
          </w:p>
        </w:tc>
      </w:tr>
      <w:tr w:rsidR="00BB0BE5" w:rsidRPr="005B3439" w14:paraId="1B734994" w14:textId="77777777" w:rsidTr="00115577">
        <w:trPr>
          <w:trHeight w:val="264"/>
        </w:trPr>
        <w:tc>
          <w:tcPr>
            <w:tcW w:w="399" w:type="dxa"/>
            <w:vMerge/>
            <w:tcBorders>
              <w:top w:val="nil"/>
              <w:left w:val="nil"/>
              <w:bottom w:val="nil"/>
              <w:right w:val="nil"/>
            </w:tcBorders>
            <w:vAlign w:val="center"/>
            <w:hideMark/>
          </w:tcPr>
          <w:p w14:paraId="4315466F"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223BEB8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6FC6DC99"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auto"/>
              <w:right w:val="single" w:sz="4" w:space="0" w:color="auto"/>
            </w:tcBorders>
            <w:shd w:val="clear" w:color="auto" w:fill="auto"/>
            <w:noWrap/>
            <w:vAlign w:val="center"/>
            <w:hideMark/>
          </w:tcPr>
          <w:p w14:paraId="3B09DBE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897" w:type="dxa"/>
            <w:tcBorders>
              <w:top w:val="nil"/>
              <w:left w:val="single" w:sz="4" w:space="0" w:color="BFBFBF"/>
              <w:bottom w:val="single" w:sz="4" w:space="0" w:color="auto"/>
              <w:right w:val="single" w:sz="4" w:space="0" w:color="BFBFBF"/>
            </w:tcBorders>
            <w:shd w:val="clear" w:color="000000" w:fill="FFFFFF"/>
            <w:noWrap/>
            <w:vAlign w:val="center"/>
            <w:hideMark/>
          </w:tcPr>
          <w:p w14:paraId="0445422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8</w:t>
            </w:r>
          </w:p>
        </w:tc>
        <w:tc>
          <w:tcPr>
            <w:tcW w:w="913" w:type="dxa"/>
            <w:tcBorders>
              <w:top w:val="nil"/>
              <w:left w:val="nil"/>
              <w:bottom w:val="single" w:sz="4" w:space="0" w:color="auto"/>
              <w:right w:val="single" w:sz="4" w:space="0" w:color="BFBFBF"/>
            </w:tcBorders>
            <w:shd w:val="clear" w:color="000000" w:fill="FFFFFF"/>
            <w:noWrap/>
            <w:vAlign w:val="center"/>
            <w:hideMark/>
          </w:tcPr>
          <w:p w14:paraId="7007657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w:t>
            </w:r>
          </w:p>
        </w:tc>
        <w:tc>
          <w:tcPr>
            <w:tcW w:w="917" w:type="dxa"/>
            <w:tcBorders>
              <w:top w:val="nil"/>
              <w:left w:val="nil"/>
              <w:bottom w:val="single" w:sz="4" w:space="0" w:color="auto"/>
              <w:right w:val="single" w:sz="4" w:space="0" w:color="BFBFBF"/>
            </w:tcBorders>
            <w:shd w:val="clear" w:color="000000" w:fill="FFFFFF"/>
            <w:noWrap/>
            <w:vAlign w:val="center"/>
            <w:hideMark/>
          </w:tcPr>
          <w:p w14:paraId="66CDB41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w:t>
            </w:r>
          </w:p>
        </w:tc>
        <w:tc>
          <w:tcPr>
            <w:tcW w:w="697" w:type="dxa"/>
            <w:tcBorders>
              <w:top w:val="nil"/>
              <w:left w:val="nil"/>
              <w:bottom w:val="single" w:sz="4" w:space="0" w:color="auto"/>
              <w:right w:val="single" w:sz="4" w:space="0" w:color="BFBFBF"/>
            </w:tcBorders>
            <w:shd w:val="clear" w:color="000000" w:fill="FFFFFF"/>
            <w:noWrap/>
            <w:vAlign w:val="center"/>
            <w:hideMark/>
          </w:tcPr>
          <w:p w14:paraId="7C82D96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w:t>
            </w:r>
          </w:p>
        </w:tc>
        <w:tc>
          <w:tcPr>
            <w:tcW w:w="876" w:type="dxa"/>
            <w:tcBorders>
              <w:top w:val="nil"/>
              <w:left w:val="nil"/>
              <w:bottom w:val="single" w:sz="4" w:space="0" w:color="auto"/>
              <w:right w:val="single" w:sz="4" w:space="0" w:color="BFBFBF"/>
            </w:tcBorders>
            <w:shd w:val="clear" w:color="000000" w:fill="FFFFFF"/>
            <w:noWrap/>
            <w:vAlign w:val="center"/>
            <w:hideMark/>
          </w:tcPr>
          <w:p w14:paraId="42DB38B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w:t>
            </w:r>
          </w:p>
        </w:tc>
        <w:tc>
          <w:tcPr>
            <w:tcW w:w="858" w:type="dxa"/>
            <w:tcBorders>
              <w:top w:val="nil"/>
              <w:left w:val="nil"/>
              <w:bottom w:val="single" w:sz="4" w:space="0" w:color="auto"/>
              <w:right w:val="single" w:sz="4" w:space="0" w:color="BFBFBF"/>
            </w:tcBorders>
            <w:shd w:val="clear" w:color="000000" w:fill="FFFFFF"/>
            <w:noWrap/>
            <w:vAlign w:val="center"/>
            <w:hideMark/>
          </w:tcPr>
          <w:p w14:paraId="6F1B4DF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w:t>
            </w:r>
          </w:p>
        </w:tc>
        <w:tc>
          <w:tcPr>
            <w:tcW w:w="807" w:type="dxa"/>
            <w:tcBorders>
              <w:top w:val="nil"/>
              <w:left w:val="nil"/>
              <w:bottom w:val="single" w:sz="4" w:space="0" w:color="auto"/>
              <w:right w:val="single" w:sz="4" w:space="0" w:color="BFBFBF"/>
            </w:tcBorders>
            <w:shd w:val="clear" w:color="000000" w:fill="FFFFFF"/>
            <w:noWrap/>
            <w:vAlign w:val="center"/>
            <w:hideMark/>
          </w:tcPr>
          <w:p w14:paraId="058C0C1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w:t>
            </w:r>
          </w:p>
        </w:tc>
        <w:tc>
          <w:tcPr>
            <w:tcW w:w="825" w:type="dxa"/>
            <w:tcBorders>
              <w:top w:val="nil"/>
              <w:left w:val="nil"/>
              <w:bottom w:val="single" w:sz="4" w:space="0" w:color="auto"/>
              <w:right w:val="single" w:sz="4" w:space="0" w:color="auto"/>
            </w:tcBorders>
            <w:shd w:val="clear" w:color="000000" w:fill="FFFFFF"/>
            <w:noWrap/>
            <w:vAlign w:val="center"/>
            <w:hideMark/>
          </w:tcPr>
          <w:p w14:paraId="68B8FA9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w:t>
            </w:r>
          </w:p>
        </w:tc>
      </w:tr>
      <w:tr w:rsidR="00BB0BE5" w:rsidRPr="005B3439" w14:paraId="2380DAEC" w14:textId="77777777" w:rsidTr="00115577">
        <w:trPr>
          <w:trHeight w:val="255"/>
        </w:trPr>
        <w:tc>
          <w:tcPr>
            <w:tcW w:w="399" w:type="dxa"/>
            <w:vMerge/>
            <w:tcBorders>
              <w:top w:val="nil"/>
              <w:left w:val="nil"/>
              <w:bottom w:val="nil"/>
              <w:right w:val="nil"/>
            </w:tcBorders>
            <w:vAlign w:val="center"/>
            <w:hideMark/>
          </w:tcPr>
          <w:p w14:paraId="30DA85DD"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4A4E339F" w14:textId="3415E76D"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79"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351F276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4</w:t>
            </w:r>
          </w:p>
        </w:tc>
        <w:tc>
          <w:tcPr>
            <w:tcW w:w="672" w:type="dxa"/>
            <w:tcBorders>
              <w:top w:val="nil"/>
              <w:left w:val="nil"/>
              <w:bottom w:val="single" w:sz="4" w:space="0" w:color="BFBFBF"/>
              <w:right w:val="single" w:sz="4" w:space="0" w:color="auto"/>
            </w:tcBorders>
            <w:shd w:val="clear" w:color="000000" w:fill="D9D9D9"/>
            <w:noWrap/>
            <w:vAlign w:val="center"/>
            <w:hideMark/>
          </w:tcPr>
          <w:p w14:paraId="0737E06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897" w:type="dxa"/>
            <w:tcBorders>
              <w:top w:val="nil"/>
              <w:left w:val="single" w:sz="4" w:space="0" w:color="BFBFBF"/>
              <w:bottom w:val="single" w:sz="4" w:space="0" w:color="BFBFBF"/>
              <w:right w:val="single" w:sz="4" w:space="0" w:color="BFBFBF"/>
            </w:tcBorders>
            <w:shd w:val="clear" w:color="000000" w:fill="D9D9D9"/>
            <w:noWrap/>
            <w:vAlign w:val="center"/>
            <w:hideMark/>
          </w:tcPr>
          <w:p w14:paraId="05A7BF0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69</w:t>
            </w:r>
          </w:p>
        </w:tc>
        <w:tc>
          <w:tcPr>
            <w:tcW w:w="913" w:type="dxa"/>
            <w:tcBorders>
              <w:top w:val="nil"/>
              <w:left w:val="nil"/>
              <w:bottom w:val="single" w:sz="4" w:space="0" w:color="BFBFBF"/>
              <w:right w:val="single" w:sz="4" w:space="0" w:color="BFBFBF"/>
            </w:tcBorders>
            <w:shd w:val="clear" w:color="000000" w:fill="D9D9D9"/>
            <w:noWrap/>
            <w:vAlign w:val="center"/>
            <w:hideMark/>
          </w:tcPr>
          <w:p w14:paraId="0F586EE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8</w:t>
            </w:r>
          </w:p>
        </w:tc>
        <w:tc>
          <w:tcPr>
            <w:tcW w:w="917" w:type="dxa"/>
            <w:vMerge w:val="restart"/>
            <w:tcBorders>
              <w:top w:val="nil"/>
              <w:left w:val="nil"/>
              <w:right w:val="single" w:sz="4" w:space="0" w:color="BFBFBF"/>
            </w:tcBorders>
            <w:shd w:val="clear" w:color="000000" w:fill="D9D9D9"/>
            <w:noWrap/>
            <w:vAlign w:val="center"/>
            <w:hideMark/>
          </w:tcPr>
          <w:p w14:paraId="21E791F1" w14:textId="77777777" w:rsidR="00BB0BE5" w:rsidRDefault="00BB0BE5" w:rsidP="00BB0BE5">
            <w:pPr>
              <w:spacing w:before="0" w:after="0"/>
              <w:jc w:val="center"/>
              <w:rPr>
                <w:rFonts w:asciiTheme="minorHAnsi" w:hAnsiTheme="minorHAnsi" w:cstheme="minorHAnsi"/>
                <w:color w:val="000000"/>
                <w:sz w:val="18"/>
                <w:szCs w:val="18"/>
                <w:lang w:val="en-AU" w:eastAsia="en-AU"/>
              </w:rPr>
            </w:pPr>
          </w:p>
          <w:p w14:paraId="602666E3" w14:textId="77777777" w:rsidR="00BB0BE5" w:rsidRDefault="00BB0BE5" w:rsidP="00BB0BE5">
            <w:pPr>
              <w:spacing w:before="0" w:after="0"/>
              <w:jc w:val="center"/>
              <w:rPr>
                <w:rFonts w:asciiTheme="minorHAnsi" w:hAnsiTheme="minorHAnsi" w:cstheme="minorHAnsi"/>
                <w:color w:val="000000"/>
                <w:sz w:val="18"/>
                <w:szCs w:val="18"/>
                <w:lang w:val="en-AU" w:eastAsia="en-AU"/>
              </w:rPr>
            </w:pPr>
          </w:p>
          <w:p w14:paraId="0C85031C" w14:textId="77777777" w:rsidR="00BB0BE5" w:rsidRDefault="00BB0BE5" w:rsidP="00BB0BE5">
            <w:pPr>
              <w:spacing w:before="0" w:after="0"/>
              <w:jc w:val="center"/>
              <w:rPr>
                <w:rFonts w:asciiTheme="minorHAnsi" w:hAnsiTheme="minorHAnsi" w:cstheme="minorHAnsi"/>
                <w:color w:val="000000"/>
                <w:sz w:val="18"/>
                <w:szCs w:val="18"/>
                <w:lang w:val="en-AU" w:eastAsia="en-AU"/>
              </w:rPr>
            </w:pPr>
          </w:p>
          <w:p w14:paraId="78AD22CC" w14:textId="03D7E551"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nd.</w:t>
            </w:r>
          </w:p>
          <w:p w14:paraId="4EA4257B" w14:textId="50B0829C"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697" w:type="dxa"/>
            <w:tcBorders>
              <w:top w:val="nil"/>
              <w:left w:val="nil"/>
              <w:bottom w:val="single" w:sz="4" w:space="0" w:color="BFBFBF"/>
              <w:right w:val="single" w:sz="4" w:space="0" w:color="BFBFBF"/>
            </w:tcBorders>
            <w:shd w:val="clear" w:color="000000" w:fill="D9D9D9"/>
            <w:noWrap/>
            <w:vAlign w:val="center"/>
            <w:hideMark/>
          </w:tcPr>
          <w:p w14:paraId="0A3EC00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65</w:t>
            </w:r>
          </w:p>
        </w:tc>
        <w:tc>
          <w:tcPr>
            <w:tcW w:w="876" w:type="dxa"/>
            <w:tcBorders>
              <w:top w:val="nil"/>
              <w:left w:val="nil"/>
              <w:bottom w:val="single" w:sz="4" w:space="0" w:color="BFBFBF"/>
              <w:right w:val="single" w:sz="4" w:space="0" w:color="BFBFBF"/>
            </w:tcBorders>
            <w:shd w:val="clear" w:color="000000" w:fill="D9D9D9"/>
            <w:noWrap/>
            <w:vAlign w:val="center"/>
            <w:hideMark/>
          </w:tcPr>
          <w:p w14:paraId="245A301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50</w:t>
            </w:r>
          </w:p>
        </w:tc>
        <w:tc>
          <w:tcPr>
            <w:tcW w:w="858" w:type="dxa"/>
            <w:tcBorders>
              <w:top w:val="nil"/>
              <w:left w:val="nil"/>
              <w:bottom w:val="single" w:sz="4" w:space="0" w:color="BFBFBF"/>
              <w:right w:val="single" w:sz="4" w:space="0" w:color="BFBFBF"/>
            </w:tcBorders>
            <w:shd w:val="clear" w:color="000000" w:fill="D9D9D9"/>
            <w:noWrap/>
            <w:vAlign w:val="center"/>
            <w:hideMark/>
          </w:tcPr>
          <w:p w14:paraId="32F4219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6</w:t>
            </w:r>
          </w:p>
        </w:tc>
        <w:tc>
          <w:tcPr>
            <w:tcW w:w="807" w:type="dxa"/>
            <w:tcBorders>
              <w:top w:val="nil"/>
              <w:left w:val="nil"/>
              <w:bottom w:val="single" w:sz="4" w:space="0" w:color="BFBFBF"/>
              <w:right w:val="single" w:sz="4" w:space="0" w:color="BFBFBF"/>
            </w:tcBorders>
            <w:shd w:val="clear" w:color="000000" w:fill="D9D9D9"/>
            <w:noWrap/>
            <w:vAlign w:val="center"/>
            <w:hideMark/>
          </w:tcPr>
          <w:p w14:paraId="5AB8CCD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7</w:t>
            </w:r>
          </w:p>
        </w:tc>
        <w:tc>
          <w:tcPr>
            <w:tcW w:w="825" w:type="dxa"/>
            <w:tcBorders>
              <w:top w:val="nil"/>
              <w:left w:val="nil"/>
              <w:bottom w:val="single" w:sz="4" w:space="0" w:color="BFBFBF"/>
              <w:right w:val="single" w:sz="4" w:space="0" w:color="auto"/>
            </w:tcBorders>
            <w:shd w:val="clear" w:color="000000" w:fill="D9D9D9"/>
            <w:noWrap/>
            <w:vAlign w:val="center"/>
            <w:hideMark/>
          </w:tcPr>
          <w:p w14:paraId="7E97E03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9.93</w:t>
            </w:r>
          </w:p>
        </w:tc>
      </w:tr>
      <w:tr w:rsidR="00BB0BE5" w:rsidRPr="005B3439" w14:paraId="03729D0A" w14:textId="77777777" w:rsidTr="00115577">
        <w:trPr>
          <w:trHeight w:val="264"/>
        </w:trPr>
        <w:tc>
          <w:tcPr>
            <w:tcW w:w="399" w:type="dxa"/>
            <w:vMerge/>
            <w:tcBorders>
              <w:top w:val="nil"/>
              <w:left w:val="nil"/>
              <w:bottom w:val="nil"/>
              <w:right w:val="nil"/>
            </w:tcBorders>
            <w:vAlign w:val="center"/>
            <w:hideMark/>
          </w:tcPr>
          <w:p w14:paraId="215B53D9"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47AC639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3B75040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000000" w:fill="D9D9D9"/>
            <w:noWrap/>
            <w:vAlign w:val="center"/>
            <w:hideMark/>
          </w:tcPr>
          <w:p w14:paraId="132748A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897" w:type="dxa"/>
            <w:tcBorders>
              <w:top w:val="nil"/>
              <w:left w:val="single" w:sz="4" w:space="0" w:color="BFBFBF"/>
              <w:bottom w:val="single" w:sz="4" w:space="0" w:color="BFBFBF"/>
              <w:right w:val="single" w:sz="4" w:space="0" w:color="BFBFBF"/>
            </w:tcBorders>
            <w:shd w:val="clear" w:color="000000" w:fill="D9D9D9"/>
            <w:noWrap/>
            <w:vAlign w:val="center"/>
            <w:hideMark/>
          </w:tcPr>
          <w:p w14:paraId="651BABB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30</w:t>
            </w:r>
          </w:p>
        </w:tc>
        <w:tc>
          <w:tcPr>
            <w:tcW w:w="913" w:type="dxa"/>
            <w:tcBorders>
              <w:top w:val="nil"/>
              <w:left w:val="nil"/>
              <w:bottom w:val="single" w:sz="4" w:space="0" w:color="BFBFBF"/>
              <w:right w:val="single" w:sz="4" w:space="0" w:color="BFBFBF"/>
            </w:tcBorders>
            <w:shd w:val="clear" w:color="000000" w:fill="D9D9D9"/>
            <w:noWrap/>
            <w:vAlign w:val="center"/>
            <w:hideMark/>
          </w:tcPr>
          <w:p w14:paraId="7196DB3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3</w:t>
            </w:r>
          </w:p>
        </w:tc>
        <w:tc>
          <w:tcPr>
            <w:tcW w:w="917" w:type="dxa"/>
            <w:vMerge/>
            <w:tcBorders>
              <w:left w:val="nil"/>
              <w:right w:val="single" w:sz="4" w:space="0" w:color="BFBFBF"/>
            </w:tcBorders>
            <w:shd w:val="clear" w:color="000000" w:fill="D9D9D9"/>
            <w:noWrap/>
            <w:vAlign w:val="center"/>
            <w:hideMark/>
          </w:tcPr>
          <w:p w14:paraId="43651ACF" w14:textId="50D20185"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697" w:type="dxa"/>
            <w:tcBorders>
              <w:top w:val="nil"/>
              <w:left w:val="nil"/>
              <w:bottom w:val="single" w:sz="4" w:space="0" w:color="BFBFBF"/>
              <w:right w:val="single" w:sz="4" w:space="0" w:color="BFBFBF"/>
            </w:tcBorders>
            <w:shd w:val="clear" w:color="000000" w:fill="D9D9D9"/>
            <w:noWrap/>
            <w:vAlign w:val="center"/>
            <w:hideMark/>
          </w:tcPr>
          <w:p w14:paraId="18C24FD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9</w:t>
            </w:r>
          </w:p>
        </w:tc>
        <w:tc>
          <w:tcPr>
            <w:tcW w:w="876" w:type="dxa"/>
            <w:tcBorders>
              <w:top w:val="nil"/>
              <w:left w:val="nil"/>
              <w:bottom w:val="single" w:sz="4" w:space="0" w:color="BFBFBF"/>
              <w:right w:val="single" w:sz="4" w:space="0" w:color="BFBFBF"/>
            </w:tcBorders>
            <w:shd w:val="clear" w:color="000000" w:fill="D9D9D9"/>
            <w:noWrap/>
            <w:vAlign w:val="center"/>
            <w:hideMark/>
          </w:tcPr>
          <w:p w14:paraId="717DC05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61</w:t>
            </w:r>
          </w:p>
        </w:tc>
        <w:tc>
          <w:tcPr>
            <w:tcW w:w="858" w:type="dxa"/>
            <w:tcBorders>
              <w:top w:val="nil"/>
              <w:left w:val="nil"/>
              <w:bottom w:val="single" w:sz="4" w:space="0" w:color="BFBFBF"/>
              <w:right w:val="single" w:sz="4" w:space="0" w:color="BFBFBF"/>
            </w:tcBorders>
            <w:shd w:val="clear" w:color="000000" w:fill="D9D9D9"/>
            <w:noWrap/>
            <w:vAlign w:val="center"/>
            <w:hideMark/>
          </w:tcPr>
          <w:p w14:paraId="0049F17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4</w:t>
            </w:r>
          </w:p>
        </w:tc>
        <w:tc>
          <w:tcPr>
            <w:tcW w:w="807" w:type="dxa"/>
            <w:tcBorders>
              <w:top w:val="nil"/>
              <w:left w:val="nil"/>
              <w:bottom w:val="single" w:sz="4" w:space="0" w:color="BFBFBF"/>
              <w:right w:val="single" w:sz="4" w:space="0" w:color="BFBFBF"/>
            </w:tcBorders>
            <w:shd w:val="clear" w:color="000000" w:fill="D9D9D9"/>
            <w:noWrap/>
            <w:vAlign w:val="center"/>
            <w:hideMark/>
          </w:tcPr>
          <w:p w14:paraId="2FC19DA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8</w:t>
            </w:r>
          </w:p>
        </w:tc>
        <w:tc>
          <w:tcPr>
            <w:tcW w:w="825" w:type="dxa"/>
            <w:tcBorders>
              <w:top w:val="nil"/>
              <w:left w:val="nil"/>
              <w:bottom w:val="single" w:sz="4" w:space="0" w:color="BFBFBF"/>
              <w:right w:val="single" w:sz="4" w:space="0" w:color="auto"/>
            </w:tcBorders>
            <w:shd w:val="clear" w:color="000000" w:fill="D9D9D9"/>
            <w:noWrap/>
            <w:vAlign w:val="center"/>
            <w:hideMark/>
          </w:tcPr>
          <w:p w14:paraId="31C8E7D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7.11</w:t>
            </w:r>
          </w:p>
        </w:tc>
      </w:tr>
      <w:tr w:rsidR="00BB0BE5" w:rsidRPr="005B3439" w14:paraId="110C9DA2" w14:textId="77777777" w:rsidTr="00115577">
        <w:trPr>
          <w:trHeight w:val="264"/>
        </w:trPr>
        <w:tc>
          <w:tcPr>
            <w:tcW w:w="399" w:type="dxa"/>
            <w:vMerge/>
            <w:tcBorders>
              <w:top w:val="nil"/>
              <w:left w:val="nil"/>
              <w:bottom w:val="nil"/>
              <w:right w:val="nil"/>
            </w:tcBorders>
            <w:vAlign w:val="center"/>
            <w:hideMark/>
          </w:tcPr>
          <w:p w14:paraId="5EFF471F"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02585CD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12EE38C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000000" w:fill="D9D9D9"/>
            <w:noWrap/>
            <w:vAlign w:val="center"/>
            <w:hideMark/>
          </w:tcPr>
          <w:p w14:paraId="580555F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897" w:type="dxa"/>
            <w:tcBorders>
              <w:top w:val="nil"/>
              <w:left w:val="single" w:sz="4" w:space="0" w:color="BFBFBF"/>
              <w:bottom w:val="single" w:sz="4" w:space="0" w:color="BFBFBF"/>
              <w:right w:val="single" w:sz="4" w:space="0" w:color="BFBFBF"/>
            </w:tcBorders>
            <w:shd w:val="clear" w:color="000000" w:fill="D9D9D9"/>
            <w:noWrap/>
            <w:vAlign w:val="center"/>
            <w:hideMark/>
          </w:tcPr>
          <w:p w14:paraId="5FBF67C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0</w:t>
            </w:r>
          </w:p>
        </w:tc>
        <w:tc>
          <w:tcPr>
            <w:tcW w:w="913" w:type="dxa"/>
            <w:tcBorders>
              <w:top w:val="nil"/>
              <w:left w:val="nil"/>
              <w:bottom w:val="single" w:sz="4" w:space="0" w:color="BFBFBF"/>
              <w:right w:val="single" w:sz="4" w:space="0" w:color="BFBFBF"/>
            </w:tcBorders>
            <w:shd w:val="clear" w:color="000000" w:fill="D9D9D9"/>
            <w:noWrap/>
            <w:vAlign w:val="center"/>
            <w:hideMark/>
          </w:tcPr>
          <w:p w14:paraId="4CFE0E7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6</w:t>
            </w:r>
          </w:p>
        </w:tc>
        <w:tc>
          <w:tcPr>
            <w:tcW w:w="917" w:type="dxa"/>
            <w:vMerge/>
            <w:tcBorders>
              <w:left w:val="nil"/>
              <w:right w:val="single" w:sz="4" w:space="0" w:color="BFBFBF"/>
            </w:tcBorders>
            <w:shd w:val="clear" w:color="000000" w:fill="D9D9D9"/>
            <w:noWrap/>
            <w:vAlign w:val="center"/>
            <w:hideMark/>
          </w:tcPr>
          <w:p w14:paraId="497DFA1E" w14:textId="2C690556"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697" w:type="dxa"/>
            <w:tcBorders>
              <w:top w:val="nil"/>
              <w:left w:val="nil"/>
              <w:bottom w:val="single" w:sz="4" w:space="0" w:color="BFBFBF"/>
              <w:right w:val="single" w:sz="4" w:space="0" w:color="BFBFBF"/>
            </w:tcBorders>
            <w:shd w:val="clear" w:color="000000" w:fill="D9D9D9"/>
            <w:noWrap/>
            <w:vAlign w:val="center"/>
            <w:hideMark/>
          </w:tcPr>
          <w:p w14:paraId="00F139A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5</w:t>
            </w:r>
          </w:p>
        </w:tc>
        <w:tc>
          <w:tcPr>
            <w:tcW w:w="876" w:type="dxa"/>
            <w:tcBorders>
              <w:top w:val="nil"/>
              <w:left w:val="nil"/>
              <w:bottom w:val="single" w:sz="4" w:space="0" w:color="BFBFBF"/>
              <w:right w:val="single" w:sz="4" w:space="0" w:color="BFBFBF"/>
            </w:tcBorders>
            <w:shd w:val="clear" w:color="000000" w:fill="D9D9D9"/>
            <w:noWrap/>
            <w:vAlign w:val="center"/>
            <w:hideMark/>
          </w:tcPr>
          <w:p w14:paraId="413D6C9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858" w:type="dxa"/>
            <w:tcBorders>
              <w:top w:val="nil"/>
              <w:left w:val="nil"/>
              <w:bottom w:val="single" w:sz="4" w:space="0" w:color="BFBFBF"/>
              <w:right w:val="single" w:sz="4" w:space="0" w:color="BFBFBF"/>
            </w:tcBorders>
            <w:shd w:val="clear" w:color="000000" w:fill="D9D9D9"/>
            <w:noWrap/>
            <w:vAlign w:val="center"/>
            <w:hideMark/>
          </w:tcPr>
          <w:p w14:paraId="6C7BF48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807" w:type="dxa"/>
            <w:tcBorders>
              <w:top w:val="nil"/>
              <w:left w:val="nil"/>
              <w:bottom w:val="single" w:sz="4" w:space="0" w:color="BFBFBF"/>
              <w:right w:val="single" w:sz="4" w:space="0" w:color="BFBFBF"/>
            </w:tcBorders>
            <w:shd w:val="clear" w:color="000000" w:fill="D9D9D9"/>
            <w:noWrap/>
            <w:vAlign w:val="center"/>
            <w:hideMark/>
          </w:tcPr>
          <w:p w14:paraId="6A601D1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25" w:type="dxa"/>
            <w:tcBorders>
              <w:top w:val="nil"/>
              <w:left w:val="nil"/>
              <w:bottom w:val="single" w:sz="4" w:space="0" w:color="BFBFBF"/>
              <w:right w:val="single" w:sz="4" w:space="0" w:color="auto"/>
            </w:tcBorders>
            <w:shd w:val="clear" w:color="000000" w:fill="D9D9D9"/>
            <w:noWrap/>
            <w:vAlign w:val="center"/>
            <w:hideMark/>
          </w:tcPr>
          <w:p w14:paraId="044974A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r>
      <w:tr w:rsidR="00BB0BE5" w:rsidRPr="005B3439" w14:paraId="683C054B" w14:textId="77777777" w:rsidTr="00115577">
        <w:trPr>
          <w:trHeight w:val="264"/>
        </w:trPr>
        <w:tc>
          <w:tcPr>
            <w:tcW w:w="399" w:type="dxa"/>
            <w:vMerge/>
            <w:tcBorders>
              <w:top w:val="nil"/>
              <w:left w:val="nil"/>
              <w:bottom w:val="nil"/>
              <w:right w:val="nil"/>
            </w:tcBorders>
            <w:vAlign w:val="center"/>
            <w:hideMark/>
          </w:tcPr>
          <w:p w14:paraId="2C081277"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4CB9251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75CFBBB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000000" w:fill="D9D9D9"/>
            <w:noWrap/>
            <w:vAlign w:val="center"/>
            <w:hideMark/>
          </w:tcPr>
          <w:p w14:paraId="3D62353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897" w:type="dxa"/>
            <w:tcBorders>
              <w:top w:val="nil"/>
              <w:left w:val="single" w:sz="4" w:space="0" w:color="BFBFBF"/>
              <w:bottom w:val="single" w:sz="4" w:space="0" w:color="BFBFBF"/>
              <w:right w:val="single" w:sz="4" w:space="0" w:color="BFBFBF"/>
            </w:tcBorders>
            <w:shd w:val="clear" w:color="000000" w:fill="D9D9D9"/>
            <w:noWrap/>
            <w:vAlign w:val="center"/>
            <w:hideMark/>
          </w:tcPr>
          <w:p w14:paraId="7B9FC2F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00</w:t>
            </w:r>
          </w:p>
        </w:tc>
        <w:tc>
          <w:tcPr>
            <w:tcW w:w="913" w:type="dxa"/>
            <w:tcBorders>
              <w:top w:val="nil"/>
              <w:left w:val="nil"/>
              <w:bottom w:val="single" w:sz="4" w:space="0" w:color="BFBFBF"/>
              <w:right w:val="single" w:sz="4" w:space="0" w:color="BFBFBF"/>
            </w:tcBorders>
            <w:shd w:val="clear" w:color="000000" w:fill="D9D9D9"/>
            <w:noWrap/>
            <w:vAlign w:val="center"/>
            <w:hideMark/>
          </w:tcPr>
          <w:p w14:paraId="3B07449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6</w:t>
            </w:r>
          </w:p>
        </w:tc>
        <w:tc>
          <w:tcPr>
            <w:tcW w:w="917" w:type="dxa"/>
            <w:vMerge/>
            <w:tcBorders>
              <w:left w:val="nil"/>
              <w:right w:val="single" w:sz="4" w:space="0" w:color="BFBFBF"/>
            </w:tcBorders>
            <w:shd w:val="clear" w:color="000000" w:fill="D9D9D9"/>
            <w:noWrap/>
            <w:vAlign w:val="center"/>
            <w:hideMark/>
          </w:tcPr>
          <w:p w14:paraId="20E00E95" w14:textId="1D5E7016"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697" w:type="dxa"/>
            <w:tcBorders>
              <w:top w:val="nil"/>
              <w:left w:val="nil"/>
              <w:bottom w:val="single" w:sz="4" w:space="0" w:color="BFBFBF"/>
              <w:right w:val="single" w:sz="4" w:space="0" w:color="BFBFBF"/>
            </w:tcBorders>
            <w:shd w:val="clear" w:color="000000" w:fill="D9D9D9"/>
            <w:noWrap/>
            <w:vAlign w:val="center"/>
            <w:hideMark/>
          </w:tcPr>
          <w:p w14:paraId="4E9C31E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97</w:t>
            </w:r>
          </w:p>
        </w:tc>
        <w:tc>
          <w:tcPr>
            <w:tcW w:w="876" w:type="dxa"/>
            <w:tcBorders>
              <w:top w:val="nil"/>
              <w:left w:val="nil"/>
              <w:bottom w:val="single" w:sz="4" w:space="0" w:color="BFBFBF"/>
              <w:right w:val="single" w:sz="4" w:space="0" w:color="BFBFBF"/>
            </w:tcBorders>
            <w:shd w:val="clear" w:color="000000" w:fill="D9D9D9"/>
            <w:noWrap/>
            <w:vAlign w:val="center"/>
            <w:hideMark/>
          </w:tcPr>
          <w:p w14:paraId="593391E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8.00</w:t>
            </w:r>
          </w:p>
        </w:tc>
        <w:tc>
          <w:tcPr>
            <w:tcW w:w="858" w:type="dxa"/>
            <w:tcBorders>
              <w:top w:val="nil"/>
              <w:left w:val="nil"/>
              <w:bottom w:val="single" w:sz="4" w:space="0" w:color="BFBFBF"/>
              <w:right w:val="single" w:sz="4" w:space="0" w:color="BFBFBF"/>
            </w:tcBorders>
            <w:shd w:val="clear" w:color="000000" w:fill="D9D9D9"/>
            <w:noWrap/>
            <w:vAlign w:val="center"/>
            <w:hideMark/>
          </w:tcPr>
          <w:p w14:paraId="2A7252F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807" w:type="dxa"/>
            <w:tcBorders>
              <w:top w:val="nil"/>
              <w:left w:val="nil"/>
              <w:bottom w:val="single" w:sz="4" w:space="0" w:color="BFBFBF"/>
              <w:right w:val="single" w:sz="4" w:space="0" w:color="BFBFBF"/>
            </w:tcBorders>
            <w:shd w:val="clear" w:color="000000" w:fill="D9D9D9"/>
            <w:noWrap/>
            <w:vAlign w:val="center"/>
            <w:hideMark/>
          </w:tcPr>
          <w:p w14:paraId="7EE4CE9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0</w:t>
            </w:r>
          </w:p>
        </w:tc>
        <w:tc>
          <w:tcPr>
            <w:tcW w:w="825" w:type="dxa"/>
            <w:tcBorders>
              <w:top w:val="nil"/>
              <w:left w:val="nil"/>
              <w:bottom w:val="single" w:sz="4" w:space="0" w:color="BFBFBF"/>
              <w:right w:val="single" w:sz="4" w:space="0" w:color="auto"/>
            </w:tcBorders>
            <w:shd w:val="clear" w:color="000000" w:fill="D9D9D9"/>
            <w:noWrap/>
            <w:vAlign w:val="center"/>
            <w:hideMark/>
          </w:tcPr>
          <w:p w14:paraId="2AD5D43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8.00</w:t>
            </w:r>
          </w:p>
        </w:tc>
      </w:tr>
      <w:tr w:rsidR="00BB0BE5" w:rsidRPr="005B3439" w14:paraId="1AF5AADB" w14:textId="77777777" w:rsidTr="00115577">
        <w:trPr>
          <w:trHeight w:val="264"/>
        </w:trPr>
        <w:tc>
          <w:tcPr>
            <w:tcW w:w="399" w:type="dxa"/>
            <w:vMerge/>
            <w:tcBorders>
              <w:top w:val="nil"/>
              <w:left w:val="nil"/>
              <w:bottom w:val="nil"/>
              <w:right w:val="nil"/>
            </w:tcBorders>
            <w:vAlign w:val="center"/>
            <w:hideMark/>
          </w:tcPr>
          <w:p w14:paraId="61A405FB"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6C86521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78070E8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auto"/>
              <w:right w:val="single" w:sz="4" w:space="0" w:color="auto"/>
            </w:tcBorders>
            <w:shd w:val="clear" w:color="000000" w:fill="D9D9D9"/>
            <w:noWrap/>
            <w:vAlign w:val="center"/>
            <w:hideMark/>
          </w:tcPr>
          <w:p w14:paraId="41C4F4E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897" w:type="dxa"/>
            <w:tcBorders>
              <w:top w:val="nil"/>
              <w:left w:val="single" w:sz="4" w:space="0" w:color="BFBFBF"/>
              <w:bottom w:val="single" w:sz="4" w:space="0" w:color="auto"/>
              <w:right w:val="single" w:sz="4" w:space="0" w:color="BFBFBF"/>
            </w:tcBorders>
            <w:shd w:val="clear" w:color="000000" w:fill="D9D9D9"/>
            <w:noWrap/>
            <w:vAlign w:val="center"/>
            <w:hideMark/>
          </w:tcPr>
          <w:p w14:paraId="3BF54EF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0</w:t>
            </w:r>
          </w:p>
        </w:tc>
        <w:tc>
          <w:tcPr>
            <w:tcW w:w="913" w:type="dxa"/>
            <w:tcBorders>
              <w:top w:val="nil"/>
              <w:left w:val="nil"/>
              <w:bottom w:val="single" w:sz="4" w:space="0" w:color="auto"/>
              <w:right w:val="single" w:sz="4" w:space="0" w:color="BFBFBF"/>
            </w:tcBorders>
            <w:shd w:val="clear" w:color="000000" w:fill="D9D9D9"/>
            <w:noWrap/>
            <w:vAlign w:val="center"/>
            <w:hideMark/>
          </w:tcPr>
          <w:p w14:paraId="4CE320E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0</w:t>
            </w:r>
          </w:p>
        </w:tc>
        <w:tc>
          <w:tcPr>
            <w:tcW w:w="917" w:type="dxa"/>
            <w:vMerge/>
            <w:tcBorders>
              <w:left w:val="nil"/>
              <w:bottom w:val="single" w:sz="4" w:space="0" w:color="auto"/>
              <w:right w:val="single" w:sz="4" w:space="0" w:color="BFBFBF"/>
            </w:tcBorders>
            <w:shd w:val="clear" w:color="000000" w:fill="D9D9D9"/>
            <w:noWrap/>
            <w:vAlign w:val="center"/>
            <w:hideMark/>
          </w:tcPr>
          <w:p w14:paraId="407279EA" w14:textId="64E4D685"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697" w:type="dxa"/>
            <w:tcBorders>
              <w:top w:val="nil"/>
              <w:left w:val="nil"/>
              <w:bottom w:val="single" w:sz="4" w:space="0" w:color="auto"/>
              <w:right w:val="single" w:sz="4" w:space="0" w:color="BFBFBF"/>
            </w:tcBorders>
            <w:shd w:val="clear" w:color="000000" w:fill="D9D9D9"/>
            <w:noWrap/>
            <w:vAlign w:val="center"/>
            <w:hideMark/>
          </w:tcPr>
          <w:p w14:paraId="02BBD5B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00</w:t>
            </w:r>
          </w:p>
        </w:tc>
        <w:tc>
          <w:tcPr>
            <w:tcW w:w="876" w:type="dxa"/>
            <w:tcBorders>
              <w:top w:val="nil"/>
              <w:left w:val="nil"/>
              <w:bottom w:val="single" w:sz="4" w:space="0" w:color="auto"/>
              <w:right w:val="single" w:sz="4" w:space="0" w:color="BFBFBF"/>
            </w:tcBorders>
            <w:shd w:val="clear" w:color="000000" w:fill="D9D9D9"/>
            <w:noWrap/>
            <w:vAlign w:val="center"/>
            <w:hideMark/>
          </w:tcPr>
          <w:p w14:paraId="7B034AF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0</w:t>
            </w:r>
          </w:p>
        </w:tc>
        <w:tc>
          <w:tcPr>
            <w:tcW w:w="858" w:type="dxa"/>
            <w:tcBorders>
              <w:top w:val="nil"/>
              <w:left w:val="nil"/>
              <w:bottom w:val="single" w:sz="4" w:space="0" w:color="auto"/>
              <w:right w:val="single" w:sz="4" w:space="0" w:color="BFBFBF"/>
            </w:tcBorders>
            <w:shd w:val="clear" w:color="000000" w:fill="D9D9D9"/>
            <w:noWrap/>
            <w:vAlign w:val="center"/>
            <w:hideMark/>
          </w:tcPr>
          <w:p w14:paraId="485FAC0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0</w:t>
            </w:r>
          </w:p>
        </w:tc>
        <w:tc>
          <w:tcPr>
            <w:tcW w:w="807" w:type="dxa"/>
            <w:tcBorders>
              <w:top w:val="nil"/>
              <w:left w:val="nil"/>
              <w:bottom w:val="single" w:sz="4" w:space="0" w:color="auto"/>
              <w:right w:val="single" w:sz="4" w:space="0" w:color="BFBFBF"/>
            </w:tcBorders>
            <w:shd w:val="clear" w:color="000000" w:fill="D9D9D9"/>
            <w:noWrap/>
            <w:vAlign w:val="center"/>
            <w:hideMark/>
          </w:tcPr>
          <w:p w14:paraId="1956EE8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0</w:t>
            </w:r>
          </w:p>
        </w:tc>
        <w:tc>
          <w:tcPr>
            <w:tcW w:w="825" w:type="dxa"/>
            <w:tcBorders>
              <w:top w:val="nil"/>
              <w:left w:val="nil"/>
              <w:bottom w:val="single" w:sz="4" w:space="0" w:color="auto"/>
              <w:right w:val="single" w:sz="4" w:space="0" w:color="auto"/>
            </w:tcBorders>
            <w:shd w:val="clear" w:color="000000" w:fill="D9D9D9"/>
            <w:noWrap/>
            <w:vAlign w:val="center"/>
            <w:hideMark/>
          </w:tcPr>
          <w:p w14:paraId="370A233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0</w:t>
            </w:r>
          </w:p>
        </w:tc>
      </w:tr>
      <w:tr w:rsidR="00BB0BE5" w:rsidRPr="005B3439" w14:paraId="6DDA2C39" w14:textId="77777777" w:rsidTr="00115577">
        <w:trPr>
          <w:trHeight w:val="255"/>
        </w:trPr>
        <w:tc>
          <w:tcPr>
            <w:tcW w:w="399" w:type="dxa"/>
            <w:vMerge/>
            <w:tcBorders>
              <w:top w:val="nil"/>
              <w:left w:val="nil"/>
              <w:bottom w:val="nil"/>
              <w:right w:val="nil"/>
            </w:tcBorders>
            <w:vAlign w:val="center"/>
            <w:hideMark/>
          </w:tcPr>
          <w:p w14:paraId="5DA85E09"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1F2C6E3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7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68DF46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P</w:t>
            </w:r>
          </w:p>
        </w:tc>
        <w:tc>
          <w:tcPr>
            <w:tcW w:w="672" w:type="dxa"/>
            <w:tcBorders>
              <w:top w:val="nil"/>
              <w:left w:val="nil"/>
              <w:bottom w:val="single" w:sz="4" w:space="0" w:color="BFBFBF"/>
              <w:right w:val="single" w:sz="4" w:space="0" w:color="auto"/>
            </w:tcBorders>
            <w:shd w:val="clear" w:color="auto" w:fill="auto"/>
            <w:noWrap/>
            <w:vAlign w:val="center"/>
            <w:hideMark/>
          </w:tcPr>
          <w:p w14:paraId="0EE4D50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897"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7BCD325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6</w:t>
            </w:r>
          </w:p>
        </w:tc>
        <w:tc>
          <w:tcPr>
            <w:tcW w:w="913" w:type="dxa"/>
            <w:tcBorders>
              <w:top w:val="single" w:sz="4" w:space="0" w:color="BFBFBF"/>
              <w:left w:val="nil"/>
              <w:bottom w:val="single" w:sz="4" w:space="0" w:color="BFBFBF"/>
              <w:right w:val="single" w:sz="4" w:space="0" w:color="BFBFBF"/>
            </w:tcBorders>
            <w:shd w:val="clear" w:color="000000" w:fill="FFFFFF"/>
            <w:noWrap/>
            <w:vAlign w:val="center"/>
            <w:hideMark/>
          </w:tcPr>
          <w:p w14:paraId="0A10909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8</w:t>
            </w:r>
          </w:p>
        </w:tc>
        <w:tc>
          <w:tcPr>
            <w:tcW w:w="917" w:type="dxa"/>
            <w:tcBorders>
              <w:top w:val="nil"/>
              <w:left w:val="nil"/>
              <w:bottom w:val="nil"/>
              <w:right w:val="nil"/>
            </w:tcBorders>
            <w:shd w:val="clear" w:color="auto" w:fill="auto"/>
            <w:noWrap/>
            <w:vAlign w:val="center"/>
            <w:hideMark/>
          </w:tcPr>
          <w:p w14:paraId="3888B79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6</w:t>
            </w:r>
          </w:p>
        </w:tc>
        <w:tc>
          <w:tcPr>
            <w:tcW w:w="697"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6FF9076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9</w:t>
            </w:r>
          </w:p>
        </w:tc>
        <w:tc>
          <w:tcPr>
            <w:tcW w:w="876" w:type="dxa"/>
            <w:tcBorders>
              <w:top w:val="single" w:sz="4" w:space="0" w:color="BFBFBF"/>
              <w:left w:val="nil"/>
              <w:bottom w:val="single" w:sz="4" w:space="0" w:color="BFBFBF"/>
              <w:right w:val="single" w:sz="4" w:space="0" w:color="BFBFBF"/>
            </w:tcBorders>
            <w:shd w:val="clear" w:color="000000" w:fill="FFFFFF"/>
            <w:noWrap/>
            <w:vAlign w:val="center"/>
            <w:hideMark/>
          </w:tcPr>
          <w:p w14:paraId="3F9E06E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85</w:t>
            </w:r>
          </w:p>
        </w:tc>
        <w:tc>
          <w:tcPr>
            <w:tcW w:w="858" w:type="dxa"/>
            <w:tcBorders>
              <w:top w:val="single" w:sz="4" w:space="0" w:color="BFBFBF"/>
              <w:left w:val="nil"/>
              <w:bottom w:val="single" w:sz="4" w:space="0" w:color="BFBFBF"/>
              <w:right w:val="single" w:sz="4" w:space="0" w:color="BFBFBF"/>
            </w:tcBorders>
            <w:shd w:val="clear" w:color="000000" w:fill="FFFFFF"/>
            <w:noWrap/>
            <w:vAlign w:val="center"/>
            <w:hideMark/>
          </w:tcPr>
          <w:p w14:paraId="2C7BE24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9</w:t>
            </w:r>
          </w:p>
        </w:tc>
        <w:tc>
          <w:tcPr>
            <w:tcW w:w="807" w:type="dxa"/>
            <w:tcBorders>
              <w:top w:val="single" w:sz="4" w:space="0" w:color="BFBFBF"/>
              <w:left w:val="nil"/>
              <w:bottom w:val="single" w:sz="4" w:space="0" w:color="BFBFBF"/>
              <w:right w:val="single" w:sz="4" w:space="0" w:color="BFBFBF"/>
            </w:tcBorders>
            <w:shd w:val="clear" w:color="000000" w:fill="FFFFFF"/>
            <w:noWrap/>
            <w:vAlign w:val="center"/>
            <w:hideMark/>
          </w:tcPr>
          <w:p w14:paraId="27A56CA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57</w:t>
            </w:r>
          </w:p>
        </w:tc>
        <w:tc>
          <w:tcPr>
            <w:tcW w:w="825" w:type="dxa"/>
            <w:tcBorders>
              <w:top w:val="single" w:sz="4" w:space="0" w:color="BFBFBF"/>
              <w:left w:val="nil"/>
              <w:bottom w:val="single" w:sz="4" w:space="0" w:color="BFBFBF"/>
              <w:right w:val="single" w:sz="4" w:space="0" w:color="auto"/>
            </w:tcBorders>
            <w:shd w:val="clear" w:color="000000" w:fill="FFFFFF"/>
            <w:noWrap/>
            <w:vAlign w:val="center"/>
            <w:hideMark/>
          </w:tcPr>
          <w:p w14:paraId="104623D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4.59</w:t>
            </w:r>
          </w:p>
        </w:tc>
      </w:tr>
      <w:tr w:rsidR="00BB0BE5" w:rsidRPr="005B3439" w14:paraId="7AD46E5E" w14:textId="77777777" w:rsidTr="00115577">
        <w:trPr>
          <w:trHeight w:val="264"/>
        </w:trPr>
        <w:tc>
          <w:tcPr>
            <w:tcW w:w="399" w:type="dxa"/>
            <w:vMerge/>
            <w:tcBorders>
              <w:top w:val="nil"/>
              <w:left w:val="nil"/>
              <w:bottom w:val="nil"/>
              <w:right w:val="nil"/>
            </w:tcBorders>
            <w:vAlign w:val="center"/>
            <w:hideMark/>
          </w:tcPr>
          <w:p w14:paraId="65DF723A"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482E0E1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29DF34D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auto" w:fill="auto"/>
            <w:noWrap/>
            <w:vAlign w:val="center"/>
            <w:hideMark/>
          </w:tcPr>
          <w:p w14:paraId="72FBD81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897" w:type="dxa"/>
            <w:tcBorders>
              <w:top w:val="nil"/>
              <w:left w:val="single" w:sz="4" w:space="0" w:color="BFBFBF"/>
              <w:bottom w:val="single" w:sz="4" w:space="0" w:color="BFBFBF"/>
              <w:right w:val="single" w:sz="4" w:space="0" w:color="BFBFBF"/>
            </w:tcBorders>
            <w:shd w:val="clear" w:color="000000" w:fill="FFFFFF"/>
            <w:noWrap/>
            <w:vAlign w:val="center"/>
            <w:hideMark/>
          </w:tcPr>
          <w:p w14:paraId="429D504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42</w:t>
            </w:r>
          </w:p>
        </w:tc>
        <w:tc>
          <w:tcPr>
            <w:tcW w:w="913" w:type="dxa"/>
            <w:tcBorders>
              <w:top w:val="nil"/>
              <w:left w:val="nil"/>
              <w:bottom w:val="single" w:sz="4" w:space="0" w:color="BFBFBF"/>
              <w:right w:val="single" w:sz="4" w:space="0" w:color="BFBFBF"/>
            </w:tcBorders>
            <w:shd w:val="clear" w:color="000000" w:fill="FFFFFF"/>
            <w:noWrap/>
            <w:vAlign w:val="center"/>
            <w:hideMark/>
          </w:tcPr>
          <w:p w14:paraId="281DABE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4</w:t>
            </w:r>
          </w:p>
        </w:tc>
        <w:tc>
          <w:tcPr>
            <w:tcW w:w="917" w:type="dxa"/>
            <w:tcBorders>
              <w:top w:val="single" w:sz="4" w:space="0" w:color="BFBFBF"/>
              <w:left w:val="nil"/>
              <w:bottom w:val="single" w:sz="4" w:space="0" w:color="BFBFBF"/>
              <w:right w:val="single" w:sz="4" w:space="0" w:color="BFBFBF"/>
            </w:tcBorders>
            <w:shd w:val="clear" w:color="000000" w:fill="FFFFFF"/>
            <w:noWrap/>
            <w:vAlign w:val="center"/>
            <w:hideMark/>
          </w:tcPr>
          <w:p w14:paraId="15589D4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0</w:t>
            </w:r>
          </w:p>
        </w:tc>
        <w:tc>
          <w:tcPr>
            <w:tcW w:w="697" w:type="dxa"/>
            <w:tcBorders>
              <w:top w:val="nil"/>
              <w:left w:val="nil"/>
              <w:bottom w:val="single" w:sz="4" w:space="0" w:color="BFBFBF"/>
              <w:right w:val="single" w:sz="4" w:space="0" w:color="BFBFBF"/>
            </w:tcBorders>
            <w:shd w:val="clear" w:color="000000" w:fill="FFFFFF"/>
            <w:noWrap/>
            <w:vAlign w:val="center"/>
            <w:hideMark/>
          </w:tcPr>
          <w:p w14:paraId="039676E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8</w:t>
            </w:r>
          </w:p>
        </w:tc>
        <w:tc>
          <w:tcPr>
            <w:tcW w:w="876" w:type="dxa"/>
            <w:tcBorders>
              <w:top w:val="nil"/>
              <w:left w:val="nil"/>
              <w:bottom w:val="single" w:sz="4" w:space="0" w:color="BFBFBF"/>
              <w:right w:val="single" w:sz="4" w:space="0" w:color="BFBFBF"/>
            </w:tcBorders>
            <w:shd w:val="clear" w:color="000000" w:fill="FFFFFF"/>
            <w:noWrap/>
            <w:vAlign w:val="center"/>
            <w:hideMark/>
          </w:tcPr>
          <w:p w14:paraId="3E5C21A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1.98</w:t>
            </w:r>
          </w:p>
        </w:tc>
        <w:tc>
          <w:tcPr>
            <w:tcW w:w="858" w:type="dxa"/>
            <w:tcBorders>
              <w:top w:val="nil"/>
              <w:left w:val="nil"/>
              <w:bottom w:val="single" w:sz="4" w:space="0" w:color="BFBFBF"/>
              <w:right w:val="single" w:sz="4" w:space="0" w:color="BFBFBF"/>
            </w:tcBorders>
            <w:shd w:val="clear" w:color="000000" w:fill="FFFFFF"/>
            <w:noWrap/>
            <w:vAlign w:val="center"/>
            <w:hideMark/>
          </w:tcPr>
          <w:p w14:paraId="6F84FF0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6</w:t>
            </w:r>
          </w:p>
        </w:tc>
        <w:tc>
          <w:tcPr>
            <w:tcW w:w="807" w:type="dxa"/>
            <w:tcBorders>
              <w:top w:val="nil"/>
              <w:left w:val="nil"/>
              <w:bottom w:val="single" w:sz="4" w:space="0" w:color="BFBFBF"/>
              <w:right w:val="single" w:sz="4" w:space="0" w:color="BFBFBF"/>
            </w:tcBorders>
            <w:shd w:val="clear" w:color="000000" w:fill="FFFFFF"/>
            <w:noWrap/>
            <w:vAlign w:val="center"/>
            <w:hideMark/>
          </w:tcPr>
          <w:p w14:paraId="5C38A22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12</w:t>
            </w:r>
          </w:p>
        </w:tc>
        <w:tc>
          <w:tcPr>
            <w:tcW w:w="825" w:type="dxa"/>
            <w:tcBorders>
              <w:top w:val="nil"/>
              <w:left w:val="nil"/>
              <w:bottom w:val="single" w:sz="4" w:space="0" w:color="BFBFBF"/>
              <w:right w:val="single" w:sz="4" w:space="0" w:color="auto"/>
            </w:tcBorders>
            <w:shd w:val="clear" w:color="000000" w:fill="FFFFFF"/>
            <w:noWrap/>
            <w:vAlign w:val="center"/>
            <w:hideMark/>
          </w:tcPr>
          <w:p w14:paraId="03B2BB9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2.03</w:t>
            </w:r>
          </w:p>
        </w:tc>
      </w:tr>
      <w:tr w:rsidR="00BB0BE5" w:rsidRPr="005B3439" w14:paraId="26ACDBF7" w14:textId="77777777" w:rsidTr="00115577">
        <w:trPr>
          <w:trHeight w:val="264"/>
        </w:trPr>
        <w:tc>
          <w:tcPr>
            <w:tcW w:w="399" w:type="dxa"/>
            <w:vMerge/>
            <w:tcBorders>
              <w:top w:val="nil"/>
              <w:left w:val="nil"/>
              <w:bottom w:val="nil"/>
              <w:right w:val="nil"/>
            </w:tcBorders>
            <w:vAlign w:val="center"/>
            <w:hideMark/>
          </w:tcPr>
          <w:p w14:paraId="429B0169"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4F91FD5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2EB02D6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auto" w:fill="auto"/>
            <w:noWrap/>
            <w:vAlign w:val="center"/>
            <w:hideMark/>
          </w:tcPr>
          <w:p w14:paraId="37C975A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897" w:type="dxa"/>
            <w:tcBorders>
              <w:top w:val="nil"/>
              <w:left w:val="nil"/>
              <w:bottom w:val="nil"/>
              <w:right w:val="nil"/>
            </w:tcBorders>
            <w:shd w:val="clear" w:color="auto" w:fill="auto"/>
            <w:noWrap/>
            <w:vAlign w:val="center"/>
            <w:hideMark/>
          </w:tcPr>
          <w:p w14:paraId="46B3168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0</w:t>
            </w:r>
          </w:p>
        </w:tc>
        <w:tc>
          <w:tcPr>
            <w:tcW w:w="913" w:type="dxa"/>
            <w:tcBorders>
              <w:top w:val="nil"/>
              <w:left w:val="nil"/>
              <w:bottom w:val="nil"/>
              <w:right w:val="nil"/>
            </w:tcBorders>
            <w:shd w:val="clear" w:color="auto" w:fill="auto"/>
            <w:noWrap/>
            <w:vAlign w:val="center"/>
            <w:hideMark/>
          </w:tcPr>
          <w:p w14:paraId="5F732B5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17" w:type="dxa"/>
            <w:tcBorders>
              <w:top w:val="nil"/>
              <w:left w:val="nil"/>
              <w:bottom w:val="nil"/>
              <w:right w:val="nil"/>
            </w:tcBorders>
            <w:shd w:val="clear" w:color="auto" w:fill="auto"/>
            <w:noWrap/>
            <w:vAlign w:val="center"/>
            <w:hideMark/>
          </w:tcPr>
          <w:p w14:paraId="6053096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697" w:type="dxa"/>
            <w:tcBorders>
              <w:top w:val="nil"/>
              <w:left w:val="nil"/>
              <w:bottom w:val="nil"/>
              <w:right w:val="nil"/>
            </w:tcBorders>
            <w:shd w:val="clear" w:color="auto" w:fill="auto"/>
            <w:noWrap/>
            <w:vAlign w:val="center"/>
            <w:hideMark/>
          </w:tcPr>
          <w:p w14:paraId="6C9C182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1</w:t>
            </w:r>
          </w:p>
        </w:tc>
        <w:tc>
          <w:tcPr>
            <w:tcW w:w="876" w:type="dxa"/>
            <w:tcBorders>
              <w:top w:val="nil"/>
              <w:left w:val="nil"/>
              <w:bottom w:val="nil"/>
              <w:right w:val="nil"/>
            </w:tcBorders>
            <w:shd w:val="clear" w:color="auto" w:fill="auto"/>
            <w:noWrap/>
            <w:vAlign w:val="center"/>
            <w:hideMark/>
          </w:tcPr>
          <w:p w14:paraId="3B58177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858" w:type="dxa"/>
            <w:tcBorders>
              <w:top w:val="nil"/>
              <w:left w:val="nil"/>
              <w:bottom w:val="nil"/>
              <w:right w:val="nil"/>
            </w:tcBorders>
            <w:shd w:val="clear" w:color="auto" w:fill="auto"/>
            <w:noWrap/>
            <w:vAlign w:val="center"/>
            <w:hideMark/>
          </w:tcPr>
          <w:p w14:paraId="3D89152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807" w:type="dxa"/>
            <w:tcBorders>
              <w:top w:val="nil"/>
              <w:left w:val="nil"/>
              <w:bottom w:val="nil"/>
              <w:right w:val="nil"/>
            </w:tcBorders>
            <w:shd w:val="clear" w:color="auto" w:fill="auto"/>
            <w:noWrap/>
            <w:vAlign w:val="center"/>
            <w:hideMark/>
          </w:tcPr>
          <w:p w14:paraId="4EFD931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25" w:type="dxa"/>
            <w:tcBorders>
              <w:top w:val="nil"/>
              <w:left w:val="single" w:sz="4" w:space="0" w:color="BFBFBF"/>
              <w:bottom w:val="single" w:sz="4" w:space="0" w:color="BFBFBF"/>
              <w:right w:val="single" w:sz="4" w:space="0" w:color="auto"/>
            </w:tcBorders>
            <w:shd w:val="clear" w:color="000000" w:fill="FFFFFF"/>
            <w:noWrap/>
            <w:vAlign w:val="center"/>
            <w:hideMark/>
          </w:tcPr>
          <w:p w14:paraId="70FFF6D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r>
      <w:tr w:rsidR="00BB0BE5" w:rsidRPr="005B3439" w14:paraId="6C55C88F" w14:textId="77777777" w:rsidTr="00115577">
        <w:trPr>
          <w:trHeight w:val="264"/>
        </w:trPr>
        <w:tc>
          <w:tcPr>
            <w:tcW w:w="399" w:type="dxa"/>
            <w:vMerge/>
            <w:tcBorders>
              <w:top w:val="nil"/>
              <w:left w:val="nil"/>
              <w:bottom w:val="nil"/>
              <w:right w:val="nil"/>
            </w:tcBorders>
            <w:vAlign w:val="center"/>
            <w:hideMark/>
          </w:tcPr>
          <w:p w14:paraId="507F4801"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3DFA2DD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41BCBAD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auto" w:fill="auto"/>
            <w:noWrap/>
            <w:vAlign w:val="center"/>
            <w:hideMark/>
          </w:tcPr>
          <w:p w14:paraId="0059878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897"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05B023D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0.00</w:t>
            </w:r>
          </w:p>
        </w:tc>
        <w:tc>
          <w:tcPr>
            <w:tcW w:w="913" w:type="dxa"/>
            <w:tcBorders>
              <w:top w:val="single" w:sz="4" w:space="0" w:color="BFBFBF"/>
              <w:left w:val="nil"/>
              <w:bottom w:val="single" w:sz="4" w:space="0" w:color="BFBFBF"/>
              <w:right w:val="single" w:sz="4" w:space="0" w:color="BFBFBF"/>
            </w:tcBorders>
            <w:shd w:val="clear" w:color="000000" w:fill="FFFFFF"/>
            <w:noWrap/>
            <w:vAlign w:val="center"/>
            <w:hideMark/>
          </w:tcPr>
          <w:p w14:paraId="515B25D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82</w:t>
            </w:r>
          </w:p>
        </w:tc>
        <w:tc>
          <w:tcPr>
            <w:tcW w:w="917" w:type="dxa"/>
            <w:tcBorders>
              <w:top w:val="single" w:sz="4" w:space="0" w:color="BFBFBF"/>
              <w:left w:val="nil"/>
              <w:bottom w:val="single" w:sz="4" w:space="0" w:color="BFBFBF"/>
              <w:right w:val="single" w:sz="4" w:space="0" w:color="BFBFBF"/>
            </w:tcBorders>
            <w:shd w:val="clear" w:color="000000" w:fill="FFFFFF"/>
            <w:noWrap/>
            <w:vAlign w:val="center"/>
            <w:hideMark/>
          </w:tcPr>
          <w:p w14:paraId="30C7058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3</w:t>
            </w:r>
          </w:p>
        </w:tc>
        <w:tc>
          <w:tcPr>
            <w:tcW w:w="697" w:type="dxa"/>
            <w:tcBorders>
              <w:top w:val="single" w:sz="4" w:space="0" w:color="BFBFBF"/>
              <w:left w:val="nil"/>
              <w:bottom w:val="single" w:sz="4" w:space="0" w:color="BFBFBF"/>
              <w:right w:val="single" w:sz="4" w:space="0" w:color="BFBFBF"/>
            </w:tcBorders>
            <w:shd w:val="clear" w:color="000000" w:fill="FFFFFF"/>
            <w:noWrap/>
            <w:vAlign w:val="center"/>
            <w:hideMark/>
          </w:tcPr>
          <w:p w14:paraId="5E2ADE2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00</w:t>
            </w:r>
          </w:p>
        </w:tc>
        <w:tc>
          <w:tcPr>
            <w:tcW w:w="876" w:type="dxa"/>
            <w:tcBorders>
              <w:top w:val="single" w:sz="4" w:space="0" w:color="BFBFBF"/>
              <w:left w:val="nil"/>
              <w:bottom w:val="single" w:sz="4" w:space="0" w:color="BFBFBF"/>
              <w:right w:val="single" w:sz="4" w:space="0" w:color="BFBFBF"/>
            </w:tcBorders>
            <w:shd w:val="clear" w:color="000000" w:fill="FFFFFF"/>
            <w:noWrap/>
            <w:vAlign w:val="center"/>
            <w:hideMark/>
          </w:tcPr>
          <w:p w14:paraId="2D98A80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9.00</w:t>
            </w:r>
          </w:p>
        </w:tc>
        <w:tc>
          <w:tcPr>
            <w:tcW w:w="858" w:type="dxa"/>
            <w:tcBorders>
              <w:top w:val="single" w:sz="4" w:space="0" w:color="BFBFBF"/>
              <w:left w:val="nil"/>
              <w:bottom w:val="single" w:sz="4" w:space="0" w:color="BFBFBF"/>
              <w:right w:val="single" w:sz="4" w:space="0" w:color="BFBFBF"/>
            </w:tcBorders>
            <w:shd w:val="clear" w:color="000000" w:fill="FFFFFF"/>
            <w:noWrap/>
            <w:vAlign w:val="center"/>
            <w:hideMark/>
          </w:tcPr>
          <w:p w14:paraId="5471E62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00</w:t>
            </w:r>
          </w:p>
        </w:tc>
        <w:tc>
          <w:tcPr>
            <w:tcW w:w="807" w:type="dxa"/>
            <w:tcBorders>
              <w:top w:val="single" w:sz="4" w:space="0" w:color="BFBFBF"/>
              <w:left w:val="nil"/>
              <w:bottom w:val="single" w:sz="4" w:space="0" w:color="BFBFBF"/>
              <w:right w:val="single" w:sz="4" w:space="0" w:color="BFBFBF"/>
            </w:tcBorders>
            <w:shd w:val="clear" w:color="000000" w:fill="FFFFFF"/>
            <w:noWrap/>
            <w:vAlign w:val="center"/>
            <w:hideMark/>
          </w:tcPr>
          <w:p w14:paraId="30987F4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00</w:t>
            </w:r>
          </w:p>
        </w:tc>
        <w:tc>
          <w:tcPr>
            <w:tcW w:w="825" w:type="dxa"/>
            <w:tcBorders>
              <w:top w:val="nil"/>
              <w:left w:val="nil"/>
              <w:bottom w:val="single" w:sz="4" w:space="0" w:color="BFBFBF"/>
              <w:right w:val="single" w:sz="4" w:space="0" w:color="auto"/>
            </w:tcBorders>
            <w:shd w:val="clear" w:color="000000" w:fill="FFFFFF"/>
            <w:noWrap/>
            <w:vAlign w:val="center"/>
            <w:hideMark/>
          </w:tcPr>
          <w:p w14:paraId="6557975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8.00</w:t>
            </w:r>
          </w:p>
        </w:tc>
      </w:tr>
      <w:tr w:rsidR="00BB0BE5" w:rsidRPr="005B3439" w14:paraId="49D3F52A" w14:textId="77777777" w:rsidTr="00115577">
        <w:trPr>
          <w:trHeight w:val="264"/>
        </w:trPr>
        <w:tc>
          <w:tcPr>
            <w:tcW w:w="399" w:type="dxa"/>
            <w:vMerge/>
            <w:tcBorders>
              <w:top w:val="nil"/>
              <w:left w:val="nil"/>
              <w:bottom w:val="nil"/>
              <w:right w:val="nil"/>
            </w:tcBorders>
            <w:vAlign w:val="center"/>
            <w:hideMark/>
          </w:tcPr>
          <w:p w14:paraId="31FBFBA1"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2AF115B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7DDA2F11"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auto"/>
              <w:right w:val="single" w:sz="4" w:space="0" w:color="auto"/>
            </w:tcBorders>
            <w:shd w:val="clear" w:color="auto" w:fill="auto"/>
            <w:noWrap/>
            <w:vAlign w:val="center"/>
            <w:hideMark/>
          </w:tcPr>
          <w:p w14:paraId="364CA47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897" w:type="dxa"/>
            <w:tcBorders>
              <w:top w:val="nil"/>
              <w:left w:val="single" w:sz="4" w:space="0" w:color="BFBFBF"/>
              <w:bottom w:val="single" w:sz="4" w:space="0" w:color="auto"/>
              <w:right w:val="single" w:sz="4" w:space="0" w:color="BFBFBF"/>
            </w:tcBorders>
            <w:shd w:val="clear" w:color="000000" w:fill="FFFFFF"/>
            <w:noWrap/>
            <w:vAlign w:val="center"/>
            <w:hideMark/>
          </w:tcPr>
          <w:p w14:paraId="354E953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7</w:t>
            </w:r>
          </w:p>
        </w:tc>
        <w:tc>
          <w:tcPr>
            <w:tcW w:w="913" w:type="dxa"/>
            <w:tcBorders>
              <w:top w:val="nil"/>
              <w:left w:val="nil"/>
              <w:bottom w:val="single" w:sz="4" w:space="0" w:color="auto"/>
              <w:right w:val="single" w:sz="4" w:space="0" w:color="BFBFBF"/>
            </w:tcBorders>
            <w:shd w:val="clear" w:color="000000" w:fill="FFFFFF"/>
            <w:noWrap/>
            <w:vAlign w:val="center"/>
            <w:hideMark/>
          </w:tcPr>
          <w:p w14:paraId="22BE4D7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9</w:t>
            </w:r>
          </w:p>
        </w:tc>
        <w:tc>
          <w:tcPr>
            <w:tcW w:w="917" w:type="dxa"/>
            <w:tcBorders>
              <w:top w:val="nil"/>
              <w:left w:val="nil"/>
              <w:bottom w:val="single" w:sz="4" w:space="0" w:color="auto"/>
              <w:right w:val="single" w:sz="4" w:space="0" w:color="BFBFBF"/>
            </w:tcBorders>
            <w:shd w:val="clear" w:color="000000" w:fill="FFFFFF"/>
            <w:noWrap/>
            <w:vAlign w:val="center"/>
            <w:hideMark/>
          </w:tcPr>
          <w:p w14:paraId="79AED82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7</w:t>
            </w:r>
          </w:p>
        </w:tc>
        <w:tc>
          <w:tcPr>
            <w:tcW w:w="697" w:type="dxa"/>
            <w:tcBorders>
              <w:top w:val="nil"/>
              <w:left w:val="nil"/>
              <w:bottom w:val="single" w:sz="4" w:space="0" w:color="auto"/>
              <w:right w:val="single" w:sz="4" w:space="0" w:color="BFBFBF"/>
            </w:tcBorders>
            <w:shd w:val="clear" w:color="000000" w:fill="FFFFFF"/>
            <w:noWrap/>
            <w:vAlign w:val="center"/>
            <w:hideMark/>
          </w:tcPr>
          <w:p w14:paraId="43A7F92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4</w:t>
            </w:r>
          </w:p>
        </w:tc>
        <w:tc>
          <w:tcPr>
            <w:tcW w:w="876" w:type="dxa"/>
            <w:tcBorders>
              <w:top w:val="nil"/>
              <w:left w:val="nil"/>
              <w:bottom w:val="single" w:sz="4" w:space="0" w:color="auto"/>
              <w:right w:val="single" w:sz="4" w:space="0" w:color="BFBFBF"/>
            </w:tcBorders>
            <w:shd w:val="clear" w:color="000000" w:fill="FFFFFF"/>
            <w:noWrap/>
            <w:vAlign w:val="center"/>
            <w:hideMark/>
          </w:tcPr>
          <w:p w14:paraId="1E0F5AD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0</w:t>
            </w:r>
          </w:p>
        </w:tc>
        <w:tc>
          <w:tcPr>
            <w:tcW w:w="858" w:type="dxa"/>
            <w:tcBorders>
              <w:top w:val="nil"/>
              <w:left w:val="nil"/>
              <w:bottom w:val="single" w:sz="4" w:space="0" w:color="auto"/>
              <w:right w:val="single" w:sz="4" w:space="0" w:color="BFBFBF"/>
            </w:tcBorders>
            <w:shd w:val="clear" w:color="000000" w:fill="FFFFFF"/>
            <w:noWrap/>
            <w:vAlign w:val="center"/>
            <w:hideMark/>
          </w:tcPr>
          <w:p w14:paraId="4E1BB62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0</w:t>
            </w:r>
          </w:p>
        </w:tc>
        <w:tc>
          <w:tcPr>
            <w:tcW w:w="807" w:type="dxa"/>
            <w:tcBorders>
              <w:top w:val="nil"/>
              <w:left w:val="nil"/>
              <w:bottom w:val="single" w:sz="4" w:space="0" w:color="auto"/>
              <w:right w:val="single" w:sz="4" w:space="0" w:color="BFBFBF"/>
            </w:tcBorders>
            <w:shd w:val="clear" w:color="000000" w:fill="FFFFFF"/>
            <w:noWrap/>
            <w:vAlign w:val="center"/>
            <w:hideMark/>
          </w:tcPr>
          <w:p w14:paraId="1826DE4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9</w:t>
            </w:r>
          </w:p>
        </w:tc>
        <w:tc>
          <w:tcPr>
            <w:tcW w:w="825" w:type="dxa"/>
            <w:tcBorders>
              <w:top w:val="nil"/>
              <w:left w:val="nil"/>
              <w:bottom w:val="single" w:sz="4" w:space="0" w:color="auto"/>
              <w:right w:val="single" w:sz="4" w:space="0" w:color="auto"/>
            </w:tcBorders>
            <w:shd w:val="clear" w:color="000000" w:fill="FFFFFF"/>
            <w:noWrap/>
            <w:vAlign w:val="center"/>
            <w:hideMark/>
          </w:tcPr>
          <w:p w14:paraId="262A8F9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9</w:t>
            </w:r>
          </w:p>
        </w:tc>
      </w:tr>
      <w:tr w:rsidR="00BB0BE5" w:rsidRPr="005B3439" w14:paraId="13255899" w14:textId="77777777" w:rsidTr="00115577">
        <w:trPr>
          <w:trHeight w:val="255"/>
        </w:trPr>
        <w:tc>
          <w:tcPr>
            <w:tcW w:w="399" w:type="dxa"/>
            <w:vMerge/>
            <w:tcBorders>
              <w:top w:val="nil"/>
              <w:left w:val="nil"/>
              <w:bottom w:val="nil"/>
              <w:right w:val="nil"/>
            </w:tcBorders>
            <w:vAlign w:val="center"/>
            <w:hideMark/>
          </w:tcPr>
          <w:p w14:paraId="63712D83"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07EBF1F4" w14:textId="4CB52B7E"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79"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01ADDEA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P</w:t>
            </w:r>
          </w:p>
        </w:tc>
        <w:tc>
          <w:tcPr>
            <w:tcW w:w="672" w:type="dxa"/>
            <w:tcBorders>
              <w:top w:val="nil"/>
              <w:left w:val="nil"/>
              <w:bottom w:val="single" w:sz="4" w:space="0" w:color="BFBFBF"/>
              <w:right w:val="single" w:sz="4" w:space="0" w:color="auto"/>
            </w:tcBorders>
            <w:shd w:val="clear" w:color="000000" w:fill="D9D9D9"/>
            <w:noWrap/>
            <w:vAlign w:val="center"/>
            <w:hideMark/>
          </w:tcPr>
          <w:p w14:paraId="0644862B" w14:textId="77777777" w:rsidR="00BB0BE5" w:rsidRPr="005B3439" w:rsidRDefault="00BB0BE5" w:rsidP="00BB0BE5">
            <w:pPr>
              <w:spacing w:before="0" w:after="0"/>
              <w:jc w:val="center"/>
              <w:rPr>
                <w:rFonts w:asciiTheme="minorHAnsi" w:hAnsiTheme="minorHAnsi" w:cstheme="minorHAnsi"/>
                <w:sz w:val="18"/>
                <w:szCs w:val="18"/>
                <w:lang w:val="en-AU" w:eastAsia="en-AU"/>
              </w:rPr>
            </w:pPr>
            <w:r w:rsidRPr="005B3439">
              <w:rPr>
                <w:rFonts w:asciiTheme="minorHAnsi" w:hAnsiTheme="minorHAnsi" w:cstheme="minorHAnsi"/>
                <w:sz w:val="18"/>
                <w:szCs w:val="18"/>
                <w:lang w:val="en-AU" w:eastAsia="en-AU"/>
              </w:rPr>
              <w:t>mean</w:t>
            </w:r>
          </w:p>
        </w:tc>
        <w:tc>
          <w:tcPr>
            <w:tcW w:w="897" w:type="dxa"/>
            <w:tcBorders>
              <w:top w:val="nil"/>
              <w:left w:val="single" w:sz="4" w:space="0" w:color="BFBFBF"/>
              <w:bottom w:val="single" w:sz="4" w:space="0" w:color="BFBFBF"/>
              <w:right w:val="single" w:sz="4" w:space="0" w:color="BFBFBF"/>
            </w:tcBorders>
            <w:shd w:val="clear" w:color="000000" w:fill="D9D9D9"/>
            <w:noWrap/>
            <w:vAlign w:val="center"/>
            <w:hideMark/>
          </w:tcPr>
          <w:p w14:paraId="0DDBC1A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62</w:t>
            </w:r>
          </w:p>
        </w:tc>
        <w:tc>
          <w:tcPr>
            <w:tcW w:w="913" w:type="dxa"/>
            <w:tcBorders>
              <w:top w:val="nil"/>
              <w:left w:val="nil"/>
              <w:bottom w:val="single" w:sz="4" w:space="0" w:color="BFBFBF"/>
              <w:right w:val="single" w:sz="4" w:space="0" w:color="BFBFBF"/>
            </w:tcBorders>
            <w:shd w:val="clear" w:color="000000" w:fill="D9D9D9"/>
            <w:noWrap/>
            <w:vAlign w:val="center"/>
            <w:hideMark/>
          </w:tcPr>
          <w:p w14:paraId="42A08CE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5</w:t>
            </w:r>
          </w:p>
        </w:tc>
        <w:tc>
          <w:tcPr>
            <w:tcW w:w="917" w:type="dxa"/>
            <w:vMerge w:val="restart"/>
            <w:tcBorders>
              <w:top w:val="nil"/>
              <w:left w:val="nil"/>
              <w:right w:val="single" w:sz="4" w:space="0" w:color="BFBFBF"/>
            </w:tcBorders>
            <w:shd w:val="clear" w:color="000000" w:fill="D9D9D9"/>
            <w:noWrap/>
            <w:vAlign w:val="center"/>
            <w:hideMark/>
          </w:tcPr>
          <w:p w14:paraId="4DD67DD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nd.</w:t>
            </w:r>
          </w:p>
          <w:p w14:paraId="24497C4D" w14:textId="63AAFFE6"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 </w:t>
            </w:r>
          </w:p>
        </w:tc>
        <w:tc>
          <w:tcPr>
            <w:tcW w:w="697" w:type="dxa"/>
            <w:tcBorders>
              <w:top w:val="nil"/>
              <w:left w:val="nil"/>
              <w:bottom w:val="single" w:sz="4" w:space="0" w:color="BFBFBF"/>
              <w:right w:val="single" w:sz="4" w:space="0" w:color="BFBFBF"/>
            </w:tcBorders>
            <w:shd w:val="clear" w:color="000000" w:fill="D9D9D9"/>
            <w:noWrap/>
            <w:vAlign w:val="center"/>
            <w:hideMark/>
          </w:tcPr>
          <w:p w14:paraId="32326EF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5</w:t>
            </w:r>
          </w:p>
        </w:tc>
        <w:tc>
          <w:tcPr>
            <w:tcW w:w="876" w:type="dxa"/>
            <w:tcBorders>
              <w:top w:val="nil"/>
              <w:left w:val="nil"/>
              <w:bottom w:val="single" w:sz="4" w:space="0" w:color="BFBFBF"/>
              <w:right w:val="single" w:sz="4" w:space="0" w:color="BFBFBF"/>
            </w:tcBorders>
            <w:shd w:val="clear" w:color="000000" w:fill="D9D9D9"/>
            <w:noWrap/>
            <w:vAlign w:val="center"/>
            <w:hideMark/>
          </w:tcPr>
          <w:p w14:paraId="53D8B1A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44</w:t>
            </w:r>
          </w:p>
        </w:tc>
        <w:tc>
          <w:tcPr>
            <w:tcW w:w="858" w:type="dxa"/>
            <w:tcBorders>
              <w:top w:val="nil"/>
              <w:left w:val="nil"/>
              <w:bottom w:val="single" w:sz="4" w:space="0" w:color="BFBFBF"/>
              <w:right w:val="single" w:sz="4" w:space="0" w:color="BFBFBF"/>
            </w:tcBorders>
            <w:shd w:val="clear" w:color="000000" w:fill="D9D9D9"/>
            <w:noWrap/>
            <w:vAlign w:val="center"/>
            <w:hideMark/>
          </w:tcPr>
          <w:p w14:paraId="3B245A6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72</w:t>
            </w:r>
          </w:p>
        </w:tc>
        <w:tc>
          <w:tcPr>
            <w:tcW w:w="807" w:type="dxa"/>
            <w:tcBorders>
              <w:top w:val="nil"/>
              <w:left w:val="nil"/>
              <w:bottom w:val="single" w:sz="4" w:space="0" w:color="BFBFBF"/>
              <w:right w:val="single" w:sz="4" w:space="0" w:color="BFBFBF"/>
            </w:tcBorders>
            <w:shd w:val="clear" w:color="000000" w:fill="D9D9D9"/>
            <w:noWrap/>
            <w:vAlign w:val="center"/>
            <w:hideMark/>
          </w:tcPr>
          <w:p w14:paraId="7CAC786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6</w:t>
            </w:r>
          </w:p>
        </w:tc>
        <w:tc>
          <w:tcPr>
            <w:tcW w:w="825" w:type="dxa"/>
            <w:tcBorders>
              <w:top w:val="nil"/>
              <w:left w:val="nil"/>
              <w:bottom w:val="single" w:sz="4" w:space="0" w:color="BFBFBF"/>
              <w:right w:val="single" w:sz="4" w:space="0" w:color="auto"/>
            </w:tcBorders>
            <w:shd w:val="clear" w:color="000000" w:fill="D9D9D9"/>
            <w:noWrap/>
            <w:vAlign w:val="center"/>
            <w:hideMark/>
          </w:tcPr>
          <w:p w14:paraId="7F95067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8.72</w:t>
            </w:r>
          </w:p>
        </w:tc>
      </w:tr>
      <w:tr w:rsidR="00BB0BE5" w:rsidRPr="005B3439" w14:paraId="40859B09" w14:textId="77777777" w:rsidTr="00115577">
        <w:trPr>
          <w:trHeight w:val="264"/>
        </w:trPr>
        <w:tc>
          <w:tcPr>
            <w:tcW w:w="399" w:type="dxa"/>
            <w:vMerge/>
            <w:tcBorders>
              <w:top w:val="nil"/>
              <w:left w:val="nil"/>
              <w:bottom w:val="nil"/>
              <w:right w:val="nil"/>
            </w:tcBorders>
            <w:vAlign w:val="center"/>
            <w:hideMark/>
          </w:tcPr>
          <w:p w14:paraId="1AC4B1F0"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06EAFB3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7FB32059"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000000" w:fill="D9D9D9"/>
            <w:noWrap/>
            <w:vAlign w:val="center"/>
            <w:hideMark/>
          </w:tcPr>
          <w:p w14:paraId="15ECF437" w14:textId="77777777" w:rsidR="00BB0BE5" w:rsidRPr="005B3439" w:rsidRDefault="00BB0BE5" w:rsidP="00BB0BE5">
            <w:pPr>
              <w:spacing w:before="0" w:after="0"/>
              <w:jc w:val="center"/>
              <w:rPr>
                <w:rFonts w:asciiTheme="minorHAnsi" w:hAnsiTheme="minorHAnsi" w:cstheme="minorHAnsi"/>
                <w:sz w:val="18"/>
                <w:szCs w:val="18"/>
                <w:lang w:val="en-AU" w:eastAsia="en-AU"/>
              </w:rPr>
            </w:pPr>
            <w:r w:rsidRPr="005B3439">
              <w:rPr>
                <w:rFonts w:asciiTheme="minorHAnsi" w:hAnsiTheme="minorHAnsi" w:cstheme="minorHAnsi"/>
                <w:sz w:val="18"/>
                <w:szCs w:val="18"/>
                <w:lang w:val="en-AU" w:eastAsia="en-AU"/>
              </w:rPr>
              <w:t>SD</w:t>
            </w:r>
          </w:p>
        </w:tc>
        <w:tc>
          <w:tcPr>
            <w:tcW w:w="897" w:type="dxa"/>
            <w:tcBorders>
              <w:top w:val="nil"/>
              <w:left w:val="single" w:sz="4" w:space="0" w:color="BFBFBF"/>
              <w:bottom w:val="single" w:sz="4" w:space="0" w:color="BFBFBF"/>
              <w:right w:val="single" w:sz="4" w:space="0" w:color="BFBFBF"/>
            </w:tcBorders>
            <w:shd w:val="clear" w:color="000000" w:fill="D9D9D9"/>
            <w:noWrap/>
            <w:vAlign w:val="center"/>
            <w:hideMark/>
          </w:tcPr>
          <w:p w14:paraId="3E619B7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73</w:t>
            </w:r>
          </w:p>
        </w:tc>
        <w:tc>
          <w:tcPr>
            <w:tcW w:w="913" w:type="dxa"/>
            <w:tcBorders>
              <w:top w:val="nil"/>
              <w:left w:val="nil"/>
              <w:bottom w:val="single" w:sz="4" w:space="0" w:color="BFBFBF"/>
              <w:right w:val="single" w:sz="4" w:space="0" w:color="BFBFBF"/>
            </w:tcBorders>
            <w:shd w:val="clear" w:color="000000" w:fill="D9D9D9"/>
            <w:noWrap/>
            <w:vAlign w:val="center"/>
            <w:hideMark/>
          </w:tcPr>
          <w:p w14:paraId="419570D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7</w:t>
            </w:r>
          </w:p>
        </w:tc>
        <w:tc>
          <w:tcPr>
            <w:tcW w:w="917" w:type="dxa"/>
            <w:vMerge/>
            <w:tcBorders>
              <w:left w:val="nil"/>
              <w:right w:val="single" w:sz="4" w:space="0" w:color="BFBFBF"/>
            </w:tcBorders>
            <w:shd w:val="clear" w:color="000000" w:fill="D9D9D9"/>
            <w:noWrap/>
            <w:vAlign w:val="center"/>
            <w:hideMark/>
          </w:tcPr>
          <w:p w14:paraId="1D165DFE" w14:textId="26BDBED9"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697" w:type="dxa"/>
            <w:tcBorders>
              <w:top w:val="nil"/>
              <w:left w:val="nil"/>
              <w:bottom w:val="single" w:sz="4" w:space="0" w:color="BFBFBF"/>
              <w:right w:val="single" w:sz="4" w:space="0" w:color="BFBFBF"/>
            </w:tcBorders>
            <w:shd w:val="clear" w:color="000000" w:fill="D9D9D9"/>
            <w:noWrap/>
            <w:vAlign w:val="center"/>
            <w:hideMark/>
          </w:tcPr>
          <w:p w14:paraId="7E209F1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0</w:t>
            </w:r>
          </w:p>
        </w:tc>
        <w:tc>
          <w:tcPr>
            <w:tcW w:w="876" w:type="dxa"/>
            <w:tcBorders>
              <w:top w:val="nil"/>
              <w:left w:val="nil"/>
              <w:bottom w:val="single" w:sz="4" w:space="0" w:color="BFBFBF"/>
              <w:right w:val="single" w:sz="4" w:space="0" w:color="BFBFBF"/>
            </w:tcBorders>
            <w:shd w:val="clear" w:color="000000" w:fill="D9D9D9"/>
            <w:noWrap/>
            <w:vAlign w:val="center"/>
            <w:hideMark/>
          </w:tcPr>
          <w:p w14:paraId="4484B3B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30</w:t>
            </w:r>
          </w:p>
        </w:tc>
        <w:tc>
          <w:tcPr>
            <w:tcW w:w="858" w:type="dxa"/>
            <w:tcBorders>
              <w:top w:val="nil"/>
              <w:left w:val="nil"/>
              <w:bottom w:val="single" w:sz="4" w:space="0" w:color="BFBFBF"/>
              <w:right w:val="single" w:sz="4" w:space="0" w:color="BFBFBF"/>
            </w:tcBorders>
            <w:shd w:val="clear" w:color="000000" w:fill="D9D9D9"/>
            <w:noWrap/>
            <w:vAlign w:val="center"/>
            <w:hideMark/>
          </w:tcPr>
          <w:p w14:paraId="31F026E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2</w:t>
            </w:r>
          </w:p>
        </w:tc>
        <w:tc>
          <w:tcPr>
            <w:tcW w:w="807" w:type="dxa"/>
            <w:tcBorders>
              <w:top w:val="nil"/>
              <w:left w:val="nil"/>
              <w:bottom w:val="single" w:sz="4" w:space="0" w:color="BFBFBF"/>
              <w:right w:val="single" w:sz="4" w:space="0" w:color="BFBFBF"/>
            </w:tcBorders>
            <w:shd w:val="clear" w:color="000000" w:fill="D9D9D9"/>
            <w:noWrap/>
            <w:vAlign w:val="center"/>
            <w:hideMark/>
          </w:tcPr>
          <w:p w14:paraId="65119CE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3</w:t>
            </w:r>
          </w:p>
        </w:tc>
        <w:tc>
          <w:tcPr>
            <w:tcW w:w="825" w:type="dxa"/>
            <w:tcBorders>
              <w:top w:val="nil"/>
              <w:left w:val="nil"/>
              <w:bottom w:val="single" w:sz="4" w:space="0" w:color="BFBFBF"/>
              <w:right w:val="single" w:sz="4" w:space="0" w:color="auto"/>
            </w:tcBorders>
            <w:shd w:val="clear" w:color="000000" w:fill="D9D9D9"/>
            <w:noWrap/>
            <w:vAlign w:val="center"/>
            <w:hideMark/>
          </w:tcPr>
          <w:p w14:paraId="6FBCFEB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8.86</w:t>
            </w:r>
          </w:p>
        </w:tc>
      </w:tr>
      <w:tr w:rsidR="00BB0BE5" w:rsidRPr="005B3439" w14:paraId="19864424" w14:textId="77777777" w:rsidTr="00115577">
        <w:trPr>
          <w:trHeight w:val="264"/>
        </w:trPr>
        <w:tc>
          <w:tcPr>
            <w:tcW w:w="399" w:type="dxa"/>
            <w:vMerge/>
            <w:tcBorders>
              <w:top w:val="nil"/>
              <w:left w:val="nil"/>
              <w:bottom w:val="nil"/>
              <w:right w:val="nil"/>
            </w:tcBorders>
            <w:vAlign w:val="center"/>
            <w:hideMark/>
          </w:tcPr>
          <w:p w14:paraId="60998434"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7C71BA3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3201F5CC"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000000" w:fill="D9D9D9"/>
            <w:noWrap/>
            <w:vAlign w:val="center"/>
            <w:hideMark/>
          </w:tcPr>
          <w:p w14:paraId="103F6BE7" w14:textId="77777777" w:rsidR="00BB0BE5" w:rsidRPr="005B3439" w:rsidRDefault="00BB0BE5" w:rsidP="00BB0BE5">
            <w:pPr>
              <w:spacing w:before="0" w:after="0"/>
              <w:jc w:val="center"/>
              <w:rPr>
                <w:rFonts w:asciiTheme="minorHAnsi" w:hAnsiTheme="minorHAnsi" w:cstheme="minorHAnsi"/>
                <w:sz w:val="18"/>
                <w:szCs w:val="18"/>
                <w:lang w:val="en-AU" w:eastAsia="en-AU"/>
              </w:rPr>
            </w:pPr>
            <w:r w:rsidRPr="005B3439">
              <w:rPr>
                <w:rFonts w:asciiTheme="minorHAnsi" w:hAnsiTheme="minorHAnsi" w:cstheme="minorHAnsi"/>
                <w:sz w:val="18"/>
                <w:szCs w:val="18"/>
                <w:lang w:val="en-AU" w:eastAsia="en-AU"/>
              </w:rPr>
              <w:t>min</w:t>
            </w:r>
          </w:p>
        </w:tc>
        <w:tc>
          <w:tcPr>
            <w:tcW w:w="897" w:type="dxa"/>
            <w:tcBorders>
              <w:top w:val="nil"/>
              <w:left w:val="single" w:sz="4" w:space="0" w:color="BFBFBF"/>
              <w:bottom w:val="single" w:sz="4" w:space="0" w:color="BFBFBF"/>
              <w:right w:val="single" w:sz="4" w:space="0" w:color="BFBFBF"/>
            </w:tcBorders>
            <w:shd w:val="clear" w:color="000000" w:fill="D9D9D9"/>
            <w:noWrap/>
            <w:vAlign w:val="center"/>
            <w:hideMark/>
          </w:tcPr>
          <w:p w14:paraId="6C1B39C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0</w:t>
            </w:r>
          </w:p>
        </w:tc>
        <w:tc>
          <w:tcPr>
            <w:tcW w:w="913" w:type="dxa"/>
            <w:tcBorders>
              <w:top w:val="nil"/>
              <w:left w:val="nil"/>
              <w:bottom w:val="single" w:sz="4" w:space="0" w:color="BFBFBF"/>
              <w:right w:val="single" w:sz="4" w:space="0" w:color="BFBFBF"/>
            </w:tcBorders>
            <w:shd w:val="clear" w:color="000000" w:fill="D9D9D9"/>
            <w:noWrap/>
            <w:vAlign w:val="center"/>
            <w:hideMark/>
          </w:tcPr>
          <w:p w14:paraId="6B83B43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6</w:t>
            </w:r>
          </w:p>
        </w:tc>
        <w:tc>
          <w:tcPr>
            <w:tcW w:w="917" w:type="dxa"/>
            <w:vMerge/>
            <w:tcBorders>
              <w:left w:val="nil"/>
              <w:right w:val="single" w:sz="4" w:space="0" w:color="BFBFBF"/>
            </w:tcBorders>
            <w:shd w:val="clear" w:color="000000" w:fill="D9D9D9"/>
            <w:noWrap/>
            <w:vAlign w:val="center"/>
            <w:hideMark/>
          </w:tcPr>
          <w:p w14:paraId="36A4D195" w14:textId="20CBB176"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697" w:type="dxa"/>
            <w:tcBorders>
              <w:top w:val="nil"/>
              <w:left w:val="nil"/>
              <w:bottom w:val="single" w:sz="4" w:space="0" w:color="BFBFBF"/>
              <w:right w:val="single" w:sz="4" w:space="0" w:color="BFBFBF"/>
            </w:tcBorders>
            <w:shd w:val="clear" w:color="000000" w:fill="D9D9D9"/>
            <w:noWrap/>
            <w:vAlign w:val="center"/>
            <w:hideMark/>
          </w:tcPr>
          <w:p w14:paraId="6C091ED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0</w:t>
            </w:r>
          </w:p>
        </w:tc>
        <w:tc>
          <w:tcPr>
            <w:tcW w:w="876" w:type="dxa"/>
            <w:tcBorders>
              <w:top w:val="nil"/>
              <w:left w:val="nil"/>
              <w:bottom w:val="single" w:sz="4" w:space="0" w:color="BFBFBF"/>
              <w:right w:val="single" w:sz="4" w:space="0" w:color="BFBFBF"/>
            </w:tcBorders>
            <w:shd w:val="clear" w:color="000000" w:fill="D9D9D9"/>
            <w:noWrap/>
            <w:vAlign w:val="center"/>
            <w:hideMark/>
          </w:tcPr>
          <w:p w14:paraId="34F1E70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858" w:type="dxa"/>
            <w:tcBorders>
              <w:top w:val="nil"/>
              <w:left w:val="nil"/>
              <w:bottom w:val="single" w:sz="4" w:space="0" w:color="BFBFBF"/>
              <w:right w:val="single" w:sz="4" w:space="0" w:color="BFBFBF"/>
            </w:tcBorders>
            <w:shd w:val="clear" w:color="000000" w:fill="D9D9D9"/>
            <w:noWrap/>
            <w:vAlign w:val="center"/>
            <w:hideMark/>
          </w:tcPr>
          <w:p w14:paraId="3F39540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807" w:type="dxa"/>
            <w:tcBorders>
              <w:top w:val="nil"/>
              <w:left w:val="nil"/>
              <w:bottom w:val="single" w:sz="4" w:space="0" w:color="BFBFBF"/>
              <w:right w:val="single" w:sz="4" w:space="0" w:color="BFBFBF"/>
            </w:tcBorders>
            <w:shd w:val="clear" w:color="000000" w:fill="D9D9D9"/>
            <w:noWrap/>
            <w:vAlign w:val="center"/>
            <w:hideMark/>
          </w:tcPr>
          <w:p w14:paraId="155A8CB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25" w:type="dxa"/>
            <w:tcBorders>
              <w:top w:val="nil"/>
              <w:left w:val="nil"/>
              <w:bottom w:val="single" w:sz="4" w:space="0" w:color="BFBFBF"/>
              <w:right w:val="single" w:sz="4" w:space="0" w:color="auto"/>
            </w:tcBorders>
            <w:shd w:val="clear" w:color="000000" w:fill="D9D9D9"/>
            <w:noWrap/>
            <w:vAlign w:val="center"/>
            <w:hideMark/>
          </w:tcPr>
          <w:p w14:paraId="4DD5AE2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r>
      <w:tr w:rsidR="00BB0BE5" w:rsidRPr="005B3439" w14:paraId="1E1F34CF" w14:textId="77777777" w:rsidTr="00115577">
        <w:trPr>
          <w:trHeight w:val="264"/>
        </w:trPr>
        <w:tc>
          <w:tcPr>
            <w:tcW w:w="399" w:type="dxa"/>
            <w:vMerge/>
            <w:tcBorders>
              <w:top w:val="nil"/>
              <w:left w:val="nil"/>
              <w:bottom w:val="nil"/>
              <w:right w:val="nil"/>
            </w:tcBorders>
            <w:vAlign w:val="center"/>
            <w:hideMark/>
          </w:tcPr>
          <w:p w14:paraId="4EF0E13C"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09FD9191"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5FC6283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000000" w:fill="D9D9D9"/>
            <w:noWrap/>
            <w:vAlign w:val="center"/>
            <w:hideMark/>
          </w:tcPr>
          <w:p w14:paraId="5000A256" w14:textId="77777777" w:rsidR="00BB0BE5" w:rsidRPr="005B3439" w:rsidRDefault="00BB0BE5" w:rsidP="00BB0BE5">
            <w:pPr>
              <w:spacing w:before="0" w:after="0"/>
              <w:jc w:val="center"/>
              <w:rPr>
                <w:rFonts w:asciiTheme="minorHAnsi" w:hAnsiTheme="minorHAnsi" w:cstheme="minorHAnsi"/>
                <w:sz w:val="18"/>
                <w:szCs w:val="18"/>
                <w:lang w:val="en-AU" w:eastAsia="en-AU"/>
              </w:rPr>
            </w:pPr>
            <w:r w:rsidRPr="005B3439">
              <w:rPr>
                <w:rFonts w:asciiTheme="minorHAnsi" w:hAnsiTheme="minorHAnsi" w:cstheme="minorHAnsi"/>
                <w:sz w:val="18"/>
                <w:szCs w:val="18"/>
                <w:lang w:val="en-AU" w:eastAsia="en-AU"/>
              </w:rPr>
              <w:t>max</w:t>
            </w:r>
          </w:p>
        </w:tc>
        <w:tc>
          <w:tcPr>
            <w:tcW w:w="897" w:type="dxa"/>
            <w:tcBorders>
              <w:top w:val="nil"/>
              <w:left w:val="single" w:sz="4" w:space="0" w:color="BFBFBF"/>
              <w:bottom w:val="single" w:sz="4" w:space="0" w:color="BFBFBF"/>
              <w:right w:val="single" w:sz="4" w:space="0" w:color="BFBFBF"/>
            </w:tcBorders>
            <w:shd w:val="clear" w:color="000000" w:fill="D9D9D9"/>
            <w:noWrap/>
            <w:vAlign w:val="center"/>
            <w:hideMark/>
          </w:tcPr>
          <w:p w14:paraId="4360A27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4.00</w:t>
            </w:r>
          </w:p>
        </w:tc>
        <w:tc>
          <w:tcPr>
            <w:tcW w:w="913" w:type="dxa"/>
            <w:tcBorders>
              <w:top w:val="nil"/>
              <w:left w:val="nil"/>
              <w:bottom w:val="single" w:sz="4" w:space="0" w:color="BFBFBF"/>
              <w:right w:val="single" w:sz="4" w:space="0" w:color="BFBFBF"/>
            </w:tcBorders>
            <w:shd w:val="clear" w:color="000000" w:fill="D9D9D9"/>
            <w:noWrap/>
            <w:vAlign w:val="center"/>
            <w:hideMark/>
          </w:tcPr>
          <w:p w14:paraId="6D45BEA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6</w:t>
            </w:r>
          </w:p>
        </w:tc>
        <w:tc>
          <w:tcPr>
            <w:tcW w:w="917" w:type="dxa"/>
            <w:vMerge/>
            <w:tcBorders>
              <w:left w:val="nil"/>
              <w:right w:val="single" w:sz="4" w:space="0" w:color="BFBFBF"/>
            </w:tcBorders>
            <w:shd w:val="clear" w:color="000000" w:fill="D9D9D9"/>
            <w:noWrap/>
            <w:vAlign w:val="center"/>
            <w:hideMark/>
          </w:tcPr>
          <w:p w14:paraId="27AF8CBF" w14:textId="3625F722"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697" w:type="dxa"/>
            <w:tcBorders>
              <w:top w:val="nil"/>
              <w:left w:val="nil"/>
              <w:bottom w:val="single" w:sz="4" w:space="0" w:color="BFBFBF"/>
              <w:right w:val="single" w:sz="4" w:space="0" w:color="BFBFBF"/>
            </w:tcBorders>
            <w:shd w:val="clear" w:color="000000" w:fill="D9D9D9"/>
            <w:noWrap/>
            <w:vAlign w:val="center"/>
            <w:hideMark/>
          </w:tcPr>
          <w:p w14:paraId="14B735E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97</w:t>
            </w:r>
          </w:p>
        </w:tc>
        <w:tc>
          <w:tcPr>
            <w:tcW w:w="876" w:type="dxa"/>
            <w:tcBorders>
              <w:top w:val="nil"/>
              <w:left w:val="nil"/>
              <w:bottom w:val="single" w:sz="4" w:space="0" w:color="BFBFBF"/>
              <w:right w:val="single" w:sz="4" w:space="0" w:color="BFBFBF"/>
            </w:tcBorders>
            <w:shd w:val="clear" w:color="000000" w:fill="D9D9D9"/>
            <w:noWrap/>
            <w:vAlign w:val="center"/>
            <w:hideMark/>
          </w:tcPr>
          <w:p w14:paraId="539BD9C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5.00</w:t>
            </w:r>
          </w:p>
        </w:tc>
        <w:tc>
          <w:tcPr>
            <w:tcW w:w="858" w:type="dxa"/>
            <w:tcBorders>
              <w:top w:val="nil"/>
              <w:left w:val="nil"/>
              <w:bottom w:val="single" w:sz="4" w:space="0" w:color="BFBFBF"/>
              <w:right w:val="single" w:sz="4" w:space="0" w:color="BFBFBF"/>
            </w:tcBorders>
            <w:shd w:val="clear" w:color="000000" w:fill="D9D9D9"/>
            <w:noWrap/>
            <w:vAlign w:val="center"/>
            <w:hideMark/>
          </w:tcPr>
          <w:p w14:paraId="1CFF631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c>
          <w:tcPr>
            <w:tcW w:w="807" w:type="dxa"/>
            <w:tcBorders>
              <w:top w:val="nil"/>
              <w:left w:val="nil"/>
              <w:bottom w:val="single" w:sz="4" w:space="0" w:color="BFBFBF"/>
              <w:right w:val="single" w:sz="4" w:space="0" w:color="BFBFBF"/>
            </w:tcBorders>
            <w:shd w:val="clear" w:color="000000" w:fill="D9D9D9"/>
            <w:noWrap/>
            <w:vAlign w:val="center"/>
            <w:hideMark/>
          </w:tcPr>
          <w:p w14:paraId="0C8A40F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0</w:t>
            </w:r>
          </w:p>
        </w:tc>
        <w:tc>
          <w:tcPr>
            <w:tcW w:w="825" w:type="dxa"/>
            <w:tcBorders>
              <w:top w:val="nil"/>
              <w:left w:val="nil"/>
              <w:bottom w:val="single" w:sz="4" w:space="0" w:color="BFBFBF"/>
              <w:right w:val="single" w:sz="4" w:space="0" w:color="auto"/>
            </w:tcBorders>
            <w:shd w:val="clear" w:color="000000" w:fill="D9D9D9"/>
            <w:noWrap/>
            <w:vAlign w:val="center"/>
            <w:hideMark/>
          </w:tcPr>
          <w:p w14:paraId="2EEB90D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8.00</w:t>
            </w:r>
          </w:p>
        </w:tc>
      </w:tr>
      <w:tr w:rsidR="00BB0BE5" w:rsidRPr="005B3439" w14:paraId="680CA555" w14:textId="77777777" w:rsidTr="00115577">
        <w:trPr>
          <w:trHeight w:val="264"/>
        </w:trPr>
        <w:tc>
          <w:tcPr>
            <w:tcW w:w="399" w:type="dxa"/>
            <w:vMerge/>
            <w:tcBorders>
              <w:top w:val="nil"/>
              <w:left w:val="nil"/>
              <w:bottom w:val="nil"/>
              <w:right w:val="nil"/>
            </w:tcBorders>
            <w:vAlign w:val="center"/>
            <w:hideMark/>
          </w:tcPr>
          <w:p w14:paraId="2E39BA59"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77AEB74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04BB166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auto"/>
              <w:right w:val="single" w:sz="4" w:space="0" w:color="auto"/>
            </w:tcBorders>
            <w:shd w:val="clear" w:color="000000" w:fill="D9D9D9"/>
            <w:noWrap/>
            <w:vAlign w:val="center"/>
            <w:hideMark/>
          </w:tcPr>
          <w:p w14:paraId="1857835A" w14:textId="77777777" w:rsidR="00BB0BE5" w:rsidRPr="005B3439" w:rsidRDefault="00BB0BE5" w:rsidP="00BB0BE5">
            <w:pPr>
              <w:spacing w:before="0" w:after="0"/>
              <w:jc w:val="center"/>
              <w:rPr>
                <w:rFonts w:asciiTheme="minorHAnsi" w:hAnsiTheme="minorHAnsi" w:cstheme="minorHAnsi"/>
                <w:sz w:val="18"/>
                <w:szCs w:val="18"/>
                <w:lang w:val="en-AU" w:eastAsia="en-AU"/>
              </w:rPr>
            </w:pPr>
            <w:r w:rsidRPr="005B3439">
              <w:rPr>
                <w:rFonts w:asciiTheme="minorHAnsi" w:hAnsiTheme="minorHAnsi" w:cstheme="minorHAnsi"/>
                <w:sz w:val="18"/>
                <w:szCs w:val="18"/>
                <w:lang w:val="en-AU" w:eastAsia="en-AU"/>
              </w:rPr>
              <w:t>count</w:t>
            </w:r>
          </w:p>
        </w:tc>
        <w:tc>
          <w:tcPr>
            <w:tcW w:w="897" w:type="dxa"/>
            <w:tcBorders>
              <w:top w:val="nil"/>
              <w:left w:val="single" w:sz="4" w:space="0" w:color="BFBFBF"/>
              <w:bottom w:val="single" w:sz="4" w:space="0" w:color="auto"/>
              <w:right w:val="single" w:sz="4" w:space="0" w:color="BFBFBF"/>
            </w:tcBorders>
            <w:shd w:val="clear" w:color="000000" w:fill="D9D9D9"/>
            <w:noWrap/>
            <w:vAlign w:val="center"/>
            <w:hideMark/>
          </w:tcPr>
          <w:p w14:paraId="7056D8E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00</w:t>
            </w:r>
          </w:p>
        </w:tc>
        <w:tc>
          <w:tcPr>
            <w:tcW w:w="913" w:type="dxa"/>
            <w:tcBorders>
              <w:top w:val="nil"/>
              <w:left w:val="nil"/>
              <w:bottom w:val="single" w:sz="4" w:space="0" w:color="auto"/>
              <w:right w:val="single" w:sz="4" w:space="0" w:color="BFBFBF"/>
            </w:tcBorders>
            <w:shd w:val="clear" w:color="000000" w:fill="D9D9D9"/>
            <w:noWrap/>
            <w:vAlign w:val="center"/>
            <w:hideMark/>
          </w:tcPr>
          <w:p w14:paraId="4ECCF60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00</w:t>
            </w:r>
          </w:p>
        </w:tc>
        <w:tc>
          <w:tcPr>
            <w:tcW w:w="917" w:type="dxa"/>
            <w:vMerge/>
            <w:tcBorders>
              <w:left w:val="nil"/>
              <w:bottom w:val="single" w:sz="4" w:space="0" w:color="auto"/>
              <w:right w:val="single" w:sz="4" w:space="0" w:color="BFBFBF"/>
            </w:tcBorders>
            <w:shd w:val="clear" w:color="000000" w:fill="D9D9D9"/>
            <w:noWrap/>
            <w:vAlign w:val="center"/>
            <w:hideMark/>
          </w:tcPr>
          <w:p w14:paraId="28067296" w14:textId="72FD66D1"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697" w:type="dxa"/>
            <w:tcBorders>
              <w:top w:val="nil"/>
              <w:left w:val="nil"/>
              <w:bottom w:val="single" w:sz="4" w:space="0" w:color="auto"/>
              <w:right w:val="single" w:sz="4" w:space="0" w:color="BFBFBF"/>
            </w:tcBorders>
            <w:shd w:val="clear" w:color="000000" w:fill="D9D9D9"/>
            <w:noWrap/>
            <w:vAlign w:val="center"/>
            <w:hideMark/>
          </w:tcPr>
          <w:p w14:paraId="1A669F6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00</w:t>
            </w:r>
          </w:p>
        </w:tc>
        <w:tc>
          <w:tcPr>
            <w:tcW w:w="876" w:type="dxa"/>
            <w:tcBorders>
              <w:top w:val="nil"/>
              <w:left w:val="nil"/>
              <w:bottom w:val="single" w:sz="4" w:space="0" w:color="auto"/>
              <w:right w:val="single" w:sz="4" w:space="0" w:color="BFBFBF"/>
            </w:tcBorders>
            <w:shd w:val="clear" w:color="000000" w:fill="D9D9D9"/>
            <w:noWrap/>
            <w:vAlign w:val="center"/>
            <w:hideMark/>
          </w:tcPr>
          <w:p w14:paraId="6DFD69F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00</w:t>
            </w:r>
          </w:p>
        </w:tc>
        <w:tc>
          <w:tcPr>
            <w:tcW w:w="858" w:type="dxa"/>
            <w:tcBorders>
              <w:top w:val="nil"/>
              <w:left w:val="nil"/>
              <w:bottom w:val="single" w:sz="4" w:space="0" w:color="auto"/>
              <w:right w:val="single" w:sz="4" w:space="0" w:color="BFBFBF"/>
            </w:tcBorders>
            <w:shd w:val="clear" w:color="000000" w:fill="D9D9D9"/>
            <w:noWrap/>
            <w:vAlign w:val="center"/>
            <w:hideMark/>
          </w:tcPr>
          <w:p w14:paraId="2DD6E9C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00</w:t>
            </w:r>
          </w:p>
        </w:tc>
        <w:tc>
          <w:tcPr>
            <w:tcW w:w="807" w:type="dxa"/>
            <w:tcBorders>
              <w:top w:val="nil"/>
              <w:left w:val="nil"/>
              <w:bottom w:val="single" w:sz="4" w:space="0" w:color="auto"/>
              <w:right w:val="single" w:sz="4" w:space="0" w:color="BFBFBF"/>
            </w:tcBorders>
            <w:shd w:val="clear" w:color="000000" w:fill="D9D9D9"/>
            <w:noWrap/>
            <w:vAlign w:val="center"/>
            <w:hideMark/>
          </w:tcPr>
          <w:p w14:paraId="28D2F78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00</w:t>
            </w:r>
          </w:p>
        </w:tc>
        <w:tc>
          <w:tcPr>
            <w:tcW w:w="825" w:type="dxa"/>
            <w:tcBorders>
              <w:top w:val="nil"/>
              <w:left w:val="nil"/>
              <w:bottom w:val="single" w:sz="4" w:space="0" w:color="auto"/>
              <w:right w:val="single" w:sz="4" w:space="0" w:color="auto"/>
            </w:tcBorders>
            <w:shd w:val="clear" w:color="000000" w:fill="D9D9D9"/>
            <w:noWrap/>
            <w:vAlign w:val="center"/>
            <w:hideMark/>
          </w:tcPr>
          <w:p w14:paraId="406E71B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00</w:t>
            </w:r>
          </w:p>
        </w:tc>
      </w:tr>
      <w:tr w:rsidR="00BB0BE5" w:rsidRPr="005B3439" w14:paraId="4C398D84" w14:textId="77777777" w:rsidTr="00115577">
        <w:trPr>
          <w:trHeight w:val="255"/>
        </w:trPr>
        <w:tc>
          <w:tcPr>
            <w:tcW w:w="399" w:type="dxa"/>
            <w:vMerge/>
            <w:tcBorders>
              <w:top w:val="nil"/>
              <w:left w:val="nil"/>
              <w:bottom w:val="nil"/>
              <w:right w:val="nil"/>
            </w:tcBorders>
            <w:vAlign w:val="center"/>
            <w:hideMark/>
          </w:tcPr>
          <w:p w14:paraId="482FAEC1"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68500C2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7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1EE756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 (or CC5)</w:t>
            </w:r>
          </w:p>
        </w:tc>
        <w:tc>
          <w:tcPr>
            <w:tcW w:w="672" w:type="dxa"/>
            <w:tcBorders>
              <w:top w:val="nil"/>
              <w:left w:val="nil"/>
              <w:bottom w:val="single" w:sz="4" w:space="0" w:color="BFBFBF"/>
              <w:right w:val="single" w:sz="4" w:space="0" w:color="auto"/>
            </w:tcBorders>
            <w:shd w:val="clear" w:color="auto" w:fill="auto"/>
            <w:noWrap/>
            <w:vAlign w:val="center"/>
            <w:hideMark/>
          </w:tcPr>
          <w:p w14:paraId="1419DBD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897"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3F13732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42</w:t>
            </w:r>
          </w:p>
        </w:tc>
        <w:tc>
          <w:tcPr>
            <w:tcW w:w="913" w:type="dxa"/>
            <w:tcBorders>
              <w:top w:val="single" w:sz="4" w:space="0" w:color="BFBFBF"/>
              <w:left w:val="nil"/>
              <w:bottom w:val="single" w:sz="4" w:space="0" w:color="BFBFBF"/>
              <w:right w:val="single" w:sz="4" w:space="0" w:color="BFBFBF"/>
            </w:tcBorders>
            <w:shd w:val="clear" w:color="000000" w:fill="FFFFFF"/>
            <w:noWrap/>
            <w:vAlign w:val="center"/>
            <w:hideMark/>
          </w:tcPr>
          <w:p w14:paraId="6835E49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0</w:t>
            </w:r>
          </w:p>
        </w:tc>
        <w:tc>
          <w:tcPr>
            <w:tcW w:w="917" w:type="dxa"/>
            <w:tcBorders>
              <w:top w:val="nil"/>
              <w:left w:val="nil"/>
              <w:bottom w:val="nil"/>
              <w:right w:val="nil"/>
            </w:tcBorders>
            <w:shd w:val="clear" w:color="auto" w:fill="auto"/>
            <w:noWrap/>
            <w:vAlign w:val="center"/>
            <w:hideMark/>
          </w:tcPr>
          <w:p w14:paraId="768FD9A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1</w:t>
            </w:r>
          </w:p>
        </w:tc>
        <w:tc>
          <w:tcPr>
            <w:tcW w:w="697"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079F047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50</w:t>
            </w:r>
          </w:p>
        </w:tc>
        <w:tc>
          <w:tcPr>
            <w:tcW w:w="876" w:type="dxa"/>
            <w:tcBorders>
              <w:top w:val="single" w:sz="4" w:space="0" w:color="BFBFBF"/>
              <w:left w:val="nil"/>
              <w:bottom w:val="single" w:sz="4" w:space="0" w:color="BFBFBF"/>
              <w:right w:val="single" w:sz="4" w:space="0" w:color="BFBFBF"/>
            </w:tcBorders>
            <w:shd w:val="clear" w:color="000000" w:fill="FFFFFF"/>
            <w:noWrap/>
            <w:vAlign w:val="center"/>
            <w:hideMark/>
          </w:tcPr>
          <w:p w14:paraId="7A7A0BE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37</w:t>
            </w:r>
          </w:p>
        </w:tc>
        <w:tc>
          <w:tcPr>
            <w:tcW w:w="858" w:type="dxa"/>
            <w:tcBorders>
              <w:top w:val="single" w:sz="4" w:space="0" w:color="BFBFBF"/>
              <w:left w:val="nil"/>
              <w:bottom w:val="single" w:sz="4" w:space="0" w:color="BFBFBF"/>
              <w:right w:val="single" w:sz="4" w:space="0" w:color="BFBFBF"/>
            </w:tcBorders>
            <w:shd w:val="clear" w:color="000000" w:fill="FFFFFF"/>
            <w:noWrap/>
            <w:vAlign w:val="center"/>
            <w:hideMark/>
          </w:tcPr>
          <w:p w14:paraId="3726DD1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68</w:t>
            </w:r>
          </w:p>
        </w:tc>
        <w:tc>
          <w:tcPr>
            <w:tcW w:w="807" w:type="dxa"/>
            <w:tcBorders>
              <w:top w:val="single" w:sz="4" w:space="0" w:color="BFBFBF"/>
              <w:left w:val="nil"/>
              <w:bottom w:val="single" w:sz="4" w:space="0" w:color="BFBFBF"/>
              <w:right w:val="single" w:sz="4" w:space="0" w:color="BFBFBF"/>
            </w:tcBorders>
            <w:shd w:val="clear" w:color="000000" w:fill="FFFFFF"/>
            <w:noWrap/>
            <w:vAlign w:val="center"/>
            <w:hideMark/>
          </w:tcPr>
          <w:p w14:paraId="68FC2B6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9</w:t>
            </w:r>
          </w:p>
        </w:tc>
        <w:tc>
          <w:tcPr>
            <w:tcW w:w="825" w:type="dxa"/>
            <w:tcBorders>
              <w:top w:val="single" w:sz="4" w:space="0" w:color="BFBFBF"/>
              <w:left w:val="nil"/>
              <w:bottom w:val="single" w:sz="4" w:space="0" w:color="BFBFBF"/>
              <w:right w:val="single" w:sz="4" w:space="0" w:color="auto"/>
            </w:tcBorders>
            <w:shd w:val="clear" w:color="000000" w:fill="FFFFFF"/>
            <w:noWrap/>
            <w:vAlign w:val="center"/>
            <w:hideMark/>
          </w:tcPr>
          <w:p w14:paraId="2D19A77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61</w:t>
            </w:r>
          </w:p>
        </w:tc>
      </w:tr>
      <w:tr w:rsidR="00BB0BE5" w:rsidRPr="005B3439" w14:paraId="5C310266" w14:textId="77777777" w:rsidTr="00115577">
        <w:trPr>
          <w:trHeight w:val="264"/>
        </w:trPr>
        <w:tc>
          <w:tcPr>
            <w:tcW w:w="399" w:type="dxa"/>
            <w:vMerge/>
            <w:tcBorders>
              <w:top w:val="nil"/>
              <w:left w:val="nil"/>
              <w:bottom w:val="nil"/>
              <w:right w:val="nil"/>
            </w:tcBorders>
            <w:vAlign w:val="center"/>
            <w:hideMark/>
          </w:tcPr>
          <w:p w14:paraId="56F6D745"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56AD557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52B5C46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auto" w:fill="auto"/>
            <w:noWrap/>
            <w:vAlign w:val="center"/>
            <w:hideMark/>
          </w:tcPr>
          <w:p w14:paraId="223C600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897" w:type="dxa"/>
            <w:tcBorders>
              <w:top w:val="nil"/>
              <w:left w:val="single" w:sz="4" w:space="0" w:color="BFBFBF"/>
              <w:bottom w:val="single" w:sz="4" w:space="0" w:color="BFBFBF"/>
              <w:right w:val="single" w:sz="4" w:space="0" w:color="BFBFBF"/>
            </w:tcBorders>
            <w:shd w:val="clear" w:color="000000" w:fill="FFFFFF"/>
            <w:noWrap/>
            <w:vAlign w:val="center"/>
            <w:hideMark/>
          </w:tcPr>
          <w:p w14:paraId="013D111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96</w:t>
            </w:r>
          </w:p>
        </w:tc>
        <w:tc>
          <w:tcPr>
            <w:tcW w:w="913" w:type="dxa"/>
            <w:tcBorders>
              <w:top w:val="nil"/>
              <w:left w:val="nil"/>
              <w:bottom w:val="single" w:sz="4" w:space="0" w:color="BFBFBF"/>
              <w:right w:val="single" w:sz="4" w:space="0" w:color="BFBFBF"/>
            </w:tcBorders>
            <w:shd w:val="clear" w:color="000000" w:fill="FFFFFF"/>
            <w:noWrap/>
            <w:vAlign w:val="center"/>
            <w:hideMark/>
          </w:tcPr>
          <w:p w14:paraId="1EC54E5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6</w:t>
            </w:r>
          </w:p>
        </w:tc>
        <w:tc>
          <w:tcPr>
            <w:tcW w:w="917" w:type="dxa"/>
            <w:tcBorders>
              <w:top w:val="single" w:sz="4" w:space="0" w:color="BFBFBF"/>
              <w:left w:val="nil"/>
              <w:bottom w:val="single" w:sz="4" w:space="0" w:color="BFBFBF"/>
              <w:right w:val="single" w:sz="4" w:space="0" w:color="BFBFBF"/>
            </w:tcBorders>
            <w:shd w:val="clear" w:color="000000" w:fill="FFFFFF"/>
            <w:noWrap/>
            <w:vAlign w:val="center"/>
            <w:hideMark/>
          </w:tcPr>
          <w:p w14:paraId="125B0ED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6</w:t>
            </w:r>
          </w:p>
        </w:tc>
        <w:tc>
          <w:tcPr>
            <w:tcW w:w="697" w:type="dxa"/>
            <w:tcBorders>
              <w:top w:val="nil"/>
              <w:left w:val="nil"/>
              <w:bottom w:val="single" w:sz="4" w:space="0" w:color="BFBFBF"/>
              <w:right w:val="single" w:sz="4" w:space="0" w:color="BFBFBF"/>
            </w:tcBorders>
            <w:shd w:val="clear" w:color="000000" w:fill="FFFFFF"/>
            <w:noWrap/>
            <w:vAlign w:val="center"/>
            <w:hideMark/>
          </w:tcPr>
          <w:p w14:paraId="4A54112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9</w:t>
            </w:r>
          </w:p>
        </w:tc>
        <w:tc>
          <w:tcPr>
            <w:tcW w:w="876" w:type="dxa"/>
            <w:tcBorders>
              <w:top w:val="nil"/>
              <w:left w:val="nil"/>
              <w:bottom w:val="single" w:sz="4" w:space="0" w:color="BFBFBF"/>
              <w:right w:val="single" w:sz="4" w:space="0" w:color="BFBFBF"/>
            </w:tcBorders>
            <w:shd w:val="clear" w:color="000000" w:fill="FFFFFF"/>
            <w:noWrap/>
            <w:vAlign w:val="center"/>
            <w:hideMark/>
          </w:tcPr>
          <w:p w14:paraId="1623B1B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86</w:t>
            </w:r>
          </w:p>
        </w:tc>
        <w:tc>
          <w:tcPr>
            <w:tcW w:w="858" w:type="dxa"/>
            <w:tcBorders>
              <w:top w:val="nil"/>
              <w:left w:val="nil"/>
              <w:bottom w:val="single" w:sz="4" w:space="0" w:color="BFBFBF"/>
              <w:right w:val="single" w:sz="4" w:space="0" w:color="BFBFBF"/>
            </w:tcBorders>
            <w:shd w:val="clear" w:color="000000" w:fill="FFFFFF"/>
            <w:noWrap/>
            <w:vAlign w:val="center"/>
            <w:hideMark/>
          </w:tcPr>
          <w:p w14:paraId="7266A5A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2</w:t>
            </w:r>
          </w:p>
        </w:tc>
        <w:tc>
          <w:tcPr>
            <w:tcW w:w="807" w:type="dxa"/>
            <w:tcBorders>
              <w:top w:val="nil"/>
              <w:left w:val="nil"/>
              <w:bottom w:val="single" w:sz="4" w:space="0" w:color="BFBFBF"/>
              <w:right w:val="single" w:sz="4" w:space="0" w:color="BFBFBF"/>
            </w:tcBorders>
            <w:shd w:val="clear" w:color="000000" w:fill="FFFFFF"/>
            <w:noWrap/>
            <w:vAlign w:val="center"/>
            <w:hideMark/>
          </w:tcPr>
          <w:p w14:paraId="66ED08F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1</w:t>
            </w:r>
          </w:p>
        </w:tc>
        <w:tc>
          <w:tcPr>
            <w:tcW w:w="825" w:type="dxa"/>
            <w:tcBorders>
              <w:top w:val="nil"/>
              <w:left w:val="nil"/>
              <w:bottom w:val="single" w:sz="4" w:space="0" w:color="BFBFBF"/>
              <w:right w:val="single" w:sz="4" w:space="0" w:color="auto"/>
            </w:tcBorders>
            <w:shd w:val="clear" w:color="000000" w:fill="FFFFFF"/>
            <w:noWrap/>
            <w:vAlign w:val="center"/>
            <w:hideMark/>
          </w:tcPr>
          <w:p w14:paraId="2E7F140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9.89</w:t>
            </w:r>
          </w:p>
        </w:tc>
      </w:tr>
      <w:tr w:rsidR="00BB0BE5" w:rsidRPr="005B3439" w14:paraId="5F3A6C68" w14:textId="77777777" w:rsidTr="00115577">
        <w:trPr>
          <w:trHeight w:val="264"/>
        </w:trPr>
        <w:tc>
          <w:tcPr>
            <w:tcW w:w="399" w:type="dxa"/>
            <w:vMerge/>
            <w:tcBorders>
              <w:top w:val="nil"/>
              <w:left w:val="nil"/>
              <w:bottom w:val="nil"/>
              <w:right w:val="nil"/>
            </w:tcBorders>
            <w:vAlign w:val="center"/>
            <w:hideMark/>
          </w:tcPr>
          <w:p w14:paraId="5F35EE6D"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3308B09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6F6BD81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auto" w:fill="auto"/>
            <w:noWrap/>
            <w:vAlign w:val="center"/>
            <w:hideMark/>
          </w:tcPr>
          <w:p w14:paraId="174DC38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897" w:type="dxa"/>
            <w:tcBorders>
              <w:top w:val="nil"/>
              <w:left w:val="single" w:sz="4" w:space="0" w:color="BFBFBF"/>
              <w:bottom w:val="single" w:sz="4" w:space="0" w:color="BFBFBF"/>
              <w:right w:val="single" w:sz="4" w:space="0" w:color="BFBFBF"/>
            </w:tcBorders>
            <w:shd w:val="clear" w:color="000000" w:fill="FFFFFF"/>
            <w:noWrap/>
            <w:vAlign w:val="center"/>
            <w:hideMark/>
          </w:tcPr>
          <w:p w14:paraId="1D52A52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0</w:t>
            </w:r>
          </w:p>
        </w:tc>
        <w:tc>
          <w:tcPr>
            <w:tcW w:w="913" w:type="dxa"/>
            <w:tcBorders>
              <w:top w:val="nil"/>
              <w:left w:val="nil"/>
              <w:bottom w:val="single" w:sz="4" w:space="0" w:color="BFBFBF"/>
              <w:right w:val="single" w:sz="4" w:space="0" w:color="BFBFBF"/>
            </w:tcBorders>
            <w:shd w:val="clear" w:color="000000" w:fill="FFFFFF"/>
            <w:noWrap/>
            <w:vAlign w:val="center"/>
            <w:hideMark/>
          </w:tcPr>
          <w:p w14:paraId="069688D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7</w:t>
            </w:r>
          </w:p>
        </w:tc>
        <w:tc>
          <w:tcPr>
            <w:tcW w:w="917" w:type="dxa"/>
            <w:tcBorders>
              <w:top w:val="nil"/>
              <w:left w:val="nil"/>
              <w:bottom w:val="single" w:sz="4" w:space="0" w:color="BFBFBF"/>
              <w:right w:val="single" w:sz="4" w:space="0" w:color="BFBFBF"/>
            </w:tcBorders>
            <w:shd w:val="clear" w:color="000000" w:fill="FFFFFF"/>
            <w:noWrap/>
            <w:vAlign w:val="center"/>
            <w:hideMark/>
          </w:tcPr>
          <w:p w14:paraId="580D228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697" w:type="dxa"/>
            <w:tcBorders>
              <w:top w:val="nil"/>
              <w:left w:val="nil"/>
              <w:bottom w:val="single" w:sz="4" w:space="0" w:color="BFBFBF"/>
              <w:right w:val="single" w:sz="4" w:space="0" w:color="BFBFBF"/>
            </w:tcBorders>
            <w:shd w:val="clear" w:color="000000" w:fill="FFFFFF"/>
            <w:noWrap/>
            <w:vAlign w:val="center"/>
            <w:hideMark/>
          </w:tcPr>
          <w:p w14:paraId="0AF2A79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8</w:t>
            </w:r>
          </w:p>
        </w:tc>
        <w:tc>
          <w:tcPr>
            <w:tcW w:w="876" w:type="dxa"/>
            <w:tcBorders>
              <w:top w:val="nil"/>
              <w:left w:val="nil"/>
              <w:bottom w:val="single" w:sz="4" w:space="0" w:color="BFBFBF"/>
              <w:right w:val="single" w:sz="4" w:space="0" w:color="BFBFBF"/>
            </w:tcBorders>
            <w:shd w:val="clear" w:color="000000" w:fill="FFFFFF"/>
            <w:noWrap/>
            <w:vAlign w:val="center"/>
            <w:hideMark/>
          </w:tcPr>
          <w:p w14:paraId="1A14A3E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858" w:type="dxa"/>
            <w:tcBorders>
              <w:top w:val="nil"/>
              <w:left w:val="nil"/>
              <w:bottom w:val="single" w:sz="4" w:space="0" w:color="BFBFBF"/>
              <w:right w:val="single" w:sz="4" w:space="0" w:color="BFBFBF"/>
            </w:tcBorders>
            <w:shd w:val="clear" w:color="000000" w:fill="FFFFFF"/>
            <w:noWrap/>
            <w:vAlign w:val="center"/>
            <w:hideMark/>
          </w:tcPr>
          <w:p w14:paraId="24DF958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807" w:type="dxa"/>
            <w:tcBorders>
              <w:top w:val="nil"/>
              <w:left w:val="nil"/>
              <w:bottom w:val="single" w:sz="4" w:space="0" w:color="BFBFBF"/>
              <w:right w:val="single" w:sz="4" w:space="0" w:color="BFBFBF"/>
            </w:tcBorders>
            <w:shd w:val="clear" w:color="000000" w:fill="FFFFFF"/>
            <w:noWrap/>
            <w:vAlign w:val="center"/>
            <w:hideMark/>
          </w:tcPr>
          <w:p w14:paraId="30791F8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25" w:type="dxa"/>
            <w:tcBorders>
              <w:top w:val="nil"/>
              <w:left w:val="nil"/>
              <w:bottom w:val="single" w:sz="4" w:space="0" w:color="BFBFBF"/>
              <w:right w:val="single" w:sz="4" w:space="0" w:color="auto"/>
            </w:tcBorders>
            <w:shd w:val="clear" w:color="000000" w:fill="FFFFFF"/>
            <w:noWrap/>
            <w:vAlign w:val="center"/>
            <w:hideMark/>
          </w:tcPr>
          <w:p w14:paraId="31BA9D8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r>
      <w:tr w:rsidR="00BB0BE5" w:rsidRPr="005B3439" w14:paraId="480748DE" w14:textId="77777777" w:rsidTr="00115577">
        <w:trPr>
          <w:trHeight w:val="264"/>
        </w:trPr>
        <w:tc>
          <w:tcPr>
            <w:tcW w:w="399" w:type="dxa"/>
            <w:vMerge/>
            <w:tcBorders>
              <w:top w:val="nil"/>
              <w:left w:val="nil"/>
              <w:bottom w:val="nil"/>
              <w:right w:val="nil"/>
            </w:tcBorders>
            <w:vAlign w:val="center"/>
            <w:hideMark/>
          </w:tcPr>
          <w:p w14:paraId="5F5DB13D"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28655ABC"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5356B58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auto" w:fill="auto"/>
            <w:noWrap/>
            <w:vAlign w:val="center"/>
            <w:hideMark/>
          </w:tcPr>
          <w:p w14:paraId="407E4CE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897" w:type="dxa"/>
            <w:tcBorders>
              <w:top w:val="nil"/>
              <w:left w:val="single" w:sz="4" w:space="0" w:color="BFBFBF"/>
              <w:bottom w:val="single" w:sz="4" w:space="0" w:color="BFBFBF"/>
              <w:right w:val="single" w:sz="4" w:space="0" w:color="BFBFBF"/>
            </w:tcBorders>
            <w:shd w:val="clear" w:color="000000" w:fill="FFFFFF"/>
            <w:noWrap/>
            <w:vAlign w:val="center"/>
            <w:hideMark/>
          </w:tcPr>
          <w:p w14:paraId="48597D2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00</w:t>
            </w:r>
          </w:p>
        </w:tc>
        <w:tc>
          <w:tcPr>
            <w:tcW w:w="913" w:type="dxa"/>
            <w:tcBorders>
              <w:top w:val="nil"/>
              <w:left w:val="nil"/>
              <w:bottom w:val="single" w:sz="4" w:space="0" w:color="BFBFBF"/>
              <w:right w:val="single" w:sz="4" w:space="0" w:color="BFBFBF"/>
            </w:tcBorders>
            <w:shd w:val="clear" w:color="000000" w:fill="FFFFFF"/>
            <w:noWrap/>
            <w:vAlign w:val="center"/>
            <w:hideMark/>
          </w:tcPr>
          <w:p w14:paraId="2C24353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6</w:t>
            </w:r>
          </w:p>
        </w:tc>
        <w:tc>
          <w:tcPr>
            <w:tcW w:w="917" w:type="dxa"/>
            <w:tcBorders>
              <w:top w:val="nil"/>
              <w:left w:val="nil"/>
              <w:bottom w:val="single" w:sz="4" w:space="0" w:color="BFBFBF"/>
              <w:right w:val="single" w:sz="4" w:space="0" w:color="BFBFBF"/>
            </w:tcBorders>
            <w:shd w:val="clear" w:color="000000" w:fill="FFFFFF"/>
            <w:noWrap/>
            <w:vAlign w:val="center"/>
            <w:hideMark/>
          </w:tcPr>
          <w:p w14:paraId="0419465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5</w:t>
            </w:r>
          </w:p>
        </w:tc>
        <w:tc>
          <w:tcPr>
            <w:tcW w:w="697" w:type="dxa"/>
            <w:tcBorders>
              <w:top w:val="nil"/>
              <w:left w:val="nil"/>
              <w:bottom w:val="single" w:sz="4" w:space="0" w:color="BFBFBF"/>
              <w:right w:val="single" w:sz="4" w:space="0" w:color="BFBFBF"/>
            </w:tcBorders>
            <w:shd w:val="clear" w:color="000000" w:fill="FFFFFF"/>
            <w:noWrap/>
            <w:vAlign w:val="center"/>
            <w:hideMark/>
          </w:tcPr>
          <w:p w14:paraId="58ACFBA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30</w:t>
            </w:r>
          </w:p>
        </w:tc>
        <w:tc>
          <w:tcPr>
            <w:tcW w:w="876" w:type="dxa"/>
            <w:tcBorders>
              <w:top w:val="nil"/>
              <w:left w:val="nil"/>
              <w:bottom w:val="single" w:sz="4" w:space="0" w:color="BFBFBF"/>
              <w:right w:val="single" w:sz="4" w:space="0" w:color="BFBFBF"/>
            </w:tcBorders>
            <w:shd w:val="clear" w:color="000000" w:fill="FFFFFF"/>
            <w:noWrap/>
            <w:vAlign w:val="center"/>
            <w:hideMark/>
          </w:tcPr>
          <w:p w14:paraId="7F402E4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00</w:t>
            </w:r>
          </w:p>
        </w:tc>
        <w:tc>
          <w:tcPr>
            <w:tcW w:w="858" w:type="dxa"/>
            <w:tcBorders>
              <w:top w:val="nil"/>
              <w:left w:val="nil"/>
              <w:bottom w:val="single" w:sz="4" w:space="0" w:color="BFBFBF"/>
              <w:right w:val="single" w:sz="4" w:space="0" w:color="BFBFBF"/>
            </w:tcBorders>
            <w:shd w:val="clear" w:color="000000" w:fill="FFFFFF"/>
            <w:noWrap/>
            <w:vAlign w:val="center"/>
            <w:hideMark/>
          </w:tcPr>
          <w:p w14:paraId="5C3B70F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00</w:t>
            </w:r>
          </w:p>
        </w:tc>
        <w:tc>
          <w:tcPr>
            <w:tcW w:w="807" w:type="dxa"/>
            <w:tcBorders>
              <w:top w:val="nil"/>
              <w:left w:val="nil"/>
              <w:bottom w:val="single" w:sz="4" w:space="0" w:color="BFBFBF"/>
              <w:right w:val="single" w:sz="4" w:space="0" w:color="BFBFBF"/>
            </w:tcBorders>
            <w:shd w:val="clear" w:color="000000" w:fill="FFFFFF"/>
            <w:noWrap/>
            <w:vAlign w:val="center"/>
            <w:hideMark/>
          </w:tcPr>
          <w:p w14:paraId="6F69AF9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00</w:t>
            </w:r>
          </w:p>
        </w:tc>
        <w:tc>
          <w:tcPr>
            <w:tcW w:w="825" w:type="dxa"/>
            <w:tcBorders>
              <w:top w:val="nil"/>
              <w:left w:val="nil"/>
              <w:bottom w:val="single" w:sz="4" w:space="0" w:color="BFBFBF"/>
              <w:right w:val="single" w:sz="4" w:space="0" w:color="auto"/>
            </w:tcBorders>
            <w:shd w:val="clear" w:color="000000" w:fill="FFFFFF"/>
            <w:noWrap/>
            <w:vAlign w:val="center"/>
            <w:hideMark/>
          </w:tcPr>
          <w:p w14:paraId="4481F0F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9.00</w:t>
            </w:r>
          </w:p>
        </w:tc>
      </w:tr>
      <w:tr w:rsidR="00BB0BE5" w:rsidRPr="005B3439" w14:paraId="527D096A" w14:textId="77777777" w:rsidTr="00115577">
        <w:trPr>
          <w:trHeight w:val="264"/>
        </w:trPr>
        <w:tc>
          <w:tcPr>
            <w:tcW w:w="399" w:type="dxa"/>
            <w:vMerge/>
            <w:tcBorders>
              <w:top w:val="nil"/>
              <w:left w:val="nil"/>
              <w:bottom w:val="nil"/>
              <w:right w:val="nil"/>
            </w:tcBorders>
            <w:vAlign w:val="center"/>
            <w:hideMark/>
          </w:tcPr>
          <w:p w14:paraId="5A834B82"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79F4926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36A1E4B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auto"/>
              <w:right w:val="single" w:sz="4" w:space="0" w:color="auto"/>
            </w:tcBorders>
            <w:shd w:val="clear" w:color="auto" w:fill="auto"/>
            <w:noWrap/>
            <w:vAlign w:val="center"/>
            <w:hideMark/>
          </w:tcPr>
          <w:p w14:paraId="7BCF41A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897" w:type="dxa"/>
            <w:tcBorders>
              <w:top w:val="nil"/>
              <w:left w:val="single" w:sz="4" w:space="0" w:color="BFBFBF"/>
              <w:bottom w:val="single" w:sz="4" w:space="0" w:color="auto"/>
              <w:right w:val="single" w:sz="4" w:space="0" w:color="BFBFBF"/>
            </w:tcBorders>
            <w:shd w:val="clear" w:color="000000" w:fill="FFFFFF"/>
            <w:noWrap/>
            <w:vAlign w:val="center"/>
            <w:hideMark/>
          </w:tcPr>
          <w:p w14:paraId="5915837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0</w:t>
            </w:r>
          </w:p>
        </w:tc>
        <w:tc>
          <w:tcPr>
            <w:tcW w:w="913" w:type="dxa"/>
            <w:tcBorders>
              <w:top w:val="nil"/>
              <w:left w:val="nil"/>
              <w:bottom w:val="single" w:sz="4" w:space="0" w:color="auto"/>
              <w:right w:val="single" w:sz="4" w:space="0" w:color="BFBFBF"/>
            </w:tcBorders>
            <w:shd w:val="clear" w:color="000000" w:fill="FFFFFF"/>
            <w:noWrap/>
            <w:vAlign w:val="center"/>
            <w:hideMark/>
          </w:tcPr>
          <w:p w14:paraId="2961859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9</w:t>
            </w:r>
          </w:p>
        </w:tc>
        <w:tc>
          <w:tcPr>
            <w:tcW w:w="917" w:type="dxa"/>
            <w:tcBorders>
              <w:top w:val="nil"/>
              <w:left w:val="nil"/>
              <w:bottom w:val="single" w:sz="4" w:space="0" w:color="auto"/>
              <w:right w:val="single" w:sz="4" w:space="0" w:color="BFBFBF"/>
            </w:tcBorders>
            <w:shd w:val="clear" w:color="000000" w:fill="FFFFFF"/>
            <w:noWrap/>
            <w:vAlign w:val="center"/>
            <w:hideMark/>
          </w:tcPr>
          <w:p w14:paraId="1D4F848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6</w:t>
            </w:r>
          </w:p>
        </w:tc>
        <w:tc>
          <w:tcPr>
            <w:tcW w:w="697" w:type="dxa"/>
            <w:tcBorders>
              <w:top w:val="nil"/>
              <w:left w:val="nil"/>
              <w:bottom w:val="single" w:sz="4" w:space="0" w:color="auto"/>
              <w:right w:val="single" w:sz="4" w:space="0" w:color="BFBFBF"/>
            </w:tcBorders>
            <w:shd w:val="clear" w:color="000000" w:fill="FFFFFF"/>
            <w:noWrap/>
            <w:vAlign w:val="center"/>
            <w:hideMark/>
          </w:tcPr>
          <w:p w14:paraId="0E9C9E4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7</w:t>
            </w:r>
          </w:p>
        </w:tc>
        <w:tc>
          <w:tcPr>
            <w:tcW w:w="876" w:type="dxa"/>
            <w:tcBorders>
              <w:top w:val="nil"/>
              <w:left w:val="nil"/>
              <w:bottom w:val="single" w:sz="4" w:space="0" w:color="auto"/>
              <w:right w:val="single" w:sz="4" w:space="0" w:color="BFBFBF"/>
            </w:tcBorders>
            <w:shd w:val="clear" w:color="000000" w:fill="FFFFFF"/>
            <w:noWrap/>
            <w:vAlign w:val="center"/>
            <w:hideMark/>
          </w:tcPr>
          <w:p w14:paraId="297155E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8</w:t>
            </w:r>
          </w:p>
        </w:tc>
        <w:tc>
          <w:tcPr>
            <w:tcW w:w="858" w:type="dxa"/>
            <w:tcBorders>
              <w:top w:val="nil"/>
              <w:left w:val="nil"/>
              <w:bottom w:val="single" w:sz="4" w:space="0" w:color="auto"/>
              <w:right w:val="single" w:sz="4" w:space="0" w:color="BFBFBF"/>
            </w:tcBorders>
            <w:shd w:val="clear" w:color="000000" w:fill="FFFFFF"/>
            <w:noWrap/>
            <w:vAlign w:val="center"/>
            <w:hideMark/>
          </w:tcPr>
          <w:p w14:paraId="7BF92A4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8</w:t>
            </w:r>
          </w:p>
        </w:tc>
        <w:tc>
          <w:tcPr>
            <w:tcW w:w="807" w:type="dxa"/>
            <w:tcBorders>
              <w:top w:val="nil"/>
              <w:left w:val="nil"/>
              <w:bottom w:val="single" w:sz="4" w:space="0" w:color="auto"/>
              <w:right w:val="single" w:sz="4" w:space="0" w:color="BFBFBF"/>
            </w:tcBorders>
            <w:shd w:val="clear" w:color="000000" w:fill="FFFFFF"/>
            <w:noWrap/>
            <w:vAlign w:val="center"/>
            <w:hideMark/>
          </w:tcPr>
          <w:p w14:paraId="20D8AC5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8</w:t>
            </w:r>
          </w:p>
        </w:tc>
        <w:tc>
          <w:tcPr>
            <w:tcW w:w="825" w:type="dxa"/>
            <w:tcBorders>
              <w:top w:val="nil"/>
              <w:left w:val="nil"/>
              <w:bottom w:val="single" w:sz="4" w:space="0" w:color="auto"/>
              <w:right w:val="single" w:sz="4" w:space="0" w:color="auto"/>
            </w:tcBorders>
            <w:shd w:val="clear" w:color="000000" w:fill="FFFFFF"/>
            <w:noWrap/>
            <w:vAlign w:val="center"/>
            <w:hideMark/>
          </w:tcPr>
          <w:p w14:paraId="3358032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8</w:t>
            </w:r>
          </w:p>
        </w:tc>
      </w:tr>
      <w:tr w:rsidR="00BB0BE5" w:rsidRPr="005B3439" w14:paraId="33ACE6E2" w14:textId="77777777" w:rsidTr="00115577">
        <w:trPr>
          <w:trHeight w:val="255"/>
        </w:trPr>
        <w:tc>
          <w:tcPr>
            <w:tcW w:w="399" w:type="dxa"/>
            <w:vMerge/>
            <w:tcBorders>
              <w:top w:val="nil"/>
              <w:left w:val="nil"/>
              <w:bottom w:val="nil"/>
              <w:right w:val="nil"/>
            </w:tcBorders>
            <w:vAlign w:val="center"/>
            <w:hideMark/>
          </w:tcPr>
          <w:p w14:paraId="21DF0E16"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052C2F06" w14:textId="7050D51E"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79"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0B14A22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 (or CC5)</w:t>
            </w:r>
          </w:p>
        </w:tc>
        <w:tc>
          <w:tcPr>
            <w:tcW w:w="672" w:type="dxa"/>
            <w:tcBorders>
              <w:top w:val="nil"/>
              <w:left w:val="nil"/>
              <w:bottom w:val="single" w:sz="4" w:space="0" w:color="BFBFBF"/>
              <w:right w:val="single" w:sz="4" w:space="0" w:color="auto"/>
            </w:tcBorders>
            <w:shd w:val="clear" w:color="000000" w:fill="D9D9D9"/>
            <w:noWrap/>
            <w:vAlign w:val="center"/>
            <w:hideMark/>
          </w:tcPr>
          <w:p w14:paraId="319E0CC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897" w:type="dxa"/>
            <w:tcBorders>
              <w:top w:val="nil"/>
              <w:left w:val="single" w:sz="4" w:space="0" w:color="BFBFBF"/>
              <w:bottom w:val="single" w:sz="4" w:space="0" w:color="BFBFBF"/>
              <w:right w:val="single" w:sz="4" w:space="0" w:color="BFBFBF"/>
            </w:tcBorders>
            <w:shd w:val="clear" w:color="000000" w:fill="D9D9D9"/>
            <w:noWrap/>
            <w:vAlign w:val="center"/>
            <w:hideMark/>
          </w:tcPr>
          <w:p w14:paraId="175E3C1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28</w:t>
            </w:r>
          </w:p>
        </w:tc>
        <w:tc>
          <w:tcPr>
            <w:tcW w:w="913" w:type="dxa"/>
            <w:tcBorders>
              <w:top w:val="nil"/>
              <w:left w:val="nil"/>
              <w:bottom w:val="single" w:sz="4" w:space="0" w:color="BFBFBF"/>
              <w:right w:val="single" w:sz="4" w:space="0" w:color="BFBFBF"/>
            </w:tcBorders>
            <w:shd w:val="clear" w:color="000000" w:fill="D9D9D9"/>
            <w:noWrap/>
            <w:vAlign w:val="center"/>
            <w:hideMark/>
          </w:tcPr>
          <w:p w14:paraId="1533FE7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4</w:t>
            </w:r>
          </w:p>
        </w:tc>
        <w:tc>
          <w:tcPr>
            <w:tcW w:w="917" w:type="dxa"/>
            <w:tcBorders>
              <w:top w:val="nil"/>
              <w:left w:val="nil"/>
              <w:bottom w:val="single" w:sz="4" w:space="0" w:color="BFBFBF"/>
              <w:right w:val="single" w:sz="4" w:space="0" w:color="BFBFBF"/>
            </w:tcBorders>
            <w:shd w:val="clear" w:color="000000" w:fill="D9D9D9"/>
            <w:noWrap/>
            <w:vAlign w:val="center"/>
            <w:hideMark/>
          </w:tcPr>
          <w:p w14:paraId="06B7143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4</w:t>
            </w:r>
          </w:p>
        </w:tc>
        <w:tc>
          <w:tcPr>
            <w:tcW w:w="697" w:type="dxa"/>
            <w:tcBorders>
              <w:top w:val="nil"/>
              <w:left w:val="nil"/>
              <w:bottom w:val="single" w:sz="4" w:space="0" w:color="BFBFBF"/>
              <w:right w:val="single" w:sz="4" w:space="0" w:color="BFBFBF"/>
            </w:tcBorders>
            <w:shd w:val="clear" w:color="000000" w:fill="D9D9D9"/>
            <w:noWrap/>
            <w:vAlign w:val="center"/>
            <w:hideMark/>
          </w:tcPr>
          <w:p w14:paraId="388E95A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46</w:t>
            </w:r>
          </w:p>
        </w:tc>
        <w:tc>
          <w:tcPr>
            <w:tcW w:w="876" w:type="dxa"/>
            <w:tcBorders>
              <w:top w:val="nil"/>
              <w:left w:val="nil"/>
              <w:bottom w:val="single" w:sz="4" w:space="0" w:color="BFBFBF"/>
              <w:right w:val="single" w:sz="4" w:space="0" w:color="BFBFBF"/>
            </w:tcBorders>
            <w:shd w:val="clear" w:color="000000" w:fill="D9D9D9"/>
            <w:noWrap/>
            <w:vAlign w:val="center"/>
            <w:hideMark/>
          </w:tcPr>
          <w:p w14:paraId="510F4F0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80</w:t>
            </w:r>
          </w:p>
        </w:tc>
        <w:tc>
          <w:tcPr>
            <w:tcW w:w="858" w:type="dxa"/>
            <w:tcBorders>
              <w:top w:val="nil"/>
              <w:left w:val="nil"/>
              <w:bottom w:val="single" w:sz="4" w:space="0" w:color="BFBFBF"/>
              <w:right w:val="single" w:sz="4" w:space="0" w:color="BFBFBF"/>
            </w:tcBorders>
            <w:shd w:val="clear" w:color="000000" w:fill="D9D9D9"/>
            <w:noWrap/>
            <w:vAlign w:val="center"/>
            <w:hideMark/>
          </w:tcPr>
          <w:p w14:paraId="53579DF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6</w:t>
            </w:r>
          </w:p>
        </w:tc>
        <w:tc>
          <w:tcPr>
            <w:tcW w:w="807" w:type="dxa"/>
            <w:tcBorders>
              <w:top w:val="nil"/>
              <w:left w:val="nil"/>
              <w:bottom w:val="single" w:sz="4" w:space="0" w:color="BFBFBF"/>
              <w:right w:val="single" w:sz="4" w:space="0" w:color="BFBFBF"/>
            </w:tcBorders>
            <w:shd w:val="clear" w:color="000000" w:fill="D9D9D9"/>
            <w:noWrap/>
            <w:vAlign w:val="center"/>
            <w:hideMark/>
          </w:tcPr>
          <w:p w14:paraId="63536E6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2</w:t>
            </w:r>
          </w:p>
        </w:tc>
        <w:tc>
          <w:tcPr>
            <w:tcW w:w="825" w:type="dxa"/>
            <w:tcBorders>
              <w:top w:val="nil"/>
              <w:left w:val="nil"/>
              <w:bottom w:val="single" w:sz="4" w:space="0" w:color="BFBFBF"/>
              <w:right w:val="single" w:sz="4" w:space="0" w:color="auto"/>
            </w:tcBorders>
            <w:shd w:val="clear" w:color="000000" w:fill="D9D9D9"/>
            <w:noWrap/>
            <w:vAlign w:val="center"/>
            <w:hideMark/>
          </w:tcPr>
          <w:p w14:paraId="12BE902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06</w:t>
            </w:r>
          </w:p>
        </w:tc>
      </w:tr>
      <w:tr w:rsidR="00BB0BE5" w:rsidRPr="005B3439" w14:paraId="24C70729" w14:textId="77777777" w:rsidTr="00115577">
        <w:trPr>
          <w:trHeight w:val="264"/>
        </w:trPr>
        <w:tc>
          <w:tcPr>
            <w:tcW w:w="399" w:type="dxa"/>
            <w:vMerge/>
            <w:tcBorders>
              <w:top w:val="nil"/>
              <w:left w:val="nil"/>
              <w:bottom w:val="nil"/>
              <w:right w:val="nil"/>
            </w:tcBorders>
            <w:vAlign w:val="center"/>
            <w:hideMark/>
          </w:tcPr>
          <w:p w14:paraId="0B224738"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3D12DE0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17DC6C3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000000" w:fill="D9D9D9"/>
            <w:noWrap/>
            <w:vAlign w:val="center"/>
            <w:hideMark/>
          </w:tcPr>
          <w:p w14:paraId="7E3134C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897" w:type="dxa"/>
            <w:tcBorders>
              <w:top w:val="nil"/>
              <w:left w:val="single" w:sz="4" w:space="0" w:color="BFBFBF"/>
              <w:bottom w:val="single" w:sz="4" w:space="0" w:color="BFBFBF"/>
              <w:right w:val="single" w:sz="4" w:space="0" w:color="BFBFBF"/>
            </w:tcBorders>
            <w:shd w:val="clear" w:color="000000" w:fill="D9D9D9"/>
            <w:noWrap/>
            <w:vAlign w:val="center"/>
            <w:hideMark/>
          </w:tcPr>
          <w:p w14:paraId="40C1ACB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26</w:t>
            </w:r>
          </w:p>
        </w:tc>
        <w:tc>
          <w:tcPr>
            <w:tcW w:w="913" w:type="dxa"/>
            <w:tcBorders>
              <w:top w:val="nil"/>
              <w:left w:val="nil"/>
              <w:bottom w:val="single" w:sz="4" w:space="0" w:color="BFBFBF"/>
              <w:right w:val="single" w:sz="4" w:space="0" w:color="BFBFBF"/>
            </w:tcBorders>
            <w:shd w:val="clear" w:color="000000" w:fill="D9D9D9"/>
            <w:noWrap/>
            <w:vAlign w:val="center"/>
            <w:hideMark/>
          </w:tcPr>
          <w:p w14:paraId="610C228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4</w:t>
            </w:r>
          </w:p>
        </w:tc>
        <w:tc>
          <w:tcPr>
            <w:tcW w:w="917" w:type="dxa"/>
            <w:tcBorders>
              <w:top w:val="nil"/>
              <w:left w:val="nil"/>
              <w:bottom w:val="single" w:sz="4" w:space="0" w:color="BFBFBF"/>
              <w:right w:val="single" w:sz="4" w:space="0" w:color="BFBFBF"/>
            </w:tcBorders>
            <w:shd w:val="clear" w:color="000000" w:fill="D9D9D9"/>
            <w:noWrap/>
            <w:vAlign w:val="center"/>
            <w:hideMark/>
          </w:tcPr>
          <w:p w14:paraId="29956F6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2</w:t>
            </w:r>
          </w:p>
        </w:tc>
        <w:tc>
          <w:tcPr>
            <w:tcW w:w="697" w:type="dxa"/>
            <w:tcBorders>
              <w:top w:val="nil"/>
              <w:left w:val="nil"/>
              <w:bottom w:val="single" w:sz="4" w:space="0" w:color="BFBFBF"/>
              <w:right w:val="single" w:sz="4" w:space="0" w:color="BFBFBF"/>
            </w:tcBorders>
            <w:shd w:val="clear" w:color="000000" w:fill="D9D9D9"/>
            <w:noWrap/>
            <w:vAlign w:val="center"/>
            <w:hideMark/>
          </w:tcPr>
          <w:p w14:paraId="64DFC4D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6</w:t>
            </w:r>
          </w:p>
        </w:tc>
        <w:tc>
          <w:tcPr>
            <w:tcW w:w="876" w:type="dxa"/>
            <w:tcBorders>
              <w:top w:val="nil"/>
              <w:left w:val="nil"/>
              <w:bottom w:val="single" w:sz="4" w:space="0" w:color="BFBFBF"/>
              <w:right w:val="single" w:sz="4" w:space="0" w:color="BFBFBF"/>
            </w:tcBorders>
            <w:shd w:val="clear" w:color="000000" w:fill="D9D9D9"/>
            <w:noWrap/>
            <w:vAlign w:val="center"/>
            <w:hideMark/>
          </w:tcPr>
          <w:p w14:paraId="77905B8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73</w:t>
            </w:r>
          </w:p>
        </w:tc>
        <w:tc>
          <w:tcPr>
            <w:tcW w:w="858" w:type="dxa"/>
            <w:tcBorders>
              <w:top w:val="nil"/>
              <w:left w:val="nil"/>
              <w:bottom w:val="single" w:sz="4" w:space="0" w:color="BFBFBF"/>
              <w:right w:val="single" w:sz="4" w:space="0" w:color="BFBFBF"/>
            </w:tcBorders>
            <w:shd w:val="clear" w:color="000000" w:fill="D9D9D9"/>
            <w:noWrap/>
            <w:vAlign w:val="center"/>
            <w:hideMark/>
          </w:tcPr>
          <w:p w14:paraId="7815276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1</w:t>
            </w:r>
          </w:p>
        </w:tc>
        <w:tc>
          <w:tcPr>
            <w:tcW w:w="807" w:type="dxa"/>
            <w:tcBorders>
              <w:top w:val="nil"/>
              <w:left w:val="nil"/>
              <w:bottom w:val="single" w:sz="4" w:space="0" w:color="BFBFBF"/>
              <w:right w:val="single" w:sz="4" w:space="0" w:color="BFBFBF"/>
            </w:tcBorders>
            <w:shd w:val="clear" w:color="000000" w:fill="D9D9D9"/>
            <w:noWrap/>
            <w:vAlign w:val="center"/>
            <w:hideMark/>
          </w:tcPr>
          <w:p w14:paraId="5E96A6D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7</w:t>
            </w:r>
          </w:p>
        </w:tc>
        <w:tc>
          <w:tcPr>
            <w:tcW w:w="825" w:type="dxa"/>
            <w:tcBorders>
              <w:top w:val="nil"/>
              <w:left w:val="nil"/>
              <w:bottom w:val="single" w:sz="4" w:space="0" w:color="BFBFBF"/>
              <w:right w:val="single" w:sz="4" w:space="0" w:color="auto"/>
            </w:tcBorders>
            <w:shd w:val="clear" w:color="000000" w:fill="D9D9D9"/>
            <w:noWrap/>
            <w:vAlign w:val="center"/>
            <w:hideMark/>
          </w:tcPr>
          <w:p w14:paraId="548C488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8.35</w:t>
            </w:r>
          </w:p>
        </w:tc>
      </w:tr>
      <w:tr w:rsidR="00BB0BE5" w:rsidRPr="005B3439" w14:paraId="61D27B80" w14:textId="77777777" w:rsidTr="00115577">
        <w:trPr>
          <w:trHeight w:val="264"/>
        </w:trPr>
        <w:tc>
          <w:tcPr>
            <w:tcW w:w="399" w:type="dxa"/>
            <w:vMerge/>
            <w:tcBorders>
              <w:top w:val="nil"/>
              <w:left w:val="nil"/>
              <w:bottom w:val="nil"/>
              <w:right w:val="nil"/>
            </w:tcBorders>
            <w:vAlign w:val="center"/>
            <w:hideMark/>
          </w:tcPr>
          <w:p w14:paraId="026A7881"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499DA0B7"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3F2B5AA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000000" w:fill="D9D9D9"/>
            <w:noWrap/>
            <w:vAlign w:val="center"/>
            <w:hideMark/>
          </w:tcPr>
          <w:p w14:paraId="7D40D4A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897" w:type="dxa"/>
            <w:tcBorders>
              <w:top w:val="nil"/>
              <w:left w:val="single" w:sz="4" w:space="0" w:color="BFBFBF"/>
              <w:bottom w:val="single" w:sz="4" w:space="0" w:color="BFBFBF"/>
              <w:right w:val="single" w:sz="4" w:space="0" w:color="BFBFBF"/>
            </w:tcBorders>
            <w:shd w:val="clear" w:color="000000" w:fill="D9D9D9"/>
            <w:noWrap/>
            <w:vAlign w:val="center"/>
            <w:hideMark/>
          </w:tcPr>
          <w:p w14:paraId="3B2A5E9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0</w:t>
            </w:r>
          </w:p>
        </w:tc>
        <w:tc>
          <w:tcPr>
            <w:tcW w:w="913" w:type="dxa"/>
            <w:tcBorders>
              <w:top w:val="nil"/>
              <w:left w:val="nil"/>
              <w:bottom w:val="single" w:sz="4" w:space="0" w:color="BFBFBF"/>
              <w:right w:val="single" w:sz="4" w:space="0" w:color="BFBFBF"/>
            </w:tcBorders>
            <w:shd w:val="clear" w:color="000000" w:fill="D9D9D9"/>
            <w:noWrap/>
            <w:vAlign w:val="center"/>
            <w:hideMark/>
          </w:tcPr>
          <w:p w14:paraId="637C680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17" w:type="dxa"/>
            <w:tcBorders>
              <w:top w:val="nil"/>
              <w:left w:val="nil"/>
              <w:bottom w:val="single" w:sz="4" w:space="0" w:color="BFBFBF"/>
              <w:right w:val="single" w:sz="4" w:space="0" w:color="BFBFBF"/>
            </w:tcBorders>
            <w:shd w:val="clear" w:color="000000" w:fill="D9D9D9"/>
            <w:noWrap/>
            <w:vAlign w:val="center"/>
            <w:hideMark/>
          </w:tcPr>
          <w:p w14:paraId="36AEC65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2</w:t>
            </w:r>
          </w:p>
        </w:tc>
        <w:tc>
          <w:tcPr>
            <w:tcW w:w="697" w:type="dxa"/>
            <w:tcBorders>
              <w:top w:val="nil"/>
              <w:left w:val="nil"/>
              <w:bottom w:val="single" w:sz="4" w:space="0" w:color="BFBFBF"/>
              <w:right w:val="single" w:sz="4" w:space="0" w:color="BFBFBF"/>
            </w:tcBorders>
            <w:shd w:val="clear" w:color="000000" w:fill="D9D9D9"/>
            <w:noWrap/>
            <w:vAlign w:val="center"/>
            <w:hideMark/>
          </w:tcPr>
          <w:p w14:paraId="69FB67C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90</w:t>
            </w:r>
          </w:p>
        </w:tc>
        <w:tc>
          <w:tcPr>
            <w:tcW w:w="876" w:type="dxa"/>
            <w:tcBorders>
              <w:top w:val="nil"/>
              <w:left w:val="nil"/>
              <w:bottom w:val="single" w:sz="4" w:space="0" w:color="BFBFBF"/>
              <w:right w:val="single" w:sz="4" w:space="0" w:color="BFBFBF"/>
            </w:tcBorders>
            <w:shd w:val="clear" w:color="000000" w:fill="D9D9D9"/>
            <w:noWrap/>
            <w:vAlign w:val="center"/>
            <w:hideMark/>
          </w:tcPr>
          <w:p w14:paraId="6CC9CA6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858" w:type="dxa"/>
            <w:tcBorders>
              <w:top w:val="nil"/>
              <w:left w:val="nil"/>
              <w:bottom w:val="single" w:sz="4" w:space="0" w:color="BFBFBF"/>
              <w:right w:val="single" w:sz="4" w:space="0" w:color="BFBFBF"/>
            </w:tcBorders>
            <w:shd w:val="clear" w:color="000000" w:fill="D9D9D9"/>
            <w:noWrap/>
            <w:vAlign w:val="center"/>
            <w:hideMark/>
          </w:tcPr>
          <w:p w14:paraId="1467EF8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807" w:type="dxa"/>
            <w:tcBorders>
              <w:top w:val="nil"/>
              <w:left w:val="nil"/>
              <w:bottom w:val="single" w:sz="4" w:space="0" w:color="BFBFBF"/>
              <w:right w:val="single" w:sz="4" w:space="0" w:color="BFBFBF"/>
            </w:tcBorders>
            <w:shd w:val="clear" w:color="000000" w:fill="D9D9D9"/>
            <w:noWrap/>
            <w:vAlign w:val="center"/>
            <w:hideMark/>
          </w:tcPr>
          <w:p w14:paraId="725DA50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25" w:type="dxa"/>
            <w:tcBorders>
              <w:top w:val="nil"/>
              <w:left w:val="nil"/>
              <w:bottom w:val="single" w:sz="4" w:space="0" w:color="BFBFBF"/>
              <w:right w:val="single" w:sz="4" w:space="0" w:color="auto"/>
            </w:tcBorders>
            <w:shd w:val="clear" w:color="000000" w:fill="D9D9D9"/>
            <w:noWrap/>
            <w:vAlign w:val="center"/>
            <w:hideMark/>
          </w:tcPr>
          <w:p w14:paraId="0D8FD45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r>
      <w:tr w:rsidR="00BB0BE5" w:rsidRPr="005B3439" w14:paraId="53630462" w14:textId="77777777" w:rsidTr="00115577">
        <w:trPr>
          <w:trHeight w:val="264"/>
        </w:trPr>
        <w:tc>
          <w:tcPr>
            <w:tcW w:w="399" w:type="dxa"/>
            <w:vMerge/>
            <w:tcBorders>
              <w:top w:val="nil"/>
              <w:left w:val="nil"/>
              <w:bottom w:val="nil"/>
              <w:right w:val="nil"/>
            </w:tcBorders>
            <w:vAlign w:val="center"/>
            <w:hideMark/>
          </w:tcPr>
          <w:p w14:paraId="62D8D289"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3311C75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4C18E17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nil"/>
              <w:right w:val="single" w:sz="4" w:space="0" w:color="auto"/>
            </w:tcBorders>
            <w:shd w:val="clear" w:color="000000" w:fill="D9D9D9"/>
            <w:noWrap/>
            <w:vAlign w:val="center"/>
            <w:hideMark/>
          </w:tcPr>
          <w:p w14:paraId="718F81E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897" w:type="dxa"/>
            <w:tcBorders>
              <w:top w:val="nil"/>
              <w:left w:val="single" w:sz="4" w:space="0" w:color="BFBFBF"/>
              <w:bottom w:val="nil"/>
              <w:right w:val="single" w:sz="4" w:space="0" w:color="BFBFBF"/>
            </w:tcBorders>
            <w:shd w:val="clear" w:color="000000" w:fill="D9D9D9"/>
            <w:noWrap/>
            <w:vAlign w:val="center"/>
            <w:hideMark/>
          </w:tcPr>
          <w:p w14:paraId="297760A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00</w:t>
            </w:r>
          </w:p>
        </w:tc>
        <w:tc>
          <w:tcPr>
            <w:tcW w:w="913" w:type="dxa"/>
            <w:tcBorders>
              <w:top w:val="nil"/>
              <w:left w:val="nil"/>
              <w:bottom w:val="nil"/>
              <w:right w:val="single" w:sz="4" w:space="0" w:color="BFBFBF"/>
            </w:tcBorders>
            <w:shd w:val="clear" w:color="000000" w:fill="D9D9D9"/>
            <w:noWrap/>
            <w:vAlign w:val="center"/>
            <w:hideMark/>
          </w:tcPr>
          <w:p w14:paraId="63C473B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6</w:t>
            </w:r>
          </w:p>
        </w:tc>
        <w:tc>
          <w:tcPr>
            <w:tcW w:w="917" w:type="dxa"/>
            <w:tcBorders>
              <w:top w:val="nil"/>
              <w:left w:val="nil"/>
              <w:bottom w:val="nil"/>
              <w:right w:val="single" w:sz="4" w:space="0" w:color="BFBFBF"/>
            </w:tcBorders>
            <w:shd w:val="clear" w:color="000000" w:fill="D9D9D9"/>
            <w:noWrap/>
            <w:vAlign w:val="center"/>
            <w:hideMark/>
          </w:tcPr>
          <w:p w14:paraId="0298D78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7</w:t>
            </w:r>
          </w:p>
        </w:tc>
        <w:tc>
          <w:tcPr>
            <w:tcW w:w="697" w:type="dxa"/>
            <w:tcBorders>
              <w:top w:val="nil"/>
              <w:left w:val="nil"/>
              <w:bottom w:val="nil"/>
              <w:right w:val="single" w:sz="4" w:space="0" w:color="BFBFBF"/>
            </w:tcBorders>
            <w:shd w:val="clear" w:color="000000" w:fill="D9D9D9"/>
            <w:noWrap/>
            <w:vAlign w:val="center"/>
            <w:hideMark/>
          </w:tcPr>
          <w:p w14:paraId="3C92176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30</w:t>
            </w:r>
          </w:p>
        </w:tc>
        <w:tc>
          <w:tcPr>
            <w:tcW w:w="876" w:type="dxa"/>
            <w:tcBorders>
              <w:top w:val="nil"/>
              <w:left w:val="nil"/>
              <w:bottom w:val="nil"/>
              <w:right w:val="single" w:sz="4" w:space="0" w:color="BFBFBF"/>
            </w:tcBorders>
            <w:shd w:val="clear" w:color="000000" w:fill="D9D9D9"/>
            <w:noWrap/>
            <w:vAlign w:val="center"/>
            <w:hideMark/>
          </w:tcPr>
          <w:p w14:paraId="4B98F32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7.00</w:t>
            </w:r>
          </w:p>
        </w:tc>
        <w:tc>
          <w:tcPr>
            <w:tcW w:w="858" w:type="dxa"/>
            <w:tcBorders>
              <w:top w:val="nil"/>
              <w:left w:val="nil"/>
              <w:bottom w:val="nil"/>
              <w:right w:val="single" w:sz="4" w:space="0" w:color="BFBFBF"/>
            </w:tcBorders>
            <w:shd w:val="clear" w:color="000000" w:fill="D9D9D9"/>
            <w:noWrap/>
            <w:vAlign w:val="center"/>
            <w:hideMark/>
          </w:tcPr>
          <w:p w14:paraId="45B5387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0</w:t>
            </w:r>
          </w:p>
        </w:tc>
        <w:tc>
          <w:tcPr>
            <w:tcW w:w="807" w:type="dxa"/>
            <w:tcBorders>
              <w:top w:val="nil"/>
              <w:left w:val="nil"/>
              <w:bottom w:val="nil"/>
              <w:right w:val="single" w:sz="4" w:space="0" w:color="BFBFBF"/>
            </w:tcBorders>
            <w:shd w:val="clear" w:color="000000" w:fill="D9D9D9"/>
            <w:noWrap/>
            <w:vAlign w:val="center"/>
            <w:hideMark/>
          </w:tcPr>
          <w:p w14:paraId="544445D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00</w:t>
            </w:r>
          </w:p>
        </w:tc>
        <w:tc>
          <w:tcPr>
            <w:tcW w:w="825" w:type="dxa"/>
            <w:tcBorders>
              <w:top w:val="nil"/>
              <w:left w:val="nil"/>
              <w:bottom w:val="nil"/>
              <w:right w:val="single" w:sz="4" w:space="0" w:color="auto"/>
            </w:tcBorders>
            <w:shd w:val="clear" w:color="000000" w:fill="D9D9D9"/>
            <w:noWrap/>
            <w:vAlign w:val="center"/>
            <w:hideMark/>
          </w:tcPr>
          <w:p w14:paraId="5A38E2D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7.00</w:t>
            </w:r>
          </w:p>
        </w:tc>
      </w:tr>
      <w:tr w:rsidR="00BB0BE5" w:rsidRPr="005B3439" w14:paraId="7092A744" w14:textId="77777777" w:rsidTr="00115577">
        <w:trPr>
          <w:trHeight w:val="264"/>
        </w:trPr>
        <w:tc>
          <w:tcPr>
            <w:tcW w:w="399" w:type="dxa"/>
            <w:vMerge/>
            <w:tcBorders>
              <w:top w:val="nil"/>
              <w:left w:val="nil"/>
              <w:bottom w:val="nil"/>
              <w:right w:val="nil"/>
            </w:tcBorders>
            <w:vAlign w:val="center"/>
            <w:hideMark/>
          </w:tcPr>
          <w:p w14:paraId="18ABF8DF"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1877519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3482BC4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auto"/>
              <w:right w:val="single" w:sz="4" w:space="0" w:color="auto"/>
            </w:tcBorders>
            <w:shd w:val="clear" w:color="000000" w:fill="D9D9D9"/>
            <w:noWrap/>
            <w:vAlign w:val="center"/>
            <w:hideMark/>
          </w:tcPr>
          <w:p w14:paraId="167D5A7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897" w:type="dxa"/>
            <w:tcBorders>
              <w:top w:val="nil"/>
              <w:left w:val="single" w:sz="4" w:space="0" w:color="BFBFBF"/>
              <w:bottom w:val="single" w:sz="4" w:space="0" w:color="auto"/>
              <w:right w:val="single" w:sz="4" w:space="0" w:color="BFBFBF"/>
            </w:tcBorders>
            <w:shd w:val="clear" w:color="000000" w:fill="D9D9D9"/>
            <w:noWrap/>
            <w:vAlign w:val="center"/>
            <w:hideMark/>
          </w:tcPr>
          <w:p w14:paraId="62035D7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6.00</w:t>
            </w:r>
          </w:p>
        </w:tc>
        <w:tc>
          <w:tcPr>
            <w:tcW w:w="913" w:type="dxa"/>
            <w:tcBorders>
              <w:top w:val="nil"/>
              <w:left w:val="nil"/>
              <w:bottom w:val="single" w:sz="4" w:space="0" w:color="auto"/>
              <w:right w:val="single" w:sz="4" w:space="0" w:color="BFBFBF"/>
            </w:tcBorders>
            <w:shd w:val="clear" w:color="000000" w:fill="D9D9D9"/>
            <w:noWrap/>
            <w:vAlign w:val="center"/>
            <w:hideMark/>
          </w:tcPr>
          <w:p w14:paraId="3624A15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6.00</w:t>
            </w:r>
          </w:p>
        </w:tc>
        <w:tc>
          <w:tcPr>
            <w:tcW w:w="917" w:type="dxa"/>
            <w:tcBorders>
              <w:top w:val="nil"/>
              <w:left w:val="nil"/>
              <w:bottom w:val="single" w:sz="4" w:space="0" w:color="auto"/>
              <w:right w:val="single" w:sz="4" w:space="0" w:color="BFBFBF"/>
            </w:tcBorders>
            <w:shd w:val="clear" w:color="000000" w:fill="D9D9D9"/>
            <w:noWrap/>
            <w:vAlign w:val="center"/>
            <w:hideMark/>
          </w:tcPr>
          <w:p w14:paraId="364DCED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0</w:t>
            </w:r>
          </w:p>
        </w:tc>
        <w:tc>
          <w:tcPr>
            <w:tcW w:w="697" w:type="dxa"/>
            <w:tcBorders>
              <w:top w:val="nil"/>
              <w:left w:val="nil"/>
              <w:bottom w:val="single" w:sz="4" w:space="0" w:color="auto"/>
              <w:right w:val="single" w:sz="4" w:space="0" w:color="BFBFBF"/>
            </w:tcBorders>
            <w:shd w:val="clear" w:color="000000" w:fill="D9D9D9"/>
            <w:noWrap/>
            <w:vAlign w:val="center"/>
            <w:hideMark/>
          </w:tcPr>
          <w:p w14:paraId="6205A25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1.00</w:t>
            </w:r>
          </w:p>
        </w:tc>
        <w:tc>
          <w:tcPr>
            <w:tcW w:w="876" w:type="dxa"/>
            <w:tcBorders>
              <w:top w:val="nil"/>
              <w:left w:val="nil"/>
              <w:bottom w:val="single" w:sz="4" w:space="0" w:color="auto"/>
              <w:right w:val="single" w:sz="4" w:space="0" w:color="BFBFBF"/>
            </w:tcBorders>
            <w:shd w:val="clear" w:color="000000" w:fill="D9D9D9"/>
            <w:noWrap/>
            <w:vAlign w:val="center"/>
            <w:hideMark/>
          </w:tcPr>
          <w:p w14:paraId="0D32BED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5.00</w:t>
            </w:r>
          </w:p>
        </w:tc>
        <w:tc>
          <w:tcPr>
            <w:tcW w:w="858" w:type="dxa"/>
            <w:tcBorders>
              <w:top w:val="nil"/>
              <w:left w:val="nil"/>
              <w:bottom w:val="single" w:sz="4" w:space="0" w:color="auto"/>
              <w:right w:val="single" w:sz="4" w:space="0" w:color="BFBFBF"/>
            </w:tcBorders>
            <w:shd w:val="clear" w:color="000000" w:fill="D9D9D9"/>
            <w:noWrap/>
            <w:vAlign w:val="center"/>
            <w:hideMark/>
          </w:tcPr>
          <w:p w14:paraId="6ECF73D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5.00</w:t>
            </w:r>
          </w:p>
        </w:tc>
        <w:tc>
          <w:tcPr>
            <w:tcW w:w="807" w:type="dxa"/>
            <w:tcBorders>
              <w:top w:val="nil"/>
              <w:left w:val="nil"/>
              <w:bottom w:val="single" w:sz="4" w:space="0" w:color="auto"/>
              <w:right w:val="single" w:sz="4" w:space="0" w:color="BFBFBF"/>
            </w:tcBorders>
            <w:shd w:val="clear" w:color="000000" w:fill="D9D9D9"/>
            <w:noWrap/>
            <w:vAlign w:val="center"/>
            <w:hideMark/>
          </w:tcPr>
          <w:p w14:paraId="279C4BD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5.00</w:t>
            </w:r>
          </w:p>
        </w:tc>
        <w:tc>
          <w:tcPr>
            <w:tcW w:w="825" w:type="dxa"/>
            <w:tcBorders>
              <w:top w:val="nil"/>
              <w:left w:val="nil"/>
              <w:bottom w:val="single" w:sz="4" w:space="0" w:color="auto"/>
              <w:right w:val="single" w:sz="4" w:space="0" w:color="auto"/>
            </w:tcBorders>
            <w:shd w:val="clear" w:color="000000" w:fill="D9D9D9"/>
            <w:noWrap/>
            <w:vAlign w:val="center"/>
            <w:hideMark/>
          </w:tcPr>
          <w:p w14:paraId="3215275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5.00</w:t>
            </w:r>
          </w:p>
        </w:tc>
      </w:tr>
      <w:tr w:rsidR="00BB0BE5" w:rsidRPr="005B3439" w14:paraId="7BE008D2" w14:textId="77777777" w:rsidTr="00115577">
        <w:trPr>
          <w:trHeight w:val="255"/>
        </w:trPr>
        <w:tc>
          <w:tcPr>
            <w:tcW w:w="399" w:type="dxa"/>
            <w:vMerge/>
            <w:tcBorders>
              <w:top w:val="nil"/>
              <w:left w:val="nil"/>
              <w:bottom w:val="nil"/>
              <w:right w:val="nil"/>
            </w:tcBorders>
            <w:vAlign w:val="center"/>
            <w:hideMark/>
          </w:tcPr>
          <w:p w14:paraId="4527CF2B"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3437B0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7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ED30C7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T (or CC6)</w:t>
            </w:r>
          </w:p>
        </w:tc>
        <w:tc>
          <w:tcPr>
            <w:tcW w:w="672" w:type="dxa"/>
            <w:tcBorders>
              <w:top w:val="nil"/>
              <w:left w:val="nil"/>
              <w:bottom w:val="single" w:sz="4" w:space="0" w:color="BFBFBF"/>
              <w:right w:val="single" w:sz="4" w:space="0" w:color="auto"/>
            </w:tcBorders>
            <w:shd w:val="clear" w:color="auto" w:fill="auto"/>
            <w:noWrap/>
            <w:vAlign w:val="center"/>
            <w:hideMark/>
          </w:tcPr>
          <w:p w14:paraId="3192EE8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897"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6CD67AA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9</w:t>
            </w:r>
          </w:p>
        </w:tc>
        <w:tc>
          <w:tcPr>
            <w:tcW w:w="913" w:type="dxa"/>
            <w:tcBorders>
              <w:top w:val="single" w:sz="4" w:space="0" w:color="BFBFBF"/>
              <w:left w:val="nil"/>
              <w:bottom w:val="single" w:sz="4" w:space="0" w:color="BFBFBF"/>
              <w:right w:val="single" w:sz="4" w:space="0" w:color="BFBFBF"/>
            </w:tcBorders>
            <w:shd w:val="clear" w:color="000000" w:fill="FFFFFF"/>
            <w:noWrap/>
            <w:vAlign w:val="center"/>
            <w:hideMark/>
          </w:tcPr>
          <w:p w14:paraId="7B2C33E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7</w:t>
            </w:r>
          </w:p>
        </w:tc>
        <w:tc>
          <w:tcPr>
            <w:tcW w:w="917" w:type="dxa"/>
            <w:tcBorders>
              <w:top w:val="nil"/>
              <w:left w:val="nil"/>
              <w:bottom w:val="nil"/>
              <w:right w:val="nil"/>
            </w:tcBorders>
            <w:shd w:val="clear" w:color="auto" w:fill="auto"/>
            <w:noWrap/>
            <w:vAlign w:val="center"/>
            <w:hideMark/>
          </w:tcPr>
          <w:p w14:paraId="69D1149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6</w:t>
            </w:r>
          </w:p>
        </w:tc>
        <w:tc>
          <w:tcPr>
            <w:tcW w:w="697"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150FCAB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75</w:t>
            </w:r>
          </w:p>
        </w:tc>
        <w:tc>
          <w:tcPr>
            <w:tcW w:w="876" w:type="dxa"/>
            <w:tcBorders>
              <w:top w:val="single" w:sz="4" w:space="0" w:color="BFBFBF"/>
              <w:left w:val="nil"/>
              <w:bottom w:val="single" w:sz="4" w:space="0" w:color="BFBFBF"/>
              <w:right w:val="single" w:sz="4" w:space="0" w:color="BFBFBF"/>
            </w:tcBorders>
            <w:shd w:val="clear" w:color="000000" w:fill="FFFFFF"/>
            <w:noWrap/>
            <w:vAlign w:val="center"/>
            <w:hideMark/>
          </w:tcPr>
          <w:p w14:paraId="19DF6FA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67</w:t>
            </w:r>
          </w:p>
        </w:tc>
        <w:tc>
          <w:tcPr>
            <w:tcW w:w="858" w:type="dxa"/>
            <w:tcBorders>
              <w:top w:val="single" w:sz="4" w:space="0" w:color="BFBFBF"/>
              <w:left w:val="nil"/>
              <w:bottom w:val="single" w:sz="4" w:space="0" w:color="BFBFBF"/>
              <w:right w:val="single" w:sz="4" w:space="0" w:color="BFBFBF"/>
            </w:tcBorders>
            <w:shd w:val="clear" w:color="000000" w:fill="FFFFFF"/>
            <w:noWrap/>
            <w:vAlign w:val="center"/>
            <w:hideMark/>
          </w:tcPr>
          <w:p w14:paraId="2BCADF2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4</w:t>
            </w:r>
          </w:p>
        </w:tc>
        <w:tc>
          <w:tcPr>
            <w:tcW w:w="807" w:type="dxa"/>
            <w:tcBorders>
              <w:top w:val="single" w:sz="4" w:space="0" w:color="BFBFBF"/>
              <w:left w:val="nil"/>
              <w:bottom w:val="single" w:sz="4" w:space="0" w:color="BFBFBF"/>
              <w:right w:val="single" w:sz="4" w:space="0" w:color="BFBFBF"/>
            </w:tcBorders>
            <w:shd w:val="clear" w:color="000000" w:fill="FFFFFF"/>
            <w:noWrap/>
            <w:vAlign w:val="center"/>
            <w:hideMark/>
          </w:tcPr>
          <w:p w14:paraId="20DF258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0</w:t>
            </w:r>
          </w:p>
        </w:tc>
        <w:tc>
          <w:tcPr>
            <w:tcW w:w="825" w:type="dxa"/>
            <w:tcBorders>
              <w:top w:val="single" w:sz="4" w:space="0" w:color="BFBFBF"/>
              <w:left w:val="nil"/>
              <w:bottom w:val="single" w:sz="4" w:space="0" w:color="BFBFBF"/>
              <w:right w:val="single" w:sz="4" w:space="0" w:color="auto"/>
            </w:tcBorders>
            <w:shd w:val="clear" w:color="000000" w:fill="FFFFFF"/>
            <w:noWrap/>
            <w:vAlign w:val="center"/>
            <w:hideMark/>
          </w:tcPr>
          <w:p w14:paraId="2BAF370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88</w:t>
            </w:r>
          </w:p>
        </w:tc>
      </w:tr>
      <w:tr w:rsidR="00BB0BE5" w:rsidRPr="005B3439" w14:paraId="2EA15FCE" w14:textId="77777777" w:rsidTr="00115577">
        <w:trPr>
          <w:trHeight w:val="264"/>
        </w:trPr>
        <w:tc>
          <w:tcPr>
            <w:tcW w:w="399" w:type="dxa"/>
            <w:vMerge/>
            <w:tcBorders>
              <w:top w:val="nil"/>
              <w:left w:val="nil"/>
              <w:bottom w:val="nil"/>
              <w:right w:val="nil"/>
            </w:tcBorders>
            <w:vAlign w:val="center"/>
            <w:hideMark/>
          </w:tcPr>
          <w:p w14:paraId="5CBF6057"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34DFD3C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09CC61E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auto" w:fill="auto"/>
            <w:noWrap/>
            <w:vAlign w:val="center"/>
            <w:hideMark/>
          </w:tcPr>
          <w:p w14:paraId="00D4578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897" w:type="dxa"/>
            <w:tcBorders>
              <w:top w:val="nil"/>
              <w:left w:val="single" w:sz="4" w:space="0" w:color="BFBFBF"/>
              <w:bottom w:val="single" w:sz="4" w:space="0" w:color="BFBFBF"/>
              <w:right w:val="single" w:sz="4" w:space="0" w:color="BFBFBF"/>
            </w:tcBorders>
            <w:shd w:val="clear" w:color="000000" w:fill="FFFFFF"/>
            <w:noWrap/>
            <w:vAlign w:val="center"/>
            <w:hideMark/>
          </w:tcPr>
          <w:p w14:paraId="6D2F690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9</w:t>
            </w:r>
          </w:p>
        </w:tc>
        <w:tc>
          <w:tcPr>
            <w:tcW w:w="913" w:type="dxa"/>
            <w:tcBorders>
              <w:top w:val="nil"/>
              <w:left w:val="nil"/>
              <w:bottom w:val="single" w:sz="4" w:space="0" w:color="BFBFBF"/>
              <w:right w:val="single" w:sz="4" w:space="0" w:color="BFBFBF"/>
            </w:tcBorders>
            <w:shd w:val="clear" w:color="000000" w:fill="FFFFFF"/>
            <w:noWrap/>
            <w:vAlign w:val="center"/>
            <w:hideMark/>
          </w:tcPr>
          <w:p w14:paraId="4EDD233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17" w:type="dxa"/>
            <w:tcBorders>
              <w:top w:val="single" w:sz="4" w:space="0" w:color="BFBFBF"/>
              <w:left w:val="nil"/>
              <w:bottom w:val="single" w:sz="4" w:space="0" w:color="BFBFBF"/>
              <w:right w:val="single" w:sz="4" w:space="0" w:color="BFBFBF"/>
            </w:tcBorders>
            <w:shd w:val="clear" w:color="000000" w:fill="FFFFFF"/>
            <w:noWrap/>
            <w:vAlign w:val="center"/>
            <w:hideMark/>
          </w:tcPr>
          <w:p w14:paraId="149CA2C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7</w:t>
            </w:r>
          </w:p>
        </w:tc>
        <w:tc>
          <w:tcPr>
            <w:tcW w:w="697" w:type="dxa"/>
            <w:tcBorders>
              <w:top w:val="nil"/>
              <w:left w:val="nil"/>
              <w:bottom w:val="single" w:sz="4" w:space="0" w:color="BFBFBF"/>
              <w:right w:val="single" w:sz="4" w:space="0" w:color="BFBFBF"/>
            </w:tcBorders>
            <w:shd w:val="clear" w:color="000000" w:fill="FFFFFF"/>
            <w:noWrap/>
            <w:vAlign w:val="center"/>
            <w:hideMark/>
          </w:tcPr>
          <w:p w14:paraId="581CEC0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83</w:t>
            </w:r>
          </w:p>
        </w:tc>
        <w:tc>
          <w:tcPr>
            <w:tcW w:w="876" w:type="dxa"/>
            <w:tcBorders>
              <w:top w:val="nil"/>
              <w:left w:val="nil"/>
              <w:bottom w:val="single" w:sz="4" w:space="0" w:color="BFBFBF"/>
              <w:right w:val="single" w:sz="4" w:space="0" w:color="BFBFBF"/>
            </w:tcBorders>
            <w:shd w:val="clear" w:color="000000" w:fill="FFFFFF"/>
            <w:noWrap/>
            <w:vAlign w:val="center"/>
            <w:hideMark/>
          </w:tcPr>
          <w:p w14:paraId="6896C20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82</w:t>
            </w:r>
          </w:p>
        </w:tc>
        <w:tc>
          <w:tcPr>
            <w:tcW w:w="858" w:type="dxa"/>
            <w:tcBorders>
              <w:top w:val="nil"/>
              <w:left w:val="nil"/>
              <w:bottom w:val="single" w:sz="4" w:space="0" w:color="BFBFBF"/>
              <w:right w:val="single" w:sz="4" w:space="0" w:color="BFBFBF"/>
            </w:tcBorders>
            <w:shd w:val="clear" w:color="000000" w:fill="FFFFFF"/>
            <w:noWrap/>
            <w:vAlign w:val="center"/>
            <w:hideMark/>
          </w:tcPr>
          <w:p w14:paraId="7A9F1E7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3</w:t>
            </w:r>
          </w:p>
        </w:tc>
        <w:tc>
          <w:tcPr>
            <w:tcW w:w="807" w:type="dxa"/>
            <w:tcBorders>
              <w:top w:val="nil"/>
              <w:left w:val="nil"/>
              <w:bottom w:val="single" w:sz="4" w:space="0" w:color="BFBFBF"/>
              <w:right w:val="single" w:sz="4" w:space="0" w:color="BFBFBF"/>
            </w:tcBorders>
            <w:shd w:val="clear" w:color="000000" w:fill="FFFFFF"/>
            <w:noWrap/>
            <w:vAlign w:val="center"/>
            <w:hideMark/>
          </w:tcPr>
          <w:p w14:paraId="4560F92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1</w:t>
            </w:r>
          </w:p>
        </w:tc>
        <w:tc>
          <w:tcPr>
            <w:tcW w:w="825" w:type="dxa"/>
            <w:tcBorders>
              <w:top w:val="nil"/>
              <w:left w:val="nil"/>
              <w:bottom w:val="single" w:sz="4" w:space="0" w:color="BFBFBF"/>
              <w:right w:val="single" w:sz="4" w:space="0" w:color="auto"/>
            </w:tcBorders>
            <w:shd w:val="clear" w:color="000000" w:fill="FFFFFF"/>
            <w:noWrap/>
            <w:vAlign w:val="center"/>
            <w:hideMark/>
          </w:tcPr>
          <w:p w14:paraId="3443F88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57</w:t>
            </w:r>
          </w:p>
        </w:tc>
      </w:tr>
      <w:tr w:rsidR="00BB0BE5" w:rsidRPr="005B3439" w14:paraId="72DA7312" w14:textId="77777777" w:rsidTr="00115577">
        <w:trPr>
          <w:trHeight w:val="264"/>
        </w:trPr>
        <w:tc>
          <w:tcPr>
            <w:tcW w:w="399" w:type="dxa"/>
            <w:vMerge/>
            <w:tcBorders>
              <w:top w:val="nil"/>
              <w:left w:val="nil"/>
              <w:bottom w:val="nil"/>
              <w:right w:val="nil"/>
            </w:tcBorders>
            <w:vAlign w:val="center"/>
            <w:hideMark/>
          </w:tcPr>
          <w:p w14:paraId="7FE52DBC"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1618859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45C9310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auto" w:fill="auto"/>
            <w:noWrap/>
            <w:vAlign w:val="center"/>
            <w:hideMark/>
          </w:tcPr>
          <w:p w14:paraId="526B484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897" w:type="dxa"/>
            <w:tcBorders>
              <w:top w:val="nil"/>
              <w:left w:val="single" w:sz="4" w:space="0" w:color="BFBFBF"/>
              <w:bottom w:val="single" w:sz="4" w:space="0" w:color="BFBFBF"/>
              <w:right w:val="single" w:sz="4" w:space="0" w:color="BFBFBF"/>
            </w:tcBorders>
            <w:shd w:val="clear" w:color="000000" w:fill="FFFFFF"/>
            <w:noWrap/>
            <w:vAlign w:val="center"/>
            <w:hideMark/>
          </w:tcPr>
          <w:p w14:paraId="78C0274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0</w:t>
            </w:r>
          </w:p>
        </w:tc>
        <w:tc>
          <w:tcPr>
            <w:tcW w:w="913" w:type="dxa"/>
            <w:tcBorders>
              <w:top w:val="nil"/>
              <w:left w:val="nil"/>
              <w:bottom w:val="single" w:sz="4" w:space="0" w:color="BFBFBF"/>
              <w:right w:val="single" w:sz="4" w:space="0" w:color="BFBFBF"/>
            </w:tcBorders>
            <w:shd w:val="clear" w:color="000000" w:fill="FFFFFF"/>
            <w:noWrap/>
            <w:vAlign w:val="center"/>
            <w:hideMark/>
          </w:tcPr>
          <w:p w14:paraId="7EB0A39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2</w:t>
            </w:r>
          </w:p>
        </w:tc>
        <w:tc>
          <w:tcPr>
            <w:tcW w:w="917" w:type="dxa"/>
            <w:tcBorders>
              <w:top w:val="nil"/>
              <w:left w:val="nil"/>
              <w:bottom w:val="single" w:sz="4" w:space="0" w:color="BFBFBF"/>
              <w:right w:val="single" w:sz="4" w:space="0" w:color="BFBFBF"/>
            </w:tcBorders>
            <w:shd w:val="clear" w:color="000000" w:fill="FFFFFF"/>
            <w:noWrap/>
            <w:vAlign w:val="center"/>
            <w:hideMark/>
          </w:tcPr>
          <w:p w14:paraId="597FCF6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697" w:type="dxa"/>
            <w:tcBorders>
              <w:top w:val="nil"/>
              <w:left w:val="nil"/>
              <w:bottom w:val="single" w:sz="4" w:space="0" w:color="BFBFBF"/>
              <w:right w:val="single" w:sz="4" w:space="0" w:color="BFBFBF"/>
            </w:tcBorders>
            <w:shd w:val="clear" w:color="000000" w:fill="FFFFFF"/>
            <w:noWrap/>
            <w:vAlign w:val="center"/>
            <w:hideMark/>
          </w:tcPr>
          <w:p w14:paraId="1744D1F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19</w:t>
            </w:r>
          </w:p>
        </w:tc>
        <w:tc>
          <w:tcPr>
            <w:tcW w:w="876" w:type="dxa"/>
            <w:tcBorders>
              <w:top w:val="nil"/>
              <w:left w:val="nil"/>
              <w:bottom w:val="single" w:sz="4" w:space="0" w:color="BFBFBF"/>
              <w:right w:val="single" w:sz="4" w:space="0" w:color="BFBFBF"/>
            </w:tcBorders>
            <w:shd w:val="clear" w:color="000000" w:fill="FFFFFF"/>
            <w:noWrap/>
            <w:vAlign w:val="center"/>
            <w:hideMark/>
          </w:tcPr>
          <w:p w14:paraId="46382DB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858" w:type="dxa"/>
            <w:tcBorders>
              <w:top w:val="nil"/>
              <w:left w:val="nil"/>
              <w:bottom w:val="single" w:sz="4" w:space="0" w:color="BFBFBF"/>
              <w:right w:val="single" w:sz="4" w:space="0" w:color="BFBFBF"/>
            </w:tcBorders>
            <w:shd w:val="clear" w:color="000000" w:fill="FFFFFF"/>
            <w:noWrap/>
            <w:vAlign w:val="center"/>
            <w:hideMark/>
          </w:tcPr>
          <w:p w14:paraId="743E099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807" w:type="dxa"/>
            <w:tcBorders>
              <w:top w:val="nil"/>
              <w:left w:val="nil"/>
              <w:bottom w:val="single" w:sz="4" w:space="0" w:color="BFBFBF"/>
              <w:right w:val="single" w:sz="4" w:space="0" w:color="BFBFBF"/>
            </w:tcBorders>
            <w:shd w:val="clear" w:color="000000" w:fill="FFFFFF"/>
            <w:noWrap/>
            <w:vAlign w:val="center"/>
            <w:hideMark/>
          </w:tcPr>
          <w:p w14:paraId="0B03A0D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25" w:type="dxa"/>
            <w:tcBorders>
              <w:top w:val="nil"/>
              <w:left w:val="nil"/>
              <w:bottom w:val="single" w:sz="4" w:space="0" w:color="BFBFBF"/>
              <w:right w:val="single" w:sz="4" w:space="0" w:color="auto"/>
            </w:tcBorders>
            <w:shd w:val="clear" w:color="000000" w:fill="FFFFFF"/>
            <w:noWrap/>
            <w:vAlign w:val="center"/>
            <w:hideMark/>
          </w:tcPr>
          <w:p w14:paraId="253EBCB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r>
      <w:tr w:rsidR="00BB0BE5" w:rsidRPr="005B3439" w14:paraId="08EE22BF" w14:textId="77777777" w:rsidTr="00115577">
        <w:trPr>
          <w:trHeight w:val="264"/>
        </w:trPr>
        <w:tc>
          <w:tcPr>
            <w:tcW w:w="399" w:type="dxa"/>
            <w:vMerge/>
            <w:tcBorders>
              <w:top w:val="nil"/>
              <w:left w:val="nil"/>
              <w:bottom w:val="nil"/>
              <w:right w:val="nil"/>
            </w:tcBorders>
            <w:vAlign w:val="center"/>
            <w:hideMark/>
          </w:tcPr>
          <w:p w14:paraId="417D7B64"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05F37CE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690C628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auto" w:fill="auto"/>
            <w:noWrap/>
            <w:vAlign w:val="center"/>
            <w:hideMark/>
          </w:tcPr>
          <w:p w14:paraId="1B2C5AA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897" w:type="dxa"/>
            <w:tcBorders>
              <w:top w:val="nil"/>
              <w:left w:val="single" w:sz="4" w:space="0" w:color="BFBFBF"/>
              <w:bottom w:val="single" w:sz="4" w:space="0" w:color="BFBFBF"/>
              <w:right w:val="single" w:sz="4" w:space="0" w:color="BFBFBF"/>
            </w:tcBorders>
            <w:shd w:val="clear" w:color="000000" w:fill="FFFFFF"/>
            <w:noWrap/>
            <w:vAlign w:val="center"/>
            <w:hideMark/>
          </w:tcPr>
          <w:p w14:paraId="0F9EF72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0</w:t>
            </w:r>
          </w:p>
        </w:tc>
        <w:tc>
          <w:tcPr>
            <w:tcW w:w="913" w:type="dxa"/>
            <w:tcBorders>
              <w:top w:val="nil"/>
              <w:left w:val="nil"/>
              <w:bottom w:val="single" w:sz="4" w:space="0" w:color="BFBFBF"/>
              <w:right w:val="single" w:sz="4" w:space="0" w:color="BFBFBF"/>
            </w:tcBorders>
            <w:shd w:val="clear" w:color="000000" w:fill="FFFFFF"/>
            <w:noWrap/>
            <w:vAlign w:val="center"/>
            <w:hideMark/>
          </w:tcPr>
          <w:p w14:paraId="607BC93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91</w:t>
            </w:r>
          </w:p>
        </w:tc>
        <w:tc>
          <w:tcPr>
            <w:tcW w:w="917" w:type="dxa"/>
            <w:tcBorders>
              <w:top w:val="nil"/>
              <w:left w:val="nil"/>
              <w:bottom w:val="single" w:sz="4" w:space="0" w:color="BFBFBF"/>
              <w:right w:val="single" w:sz="4" w:space="0" w:color="BFBFBF"/>
            </w:tcBorders>
            <w:shd w:val="clear" w:color="000000" w:fill="FFFFFF"/>
            <w:noWrap/>
            <w:vAlign w:val="center"/>
            <w:hideMark/>
          </w:tcPr>
          <w:p w14:paraId="07E3121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6</w:t>
            </w:r>
          </w:p>
        </w:tc>
        <w:tc>
          <w:tcPr>
            <w:tcW w:w="697" w:type="dxa"/>
            <w:tcBorders>
              <w:top w:val="nil"/>
              <w:left w:val="nil"/>
              <w:bottom w:val="single" w:sz="4" w:space="0" w:color="BFBFBF"/>
              <w:right w:val="single" w:sz="4" w:space="0" w:color="BFBFBF"/>
            </w:tcBorders>
            <w:shd w:val="clear" w:color="000000" w:fill="FFFFFF"/>
            <w:noWrap/>
            <w:vAlign w:val="center"/>
            <w:hideMark/>
          </w:tcPr>
          <w:p w14:paraId="2D3A687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40</w:t>
            </w:r>
          </w:p>
        </w:tc>
        <w:tc>
          <w:tcPr>
            <w:tcW w:w="876" w:type="dxa"/>
            <w:tcBorders>
              <w:top w:val="nil"/>
              <w:left w:val="nil"/>
              <w:bottom w:val="single" w:sz="4" w:space="0" w:color="BFBFBF"/>
              <w:right w:val="single" w:sz="4" w:space="0" w:color="BFBFBF"/>
            </w:tcBorders>
            <w:shd w:val="clear" w:color="000000" w:fill="FFFFFF"/>
            <w:noWrap/>
            <w:vAlign w:val="center"/>
            <w:hideMark/>
          </w:tcPr>
          <w:p w14:paraId="34C6116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4.00</w:t>
            </w:r>
          </w:p>
        </w:tc>
        <w:tc>
          <w:tcPr>
            <w:tcW w:w="858" w:type="dxa"/>
            <w:tcBorders>
              <w:top w:val="nil"/>
              <w:left w:val="nil"/>
              <w:bottom w:val="single" w:sz="4" w:space="0" w:color="BFBFBF"/>
              <w:right w:val="single" w:sz="4" w:space="0" w:color="BFBFBF"/>
            </w:tcBorders>
            <w:shd w:val="clear" w:color="000000" w:fill="FFFFFF"/>
            <w:noWrap/>
            <w:vAlign w:val="center"/>
            <w:hideMark/>
          </w:tcPr>
          <w:p w14:paraId="2D960EB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0</w:t>
            </w:r>
          </w:p>
        </w:tc>
        <w:tc>
          <w:tcPr>
            <w:tcW w:w="807" w:type="dxa"/>
            <w:tcBorders>
              <w:top w:val="nil"/>
              <w:left w:val="nil"/>
              <w:bottom w:val="single" w:sz="4" w:space="0" w:color="BFBFBF"/>
              <w:right w:val="single" w:sz="4" w:space="0" w:color="BFBFBF"/>
            </w:tcBorders>
            <w:shd w:val="clear" w:color="000000" w:fill="FFFFFF"/>
            <w:noWrap/>
            <w:vAlign w:val="center"/>
            <w:hideMark/>
          </w:tcPr>
          <w:p w14:paraId="70BF066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c>
          <w:tcPr>
            <w:tcW w:w="825" w:type="dxa"/>
            <w:tcBorders>
              <w:top w:val="nil"/>
              <w:left w:val="nil"/>
              <w:bottom w:val="single" w:sz="4" w:space="0" w:color="BFBFBF"/>
              <w:right w:val="single" w:sz="4" w:space="0" w:color="auto"/>
            </w:tcBorders>
            <w:shd w:val="clear" w:color="000000" w:fill="FFFFFF"/>
            <w:noWrap/>
            <w:vAlign w:val="center"/>
            <w:hideMark/>
          </w:tcPr>
          <w:p w14:paraId="6B647BC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4.00</w:t>
            </w:r>
          </w:p>
        </w:tc>
      </w:tr>
      <w:tr w:rsidR="00BB0BE5" w:rsidRPr="005B3439" w14:paraId="673214C8" w14:textId="77777777" w:rsidTr="00115577">
        <w:trPr>
          <w:trHeight w:val="264"/>
        </w:trPr>
        <w:tc>
          <w:tcPr>
            <w:tcW w:w="399" w:type="dxa"/>
            <w:vMerge/>
            <w:tcBorders>
              <w:top w:val="nil"/>
              <w:left w:val="nil"/>
              <w:bottom w:val="nil"/>
              <w:right w:val="nil"/>
            </w:tcBorders>
            <w:vAlign w:val="center"/>
            <w:hideMark/>
          </w:tcPr>
          <w:p w14:paraId="32B7A093"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4998012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6771995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auto"/>
              <w:right w:val="single" w:sz="4" w:space="0" w:color="auto"/>
            </w:tcBorders>
            <w:shd w:val="clear" w:color="auto" w:fill="auto"/>
            <w:noWrap/>
            <w:vAlign w:val="center"/>
            <w:hideMark/>
          </w:tcPr>
          <w:p w14:paraId="0C13E2A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897" w:type="dxa"/>
            <w:tcBorders>
              <w:top w:val="nil"/>
              <w:left w:val="single" w:sz="4" w:space="0" w:color="BFBFBF"/>
              <w:bottom w:val="single" w:sz="4" w:space="0" w:color="auto"/>
              <w:right w:val="single" w:sz="4" w:space="0" w:color="BFBFBF"/>
            </w:tcBorders>
            <w:shd w:val="clear" w:color="000000" w:fill="FFFFFF"/>
            <w:noWrap/>
            <w:vAlign w:val="center"/>
            <w:hideMark/>
          </w:tcPr>
          <w:p w14:paraId="71EB619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w:t>
            </w:r>
          </w:p>
        </w:tc>
        <w:tc>
          <w:tcPr>
            <w:tcW w:w="913" w:type="dxa"/>
            <w:tcBorders>
              <w:top w:val="nil"/>
              <w:left w:val="nil"/>
              <w:bottom w:val="single" w:sz="4" w:space="0" w:color="auto"/>
              <w:right w:val="single" w:sz="4" w:space="0" w:color="BFBFBF"/>
            </w:tcBorders>
            <w:shd w:val="clear" w:color="000000" w:fill="FFFFFF"/>
            <w:noWrap/>
            <w:vAlign w:val="center"/>
            <w:hideMark/>
          </w:tcPr>
          <w:p w14:paraId="6E0C6CF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w:t>
            </w:r>
          </w:p>
        </w:tc>
        <w:tc>
          <w:tcPr>
            <w:tcW w:w="917" w:type="dxa"/>
            <w:tcBorders>
              <w:top w:val="nil"/>
              <w:left w:val="nil"/>
              <w:bottom w:val="single" w:sz="4" w:space="0" w:color="auto"/>
              <w:right w:val="single" w:sz="4" w:space="0" w:color="BFBFBF"/>
            </w:tcBorders>
            <w:shd w:val="clear" w:color="000000" w:fill="FFFFFF"/>
            <w:noWrap/>
            <w:vAlign w:val="center"/>
            <w:hideMark/>
          </w:tcPr>
          <w:p w14:paraId="6DBC60A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1</w:t>
            </w:r>
          </w:p>
        </w:tc>
        <w:tc>
          <w:tcPr>
            <w:tcW w:w="697" w:type="dxa"/>
            <w:tcBorders>
              <w:top w:val="nil"/>
              <w:left w:val="nil"/>
              <w:bottom w:val="single" w:sz="4" w:space="0" w:color="auto"/>
              <w:right w:val="single" w:sz="4" w:space="0" w:color="BFBFBF"/>
            </w:tcBorders>
            <w:shd w:val="clear" w:color="000000" w:fill="FFFFFF"/>
            <w:noWrap/>
            <w:vAlign w:val="center"/>
            <w:hideMark/>
          </w:tcPr>
          <w:p w14:paraId="6ED486F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6</w:t>
            </w:r>
          </w:p>
        </w:tc>
        <w:tc>
          <w:tcPr>
            <w:tcW w:w="876" w:type="dxa"/>
            <w:tcBorders>
              <w:top w:val="nil"/>
              <w:left w:val="nil"/>
              <w:bottom w:val="single" w:sz="4" w:space="0" w:color="auto"/>
              <w:right w:val="single" w:sz="4" w:space="0" w:color="BFBFBF"/>
            </w:tcBorders>
            <w:shd w:val="clear" w:color="000000" w:fill="FFFFFF"/>
            <w:noWrap/>
            <w:vAlign w:val="center"/>
            <w:hideMark/>
          </w:tcPr>
          <w:p w14:paraId="6A4A704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2</w:t>
            </w:r>
          </w:p>
        </w:tc>
        <w:tc>
          <w:tcPr>
            <w:tcW w:w="858" w:type="dxa"/>
            <w:tcBorders>
              <w:top w:val="nil"/>
              <w:left w:val="nil"/>
              <w:bottom w:val="single" w:sz="4" w:space="0" w:color="auto"/>
              <w:right w:val="single" w:sz="4" w:space="0" w:color="BFBFBF"/>
            </w:tcBorders>
            <w:shd w:val="clear" w:color="000000" w:fill="FFFFFF"/>
            <w:noWrap/>
            <w:vAlign w:val="center"/>
            <w:hideMark/>
          </w:tcPr>
          <w:p w14:paraId="44C2E0D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2</w:t>
            </w:r>
          </w:p>
        </w:tc>
        <w:tc>
          <w:tcPr>
            <w:tcW w:w="807" w:type="dxa"/>
            <w:tcBorders>
              <w:top w:val="nil"/>
              <w:left w:val="nil"/>
              <w:bottom w:val="single" w:sz="4" w:space="0" w:color="auto"/>
              <w:right w:val="single" w:sz="4" w:space="0" w:color="BFBFBF"/>
            </w:tcBorders>
            <w:shd w:val="clear" w:color="000000" w:fill="FFFFFF"/>
            <w:noWrap/>
            <w:vAlign w:val="center"/>
            <w:hideMark/>
          </w:tcPr>
          <w:p w14:paraId="03393C2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2</w:t>
            </w:r>
          </w:p>
        </w:tc>
        <w:tc>
          <w:tcPr>
            <w:tcW w:w="825" w:type="dxa"/>
            <w:tcBorders>
              <w:top w:val="nil"/>
              <w:left w:val="nil"/>
              <w:bottom w:val="single" w:sz="4" w:space="0" w:color="auto"/>
              <w:right w:val="single" w:sz="4" w:space="0" w:color="auto"/>
            </w:tcBorders>
            <w:shd w:val="clear" w:color="000000" w:fill="FFFFFF"/>
            <w:noWrap/>
            <w:vAlign w:val="center"/>
            <w:hideMark/>
          </w:tcPr>
          <w:p w14:paraId="45C6658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2</w:t>
            </w:r>
          </w:p>
        </w:tc>
      </w:tr>
      <w:tr w:rsidR="00BB0BE5" w:rsidRPr="005B3439" w14:paraId="651F6DCB" w14:textId="77777777" w:rsidTr="00115577">
        <w:trPr>
          <w:trHeight w:val="255"/>
        </w:trPr>
        <w:tc>
          <w:tcPr>
            <w:tcW w:w="399" w:type="dxa"/>
            <w:vMerge/>
            <w:tcBorders>
              <w:top w:val="nil"/>
              <w:left w:val="nil"/>
              <w:bottom w:val="nil"/>
              <w:right w:val="nil"/>
            </w:tcBorders>
            <w:vAlign w:val="center"/>
            <w:hideMark/>
          </w:tcPr>
          <w:p w14:paraId="07542F9A"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43B2CC7C" w14:textId="7048E5DD"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79"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3D5B8AF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T (or CC6)</w:t>
            </w:r>
          </w:p>
        </w:tc>
        <w:tc>
          <w:tcPr>
            <w:tcW w:w="672" w:type="dxa"/>
            <w:tcBorders>
              <w:top w:val="nil"/>
              <w:left w:val="nil"/>
              <w:bottom w:val="single" w:sz="4" w:space="0" w:color="BFBFBF"/>
              <w:right w:val="single" w:sz="4" w:space="0" w:color="auto"/>
            </w:tcBorders>
            <w:shd w:val="clear" w:color="000000" w:fill="D9D9D9"/>
            <w:noWrap/>
            <w:vAlign w:val="center"/>
            <w:hideMark/>
          </w:tcPr>
          <w:p w14:paraId="7BEED80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897" w:type="dxa"/>
            <w:tcBorders>
              <w:top w:val="nil"/>
              <w:left w:val="single" w:sz="4" w:space="0" w:color="BFBFBF"/>
              <w:bottom w:val="single" w:sz="4" w:space="0" w:color="BFBFBF"/>
              <w:right w:val="single" w:sz="4" w:space="0" w:color="BFBFBF"/>
            </w:tcBorders>
            <w:shd w:val="clear" w:color="000000" w:fill="D9D9D9"/>
            <w:noWrap/>
            <w:vAlign w:val="center"/>
            <w:hideMark/>
          </w:tcPr>
          <w:p w14:paraId="14E199F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6</w:t>
            </w:r>
          </w:p>
        </w:tc>
        <w:tc>
          <w:tcPr>
            <w:tcW w:w="913" w:type="dxa"/>
            <w:tcBorders>
              <w:top w:val="nil"/>
              <w:left w:val="nil"/>
              <w:bottom w:val="single" w:sz="4" w:space="0" w:color="BFBFBF"/>
              <w:right w:val="single" w:sz="4" w:space="0" w:color="BFBFBF"/>
            </w:tcBorders>
            <w:shd w:val="clear" w:color="000000" w:fill="D9D9D9"/>
            <w:noWrap/>
            <w:vAlign w:val="center"/>
            <w:hideMark/>
          </w:tcPr>
          <w:p w14:paraId="2DDD9A6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5</w:t>
            </w:r>
          </w:p>
        </w:tc>
        <w:tc>
          <w:tcPr>
            <w:tcW w:w="917" w:type="dxa"/>
            <w:tcBorders>
              <w:top w:val="nil"/>
              <w:left w:val="nil"/>
              <w:bottom w:val="single" w:sz="4" w:space="0" w:color="BFBFBF"/>
              <w:right w:val="single" w:sz="4" w:space="0" w:color="BFBFBF"/>
            </w:tcBorders>
            <w:shd w:val="clear" w:color="000000" w:fill="D9D9D9"/>
            <w:noWrap/>
            <w:vAlign w:val="center"/>
            <w:hideMark/>
          </w:tcPr>
          <w:p w14:paraId="29789E2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3</w:t>
            </w:r>
          </w:p>
        </w:tc>
        <w:tc>
          <w:tcPr>
            <w:tcW w:w="697" w:type="dxa"/>
            <w:tcBorders>
              <w:top w:val="nil"/>
              <w:left w:val="nil"/>
              <w:bottom w:val="single" w:sz="4" w:space="0" w:color="BFBFBF"/>
              <w:right w:val="single" w:sz="4" w:space="0" w:color="BFBFBF"/>
            </w:tcBorders>
            <w:shd w:val="clear" w:color="000000" w:fill="D9D9D9"/>
            <w:noWrap/>
            <w:vAlign w:val="center"/>
            <w:hideMark/>
          </w:tcPr>
          <w:p w14:paraId="135753D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25</w:t>
            </w:r>
          </w:p>
        </w:tc>
        <w:tc>
          <w:tcPr>
            <w:tcW w:w="876" w:type="dxa"/>
            <w:tcBorders>
              <w:top w:val="nil"/>
              <w:left w:val="nil"/>
              <w:bottom w:val="single" w:sz="4" w:space="0" w:color="BFBFBF"/>
              <w:right w:val="single" w:sz="4" w:space="0" w:color="BFBFBF"/>
            </w:tcBorders>
            <w:shd w:val="clear" w:color="000000" w:fill="D9D9D9"/>
            <w:noWrap/>
            <w:vAlign w:val="center"/>
            <w:hideMark/>
          </w:tcPr>
          <w:p w14:paraId="183868F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04</w:t>
            </w:r>
          </w:p>
        </w:tc>
        <w:tc>
          <w:tcPr>
            <w:tcW w:w="858" w:type="dxa"/>
            <w:tcBorders>
              <w:top w:val="nil"/>
              <w:left w:val="nil"/>
              <w:bottom w:val="single" w:sz="4" w:space="0" w:color="BFBFBF"/>
              <w:right w:val="single" w:sz="4" w:space="0" w:color="BFBFBF"/>
            </w:tcBorders>
            <w:shd w:val="clear" w:color="000000" w:fill="D9D9D9"/>
            <w:noWrap/>
            <w:vAlign w:val="center"/>
            <w:hideMark/>
          </w:tcPr>
          <w:p w14:paraId="471FFAB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17</w:t>
            </w:r>
          </w:p>
        </w:tc>
        <w:tc>
          <w:tcPr>
            <w:tcW w:w="807" w:type="dxa"/>
            <w:tcBorders>
              <w:top w:val="nil"/>
              <w:left w:val="nil"/>
              <w:bottom w:val="single" w:sz="4" w:space="0" w:color="BFBFBF"/>
              <w:right w:val="single" w:sz="4" w:space="0" w:color="BFBFBF"/>
            </w:tcBorders>
            <w:shd w:val="clear" w:color="000000" w:fill="D9D9D9"/>
            <w:noWrap/>
            <w:vAlign w:val="center"/>
            <w:hideMark/>
          </w:tcPr>
          <w:p w14:paraId="30E110C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92</w:t>
            </w:r>
          </w:p>
        </w:tc>
        <w:tc>
          <w:tcPr>
            <w:tcW w:w="825" w:type="dxa"/>
            <w:tcBorders>
              <w:top w:val="nil"/>
              <w:left w:val="nil"/>
              <w:bottom w:val="single" w:sz="4" w:space="0" w:color="BFBFBF"/>
              <w:right w:val="single" w:sz="4" w:space="0" w:color="auto"/>
            </w:tcBorders>
            <w:shd w:val="clear" w:color="000000" w:fill="D9D9D9"/>
            <w:noWrap/>
            <w:vAlign w:val="center"/>
            <w:hideMark/>
          </w:tcPr>
          <w:p w14:paraId="454E3A4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63</w:t>
            </w:r>
          </w:p>
        </w:tc>
      </w:tr>
      <w:tr w:rsidR="00BB0BE5" w:rsidRPr="005B3439" w14:paraId="149A782C" w14:textId="77777777" w:rsidTr="00115577">
        <w:trPr>
          <w:trHeight w:val="264"/>
        </w:trPr>
        <w:tc>
          <w:tcPr>
            <w:tcW w:w="399" w:type="dxa"/>
            <w:vMerge/>
            <w:tcBorders>
              <w:top w:val="nil"/>
              <w:left w:val="nil"/>
              <w:bottom w:val="nil"/>
              <w:right w:val="nil"/>
            </w:tcBorders>
            <w:vAlign w:val="center"/>
            <w:hideMark/>
          </w:tcPr>
          <w:p w14:paraId="01C3EC14"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54445AE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5D5F82F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000000" w:fill="D9D9D9"/>
            <w:noWrap/>
            <w:vAlign w:val="center"/>
            <w:hideMark/>
          </w:tcPr>
          <w:p w14:paraId="3430400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897" w:type="dxa"/>
            <w:tcBorders>
              <w:top w:val="nil"/>
              <w:left w:val="single" w:sz="4" w:space="0" w:color="BFBFBF"/>
              <w:bottom w:val="single" w:sz="4" w:space="0" w:color="BFBFBF"/>
              <w:right w:val="single" w:sz="4" w:space="0" w:color="BFBFBF"/>
            </w:tcBorders>
            <w:shd w:val="clear" w:color="000000" w:fill="D9D9D9"/>
            <w:noWrap/>
            <w:vAlign w:val="center"/>
            <w:hideMark/>
          </w:tcPr>
          <w:p w14:paraId="3A1547E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1</w:t>
            </w:r>
          </w:p>
        </w:tc>
        <w:tc>
          <w:tcPr>
            <w:tcW w:w="913" w:type="dxa"/>
            <w:tcBorders>
              <w:top w:val="nil"/>
              <w:left w:val="nil"/>
              <w:bottom w:val="single" w:sz="4" w:space="0" w:color="BFBFBF"/>
              <w:right w:val="single" w:sz="4" w:space="0" w:color="BFBFBF"/>
            </w:tcBorders>
            <w:shd w:val="clear" w:color="000000" w:fill="D9D9D9"/>
            <w:noWrap/>
            <w:vAlign w:val="center"/>
            <w:hideMark/>
          </w:tcPr>
          <w:p w14:paraId="5D73357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9</w:t>
            </w:r>
          </w:p>
        </w:tc>
        <w:tc>
          <w:tcPr>
            <w:tcW w:w="917" w:type="dxa"/>
            <w:tcBorders>
              <w:top w:val="nil"/>
              <w:left w:val="nil"/>
              <w:bottom w:val="single" w:sz="4" w:space="0" w:color="BFBFBF"/>
              <w:right w:val="single" w:sz="4" w:space="0" w:color="BFBFBF"/>
            </w:tcBorders>
            <w:shd w:val="clear" w:color="000000" w:fill="D9D9D9"/>
            <w:noWrap/>
            <w:vAlign w:val="center"/>
            <w:hideMark/>
          </w:tcPr>
          <w:p w14:paraId="27D6EEF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1</w:t>
            </w:r>
          </w:p>
        </w:tc>
        <w:tc>
          <w:tcPr>
            <w:tcW w:w="697" w:type="dxa"/>
            <w:tcBorders>
              <w:top w:val="nil"/>
              <w:left w:val="nil"/>
              <w:bottom w:val="single" w:sz="4" w:space="0" w:color="BFBFBF"/>
              <w:right w:val="single" w:sz="4" w:space="0" w:color="BFBFBF"/>
            </w:tcBorders>
            <w:shd w:val="clear" w:color="000000" w:fill="D9D9D9"/>
            <w:noWrap/>
            <w:vAlign w:val="center"/>
            <w:hideMark/>
          </w:tcPr>
          <w:p w14:paraId="7B99962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68</w:t>
            </w:r>
          </w:p>
        </w:tc>
        <w:tc>
          <w:tcPr>
            <w:tcW w:w="876" w:type="dxa"/>
            <w:tcBorders>
              <w:top w:val="nil"/>
              <w:left w:val="nil"/>
              <w:bottom w:val="single" w:sz="4" w:space="0" w:color="BFBFBF"/>
              <w:right w:val="single" w:sz="4" w:space="0" w:color="BFBFBF"/>
            </w:tcBorders>
            <w:shd w:val="clear" w:color="000000" w:fill="D9D9D9"/>
            <w:noWrap/>
            <w:vAlign w:val="center"/>
            <w:hideMark/>
          </w:tcPr>
          <w:p w14:paraId="4E2220A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4</w:t>
            </w:r>
          </w:p>
        </w:tc>
        <w:tc>
          <w:tcPr>
            <w:tcW w:w="858" w:type="dxa"/>
            <w:tcBorders>
              <w:top w:val="nil"/>
              <w:left w:val="nil"/>
              <w:bottom w:val="single" w:sz="4" w:space="0" w:color="BFBFBF"/>
              <w:right w:val="single" w:sz="4" w:space="0" w:color="BFBFBF"/>
            </w:tcBorders>
            <w:shd w:val="clear" w:color="000000" w:fill="D9D9D9"/>
            <w:noWrap/>
            <w:vAlign w:val="center"/>
            <w:hideMark/>
          </w:tcPr>
          <w:p w14:paraId="0E4B491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4</w:t>
            </w:r>
          </w:p>
        </w:tc>
        <w:tc>
          <w:tcPr>
            <w:tcW w:w="807" w:type="dxa"/>
            <w:tcBorders>
              <w:top w:val="nil"/>
              <w:left w:val="nil"/>
              <w:bottom w:val="single" w:sz="4" w:space="0" w:color="BFBFBF"/>
              <w:right w:val="single" w:sz="4" w:space="0" w:color="BFBFBF"/>
            </w:tcBorders>
            <w:shd w:val="clear" w:color="000000" w:fill="D9D9D9"/>
            <w:noWrap/>
            <w:vAlign w:val="center"/>
            <w:hideMark/>
          </w:tcPr>
          <w:p w14:paraId="793EAC9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91</w:t>
            </w:r>
          </w:p>
        </w:tc>
        <w:tc>
          <w:tcPr>
            <w:tcW w:w="825" w:type="dxa"/>
            <w:tcBorders>
              <w:top w:val="nil"/>
              <w:left w:val="nil"/>
              <w:bottom w:val="single" w:sz="4" w:space="0" w:color="BFBFBF"/>
              <w:right w:val="single" w:sz="4" w:space="0" w:color="auto"/>
            </w:tcBorders>
            <w:shd w:val="clear" w:color="000000" w:fill="D9D9D9"/>
            <w:noWrap/>
            <w:vAlign w:val="center"/>
            <w:hideMark/>
          </w:tcPr>
          <w:p w14:paraId="747055D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91</w:t>
            </w:r>
          </w:p>
        </w:tc>
      </w:tr>
      <w:tr w:rsidR="00BB0BE5" w:rsidRPr="005B3439" w14:paraId="38FA802D" w14:textId="77777777" w:rsidTr="00115577">
        <w:trPr>
          <w:trHeight w:val="264"/>
        </w:trPr>
        <w:tc>
          <w:tcPr>
            <w:tcW w:w="399" w:type="dxa"/>
            <w:vMerge/>
            <w:tcBorders>
              <w:top w:val="nil"/>
              <w:left w:val="nil"/>
              <w:bottom w:val="nil"/>
              <w:right w:val="nil"/>
            </w:tcBorders>
            <w:vAlign w:val="center"/>
            <w:hideMark/>
          </w:tcPr>
          <w:p w14:paraId="0500D9B9"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0CAD485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6EBD7CBC"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000000" w:fill="D9D9D9"/>
            <w:noWrap/>
            <w:vAlign w:val="center"/>
            <w:hideMark/>
          </w:tcPr>
          <w:p w14:paraId="7667228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897" w:type="dxa"/>
            <w:tcBorders>
              <w:top w:val="nil"/>
              <w:left w:val="single" w:sz="4" w:space="0" w:color="BFBFBF"/>
              <w:bottom w:val="single" w:sz="4" w:space="0" w:color="BFBFBF"/>
              <w:right w:val="single" w:sz="4" w:space="0" w:color="BFBFBF"/>
            </w:tcBorders>
            <w:shd w:val="clear" w:color="000000" w:fill="D9D9D9"/>
            <w:noWrap/>
            <w:vAlign w:val="center"/>
            <w:hideMark/>
          </w:tcPr>
          <w:p w14:paraId="6DA51E3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0</w:t>
            </w:r>
          </w:p>
        </w:tc>
        <w:tc>
          <w:tcPr>
            <w:tcW w:w="913" w:type="dxa"/>
            <w:tcBorders>
              <w:top w:val="nil"/>
              <w:left w:val="nil"/>
              <w:bottom w:val="single" w:sz="4" w:space="0" w:color="BFBFBF"/>
              <w:right w:val="single" w:sz="4" w:space="0" w:color="BFBFBF"/>
            </w:tcBorders>
            <w:shd w:val="clear" w:color="000000" w:fill="D9D9D9"/>
            <w:noWrap/>
            <w:vAlign w:val="center"/>
            <w:hideMark/>
          </w:tcPr>
          <w:p w14:paraId="7284F73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17" w:type="dxa"/>
            <w:tcBorders>
              <w:top w:val="nil"/>
              <w:left w:val="nil"/>
              <w:bottom w:val="single" w:sz="4" w:space="0" w:color="BFBFBF"/>
              <w:right w:val="single" w:sz="4" w:space="0" w:color="BFBFBF"/>
            </w:tcBorders>
            <w:shd w:val="clear" w:color="000000" w:fill="D9D9D9"/>
            <w:noWrap/>
            <w:vAlign w:val="center"/>
            <w:hideMark/>
          </w:tcPr>
          <w:p w14:paraId="720D3E6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2</w:t>
            </w:r>
          </w:p>
        </w:tc>
        <w:tc>
          <w:tcPr>
            <w:tcW w:w="697" w:type="dxa"/>
            <w:tcBorders>
              <w:top w:val="nil"/>
              <w:left w:val="nil"/>
              <w:bottom w:val="single" w:sz="4" w:space="0" w:color="BFBFBF"/>
              <w:right w:val="single" w:sz="4" w:space="0" w:color="BFBFBF"/>
            </w:tcBorders>
            <w:shd w:val="clear" w:color="000000" w:fill="D9D9D9"/>
            <w:noWrap/>
            <w:vAlign w:val="center"/>
            <w:hideMark/>
          </w:tcPr>
          <w:p w14:paraId="01205A5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7</w:t>
            </w:r>
          </w:p>
        </w:tc>
        <w:tc>
          <w:tcPr>
            <w:tcW w:w="876" w:type="dxa"/>
            <w:tcBorders>
              <w:top w:val="nil"/>
              <w:left w:val="nil"/>
              <w:bottom w:val="single" w:sz="4" w:space="0" w:color="BFBFBF"/>
              <w:right w:val="single" w:sz="4" w:space="0" w:color="BFBFBF"/>
            </w:tcBorders>
            <w:shd w:val="clear" w:color="000000" w:fill="D9D9D9"/>
            <w:noWrap/>
            <w:vAlign w:val="center"/>
            <w:hideMark/>
          </w:tcPr>
          <w:p w14:paraId="5135F8B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858" w:type="dxa"/>
            <w:tcBorders>
              <w:top w:val="nil"/>
              <w:left w:val="nil"/>
              <w:bottom w:val="single" w:sz="4" w:space="0" w:color="BFBFBF"/>
              <w:right w:val="single" w:sz="4" w:space="0" w:color="BFBFBF"/>
            </w:tcBorders>
            <w:shd w:val="clear" w:color="000000" w:fill="D9D9D9"/>
            <w:noWrap/>
            <w:vAlign w:val="center"/>
            <w:hideMark/>
          </w:tcPr>
          <w:p w14:paraId="1E9296A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807" w:type="dxa"/>
            <w:tcBorders>
              <w:top w:val="nil"/>
              <w:left w:val="nil"/>
              <w:bottom w:val="single" w:sz="4" w:space="0" w:color="BFBFBF"/>
              <w:right w:val="single" w:sz="4" w:space="0" w:color="BFBFBF"/>
            </w:tcBorders>
            <w:shd w:val="clear" w:color="000000" w:fill="D9D9D9"/>
            <w:noWrap/>
            <w:vAlign w:val="center"/>
            <w:hideMark/>
          </w:tcPr>
          <w:p w14:paraId="78A9C59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25" w:type="dxa"/>
            <w:tcBorders>
              <w:top w:val="nil"/>
              <w:left w:val="nil"/>
              <w:bottom w:val="single" w:sz="4" w:space="0" w:color="BFBFBF"/>
              <w:right w:val="single" w:sz="4" w:space="0" w:color="auto"/>
            </w:tcBorders>
            <w:shd w:val="clear" w:color="000000" w:fill="D9D9D9"/>
            <w:noWrap/>
            <w:vAlign w:val="center"/>
            <w:hideMark/>
          </w:tcPr>
          <w:p w14:paraId="240D9AD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r>
      <w:tr w:rsidR="00BB0BE5" w:rsidRPr="005B3439" w14:paraId="6E241DFC" w14:textId="77777777" w:rsidTr="00115577">
        <w:trPr>
          <w:trHeight w:val="264"/>
        </w:trPr>
        <w:tc>
          <w:tcPr>
            <w:tcW w:w="399" w:type="dxa"/>
            <w:vMerge/>
            <w:tcBorders>
              <w:top w:val="nil"/>
              <w:left w:val="nil"/>
              <w:bottom w:val="nil"/>
              <w:right w:val="nil"/>
            </w:tcBorders>
            <w:vAlign w:val="center"/>
            <w:hideMark/>
          </w:tcPr>
          <w:p w14:paraId="7D141629"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06A31E9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3AD9CF97"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BFBFBF"/>
              <w:right w:val="single" w:sz="4" w:space="0" w:color="auto"/>
            </w:tcBorders>
            <w:shd w:val="clear" w:color="000000" w:fill="D9D9D9"/>
            <w:noWrap/>
            <w:vAlign w:val="center"/>
            <w:hideMark/>
          </w:tcPr>
          <w:p w14:paraId="50FD9EE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897" w:type="dxa"/>
            <w:tcBorders>
              <w:top w:val="nil"/>
              <w:left w:val="single" w:sz="4" w:space="0" w:color="BFBFBF"/>
              <w:bottom w:val="single" w:sz="4" w:space="0" w:color="BFBFBF"/>
              <w:right w:val="single" w:sz="4" w:space="0" w:color="BFBFBF"/>
            </w:tcBorders>
            <w:shd w:val="clear" w:color="000000" w:fill="D9D9D9"/>
            <w:noWrap/>
            <w:vAlign w:val="center"/>
            <w:hideMark/>
          </w:tcPr>
          <w:p w14:paraId="2CC710D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0</w:t>
            </w:r>
          </w:p>
        </w:tc>
        <w:tc>
          <w:tcPr>
            <w:tcW w:w="913" w:type="dxa"/>
            <w:tcBorders>
              <w:top w:val="nil"/>
              <w:left w:val="nil"/>
              <w:bottom w:val="single" w:sz="4" w:space="0" w:color="BFBFBF"/>
              <w:right w:val="single" w:sz="4" w:space="0" w:color="BFBFBF"/>
            </w:tcBorders>
            <w:shd w:val="clear" w:color="000000" w:fill="D9D9D9"/>
            <w:noWrap/>
            <w:vAlign w:val="center"/>
            <w:hideMark/>
          </w:tcPr>
          <w:p w14:paraId="6BDCDB2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91</w:t>
            </w:r>
          </w:p>
        </w:tc>
        <w:tc>
          <w:tcPr>
            <w:tcW w:w="917" w:type="dxa"/>
            <w:tcBorders>
              <w:top w:val="nil"/>
              <w:left w:val="nil"/>
              <w:bottom w:val="single" w:sz="4" w:space="0" w:color="BFBFBF"/>
              <w:right w:val="single" w:sz="4" w:space="0" w:color="BFBFBF"/>
            </w:tcBorders>
            <w:shd w:val="clear" w:color="000000" w:fill="D9D9D9"/>
            <w:noWrap/>
            <w:vAlign w:val="center"/>
            <w:hideMark/>
          </w:tcPr>
          <w:p w14:paraId="12D0F82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6</w:t>
            </w:r>
          </w:p>
        </w:tc>
        <w:tc>
          <w:tcPr>
            <w:tcW w:w="697" w:type="dxa"/>
            <w:tcBorders>
              <w:top w:val="nil"/>
              <w:left w:val="nil"/>
              <w:bottom w:val="single" w:sz="4" w:space="0" w:color="BFBFBF"/>
              <w:right w:val="single" w:sz="4" w:space="0" w:color="BFBFBF"/>
            </w:tcBorders>
            <w:shd w:val="clear" w:color="000000" w:fill="D9D9D9"/>
            <w:noWrap/>
            <w:vAlign w:val="center"/>
            <w:hideMark/>
          </w:tcPr>
          <w:p w14:paraId="75CBFF6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30</w:t>
            </w:r>
          </w:p>
        </w:tc>
        <w:tc>
          <w:tcPr>
            <w:tcW w:w="876" w:type="dxa"/>
            <w:tcBorders>
              <w:top w:val="nil"/>
              <w:left w:val="nil"/>
              <w:bottom w:val="single" w:sz="4" w:space="0" w:color="BFBFBF"/>
              <w:right w:val="single" w:sz="4" w:space="0" w:color="BFBFBF"/>
            </w:tcBorders>
            <w:shd w:val="clear" w:color="000000" w:fill="D9D9D9"/>
            <w:noWrap/>
            <w:vAlign w:val="center"/>
            <w:hideMark/>
          </w:tcPr>
          <w:p w14:paraId="2E11DE1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00</w:t>
            </w:r>
          </w:p>
        </w:tc>
        <w:tc>
          <w:tcPr>
            <w:tcW w:w="858" w:type="dxa"/>
            <w:tcBorders>
              <w:top w:val="nil"/>
              <w:left w:val="nil"/>
              <w:bottom w:val="single" w:sz="4" w:space="0" w:color="BFBFBF"/>
              <w:right w:val="single" w:sz="4" w:space="0" w:color="BFBFBF"/>
            </w:tcBorders>
            <w:shd w:val="clear" w:color="000000" w:fill="D9D9D9"/>
            <w:noWrap/>
            <w:vAlign w:val="center"/>
            <w:hideMark/>
          </w:tcPr>
          <w:p w14:paraId="7E822A3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0</w:t>
            </w:r>
          </w:p>
        </w:tc>
        <w:tc>
          <w:tcPr>
            <w:tcW w:w="807" w:type="dxa"/>
            <w:tcBorders>
              <w:top w:val="nil"/>
              <w:left w:val="nil"/>
              <w:bottom w:val="single" w:sz="4" w:space="0" w:color="BFBFBF"/>
              <w:right w:val="single" w:sz="4" w:space="0" w:color="BFBFBF"/>
            </w:tcBorders>
            <w:shd w:val="clear" w:color="000000" w:fill="D9D9D9"/>
            <w:noWrap/>
            <w:vAlign w:val="center"/>
            <w:hideMark/>
          </w:tcPr>
          <w:p w14:paraId="629B591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825" w:type="dxa"/>
            <w:tcBorders>
              <w:top w:val="nil"/>
              <w:left w:val="nil"/>
              <w:bottom w:val="single" w:sz="4" w:space="0" w:color="BFBFBF"/>
              <w:right w:val="single" w:sz="4" w:space="0" w:color="auto"/>
            </w:tcBorders>
            <w:shd w:val="clear" w:color="000000" w:fill="D9D9D9"/>
            <w:noWrap/>
            <w:vAlign w:val="center"/>
            <w:hideMark/>
          </w:tcPr>
          <w:p w14:paraId="7CB6067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00</w:t>
            </w:r>
          </w:p>
        </w:tc>
      </w:tr>
      <w:tr w:rsidR="00BB0BE5" w:rsidRPr="005B3439" w14:paraId="02D13161" w14:textId="77777777" w:rsidTr="00115577">
        <w:trPr>
          <w:trHeight w:val="264"/>
        </w:trPr>
        <w:tc>
          <w:tcPr>
            <w:tcW w:w="399" w:type="dxa"/>
            <w:vMerge/>
            <w:tcBorders>
              <w:top w:val="nil"/>
              <w:left w:val="nil"/>
              <w:bottom w:val="nil"/>
              <w:right w:val="nil"/>
            </w:tcBorders>
            <w:vAlign w:val="center"/>
            <w:hideMark/>
          </w:tcPr>
          <w:p w14:paraId="7A9F4374"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82" w:type="dxa"/>
            <w:vMerge/>
            <w:tcBorders>
              <w:top w:val="nil"/>
              <w:left w:val="single" w:sz="4" w:space="0" w:color="auto"/>
              <w:bottom w:val="single" w:sz="4" w:space="0" w:color="auto"/>
              <w:right w:val="single" w:sz="4" w:space="0" w:color="auto"/>
            </w:tcBorders>
            <w:vAlign w:val="center"/>
            <w:hideMark/>
          </w:tcPr>
          <w:p w14:paraId="4AEBC38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9" w:type="dxa"/>
            <w:vMerge/>
            <w:tcBorders>
              <w:top w:val="nil"/>
              <w:left w:val="single" w:sz="4" w:space="0" w:color="auto"/>
              <w:bottom w:val="single" w:sz="4" w:space="0" w:color="auto"/>
              <w:right w:val="single" w:sz="4" w:space="0" w:color="auto"/>
            </w:tcBorders>
            <w:vAlign w:val="center"/>
            <w:hideMark/>
          </w:tcPr>
          <w:p w14:paraId="51B9252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72" w:type="dxa"/>
            <w:tcBorders>
              <w:top w:val="nil"/>
              <w:left w:val="nil"/>
              <w:bottom w:val="single" w:sz="4" w:space="0" w:color="auto"/>
              <w:right w:val="single" w:sz="4" w:space="0" w:color="auto"/>
            </w:tcBorders>
            <w:shd w:val="clear" w:color="000000" w:fill="D9D9D9"/>
            <w:noWrap/>
            <w:vAlign w:val="center"/>
            <w:hideMark/>
          </w:tcPr>
          <w:p w14:paraId="46D22BF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897" w:type="dxa"/>
            <w:tcBorders>
              <w:top w:val="nil"/>
              <w:left w:val="single" w:sz="4" w:space="0" w:color="BFBFBF"/>
              <w:bottom w:val="single" w:sz="4" w:space="0" w:color="auto"/>
              <w:right w:val="single" w:sz="4" w:space="0" w:color="BFBFBF"/>
            </w:tcBorders>
            <w:shd w:val="clear" w:color="000000" w:fill="D9D9D9"/>
            <w:noWrap/>
            <w:vAlign w:val="center"/>
            <w:hideMark/>
          </w:tcPr>
          <w:p w14:paraId="07ED9FC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00</w:t>
            </w:r>
          </w:p>
        </w:tc>
        <w:tc>
          <w:tcPr>
            <w:tcW w:w="913" w:type="dxa"/>
            <w:tcBorders>
              <w:top w:val="nil"/>
              <w:left w:val="nil"/>
              <w:bottom w:val="single" w:sz="4" w:space="0" w:color="auto"/>
              <w:right w:val="single" w:sz="4" w:space="0" w:color="BFBFBF"/>
            </w:tcBorders>
            <w:shd w:val="clear" w:color="000000" w:fill="D9D9D9"/>
            <w:noWrap/>
            <w:vAlign w:val="center"/>
            <w:hideMark/>
          </w:tcPr>
          <w:p w14:paraId="4217C1E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00</w:t>
            </w:r>
          </w:p>
        </w:tc>
        <w:tc>
          <w:tcPr>
            <w:tcW w:w="917" w:type="dxa"/>
            <w:tcBorders>
              <w:top w:val="nil"/>
              <w:left w:val="nil"/>
              <w:bottom w:val="single" w:sz="4" w:space="0" w:color="auto"/>
              <w:right w:val="single" w:sz="4" w:space="0" w:color="BFBFBF"/>
            </w:tcBorders>
            <w:shd w:val="clear" w:color="000000" w:fill="D9D9D9"/>
            <w:noWrap/>
            <w:vAlign w:val="center"/>
            <w:hideMark/>
          </w:tcPr>
          <w:p w14:paraId="24778E1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0</w:t>
            </w:r>
          </w:p>
        </w:tc>
        <w:tc>
          <w:tcPr>
            <w:tcW w:w="697" w:type="dxa"/>
            <w:tcBorders>
              <w:top w:val="nil"/>
              <w:left w:val="nil"/>
              <w:bottom w:val="single" w:sz="4" w:space="0" w:color="auto"/>
              <w:right w:val="single" w:sz="4" w:space="0" w:color="BFBFBF"/>
            </w:tcBorders>
            <w:shd w:val="clear" w:color="000000" w:fill="D9D9D9"/>
            <w:noWrap/>
            <w:vAlign w:val="center"/>
            <w:hideMark/>
          </w:tcPr>
          <w:p w14:paraId="1993F9C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00</w:t>
            </w:r>
          </w:p>
        </w:tc>
        <w:tc>
          <w:tcPr>
            <w:tcW w:w="876" w:type="dxa"/>
            <w:tcBorders>
              <w:top w:val="nil"/>
              <w:left w:val="nil"/>
              <w:bottom w:val="single" w:sz="4" w:space="0" w:color="auto"/>
              <w:right w:val="single" w:sz="4" w:space="0" w:color="BFBFBF"/>
            </w:tcBorders>
            <w:shd w:val="clear" w:color="000000" w:fill="D9D9D9"/>
            <w:noWrap/>
            <w:vAlign w:val="center"/>
            <w:hideMark/>
          </w:tcPr>
          <w:p w14:paraId="5CE1275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00</w:t>
            </w:r>
          </w:p>
        </w:tc>
        <w:tc>
          <w:tcPr>
            <w:tcW w:w="858" w:type="dxa"/>
            <w:tcBorders>
              <w:top w:val="nil"/>
              <w:left w:val="nil"/>
              <w:bottom w:val="single" w:sz="4" w:space="0" w:color="auto"/>
              <w:right w:val="single" w:sz="4" w:space="0" w:color="BFBFBF"/>
            </w:tcBorders>
            <w:shd w:val="clear" w:color="000000" w:fill="D9D9D9"/>
            <w:noWrap/>
            <w:vAlign w:val="center"/>
            <w:hideMark/>
          </w:tcPr>
          <w:p w14:paraId="44AE563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00</w:t>
            </w:r>
          </w:p>
        </w:tc>
        <w:tc>
          <w:tcPr>
            <w:tcW w:w="807" w:type="dxa"/>
            <w:tcBorders>
              <w:top w:val="nil"/>
              <w:left w:val="nil"/>
              <w:bottom w:val="single" w:sz="4" w:space="0" w:color="auto"/>
              <w:right w:val="single" w:sz="4" w:space="0" w:color="BFBFBF"/>
            </w:tcBorders>
            <w:shd w:val="clear" w:color="000000" w:fill="D9D9D9"/>
            <w:noWrap/>
            <w:vAlign w:val="center"/>
            <w:hideMark/>
          </w:tcPr>
          <w:p w14:paraId="6F2D9B1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00</w:t>
            </w:r>
          </w:p>
        </w:tc>
        <w:tc>
          <w:tcPr>
            <w:tcW w:w="825" w:type="dxa"/>
            <w:tcBorders>
              <w:top w:val="nil"/>
              <w:left w:val="nil"/>
              <w:bottom w:val="single" w:sz="4" w:space="0" w:color="auto"/>
              <w:right w:val="single" w:sz="4" w:space="0" w:color="auto"/>
            </w:tcBorders>
            <w:shd w:val="clear" w:color="000000" w:fill="D9D9D9"/>
            <w:noWrap/>
            <w:vAlign w:val="center"/>
            <w:hideMark/>
          </w:tcPr>
          <w:p w14:paraId="43A3ED3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00</w:t>
            </w:r>
          </w:p>
        </w:tc>
      </w:tr>
    </w:tbl>
    <w:p w14:paraId="244AD05B" w14:textId="77777777" w:rsidR="00BB0BE5" w:rsidRDefault="00BB0BE5" w:rsidP="002728DC">
      <w:bookmarkStart w:id="2218" w:name="_Ref506454368"/>
      <w:bookmarkStart w:id="2219" w:name="_Ref506453424"/>
    </w:p>
    <w:p w14:paraId="5FAD8D80" w14:textId="111F96FB" w:rsidR="00AD79BF" w:rsidRPr="0064778A" w:rsidRDefault="00F41B62" w:rsidP="00C83B6E">
      <w:pPr>
        <w:pStyle w:val="Caption"/>
        <w:rPr>
          <w:vanish/>
          <w:specVanish/>
        </w:rPr>
      </w:pPr>
      <w:bookmarkStart w:id="2220" w:name="_Toc5614708"/>
      <w:r>
        <w:t>Table E-</w:t>
      </w:r>
      <w:r w:rsidR="005F019F">
        <w:fldChar w:fldCharType="begin"/>
      </w:r>
      <w:r w:rsidR="005F019F">
        <w:instrText xml:space="preserve"> SEQ Table_E- \* ARABIC </w:instrText>
      </w:r>
      <w:r w:rsidR="005F019F">
        <w:fldChar w:fldCharType="separate"/>
      </w:r>
      <w:r w:rsidR="00335316">
        <w:rPr>
          <w:noProof/>
        </w:rPr>
        <w:t>7</w:t>
      </w:r>
      <w:r w:rsidR="005F019F">
        <w:rPr>
          <w:noProof/>
        </w:rPr>
        <w:fldChar w:fldCharType="end"/>
      </w:r>
      <w:bookmarkEnd w:id="2218"/>
      <w:bookmarkEnd w:id="2219"/>
      <w:r w:rsidR="00AD79BF" w:rsidRPr="00874C5E">
        <w:t>:</w:t>
      </w:r>
      <w:r w:rsidR="00AD79BF">
        <w:t xml:space="preserve"> S</w:t>
      </w:r>
      <w:r w:rsidR="00AD79BF" w:rsidRPr="00A2681A">
        <w:t xml:space="preserve">ummary of water quality data collected </w:t>
      </w:r>
      <w:r w:rsidR="00AD79BF">
        <w:t>in the Wet Tropics region</w:t>
      </w:r>
      <w:r w:rsidR="00AD79BF" w:rsidRPr="00A2681A">
        <w:t xml:space="preserve"> across the wet season colour classes (CC1, CC2, CC3, CC4, CC5, CC6) and water types (</w:t>
      </w:r>
      <w:r w:rsidR="00404B3B">
        <w:t>primary</w:t>
      </w:r>
      <w:r w:rsidR="00AD79BF" w:rsidRPr="00A2681A">
        <w:t xml:space="preserve">, </w:t>
      </w:r>
      <w:r w:rsidR="00404B3B">
        <w:t>secondary</w:t>
      </w:r>
      <w:r w:rsidR="00AD79BF" w:rsidRPr="00A2681A">
        <w:t xml:space="preserve">, </w:t>
      </w:r>
      <w:r w:rsidR="00404B3B">
        <w:t>tertiary</w:t>
      </w:r>
      <w:r w:rsidR="00AD79BF" w:rsidRPr="00A2681A">
        <w:t xml:space="preserve">) as part of the </w:t>
      </w:r>
      <w:r w:rsidR="00AD79BF">
        <w:t>JCU wet season</w:t>
      </w:r>
      <w:r w:rsidR="00AD79BF" w:rsidRPr="00A2681A">
        <w:t xml:space="preserve"> response sampling of the MMP.</w:t>
      </w:r>
      <w:bookmarkEnd w:id="2220"/>
    </w:p>
    <w:p w14:paraId="201A5E43" w14:textId="59001D34" w:rsidR="00AD79BF" w:rsidRDefault="00AD79BF" w:rsidP="00C83B6E">
      <w:pPr>
        <w:pStyle w:val="Caption"/>
        <w:rPr>
          <w:b/>
        </w:rPr>
      </w:pPr>
      <w:r w:rsidRPr="00A2681A">
        <w:t xml:space="preserve"> No Data: </w:t>
      </w:r>
      <w:r w:rsidR="00EA3E5A">
        <w:t>n</w:t>
      </w:r>
      <w:r w:rsidRPr="00A2681A">
        <w:t>d.</w:t>
      </w:r>
      <w:r>
        <w:rPr>
          <w:b/>
        </w:rPr>
        <w:t xml:space="preserve"> </w:t>
      </w:r>
    </w:p>
    <w:tbl>
      <w:tblPr>
        <w:tblW w:w="0" w:type="auto"/>
        <w:tblLayout w:type="fixed"/>
        <w:tblLook w:val="04A0" w:firstRow="1" w:lastRow="0" w:firstColumn="1" w:lastColumn="0" w:noHBand="0" w:noVBand="1"/>
      </w:tblPr>
      <w:tblGrid>
        <w:gridCol w:w="401"/>
        <w:gridCol w:w="400"/>
        <w:gridCol w:w="617"/>
        <w:gridCol w:w="745"/>
        <w:gridCol w:w="906"/>
        <w:gridCol w:w="922"/>
        <w:gridCol w:w="927"/>
        <w:gridCol w:w="704"/>
        <w:gridCol w:w="885"/>
        <w:gridCol w:w="866"/>
        <w:gridCol w:w="815"/>
        <w:gridCol w:w="834"/>
      </w:tblGrid>
      <w:tr w:rsidR="005B3439" w:rsidRPr="005B3439" w14:paraId="336550B6" w14:textId="77777777" w:rsidTr="00BB0BE5">
        <w:trPr>
          <w:trHeight w:val="312"/>
          <w:tblHeader/>
        </w:trPr>
        <w:tc>
          <w:tcPr>
            <w:tcW w:w="401" w:type="dxa"/>
            <w:tcBorders>
              <w:top w:val="nil"/>
              <w:left w:val="nil"/>
              <w:bottom w:val="nil"/>
              <w:right w:val="nil"/>
            </w:tcBorders>
            <w:shd w:val="clear" w:color="auto" w:fill="auto"/>
            <w:noWrap/>
            <w:vAlign w:val="center"/>
            <w:hideMark/>
          </w:tcPr>
          <w:p w14:paraId="53C6A0CD" w14:textId="77777777" w:rsidR="005B3439" w:rsidRPr="005B3439" w:rsidRDefault="005B3439" w:rsidP="005B3439">
            <w:pPr>
              <w:spacing w:before="0" w:after="0"/>
              <w:jc w:val="left"/>
              <w:rPr>
                <w:rFonts w:asciiTheme="minorHAnsi" w:hAnsiTheme="minorHAnsi" w:cstheme="minorHAnsi"/>
                <w:sz w:val="18"/>
                <w:szCs w:val="18"/>
                <w:lang w:val="en-AU" w:eastAsia="en-AU"/>
              </w:rPr>
            </w:pPr>
            <w:bookmarkStart w:id="2221" w:name="_Ref506454411"/>
            <w:bookmarkStart w:id="2222" w:name="_Ref506365974"/>
          </w:p>
        </w:tc>
        <w:tc>
          <w:tcPr>
            <w:tcW w:w="1762" w:type="dxa"/>
            <w:gridSpan w:val="3"/>
            <w:tcBorders>
              <w:top w:val="single" w:sz="4" w:space="0" w:color="auto"/>
              <w:left w:val="single" w:sz="4" w:space="0" w:color="auto"/>
              <w:bottom w:val="single" w:sz="4" w:space="0" w:color="auto"/>
              <w:right w:val="nil"/>
            </w:tcBorders>
            <w:shd w:val="clear" w:color="auto" w:fill="auto"/>
            <w:noWrap/>
            <w:vAlign w:val="center"/>
            <w:hideMark/>
          </w:tcPr>
          <w:p w14:paraId="0613C3C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 </w:t>
            </w:r>
          </w:p>
        </w:tc>
        <w:tc>
          <w:tcPr>
            <w:tcW w:w="906" w:type="dxa"/>
            <w:tcBorders>
              <w:top w:val="single" w:sz="4" w:space="0" w:color="auto"/>
              <w:left w:val="nil"/>
              <w:bottom w:val="single" w:sz="4" w:space="0" w:color="auto"/>
              <w:right w:val="nil"/>
            </w:tcBorders>
            <w:shd w:val="clear" w:color="auto" w:fill="auto"/>
            <w:noWrap/>
            <w:vAlign w:val="center"/>
            <w:hideMark/>
          </w:tcPr>
          <w:p w14:paraId="3F4A3A9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TSS (mg L</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c>
          <w:tcPr>
            <w:tcW w:w="922" w:type="dxa"/>
            <w:tcBorders>
              <w:top w:val="single" w:sz="4" w:space="0" w:color="auto"/>
              <w:left w:val="nil"/>
              <w:bottom w:val="single" w:sz="4" w:space="0" w:color="auto"/>
              <w:right w:val="nil"/>
            </w:tcBorders>
            <w:shd w:val="clear" w:color="auto" w:fill="auto"/>
            <w:noWrap/>
            <w:vAlign w:val="center"/>
            <w:hideMark/>
          </w:tcPr>
          <w:p w14:paraId="1DB6FE3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hla (μg L</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c>
          <w:tcPr>
            <w:tcW w:w="927" w:type="dxa"/>
            <w:tcBorders>
              <w:top w:val="single" w:sz="4" w:space="0" w:color="auto"/>
              <w:left w:val="nil"/>
              <w:bottom w:val="single" w:sz="4" w:space="0" w:color="auto"/>
              <w:right w:val="nil"/>
            </w:tcBorders>
            <w:shd w:val="clear" w:color="auto" w:fill="auto"/>
            <w:noWrap/>
            <w:vAlign w:val="center"/>
            <w:hideMark/>
          </w:tcPr>
          <w:p w14:paraId="1043366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DOM (m</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c>
          <w:tcPr>
            <w:tcW w:w="704" w:type="dxa"/>
            <w:tcBorders>
              <w:top w:val="single" w:sz="4" w:space="0" w:color="auto"/>
              <w:left w:val="nil"/>
              <w:bottom w:val="single" w:sz="4" w:space="0" w:color="auto"/>
              <w:right w:val="nil"/>
            </w:tcBorders>
            <w:shd w:val="clear" w:color="auto" w:fill="auto"/>
            <w:noWrap/>
            <w:vAlign w:val="center"/>
            <w:hideMark/>
          </w:tcPr>
          <w:p w14:paraId="7D8B16F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D (m)</w:t>
            </w:r>
          </w:p>
        </w:tc>
        <w:tc>
          <w:tcPr>
            <w:tcW w:w="885" w:type="dxa"/>
            <w:tcBorders>
              <w:top w:val="single" w:sz="4" w:space="0" w:color="auto"/>
              <w:left w:val="nil"/>
              <w:bottom w:val="single" w:sz="4" w:space="0" w:color="auto"/>
              <w:right w:val="nil"/>
            </w:tcBorders>
            <w:shd w:val="clear" w:color="auto" w:fill="auto"/>
            <w:noWrap/>
            <w:vAlign w:val="center"/>
            <w:hideMark/>
          </w:tcPr>
          <w:p w14:paraId="5BFDAE4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DIN (μg L</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c>
          <w:tcPr>
            <w:tcW w:w="866" w:type="dxa"/>
            <w:tcBorders>
              <w:top w:val="single" w:sz="4" w:space="0" w:color="auto"/>
              <w:left w:val="nil"/>
              <w:bottom w:val="single" w:sz="4" w:space="0" w:color="auto"/>
              <w:right w:val="nil"/>
            </w:tcBorders>
            <w:shd w:val="clear" w:color="auto" w:fill="auto"/>
            <w:noWrap/>
            <w:vAlign w:val="center"/>
            <w:hideMark/>
          </w:tcPr>
          <w:p w14:paraId="2E13561F" w14:textId="562588C8" w:rsidR="005B3439" w:rsidRPr="005B3439" w:rsidRDefault="00DB1350" w:rsidP="005B3439">
            <w:pPr>
              <w:spacing w:before="0" w:after="0"/>
              <w:jc w:val="center"/>
              <w:rPr>
                <w:rFonts w:asciiTheme="minorHAnsi" w:hAnsiTheme="minorHAnsi" w:cstheme="minorHAnsi"/>
                <w:color w:val="000000"/>
                <w:sz w:val="18"/>
                <w:szCs w:val="18"/>
                <w:lang w:val="en-AU" w:eastAsia="en-AU"/>
              </w:rPr>
            </w:pPr>
            <w:r>
              <w:rPr>
                <w:rFonts w:asciiTheme="minorHAnsi" w:hAnsiTheme="minorHAnsi" w:cstheme="minorHAnsi"/>
                <w:color w:val="000000"/>
                <w:sz w:val="18"/>
                <w:szCs w:val="18"/>
                <w:lang w:val="en-AU" w:eastAsia="en-AU"/>
              </w:rPr>
              <w:t>PO4</w:t>
            </w:r>
            <w:r w:rsidR="005B3439" w:rsidRPr="005B3439">
              <w:rPr>
                <w:rFonts w:asciiTheme="minorHAnsi" w:hAnsiTheme="minorHAnsi" w:cstheme="minorHAnsi"/>
                <w:color w:val="000000"/>
                <w:sz w:val="18"/>
                <w:szCs w:val="18"/>
                <w:lang w:val="en-AU" w:eastAsia="en-AU"/>
              </w:rPr>
              <w:t xml:space="preserve"> (μg L</w:t>
            </w:r>
            <w:r w:rsidR="005B3439" w:rsidRPr="005B3439">
              <w:rPr>
                <w:rFonts w:asciiTheme="minorHAnsi" w:hAnsiTheme="minorHAnsi" w:cstheme="minorHAnsi"/>
                <w:color w:val="000000"/>
                <w:sz w:val="18"/>
                <w:szCs w:val="18"/>
                <w:vertAlign w:val="superscript"/>
                <w:lang w:val="en-AU" w:eastAsia="en-AU"/>
              </w:rPr>
              <w:t>-1</w:t>
            </w:r>
            <w:r w:rsidR="005B3439" w:rsidRPr="005B3439">
              <w:rPr>
                <w:rFonts w:asciiTheme="minorHAnsi" w:hAnsiTheme="minorHAnsi" w:cstheme="minorHAnsi"/>
                <w:color w:val="000000"/>
                <w:sz w:val="18"/>
                <w:szCs w:val="18"/>
                <w:lang w:val="en-AU" w:eastAsia="en-AU"/>
              </w:rPr>
              <w:t xml:space="preserve">) </w:t>
            </w:r>
          </w:p>
        </w:tc>
        <w:tc>
          <w:tcPr>
            <w:tcW w:w="815" w:type="dxa"/>
            <w:tcBorders>
              <w:top w:val="single" w:sz="4" w:space="0" w:color="auto"/>
              <w:left w:val="nil"/>
              <w:bottom w:val="single" w:sz="4" w:space="0" w:color="auto"/>
              <w:right w:val="nil"/>
            </w:tcBorders>
            <w:shd w:val="clear" w:color="auto" w:fill="auto"/>
            <w:noWrap/>
            <w:vAlign w:val="center"/>
            <w:hideMark/>
          </w:tcPr>
          <w:p w14:paraId="36DBC0E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PP (μg L</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c>
          <w:tcPr>
            <w:tcW w:w="834" w:type="dxa"/>
            <w:tcBorders>
              <w:top w:val="single" w:sz="4" w:space="0" w:color="auto"/>
              <w:left w:val="nil"/>
              <w:bottom w:val="single" w:sz="4" w:space="0" w:color="auto"/>
              <w:right w:val="single" w:sz="4" w:space="0" w:color="auto"/>
            </w:tcBorders>
            <w:shd w:val="clear" w:color="auto" w:fill="auto"/>
            <w:noWrap/>
            <w:vAlign w:val="center"/>
            <w:hideMark/>
          </w:tcPr>
          <w:p w14:paraId="2784F98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PN (μg L</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r>
      <w:tr w:rsidR="005B3439" w:rsidRPr="005B3439" w14:paraId="3AA9E341" w14:textId="77777777" w:rsidTr="00EA3E5A">
        <w:trPr>
          <w:trHeight w:val="255"/>
        </w:trPr>
        <w:tc>
          <w:tcPr>
            <w:tcW w:w="401" w:type="dxa"/>
            <w:vMerge w:val="restart"/>
            <w:tcBorders>
              <w:top w:val="nil"/>
              <w:left w:val="nil"/>
              <w:bottom w:val="nil"/>
              <w:right w:val="nil"/>
            </w:tcBorders>
            <w:shd w:val="clear" w:color="auto" w:fill="auto"/>
            <w:noWrap/>
            <w:textDirection w:val="btLr"/>
            <w:vAlign w:val="center"/>
            <w:hideMark/>
          </w:tcPr>
          <w:p w14:paraId="50D63773" w14:textId="77777777" w:rsidR="005B3439" w:rsidRPr="005B3439" w:rsidRDefault="005B3439" w:rsidP="005B3439">
            <w:pPr>
              <w:spacing w:before="0" w:after="0"/>
              <w:jc w:val="center"/>
              <w:rPr>
                <w:rFonts w:asciiTheme="minorHAnsi" w:hAnsiTheme="minorHAnsi" w:cstheme="minorHAnsi"/>
                <w:b/>
                <w:bCs/>
                <w:color w:val="000000"/>
                <w:sz w:val="18"/>
                <w:szCs w:val="18"/>
                <w:lang w:val="en-AU" w:eastAsia="en-AU"/>
              </w:rPr>
            </w:pPr>
            <w:r w:rsidRPr="005B3439">
              <w:rPr>
                <w:rFonts w:asciiTheme="minorHAnsi" w:hAnsiTheme="minorHAnsi" w:cstheme="minorHAnsi"/>
                <w:b/>
                <w:bCs/>
                <w:color w:val="000000"/>
                <w:sz w:val="18"/>
                <w:szCs w:val="18"/>
                <w:lang w:val="en-AU" w:eastAsia="en-AU"/>
              </w:rPr>
              <w:t>Wet Tropics</w:t>
            </w:r>
          </w:p>
        </w:tc>
        <w:tc>
          <w:tcPr>
            <w:tcW w:w="400" w:type="dxa"/>
            <w:vMerge w:val="restart"/>
            <w:tcBorders>
              <w:top w:val="nil"/>
              <w:left w:val="single" w:sz="4" w:space="0" w:color="auto"/>
              <w:bottom w:val="single" w:sz="4" w:space="0" w:color="auto"/>
              <w:right w:val="single" w:sz="4" w:space="0" w:color="auto"/>
            </w:tcBorders>
            <w:shd w:val="clear" w:color="000000" w:fill="FFFFFF"/>
            <w:noWrap/>
            <w:textDirection w:val="btLr"/>
            <w:vAlign w:val="center"/>
            <w:hideMark/>
          </w:tcPr>
          <w:p w14:paraId="451A0EB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17"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13B4724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1</w:t>
            </w:r>
          </w:p>
        </w:tc>
        <w:tc>
          <w:tcPr>
            <w:tcW w:w="745" w:type="dxa"/>
            <w:tcBorders>
              <w:top w:val="nil"/>
              <w:left w:val="nil"/>
              <w:bottom w:val="single" w:sz="4" w:space="0" w:color="BFBFBF"/>
              <w:right w:val="single" w:sz="4" w:space="0" w:color="auto"/>
            </w:tcBorders>
            <w:shd w:val="clear" w:color="000000" w:fill="FFFFFF"/>
            <w:noWrap/>
            <w:vAlign w:val="center"/>
            <w:hideMark/>
          </w:tcPr>
          <w:p w14:paraId="0C91E7A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906"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5471299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94</w:t>
            </w:r>
          </w:p>
        </w:tc>
        <w:tc>
          <w:tcPr>
            <w:tcW w:w="922" w:type="dxa"/>
            <w:tcBorders>
              <w:top w:val="single" w:sz="4" w:space="0" w:color="BFBFBF"/>
              <w:left w:val="nil"/>
              <w:bottom w:val="single" w:sz="4" w:space="0" w:color="BFBFBF"/>
              <w:right w:val="single" w:sz="4" w:space="0" w:color="BFBFBF"/>
            </w:tcBorders>
            <w:shd w:val="clear" w:color="000000" w:fill="FFFFFF"/>
            <w:noWrap/>
            <w:vAlign w:val="center"/>
            <w:hideMark/>
          </w:tcPr>
          <w:p w14:paraId="1456697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4</w:t>
            </w:r>
          </w:p>
        </w:tc>
        <w:tc>
          <w:tcPr>
            <w:tcW w:w="927" w:type="dxa"/>
            <w:tcBorders>
              <w:top w:val="nil"/>
              <w:left w:val="nil"/>
              <w:bottom w:val="nil"/>
              <w:right w:val="nil"/>
            </w:tcBorders>
            <w:shd w:val="clear" w:color="auto" w:fill="auto"/>
            <w:noWrap/>
            <w:vAlign w:val="center"/>
            <w:hideMark/>
          </w:tcPr>
          <w:p w14:paraId="5218D69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1</w:t>
            </w:r>
          </w:p>
        </w:tc>
        <w:tc>
          <w:tcPr>
            <w:tcW w:w="704"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1DEE43D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5</w:t>
            </w:r>
          </w:p>
        </w:tc>
        <w:tc>
          <w:tcPr>
            <w:tcW w:w="885" w:type="dxa"/>
            <w:tcBorders>
              <w:top w:val="single" w:sz="4" w:space="0" w:color="BFBFBF"/>
              <w:left w:val="nil"/>
              <w:bottom w:val="single" w:sz="4" w:space="0" w:color="BFBFBF"/>
              <w:right w:val="single" w:sz="4" w:space="0" w:color="BFBFBF"/>
            </w:tcBorders>
            <w:shd w:val="clear" w:color="000000" w:fill="FFFFFF"/>
            <w:noWrap/>
            <w:vAlign w:val="center"/>
            <w:hideMark/>
          </w:tcPr>
          <w:p w14:paraId="58AC694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8.89</w:t>
            </w:r>
          </w:p>
        </w:tc>
        <w:tc>
          <w:tcPr>
            <w:tcW w:w="866" w:type="dxa"/>
            <w:tcBorders>
              <w:top w:val="single" w:sz="4" w:space="0" w:color="BFBFBF"/>
              <w:left w:val="nil"/>
              <w:bottom w:val="single" w:sz="4" w:space="0" w:color="BFBFBF"/>
              <w:right w:val="single" w:sz="4" w:space="0" w:color="BFBFBF"/>
            </w:tcBorders>
            <w:shd w:val="clear" w:color="000000" w:fill="FFFFFF"/>
            <w:noWrap/>
            <w:vAlign w:val="center"/>
            <w:hideMark/>
          </w:tcPr>
          <w:p w14:paraId="695016D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12</w:t>
            </w:r>
          </w:p>
        </w:tc>
        <w:tc>
          <w:tcPr>
            <w:tcW w:w="815" w:type="dxa"/>
            <w:tcBorders>
              <w:top w:val="single" w:sz="4" w:space="0" w:color="BFBFBF"/>
              <w:left w:val="nil"/>
              <w:bottom w:val="single" w:sz="4" w:space="0" w:color="BFBFBF"/>
              <w:right w:val="single" w:sz="4" w:space="0" w:color="BFBFBF"/>
            </w:tcBorders>
            <w:shd w:val="clear" w:color="000000" w:fill="FFFFFF"/>
            <w:noWrap/>
            <w:vAlign w:val="center"/>
            <w:hideMark/>
          </w:tcPr>
          <w:p w14:paraId="408949F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86</w:t>
            </w:r>
          </w:p>
        </w:tc>
        <w:tc>
          <w:tcPr>
            <w:tcW w:w="834" w:type="dxa"/>
            <w:tcBorders>
              <w:top w:val="single" w:sz="4" w:space="0" w:color="BFBFBF"/>
              <w:left w:val="nil"/>
              <w:bottom w:val="single" w:sz="4" w:space="0" w:color="BFBFBF"/>
              <w:right w:val="single" w:sz="4" w:space="0" w:color="auto"/>
            </w:tcBorders>
            <w:shd w:val="clear" w:color="000000" w:fill="FFFFFF"/>
            <w:noWrap/>
            <w:vAlign w:val="center"/>
            <w:hideMark/>
          </w:tcPr>
          <w:p w14:paraId="6DE6647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3.30</w:t>
            </w:r>
          </w:p>
        </w:tc>
      </w:tr>
      <w:tr w:rsidR="005B3439" w:rsidRPr="005B3439" w14:paraId="6851AE27" w14:textId="77777777" w:rsidTr="00EA3E5A">
        <w:trPr>
          <w:trHeight w:val="264"/>
        </w:trPr>
        <w:tc>
          <w:tcPr>
            <w:tcW w:w="401" w:type="dxa"/>
            <w:vMerge/>
            <w:tcBorders>
              <w:top w:val="nil"/>
              <w:left w:val="nil"/>
              <w:bottom w:val="nil"/>
              <w:right w:val="nil"/>
            </w:tcBorders>
            <w:vAlign w:val="center"/>
            <w:hideMark/>
          </w:tcPr>
          <w:p w14:paraId="22801858"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2732B8BE"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5FE62385"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FFFFFF"/>
            <w:noWrap/>
            <w:vAlign w:val="center"/>
            <w:hideMark/>
          </w:tcPr>
          <w:p w14:paraId="1AED7EA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241FD41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08</w:t>
            </w:r>
          </w:p>
        </w:tc>
        <w:tc>
          <w:tcPr>
            <w:tcW w:w="922" w:type="dxa"/>
            <w:tcBorders>
              <w:top w:val="nil"/>
              <w:left w:val="nil"/>
              <w:bottom w:val="single" w:sz="4" w:space="0" w:color="BFBFBF"/>
              <w:right w:val="single" w:sz="4" w:space="0" w:color="BFBFBF"/>
            </w:tcBorders>
            <w:shd w:val="clear" w:color="000000" w:fill="FFFFFF"/>
            <w:noWrap/>
            <w:vAlign w:val="center"/>
            <w:hideMark/>
          </w:tcPr>
          <w:p w14:paraId="7419060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2</w:t>
            </w:r>
          </w:p>
        </w:tc>
        <w:tc>
          <w:tcPr>
            <w:tcW w:w="927" w:type="dxa"/>
            <w:tcBorders>
              <w:top w:val="single" w:sz="4" w:space="0" w:color="BFBFBF"/>
              <w:left w:val="nil"/>
              <w:bottom w:val="single" w:sz="4" w:space="0" w:color="BFBFBF"/>
              <w:right w:val="single" w:sz="4" w:space="0" w:color="BFBFBF"/>
            </w:tcBorders>
            <w:shd w:val="clear" w:color="000000" w:fill="FFFFFF"/>
            <w:noWrap/>
            <w:vAlign w:val="center"/>
            <w:hideMark/>
          </w:tcPr>
          <w:p w14:paraId="7F09C5F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7</w:t>
            </w:r>
          </w:p>
        </w:tc>
        <w:tc>
          <w:tcPr>
            <w:tcW w:w="704" w:type="dxa"/>
            <w:tcBorders>
              <w:top w:val="nil"/>
              <w:left w:val="nil"/>
              <w:bottom w:val="single" w:sz="4" w:space="0" w:color="BFBFBF"/>
              <w:right w:val="single" w:sz="4" w:space="0" w:color="BFBFBF"/>
            </w:tcBorders>
            <w:shd w:val="clear" w:color="000000" w:fill="FFFFFF"/>
            <w:noWrap/>
            <w:vAlign w:val="center"/>
            <w:hideMark/>
          </w:tcPr>
          <w:p w14:paraId="34FC52D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9</w:t>
            </w:r>
          </w:p>
        </w:tc>
        <w:tc>
          <w:tcPr>
            <w:tcW w:w="885" w:type="dxa"/>
            <w:tcBorders>
              <w:top w:val="nil"/>
              <w:left w:val="nil"/>
              <w:bottom w:val="single" w:sz="4" w:space="0" w:color="BFBFBF"/>
              <w:right w:val="single" w:sz="4" w:space="0" w:color="BFBFBF"/>
            </w:tcBorders>
            <w:shd w:val="clear" w:color="000000" w:fill="FFFFFF"/>
            <w:noWrap/>
            <w:vAlign w:val="center"/>
            <w:hideMark/>
          </w:tcPr>
          <w:p w14:paraId="4F0318A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5.18</w:t>
            </w:r>
          </w:p>
        </w:tc>
        <w:tc>
          <w:tcPr>
            <w:tcW w:w="866" w:type="dxa"/>
            <w:tcBorders>
              <w:top w:val="nil"/>
              <w:left w:val="nil"/>
              <w:bottom w:val="single" w:sz="4" w:space="0" w:color="BFBFBF"/>
              <w:right w:val="single" w:sz="4" w:space="0" w:color="BFBFBF"/>
            </w:tcBorders>
            <w:shd w:val="clear" w:color="000000" w:fill="FFFFFF"/>
            <w:noWrap/>
            <w:vAlign w:val="center"/>
            <w:hideMark/>
          </w:tcPr>
          <w:p w14:paraId="44D4FBD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7</w:t>
            </w:r>
          </w:p>
        </w:tc>
        <w:tc>
          <w:tcPr>
            <w:tcW w:w="815" w:type="dxa"/>
            <w:tcBorders>
              <w:top w:val="nil"/>
              <w:left w:val="nil"/>
              <w:bottom w:val="single" w:sz="4" w:space="0" w:color="BFBFBF"/>
              <w:right w:val="single" w:sz="4" w:space="0" w:color="BFBFBF"/>
            </w:tcBorders>
            <w:shd w:val="clear" w:color="000000" w:fill="FFFFFF"/>
            <w:noWrap/>
            <w:vAlign w:val="center"/>
            <w:hideMark/>
          </w:tcPr>
          <w:p w14:paraId="39CDF35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68</w:t>
            </w:r>
          </w:p>
        </w:tc>
        <w:tc>
          <w:tcPr>
            <w:tcW w:w="834" w:type="dxa"/>
            <w:tcBorders>
              <w:top w:val="nil"/>
              <w:left w:val="nil"/>
              <w:bottom w:val="single" w:sz="4" w:space="0" w:color="BFBFBF"/>
              <w:right w:val="single" w:sz="4" w:space="0" w:color="auto"/>
            </w:tcBorders>
            <w:shd w:val="clear" w:color="000000" w:fill="FFFFFF"/>
            <w:noWrap/>
            <w:vAlign w:val="center"/>
            <w:hideMark/>
          </w:tcPr>
          <w:p w14:paraId="2CFC5B9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4.09</w:t>
            </w:r>
          </w:p>
        </w:tc>
      </w:tr>
      <w:tr w:rsidR="005B3439" w:rsidRPr="005B3439" w14:paraId="0EB828A7" w14:textId="77777777" w:rsidTr="00EA3E5A">
        <w:trPr>
          <w:trHeight w:val="264"/>
        </w:trPr>
        <w:tc>
          <w:tcPr>
            <w:tcW w:w="401" w:type="dxa"/>
            <w:vMerge/>
            <w:tcBorders>
              <w:top w:val="nil"/>
              <w:left w:val="nil"/>
              <w:bottom w:val="nil"/>
              <w:right w:val="nil"/>
            </w:tcBorders>
            <w:vAlign w:val="center"/>
            <w:hideMark/>
          </w:tcPr>
          <w:p w14:paraId="2092FE43"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42311FFD"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71A509F8"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FFFFFF"/>
            <w:noWrap/>
            <w:vAlign w:val="center"/>
            <w:hideMark/>
          </w:tcPr>
          <w:p w14:paraId="637C5FD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3576630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10</w:t>
            </w:r>
          </w:p>
        </w:tc>
        <w:tc>
          <w:tcPr>
            <w:tcW w:w="922" w:type="dxa"/>
            <w:tcBorders>
              <w:top w:val="nil"/>
              <w:left w:val="nil"/>
              <w:bottom w:val="single" w:sz="4" w:space="0" w:color="BFBFBF"/>
              <w:right w:val="single" w:sz="4" w:space="0" w:color="BFBFBF"/>
            </w:tcBorders>
            <w:shd w:val="clear" w:color="000000" w:fill="FFFFFF"/>
            <w:noWrap/>
            <w:vAlign w:val="center"/>
            <w:hideMark/>
          </w:tcPr>
          <w:p w14:paraId="19C0B5F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27" w:type="dxa"/>
            <w:tcBorders>
              <w:top w:val="nil"/>
              <w:left w:val="nil"/>
              <w:bottom w:val="single" w:sz="4" w:space="0" w:color="BFBFBF"/>
              <w:right w:val="single" w:sz="4" w:space="0" w:color="BFBFBF"/>
            </w:tcBorders>
            <w:shd w:val="clear" w:color="000000" w:fill="FFFFFF"/>
            <w:noWrap/>
            <w:vAlign w:val="center"/>
            <w:hideMark/>
          </w:tcPr>
          <w:p w14:paraId="1110A83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6</w:t>
            </w:r>
          </w:p>
        </w:tc>
        <w:tc>
          <w:tcPr>
            <w:tcW w:w="704" w:type="dxa"/>
            <w:tcBorders>
              <w:top w:val="nil"/>
              <w:left w:val="nil"/>
              <w:bottom w:val="single" w:sz="4" w:space="0" w:color="BFBFBF"/>
              <w:right w:val="single" w:sz="4" w:space="0" w:color="BFBFBF"/>
            </w:tcBorders>
            <w:shd w:val="clear" w:color="000000" w:fill="FFFFFF"/>
            <w:noWrap/>
            <w:vAlign w:val="center"/>
            <w:hideMark/>
          </w:tcPr>
          <w:p w14:paraId="4711C1E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85" w:type="dxa"/>
            <w:tcBorders>
              <w:top w:val="nil"/>
              <w:left w:val="nil"/>
              <w:bottom w:val="single" w:sz="4" w:space="0" w:color="BFBFBF"/>
              <w:right w:val="single" w:sz="4" w:space="0" w:color="BFBFBF"/>
            </w:tcBorders>
            <w:shd w:val="clear" w:color="000000" w:fill="FFFFFF"/>
            <w:noWrap/>
            <w:vAlign w:val="center"/>
            <w:hideMark/>
          </w:tcPr>
          <w:p w14:paraId="0F49CF0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00</w:t>
            </w:r>
          </w:p>
        </w:tc>
        <w:tc>
          <w:tcPr>
            <w:tcW w:w="866" w:type="dxa"/>
            <w:tcBorders>
              <w:top w:val="nil"/>
              <w:left w:val="nil"/>
              <w:bottom w:val="single" w:sz="4" w:space="0" w:color="BFBFBF"/>
              <w:right w:val="single" w:sz="4" w:space="0" w:color="BFBFBF"/>
            </w:tcBorders>
            <w:shd w:val="clear" w:color="000000" w:fill="FFFFFF"/>
            <w:noWrap/>
            <w:vAlign w:val="center"/>
            <w:hideMark/>
          </w:tcPr>
          <w:p w14:paraId="1D9749C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8</w:t>
            </w:r>
          </w:p>
        </w:tc>
        <w:tc>
          <w:tcPr>
            <w:tcW w:w="815" w:type="dxa"/>
            <w:tcBorders>
              <w:top w:val="nil"/>
              <w:left w:val="nil"/>
              <w:bottom w:val="single" w:sz="4" w:space="0" w:color="BFBFBF"/>
              <w:right w:val="single" w:sz="4" w:space="0" w:color="BFBFBF"/>
            </w:tcBorders>
            <w:shd w:val="clear" w:color="000000" w:fill="FFFFFF"/>
            <w:noWrap/>
            <w:vAlign w:val="center"/>
            <w:hideMark/>
          </w:tcPr>
          <w:p w14:paraId="4FF55CA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34" w:type="dxa"/>
            <w:tcBorders>
              <w:top w:val="nil"/>
              <w:left w:val="nil"/>
              <w:bottom w:val="single" w:sz="4" w:space="0" w:color="BFBFBF"/>
              <w:right w:val="single" w:sz="4" w:space="0" w:color="auto"/>
            </w:tcBorders>
            <w:shd w:val="clear" w:color="000000" w:fill="FFFFFF"/>
            <w:noWrap/>
            <w:vAlign w:val="center"/>
            <w:hideMark/>
          </w:tcPr>
          <w:p w14:paraId="12EFA5C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r>
      <w:tr w:rsidR="005B3439" w:rsidRPr="005B3439" w14:paraId="16376CE9" w14:textId="77777777" w:rsidTr="00EA3E5A">
        <w:trPr>
          <w:trHeight w:val="264"/>
        </w:trPr>
        <w:tc>
          <w:tcPr>
            <w:tcW w:w="401" w:type="dxa"/>
            <w:vMerge/>
            <w:tcBorders>
              <w:top w:val="nil"/>
              <w:left w:val="nil"/>
              <w:bottom w:val="nil"/>
              <w:right w:val="nil"/>
            </w:tcBorders>
            <w:vAlign w:val="center"/>
            <w:hideMark/>
          </w:tcPr>
          <w:p w14:paraId="49FC4238"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6D8536FB"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2A9B36D1"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FFFFFF"/>
            <w:noWrap/>
            <w:vAlign w:val="center"/>
            <w:hideMark/>
          </w:tcPr>
          <w:p w14:paraId="1F92BEA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5BA9C90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8.00</w:t>
            </w:r>
          </w:p>
        </w:tc>
        <w:tc>
          <w:tcPr>
            <w:tcW w:w="922" w:type="dxa"/>
            <w:tcBorders>
              <w:top w:val="nil"/>
              <w:left w:val="nil"/>
              <w:bottom w:val="single" w:sz="4" w:space="0" w:color="BFBFBF"/>
              <w:right w:val="single" w:sz="4" w:space="0" w:color="BFBFBF"/>
            </w:tcBorders>
            <w:shd w:val="clear" w:color="000000" w:fill="FFFFFF"/>
            <w:noWrap/>
            <w:vAlign w:val="center"/>
            <w:hideMark/>
          </w:tcPr>
          <w:p w14:paraId="1B9173F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14</w:t>
            </w:r>
          </w:p>
        </w:tc>
        <w:tc>
          <w:tcPr>
            <w:tcW w:w="927" w:type="dxa"/>
            <w:tcBorders>
              <w:top w:val="nil"/>
              <w:left w:val="nil"/>
              <w:bottom w:val="single" w:sz="4" w:space="0" w:color="BFBFBF"/>
              <w:right w:val="single" w:sz="4" w:space="0" w:color="BFBFBF"/>
            </w:tcBorders>
            <w:shd w:val="clear" w:color="000000" w:fill="FFFFFF"/>
            <w:noWrap/>
            <w:vAlign w:val="center"/>
            <w:hideMark/>
          </w:tcPr>
          <w:p w14:paraId="3619EE6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2</w:t>
            </w:r>
          </w:p>
        </w:tc>
        <w:tc>
          <w:tcPr>
            <w:tcW w:w="704" w:type="dxa"/>
            <w:tcBorders>
              <w:top w:val="nil"/>
              <w:left w:val="nil"/>
              <w:bottom w:val="single" w:sz="4" w:space="0" w:color="BFBFBF"/>
              <w:right w:val="single" w:sz="4" w:space="0" w:color="BFBFBF"/>
            </w:tcBorders>
            <w:shd w:val="clear" w:color="000000" w:fill="FFFFFF"/>
            <w:noWrap/>
            <w:vAlign w:val="center"/>
            <w:hideMark/>
          </w:tcPr>
          <w:p w14:paraId="1BDC611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885" w:type="dxa"/>
            <w:tcBorders>
              <w:top w:val="nil"/>
              <w:left w:val="nil"/>
              <w:bottom w:val="single" w:sz="4" w:space="0" w:color="BFBFBF"/>
              <w:right w:val="single" w:sz="4" w:space="0" w:color="BFBFBF"/>
            </w:tcBorders>
            <w:shd w:val="clear" w:color="000000" w:fill="FFFFFF"/>
            <w:noWrap/>
            <w:vAlign w:val="center"/>
            <w:hideMark/>
          </w:tcPr>
          <w:p w14:paraId="7086014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00</w:t>
            </w:r>
          </w:p>
        </w:tc>
        <w:tc>
          <w:tcPr>
            <w:tcW w:w="866" w:type="dxa"/>
            <w:tcBorders>
              <w:top w:val="nil"/>
              <w:left w:val="nil"/>
              <w:bottom w:val="single" w:sz="4" w:space="0" w:color="BFBFBF"/>
              <w:right w:val="single" w:sz="4" w:space="0" w:color="BFBFBF"/>
            </w:tcBorders>
            <w:shd w:val="clear" w:color="000000" w:fill="FFFFFF"/>
            <w:noWrap/>
            <w:vAlign w:val="center"/>
            <w:hideMark/>
          </w:tcPr>
          <w:p w14:paraId="5FECE58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00</w:t>
            </w:r>
          </w:p>
        </w:tc>
        <w:tc>
          <w:tcPr>
            <w:tcW w:w="815" w:type="dxa"/>
            <w:tcBorders>
              <w:top w:val="nil"/>
              <w:left w:val="nil"/>
              <w:bottom w:val="single" w:sz="4" w:space="0" w:color="BFBFBF"/>
              <w:right w:val="single" w:sz="4" w:space="0" w:color="BFBFBF"/>
            </w:tcBorders>
            <w:shd w:val="clear" w:color="000000" w:fill="FFFFFF"/>
            <w:noWrap/>
            <w:vAlign w:val="center"/>
            <w:hideMark/>
          </w:tcPr>
          <w:p w14:paraId="1E2E3DF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00</w:t>
            </w:r>
          </w:p>
        </w:tc>
        <w:tc>
          <w:tcPr>
            <w:tcW w:w="834" w:type="dxa"/>
            <w:tcBorders>
              <w:top w:val="nil"/>
              <w:left w:val="nil"/>
              <w:bottom w:val="single" w:sz="4" w:space="0" w:color="BFBFBF"/>
              <w:right w:val="single" w:sz="4" w:space="0" w:color="auto"/>
            </w:tcBorders>
            <w:shd w:val="clear" w:color="000000" w:fill="FFFFFF"/>
            <w:noWrap/>
            <w:vAlign w:val="center"/>
            <w:hideMark/>
          </w:tcPr>
          <w:p w14:paraId="6F0B0E7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7.00</w:t>
            </w:r>
          </w:p>
        </w:tc>
      </w:tr>
      <w:tr w:rsidR="005B3439" w:rsidRPr="005B3439" w14:paraId="479C4077" w14:textId="77777777" w:rsidTr="00EA3E5A">
        <w:trPr>
          <w:trHeight w:val="264"/>
        </w:trPr>
        <w:tc>
          <w:tcPr>
            <w:tcW w:w="401" w:type="dxa"/>
            <w:vMerge/>
            <w:tcBorders>
              <w:top w:val="nil"/>
              <w:left w:val="nil"/>
              <w:bottom w:val="nil"/>
              <w:right w:val="nil"/>
            </w:tcBorders>
            <w:vAlign w:val="center"/>
            <w:hideMark/>
          </w:tcPr>
          <w:p w14:paraId="6759F398"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00E2FCF8"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1F0F550B"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000000" w:fill="FFFFFF"/>
            <w:noWrap/>
            <w:vAlign w:val="center"/>
            <w:hideMark/>
          </w:tcPr>
          <w:p w14:paraId="2A3E3B2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906" w:type="dxa"/>
            <w:tcBorders>
              <w:top w:val="nil"/>
              <w:left w:val="single" w:sz="4" w:space="0" w:color="BFBFBF"/>
              <w:bottom w:val="single" w:sz="4" w:space="0" w:color="auto"/>
              <w:right w:val="single" w:sz="4" w:space="0" w:color="BFBFBF"/>
            </w:tcBorders>
            <w:shd w:val="clear" w:color="000000" w:fill="FFFFFF"/>
            <w:noWrap/>
            <w:vAlign w:val="center"/>
            <w:hideMark/>
          </w:tcPr>
          <w:p w14:paraId="306FEFF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w:t>
            </w:r>
          </w:p>
        </w:tc>
        <w:tc>
          <w:tcPr>
            <w:tcW w:w="922" w:type="dxa"/>
            <w:tcBorders>
              <w:top w:val="nil"/>
              <w:left w:val="nil"/>
              <w:bottom w:val="single" w:sz="4" w:space="0" w:color="auto"/>
              <w:right w:val="single" w:sz="4" w:space="0" w:color="BFBFBF"/>
            </w:tcBorders>
            <w:shd w:val="clear" w:color="000000" w:fill="FFFFFF"/>
            <w:noWrap/>
            <w:vAlign w:val="center"/>
            <w:hideMark/>
          </w:tcPr>
          <w:p w14:paraId="5155C00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w:t>
            </w:r>
          </w:p>
        </w:tc>
        <w:tc>
          <w:tcPr>
            <w:tcW w:w="927" w:type="dxa"/>
            <w:tcBorders>
              <w:top w:val="nil"/>
              <w:left w:val="nil"/>
              <w:bottom w:val="single" w:sz="4" w:space="0" w:color="auto"/>
              <w:right w:val="single" w:sz="4" w:space="0" w:color="BFBFBF"/>
            </w:tcBorders>
            <w:shd w:val="clear" w:color="000000" w:fill="FFFFFF"/>
            <w:noWrap/>
            <w:vAlign w:val="center"/>
            <w:hideMark/>
          </w:tcPr>
          <w:p w14:paraId="61B5380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w:t>
            </w:r>
          </w:p>
        </w:tc>
        <w:tc>
          <w:tcPr>
            <w:tcW w:w="704" w:type="dxa"/>
            <w:tcBorders>
              <w:top w:val="nil"/>
              <w:left w:val="nil"/>
              <w:bottom w:val="single" w:sz="4" w:space="0" w:color="auto"/>
              <w:right w:val="single" w:sz="4" w:space="0" w:color="BFBFBF"/>
            </w:tcBorders>
            <w:shd w:val="clear" w:color="000000" w:fill="FFFFFF"/>
            <w:noWrap/>
            <w:vAlign w:val="center"/>
            <w:hideMark/>
          </w:tcPr>
          <w:p w14:paraId="003263F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w:t>
            </w:r>
          </w:p>
        </w:tc>
        <w:tc>
          <w:tcPr>
            <w:tcW w:w="885" w:type="dxa"/>
            <w:tcBorders>
              <w:top w:val="nil"/>
              <w:left w:val="nil"/>
              <w:bottom w:val="single" w:sz="4" w:space="0" w:color="auto"/>
              <w:right w:val="single" w:sz="4" w:space="0" w:color="BFBFBF"/>
            </w:tcBorders>
            <w:shd w:val="clear" w:color="000000" w:fill="FFFFFF"/>
            <w:noWrap/>
            <w:vAlign w:val="center"/>
            <w:hideMark/>
          </w:tcPr>
          <w:p w14:paraId="2831E04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w:t>
            </w:r>
          </w:p>
        </w:tc>
        <w:tc>
          <w:tcPr>
            <w:tcW w:w="866" w:type="dxa"/>
            <w:tcBorders>
              <w:top w:val="nil"/>
              <w:left w:val="nil"/>
              <w:bottom w:val="single" w:sz="4" w:space="0" w:color="auto"/>
              <w:right w:val="single" w:sz="4" w:space="0" w:color="BFBFBF"/>
            </w:tcBorders>
            <w:shd w:val="clear" w:color="000000" w:fill="FFFFFF"/>
            <w:noWrap/>
            <w:vAlign w:val="center"/>
            <w:hideMark/>
          </w:tcPr>
          <w:p w14:paraId="1C75228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w:t>
            </w:r>
          </w:p>
        </w:tc>
        <w:tc>
          <w:tcPr>
            <w:tcW w:w="815" w:type="dxa"/>
            <w:tcBorders>
              <w:top w:val="nil"/>
              <w:left w:val="nil"/>
              <w:bottom w:val="single" w:sz="4" w:space="0" w:color="auto"/>
              <w:right w:val="single" w:sz="4" w:space="0" w:color="BFBFBF"/>
            </w:tcBorders>
            <w:shd w:val="clear" w:color="000000" w:fill="FFFFFF"/>
            <w:noWrap/>
            <w:vAlign w:val="center"/>
            <w:hideMark/>
          </w:tcPr>
          <w:p w14:paraId="54BAD2D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w:t>
            </w:r>
          </w:p>
        </w:tc>
        <w:tc>
          <w:tcPr>
            <w:tcW w:w="834" w:type="dxa"/>
            <w:tcBorders>
              <w:top w:val="nil"/>
              <w:left w:val="nil"/>
              <w:bottom w:val="single" w:sz="4" w:space="0" w:color="auto"/>
              <w:right w:val="single" w:sz="4" w:space="0" w:color="auto"/>
            </w:tcBorders>
            <w:shd w:val="clear" w:color="000000" w:fill="FFFFFF"/>
            <w:noWrap/>
            <w:vAlign w:val="center"/>
            <w:hideMark/>
          </w:tcPr>
          <w:p w14:paraId="1E37394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w:t>
            </w:r>
          </w:p>
        </w:tc>
      </w:tr>
      <w:tr w:rsidR="00BB0BE5" w:rsidRPr="005B3439" w14:paraId="6E5D8381" w14:textId="77777777" w:rsidTr="00EA3E5A">
        <w:trPr>
          <w:trHeight w:val="255"/>
        </w:trPr>
        <w:tc>
          <w:tcPr>
            <w:tcW w:w="401" w:type="dxa"/>
            <w:vMerge/>
            <w:tcBorders>
              <w:top w:val="nil"/>
              <w:left w:val="nil"/>
              <w:bottom w:val="nil"/>
              <w:right w:val="nil"/>
            </w:tcBorders>
            <w:vAlign w:val="center"/>
            <w:hideMark/>
          </w:tcPr>
          <w:p w14:paraId="5061E481"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56880972" w14:textId="478D52AC"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17"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3BDF396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1</w:t>
            </w:r>
          </w:p>
        </w:tc>
        <w:tc>
          <w:tcPr>
            <w:tcW w:w="745" w:type="dxa"/>
            <w:tcBorders>
              <w:top w:val="nil"/>
              <w:left w:val="nil"/>
              <w:bottom w:val="single" w:sz="4" w:space="0" w:color="BFBFBF"/>
              <w:right w:val="single" w:sz="4" w:space="0" w:color="auto"/>
            </w:tcBorders>
            <w:shd w:val="clear" w:color="000000" w:fill="D9D9D9"/>
            <w:noWrap/>
            <w:vAlign w:val="center"/>
            <w:hideMark/>
          </w:tcPr>
          <w:p w14:paraId="7DAACA5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1C221B5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25</w:t>
            </w:r>
          </w:p>
        </w:tc>
        <w:tc>
          <w:tcPr>
            <w:tcW w:w="922" w:type="dxa"/>
            <w:tcBorders>
              <w:top w:val="nil"/>
              <w:left w:val="nil"/>
              <w:bottom w:val="single" w:sz="4" w:space="0" w:color="BFBFBF"/>
              <w:right w:val="single" w:sz="4" w:space="0" w:color="BFBFBF"/>
            </w:tcBorders>
            <w:shd w:val="clear" w:color="000000" w:fill="D9D9D9"/>
            <w:noWrap/>
            <w:vAlign w:val="center"/>
            <w:hideMark/>
          </w:tcPr>
          <w:p w14:paraId="6380A70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1</w:t>
            </w:r>
          </w:p>
        </w:tc>
        <w:tc>
          <w:tcPr>
            <w:tcW w:w="927" w:type="dxa"/>
            <w:tcBorders>
              <w:top w:val="nil"/>
              <w:left w:val="nil"/>
              <w:bottom w:val="nil"/>
              <w:right w:val="nil"/>
            </w:tcBorders>
            <w:shd w:val="clear" w:color="000000" w:fill="D9D9D9"/>
            <w:noWrap/>
            <w:vAlign w:val="center"/>
            <w:hideMark/>
          </w:tcPr>
          <w:p w14:paraId="5993EAF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94</w:t>
            </w:r>
          </w:p>
        </w:tc>
        <w:tc>
          <w:tcPr>
            <w:tcW w:w="704" w:type="dxa"/>
            <w:tcBorders>
              <w:top w:val="nil"/>
              <w:left w:val="single" w:sz="4" w:space="0" w:color="BFBFBF"/>
              <w:bottom w:val="single" w:sz="4" w:space="0" w:color="BFBFBF"/>
              <w:right w:val="single" w:sz="4" w:space="0" w:color="BFBFBF"/>
            </w:tcBorders>
            <w:shd w:val="clear" w:color="000000" w:fill="D9D9D9"/>
            <w:noWrap/>
            <w:vAlign w:val="center"/>
            <w:hideMark/>
          </w:tcPr>
          <w:p w14:paraId="1AA9ED8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8</w:t>
            </w:r>
          </w:p>
        </w:tc>
        <w:tc>
          <w:tcPr>
            <w:tcW w:w="885" w:type="dxa"/>
            <w:tcBorders>
              <w:top w:val="nil"/>
              <w:left w:val="nil"/>
              <w:bottom w:val="single" w:sz="4" w:space="0" w:color="BFBFBF"/>
              <w:right w:val="single" w:sz="4" w:space="0" w:color="BFBFBF"/>
            </w:tcBorders>
            <w:shd w:val="clear" w:color="000000" w:fill="D9D9D9"/>
            <w:noWrap/>
            <w:vAlign w:val="center"/>
            <w:hideMark/>
          </w:tcPr>
          <w:p w14:paraId="04095DA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9.98</w:t>
            </w:r>
          </w:p>
        </w:tc>
        <w:tc>
          <w:tcPr>
            <w:tcW w:w="866" w:type="dxa"/>
            <w:tcBorders>
              <w:top w:val="nil"/>
              <w:left w:val="nil"/>
              <w:bottom w:val="single" w:sz="4" w:space="0" w:color="BFBFBF"/>
              <w:right w:val="single" w:sz="4" w:space="0" w:color="BFBFBF"/>
            </w:tcBorders>
            <w:shd w:val="clear" w:color="000000" w:fill="D9D9D9"/>
            <w:noWrap/>
            <w:vAlign w:val="center"/>
            <w:hideMark/>
          </w:tcPr>
          <w:p w14:paraId="765AD02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4</w:t>
            </w:r>
          </w:p>
        </w:tc>
        <w:tc>
          <w:tcPr>
            <w:tcW w:w="815" w:type="dxa"/>
            <w:tcBorders>
              <w:top w:val="nil"/>
              <w:left w:val="nil"/>
              <w:bottom w:val="single" w:sz="4" w:space="0" w:color="BFBFBF"/>
              <w:right w:val="single" w:sz="4" w:space="0" w:color="BFBFBF"/>
            </w:tcBorders>
            <w:shd w:val="clear" w:color="000000" w:fill="D9D9D9"/>
            <w:noWrap/>
            <w:vAlign w:val="center"/>
            <w:hideMark/>
          </w:tcPr>
          <w:p w14:paraId="14F0EF2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19</w:t>
            </w:r>
          </w:p>
        </w:tc>
        <w:tc>
          <w:tcPr>
            <w:tcW w:w="834" w:type="dxa"/>
            <w:tcBorders>
              <w:top w:val="nil"/>
              <w:left w:val="nil"/>
              <w:bottom w:val="single" w:sz="4" w:space="0" w:color="BFBFBF"/>
              <w:right w:val="single" w:sz="4" w:space="0" w:color="auto"/>
            </w:tcBorders>
            <w:shd w:val="clear" w:color="000000" w:fill="D9D9D9"/>
            <w:noWrap/>
            <w:vAlign w:val="center"/>
            <w:hideMark/>
          </w:tcPr>
          <w:p w14:paraId="7A140DA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1.75</w:t>
            </w:r>
          </w:p>
        </w:tc>
      </w:tr>
      <w:tr w:rsidR="005B3439" w:rsidRPr="005B3439" w14:paraId="4B3C0C07" w14:textId="77777777" w:rsidTr="00EA3E5A">
        <w:trPr>
          <w:trHeight w:val="264"/>
        </w:trPr>
        <w:tc>
          <w:tcPr>
            <w:tcW w:w="401" w:type="dxa"/>
            <w:vMerge/>
            <w:tcBorders>
              <w:top w:val="nil"/>
              <w:left w:val="nil"/>
              <w:bottom w:val="nil"/>
              <w:right w:val="nil"/>
            </w:tcBorders>
            <w:vAlign w:val="center"/>
            <w:hideMark/>
          </w:tcPr>
          <w:p w14:paraId="148AEE2B"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30DF964D"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0C95E809"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6DF34F7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2A3DBE1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97</w:t>
            </w:r>
          </w:p>
        </w:tc>
        <w:tc>
          <w:tcPr>
            <w:tcW w:w="922" w:type="dxa"/>
            <w:tcBorders>
              <w:top w:val="nil"/>
              <w:left w:val="nil"/>
              <w:bottom w:val="single" w:sz="4" w:space="0" w:color="BFBFBF"/>
              <w:right w:val="single" w:sz="4" w:space="0" w:color="BFBFBF"/>
            </w:tcBorders>
            <w:shd w:val="clear" w:color="000000" w:fill="D9D9D9"/>
            <w:noWrap/>
            <w:vAlign w:val="center"/>
            <w:hideMark/>
          </w:tcPr>
          <w:p w14:paraId="1DB3257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7</w:t>
            </w:r>
          </w:p>
        </w:tc>
        <w:tc>
          <w:tcPr>
            <w:tcW w:w="927" w:type="dxa"/>
            <w:tcBorders>
              <w:top w:val="single" w:sz="4" w:space="0" w:color="BFBFBF"/>
              <w:left w:val="nil"/>
              <w:bottom w:val="single" w:sz="4" w:space="0" w:color="BFBFBF"/>
              <w:right w:val="single" w:sz="4" w:space="0" w:color="BFBFBF"/>
            </w:tcBorders>
            <w:shd w:val="clear" w:color="000000" w:fill="D9D9D9"/>
            <w:noWrap/>
            <w:vAlign w:val="center"/>
            <w:hideMark/>
          </w:tcPr>
          <w:p w14:paraId="7CB22D2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6</w:t>
            </w:r>
          </w:p>
        </w:tc>
        <w:tc>
          <w:tcPr>
            <w:tcW w:w="704" w:type="dxa"/>
            <w:tcBorders>
              <w:top w:val="nil"/>
              <w:left w:val="nil"/>
              <w:bottom w:val="single" w:sz="4" w:space="0" w:color="BFBFBF"/>
              <w:right w:val="single" w:sz="4" w:space="0" w:color="BFBFBF"/>
            </w:tcBorders>
            <w:shd w:val="clear" w:color="000000" w:fill="D9D9D9"/>
            <w:noWrap/>
            <w:vAlign w:val="center"/>
            <w:hideMark/>
          </w:tcPr>
          <w:p w14:paraId="5A7A73C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4</w:t>
            </w:r>
          </w:p>
        </w:tc>
        <w:tc>
          <w:tcPr>
            <w:tcW w:w="885" w:type="dxa"/>
            <w:tcBorders>
              <w:top w:val="nil"/>
              <w:left w:val="nil"/>
              <w:bottom w:val="single" w:sz="4" w:space="0" w:color="BFBFBF"/>
              <w:right w:val="single" w:sz="4" w:space="0" w:color="BFBFBF"/>
            </w:tcBorders>
            <w:shd w:val="clear" w:color="000000" w:fill="D9D9D9"/>
            <w:noWrap/>
            <w:vAlign w:val="center"/>
            <w:hideMark/>
          </w:tcPr>
          <w:p w14:paraId="26B9627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08</w:t>
            </w:r>
          </w:p>
        </w:tc>
        <w:tc>
          <w:tcPr>
            <w:tcW w:w="866" w:type="dxa"/>
            <w:tcBorders>
              <w:top w:val="nil"/>
              <w:left w:val="nil"/>
              <w:bottom w:val="single" w:sz="4" w:space="0" w:color="BFBFBF"/>
              <w:right w:val="single" w:sz="4" w:space="0" w:color="BFBFBF"/>
            </w:tcBorders>
            <w:shd w:val="clear" w:color="000000" w:fill="D9D9D9"/>
            <w:noWrap/>
            <w:vAlign w:val="center"/>
            <w:hideMark/>
          </w:tcPr>
          <w:p w14:paraId="3102D3F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2</w:t>
            </w:r>
          </w:p>
        </w:tc>
        <w:tc>
          <w:tcPr>
            <w:tcW w:w="815" w:type="dxa"/>
            <w:tcBorders>
              <w:top w:val="nil"/>
              <w:left w:val="nil"/>
              <w:bottom w:val="single" w:sz="4" w:space="0" w:color="BFBFBF"/>
              <w:right w:val="single" w:sz="4" w:space="0" w:color="BFBFBF"/>
            </w:tcBorders>
            <w:shd w:val="clear" w:color="000000" w:fill="D9D9D9"/>
            <w:noWrap/>
            <w:vAlign w:val="center"/>
            <w:hideMark/>
          </w:tcPr>
          <w:p w14:paraId="548A335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92</w:t>
            </w:r>
          </w:p>
        </w:tc>
        <w:tc>
          <w:tcPr>
            <w:tcW w:w="834" w:type="dxa"/>
            <w:tcBorders>
              <w:top w:val="nil"/>
              <w:left w:val="nil"/>
              <w:bottom w:val="single" w:sz="4" w:space="0" w:color="BFBFBF"/>
              <w:right w:val="single" w:sz="4" w:space="0" w:color="auto"/>
            </w:tcBorders>
            <w:shd w:val="clear" w:color="000000" w:fill="D9D9D9"/>
            <w:noWrap/>
            <w:vAlign w:val="center"/>
            <w:hideMark/>
          </w:tcPr>
          <w:p w14:paraId="54E0B2E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25</w:t>
            </w:r>
          </w:p>
        </w:tc>
      </w:tr>
      <w:tr w:rsidR="005B3439" w:rsidRPr="005B3439" w14:paraId="7B26F972" w14:textId="77777777" w:rsidTr="00EA3E5A">
        <w:trPr>
          <w:trHeight w:val="264"/>
        </w:trPr>
        <w:tc>
          <w:tcPr>
            <w:tcW w:w="401" w:type="dxa"/>
            <w:vMerge/>
            <w:tcBorders>
              <w:top w:val="nil"/>
              <w:left w:val="nil"/>
              <w:bottom w:val="nil"/>
              <w:right w:val="nil"/>
            </w:tcBorders>
            <w:vAlign w:val="center"/>
            <w:hideMark/>
          </w:tcPr>
          <w:p w14:paraId="59A646A7"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5AF153E7"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772C9995"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050CF31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5CD5E2D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0</w:t>
            </w:r>
          </w:p>
        </w:tc>
        <w:tc>
          <w:tcPr>
            <w:tcW w:w="922" w:type="dxa"/>
            <w:tcBorders>
              <w:top w:val="nil"/>
              <w:left w:val="nil"/>
              <w:bottom w:val="single" w:sz="4" w:space="0" w:color="BFBFBF"/>
              <w:right w:val="single" w:sz="4" w:space="0" w:color="BFBFBF"/>
            </w:tcBorders>
            <w:shd w:val="clear" w:color="000000" w:fill="D9D9D9"/>
            <w:noWrap/>
            <w:vAlign w:val="center"/>
            <w:hideMark/>
          </w:tcPr>
          <w:p w14:paraId="146B274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27" w:type="dxa"/>
            <w:tcBorders>
              <w:top w:val="nil"/>
              <w:left w:val="nil"/>
              <w:bottom w:val="single" w:sz="4" w:space="0" w:color="BFBFBF"/>
              <w:right w:val="single" w:sz="4" w:space="0" w:color="BFBFBF"/>
            </w:tcBorders>
            <w:shd w:val="clear" w:color="000000" w:fill="D9D9D9"/>
            <w:noWrap/>
            <w:vAlign w:val="center"/>
            <w:hideMark/>
          </w:tcPr>
          <w:p w14:paraId="6DCE568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7</w:t>
            </w:r>
          </w:p>
        </w:tc>
        <w:tc>
          <w:tcPr>
            <w:tcW w:w="704" w:type="dxa"/>
            <w:tcBorders>
              <w:top w:val="nil"/>
              <w:left w:val="nil"/>
              <w:bottom w:val="single" w:sz="4" w:space="0" w:color="BFBFBF"/>
              <w:right w:val="single" w:sz="4" w:space="0" w:color="BFBFBF"/>
            </w:tcBorders>
            <w:shd w:val="clear" w:color="000000" w:fill="D9D9D9"/>
            <w:noWrap/>
            <w:vAlign w:val="center"/>
            <w:hideMark/>
          </w:tcPr>
          <w:p w14:paraId="1FD9AE4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85" w:type="dxa"/>
            <w:tcBorders>
              <w:top w:val="nil"/>
              <w:left w:val="nil"/>
              <w:bottom w:val="single" w:sz="4" w:space="0" w:color="BFBFBF"/>
              <w:right w:val="single" w:sz="4" w:space="0" w:color="BFBFBF"/>
            </w:tcBorders>
            <w:shd w:val="clear" w:color="000000" w:fill="D9D9D9"/>
            <w:noWrap/>
            <w:vAlign w:val="center"/>
            <w:hideMark/>
          </w:tcPr>
          <w:p w14:paraId="7CFF360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7.87</w:t>
            </w:r>
          </w:p>
        </w:tc>
        <w:tc>
          <w:tcPr>
            <w:tcW w:w="866" w:type="dxa"/>
            <w:tcBorders>
              <w:top w:val="nil"/>
              <w:left w:val="nil"/>
              <w:bottom w:val="single" w:sz="4" w:space="0" w:color="BFBFBF"/>
              <w:right w:val="single" w:sz="4" w:space="0" w:color="BFBFBF"/>
            </w:tcBorders>
            <w:shd w:val="clear" w:color="000000" w:fill="D9D9D9"/>
            <w:noWrap/>
            <w:vAlign w:val="center"/>
            <w:hideMark/>
          </w:tcPr>
          <w:p w14:paraId="65C9784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8</w:t>
            </w:r>
          </w:p>
        </w:tc>
        <w:tc>
          <w:tcPr>
            <w:tcW w:w="815" w:type="dxa"/>
            <w:tcBorders>
              <w:top w:val="nil"/>
              <w:left w:val="nil"/>
              <w:bottom w:val="single" w:sz="4" w:space="0" w:color="BFBFBF"/>
              <w:right w:val="single" w:sz="4" w:space="0" w:color="BFBFBF"/>
            </w:tcBorders>
            <w:shd w:val="clear" w:color="000000" w:fill="D9D9D9"/>
            <w:noWrap/>
            <w:vAlign w:val="center"/>
            <w:hideMark/>
          </w:tcPr>
          <w:p w14:paraId="7D17F07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35</w:t>
            </w:r>
          </w:p>
        </w:tc>
        <w:tc>
          <w:tcPr>
            <w:tcW w:w="834" w:type="dxa"/>
            <w:tcBorders>
              <w:top w:val="nil"/>
              <w:left w:val="nil"/>
              <w:bottom w:val="single" w:sz="4" w:space="0" w:color="BFBFBF"/>
              <w:right w:val="single" w:sz="4" w:space="0" w:color="auto"/>
            </w:tcBorders>
            <w:shd w:val="clear" w:color="000000" w:fill="D9D9D9"/>
            <w:noWrap/>
            <w:vAlign w:val="center"/>
            <w:hideMark/>
          </w:tcPr>
          <w:p w14:paraId="1A70F9A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r>
      <w:tr w:rsidR="005B3439" w:rsidRPr="005B3439" w14:paraId="2D72140D" w14:textId="77777777" w:rsidTr="00EA3E5A">
        <w:trPr>
          <w:trHeight w:val="264"/>
        </w:trPr>
        <w:tc>
          <w:tcPr>
            <w:tcW w:w="401" w:type="dxa"/>
            <w:vMerge/>
            <w:tcBorders>
              <w:top w:val="nil"/>
              <w:left w:val="nil"/>
              <w:bottom w:val="nil"/>
              <w:right w:val="nil"/>
            </w:tcBorders>
            <w:vAlign w:val="center"/>
            <w:hideMark/>
          </w:tcPr>
          <w:p w14:paraId="213C92F0"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2BDDB2DE"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7323B288"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3B84FAF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779D0E2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00</w:t>
            </w:r>
          </w:p>
        </w:tc>
        <w:tc>
          <w:tcPr>
            <w:tcW w:w="922" w:type="dxa"/>
            <w:tcBorders>
              <w:top w:val="nil"/>
              <w:left w:val="nil"/>
              <w:bottom w:val="single" w:sz="4" w:space="0" w:color="BFBFBF"/>
              <w:right w:val="single" w:sz="4" w:space="0" w:color="BFBFBF"/>
            </w:tcBorders>
            <w:shd w:val="clear" w:color="000000" w:fill="D9D9D9"/>
            <w:noWrap/>
            <w:vAlign w:val="center"/>
            <w:hideMark/>
          </w:tcPr>
          <w:p w14:paraId="5F33E28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9</w:t>
            </w:r>
          </w:p>
        </w:tc>
        <w:tc>
          <w:tcPr>
            <w:tcW w:w="927" w:type="dxa"/>
            <w:tcBorders>
              <w:top w:val="nil"/>
              <w:left w:val="nil"/>
              <w:bottom w:val="single" w:sz="4" w:space="0" w:color="BFBFBF"/>
              <w:right w:val="single" w:sz="4" w:space="0" w:color="BFBFBF"/>
            </w:tcBorders>
            <w:shd w:val="clear" w:color="000000" w:fill="D9D9D9"/>
            <w:noWrap/>
            <w:vAlign w:val="center"/>
            <w:hideMark/>
          </w:tcPr>
          <w:p w14:paraId="6485328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6</w:t>
            </w:r>
          </w:p>
        </w:tc>
        <w:tc>
          <w:tcPr>
            <w:tcW w:w="704" w:type="dxa"/>
            <w:tcBorders>
              <w:top w:val="nil"/>
              <w:left w:val="nil"/>
              <w:bottom w:val="single" w:sz="4" w:space="0" w:color="BFBFBF"/>
              <w:right w:val="single" w:sz="4" w:space="0" w:color="BFBFBF"/>
            </w:tcBorders>
            <w:shd w:val="clear" w:color="000000" w:fill="D9D9D9"/>
            <w:noWrap/>
            <w:vAlign w:val="center"/>
            <w:hideMark/>
          </w:tcPr>
          <w:p w14:paraId="64F0195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885" w:type="dxa"/>
            <w:tcBorders>
              <w:top w:val="nil"/>
              <w:left w:val="nil"/>
              <w:bottom w:val="single" w:sz="4" w:space="0" w:color="BFBFBF"/>
              <w:right w:val="single" w:sz="4" w:space="0" w:color="BFBFBF"/>
            </w:tcBorders>
            <w:shd w:val="clear" w:color="000000" w:fill="D9D9D9"/>
            <w:noWrap/>
            <w:vAlign w:val="center"/>
            <w:hideMark/>
          </w:tcPr>
          <w:p w14:paraId="6A09169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5.94</w:t>
            </w:r>
          </w:p>
        </w:tc>
        <w:tc>
          <w:tcPr>
            <w:tcW w:w="866" w:type="dxa"/>
            <w:tcBorders>
              <w:top w:val="nil"/>
              <w:left w:val="nil"/>
              <w:bottom w:val="single" w:sz="4" w:space="0" w:color="BFBFBF"/>
              <w:right w:val="single" w:sz="4" w:space="0" w:color="BFBFBF"/>
            </w:tcBorders>
            <w:shd w:val="clear" w:color="000000" w:fill="D9D9D9"/>
            <w:noWrap/>
            <w:vAlign w:val="center"/>
            <w:hideMark/>
          </w:tcPr>
          <w:p w14:paraId="79B38B1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83</w:t>
            </w:r>
          </w:p>
        </w:tc>
        <w:tc>
          <w:tcPr>
            <w:tcW w:w="815" w:type="dxa"/>
            <w:tcBorders>
              <w:top w:val="nil"/>
              <w:left w:val="nil"/>
              <w:bottom w:val="single" w:sz="4" w:space="0" w:color="BFBFBF"/>
              <w:right w:val="single" w:sz="4" w:space="0" w:color="BFBFBF"/>
            </w:tcBorders>
            <w:shd w:val="clear" w:color="000000" w:fill="D9D9D9"/>
            <w:noWrap/>
            <w:vAlign w:val="center"/>
            <w:hideMark/>
          </w:tcPr>
          <w:p w14:paraId="77EC106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43</w:t>
            </w:r>
          </w:p>
        </w:tc>
        <w:tc>
          <w:tcPr>
            <w:tcW w:w="834" w:type="dxa"/>
            <w:tcBorders>
              <w:top w:val="nil"/>
              <w:left w:val="nil"/>
              <w:bottom w:val="single" w:sz="4" w:space="0" w:color="BFBFBF"/>
              <w:right w:val="single" w:sz="4" w:space="0" w:color="auto"/>
            </w:tcBorders>
            <w:shd w:val="clear" w:color="000000" w:fill="D9D9D9"/>
            <w:noWrap/>
            <w:vAlign w:val="center"/>
            <w:hideMark/>
          </w:tcPr>
          <w:p w14:paraId="363F176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6.00</w:t>
            </w:r>
          </w:p>
        </w:tc>
      </w:tr>
      <w:tr w:rsidR="005B3439" w:rsidRPr="005B3439" w14:paraId="7444C884" w14:textId="77777777" w:rsidTr="00EA3E5A">
        <w:trPr>
          <w:trHeight w:val="255"/>
        </w:trPr>
        <w:tc>
          <w:tcPr>
            <w:tcW w:w="401" w:type="dxa"/>
            <w:vMerge/>
            <w:tcBorders>
              <w:top w:val="nil"/>
              <w:left w:val="nil"/>
              <w:bottom w:val="nil"/>
              <w:right w:val="nil"/>
            </w:tcBorders>
            <w:vAlign w:val="center"/>
            <w:hideMark/>
          </w:tcPr>
          <w:p w14:paraId="0C7808B3"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73F26390"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34E26F6B"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000000" w:fill="D9D9D9"/>
            <w:noWrap/>
            <w:vAlign w:val="center"/>
            <w:hideMark/>
          </w:tcPr>
          <w:p w14:paraId="6DD9291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906" w:type="dxa"/>
            <w:tcBorders>
              <w:top w:val="nil"/>
              <w:left w:val="single" w:sz="4" w:space="0" w:color="BFBFBF"/>
              <w:bottom w:val="single" w:sz="4" w:space="0" w:color="auto"/>
              <w:right w:val="single" w:sz="4" w:space="0" w:color="BFBFBF"/>
            </w:tcBorders>
            <w:shd w:val="clear" w:color="000000" w:fill="D9D9D9"/>
            <w:noWrap/>
            <w:vAlign w:val="center"/>
            <w:hideMark/>
          </w:tcPr>
          <w:p w14:paraId="3F0B6E8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922" w:type="dxa"/>
            <w:tcBorders>
              <w:top w:val="nil"/>
              <w:left w:val="nil"/>
              <w:bottom w:val="single" w:sz="4" w:space="0" w:color="auto"/>
              <w:right w:val="single" w:sz="4" w:space="0" w:color="BFBFBF"/>
            </w:tcBorders>
            <w:shd w:val="clear" w:color="000000" w:fill="D9D9D9"/>
            <w:noWrap/>
            <w:vAlign w:val="center"/>
            <w:hideMark/>
          </w:tcPr>
          <w:p w14:paraId="349B994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927" w:type="dxa"/>
            <w:tcBorders>
              <w:top w:val="nil"/>
              <w:left w:val="nil"/>
              <w:bottom w:val="single" w:sz="4" w:space="0" w:color="auto"/>
              <w:right w:val="single" w:sz="4" w:space="0" w:color="BFBFBF"/>
            </w:tcBorders>
            <w:shd w:val="clear" w:color="000000" w:fill="D9D9D9"/>
            <w:noWrap/>
            <w:vAlign w:val="center"/>
            <w:hideMark/>
          </w:tcPr>
          <w:p w14:paraId="505495D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704" w:type="dxa"/>
            <w:tcBorders>
              <w:top w:val="nil"/>
              <w:left w:val="nil"/>
              <w:bottom w:val="single" w:sz="4" w:space="0" w:color="auto"/>
              <w:right w:val="single" w:sz="4" w:space="0" w:color="BFBFBF"/>
            </w:tcBorders>
            <w:shd w:val="clear" w:color="000000" w:fill="D9D9D9"/>
            <w:noWrap/>
            <w:vAlign w:val="center"/>
            <w:hideMark/>
          </w:tcPr>
          <w:p w14:paraId="5804E01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885" w:type="dxa"/>
            <w:tcBorders>
              <w:top w:val="nil"/>
              <w:left w:val="nil"/>
              <w:bottom w:val="single" w:sz="4" w:space="0" w:color="auto"/>
              <w:right w:val="single" w:sz="4" w:space="0" w:color="BFBFBF"/>
            </w:tcBorders>
            <w:shd w:val="clear" w:color="000000" w:fill="D9D9D9"/>
            <w:noWrap/>
            <w:vAlign w:val="center"/>
            <w:hideMark/>
          </w:tcPr>
          <w:p w14:paraId="4E150E9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866" w:type="dxa"/>
            <w:tcBorders>
              <w:top w:val="nil"/>
              <w:left w:val="nil"/>
              <w:bottom w:val="single" w:sz="4" w:space="0" w:color="auto"/>
              <w:right w:val="single" w:sz="4" w:space="0" w:color="BFBFBF"/>
            </w:tcBorders>
            <w:shd w:val="clear" w:color="000000" w:fill="D9D9D9"/>
            <w:noWrap/>
            <w:vAlign w:val="center"/>
            <w:hideMark/>
          </w:tcPr>
          <w:p w14:paraId="18DEBBD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815" w:type="dxa"/>
            <w:tcBorders>
              <w:top w:val="nil"/>
              <w:left w:val="nil"/>
              <w:bottom w:val="single" w:sz="4" w:space="0" w:color="auto"/>
              <w:right w:val="single" w:sz="4" w:space="0" w:color="BFBFBF"/>
            </w:tcBorders>
            <w:shd w:val="clear" w:color="000000" w:fill="D9D9D9"/>
            <w:noWrap/>
            <w:vAlign w:val="center"/>
            <w:hideMark/>
          </w:tcPr>
          <w:p w14:paraId="33D7CA1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834" w:type="dxa"/>
            <w:tcBorders>
              <w:top w:val="nil"/>
              <w:left w:val="nil"/>
              <w:bottom w:val="single" w:sz="4" w:space="0" w:color="auto"/>
              <w:right w:val="single" w:sz="4" w:space="0" w:color="auto"/>
            </w:tcBorders>
            <w:shd w:val="clear" w:color="000000" w:fill="D9D9D9"/>
            <w:noWrap/>
            <w:vAlign w:val="center"/>
            <w:hideMark/>
          </w:tcPr>
          <w:p w14:paraId="786FCE2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r>
      <w:tr w:rsidR="005B3439" w:rsidRPr="005B3439" w14:paraId="1F5572B9" w14:textId="77777777" w:rsidTr="00EA3E5A">
        <w:trPr>
          <w:trHeight w:val="255"/>
        </w:trPr>
        <w:tc>
          <w:tcPr>
            <w:tcW w:w="401" w:type="dxa"/>
            <w:vMerge/>
            <w:tcBorders>
              <w:top w:val="nil"/>
              <w:left w:val="nil"/>
              <w:bottom w:val="nil"/>
              <w:right w:val="nil"/>
            </w:tcBorders>
            <w:vAlign w:val="center"/>
            <w:hideMark/>
          </w:tcPr>
          <w:p w14:paraId="0DCD770D"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1E5CF46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1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F18121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2</w:t>
            </w:r>
          </w:p>
        </w:tc>
        <w:tc>
          <w:tcPr>
            <w:tcW w:w="745" w:type="dxa"/>
            <w:tcBorders>
              <w:top w:val="nil"/>
              <w:left w:val="nil"/>
              <w:bottom w:val="single" w:sz="4" w:space="0" w:color="BFBFBF"/>
              <w:right w:val="single" w:sz="4" w:space="0" w:color="auto"/>
            </w:tcBorders>
            <w:shd w:val="clear" w:color="auto" w:fill="auto"/>
            <w:noWrap/>
            <w:vAlign w:val="center"/>
            <w:hideMark/>
          </w:tcPr>
          <w:p w14:paraId="097AE8E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906"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4B46AD9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2</w:t>
            </w:r>
          </w:p>
        </w:tc>
        <w:tc>
          <w:tcPr>
            <w:tcW w:w="922" w:type="dxa"/>
            <w:tcBorders>
              <w:top w:val="single" w:sz="4" w:space="0" w:color="BFBFBF"/>
              <w:left w:val="nil"/>
              <w:bottom w:val="single" w:sz="4" w:space="0" w:color="BFBFBF"/>
              <w:right w:val="single" w:sz="4" w:space="0" w:color="BFBFBF"/>
            </w:tcBorders>
            <w:shd w:val="clear" w:color="000000" w:fill="FFFFFF"/>
            <w:noWrap/>
            <w:vAlign w:val="center"/>
            <w:hideMark/>
          </w:tcPr>
          <w:p w14:paraId="717DECA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3</w:t>
            </w:r>
          </w:p>
        </w:tc>
        <w:tc>
          <w:tcPr>
            <w:tcW w:w="927" w:type="dxa"/>
            <w:tcBorders>
              <w:top w:val="nil"/>
              <w:left w:val="nil"/>
              <w:bottom w:val="nil"/>
              <w:right w:val="nil"/>
            </w:tcBorders>
            <w:shd w:val="clear" w:color="auto" w:fill="auto"/>
            <w:noWrap/>
            <w:vAlign w:val="center"/>
            <w:hideMark/>
          </w:tcPr>
          <w:p w14:paraId="06ED372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704"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5569EE0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9</w:t>
            </w:r>
          </w:p>
        </w:tc>
        <w:tc>
          <w:tcPr>
            <w:tcW w:w="885" w:type="dxa"/>
            <w:tcBorders>
              <w:top w:val="single" w:sz="4" w:space="0" w:color="BFBFBF"/>
              <w:left w:val="nil"/>
              <w:bottom w:val="single" w:sz="4" w:space="0" w:color="BFBFBF"/>
              <w:right w:val="single" w:sz="4" w:space="0" w:color="BFBFBF"/>
            </w:tcBorders>
            <w:shd w:val="clear" w:color="000000" w:fill="FFFFFF"/>
            <w:noWrap/>
            <w:vAlign w:val="center"/>
            <w:hideMark/>
          </w:tcPr>
          <w:p w14:paraId="5BDE072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2.87</w:t>
            </w:r>
          </w:p>
        </w:tc>
        <w:tc>
          <w:tcPr>
            <w:tcW w:w="866" w:type="dxa"/>
            <w:tcBorders>
              <w:top w:val="single" w:sz="4" w:space="0" w:color="BFBFBF"/>
              <w:left w:val="nil"/>
              <w:bottom w:val="single" w:sz="4" w:space="0" w:color="BFBFBF"/>
              <w:right w:val="single" w:sz="4" w:space="0" w:color="BFBFBF"/>
            </w:tcBorders>
            <w:shd w:val="clear" w:color="000000" w:fill="FFFFFF"/>
            <w:noWrap/>
            <w:vAlign w:val="center"/>
            <w:hideMark/>
          </w:tcPr>
          <w:p w14:paraId="6FC4E68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82</w:t>
            </w:r>
          </w:p>
        </w:tc>
        <w:tc>
          <w:tcPr>
            <w:tcW w:w="815" w:type="dxa"/>
            <w:tcBorders>
              <w:top w:val="single" w:sz="4" w:space="0" w:color="BFBFBF"/>
              <w:left w:val="nil"/>
              <w:bottom w:val="single" w:sz="4" w:space="0" w:color="BFBFBF"/>
              <w:right w:val="single" w:sz="4" w:space="0" w:color="BFBFBF"/>
            </w:tcBorders>
            <w:shd w:val="clear" w:color="000000" w:fill="FFFFFF"/>
            <w:noWrap/>
            <w:vAlign w:val="center"/>
            <w:hideMark/>
          </w:tcPr>
          <w:p w14:paraId="6FCD1CA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83</w:t>
            </w:r>
          </w:p>
        </w:tc>
        <w:tc>
          <w:tcPr>
            <w:tcW w:w="834" w:type="dxa"/>
            <w:tcBorders>
              <w:top w:val="single" w:sz="4" w:space="0" w:color="BFBFBF"/>
              <w:left w:val="nil"/>
              <w:bottom w:val="single" w:sz="4" w:space="0" w:color="BFBFBF"/>
              <w:right w:val="single" w:sz="4" w:space="0" w:color="auto"/>
            </w:tcBorders>
            <w:shd w:val="clear" w:color="000000" w:fill="FFFFFF"/>
            <w:noWrap/>
            <w:vAlign w:val="center"/>
            <w:hideMark/>
          </w:tcPr>
          <w:p w14:paraId="2AD0979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26</w:t>
            </w:r>
          </w:p>
        </w:tc>
      </w:tr>
      <w:tr w:rsidR="005B3439" w:rsidRPr="005B3439" w14:paraId="61BC5DE0" w14:textId="77777777" w:rsidTr="00EA3E5A">
        <w:trPr>
          <w:trHeight w:val="264"/>
        </w:trPr>
        <w:tc>
          <w:tcPr>
            <w:tcW w:w="401" w:type="dxa"/>
            <w:vMerge/>
            <w:tcBorders>
              <w:top w:val="nil"/>
              <w:left w:val="nil"/>
              <w:bottom w:val="nil"/>
              <w:right w:val="nil"/>
            </w:tcBorders>
            <w:vAlign w:val="center"/>
            <w:hideMark/>
          </w:tcPr>
          <w:p w14:paraId="2C1EF362"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3A6BB7B7"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5173BB66"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5FE922A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0DE432E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65</w:t>
            </w:r>
          </w:p>
        </w:tc>
        <w:tc>
          <w:tcPr>
            <w:tcW w:w="922" w:type="dxa"/>
            <w:tcBorders>
              <w:top w:val="nil"/>
              <w:left w:val="nil"/>
              <w:bottom w:val="single" w:sz="4" w:space="0" w:color="BFBFBF"/>
              <w:right w:val="single" w:sz="4" w:space="0" w:color="BFBFBF"/>
            </w:tcBorders>
            <w:shd w:val="clear" w:color="000000" w:fill="FFFFFF"/>
            <w:noWrap/>
            <w:vAlign w:val="center"/>
            <w:hideMark/>
          </w:tcPr>
          <w:p w14:paraId="0681523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8</w:t>
            </w:r>
          </w:p>
        </w:tc>
        <w:tc>
          <w:tcPr>
            <w:tcW w:w="927" w:type="dxa"/>
            <w:tcBorders>
              <w:top w:val="single" w:sz="4" w:space="0" w:color="BFBFBF"/>
              <w:left w:val="nil"/>
              <w:bottom w:val="single" w:sz="4" w:space="0" w:color="BFBFBF"/>
              <w:right w:val="single" w:sz="4" w:space="0" w:color="BFBFBF"/>
            </w:tcBorders>
            <w:shd w:val="clear" w:color="000000" w:fill="FFFFFF"/>
            <w:noWrap/>
            <w:vAlign w:val="center"/>
            <w:hideMark/>
          </w:tcPr>
          <w:p w14:paraId="2A3AAA7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3</w:t>
            </w:r>
          </w:p>
        </w:tc>
        <w:tc>
          <w:tcPr>
            <w:tcW w:w="704" w:type="dxa"/>
            <w:tcBorders>
              <w:top w:val="nil"/>
              <w:left w:val="nil"/>
              <w:bottom w:val="single" w:sz="4" w:space="0" w:color="BFBFBF"/>
              <w:right w:val="single" w:sz="4" w:space="0" w:color="BFBFBF"/>
            </w:tcBorders>
            <w:shd w:val="clear" w:color="000000" w:fill="FFFFFF"/>
            <w:noWrap/>
            <w:vAlign w:val="center"/>
            <w:hideMark/>
          </w:tcPr>
          <w:p w14:paraId="27AB805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1</w:t>
            </w:r>
          </w:p>
        </w:tc>
        <w:tc>
          <w:tcPr>
            <w:tcW w:w="885" w:type="dxa"/>
            <w:tcBorders>
              <w:top w:val="nil"/>
              <w:left w:val="nil"/>
              <w:bottom w:val="single" w:sz="4" w:space="0" w:color="BFBFBF"/>
              <w:right w:val="single" w:sz="4" w:space="0" w:color="BFBFBF"/>
            </w:tcBorders>
            <w:shd w:val="clear" w:color="000000" w:fill="FFFFFF"/>
            <w:noWrap/>
            <w:vAlign w:val="center"/>
            <w:hideMark/>
          </w:tcPr>
          <w:p w14:paraId="79663D0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2.16</w:t>
            </w:r>
          </w:p>
        </w:tc>
        <w:tc>
          <w:tcPr>
            <w:tcW w:w="866" w:type="dxa"/>
            <w:tcBorders>
              <w:top w:val="nil"/>
              <w:left w:val="nil"/>
              <w:bottom w:val="single" w:sz="4" w:space="0" w:color="BFBFBF"/>
              <w:right w:val="single" w:sz="4" w:space="0" w:color="BFBFBF"/>
            </w:tcBorders>
            <w:shd w:val="clear" w:color="000000" w:fill="FFFFFF"/>
            <w:noWrap/>
            <w:vAlign w:val="center"/>
            <w:hideMark/>
          </w:tcPr>
          <w:p w14:paraId="6240FA3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43</w:t>
            </w:r>
          </w:p>
        </w:tc>
        <w:tc>
          <w:tcPr>
            <w:tcW w:w="815" w:type="dxa"/>
            <w:tcBorders>
              <w:top w:val="nil"/>
              <w:left w:val="nil"/>
              <w:bottom w:val="single" w:sz="4" w:space="0" w:color="BFBFBF"/>
              <w:right w:val="single" w:sz="4" w:space="0" w:color="BFBFBF"/>
            </w:tcBorders>
            <w:shd w:val="clear" w:color="000000" w:fill="FFFFFF"/>
            <w:noWrap/>
            <w:vAlign w:val="center"/>
            <w:hideMark/>
          </w:tcPr>
          <w:p w14:paraId="71CB9F0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85</w:t>
            </w:r>
          </w:p>
        </w:tc>
        <w:tc>
          <w:tcPr>
            <w:tcW w:w="834" w:type="dxa"/>
            <w:tcBorders>
              <w:top w:val="nil"/>
              <w:left w:val="nil"/>
              <w:bottom w:val="single" w:sz="4" w:space="0" w:color="BFBFBF"/>
              <w:right w:val="single" w:sz="4" w:space="0" w:color="auto"/>
            </w:tcBorders>
            <w:shd w:val="clear" w:color="000000" w:fill="FFFFFF"/>
            <w:noWrap/>
            <w:vAlign w:val="center"/>
            <w:hideMark/>
          </w:tcPr>
          <w:p w14:paraId="2BA1300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3.41</w:t>
            </w:r>
          </w:p>
        </w:tc>
      </w:tr>
      <w:tr w:rsidR="005B3439" w:rsidRPr="005B3439" w14:paraId="5A253399" w14:textId="77777777" w:rsidTr="00EA3E5A">
        <w:trPr>
          <w:trHeight w:val="264"/>
        </w:trPr>
        <w:tc>
          <w:tcPr>
            <w:tcW w:w="401" w:type="dxa"/>
            <w:vMerge/>
            <w:tcBorders>
              <w:top w:val="nil"/>
              <w:left w:val="nil"/>
              <w:bottom w:val="nil"/>
              <w:right w:val="nil"/>
            </w:tcBorders>
            <w:vAlign w:val="center"/>
            <w:hideMark/>
          </w:tcPr>
          <w:p w14:paraId="126A3258"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0F1A16E4"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76ECCFCA"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75EC639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08B6087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0</w:t>
            </w:r>
          </w:p>
        </w:tc>
        <w:tc>
          <w:tcPr>
            <w:tcW w:w="922" w:type="dxa"/>
            <w:tcBorders>
              <w:top w:val="nil"/>
              <w:left w:val="nil"/>
              <w:bottom w:val="single" w:sz="4" w:space="0" w:color="BFBFBF"/>
              <w:right w:val="single" w:sz="4" w:space="0" w:color="BFBFBF"/>
            </w:tcBorders>
            <w:shd w:val="clear" w:color="000000" w:fill="FFFFFF"/>
            <w:noWrap/>
            <w:vAlign w:val="center"/>
            <w:hideMark/>
          </w:tcPr>
          <w:p w14:paraId="4A6F073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27" w:type="dxa"/>
            <w:tcBorders>
              <w:top w:val="nil"/>
              <w:left w:val="nil"/>
              <w:bottom w:val="single" w:sz="4" w:space="0" w:color="BFBFBF"/>
              <w:right w:val="single" w:sz="4" w:space="0" w:color="BFBFBF"/>
            </w:tcBorders>
            <w:shd w:val="clear" w:color="000000" w:fill="FFFFFF"/>
            <w:noWrap/>
            <w:vAlign w:val="center"/>
            <w:hideMark/>
          </w:tcPr>
          <w:p w14:paraId="2074578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3</w:t>
            </w:r>
          </w:p>
        </w:tc>
        <w:tc>
          <w:tcPr>
            <w:tcW w:w="704" w:type="dxa"/>
            <w:tcBorders>
              <w:top w:val="nil"/>
              <w:left w:val="nil"/>
              <w:bottom w:val="single" w:sz="4" w:space="0" w:color="BFBFBF"/>
              <w:right w:val="single" w:sz="4" w:space="0" w:color="BFBFBF"/>
            </w:tcBorders>
            <w:shd w:val="clear" w:color="000000" w:fill="FFFFFF"/>
            <w:noWrap/>
            <w:vAlign w:val="center"/>
            <w:hideMark/>
          </w:tcPr>
          <w:p w14:paraId="2A4E45E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85" w:type="dxa"/>
            <w:tcBorders>
              <w:top w:val="nil"/>
              <w:left w:val="nil"/>
              <w:bottom w:val="single" w:sz="4" w:space="0" w:color="BFBFBF"/>
              <w:right w:val="single" w:sz="4" w:space="0" w:color="BFBFBF"/>
            </w:tcBorders>
            <w:shd w:val="clear" w:color="000000" w:fill="FFFFFF"/>
            <w:noWrap/>
            <w:vAlign w:val="center"/>
            <w:hideMark/>
          </w:tcPr>
          <w:p w14:paraId="17DDB9A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16</w:t>
            </w:r>
          </w:p>
        </w:tc>
        <w:tc>
          <w:tcPr>
            <w:tcW w:w="866" w:type="dxa"/>
            <w:tcBorders>
              <w:top w:val="nil"/>
              <w:left w:val="nil"/>
              <w:bottom w:val="single" w:sz="4" w:space="0" w:color="BFBFBF"/>
              <w:right w:val="single" w:sz="4" w:space="0" w:color="BFBFBF"/>
            </w:tcBorders>
            <w:shd w:val="clear" w:color="000000" w:fill="FFFFFF"/>
            <w:noWrap/>
            <w:vAlign w:val="center"/>
            <w:hideMark/>
          </w:tcPr>
          <w:p w14:paraId="30279DE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7</w:t>
            </w:r>
          </w:p>
        </w:tc>
        <w:tc>
          <w:tcPr>
            <w:tcW w:w="815" w:type="dxa"/>
            <w:tcBorders>
              <w:top w:val="nil"/>
              <w:left w:val="nil"/>
              <w:bottom w:val="single" w:sz="4" w:space="0" w:color="BFBFBF"/>
              <w:right w:val="single" w:sz="4" w:space="0" w:color="BFBFBF"/>
            </w:tcBorders>
            <w:shd w:val="clear" w:color="000000" w:fill="FFFFFF"/>
            <w:noWrap/>
            <w:vAlign w:val="center"/>
            <w:hideMark/>
          </w:tcPr>
          <w:p w14:paraId="7AE23C4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34" w:type="dxa"/>
            <w:tcBorders>
              <w:top w:val="nil"/>
              <w:left w:val="nil"/>
              <w:bottom w:val="single" w:sz="4" w:space="0" w:color="BFBFBF"/>
              <w:right w:val="single" w:sz="4" w:space="0" w:color="auto"/>
            </w:tcBorders>
            <w:shd w:val="clear" w:color="000000" w:fill="FFFFFF"/>
            <w:noWrap/>
            <w:vAlign w:val="center"/>
            <w:hideMark/>
          </w:tcPr>
          <w:p w14:paraId="5430407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r>
      <w:tr w:rsidR="005B3439" w:rsidRPr="005B3439" w14:paraId="6C523B9E" w14:textId="77777777" w:rsidTr="00EA3E5A">
        <w:trPr>
          <w:trHeight w:val="264"/>
        </w:trPr>
        <w:tc>
          <w:tcPr>
            <w:tcW w:w="401" w:type="dxa"/>
            <w:vMerge/>
            <w:tcBorders>
              <w:top w:val="nil"/>
              <w:left w:val="nil"/>
              <w:bottom w:val="nil"/>
              <w:right w:val="nil"/>
            </w:tcBorders>
            <w:vAlign w:val="center"/>
            <w:hideMark/>
          </w:tcPr>
          <w:p w14:paraId="60395AC8"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135CA192"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63AF1BA1"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4FC3D52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26D598C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2.00</w:t>
            </w:r>
          </w:p>
        </w:tc>
        <w:tc>
          <w:tcPr>
            <w:tcW w:w="922" w:type="dxa"/>
            <w:tcBorders>
              <w:top w:val="nil"/>
              <w:left w:val="nil"/>
              <w:bottom w:val="single" w:sz="4" w:space="0" w:color="BFBFBF"/>
              <w:right w:val="single" w:sz="4" w:space="0" w:color="BFBFBF"/>
            </w:tcBorders>
            <w:shd w:val="clear" w:color="000000" w:fill="FFFFFF"/>
            <w:noWrap/>
            <w:vAlign w:val="center"/>
            <w:hideMark/>
          </w:tcPr>
          <w:p w14:paraId="6B51FE8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34</w:t>
            </w:r>
          </w:p>
        </w:tc>
        <w:tc>
          <w:tcPr>
            <w:tcW w:w="927" w:type="dxa"/>
            <w:tcBorders>
              <w:top w:val="nil"/>
              <w:left w:val="nil"/>
              <w:bottom w:val="single" w:sz="4" w:space="0" w:color="BFBFBF"/>
              <w:right w:val="single" w:sz="4" w:space="0" w:color="BFBFBF"/>
            </w:tcBorders>
            <w:shd w:val="clear" w:color="000000" w:fill="FFFFFF"/>
            <w:noWrap/>
            <w:vAlign w:val="center"/>
            <w:hideMark/>
          </w:tcPr>
          <w:p w14:paraId="439F4A4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7</w:t>
            </w:r>
          </w:p>
        </w:tc>
        <w:tc>
          <w:tcPr>
            <w:tcW w:w="704" w:type="dxa"/>
            <w:tcBorders>
              <w:top w:val="nil"/>
              <w:left w:val="nil"/>
              <w:bottom w:val="single" w:sz="4" w:space="0" w:color="BFBFBF"/>
              <w:right w:val="single" w:sz="4" w:space="0" w:color="BFBFBF"/>
            </w:tcBorders>
            <w:shd w:val="clear" w:color="000000" w:fill="FFFFFF"/>
            <w:noWrap/>
            <w:vAlign w:val="center"/>
            <w:hideMark/>
          </w:tcPr>
          <w:p w14:paraId="50F164B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5</w:t>
            </w:r>
          </w:p>
        </w:tc>
        <w:tc>
          <w:tcPr>
            <w:tcW w:w="885" w:type="dxa"/>
            <w:tcBorders>
              <w:top w:val="nil"/>
              <w:left w:val="nil"/>
              <w:bottom w:val="single" w:sz="4" w:space="0" w:color="BFBFBF"/>
              <w:right w:val="single" w:sz="4" w:space="0" w:color="BFBFBF"/>
            </w:tcBorders>
            <w:shd w:val="clear" w:color="000000" w:fill="FFFFFF"/>
            <w:noWrap/>
            <w:vAlign w:val="center"/>
            <w:hideMark/>
          </w:tcPr>
          <w:p w14:paraId="57B212B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7.00</w:t>
            </w:r>
          </w:p>
        </w:tc>
        <w:tc>
          <w:tcPr>
            <w:tcW w:w="866" w:type="dxa"/>
            <w:tcBorders>
              <w:top w:val="nil"/>
              <w:left w:val="nil"/>
              <w:bottom w:val="single" w:sz="4" w:space="0" w:color="BFBFBF"/>
              <w:right w:val="single" w:sz="4" w:space="0" w:color="BFBFBF"/>
            </w:tcBorders>
            <w:shd w:val="clear" w:color="000000" w:fill="FFFFFF"/>
            <w:noWrap/>
            <w:vAlign w:val="center"/>
            <w:hideMark/>
          </w:tcPr>
          <w:p w14:paraId="65855DA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00</w:t>
            </w:r>
          </w:p>
        </w:tc>
        <w:tc>
          <w:tcPr>
            <w:tcW w:w="815" w:type="dxa"/>
            <w:tcBorders>
              <w:top w:val="nil"/>
              <w:left w:val="nil"/>
              <w:bottom w:val="single" w:sz="4" w:space="0" w:color="BFBFBF"/>
              <w:right w:val="single" w:sz="4" w:space="0" w:color="BFBFBF"/>
            </w:tcBorders>
            <w:shd w:val="clear" w:color="000000" w:fill="FFFFFF"/>
            <w:noWrap/>
            <w:vAlign w:val="center"/>
            <w:hideMark/>
          </w:tcPr>
          <w:p w14:paraId="4865F78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2.00</w:t>
            </w:r>
          </w:p>
        </w:tc>
        <w:tc>
          <w:tcPr>
            <w:tcW w:w="834" w:type="dxa"/>
            <w:tcBorders>
              <w:top w:val="nil"/>
              <w:left w:val="nil"/>
              <w:bottom w:val="single" w:sz="4" w:space="0" w:color="BFBFBF"/>
              <w:right w:val="single" w:sz="4" w:space="0" w:color="auto"/>
            </w:tcBorders>
            <w:shd w:val="clear" w:color="000000" w:fill="FFFFFF"/>
            <w:noWrap/>
            <w:vAlign w:val="center"/>
            <w:hideMark/>
          </w:tcPr>
          <w:p w14:paraId="0AD6C50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63.00</w:t>
            </w:r>
          </w:p>
        </w:tc>
      </w:tr>
      <w:tr w:rsidR="005B3439" w:rsidRPr="005B3439" w14:paraId="52D03EC4" w14:textId="77777777" w:rsidTr="00EA3E5A">
        <w:trPr>
          <w:trHeight w:val="264"/>
        </w:trPr>
        <w:tc>
          <w:tcPr>
            <w:tcW w:w="401" w:type="dxa"/>
            <w:vMerge/>
            <w:tcBorders>
              <w:top w:val="nil"/>
              <w:left w:val="nil"/>
              <w:bottom w:val="nil"/>
              <w:right w:val="nil"/>
            </w:tcBorders>
            <w:vAlign w:val="center"/>
            <w:hideMark/>
          </w:tcPr>
          <w:p w14:paraId="29C60992"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2D69F28B"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548A836E"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auto" w:fill="auto"/>
            <w:noWrap/>
            <w:vAlign w:val="center"/>
            <w:hideMark/>
          </w:tcPr>
          <w:p w14:paraId="60E0F0F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906" w:type="dxa"/>
            <w:tcBorders>
              <w:top w:val="nil"/>
              <w:left w:val="single" w:sz="4" w:space="0" w:color="BFBFBF"/>
              <w:bottom w:val="single" w:sz="4" w:space="0" w:color="auto"/>
              <w:right w:val="single" w:sz="4" w:space="0" w:color="BFBFBF"/>
            </w:tcBorders>
            <w:shd w:val="clear" w:color="000000" w:fill="FFFFFF"/>
            <w:noWrap/>
            <w:vAlign w:val="center"/>
            <w:hideMark/>
          </w:tcPr>
          <w:p w14:paraId="308A3EE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w:t>
            </w:r>
          </w:p>
        </w:tc>
        <w:tc>
          <w:tcPr>
            <w:tcW w:w="922" w:type="dxa"/>
            <w:tcBorders>
              <w:top w:val="nil"/>
              <w:left w:val="nil"/>
              <w:bottom w:val="single" w:sz="4" w:space="0" w:color="auto"/>
              <w:right w:val="single" w:sz="4" w:space="0" w:color="BFBFBF"/>
            </w:tcBorders>
            <w:shd w:val="clear" w:color="000000" w:fill="FFFFFF"/>
            <w:noWrap/>
            <w:vAlign w:val="center"/>
            <w:hideMark/>
          </w:tcPr>
          <w:p w14:paraId="429BFCB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8</w:t>
            </w:r>
          </w:p>
        </w:tc>
        <w:tc>
          <w:tcPr>
            <w:tcW w:w="927" w:type="dxa"/>
            <w:tcBorders>
              <w:top w:val="nil"/>
              <w:left w:val="nil"/>
              <w:bottom w:val="single" w:sz="4" w:space="0" w:color="auto"/>
              <w:right w:val="single" w:sz="4" w:space="0" w:color="BFBFBF"/>
            </w:tcBorders>
            <w:shd w:val="clear" w:color="000000" w:fill="FFFFFF"/>
            <w:noWrap/>
            <w:vAlign w:val="center"/>
            <w:hideMark/>
          </w:tcPr>
          <w:p w14:paraId="753A8EF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9</w:t>
            </w:r>
          </w:p>
        </w:tc>
        <w:tc>
          <w:tcPr>
            <w:tcW w:w="704" w:type="dxa"/>
            <w:tcBorders>
              <w:top w:val="nil"/>
              <w:left w:val="nil"/>
              <w:bottom w:val="single" w:sz="4" w:space="0" w:color="auto"/>
              <w:right w:val="single" w:sz="4" w:space="0" w:color="BFBFBF"/>
            </w:tcBorders>
            <w:shd w:val="clear" w:color="000000" w:fill="FFFFFF"/>
            <w:noWrap/>
            <w:vAlign w:val="center"/>
            <w:hideMark/>
          </w:tcPr>
          <w:p w14:paraId="628B39B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7</w:t>
            </w:r>
          </w:p>
        </w:tc>
        <w:tc>
          <w:tcPr>
            <w:tcW w:w="885" w:type="dxa"/>
            <w:tcBorders>
              <w:top w:val="nil"/>
              <w:left w:val="nil"/>
              <w:bottom w:val="single" w:sz="4" w:space="0" w:color="auto"/>
              <w:right w:val="single" w:sz="4" w:space="0" w:color="BFBFBF"/>
            </w:tcBorders>
            <w:shd w:val="clear" w:color="000000" w:fill="FFFFFF"/>
            <w:noWrap/>
            <w:vAlign w:val="center"/>
            <w:hideMark/>
          </w:tcPr>
          <w:p w14:paraId="12325DA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w:t>
            </w:r>
          </w:p>
        </w:tc>
        <w:tc>
          <w:tcPr>
            <w:tcW w:w="866" w:type="dxa"/>
            <w:tcBorders>
              <w:top w:val="nil"/>
              <w:left w:val="nil"/>
              <w:bottom w:val="single" w:sz="4" w:space="0" w:color="auto"/>
              <w:right w:val="single" w:sz="4" w:space="0" w:color="BFBFBF"/>
            </w:tcBorders>
            <w:shd w:val="clear" w:color="000000" w:fill="FFFFFF"/>
            <w:noWrap/>
            <w:vAlign w:val="center"/>
            <w:hideMark/>
          </w:tcPr>
          <w:p w14:paraId="313EA0C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w:t>
            </w:r>
          </w:p>
        </w:tc>
        <w:tc>
          <w:tcPr>
            <w:tcW w:w="815" w:type="dxa"/>
            <w:tcBorders>
              <w:top w:val="nil"/>
              <w:left w:val="nil"/>
              <w:bottom w:val="single" w:sz="4" w:space="0" w:color="auto"/>
              <w:right w:val="single" w:sz="4" w:space="0" w:color="BFBFBF"/>
            </w:tcBorders>
            <w:shd w:val="clear" w:color="000000" w:fill="FFFFFF"/>
            <w:noWrap/>
            <w:vAlign w:val="center"/>
            <w:hideMark/>
          </w:tcPr>
          <w:p w14:paraId="4AAB1AC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9</w:t>
            </w:r>
          </w:p>
        </w:tc>
        <w:tc>
          <w:tcPr>
            <w:tcW w:w="834" w:type="dxa"/>
            <w:tcBorders>
              <w:top w:val="nil"/>
              <w:left w:val="nil"/>
              <w:bottom w:val="single" w:sz="4" w:space="0" w:color="auto"/>
              <w:right w:val="single" w:sz="4" w:space="0" w:color="auto"/>
            </w:tcBorders>
            <w:shd w:val="clear" w:color="000000" w:fill="FFFFFF"/>
            <w:noWrap/>
            <w:vAlign w:val="center"/>
            <w:hideMark/>
          </w:tcPr>
          <w:p w14:paraId="21303E3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9</w:t>
            </w:r>
          </w:p>
        </w:tc>
      </w:tr>
      <w:tr w:rsidR="00BB0BE5" w:rsidRPr="005B3439" w14:paraId="5CD456A9" w14:textId="77777777" w:rsidTr="00EA3E5A">
        <w:trPr>
          <w:trHeight w:val="255"/>
        </w:trPr>
        <w:tc>
          <w:tcPr>
            <w:tcW w:w="401" w:type="dxa"/>
            <w:vMerge/>
            <w:tcBorders>
              <w:top w:val="nil"/>
              <w:left w:val="nil"/>
              <w:bottom w:val="nil"/>
              <w:right w:val="nil"/>
            </w:tcBorders>
            <w:vAlign w:val="center"/>
            <w:hideMark/>
          </w:tcPr>
          <w:p w14:paraId="1A04BD2C"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42D9FDE7" w14:textId="509A1479"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17"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3FEE543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2</w:t>
            </w:r>
          </w:p>
        </w:tc>
        <w:tc>
          <w:tcPr>
            <w:tcW w:w="745" w:type="dxa"/>
            <w:tcBorders>
              <w:top w:val="nil"/>
              <w:left w:val="nil"/>
              <w:bottom w:val="single" w:sz="4" w:space="0" w:color="BFBFBF"/>
              <w:right w:val="single" w:sz="4" w:space="0" w:color="auto"/>
            </w:tcBorders>
            <w:shd w:val="clear" w:color="000000" w:fill="D9D9D9"/>
            <w:noWrap/>
            <w:vAlign w:val="center"/>
            <w:hideMark/>
          </w:tcPr>
          <w:p w14:paraId="3522B9B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103CAB7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98</w:t>
            </w:r>
          </w:p>
        </w:tc>
        <w:tc>
          <w:tcPr>
            <w:tcW w:w="922" w:type="dxa"/>
            <w:tcBorders>
              <w:top w:val="nil"/>
              <w:left w:val="nil"/>
              <w:bottom w:val="single" w:sz="4" w:space="0" w:color="BFBFBF"/>
              <w:right w:val="single" w:sz="4" w:space="0" w:color="BFBFBF"/>
            </w:tcBorders>
            <w:shd w:val="clear" w:color="000000" w:fill="D9D9D9"/>
            <w:noWrap/>
            <w:vAlign w:val="center"/>
            <w:hideMark/>
          </w:tcPr>
          <w:p w14:paraId="028A5D8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5</w:t>
            </w:r>
          </w:p>
        </w:tc>
        <w:tc>
          <w:tcPr>
            <w:tcW w:w="927" w:type="dxa"/>
            <w:tcBorders>
              <w:top w:val="nil"/>
              <w:left w:val="nil"/>
              <w:bottom w:val="single" w:sz="4" w:space="0" w:color="BFBFBF"/>
              <w:right w:val="single" w:sz="4" w:space="0" w:color="BFBFBF"/>
            </w:tcBorders>
            <w:shd w:val="clear" w:color="000000" w:fill="D9D9D9"/>
            <w:noWrap/>
            <w:vAlign w:val="center"/>
            <w:hideMark/>
          </w:tcPr>
          <w:p w14:paraId="1132DC7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3</w:t>
            </w:r>
          </w:p>
        </w:tc>
        <w:tc>
          <w:tcPr>
            <w:tcW w:w="704" w:type="dxa"/>
            <w:tcBorders>
              <w:top w:val="nil"/>
              <w:left w:val="nil"/>
              <w:bottom w:val="single" w:sz="4" w:space="0" w:color="BFBFBF"/>
              <w:right w:val="single" w:sz="4" w:space="0" w:color="BFBFBF"/>
            </w:tcBorders>
            <w:shd w:val="clear" w:color="000000" w:fill="D9D9D9"/>
            <w:noWrap/>
            <w:vAlign w:val="center"/>
            <w:hideMark/>
          </w:tcPr>
          <w:p w14:paraId="67405B3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8</w:t>
            </w:r>
          </w:p>
        </w:tc>
        <w:tc>
          <w:tcPr>
            <w:tcW w:w="885" w:type="dxa"/>
            <w:tcBorders>
              <w:top w:val="nil"/>
              <w:left w:val="nil"/>
              <w:bottom w:val="single" w:sz="4" w:space="0" w:color="BFBFBF"/>
              <w:right w:val="single" w:sz="4" w:space="0" w:color="BFBFBF"/>
            </w:tcBorders>
            <w:shd w:val="clear" w:color="000000" w:fill="D9D9D9"/>
            <w:noWrap/>
            <w:vAlign w:val="center"/>
            <w:hideMark/>
          </w:tcPr>
          <w:p w14:paraId="2AF8D86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1.67</w:t>
            </w:r>
          </w:p>
        </w:tc>
        <w:tc>
          <w:tcPr>
            <w:tcW w:w="866" w:type="dxa"/>
            <w:tcBorders>
              <w:top w:val="nil"/>
              <w:left w:val="nil"/>
              <w:bottom w:val="single" w:sz="4" w:space="0" w:color="BFBFBF"/>
              <w:right w:val="single" w:sz="4" w:space="0" w:color="BFBFBF"/>
            </w:tcBorders>
            <w:shd w:val="clear" w:color="000000" w:fill="D9D9D9"/>
            <w:noWrap/>
            <w:vAlign w:val="center"/>
            <w:hideMark/>
          </w:tcPr>
          <w:p w14:paraId="2792A57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73</w:t>
            </w:r>
          </w:p>
        </w:tc>
        <w:tc>
          <w:tcPr>
            <w:tcW w:w="815" w:type="dxa"/>
            <w:tcBorders>
              <w:top w:val="nil"/>
              <w:left w:val="nil"/>
              <w:bottom w:val="single" w:sz="4" w:space="0" w:color="BFBFBF"/>
              <w:right w:val="single" w:sz="4" w:space="0" w:color="BFBFBF"/>
            </w:tcBorders>
            <w:shd w:val="clear" w:color="000000" w:fill="D9D9D9"/>
            <w:noWrap/>
            <w:vAlign w:val="center"/>
            <w:hideMark/>
          </w:tcPr>
          <w:p w14:paraId="3FE262A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78</w:t>
            </w:r>
          </w:p>
        </w:tc>
        <w:tc>
          <w:tcPr>
            <w:tcW w:w="834" w:type="dxa"/>
            <w:tcBorders>
              <w:top w:val="nil"/>
              <w:left w:val="nil"/>
              <w:bottom w:val="single" w:sz="4" w:space="0" w:color="BFBFBF"/>
              <w:right w:val="single" w:sz="4" w:space="0" w:color="auto"/>
            </w:tcBorders>
            <w:shd w:val="clear" w:color="000000" w:fill="D9D9D9"/>
            <w:noWrap/>
            <w:vAlign w:val="center"/>
            <w:hideMark/>
          </w:tcPr>
          <w:p w14:paraId="6AEE8E4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3.75</w:t>
            </w:r>
          </w:p>
        </w:tc>
      </w:tr>
      <w:tr w:rsidR="005B3439" w:rsidRPr="005B3439" w14:paraId="772CE9D5" w14:textId="77777777" w:rsidTr="00EA3E5A">
        <w:trPr>
          <w:trHeight w:val="264"/>
        </w:trPr>
        <w:tc>
          <w:tcPr>
            <w:tcW w:w="401" w:type="dxa"/>
            <w:vMerge/>
            <w:tcBorders>
              <w:top w:val="nil"/>
              <w:left w:val="nil"/>
              <w:bottom w:val="nil"/>
              <w:right w:val="nil"/>
            </w:tcBorders>
            <w:vAlign w:val="center"/>
            <w:hideMark/>
          </w:tcPr>
          <w:p w14:paraId="590D85C2"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76D140AF"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54AB7847"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51321BA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0A5AAF2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01</w:t>
            </w:r>
          </w:p>
        </w:tc>
        <w:tc>
          <w:tcPr>
            <w:tcW w:w="922" w:type="dxa"/>
            <w:tcBorders>
              <w:top w:val="nil"/>
              <w:left w:val="nil"/>
              <w:bottom w:val="single" w:sz="4" w:space="0" w:color="BFBFBF"/>
              <w:right w:val="single" w:sz="4" w:space="0" w:color="BFBFBF"/>
            </w:tcBorders>
            <w:shd w:val="clear" w:color="000000" w:fill="D9D9D9"/>
            <w:noWrap/>
            <w:vAlign w:val="center"/>
            <w:hideMark/>
          </w:tcPr>
          <w:p w14:paraId="53FF3A5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7</w:t>
            </w:r>
          </w:p>
        </w:tc>
        <w:tc>
          <w:tcPr>
            <w:tcW w:w="927" w:type="dxa"/>
            <w:tcBorders>
              <w:top w:val="nil"/>
              <w:left w:val="nil"/>
              <w:bottom w:val="single" w:sz="4" w:space="0" w:color="BFBFBF"/>
              <w:right w:val="single" w:sz="4" w:space="0" w:color="BFBFBF"/>
            </w:tcBorders>
            <w:shd w:val="clear" w:color="000000" w:fill="D9D9D9"/>
            <w:noWrap/>
            <w:vAlign w:val="center"/>
            <w:hideMark/>
          </w:tcPr>
          <w:p w14:paraId="016D47F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9</w:t>
            </w:r>
          </w:p>
        </w:tc>
        <w:tc>
          <w:tcPr>
            <w:tcW w:w="704" w:type="dxa"/>
            <w:tcBorders>
              <w:top w:val="nil"/>
              <w:left w:val="nil"/>
              <w:bottom w:val="single" w:sz="4" w:space="0" w:color="BFBFBF"/>
              <w:right w:val="single" w:sz="4" w:space="0" w:color="BFBFBF"/>
            </w:tcBorders>
            <w:shd w:val="clear" w:color="000000" w:fill="D9D9D9"/>
            <w:noWrap/>
            <w:vAlign w:val="center"/>
            <w:hideMark/>
          </w:tcPr>
          <w:p w14:paraId="586F737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0</w:t>
            </w:r>
          </w:p>
        </w:tc>
        <w:tc>
          <w:tcPr>
            <w:tcW w:w="885" w:type="dxa"/>
            <w:tcBorders>
              <w:top w:val="nil"/>
              <w:left w:val="nil"/>
              <w:bottom w:val="single" w:sz="4" w:space="0" w:color="BFBFBF"/>
              <w:right w:val="single" w:sz="4" w:space="0" w:color="BFBFBF"/>
            </w:tcBorders>
            <w:shd w:val="clear" w:color="000000" w:fill="D9D9D9"/>
            <w:noWrap/>
            <w:vAlign w:val="center"/>
            <w:hideMark/>
          </w:tcPr>
          <w:p w14:paraId="46ADDC7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5.85</w:t>
            </w:r>
          </w:p>
        </w:tc>
        <w:tc>
          <w:tcPr>
            <w:tcW w:w="866" w:type="dxa"/>
            <w:tcBorders>
              <w:top w:val="nil"/>
              <w:left w:val="nil"/>
              <w:bottom w:val="single" w:sz="4" w:space="0" w:color="BFBFBF"/>
              <w:right w:val="single" w:sz="4" w:space="0" w:color="BFBFBF"/>
            </w:tcBorders>
            <w:shd w:val="clear" w:color="000000" w:fill="D9D9D9"/>
            <w:noWrap/>
            <w:vAlign w:val="center"/>
            <w:hideMark/>
          </w:tcPr>
          <w:p w14:paraId="16F0DCE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6</w:t>
            </w:r>
          </w:p>
        </w:tc>
        <w:tc>
          <w:tcPr>
            <w:tcW w:w="815" w:type="dxa"/>
            <w:tcBorders>
              <w:top w:val="nil"/>
              <w:left w:val="nil"/>
              <w:bottom w:val="single" w:sz="4" w:space="0" w:color="BFBFBF"/>
              <w:right w:val="single" w:sz="4" w:space="0" w:color="BFBFBF"/>
            </w:tcBorders>
            <w:shd w:val="clear" w:color="000000" w:fill="D9D9D9"/>
            <w:noWrap/>
            <w:vAlign w:val="center"/>
            <w:hideMark/>
          </w:tcPr>
          <w:p w14:paraId="3156C7C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43</w:t>
            </w:r>
          </w:p>
        </w:tc>
        <w:tc>
          <w:tcPr>
            <w:tcW w:w="834" w:type="dxa"/>
            <w:tcBorders>
              <w:top w:val="nil"/>
              <w:left w:val="nil"/>
              <w:bottom w:val="single" w:sz="4" w:space="0" w:color="BFBFBF"/>
              <w:right w:val="single" w:sz="4" w:space="0" w:color="auto"/>
            </w:tcBorders>
            <w:shd w:val="clear" w:color="000000" w:fill="D9D9D9"/>
            <w:noWrap/>
            <w:vAlign w:val="center"/>
            <w:hideMark/>
          </w:tcPr>
          <w:p w14:paraId="693A286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7.40</w:t>
            </w:r>
          </w:p>
        </w:tc>
      </w:tr>
      <w:tr w:rsidR="005B3439" w:rsidRPr="005B3439" w14:paraId="39EFBEED" w14:textId="77777777" w:rsidTr="00EA3E5A">
        <w:trPr>
          <w:trHeight w:val="264"/>
        </w:trPr>
        <w:tc>
          <w:tcPr>
            <w:tcW w:w="401" w:type="dxa"/>
            <w:vMerge/>
            <w:tcBorders>
              <w:top w:val="nil"/>
              <w:left w:val="nil"/>
              <w:bottom w:val="nil"/>
              <w:right w:val="nil"/>
            </w:tcBorders>
            <w:vAlign w:val="center"/>
            <w:hideMark/>
          </w:tcPr>
          <w:p w14:paraId="1113783C"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32F83FFC"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78BB6423"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47FD786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620080E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40</w:t>
            </w:r>
          </w:p>
        </w:tc>
        <w:tc>
          <w:tcPr>
            <w:tcW w:w="922" w:type="dxa"/>
            <w:tcBorders>
              <w:top w:val="nil"/>
              <w:left w:val="nil"/>
              <w:bottom w:val="single" w:sz="4" w:space="0" w:color="BFBFBF"/>
              <w:right w:val="single" w:sz="4" w:space="0" w:color="BFBFBF"/>
            </w:tcBorders>
            <w:shd w:val="clear" w:color="000000" w:fill="D9D9D9"/>
            <w:noWrap/>
            <w:vAlign w:val="center"/>
            <w:hideMark/>
          </w:tcPr>
          <w:p w14:paraId="485DD8F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27" w:type="dxa"/>
            <w:tcBorders>
              <w:top w:val="nil"/>
              <w:left w:val="nil"/>
              <w:bottom w:val="single" w:sz="4" w:space="0" w:color="BFBFBF"/>
              <w:right w:val="single" w:sz="4" w:space="0" w:color="BFBFBF"/>
            </w:tcBorders>
            <w:shd w:val="clear" w:color="000000" w:fill="D9D9D9"/>
            <w:noWrap/>
            <w:vAlign w:val="center"/>
            <w:hideMark/>
          </w:tcPr>
          <w:p w14:paraId="5359344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6</w:t>
            </w:r>
          </w:p>
        </w:tc>
        <w:tc>
          <w:tcPr>
            <w:tcW w:w="704" w:type="dxa"/>
            <w:tcBorders>
              <w:top w:val="nil"/>
              <w:left w:val="nil"/>
              <w:bottom w:val="single" w:sz="4" w:space="0" w:color="BFBFBF"/>
              <w:right w:val="single" w:sz="4" w:space="0" w:color="BFBFBF"/>
            </w:tcBorders>
            <w:shd w:val="clear" w:color="000000" w:fill="D9D9D9"/>
            <w:noWrap/>
            <w:vAlign w:val="center"/>
            <w:hideMark/>
          </w:tcPr>
          <w:p w14:paraId="20384D2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85" w:type="dxa"/>
            <w:tcBorders>
              <w:top w:val="nil"/>
              <w:left w:val="nil"/>
              <w:bottom w:val="single" w:sz="4" w:space="0" w:color="BFBFBF"/>
              <w:right w:val="single" w:sz="4" w:space="0" w:color="BFBFBF"/>
            </w:tcBorders>
            <w:shd w:val="clear" w:color="000000" w:fill="D9D9D9"/>
            <w:noWrap/>
            <w:vAlign w:val="center"/>
            <w:hideMark/>
          </w:tcPr>
          <w:p w14:paraId="2AF3DF0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16</w:t>
            </w:r>
          </w:p>
        </w:tc>
        <w:tc>
          <w:tcPr>
            <w:tcW w:w="866" w:type="dxa"/>
            <w:tcBorders>
              <w:top w:val="nil"/>
              <w:left w:val="nil"/>
              <w:bottom w:val="single" w:sz="4" w:space="0" w:color="BFBFBF"/>
              <w:right w:val="single" w:sz="4" w:space="0" w:color="BFBFBF"/>
            </w:tcBorders>
            <w:shd w:val="clear" w:color="000000" w:fill="D9D9D9"/>
            <w:noWrap/>
            <w:vAlign w:val="center"/>
            <w:hideMark/>
          </w:tcPr>
          <w:p w14:paraId="68C0DD6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7</w:t>
            </w:r>
          </w:p>
        </w:tc>
        <w:tc>
          <w:tcPr>
            <w:tcW w:w="815" w:type="dxa"/>
            <w:tcBorders>
              <w:top w:val="nil"/>
              <w:left w:val="nil"/>
              <w:bottom w:val="single" w:sz="4" w:space="0" w:color="BFBFBF"/>
              <w:right w:val="single" w:sz="4" w:space="0" w:color="BFBFBF"/>
            </w:tcBorders>
            <w:shd w:val="clear" w:color="000000" w:fill="D9D9D9"/>
            <w:noWrap/>
            <w:vAlign w:val="center"/>
            <w:hideMark/>
          </w:tcPr>
          <w:p w14:paraId="49FB610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1</w:t>
            </w:r>
          </w:p>
        </w:tc>
        <w:tc>
          <w:tcPr>
            <w:tcW w:w="834" w:type="dxa"/>
            <w:tcBorders>
              <w:top w:val="nil"/>
              <w:left w:val="nil"/>
              <w:bottom w:val="single" w:sz="4" w:space="0" w:color="BFBFBF"/>
              <w:right w:val="single" w:sz="4" w:space="0" w:color="auto"/>
            </w:tcBorders>
            <w:shd w:val="clear" w:color="000000" w:fill="D9D9D9"/>
            <w:noWrap/>
            <w:vAlign w:val="center"/>
            <w:hideMark/>
          </w:tcPr>
          <w:p w14:paraId="4BC75AB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r>
      <w:tr w:rsidR="005B3439" w:rsidRPr="005B3439" w14:paraId="2BFC49FE" w14:textId="77777777" w:rsidTr="00EA3E5A">
        <w:trPr>
          <w:trHeight w:val="255"/>
        </w:trPr>
        <w:tc>
          <w:tcPr>
            <w:tcW w:w="401" w:type="dxa"/>
            <w:vMerge/>
            <w:tcBorders>
              <w:top w:val="nil"/>
              <w:left w:val="nil"/>
              <w:bottom w:val="nil"/>
              <w:right w:val="nil"/>
            </w:tcBorders>
            <w:vAlign w:val="center"/>
            <w:hideMark/>
          </w:tcPr>
          <w:p w14:paraId="3D7C5686"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66103702"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171B29E3"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08229AF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32A0DE9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1.00</w:t>
            </w:r>
          </w:p>
        </w:tc>
        <w:tc>
          <w:tcPr>
            <w:tcW w:w="922" w:type="dxa"/>
            <w:tcBorders>
              <w:top w:val="nil"/>
              <w:left w:val="nil"/>
              <w:bottom w:val="single" w:sz="4" w:space="0" w:color="BFBFBF"/>
              <w:right w:val="single" w:sz="4" w:space="0" w:color="BFBFBF"/>
            </w:tcBorders>
            <w:shd w:val="clear" w:color="000000" w:fill="D9D9D9"/>
            <w:noWrap/>
            <w:vAlign w:val="center"/>
            <w:hideMark/>
          </w:tcPr>
          <w:p w14:paraId="6087F1F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84</w:t>
            </w:r>
          </w:p>
        </w:tc>
        <w:tc>
          <w:tcPr>
            <w:tcW w:w="927" w:type="dxa"/>
            <w:tcBorders>
              <w:top w:val="nil"/>
              <w:left w:val="nil"/>
              <w:bottom w:val="single" w:sz="4" w:space="0" w:color="BFBFBF"/>
              <w:right w:val="single" w:sz="4" w:space="0" w:color="BFBFBF"/>
            </w:tcBorders>
            <w:shd w:val="clear" w:color="000000" w:fill="D9D9D9"/>
            <w:noWrap/>
            <w:vAlign w:val="center"/>
            <w:hideMark/>
          </w:tcPr>
          <w:p w14:paraId="5A596F0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7</w:t>
            </w:r>
          </w:p>
        </w:tc>
        <w:tc>
          <w:tcPr>
            <w:tcW w:w="704" w:type="dxa"/>
            <w:tcBorders>
              <w:top w:val="nil"/>
              <w:left w:val="nil"/>
              <w:bottom w:val="single" w:sz="4" w:space="0" w:color="BFBFBF"/>
              <w:right w:val="single" w:sz="4" w:space="0" w:color="BFBFBF"/>
            </w:tcBorders>
            <w:shd w:val="clear" w:color="000000" w:fill="D9D9D9"/>
            <w:noWrap/>
            <w:vAlign w:val="center"/>
            <w:hideMark/>
          </w:tcPr>
          <w:p w14:paraId="340586D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885" w:type="dxa"/>
            <w:tcBorders>
              <w:top w:val="nil"/>
              <w:left w:val="nil"/>
              <w:bottom w:val="single" w:sz="4" w:space="0" w:color="BFBFBF"/>
              <w:right w:val="single" w:sz="4" w:space="0" w:color="BFBFBF"/>
            </w:tcBorders>
            <w:shd w:val="clear" w:color="000000" w:fill="D9D9D9"/>
            <w:noWrap/>
            <w:vAlign w:val="center"/>
            <w:hideMark/>
          </w:tcPr>
          <w:p w14:paraId="5313708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2.84</w:t>
            </w:r>
          </w:p>
        </w:tc>
        <w:tc>
          <w:tcPr>
            <w:tcW w:w="866" w:type="dxa"/>
            <w:tcBorders>
              <w:top w:val="nil"/>
              <w:left w:val="nil"/>
              <w:bottom w:val="single" w:sz="4" w:space="0" w:color="BFBFBF"/>
              <w:right w:val="single" w:sz="4" w:space="0" w:color="BFBFBF"/>
            </w:tcBorders>
            <w:shd w:val="clear" w:color="000000" w:fill="D9D9D9"/>
            <w:noWrap/>
            <w:vAlign w:val="center"/>
            <w:hideMark/>
          </w:tcPr>
          <w:p w14:paraId="2BD1A7C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77</w:t>
            </w:r>
          </w:p>
        </w:tc>
        <w:tc>
          <w:tcPr>
            <w:tcW w:w="815" w:type="dxa"/>
            <w:tcBorders>
              <w:top w:val="nil"/>
              <w:left w:val="nil"/>
              <w:bottom w:val="single" w:sz="4" w:space="0" w:color="BFBFBF"/>
              <w:right w:val="single" w:sz="4" w:space="0" w:color="BFBFBF"/>
            </w:tcBorders>
            <w:shd w:val="clear" w:color="000000" w:fill="D9D9D9"/>
            <w:noWrap/>
            <w:vAlign w:val="center"/>
            <w:hideMark/>
          </w:tcPr>
          <w:p w14:paraId="251DDC2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76</w:t>
            </w:r>
          </w:p>
        </w:tc>
        <w:tc>
          <w:tcPr>
            <w:tcW w:w="834" w:type="dxa"/>
            <w:tcBorders>
              <w:top w:val="nil"/>
              <w:left w:val="nil"/>
              <w:bottom w:val="single" w:sz="4" w:space="0" w:color="BFBFBF"/>
              <w:right w:val="single" w:sz="4" w:space="0" w:color="auto"/>
            </w:tcBorders>
            <w:shd w:val="clear" w:color="000000" w:fill="D9D9D9"/>
            <w:noWrap/>
            <w:vAlign w:val="center"/>
            <w:hideMark/>
          </w:tcPr>
          <w:p w14:paraId="0594794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5.00</w:t>
            </w:r>
          </w:p>
        </w:tc>
      </w:tr>
      <w:tr w:rsidR="005B3439" w:rsidRPr="005B3439" w14:paraId="663F04AC" w14:textId="77777777" w:rsidTr="00EA3E5A">
        <w:trPr>
          <w:trHeight w:val="264"/>
        </w:trPr>
        <w:tc>
          <w:tcPr>
            <w:tcW w:w="401" w:type="dxa"/>
            <w:vMerge/>
            <w:tcBorders>
              <w:top w:val="nil"/>
              <w:left w:val="nil"/>
              <w:bottom w:val="nil"/>
              <w:right w:val="nil"/>
            </w:tcBorders>
            <w:vAlign w:val="center"/>
            <w:hideMark/>
          </w:tcPr>
          <w:p w14:paraId="08AF6287"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4B6392EF"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4608B603"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000000" w:fill="D9D9D9"/>
            <w:noWrap/>
            <w:vAlign w:val="center"/>
            <w:hideMark/>
          </w:tcPr>
          <w:p w14:paraId="573B6D1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906" w:type="dxa"/>
            <w:tcBorders>
              <w:top w:val="nil"/>
              <w:left w:val="single" w:sz="4" w:space="0" w:color="BFBFBF"/>
              <w:bottom w:val="single" w:sz="4" w:space="0" w:color="auto"/>
              <w:right w:val="single" w:sz="4" w:space="0" w:color="BFBFBF"/>
            </w:tcBorders>
            <w:shd w:val="clear" w:color="000000" w:fill="D9D9D9"/>
            <w:noWrap/>
            <w:vAlign w:val="center"/>
            <w:hideMark/>
          </w:tcPr>
          <w:p w14:paraId="1DD55A6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00</w:t>
            </w:r>
          </w:p>
        </w:tc>
        <w:tc>
          <w:tcPr>
            <w:tcW w:w="922" w:type="dxa"/>
            <w:tcBorders>
              <w:top w:val="nil"/>
              <w:left w:val="nil"/>
              <w:bottom w:val="single" w:sz="4" w:space="0" w:color="auto"/>
              <w:right w:val="single" w:sz="4" w:space="0" w:color="BFBFBF"/>
            </w:tcBorders>
            <w:shd w:val="clear" w:color="000000" w:fill="D9D9D9"/>
            <w:noWrap/>
            <w:vAlign w:val="center"/>
            <w:hideMark/>
          </w:tcPr>
          <w:p w14:paraId="1CF9369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00</w:t>
            </w:r>
          </w:p>
        </w:tc>
        <w:tc>
          <w:tcPr>
            <w:tcW w:w="927" w:type="dxa"/>
            <w:tcBorders>
              <w:top w:val="nil"/>
              <w:left w:val="nil"/>
              <w:bottom w:val="single" w:sz="4" w:space="0" w:color="auto"/>
              <w:right w:val="single" w:sz="4" w:space="0" w:color="BFBFBF"/>
            </w:tcBorders>
            <w:shd w:val="clear" w:color="000000" w:fill="D9D9D9"/>
            <w:noWrap/>
            <w:vAlign w:val="center"/>
            <w:hideMark/>
          </w:tcPr>
          <w:p w14:paraId="1FAF582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00</w:t>
            </w:r>
          </w:p>
        </w:tc>
        <w:tc>
          <w:tcPr>
            <w:tcW w:w="704" w:type="dxa"/>
            <w:tcBorders>
              <w:top w:val="nil"/>
              <w:left w:val="nil"/>
              <w:bottom w:val="single" w:sz="4" w:space="0" w:color="auto"/>
              <w:right w:val="single" w:sz="4" w:space="0" w:color="BFBFBF"/>
            </w:tcBorders>
            <w:shd w:val="clear" w:color="000000" w:fill="D9D9D9"/>
            <w:noWrap/>
            <w:vAlign w:val="center"/>
            <w:hideMark/>
          </w:tcPr>
          <w:p w14:paraId="24D4C2B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00</w:t>
            </w:r>
          </w:p>
        </w:tc>
        <w:tc>
          <w:tcPr>
            <w:tcW w:w="885" w:type="dxa"/>
            <w:tcBorders>
              <w:top w:val="nil"/>
              <w:left w:val="nil"/>
              <w:bottom w:val="single" w:sz="4" w:space="0" w:color="auto"/>
              <w:right w:val="single" w:sz="4" w:space="0" w:color="BFBFBF"/>
            </w:tcBorders>
            <w:shd w:val="clear" w:color="000000" w:fill="D9D9D9"/>
            <w:noWrap/>
            <w:vAlign w:val="center"/>
            <w:hideMark/>
          </w:tcPr>
          <w:p w14:paraId="113E4FA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00</w:t>
            </w:r>
          </w:p>
        </w:tc>
        <w:tc>
          <w:tcPr>
            <w:tcW w:w="866" w:type="dxa"/>
            <w:tcBorders>
              <w:top w:val="nil"/>
              <w:left w:val="nil"/>
              <w:bottom w:val="single" w:sz="4" w:space="0" w:color="auto"/>
              <w:right w:val="single" w:sz="4" w:space="0" w:color="BFBFBF"/>
            </w:tcBorders>
            <w:shd w:val="clear" w:color="000000" w:fill="D9D9D9"/>
            <w:noWrap/>
            <w:vAlign w:val="center"/>
            <w:hideMark/>
          </w:tcPr>
          <w:p w14:paraId="1E819DF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00</w:t>
            </w:r>
          </w:p>
        </w:tc>
        <w:tc>
          <w:tcPr>
            <w:tcW w:w="815" w:type="dxa"/>
            <w:tcBorders>
              <w:top w:val="nil"/>
              <w:left w:val="nil"/>
              <w:bottom w:val="single" w:sz="4" w:space="0" w:color="auto"/>
              <w:right w:val="single" w:sz="4" w:space="0" w:color="BFBFBF"/>
            </w:tcBorders>
            <w:shd w:val="clear" w:color="000000" w:fill="D9D9D9"/>
            <w:noWrap/>
            <w:vAlign w:val="center"/>
            <w:hideMark/>
          </w:tcPr>
          <w:p w14:paraId="6D95FBB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00</w:t>
            </w:r>
          </w:p>
        </w:tc>
        <w:tc>
          <w:tcPr>
            <w:tcW w:w="834" w:type="dxa"/>
            <w:tcBorders>
              <w:top w:val="nil"/>
              <w:left w:val="nil"/>
              <w:bottom w:val="single" w:sz="4" w:space="0" w:color="auto"/>
              <w:right w:val="single" w:sz="4" w:space="0" w:color="auto"/>
            </w:tcBorders>
            <w:shd w:val="clear" w:color="000000" w:fill="D9D9D9"/>
            <w:noWrap/>
            <w:vAlign w:val="center"/>
            <w:hideMark/>
          </w:tcPr>
          <w:p w14:paraId="2DE5DC3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00</w:t>
            </w:r>
          </w:p>
        </w:tc>
      </w:tr>
      <w:tr w:rsidR="005B3439" w:rsidRPr="005B3439" w14:paraId="687E1E9E" w14:textId="77777777" w:rsidTr="00EA3E5A">
        <w:trPr>
          <w:trHeight w:val="255"/>
        </w:trPr>
        <w:tc>
          <w:tcPr>
            <w:tcW w:w="401" w:type="dxa"/>
            <w:vMerge/>
            <w:tcBorders>
              <w:top w:val="nil"/>
              <w:left w:val="nil"/>
              <w:bottom w:val="nil"/>
              <w:right w:val="nil"/>
            </w:tcBorders>
            <w:vAlign w:val="center"/>
            <w:hideMark/>
          </w:tcPr>
          <w:p w14:paraId="1AA325A2"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7FE787F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1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05755C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3</w:t>
            </w:r>
          </w:p>
        </w:tc>
        <w:tc>
          <w:tcPr>
            <w:tcW w:w="745" w:type="dxa"/>
            <w:tcBorders>
              <w:top w:val="nil"/>
              <w:left w:val="nil"/>
              <w:bottom w:val="single" w:sz="4" w:space="0" w:color="BFBFBF"/>
              <w:right w:val="single" w:sz="4" w:space="0" w:color="auto"/>
            </w:tcBorders>
            <w:shd w:val="clear" w:color="auto" w:fill="auto"/>
            <w:noWrap/>
            <w:vAlign w:val="center"/>
            <w:hideMark/>
          </w:tcPr>
          <w:p w14:paraId="6182D80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906"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73A7A1C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41</w:t>
            </w:r>
          </w:p>
        </w:tc>
        <w:tc>
          <w:tcPr>
            <w:tcW w:w="922" w:type="dxa"/>
            <w:tcBorders>
              <w:top w:val="single" w:sz="4" w:space="0" w:color="BFBFBF"/>
              <w:left w:val="nil"/>
              <w:bottom w:val="single" w:sz="4" w:space="0" w:color="BFBFBF"/>
              <w:right w:val="single" w:sz="4" w:space="0" w:color="BFBFBF"/>
            </w:tcBorders>
            <w:shd w:val="clear" w:color="000000" w:fill="FFFFFF"/>
            <w:noWrap/>
            <w:vAlign w:val="center"/>
            <w:hideMark/>
          </w:tcPr>
          <w:p w14:paraId="00F5F91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0</w:t>
            </w:r>
          </w:p>
        </w:tc>
        <w:tc>
          <w:tcPr>
            <w:tcW w:w="927" w:type="dxa"/>
            <w:tcBorders>
              <w:top w:val="nil"/>
              <w:left w:val="nil"/>
              <w:bottom w:val="nil"/>
              <w:right w:val="nil"/>
            </w:tcBorders>
            <w:shd w:val="clear" w:color="auto" w:fill="auto"/>
            <w:noWrap/>
            <w:vAlign w:val="center"/>
            <w:hideMark/>
          </w:tcPr>
          <w:p w14:paraId="7762421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5</w:t>
            </w:r>
          </w:p>
        </w:tc>
        <w:tc>
          <w:tcPr>
            <w:tcW w:w="704"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0F8D8E6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90</w:t>
            </w:r>
          </w:p>
        </w:tc>
        <w:tc>
          <w:tcPr>
            <w:tcW w:w="885" w:type="dxa"/>
            <w:tcBorders>
              <w:top w:val="single" w:sz="4" w:space="0" w:color="BFBFBF"/>
              <w:left w:val="nil"/>
              <w:bottom w:val="single" w:sz="4" w:space="0" w:color="BFBFBF"/>
              <w:right w:val="single" w:sz="4" w:space="0" w:color="BFBFBF"/>
            </w:tcBorders>
            <w:shd w:val="clear" w:color="000000" w:fill="FFFFFF"/>
            <w:noWrap/>
            <w:vAlign w:val="center"/>
            <w:hideMark/>
          </w:tcPr>
          <w:p w14:paraId="449CA69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5.60</w:t>
            </w:r>
          </w:p>
        </w:tc>
        <w:tc>
          <w:tcPr>
            <w:tcW w:w="866" w:type="dxa"/>
            <w:tcBorders>
              <w:top w:val="single" w:sz="4" w:space="0" w:color="BFBFBF"/>
              <w:left w:val="nil"/>
              <w:bottom w:val="single" w:sz="4" w:space="0" w:color="BFBFBF"/>
              <w:right w:val="single" w:sz="4" w:space="0" w:color="BFBFBF"/>
            </w:tcBorders>
            <w:shd w:val="clear" w:color="000000" w:fill="FFFFFF"/>
            <w:noWrap/>
            <w:vAlign w:val="center"/>
            <w:hideMark/>
          </w:tcPr>
          <w:p w14:paraId="48B09A6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21</w:t>
            </w:r>
          </w:p>
        </w:tc>
        <w:tc>
          <w:tcPr>
            <w:tcW w:w="815" w:type="dxa"/>
            <w:tcBorders>
              <w:top w:val="single" w:sz="4" w:space="0" w:color="BFBFBF"/>
              <w:left w:val="nil"/>
              <w:bottom w:val="single" w:sz="4" w:space="0" w:color="BFBFBF"/>
              <w:right w:val="single" w:sz="4" w:space="0" w:color="BFBFBF"/>
            </w:tcBorders>
            <w:shd w:val="clear" w:color="000000" w:fill="FFFFFF"/>
            <w:noWrap/>
            <w:vAlign w:val="center"/>
            <w:hideMark/>
          </w:tcPr>
          <w:p w14:paraId="3A20DC5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85</w:t>
            </w:r>
          </w:p>
        </w:tc>
        <w:tc>
          <w:tcPr>
            <w:tcW w:w="834" w:type="dxa"/>
            <w:tcBorders>
              <w:top w:val="single" w:sz="4" w:space="0" w:color="BFBFBF"/>
              <w:left w:val="nil"/>
              <w:bottom w:val="single" w:sz="4" w:space="0" w:color="BFBFBF"/>
              <w:right w:val="single" w:sz="4" w:space="0" w:color="auto"/>
            </w:tcBorders>
            <w:shd w:val="clear" w:color="000000" w:fill="FFFFFF"/>
            <w:noWrap/>
            <w:vAlign w:val="center"/>
            <w:hideMark/>
          </w:tcPr>
          <w:p w14:paraId="19B24E9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6.71</w:t>
            </w:r>
          </w:p>
        </w:tc>
      </w:tr>
      <w:tr w:rsidR="005B3439" w:rsidRPr="005B3439" w14:paraId="64257177" w14:textId="77777777" w:rsidTr="00EA3E5A">
        <w:trPr>
          <w:trHeight w:val="264"/>
        </w:trPr>
        <w:tc>
          <w:tcPr>
            <w:tcW w:w="401" w:type="dxa"/>
            <w:vMerge/>
            <w:tcBorders>
              <w:top w:val="nil"/>
              <w:left w:val="nil"/>
              <w:bottom w:val="nil"/>
              <w:right w:val="nil"/>
            </w:tcBorders>
            <w:vAlign w:val="center"/>
            <w:hideMark/>
          </w:tcPr>
          <w:p w14:paraId="496987D6"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708D00EB"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6C6931F4"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1AAE3DC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2984B09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31</w:t>
            </w:r>
          </w:p>
        </w:tc>
        <w:tc>
          <w:tcPr>
            <w:tcW w:w="922" w:type="dxa"/>
            <w:tcBorders>
              <w:top w:val="nil"/>
              <w:left w:val="nil"/>
              <w:bottom w:val="single" w:sz="4" w:space="0" w:color="BFBFBF"/>
              <w:right w:val="single" w:sz="4" w:space="0" w:color="BFBFBF"/>
            </w:tcBorders>
            <w:shd w:val="clear" w:color="000000" w:fill="FFFFFF"/>
            <w:noWrap/>
            <w:vAlign w:val="center"/>
            <w:hideMark/>
          </w:tcPr>
          <w:p w14:paraId="62768A2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3</w:t>
            </w:r>
          </w:p>
        </w:tc>
        <w:tc>
          <w:tcPr>
            <w:tcW w:w="927" w:type="dxa"/>
            <w:tcBorders>
              <w:top w:val="single" w:sz="4" w:space="0" w:color="BFBFBF"/>
              <w:left w:val="nil"/>
              <w:bottom w:val="single" w:sz="4" w:space="0" w:color="BFBFBF"/>
              <w:right w:val="single" w:sz="4" w:space="0" w:color="BFBFBF"/>
            </w:tcBorders>
            <w:shd w:val="clear" w:color="000000" w:fill="FFFFFF"/>
            <w:noWrap/>
            <w:vAlign w:val="center"/>
            <w:hideMark/>
          </w:tcPr>
          <w:p w14:paraId="789E23E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2</w:t>
            </w:r>
          </w:p>
        </w:tc>
        <w:tc>
          <w:tcPr>
            <w:tcW w:w="704" w:type="dxa"/>
            <w:tcBorders>
              <w:top w:val="nil"/>
              <w:left w:val="nil"/>
              <w:bottom w:val="single" w:sz="4" w:space="0" w:color="BFBFBF"/>
              <w:right w:val="single" w:sz="4" w:space="0" w:color="BFBFBF"/>
            </w:tcBorders>
            <w:shd w:val="clear" w:color="000000" w:fill="FFFFFF"/>
            <w:noWrap/>
            <w:vAlign w:val="center"/>
            <w:hideMark/>
          </w:tcPr>
          <w:p w14:paraId="65D5125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4</w:t>
            </w:r>
          </w:p>
        </w:tc>
        <w:tc>
          <w:tcPr>
            <w:tcW w:w="885" w:type="dxa"/>
            <w:tcBorders>
              <w:top w:val="nil"/>
              <w:left w:val="nil"/>
              <w:bottom w:val="single" w:sz="4" w:space="0" w:color="BFBFBF"/>
              <w:right w:val="single" w:sz="4" w:space="0" w:color="BFBFBF"/>
            </w:tcBorders>
            <w:shd w:val="clear" w:color="000000" w:fill="FFFFFF"/>
            <w:noWrap/>
            <w:vAlign w:val="center"/>
            <w:hideMark/>
          </w:tcPr>
          <w:p w14:paraId="3A2C716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8.16</w:t>
            </w:r>
          </w:p>
        </w:tc>
        <w:tc>
          <w:tcPr>
            <w:tcW w:w="866" w:type="dxa"/>
            <w:tcBorders>
              <w:top w:val="nil"/>
              <w:left w:val="nil"/>
              <w:bottom w:val="single" w:sz="4" w:space="0" w:color="BFBFBF"/>
              <w:right w:val="single" w:sz="4" w:space="0" w:color="BFBFBF"/>
            </w:tcBorders>
            <w:shd w:val="clear" w:color="000000" w:fill="FFFFFF"/>
            <w:noWrap/>
            <w:vAlign w:val="center"/>
            <w:hideMark/>
          </w:tcPr>
          <w:p w14:paraId="5606B32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86</w:t>
            </w:r>
          </w:p>
        </w:tc>
        <w:tc>
          <w:tcPr>
            <w:tcW w:w="815" w:type="dxa"/>
            <w:tcBorders>
              <w:top w:val="nil"/>
              <w:left w:val="nil"/>
              <w:bottom w:val="single" w:sz="4" w:space="0" w:color="BFBFBF"/>
              <w:right w:val="single" w:sz="4" w:space="0" w:color="BFBFBF"/>
            </w:tcBorders>
            <w:shd w:val="clear" w:color="000000" w:fill="FFFFFF"/>
            <w:noWrap/>
            <w:vAlign w:val="center"/>
            <w:hideMark/>
          </w:tcPr>
          <w:p w14:paraId="5A132D3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16</w:t>
            </w:r>
          </w:p>
        </w:tc>
        <w:tc>
          <w:tcPr>
            <w:tcW w:w="834" w:type="dxa"/>
            <w:tcBorders>
              <w:top w:val="nil"/>
              <w:left w:val="nil"/>
              <w:bottom w:val="single" w:sz="4" w:space="0" w:color="BFBFBF"/>
              <w:right w:val="single" w:sz="4" w:space="0" w:color="auto"/>
            </w:tcBorders>
            <w:shd w:val="clear" w:color="000000" w:fill="FFFFFF"/>
            <w:noWrap/>
            <w:vAlign w:val="center"/>
            <w:hideMark/>
          </w:tcPr>
          <w:p w14:paraId="2CB984B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57</w:t>
            </w:r>
          </w:p>
        </w:tc>
      </w:tr>
      <w:tr w:rsidR="005B3439" w:rsidRPr="005B3439" w14:paraId="7B6E3DB5" w14:textId="77777777" w:rsidTr="00EA3E5A">
        <w:trPr>
          <w:trHeight w:val="264"/>
        </w:trPr>
        <w:tc>
          <w:tcPr>
            <w:tcW w:w="401" w:type="dxa"/>
            <w:vMerge/>
            <w:tcBorders>
              <w:top w:val="nil"/>
              <w:left w:val="nil"/>
              <w:bottom w:val="nil"/>
              <w:right w:val="nil"/>
            </w:tcBorders>
            <w:vAlign w:val="center"/>
            <w:hideMark/>
          </w:tcPr>
          <w:p w14:paraId="0B7ECE48"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1ABC50CA"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45740470"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0EDB193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0663861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w:t>
            </w:r>
          </w:p>
        </w:tc>
        <w:tc>
          <w:tcPr>
            <w:tcW w:w="922" w:type="dxa"/>
            <w:tcBorders>
              <w:top w:val="nil"/>
              <w:left w:val="nil"/>
              <w:bottom w:val="single" w:sz="4" w:space="0" w:color="BFBFBF"/>
              <w:right w:val="single" w:sz="4" w:space="0" w:color="BFBFBF"/>
            </w:tcBorders>
            <w:shd w:val="clear" w:color="000000" w:fill="FFFFFF"/>
            <w:noWrap/>
            <w:vAlign w:val="center"/>
            <w:hideMark/>
          </w:tcPr>
          <w:p w14:paraId="331ACBE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27" w:type="dxa"/>
            <w:tcBorders>
              <w:top w:val="nil"/>
              <w:left w:val="nil"/>
              <w:bottom w:val="single" w:sz="4" w:space="0" w:color="BFBFBF"/>
              <w:right w:val="single" w:sz="4" w:space="0" w:color="BFBFBF"/>
            </w:tcBorders>
            <w:shd w:val="clear" w:color="000000" w:fill="FFFFFF"/>
            <w:noWrap/>
            <w:vAlign w:val="center"/>
            <w:hideMark/>
          </w:tcPr>
          <w:p w14:paraId="260E6B8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0</w:t>
            </w:r>
          </w:p>
        </w:tc>
        <w:tc>
          <w:tcPr>
            <w:tcW w:w="704" w:type="dxa"/>
            <w:tcBorders>
              <w:top w:val="nil"/>
              <w:left w:val="nil"/>
              <w:bottom w:val="single" w:sz="4" w:space="0" w:color="BFBFBF"/>
              <w:right w:val="single" w:sz="4" w:space="0" w:color="BFBFBF"/>
            </w:tcBorders>
            <w:shd w:val="clear" w:color="000000" w:fill="FFFFFF"/>
            <w:noWrap/>
            <w:vAlign w:val="center"/>
            <w:hideMark/>
          </w:tcPr>
          <w:p w14:paraId="12404D3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0</w:t>
            </w:r>
          </w:p>
        </w:tc>
        <w:tc>
          <w:tcPr>
            <w:tcW w:w="885" w:type="dxa"/>
            <w:tcBorders>
              <w:top w:val="nil"/>
              <w:left w:val="nil"/>
              <w:bottom w:val="single" w:sz="4" w:space="0" w:color="BFBFBF"/>
              <w:right w:val="single" w:sz="4" w:space="0" w:color="BFBFBF"/>
            </w:tcBorders>
            <w:shd w:val="clear" w:color="000000" w:fill="FFFFFF"/>
            <w:noWrap/>
            <w:vAlign w:val="center"/>
            <w:hideMark/>
          </w:tcPr>
          <w:p w14:paraId="47DE5C9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0</w:t>
            </w:r>
          </w:p>
        </w:tc>
        <w:tc>
          <w:tcPr>
            <w:tcW w:w="866" w:type="dxa"/>
            <w:tcBorders>
              <w:top w:val="nil"/>
              <w:left w:val="nil"/>
              <w:bottom w:val="single" w:sz="4" w:space="0" w:color="BFBFBF"/>
              <w:right w:val="single" w:sz="4" w:space="0" w:color="BFBFBF"/>
            </w:tcBorders>
            <w:shd w:val="clear" w:color="000000" w:fill="FFFFFF"/>
            <w:noWrap/>
            <w:vAlign w:val="center"/>
            <w:hideMark/>
          </w:tcPr>
          <w:p w14:paraId="3893F0F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815" w:type="dxa"/>
            <w:tcBorders>
              <w:top w:val="nil"/>
              <w:left w:val="nil"/>
              <w:bottom w:val="single" w:sz="4" w:space="0" w:color="BFBFBF"/>
              <w:right w:val="single" w:sz="4" w:space="0" w:color="BFBFBF"/>
            </w:tcBorders>
            <w:shd w:val="clear" w:color="000000" w:fill="FFFFFF"/>
            <w:noWrap/>
            <w:vAlign w:val="center"/>
            <w:hideMark/>
          </w:tcPr>
          <w:p w14:paraId="1E9100B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34" w:type="dxa"/>
            <w:tcBorders>
              <w:top w:val="nil"/>
              <w:left w:val="nil"/>
              <w:bottom w:val="single" w:sz="4" w:space="0" w:color="BFBFBF"/>
              <w:right w:val="single" w:sz="4" w:space="0" w:color="auto"/>
            </w:tcBorders>
            <w:shd w:val="clear" w:color="000000" w:fill="FFFFFF"/>
            <w:noWrap/>
            <w:vAlign w:val="center"/>
            <w:hideMark/>
          </w:tcPr>
          <w:p w14:paraId="3BD5280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r>
      <w:tr w:rsidR="005B3439" w:rsidRPr="005B3439" w14:paraId="22FAC52A" w14:textId="77777777" w:rsidTr="00EA3E5A">
        <w:trPr>
          <w:trHeight w:val="264"/>
        </w:trPr>
        <w:tc>
          <w:tcPr>
            <w:tcW w:w="401" w:type="dxa"/>
            <w:vMerge/>
            <w:tcBorders>
              <w:top w:val="nil"/>
              <w:left w:val="nil"/>
              <w:bottom w:val="nil"/>
              <w:right w:val="nil"/>
            </w:tcBorders>
            <w:vAlign w:val="center"/>
            <w:hideMark/>
          </w:tcPr>
          <w:p w14:paraId="4F42316E"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396F195C"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762CB470"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2C131A9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73F0982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4.00</w:t>
            </w:r>
          </w:p>
        </w:tc>
        <w:tc>
          <w:tcPr>
            <w:tcW w:w="922" w:type="dxa"/>
            <w:tcBorders>
              <w:top w:val="nil"/>
              <w:left w:val="nil"/>
              <w:bottom w:val="single" w:sz="4" w:space="0" w:color="BFBFBF"/>
              <w:right w:val="single" w:sz="4" w:space="0" w:color="BFBFBF"/>
            </w:tcBorders>
            <w:shd w:val="clear" w:color="000000" w:fill="FFFFFF"/>
            <w:noWrap/>
            <w:vAlign w:val="center"/>
            <w:hideMark/>
          </w:tcPr>
          <w:p w14:paraId="7009127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48</w:t>
            </w:r>
          </w:p>
        </w:tc>
        <w:tc>
          <w:tcPr>
            <w:tcW w:w="927" w:type="dxa"/>
            <w:tcBorders>
              <w:top w:val="nil"/>
              <w:left w:val="nil"/>
              <w:bottom w:val="single" w:sz="4" w:space="0" w:color="BFBFBF"/>
              <w:right w:val="single" w:sz="4" w:space="0" w:color="BFBFBF"/>
            </w:tcBorders>
            <w:shd w:val="clear" w:color="000000" w:fill="FFFFFF"/>
            <w:noWrap/>
            <w:vAlign w:val="center"/>
            <w:hideMark/>
          </w:tcPr>
          <w:p w14:paraId="2715349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3</w:t>
            </w:r>
          </w:p>
        </w:tc>
        <w:tc>
          <w:tcPr>
            <w:tcW w:w="704" w:type="dxa"/>
            <w:tcBorders>
              <w:top w:val="nil"/>
              <w:left w:val="nil"/>
              <w:bottom w:val="single" w:sz="4" w:space="0" w:color="BFBFBF"/>
              <w:right w:val="single" w:sz="4" w:space="0" w:color="BFBFBF"/>
            </w:tcBorders>
            <w:shd w:val="clear" w:color="000000" w:fill="FFFFFF"/>
            <w:noWrap/>
            <w:vAlign w:val="center"/>
            <w:hideMark/>
          </w:tcPr>
          <w:p w14:paraId="73907AD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0</w:t>
            </w:r>
          </w:p>
        </w:tc>
        <w:tc>
          <w:tcPr>
            <w:tcW w:w="885" w:type="dxa"/>
            <w:tcBorders>
              <w:top w:val="nil"/>
              <w:left w:val="nil"/>
              <w:bottom w:val="single" w:sz="4" w:space="0" w:color="BFBFBF"/>
              <w:right w:val="single" w:sz="4" w:space="0" w:color="BFBFBF"/>
            </w:tcBorders>
            <w:shd w:val="clear" w:color="000000" w:fill="FFFFFF"/>
            <w:noWrap/>
            <w:vAlign w:val="center"/>
            <w:hideMark/>
          </w:tcPr>
          <w:p w14:paraId="08C4B9F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18.00</w:t>
            </w:r>
          </w:p>
        </w:tc>
        <w:tc>
          <w:tcPr>
            <w:tcW w:w="866" w:type="dxa"/>
            <w:tcBorders>
              <w:top w:val="nil"/>
              <w:left w:val="nil"/>
              <w:bottom w:val="single" w:sz="4" w:space="0" w:color="BFBFBF"/>
              <w:right w:val="single" w:sz="4" w:space="0" w:color="BFBFBF"/>
            </w:tcBorders>
            <w:shd w:val="clear" w:color="000000" w:fill="FFFFFF"/>
            <w:noWrap/>
            <w:vAlign w:val="center"/>
            <w:hideMark/>
          </w:tcPr>
          <w:p w14:paraId="7E1DD22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1.00</w:t>
            </w:r>
          </w:p>
        </w:tc>
        <w:tc>
          <w:tcPr>
            <w:tcW w:w="815" w:type="dxa"/>
            <w:tcBorders>
              <w:top w:val="nil"/>
              <w:left w:val="nil"/>
              <w:bottom w:val="single" w:sz="4" w:space="0" w:color="BFBFBF"/>
              <w:right w:val="single" w:sz="4" w:space="0" w:color="BFBFBF"/>
            </w:tcBorders>
            <w:shd w:val="clear" w:color="000000" w:fill="FFFFFF"/>
            <w:noWrap/>
            <w:vAlign w:val="center"/>
            <w:hideMark/>
          </w:tcPr>
          <w:p w14:paraId="5914E5B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1.00</w:t>
            </w:r>
          </w:p>
        </w:tc>
        <w:tc>
          <w:tcPr>
            <w:tcW w:w="834" w:type="dxa"/>
            <w:tcBorders>
              <w:top w:val="nil"/>
              <w:left w:val="nil"/>
              <w:bottom w:val="single" w:sz="4" w:space="0" w:color="BFBFBF"/>
              <w:right w:val="single" w:sz="4" w:space="0" w:color="auto"/>
            </w:tcBorders>
            <w:shd w:val="clear" w:color="000000" w:fill="FFFFFF"/>
            <w:noWrap/>
            <w:vAlign w:val="center"/>
            <w:hideMark/>
          </w:tcPr>
          <w:p w14:paraId="11BD372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4.00</w:t>
            </w:r>
          </w:p>
        </w:tc>
      </w:tr>
      <w:tr w:rsidR="005B3439" w:rsidRPr="005B3439" w14:paraId="13213C59" w14:textId="77777777" w:rsidTr="00EA3E5A">
        <w:trPr>
          <w:trHeight w:val="264"/>
        </w:trPr>
        <w:tc>
          <w:tcPr>
            <w:tcW w:w="401" w:type="dxa"/>
            <w:vMerge/>
            <w:tcBorders>
              <w:top w:val="nil"/>
              <w:left w:val="nil"/>
              <w:bottom w:val="nil"/>
              <w:right w:val="nil"/>
            </w:tcBorders>
            <w:vAlign w:val="center"/>
            <w:hideMark/>
          </w:tcPr>
          <w:p w14:paraId="096AB3DA"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5D8272A2"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707492C8"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auto" w:fill="auto"/>
            <w:noWrap/>
            <w:vAlign w:val="center"/>
            <w:hideMark/>
          </w:tcPr>
          <w:p w14:paraId="432FEC0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906" w:type="dxa"/>
            <w:tcBorders>
              <w:top w:val="nil"/>
              <w:left w:val="single" w:sz="4" w:space="0" w:color="BFBFBF"/>
              <w:bottom w:val="single" w:sz="4" w:space="0" w:color="auto"/>
              <w:right w:val="single" w:sz="4" w:space="0" w:color="BFBFBF"/>
            </w:tcBorders>
            <w:shd w:val="clear" w:color="000000" w:fill="FFFFFF"/>
            <w:noWrap/>
            <w:vAlign w:val="center"/>
            <w:hideMark/>
          </w:tcPr>
          <w:p w14:paraId="207DCB3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7</w:t>
            </w:r>
          </w:p>
        </w:tc>
        <w:tc>
          <w:tcPr>
            <w:tcW w:w="922" w:type="dxa"/>
            <w:tcBorders>
              <w:top w:val="nil"/>
              <w:left w:val="nil"/>
              <w:bottom w:val="single" w:sz="4" w:space="0" w:color="auto"/>
              <w:right w:val="single" w:sz="4" w:space="0" w:color="BFBFBF"/>
            </w:tcBorders>
            <w:shd w:val="clear" w:color="000000" w:fill="FFFFFF"/>
            <w:noWrap/>
            <w:vAlign w:val="center"/>
            <w:hideMark/>
          </w:tcPr>
          <w:p w14:paraId="14E8CEB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6</w:t>
            </w:r>
          </w:p>
        </w:tc>
        <w:tc>
          <w:tcPr>
            <w:tcW w:w="927" w:type="dxa"/>
            <w:tcBorders>
              <w:top w:val="nil"/>
              <w:left w:val="nil"/>
              <w:bottom w:val="single" w:sz="4" w:space="0" w:color="auto"/>
              <w:right w:val="single" w:sz="4" w:space="0" w:color="BFBFBF"/>
            </w:tcBorders>
            <w:shd w:val="clear" w:color="000000" w:fill="FFFFFF"/>
            <w:noWrap/>
            <w:vAlign w:val="center"/>
            <w:hideMark/>
          </w:tcPr>
          <w:p w14:paraId="424E6FD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w:t>
            </w:r>
          </w:p>
        </w:tc>
        <w:tc>
          <w:tcPr>
            <w:tcW w:w="704" w:type="dxa"/>
            <w:tcBorders>
              <w:top w:val="nil"/>
              <w:left w:val="nil"/>
              <w:bottom w:val="single" w:sz="4" w:space="0" w:color="auto"/>
              <w:right w:val="single" w:sz="4" w:space="0" w:color="BFBFBF"/>
            </w:tcBorders>
            <w:shd w:val="clear" w:color="000000" w:fill="FFFFFF"/>
            <w:noWrap/>
            <w:vAlign w:val="center"/>
            <w:hideMark/>
          </w:tcPr>
          <w:p w14:paraId="5625312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w:t>
            </w:r>
          </w:p>
        </w:tc>
        <w:tc>
          <w:tcPr>
            <w:tcW w:w="885" w:type="dxa"/>
            <w:tcBorders>
              <w:top w:val="nil"/>
              <w:left w:val="nil"/>
              <w:bottom w:val="single" w:sz="4" w:space="0" w:color="auto"/>
              <w:right w:val="single" w:sz="4" w:space="0" w:color="BFBFBF"/>
            </w:tcBorders>
            <w:shd w:val="clear" w:color="000000" w:fill="FFFFFF"/>
            <w:noWrap/>
            <w:vAlign w:val="center"/>
            <w:hideMark/>
          </w:tcPr>
          <w:p w14:paraId="6BDC22F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9</w:t>
            </w:r>
          </w:p>
        </w:tc>
        <w:tc>
          <w:tcPr>
            <w:tcW w:w="866" w:type="dxa"/>
            <w:tcBorders>
              <w:top w:val="nil"/>
              <w:left w:val="nil"/>
              <w:bottom w:val="single" w:sz="4" w:space="0" w:color="auto"/>
              <w:right w:val="single" w:sz="4" w:space="0" w:color="BFBFBF"/>
            </w:tcBorders>
            <w:shd w:val="clear" w:color="000000" w:fill="FFFFFF"/>
            <w:noWrap/>
            <w:vAlign w:val="center"/>
            <w:hideMark/>
          </w:tcPr>
          <w:p w14:paraId="7735A66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9</w:t>
            </w:r>
          </w:p>
        </w:tc>
        <w:tc>
          <w:tcPr>
            <w:tcW w:w="815" w:type="dxa"/>
            <w:tcBorders>
              <w:top w:val="nil"/>
              <w:left w:val="nil"/>
              <w:bottom w:val="single" w:sz="4" w:space="0" w:color="auto"/>
              <w:right w:val="single" w:sz="4" w:space="0" w:color="BFBFBF"/>
            </w:tcBorders>
            <w:shd w:val="clear" w:color="000000" w:fill="FFFFFF"/>
            <w:noWrap/>
            <w:vAlign w:val="center"/>
            <w:hideMark/>
          </w:tcPr>
          <w:p w14:paraId="603EC85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6</w:t>
            </w:r>
          </w:p>
        </w:tc>
        <w:tc>
          <w:tcPr>
            <w:tcW w:w="834" w:type="dxa"/>
            <w:tcBorders>
              <w:top w:val="nil"/>
              <w:left w:val="nil"/>
              <w:bottom w:val="single" w:sz="4" w:space="0" w:color="auto"/>
              <w:right w:val="single" w:sz="4" w:space="0" w:color="auto"/>
            </w:tcBorders>
            <w:shd w:val="clear" w:color="000000" w:fill="FFFFFF"/>
            <w:noWrap/>
            <w:vAlign w:val="center"/>
            <w:hideMark/>
          </w:tcPr>
          <w:p w14:paraId="6399821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8</w:t>
            </w:r>
          </w:p>
        </w:tc>
      </w:tr>
      <w:tr w:rsidR="00BB0BE5" w:rsidRPr="005B3439" w14:paraId="7498D5E2" w14:textId="77777777" w:rsidTr="00EA3E5A">
        <w:trPr>
          <w:trHeight w:val="255"/>
        </w:trPr>
        <w:tc>
          <w:tcPr>
            <w:tcW w:w="401" w:type="dxa"/>
            <w:vMerge/>
            <w:tcBorders>
              <w:top w:val="nil"/>
              <w:left w:val="nil"/>
              <w:bottom w:val="nil"/>
              <w:right w:val="nil"/>
            </w:tcBorders>
            <w:vAlign w:val="center"/>
            <w:hideMark/>
          </w:tcPr>
          <w:p w14:paraId="7D14E371"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5666056" w14:textId="51D4F92A"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17"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638A878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3</w:t>
            </w:r>
          </w:p>
        </w:tc>
        <w:tc>
          <w:tcPr>
            <w:tcW w:w="745" w:type="dxa"/>
            <w:tcBorders>
              <w:top w:val="nil"/>
              <w:left w:val="nil"/>
              <w:bottom w:val="single" w:sz="4" w:space="0" w:color="BFBFBF"/>
              <w:right w:val="single" w:sz="4" w:space="0" w:color="auto"/>
            </w:tcBorders>
            <w:shd w:val="clear" w:color="000000" w:fill="D9D9D9"/>
            <w:noWrap/>
            <w:vAlign w:val="center"/>
            <w:hideMark/>
          </w:tcPr>
          <w:p w14:paraId="547D258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601642D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95</w:t>
            </w:r>
          </w:p>
        </w:tc>
        <w:tc>
          <w:tcPr>
            <w:tcW w:w="922" w:type="dxa"/>
            <w:tcBorders>
              <w:top w:val="nil"/>
              <w:left w:val="nil"/>
              <w:bottom w:val="single" w:sz="4" w:space="0" w:color="BFBFBF"/>
              <w:right w:val="single" w:sz="4" w:space="0" w:color="BFBFBF"/>
            </w:tcBorders>
            <w:shd w:val="clear" w:color="000000" w:fill="D9D9D9"/>
            <w:noWrap/>
            <w:vAlign w:val="center"/>
            <w:hideMark/>
          </w:tcPr>
          <w:p w14:paraId="510F7A9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9</w:t>
            </w:r>
          </w:p>
        </w:tc>
        <w:tc>
          <w:tcPr>
            <w:tcW w:w="927" w:type="dxa"/>
            <w:tcBorders>
              <w:top w:val="nil"/>
              <w:left w:val="nil"/>
              <w:bottom w:val="single" w:sz="4" w:space="0" w:color="BFBFBF"/>
              <w:right w:val="single" w:sz="4" w:space="0" w:color="BFBFBF"/>
            </w:tcBorders>
            <w:shd w:val="clear" w:color="000000" w:fill="D9D9D9"/>
            <w:noWrap/>
            <w:vAlign w:val="center"/>
            <w:hideMark/>
          </w:tcPr>
          <w:p w14:paraId="59DFB59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5</w:t>
            </w:r>
          </w:p>
        </w:tc>
        <w:tc>
          <w:tcPr>
            <w:tcW w:w="704" w:type="dxa"/>
            <w:tcBorders>
              <w:top w:val="nil"/>
              <w:left w:val="nil"/>
              <w:bottom w:val="single" w:sz="4" w:space="0" w:color="BFBFBF"/>
              <w:right w:val="single" w:sz="4" w:space="0" w:color="BFBFBF"/>
            </w:tcBorders>
            <w:shd w:val="clear" w:color="000000" w:fill="D9D9D9"/>
            <w:noWrap/>
            <w:vAlign w:val="center"/>
            <w:hideMark/>
          </w:tcPr>
          <w:p w14:paraId="7645886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0</w:t>
            </w:r>
          </w:p>
        </w:tc>
        <w:tc>
          <w:tcPr>
            <w:tcW w:w="885" w:type="dxa"/>
            <w:tcBorders>
              <w:top w:val="nil"/>
              <w:left w:val="nil"/>
              <w:bottom w:val="single" w:sz="4" w:space="0" w:color="BFBFBF"/>
              <w:right w:val="single" w:sz="4" w:space="0" w:color="BFBFBF"/>
            </w:tcBorders>
            <w:shd w:val="clear" w:color="000000" w:fill="D9D9D9"/>
            <w:noWrap/>
            <w:vAlign w:val="center"/>
            <w:hideMark/>
          </w:tcPr>
          <w:p w14:paraId="648E42D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26</w:t>
            </w:r>
          </w:p>
        </w:tc>
        <w:tc>
          <w:tcPr>
            <w:tcW w:w="866" w:type="dxa"/>
            <w:tcBorders>
              <w:top w:val="nil"/>
              <w:left w:val="nil"/>
              <w:bottom w:val="single" w:sz="4" w:space="0" w:color="BFBFBF"/>
              <w:right w:val="single" w:sz="4" w:space="0" w:color="BFBFBF"/>
            </w:tcBorders>
            <w:shd w:val="clear" w:color="000000" w:fill="D9D9D9"/>
            <w:noWrap/>
            <w:vAlign w:val="center"/>
            <w:hideMark/>
          </w:tcPr>
          <w:p w14:paraId="40A6015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4</w:t>
            </w:r>
          </w:p>
        </w:tc>
        <w:tc>
          <w:tcPr>
            <w:tcW w:w="815" w:type="dxa"/>
            <w:tcBorders>
              <w:top w:val="nil"/>
              <w:left w:val="nil"/>
              <w:bottom w:val="single" w:sz="4" w:space="0" w:color="BFBFBF"/>
              <w:right w:val="single" w:sz="4" w:space="0" w:color="BFBFBF"/>
            </w:tcBorders>
            <w:shd w:val="clear" w:color="000000" w:fill="D9D9D9"/>
            <w:noWrap/>
            <w:vAlign w:val="center"/>
            <w:hideMark/>
          </w:tcPr>
          <w:p w14:paraId="3B8EA0B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4</w:t>
            </w:r>
          </w:p>
        </w:tc>
        <w:tc>
          <w:tcPr>
            <w:tcW w:w="834" w:type="dxa"/>
            <w:tcBorders>
              <w:top w:val="nil"/>
              <w:left w:val="nil"/>
              <w:bottom w:val="single" w:sz="4" w:space="0" w:color="BFBFBF"/>
              <w:right w:val="single" w:sz="4" w:space="0" w:color="auto"/>
            </w:tcBorders>
            <w:shd w:val="clear" w:color="000000" w:fill="D9D9D9"/>
            <w:noWrap/>
            <w:vAlign w:val="center"/>
            <w:hideMark/>
          </w:tcPr>
          <w:p w14:paraId="69B8E0E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50</w:t>
            </w:r>
          </w:p>
        </w:tc>
      </w:tr>
      <w:tr w:rsidR="00BB0BE5" w:rsidRPr="005B3439" w14:paraId="66EA7650" w14:textId="77777777" w:rsidTr="00EA3E5A">
        <w:trPr>
          <w:trHeight w:val="264"/>
        </w:trPr>
        <w:tc>
          <w:tcPr>
            <w:tcW w:w="401" w:type="dxa"/>
            <w:vMerge/>
            <w:tcBorders>
              <w:top w:val="nil"/>
              <w:left w:val="nil"/>
              <w:bottom w:val="nil"/>
              <w:right w:val="nil"/>
            </w:tcBorders>
            <w:vAlign w:val="center"/>
            <w:hideMark/>
          </w:tcPr>
          <w:p w14:paraId="26522262"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37FDD701"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202E0D31"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21BCE3C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6679F32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05</w:t>
            </w:r>
          </w:p>
        </w:tc>
        <w:tc>
          <w:tcPr>
            <w:tcW w:w="922" w:type="dxa"/>
            <w:tcBorders>
              <w:top w:val="nil"/>
              <w:left w:val="nil"/>
              <w:bottom w:val="single" w:sz="4" w:space="0" w:color="BFBFBF"/>
              <w:right w:val="single" w:sz="4" w:space="0" w:color="BFBFBF"/>
            </w:tcBorders>
            <w:shd w:val="clear" w:color="000000" w:fill="D9D9D9"/>
            <w:noWrap/>
            <w:vAlign w:val="center"/>
            <w:hideMark/>
          </w:tcPr>
          <w:p w14:paraId="6F71CDB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1</w:t>
            </w:r>
          </w:p>
        </w:tc>
        <w:tc>
          <w:tcPr>
            <w:tcW w:w="927" w:type="dxa"/>
            <w:tcBorders>
              <w:top w:val="nil"/>
              <w:left w:val="nil"/>
              <w:bottom w:val="single" w:sz="4" w:space="0" w:color="BFBFBF"/>
              <w:right w:val="single" w:sz="4" w:space="0" w:color="BFBFBF"/>
            </w:tcBorders>
            <w:shd w:val="clear" w:color="000000" w:fill="D9D9D9"/>
            <w:noWrap/>
            <w:vAlign w:val="center"/>
            <w:hideMark/>
          </w:tcPr>
          <w:p w14:paraId="7BED1E2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8</w:t>
            </w:r>
          </w:p>
        </w:tc>
        <w:tc>
          <w:tcPr>
            <w:tcW w:w="704" w:type="dxa"/>
            <w:tcBorders>
              <w:top w:val="nil"/>
              <w:left w:val="nil"/>
              <w:bottom w:val="single" w:sz="4" w:space="0" w:color="BFBFBF"/>
              <w:right w:val="single" w:sz="4" w:space="0" w:color="BFBFBF"/>
            </w:tcBorders>
            <w:shd w:val="clear" w:color="000000" w:fill="D9D9D9"/>
            <w:noWrap/>
            <w:vAlign w:val="center"/>
            <w:hideMark/>
          </w:tcPr>
          <w:p w14:paraId="52AA74A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85" w:type="dxa"/>
            <w:tcBorders>
              <w:top w:val="nil"/>
              <w:left w:val="nil"/>
              <w:bottom w:val="single" w:sz="4" w:space="0" w:color="BFBFBF"/>
              <w:right w:val="single" w:sz="4" w:space="0" w:color="BFBFBF"/>
            </w:tcBorders>
            <w:shd w:val="clear" w:color="000000" w:fill="D9D9D9"/>
            <w:noWrap/>
            <w:vAlign w:val="center"/>
            <w:hideMark/>
          </w:tcPr>
          <w:p w14:paraId="7049938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01</w:t>
            </w:r>
          </w:p>
        </w:tc>
        <w:tc>
          <w:tcPr>
            <w:tcW w:w="866" w:type="dxa"/>
            <w:tcBorders>
              <w:top w:val="nil"/>
              <w:left w:val="nil"/>
              <w:bottom w:val="single" w:sz="4" w:space="0" w:color="BFBFBF"/>
              <w:right w:val="single" w:sz="4" w:space="0" w:color="BFBFBF"/>
            </w:tcBorders>
            <w:shd w:val="clear" w:color="000000" w:fill="D9D9D9"/>
            <w:noWrap/>
            <w:vAlign w:val="center"/>
            <w:hideMark/>
          </w:tcPr>
          <w:p w14:paraId="51AD03E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6</w:t>
            </w:r>
          </w:p>
        </w:tc>
        <w:tc>
          <w:tcPr>
            <w:tcW w:w="815" w:type="dxa"/>
            <w:tcBorders>
              <w:top w:val="nil"/>
              <w:left w:val="nil"/>
              <w:bottom w:val="single" w:sz="4" w:space="0" w:color="BFBFBF"/>
              <w:right w:val="single" w:sz="4" w:space="0" w:color="BFBFBF"/>
            </w:tcBorders>
            <w:shd w:val="clear" w:color="000000" w:fill="D9D9D9"/>
            <w:noWrap/>
            <w:vAlign w:val="center"/>
            <w:hideMark/>
          </w:tcPr>
          <w:p w14:paraId="757C4DF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6</w:t>
            </w:r>
          </w:p>
        </w:tc>
        <w:tc>
          <w:tcPr>
            <w:tcW w:w="834" w:type="dxa"/>
            <w:tcBorders>
              <w:top w:val="nil"/>
              <w:left w:val="nil"/>
              <w:bottom w:val="single" w:sz="4" w:space="0" w:color="BFBFBF"/>
              <w:right w:val="single" w:sz="4" w:space="0" w:color="auto"/>
            </w:tcBorders>
            <w:shd w:val="clear" w:color="000000" w:fill="D9D9D9"/>
            <w:noWrap/>
            <w:vAlign w:val="center"/>
            <w:hideMark/>
          </w:tcPr>
          <w:p w14:paraId="3CC8301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50</w:t>
            </w:r>
          </w:p>
        </w:tc>
      </w:tr>
      <w:tr w:rsidR="00BB0BE5" w:rsidRPr="005B3439" w14:paraId="015F25E7" w14:textId="77777777" w:rsidTr="00EA3E5A">
        <w:trPr>
          <w:trHeight w:val="255"/>
        </w:trPr>
        <w:tc>
          <w:tcPr>
            <w:tcW w:w="401" w:type="dxa"/>
            <w:vMerge/>
            <w:tcBorders>
              <w:top w:val="nil"/>
              <w:left w:val="nil"/>
              <w:bottom w:val="nil"/>
              <w:right w:val="nil"/>
            </w:tcBorders>
            <w:vAlign w:val="center"/>
            <w:hideMark/>
          </w:tcPr>
          <w:p w14:paraId="4BC9DA97"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19D3B28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6975303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4FC8D21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66311AE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90</w:t>
            </w:r>
          </w:p>
        </w:tc>
        <w:tc>
          <w:tcPr>
            <w:tcW w:w="922" w:type="dxa"/>
            <w:tcBorders>
              <w:top w:val="nil"/>
              <w:left w:val="nil"/>
              <w:bottom w:val="single" w:sz="4" w:space="0" w:color="BFBFBF"/>
              <w:right w:val="single" w:sz="4" w:space="0" w:color="BFBFBF"/>
            </w:tcBorders>
            <w:shd w:val="clear" w:color="000000" w:fill="D9D9D9"/>
            <w:noWrap/>
            <w:vAlign w:val="center"/>
            <w:hideMark/>
          </w:tcPr>
          <w:p w14:paraId="04E188C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8</w:t>
            </w:r>
          </w:p>
        </w:tc>
        <w:tc>
          <w:tcPr>
            <w:tcW w:w="927" w:type="dxa"/>
            <w:tcBorders>
              <w:top w:val="nil"/>
              <w:left w:val="nil"/>
              <w:bottom w:val="single" w:sz="4" w:space="0" w:color="BFBFBF"/>
              <w:right w:val="single" w:sz="4" w:space="0" w:color="BFBFBF"/>
            </w:tcBorders>
            <w:shd w:val="clear" w:color="000000" w:fill="D9D9D9"/>
            <w:noWrap/>
            <w:vAlign w:val="center"/>
            <w:hideMark/>
          </w:tcPr>
          <w:p w14:paraId="5B49F07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8</w:t>
            </w:r>
          </w:p>
        </w:tc>
        <w:tc>
          <w:tcPr>
            <w:tcW w:w="704" w:type="dxa"/>
            <w:tcBorders>
              <w:top w:val="nil"/>
              <w:left w:val="nil"/>
              <w:bottom w:val="single" w:sz="4" w:space="0" w:color="BFBFBF"/>
              <w:right w:val="single" w:sz="4" w:space="0" w:color="BFBFBF"/>
            </w:tcBorders>
            <w:shd w:val="clear" w:color="000000" w:fill="D9D9D9"/>
            <w:noWrap/>
            <w:vAlign w:val="center"/>
            <w:hideMark/>
          </w:tcPr>
          <w:p w14:paraId="3E9C11A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0</w:t>
            </w:r>
          </w:p>
        </w:tc>
        <w:tc>
          <w:tcPr>
            <w:tcW w:w="885" w:type="dxa"/>
            <w:tcBorders>
              <w:top w:val="nil"/>
              <w:left w:val="nil"/>
              <w:bottom w:val="single" w:sz="4" w:space="0" w:color="BFBFBF"/>
              <w:right w:val="single" w:sz="4" w:space="0" w:color="BFBFBF"/>
            </w:tcBorders>
            <w:shd w:val="clear" w:color="000000" w:fill="D9D9D9"/>
            <w:noWrap/>
            <w:vAlign w:val="center"/>
            <w:hideMark/>
          </w:tcPr>
          <w:p w14:paraId="045EF60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25</w:t>
            </w:r>
          </w:p>
        </w:tc>
        <w:tc>
          <w:tcPr>
            <w:tcW w:w="866" w:type="dxa"/>
            <w:tcBorders>
              <w:top w:val="nil"/>
              <w:left w:val="nil"/>
              <w:bottom w:val="single" w:sz="4" w:space="0" w:color="BFBFBF"/>
              <w:right w:val="single" w:sz="4" w:space="0" w:color="BFBFBF"/>
            </w:tcBorders>
            <w:shd w:val="clear" w:color="000000" w:fill="D9D9D9"/>
            <w:noWrap/>
            <w:vAlign w:val="center"/>
            <w:hideMark/>
          </w:tcPr>
          <w:p w14:paraId="4A10949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88</w:t>
            </w:r>
          </w:p>
        </w:tc>
        <w:tc>
          <w:tcPr>
            <w:tcW w:w="815" w:type="dxa"/>
            <w:tcBorders>
              <w:top w:val="nil"/>
              <w:left w:val="nil"/>
              <w:bottom w:val="single" w:sz="4" w:space="0" w:color="BFBFBF"/>
              <w:right w:val="single" w:sz="4" w:space="0" w:color="BFBFBF"/>
            </w:tcBorders>
            <w:shd w:val="clear" w:color="000000" w:fill="D9D9D9"/>
            <w:noWrap/>
            <w:vAlign w:val="center"/>
            <w:hideMark/>
          </w:tcPr>
          <w:p w14:paraId="7921A4A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8</w:t>
            </w:r>
          </w:p>
        </w:tc>
        <w:tc>
          <w:tcPr>
            <w:tcW w:w="834" w:type="dxa"/>
            <w:tcBorders>
              <w:top w:val="nil"/>
              <w:left w:val="nil"/>
              <w:bottom w:val="single" w:sz="4" w:space="0" w:color="BFBFBF"/>
              <w:right w:val="single" w:sz="4" w:space="0" w:color="auto"/>
            </w:tcBorders>
            <w:shd w:val="clear" w:color="000000" w:fill="D9D9D9"/>
            <w:noWrap/>
            <w:vAlign w:val="center"/>
            <w:hideMark/>
          </w:tcPr>
          <w:p w14:paraId="1AB7345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r>
      <w:tr w:rsidR="00BB0BE5" w:rsidRPr="005B3439" w14:paraId="7FB0213E" w14:textId="77777777" w:rsidTr="00EA3E5A">
        <w:trPr>
          <w:trHeight w:val="264"/>
        </w:trPr>
        <w:tc>
          <w:tcPr>
            <w:tcW w:w="401" w:type="dxa"/>
            <w:vMerge/>
            <w:tcBorders>
              <w:top w:val="nil"/>
              <w:left w:val="nil"/>
              <w:bottom w:val="nil"/>
              <w:right w:val="nil"/>
            </w:tcBorders>
            <w:vAlign w:val="center"/>
            <w:hideMark/>
          </w:tcPr>
          <w:p w14:paraId="3A3DC8EA"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6F51831C"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251FC721"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nil"/>
              <w:right w:val="single" w:sz="4" w:space="0" w:color="auto"/>
            </w:tcBorders>
            <w:shd w:val="clear" w:color="000000" w:fill="D9D9D9"/>
            <w:noWrap/>
            <w:vAlign w:val="center"/>
            <w:hideMark/>
          </w:tcPr>
          <w:p w14:paraId="4F26FD8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906" w:type="dxa"/>
            <w:tcBorders>
              <w:top w:val="nil"/>
              <w:left w:val="single" w:sz="4" w:space="0" w:color="BFBFBF"/>
              <w:bottom w:val="nil"/>
              <w:right w:val="single" w:sz="4" w:space="0" w:color="BFBFBF"/>
            </w:tcBorders>
            <w:shd w:val="clear" w:color="000000" w:fill="D9D9D9"/>
            <w:noWrap/>
            <w:vAlign w:val="center"/>
            <w:hideMark/>
          </w:tcPr>
          <w:p w14:paraId="25D8006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9.00</w:t>
            </w:r>
          </w:p>
        </w:tc>
        <w:tc>
          <w:tcPr>
            <w:tcW w:w="922" w:type="dxa"/>
            <w:tcBorders>
              <w:top w:val="nil"/>
              <w:left w:val="nil"/>
              <w:bottom w:val="nil"/>
              <w:right w:val="single" w:sz="4" w:space="0" w:color="BFBFBF"/>
            </w:tcBorders>
            <w:shd w:val="clear" w:color="000000" w:fill="D9D9D9"/>
            <w:noWrap/>
            <w:vAlign w:val="center"/>
            <w:hideMark/>
          </w:tcPr>
          <w:p w14:paraId="6A942E4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0</w:t>
            </w:r>
          </w:p>
        </w:tc>
        <w:tc>
          <w:tcPr>
            <w:tcW w:w="927" w:type="dxa"/>
            <w:tcBorders>
              <w:top w:val="nil"/>
              <w:left w:val="nil"/>
              <w:bottom w:val="nil"/>
              <w:right w:val="single" w:sz="4" w:space="0" w:color="BFBFBF"/>
            </w:tcBorders>
            <w:shd w:val="clear" w:color="000000" w:fill="D9D9D9"/>
            <w:noWrap/>
            <w:vAlign w:val="center"/>
            <w:hideMark/>
          </w:tcPr>
          <w:p w14:paraId="51C0693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3</w:t>
            </w:r>
          </w:p>
        </w:tc>
        <w:tc>
          <w:tcPr>
            <w:tcW w:w="704" w:type="dxa"/>
            <w:tcBorders>
              <w:top w:val="nil"/>
              <w:left w:val="nil"/>
              <w:bottom w:val="nil"/>
              <w:right w:val="single" w:sz="4" w:space="0" w:color="BFBFBF"/>
            </w:tcBorders>
            <w:shd w:val="clear" w:color="000000" w:fill="D9D9D9"/>
            <w:noWrap/>
            <w:vAlign w:val="center"/>
            <w:hideMark/>
          </w:tcPr>
          <w:p w14:paraId="5D90E30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0</w:t>
            </w:r>
          </w:p>
        </w:tc>
        <w:tc>
          <w:tcPr>
            <w:tcW w:w="885" w:type="dxa"/>
            <w:tcBorders>
              <w:top w:val="nil"/>
              <w:left w:val="nil"/>
              <w:bottom w:val="nil"/>
              <w:right w:val="single" w:sz="4" w:space="0" w:color="BFBFBF"/>
            </w:tcBorders>
            <w:shd w:val="clear" w:color="000000" w:fill="D9D9D9"/>
            <w:noWrap/>
            <w:vAlign w:val="center"/>
            <w:hideMark/>
          </w:tcPr>
          <w:p w14:paraId="1A6370E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4.26</w:t>
            </w:r>
          </w:p>
        </w:tc>
        <w:tc>
          <w:tcPr>
            <w:tcW w:w="866" w:type="dxa"/>
            <w:tcBorders>
              <w:top w:val="nil"/>
              <w:left w:val="nil"/>
              <w:bottom w:val="nil"/>
              <w:right w:val="single" w:sz="4" w:space="0" w:color="BFBFBF"/>
            </w:tcBorders>
            <w:shd w:val="clear" w:color="000000" w:fill="D9D9D9"/>
            <w:noWrap/>
            <w:vAlign w:val="center"/>
            <w:hideMark/>
          </w:tcPr>
          <w:p w14:paraId="73EECEB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20</w:t>
            </w:r>
          </w:p>
        </w:tc>
        <w:tc>
          <w:tcPr>
            <w:tcW w:w="815" w:type="dxa"/>
            <w:tcBorders>
              <w:top w:val="nil"/>
              <w:left w:val="nil"/>
              <w:bottom w:val="nil"/>
              <w:right w:val="single" w:sz="4" w:space="0" w:color="BFBFBF"/>
            </w:tcBorders>
            <w:shd w:val="clear" w:color="000000" w:fill="D9D9D9"/>
            <w:noWrap/>
            <w:vAlign w:val="center"/>
            <w:hideMark/>
          </w:tcPr>
          <w:p w14:paraId="2B7E28C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0</w:t>
            </w:r>
          </w:p>
        </w:tc>
        <w:tc>
          <w:tcPr>
            <w:tcW w:w="834" w:type="dxa"/>
            <w:tcBorders>
              <w:top w:val="nil"/>
              <w:left w:val="nil"/>
              <w:bottom w:val="nil"/>
              <w:right w:val="single" w:sz="4" w:space="0" w:color="auto"/>
            </w:tcBorders>
            <w:shd w:val="clear" w:color="000000" w:fill="D9D9D9"/>
            <w:noWrap/>
            <w:vAlign w:val="center"/>
            <w:hideMark/>
          </w:tcPr>
          <w:p w14:paraId="21EF983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5.00</w:t>
            </w:r>
          </w:p>
        </w:tc>
      </w:tr>
      <w:tr w:rsidR="00BB0BE5" w:rsidRPr="005B3439" w14:paraId="18CADBD2" w14:textId="77777777" w:rsidTr="00EA3E5A">
        <w:trPr>
          <w:trHeight w:val="264"/>
        </w:trPr>
        <w:tc>
          <w:tcPr>
            <w:tcW w:w="401" w:type="dxa"/>
            <w:vMerge/>
            <w:tcBorders>
              <w:top w:val="nil"/>
              <w:left w:val="nil"/>
              <w:bottom w:val="nil"/>
              <w:right w:val="nil"/>
            </w:tcBorders>
            <w:vAlign w:val="center"/>
            <w:hideMark/>
          </w:tcPr>
          <w:p w14:paraId="22F8337F"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26DC5F3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6F3E614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000000" w:fill="D9D9D9"/>
            <w:noWrap/>
            <w:vAlign w:val="center"/>
            <w:hideMark/>
          </w:tcPr>
          <w:p w14:paraId="4727C56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906" w:type="dxa"/>
            <w:tcBorders>
              <w:top w:val="nil"/>
              <w:left w:val="single" w:sz="4" w:space="0" w:color="BFBFBF"/>
              <w:bottom w:val="single" w:sz="4" w:space="0" w:color="auto"/>
              <w:right w:val="single" w:sz="4" w:space="0" w:color="BFBFBF"/>
            </w:tcBorders>
            <w:shd w:val="clear" w:color="000000" w:fill="D9D9D9"/>
            <w:noWrap/>
            <w:vAlign w:val="center"/>
            <w:hideMark/>
          </w:tcPr>
          <w:p w14:paraId="5BCBDE3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922" w:type="dxa"/>
            <w:tcBorders>
              <w:top w:val="nil"/>
              <w:left w:val="nil"/>
              <w:bottom w:val="single" w:sz="4" w:space="0" w:color="auto"/>
              <w:right w:val="single" w:sz="4" w:space="0" w:color="BFBFBF"/>
            </w:tcBorders>
            <w:shd w:val="clear" w:color="000000" w:fill="D9D9D9"/>
            <w:noWrap/>
            <w:vAlign w:val="center"/>
            <w:hideMark/>
          </w:tcPr>
          <w:p w14:paraId="37181AB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927" w:type="dxa"/>
            <w:tcBorders>
              <w:top w:val="nil"/>
              <w:left w:val="nil"/>
              <w:bottom w:val="single" w:sz="4" w:space="0" w:color="auto"/>
              <w:right w:val="single" w:sz="4" w:space="0" w:color="BFBFBF"/>
            </w:tcBorders>
            <w:shd w:val="clear" w:color="000000" w:fill="D9D9D9"/>
            <w:noWrap/>
            <w:vAlign w:val="center"/>
            <w:hideMark/>
          </w:tcPr>
          <w:p w14:paraId="32C52C8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704" w:type="dxa"/>
            <w:tcBorders>
              <w:top w:val="nil"/>
              <w:left w:val="nil"/>
              <w:bottom w:val="single" w:sz="4" w:space="0" w:color="auto"/>
              <w:right w:val="single" w:sz="4" w:space="0" w:color="BFBFBF"/>
            </w:tcBorders>
            <w:shd w:val="clear" w:color="000000" w:fill="D9D9D9"/>
            <w:noWrap/>
            <w:vAlign w:val="center"/>
            <w:hideMark/>
          </w:tcPr>
          <w:p w14:paraId="514924C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885" w:type="dxa"/>
            <w:tcBorders>
              <w:top w:val="nil"/>
              <w:left w:val="nil"/>
              <w:bottom w:val="single" w:sz="4" w:space="0" w:color="auto"/>
              <w:right w:val="single" w:sz="4" w:space="0" w:color="BFBFBF"/>
            </w:tcBorders>
            <w:shd w:val="clear" w:color="000000" w:fill="D9D9D9"/>
            <w:noWrap/>
            <w:vAlign w:val="center"/>
            <w:hideMark/>
          </w:tcPr>
          <w:p w14:paraId="7E14F74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866" w:type="dxa"/>
            <w:tcBorders>
              <w:top w:val="nil"/>
              <w:left w:val="nil"/>
              <w:bottom w:val="single" w:sz="4" w:space="0" w:color="auto"/>
              <w:right w:val="single" w:sz="4" w:space="0" w:color="BFBFBF"/>
            </w:tcBorders>
            <w:shd w:val="clear" w:color="000000" w:fill="D9D9D9"/>
            <w:noWrap/>
            <w:vAlign w:val="center"/>
            <w:hideMark/>
          </w:tcPr>
          <w:p w14:paraId="055F4AD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815" w:type="dxa"/>
            <w:tcBorders>
              <w:top w:val="nil"/>
              <w:left w:val="nil"/>
              <w:bottom w:val="single" w:sz="4" w:space="0" w:color="auto"/>
              <w:right w:val="single" w:sz="4" w:space="0" w:color="BFBFBF"/>
            </w:tcBorders>
            <w:shd w:val="clear" w:color="000000" w:fill="D9D9D9"/>
            <w:noWrap/>
            <w:vAlign w:val="center"/>
            <w:hideMark/>
          </w:tcPr>
          <w:p w14:paraId="33C6F14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834" w:type="dxa"/>
            <w:tcBorders>
              <w:top w:val="nil"/>
              <w:left w:val="nil"/>
              <w:bottom w:val="single" w:sz="4" w:space="0" w:color="auto"/>
              <w:right w:val="single" w:sz="4" w:space="0" w:color="auto"/>
            </w:tcBorders>
            <w:shd w:val="clear" w:color="000000" w:fill="D9D9D9"/>
            <w:noWrap/>
            <w:vAlign w:val="center"/>
            <w:hideMark/>
          </w:tcPr>
          <w:p w14:paraId="7221E13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r>
      <w:tr w:rsidR="00BB0BE5" w:rsidRPr="005B3439" w14:paraId="52893C41" w14:textId="77777777" w:rsidTr="00EA3E5A">
        <w:trPr>
          <w:trHeight w:val="255"/>
        </w:trPr>
        <w:tc>
          <w:tcPr>
            <w:tcW w:w="401" w:type="dxa"/>
            <w:vMerge/>
            <w:tcBorders>
              <w:top w:val="nil"/>
              <w:left w:val="nil"/>
              <w:bottom w:val="nil"/>
              <w:right w:val="nil"/>
            </w:tcBorders>
            <w:vAlign w:val="center"/>
            <w:hideMark/>
          </w:tcPr>
          <w:p w14:paraId="395FC81A"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A8C6BD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1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812854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4</w:t>
            </w:r>
          </w:p>
        </w:tc>
        <w:tc>
          <w:tcPr>
            <w:tcW w:w="745" w:type="dxa"/>
            <w:tcBorders>
              <w:top w:val="nil"/>
              <w:left w:val="nil"/>
              <w:bottom w:val="single" w:sz="4" w:space="0" w:color="BFBFBF"/>
              <w:right w:val="single" w:sz="4" w:space="0" w:color="auto"/>
            </w:tcBorders>
            <w:shd w:val="clear" w:color="auto" w:fill="auto"/>
            <w:noWrap/>
            <w:vAlign w:val="center"/>
            <w:hideMark/>
          </w:tcPr>
          <w:p w14:paraId="2990C58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906"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31F6646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46</w:t>
            </w:r>
          </w:p>
        </w:tc>
        <w:tc>
          <w:tcPr>
            <w:tcW w:w="922" w:type="dxa"/>
            <w:tcBorders>
              <w:top w:val="single" w:sz="4" w:space="0" w:color="BFBFBF"/>
              <w:left w:val="nil"/>
              <w:bottom w:val="single" w:sz="4" w:space="0" w:color="BFBFBF"/>
              <w:right w:val="single" w:sz="4" w:space="0" w:color="BFBFBF"/>
            </w:tcBorders>
            <w:shd w:val="clear" w:color="000000" w:fill="FFFFFF"/>
            <w:noWrap/>
            <w:vAlign w:val="center"/>
            <w:hideMark/>
          </w:tcPr>
          <w:p w14:paraId="547651C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0</w:t>
            </w:r>
          </w:p>
        </w:tc>
        <w:tc>
          <w:tcPr>
            <w:tcW w:w="927" w:type="dxa"/>
            <w:tcBorders>
              <w:top w:val="nil"/>
              <w:left w:val="nil"/>
              <w:bottom w:val="nil"/>
              <w:right w:val="nil"/>
            </w:tcBorders>
            <w:shd w:val="clear" w:color="auto" w:fill="auto"/>
            <w:noWrap/>
            <w:vAlign w:val="center"/>
            <w:hideMark/>
          </w:tcPr>
          <w:p w14:paraId="5A2D20E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4</w:t>
            </w:r>
          </w:p>
        </w:tc>
        <w:tc>
          <w:tcPr>
            <w:tcW w:w="704"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105337C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9</w:t>
            </w:r>
          </w:p>
        </w:tc>
        <w:tc>
          <w:tcPr>
            <w:tcW w:w="885" w:type="dxa"/>
            <w:tcBorders>
              <w:top w:val="single" w:sz="4" w:space="0" w:color="BFBFBF"/>
              <w:left w:val="nil"/>
              <w:bottom w:val="single" w:sz="4" w:space="0" w:color="BFBFBF"/>
              <w:right w:val="single" w:sz="4" w:space="0" w:color="BFBFBF"/>
            </w:tcBorders>
            <w:shd w:val="clear" w:color="000000" w:fill="FFFFFF"/>
            <w:noWrap/>
            <w:vAlign w:val="center"/>
            <w:hideMark/>
          </w:tcPr>
          <w:p w14:paraId="639061B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45</w:t>
            </w:r>
          </w:p>
        </w:tc>
        <w:tc>
          <w:tcPr>
            <w:tcW w:w="866" w:type="dxa"/>
            <w:tcBorders>
              <w:top w:val="single" w:sz="4" w:space="0" w:color="BFBFBF"/>
              <w:left w:val="nil"/>
              <w:bottom w:val="single" w:sz="4" w:space="0" w:color="BFBFBF"/>
              <w:right w:val="single" w:sz="4" w:space="0" w:color="BFBFBF"/>
            </w:tcBorders>
            <w:shd w:val="clear" w:color="000000" w:fill="FFFFFF"/>
            <w:noWrap/>
            <w:vAlign w:val="center"/>
            <w:hideMark/>
          </w:tcPr>
          <w:p w14:paraId="3501130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56</w:t>
            </w:r>
          </w:p>
        </w:tc>
        <w:tc>
          <w:tcPr>
            <w:tcW w:w="815" w:type="dxa"/>
            <w:tcBorders>
              <w:top w:val="single" w:sz="4" w:space="0" w:color="BFBFBF"/>
              <w:left w:val="nil"/>
              <w:bottom w:val="single" w:sz="4" w:space="0" w:color="BFBFBF"/>
              <w:right w:val="single" w:sz="4" w:space="0" w:color="BFBFBF"/>
            </w:tcBorders>
            <w:shd w:val="clear" w:color="000000" w:fill="FFFFFF"/>
            <w:noWrap/>
            <w:vAlign w:val="center"/>
            <w:hideMark/>
          </w:tcPr>
          <w:p w14:paraId="0542D45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75</w:t>
            </w:r>
          </w:p>
        </w:tc>
        <w:tc>
          <w:tcPr>
            <w:tcW w:w="834" w:type="dxa"/>
            <w:tcBorders>
              <w:top w:val="single" w:sz="4" w:space="0" w:color="BFBFBF"/>
              <w:left w:val="nil"/>
              <w:bottom w:val="single" w:sz="4" w:space="0" w:color="BFBFBF"/>
              <w:right w:val="single" w:sz="4" w:space="0" w:color="auto"/>
            </w:tcBorders>
            <w:shd w:val="clear" w:color="000000" w:fill="FFFFFF"/>
            <w:noWrap/>
            <w:vAlign w:val="center"/>
            <w:hideMark/>
          </w:tcPr>
          <w:p w14:paraId="6FD8282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7.52</w:t>
            </w:r>
          </w:p>
        </w:tc>
      </w:tr>
      <w:tr w:rsidR="00BB0BE5" w:rsidRPr="005B3439" w14:paraId="3B090D08" w14:textId="77777777" w:rsidTr="00EA3E5A">
        <w:trPr>
          <w:trHeight w:val="264"/>
        </w:trPr>
        <w:tc>
          <w:tcPr>
            <w:tcW w:w="401" w:type="dxa"/>
            <w:vMerge/>
            <w:tcBorders>
              <w:top w:val="nil"/>
              <w:left w:val="nil"/>
              <w:bottom w:val="nil"/>
              <w:right w:val="nil"/>
            </w:tcBorders>
            <w:vAlign w:val="center"/>
            <w:hideMark/>
          </w:tcPr>
          <w:p w14:paraId="75D96C97"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3127DB09"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610ABD9C"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7419059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7EF8CF6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65</w:t>
            </w:r>
          </w:p>
        </w:tc>
        <w:tc>
          <w:tcPr>
            <w:tcW w:w="922" w:type="dxa"/>
            <w:tcBorders>
              <w:top w:val="nil"/>
              <w:left w:val="nil"/>
              <w:bottom w:val="single" w:sz="4" w:space="0" w:color="BFBFBF"/>
              <w:right w:val="single" w:sz="4" w:space="0" w:color="BFBFBF"/>
            </w:tcBorders>
            <w:shd w:val="clear" w:color="000000" w:fill="FFFFFF"/>
            <w:noWrap/>
            <w:vAlign w:val="center"/>
            <w:hideMark/>
          </w:tcPr>
          <w:p w14:paraId="2A3A1A0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16</w:t>
            </w:r>
          </w:p>
        </w:tc>
        <w:tc>
          <w:tcPr>
            <w:tcW w:w="927" w:type="dxa"/>
            <w:tcBorders>
              <w:top w:val="single" w:sz="4" w:space="0" w:color="BFBFBF"/>
              <w:left w:val="nil"/>
              <w:bottom w:val="single" w:sz="4" w:space="0" w:color="BFBFBF"/>
              <w:right w:val="single" w:sz="4" w:space="0" w:color="BFBFBF"/>
            </w:tcBorders>
            <w:shd w:val="clear" w:color="000000" w:fill="FFFFFF"/>
            <w:noWrap/>
            <w:vAlign w:val="center"/>
            <w:hideMark/>
          </w:tcPr>
          <w:p w14:paraId="1206715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5</w:t>
            </w:r>
          </w:p>
        </w:tc>
        <w:tc>
          <w:tcPr>
            <w:tcW w:w="704" w:type="dxa"/>
            <w:tcBorders>
              <w:top w:val="nil"/>
              <w:left w:val="nil"/>
              <w:bottom w:val="single" w:sz="4" w:space="0" w:color="BFBFBF"/>
              <w:right w:val="single" w:sz="4" w:space="0" w:color="BFBFBF"/>
            </w:tcBorders>
            <w:shd w:val="clear" w:color="000000" w:fill="FFFFFF"/>
            <w:noWrap/>
            <w:vAlign w:val="center"/>
            <w:hideMark/>
          </w:tcPr>
          <w:p w14:paraId="1C37D44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1</w:t>
            </w:r>
          </w:p>
        </w:tc>
        <w:tc>
          <w:tcPr>
            <w:tcW w:w="885" w:type="dxa"/>
            <w:tcBorders>
              <w:top w:val="nil"/>
              <w:left w:val="nil"/>
              <w:bottom w:val="single" w:sz="4" w:space="0" w:color="BFBFBF"/>
              <w:right w:val="single" w:sz="4" w:space="0" w:color="BFBFBF"/>
            </w:tcBorders>
            <w:shd w:val="clear" w:color="000000" w:fill="FFFFFF"/>
            <w:noWrap/>
            <w:vAlign w:val="center"/>
            <w:hideMark/>
          </w:tcPr>
          <w:p w14:paraId="24D86DC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5.73</w:t>
            </w:r>
          </w:p>
        </w:tc>
        <w:tc>
          <w:tcPr>
            <w:tcW w:w="866" w:type="dxa"/>
            <w:tcBorders>
              <w:top w:val="nil"/>
              <w:left w:val="nil"/>
              <w:bottom w:val="single" w:sz="4" w:space="0" w:color="BFBFBF"/>
              <w:right w:val="single" w:sz="4" w:space="0" w:color="BFBFBF"/>
            </w:tcBorders>
            <w:shd w:val="clear" w:color="000000" w:fill="FFFFFF"/>
            <w:noWrap/>
            <w:vAlign w:val="center"/>
            <w:hideMark/>
          </w:tcPr>
          <w:p w14:paraId="1DF95DE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7</w:t>
            </w:r>
          </w:p>
        </w:tc>
        <w:tc>
          <w:tcPr>
            <w:tcW w:w="815" w:type="dxa"/>
            <w:tcBorders>
              <w:top w:val="nil"/>
              <w:left w:val="nil"/>
              <w:bottom w:val="single" w:sz="4" w:space="0" w:color="BFBFBF"/>
              <w:right w:val="single" w:sz="4" w:space="0" w:color="BFBFBF"/>
            </w:tcBorders>
            <w:shd w:val="clear" w:color="000000" w:fill="FFFFFF"/>
            <w:noWrap/>
            <w:vAlign w:val="center"/>
            <w:hideMark/>
          </w:tcPr>
          <w:p w14:paraId="0293B67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91</w:t>
            </w:r>
          </w:p>
        </w:tc>
        <w:tc>
          <w:tcPr>
            <w:tcW w:w="834" w:type="dxa"/>
            <w:tcBorders>
              <w:top w:val="nil"/>
              <w:left w:val="nil"/>
              <w:bottom w:val="single" w:sz="4" w:space="0" w:color="BFBFBF"/>
              <w:right w:val="single" w:sz="4" w:space="0" w:color="auto"/>
            </w:tcBorders>
            <w:shd w:val="clear" w:color="000000" w:fill="FFFFFF"/>
            <w:noWrap/>
            <w:vAlign w:val="center"/>
            <w:hideMark/>
          </w:tcPr>
          <w:p w14:paraId="77CAD2E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3.55</w:t>
            </w:r>
          </w:p>
        </w:tc>
      </w:tr>
      <w:tr w:rsidR="00BB0BE5" w:rsidRPr="005B3439" w14:paraId="140AEE83" w14:textId="77777777" w:rsidTr="00EA3E5A">
        <w:trPr>
          <w:trHeight w:val="264"/>
        </w:trPr>
        <w:tc>
          <w:tcPr>
            <w:tcW w:w="401" w:type="dxa"/>
            <w:vMerge/>
            <w:tcBorders>
              <w:top w:val="nil"/>
              <w:left w:val="nil"/>
              <w:bottom w:val="nil"/>
              <w:right w:val="nil"/>
            </w:tcBorders>
            <w:vAlign w:val="center"/>
            <w:hideMark/>
          </w:tcPr>
          <w:p w14:paraId="6545D015"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424CB03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1310E7C1"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0A978C5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72EEB18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922" w:type="dxa"/>
            <w:tcBorders>
              <w:top w:val="nil"/>
              <w:left w:val="nil"/>
              <w:bottom w:val="single" w:sz="4" w:space="0" w:color="BFBFBF"/>
              <w:right w:val="single" w:sz="4" w:space="0" w:color="BFBFBF"/>
            </w:tcBorders>
            <w:shd w:val="clear" w:color="000000" w:fill="FFFFFF"/>
            <w:noWrap/>
            <w:vAlign w:val="center"/>
            <w:hideMark/>
          </w:tcPr>
          <w:p w14:paraId="4A1E5BE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27" w:type="dxa"/>
            <w:tcBorders>
              <w:top w:val="nil"/>
              <w:left w:val="nil"/>
              <w:bottom w:val="single" w:sz="4" w:space="0" w:color="BFBFBF"/>
              <w:right w:val="single" w:sz="4" w:space="0" w:color="BFBFBF"/>
            </w:tcBorders>
            <w:shd w:val="clear" w:color="000000" w:fill="FFFFFF"/>
            <w:noWrap/>
            <w:vAlign w:val="center"/>
            <w:hideMark/>
          </w:tcPr>
          <w:p w14:paraId="09B91D3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704" w:type="dxa"/>
            <w:tcBorders>
              <w:top w:val="nil"/>
              <w:left w:val="nil"/>
              <w:bottom w:val="single" w:sz="4" w:space="0" w:color="BFBFBF"/>
              <w:right w:val="single" w:sz="4" w:space="0" w:color="BFBFBF"/>
            </w:tcBorders>
            <w:shd w:val="clear" w:color="000000" w:fill="FFFFFF"/>
            <w:noWrap/>
            <w:vAlign w:val="center"/>
            <w:hideMark/>
          </w:tcPr>
          <w:p w14:paraId="1DA28E7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85" w:type="dxa"/>
            <w:tcBorders>
              <w:top w:val="nil"/>
              <w:left w:val="nil"/>
              <w:bottom w:val="single" w:sz="4" w:space="0" w:color="BFBFBF"/>
              <w:right w:val="single" w:sz="4" w:space="0" w:color="BFBFBF"/>
            </w:tcBorders>
            <w:shd w:val="clear" w:color="000000" w:fill="FFFFFF"/>
            <w:noWrap/>
            <w:vAlign w:val="center"/>
            <w:hideMark/>
          </w:tcPr>
          <w:p w14:paraId="004029A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4</w:t>
            </w:r>
          </w:p>
        </w:tc>
        <w:tc>
          <w:tcPr>
            <w:tcW w:w="866" w:type="dxa"/>
            <w:tcBorders>
              <w:top w:val="nil"/>
              <w:left w:val="nil"/>
              <w:bottom w:val="single" w:sz="4" w:space="0" w:color="BFBFBF"/>
              <w:right w:val="single" w:sz="4" w:space="0" w:color="BFBFBF"/>
            </w:tcBorders>
            <w:shd w:val="clear" w:color="000000" w:fill="FFFFFF"/>
            <w:noWrap/>
            <w:vAlign w:val="center"/>
            <w:hideMark/>
          </w:tcPr>
          <w:p w14:paraId="388A848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15" w:type="dxa"/>
            <w:tcBorders>
              <w:top w:val="nil"/>
              <w:left w:val="nil"/>
              <w:bottom w:val="single" w:sz="4" w:space="0" w:color="BFBFBF"/>
              <w:right w:val="single" w:sz="4" w:space="0" w:color="BFBFBF"/>
            </w:tcBorders>
            <w:shd w:val="clear" w:color="000000" w:fill="FFFFFF"/>
            <w:noWrap/>
            <w:vAlign w:val="center"/>
            <w:hideMark/>
          </w:tcPr>
          <w:p w14:paraId="350BAE0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34" w:type="dxa"/>
            <w:tcBorders>
              <w:top w:val="nil"/>
              <w:left w:val="nil"/>
              <w:bottom w:val="single" w:sz="4" w:space="0" w:color="BFBFBF"/>
              <w:right w:val="single" w:sz="4" w:space="0" w:color="auto"/>
            </w:tcBorders>
            <w:shd w:val="clear" w:color="000000" w:fill="FFFFFF"/>
            <w:noWrap/>
            <w:vAlign w:val="center"/>
            <w:hideMark/>
          </w:tcPr>
          <w:p w14:paraId="1C20092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r>
      <w:tr w:rsidR="00BB0BE5" w:rsidRPr="005B3439" w14:paraId="78FB7BDA" w14:textId="77777777" w:rsidTr="00EA3E5A">
        <w:trPr>
          <w:trHeight w:val="264"/>
        </w:trPr>
        <w:tc>
          <w:tcPr>
            <w:tcW w:w="401" w:type="dxa"/>
            <w:vMerge/>
            <w:tcBorders>
              <w:top w:val="nil"/>
              <w:left w:val="nil"/>
              <w:bottom w:val="nil"/>
              <w:right w:val="nil"/>
            </w:tcBorders>
            <w:vAlign w:val="center"/>
            <w:hideMark/>
          </w:tcPr>
          <w:p w14:paraId="026CE1EC"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2623D56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47BEB2E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79E11FC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4C8CFE6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0.00</w:t>
            </w:r>
          </w:p>
        </w:tc>
        <w:tc>
          <w:tcPr>
            <w:tcW w:w="922" w:type="dxa"/>
            <w:tcBorders>
              <w:top w:val="nil"/>
              <w:left w:val="nil"/>
              <w:bottom w:val="single" w:sz="4" w:space="0" w:color="BFBFBF"/>
              <w:right w:val="single" w:sz="4" w:space="0" w:color="BFBFBF"/>
            </w:tcBorders>
            <w:shd w:val="clear" w:color="000000" w:fill="FFFFFF"/>
            <w:noWrap/>
            <w:vAlign w:val="center"/>
            <w:hideMark/>
          </w:tcPr>
          <w:p w14:paraId="580922B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90</w:t>
            </w:r>
          </w:p>
        </w:tc>
        <w:tc>
          <w:tcPr>
            <w:tcW w:w="927" w:type="dxa"/>
            <w:tcBorders>
              <w:top w:val="nil"/>
              <w:left w:val="nil"/>
              <w:bottom w:val="single" w:sz="4" w:space="0" w:color="BFBFBF"/>
              <w:right w:val="single" w:sz="4" w:space="0" w:color="BFBFBF"/>
            </w:tcBorders>
            <w:shd w:val="clear" w:color="000000" w:fill="FFFFFF"/>
            <w:noWrap/>
            <w:vAlign w:val="center"/>
            <w:hideMark/>
          </w:tcPr>
          <w:p w14:paraId="7185AA2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1</w:t>
            </w:r>
          </w:p>
        </w:tc>
        <w:tc>
          <w:tcPr>
            <w:tcW w:w="704" w:type="dxa"/>
            <w:tcBorders>
              <w:top w:val="nil"/>
              <w:left w:val="nil"/>
              <w:bottom w:val="single" w:sz="4" w:space="0" w:color="BFBFBF"/>
              <w:right w:val="single" w:sz="4" w:space="0" w:color="BFBFBF"/>
            </w:tcBorders>
            <w:shd w:val="clear" w:color="000000" w:fill="FFFFFF"/>
            <w:noWrap/>
            <w:vAlign w:val="center"/>
            <w:hideMark/>
          </w:tcPr>
          <w:p w14:paraId="2FDCCA8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c>
          <w:tcPr>
            <w:tcW w:w="885" w:type="dxa"/>
            <w:tcBorders>
              <w:top w:val="nil"/>
              <w:left w:val="nil"/>
              <w:bottom w:val="single" w:sz="4" w:space="0" w:color="BFBFBF"/>
              <w:right w:val="single" w:sz="4" w:space="0" w:color="BFBFBF"/>
            </w:tcBorders>
            <w:shd w:val="clear" w:color="000000" w:fill="FFFFFF"/>
            <w:noWrap/>
            <w:vAlign w:val="center"/>
            <w:hideMark/>
          </w:tcPr>
          <w:p w14:paraId="4452270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7.00</w:t>
            </w:r>
          </w:p>
        </w:tc>
        <w:tc>
          <w:tcPr>
            <w:tcW w:w="866" w:type="dxa"/>
            <w:tcBorders>
              <w:top w:val="nil"/>
              <w:left w:val="nil"/>
              <w:bottom w:val="single" w:sz="4" w:space="0" w:color="BFBFBF"/>
              <w:right w:val="single" w:sz="4" w:space="0" w:color="BFBFBF"/>
            </w:tcBorders>
            <w:shd w:val="clear" w:color="000000" w:fill="FFFFFF"/>
            <w:noWrap/>
            <w:vAlign w:val="center"/>
            <w:hideMark/>
          </w:tcPr>
          <w:p w14:paraId="1EAF57A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1.00</w:t>
            </w:r>
          </w:p>
        </w:tc>
        <w:tc>
          <w:tcPr>
            <w:tcW w:w="815" w:type="dxa"/>
            <w:tcBorders>
              <w:top w:val="nil"/>
              <w:left w:val="nil"/>
              <w:bottom w:val="single" w:sz="4" w:space="0" w:color="BFBFBF"/>
              <w:right w:val="single" w:sz="4" w:space="0" w:color="BFBFBF"/>
            </w:tcBorders>
            <w:shd w:val="clear" w:color="000000" w:fill="FFFFFF"/>
            <w:noWrap/>
            <w:vAlign w:val="center"/>
            <w:hideMark/>
          </w:tcPr>
          <w:p w14:paraId="47C1CED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3.00</w:t>
            </w:r>
          </w:p>
        </w:tc>
        <w:tc>
          <w:tcPr>
            <w:tcW w:w="834" w:type="dxa"/>
            <w:tcBorders>
              <w:top w:val="nil"/>
              <w:left w:val="nil"/>
              <w:bottom w:val="single" w:sz="4" w:space="0" w:color="BFBFBF"/>
              <w:right w:val="single" w:sz="4" w:space="0" w:color="auto"/>
            </w:tcBorders>
            <w:shd w:val="clear" w:color="000000" w:fill="FFFFFF"/>
            <w:noWrap/>
            <w:vAlign w:val="center"/>
            <w:hideMark/>
          </w:tcPr>
          <w:p w14:paraId="712A25D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74.00</w:t>
            </w:r>
          </w:p>
        </w:tc>
      </w:tr>
      <w:tr w:rsidR="00BB0BE5" w:rsidRPr="005B3439" w14:paraId="0605AE00" w14:textId="77777777" w:rsidTr="00EA3E5A">
        <w:trPr>
          <w:trHeight w:val="264"/>
        </w:trPr>
        <w:tc>
          <w:tcPr>
            <w:tcW w:w="401" w:type="dxa"/>
            <w:vMerge/>
            <w:tcBorders>
              <w:top w:val="nil"/>
              <w:left w:val="nil"/>
              <w:bottom w:val="nil"/>
              <w:right w:val="nil"/>
            </w:tcBorders>
            <w:vAlign w:val="center"/>
            <w:hideMark/>
          </w:tcPr>
          <w:p w14:paraId="62CB620A"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2F7CFF9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6966E5A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auto" w:fill="auto"/>
            <w:noWrap/>
            <w:vAlign w:val="center"/>
            <w:hideMark/>
          </w:tcPr>
          <w:p w14:paraId="2B860E2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906" w:type="dxa"/>
            <w:tcBorders>
              <w:top w:val="nil"/>
              <w:left w:val="single" w:sz="4" w:space="0" w:color="BFBFBF"/>
              <w:bottom w:val="single" w:sz="4" w:space="0" w:color="auto"/>
              <w:right w:val="single" w:sz="4" w:space="0" w:color="BFBFBF"/>
            </w:tcBorders>
            <w:shd w:val="clear" w:color="000000" w:fill="FFFFFF"/>
            <w:noWrap/>
            <w:vAlign w:val="center"/>
            <w:hideMark/>
          </w:tcPr>
          <w:p w14:paraId="50DA45D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2</w:t>
            </w:r>
          </w:p>
        </w:tc>
        <w:tc>
          <w:tcPr>
            <w:tcW w:w="922" w:type="dxa"/>
            <w:tcBorders>
              <w:top w:val="nil"/>
              <w:left w:val="nil"/>
              <w:bottom w:val="single" w:sz="4" w:space="0" w:color="auto"/>
              <w:right w:val="single" w:sz="4" w:space="0" w:color="BFBFBF"/>
            </w:tcBorders>
            <w:shd w:val="clear" w:color="000000" w:fill="FFFFFF"/>
            <w:noWrap/>
            <w:vAlign w:val="center"/>
            <w:hideMark/>
          </w:tcPr>
          <w:p w14:paraId="60B50D4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8</w:t>
            </w:r>
          </w:p>
        </w:tc>
        <w:tc>
          <w:tcPr>
            <w:tcW w:w="927" w:type="dxa"/>
            <w:tcBorders>
              <w:top w:val="nil"/>
              <w:left w:val="nil"/>
              <w:bottom w:val="single" w:sz="4" w:space="0" w:color="auto"/>
              <w:right w:val="single" w:sz="4" w:space="0" w:color="BFBFBF"/>
            </w:tcBorders>
            <w:shd w:val="clear" w:color="000000" w:fill="FFFFFF"/>
            <w:noWrap/>
            <w:vAlign w:val="center"/>
            <w:hideMark/>
          </w:tcPr>
          <w:p w14:paraId="1CCA8ED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9</w:t>
            </w:r>
          </w:p>
        </w:tc>
        <w:tc>
          <w:tcPr>
            <w:tcW w:w="704" w:type="dxa"/>
            <w:tcBorders>
              <w:top w:val="nil"/>
              <w:left w:val="nil"/>
              <w:bottom w:val="single" w:sz="4" w:space="0" w:color="auto"/>
              <w:right w:val="single" w:sz="4" w:space="0" w:color="BFBFBF"/>
            </w:tcBorders>
            <w:shd w:val="clear" w:color="000000" w:fill="FFFFFF"/>
            <w:noWrap/>
            <w:vAlign w:val="center"/>
            <w:hideMark/>
          </w:tcPr>
          <w:p w14:paraId="21D7B81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2</w:t>
            </w:r>
          </w:p>
        </w:tc>
        <w:tc>
          <w:tcPr>
            <w:tcW w:w="885" w:type="dxa"/>
            <w:tcBorders>
              <w:top w:val="nil"/>
              <w:left w:val="nil"/>
              <w:bottom w:val="single" w:sz="4" w:space="0" w:color="auto"/>
              <w:right w:val="single" w:sz="4" w:space="0" w:color="BFBFBF"/>
            </w:tcBorders>
            <w:shd w:val="clear" w:color="000000" w:fill="FFFFFF"/>
            <w:noWrap/>
            <w:vAlign w:val="center"/>
            <w:hideMark/>
          </w:tcPr>
          <w:p w14:paraId="6BBDEAD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16</w:t>
            </w:r>
          </w:p>
        </w:tc>
        <w:tc>
          <w:tcPr>
            <w:tcW w:w="866" w:type="dxa"/>
            <w:tcBorders>
              <w:top w:val="nil"/>
              <w:left w:val="nil"/>
              <w:bottom w:val="single" w:sz="4" w:space="0" w:color="auto"/>
              <w:right w:val="single" w:sz="4" w:space="0" w:color="BFBFBF"/>
            </w:tcBorders>
            <w:shd w:val="clear" w:color="000000" w:fill="FFFFFF"/>
            <w:noWrap/>
            <w:vAlign w:val="center"/>
            <w:hideMark/>
          </w:tcPr>
          <w:p w14:paraId="6FE866C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16</w:t>
            </w:r>
          </w:p>
        </w:tc>
        <w:tc>
          <w:tcPr>
            <w:tcW w:w="815" w:type="dxa"/>
            <w:tcBorders>
              <w:top w:val="nil"/>
              <w:left w:val="nil"/>
              <w:bottom w:val="single" w:sz="4" w:space="0" w:color="auto"/>
              <w:right w:val="single" w:sz="4" w:space="0" w:color="BFBFBF"/>
            </w:tcBorders>
            <w:shd w:val="clear" w:color="000000" w:fill="FFFFFF"/>
            <w:noWrap/>
            <w:vAlign w:val="center"/>
            <w:hideMark/>
          </w:tcPr>
          <w:p w14:paraId="41BB73D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5</w:t>
            </w:r>
          </w:p>
        </w:tc>
        <w:tc>
          <w:tcPr>
            <w:tcW w:w="834" w:type="dxa"/>
            <w:tcBorders>
              <w:top w:val="nil"/>
              <w:left w:val="nil"/>
              <w:bottom w:val="single" w:sz="4" w:space="0" w:color="auto"/>
              <w:right w:val="single" w:sz="4" w:space="0" w:color="auto"/>
            </w:tcBorders>
            <w:shd w:val="clear" w:color="000000" w:fill="FFFFFF"/>
            <w:noWrap/>
            <w:vAlign w:val="center"/>
            <w:hideMark/>
          </w:tcPr>
          <w:p w14:paraId="4F58356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12</w:t>
            </w:r>
          </w:p>
        </w:tc>
      </w:tr>
      <w:tr w:rsidR="00BB0BE5" w:rsidRPr="005B3439" w14:paraId="33F39C16" w14:textId="77777777" w:rsidTr="00EA3E5A">
        <w:trPr>
          <w:trHeight w:val="255"/>
        </w:trPr>
        <w:tc>
          <w:tcPr>
            <w:tcW w:w="401" w:type="dxa"/>
            <w:vMerge/>
            <w:tcBorders>
              <w:top w:val="nil"/>
              <w:left w:val="nil"/>
              <w:bottom w:val="nil"/>
              <w:right w:val="nil"/>
            </w:tcBorders>
            <w:vAlign w:val="center"/>
            <w:hideMark/>
          </w:tcPr>
          <w:p w14:paraId="22F0F9F6"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11B2228B" w14:textId="2D22274A"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17"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79E3EF9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4</w:t>
            </w:r>
          </w:p>
        </w:tc>
        <w:tc>
          <w:tcPr>
            <w:tcW w:w="745" w:type="dxa"/>
            <w:tcBorders>
              <w:top w:val="nil"/>
              <w:left w:val="nil"/>
              <w:bottom w:val="single" w:sz="4" w:space="0" w:color="BFBFBF"/>
              <w:right w:val="single" w:sz="4" w:space="0" w:color="auto"/>
            </w:tcBorders>
            <w:shd w:val="clear" w:color="000000" w:fill="D9D9D9"/>
            <w:noWrap/>
            <w:vAlign w:val="center"/>
            <w:hideMark/>
          </w:tcPr>
          <w:p w14:paraId="386C079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236C167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8</w:t>
            </w:r>
          </w:p>
        </w:tc>
        <w:tc>
          <w:tcPr>
            <w:tcW w:w="922" w:type="dxa"/>
            <w:tcBorders>
              <w:top w:val="nil"/>
              <w:left w:val="nil"/>
              <w:bottom w:val="single" w:sz="4" w:space="0" w:color="BFBFBF"/>
              <w:right w:val="single" w:sz="4" w:space="0" w:color="BFBFBF"/>
            </w:tcBorders>
            <w:shd w:val="clear" w:color="000000" w:fill="D9D9D9"/>
            <w:noWrap/>
            <w:vAlign w:val="center"/>
            <w:hideMark/>
          </w:tcPr>
          <w:p w14:paraId="04A7325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0</w:t>
            </w:r>
          </w:p>
        </w:tc>
        <w:tc>
          <w:tcPr>
            <w:tcW w:w="927" w:type="dxa"/>
            <w:tcBorders>
              <w:top w:val="nil"/>
              <w:left w:val="nil"/>
              <w:bottom w:val="single" w:sz="4" w:space="0" w:color="BFBFBF"/>
              <w:right w:val="single" w:sz="4" w:space="0" w:color="BFBFBF"/>
            </w:tcBorders>
            <w:shd w:val="clear" w:color="000000" w:fill="D9D9D9"/>
            <w:noWrap/>
            <w:vAlign w:val="center"/>
            <w:hideMark/>
          </w:tcPr>
          <w:p w14:paraId="1D44172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5</w:t>
            </w:r>
          </w:p>
        </w:tc>
        <w:tc>
          <w:tcPr>
            <w:tcW w:w="704" w:type="dxa"/>
            <w:tcBorders>
              <w:top w:val="nil"/>
              <w:left w:val="nil"/>
              <w:bottom w:val="single" w:sz="4" w:space="0" w:color="BFBFBF"/>
              <w:right w:val="single" w:sz="4" w:space="0" w:color="BFBFBF"/>
            </w:tcBorders>
            <w:shd w:val="clear" w:color="000000" w:fill="D9D9D9"/>
            <w:noWrap/>
            <w:vAlign w:val="center"/>
            <w:hideMark/>
          </w:tcPr>
          <w:p w14:paraId="5838957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6</w:t>
            </w:r>
          </w:p>
        </w:tc>
        <w:tc>
          <w:tcPr>
            <w:tcW w:w="885" w:type="dxa"/>
            <w:tcBorders>
              <w:top w:val="nil"/>
              <w:left w:val="nil"/>
              <w:bottom w:val="single" w:sz="4" w:space="0" w:color="BFBFBF"/>
              <w:right w:val="single" w:sz="4" w:space="0" w:color="BFBFBF"/>
            </w:tcBorders>
            <w:shd w:val="clear" w:color="000000" w:fill="D9D9D9"/>
            <w:noWrap/>
            <w:vAlign w:val="center"/>
            <w:hideMark/>
          </w:tcPr>
          <w:p w14:paraId="0DCC05A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61</w:t>
            </w:r>
          </w:p>
        </w:tc>
        <w:tc>
          <w:tcPr>
            <w:tcW w:w="866" w:type="dxa"/>
            <w:tcBorders>
              <w:top w:val="nil"/>
              <w:left w:val="nil"/>
              <w:bottom w:val="single" w:sz="4" w:space="0" w:color="BFBFBF"/>
              <w:right w:val="single" w:sz="4" w:space="0" w:color="BFBFBF"/>
            </w:tcBorders>
            <w:shd w:val="clear" w:color="000000" w:fill="D9D9D9"/>
            <w:noWrap/>
            <w:vAlign w:val="center"/>
            <w:hideMark/>
          </w:tcPr>
          <w:p w14:paraId="67027DD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90</w:t>
            </w:r>
          </w:p>
        </w:tc>
        <w:tc>
          <w:tcPr>
            <w:tcW w:w="815" w:type="dxa"/>
            <w:tcBorders>
              <w:top w:val="nil"/>
              <w:left w:val="nil"/>
              <w:bottom w:val="single" w:sz="4" w:space="0" w:color="BFBFBF"/>
              <w:right w:val="single" w:sz="4" w:space="0" w:color="BFBFBF"/>
            </w:tcBorders>
            <w:shd w:val="clear" w:color="000000" w:fill="D9D9D9"/>
            <w:noWrap/>
            <w:vAlign w:val="center"/>
            <w:hideMark/>
          </w:tcPr>
          <w:p w14:paraId="65A2593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42</w:t>
            </w:r>
          </w:p>
        </w:tc>
        <w:tc>
          <w:tcPr>
            <w:tcW w:w="834" w:type="dxa"/>
            <w:tcBorders>
              <w:top w:val="nil"/>
              <w:left w:val="nil"/>
              <w:bottom w:val="single" w:sz="4" w:space="0" w:color="BFBFBF"/>
              <w:right w:val="single" w:sz="4" w:space="0" w:color="auto"/>
            </w:tcBorders>
            <w:shd w:val="clear" w:color="000000" w:fill="D9D9D9"/>
            <w:noWrap/>
            <w:vAlign w:val="center"/>
            <w:hideMark/>
          </w:tcPr>
          <w:p w14:paraId="2045E1C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02</w:t>
            </w:r>
          </w:p>
        </w:tc>
      </w:tr>
      <w:tr w:rsidR="00BB0BE5" w:rsidRPr="005B3439" w14:paraId="12474107" w14:textId="77777777" w:rsidTr="00EA3E5A">
        <w:trPr>
          <w:trHeight w:val="264"/>
        </w:trPr>
        <w:tc>
          <w:tcPr>
            <w:tcW w:w="401" w:type="dxa"/>
            <w:vMerge/>
            <w:tcBorders>
              <w:top w:val="nil"/>
              <w:left w:val="nil"/>
              <w:bottom w:val="nil"/>
              <w:right w:val="nil"/>
            </w:tcBorders>
            <w:vAlign w:val="center"/>
            <w:hideMark/>
          </w:tcPr>
          <w:p w14:paraId="23B7B715"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59F7783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05CBE32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79D5E45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1DA6F9D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13</w:t>
            </w:r>
          </w:p>
        </w:tc>
        <w:tc>
          <w:tcPr>
            <w:tcW w:w="922" w:type="dxa"/>
            <w:tcBorders>
              <w:top w:val="nil"/>
              <w:left w:val="nil"/>
              <w:bottom w:val="single" w:sz="4" w:space="0" w:color="BFBFBF"/>
              <w:right w:val="single" w:sz="4" w:space="0" w:color="BFBFBF"/>
            </w:tcBorders>
            <w:shd w:val="clear" w:color="000000" w:fill="D9D9D9"/>
            <w:noWrap/>
            <w:vAlign w:val="center"/>
            <w:hideMark/>
          </w:tcPr>
          <w:p w14:paraId="29CC55C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2</w:t>
            </w:r>
          </w:p>
        </w:tc>
        <w:tc>
          <w:tcPr>
            <w:tcW w:w="927" w:type="dxa"/>
            <w:tcBorders>
              <w:top w:val="nil"/>
              <w:left w:val="nil"/>
              <w:bottom w:val="single" w:sz="4" w:space="0" w:color="BFBFBF"/>
              <w:right w:val="single" w:sz="4" w:space="0" w:color="BFBFBF"/>
            </w:tcBorders>
            <w:shd w:val="clear" w:color="000000" w:fill="D9D9D9"/>
            <w:noWrap/>
            <w:vAlign w:val="center"/>
            <w:hideMark/>
          </w:tcPr>
          <w:p w14:paraId="1F025EA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5</w:t>
            </w:r>
          </w:p>
        </w:tc>
        <w:tc>
          <w:tcPr>
            <w:tcW w:w="704" w:type="dxa"/>
            <w:tcBorders>
              <w:top w:val="nil"/>
              <w:left w:val="nil"/>
              <w:bottom w:val="single" w:sz="4" w:space="0" w:color="BFBFBF"/>
              <w:right w:val="single" w:sz="4" w:space="0" w:color="BFBFBF"/>
            </w:tcBorders>
            <w:shd w:val="clear" w:color="000000" w:fill="D9D9D9"/>
            <w:noWrap/>
            <w:vAlign w:val="center"/>
            <w:hideMark/>
          </w:tcPr>
          <w:p w14:paraId="38F5CD1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1</w:t>
            </w:r>
          </w:p>
        </w:tc>
        <w:tc>
          <w:tcPr>
            <w:tcW w:w="885" w:type="dxa"/>
            <w:tcBorders>
              <w:top w:val="nil"/>
              <w:left w:val="nil"/>
              <w:bottom w:val="single" w:sz="4" w:space="0" w:color="BFBFBF"/>
              <w:right w:val="single" w:sz="4" w:space="0" w:color="BFBFBF"/>
            </w:tcBorders>
            <w:shd w:val="clear" w:color="000000" w:fill="D9D9D9"/>
            <w:noWrap/>
            <w:vAlign w:val="center"/>
            <w:hideMark/>
          </w:tcPr>
          <w:p w14:paraId="48CA9DF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6.02</w:t>
            </w:r>
          </w:p>
        </w:tc>
        <w:tc>
          <w:tcPr>
            <w:tcW w:w="866" w:type="dxa"/>
            <w:tcBorders>
              <w:top w:val="nil"/>
              <w:left w:val="nil"/>
              <w:bottom w:val="single" w:sz="4" w:space="0" w:color="BFBFBF"/>
              <w:right w:val="single" w:sz="4" w:space="0" w:color="BFBFBF"/>
            </w:tcBorders>
            <w:shd w:val="clear" w:color="000000" w:fill="D9D9D9"/>
            <w:noWrap/>
            <w:vAlign w:val="center"/>
            <w:hideMark/>
          </w:tcPr>
          <w:p w14:paraId="201ACAB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9</w:t>
            </w:r>
          </w:p>
        </w:tc>
        <w:tc>
          <w:tcPr>
            <w:tcW w:w="815" w:type="dxa"/>
            <w:tcBorders>
              <w:top w:val="nil"/>
              <w:left w:val="nil"/>
              <w:bottom w:val="single" w:sz="4" w:space="0" w:color="BFBFBF"/>
              <w:right w:val="single" w:sz="4" w:space="0" w:color="BFBFBF"/>
            </w:tcBorders>
            <w:shd w:val="clear" w:color="000000" w:fill="D9D9D9"/>
            <w:noWrap/>
            <w:vAlign w:val="center"/>
            <w:hideMark/>
          </w:tcPr>
          <w:p w14:paraId="3EDEF0D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14</w:t>
            </w:r>
          </w:p>
        </w:tc>
        <w:tc>
          <w:tcPr>
            <w:tcW w:w="834" w:type="dxa"/>
            <w:tcBorders>
              <w:top w:val="nil"/>
              <w:left w:val="nil"/>
              <w:bottom w:val="single" w:sz="4" w:space="0" w:color="BFBFBF"/>
              <w:right w:val="single" w:sz="4" w:space="0" w:color="auto"/>
            </w:tcBorders>
            <w:shd w:val="clear" w:color="000000" w:fill="D9D9D9"/>
            <w:noWrap/>
            <w:vAlign w:val="center"/>
            <w:hideMark/>
          </w:tcPr>
          <w:p w14:paraId="09C9802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45</w:t>
            </w:r>
          </w:p>
        </w:tc>
      </w:tr>
      <w:tr w:rsidR="00BB0BE5" w:rsidRPr="005B3439" w14:paraId="40A13F40" w14:textId="77777777" w:rsidTr="00EA3E5A">
        <w:trPr>
          <w:trHeight w:val="264"/>
        </w:trPr>
        <w:tc>
          <w:tcPr>
            <w:tcW w:w="401" w:type="dxa"/>
            <w:vMerge/>
            <w:tcBorders>
              <w:top w:val="nil"/>
              <w:left w:val="nil"/>
              <w:bottom w:val="nil"/>
              <w:right w:val="nil"/>
            </w:tcBorders>
            <w:vAlign w:val="center"/>
            <w:hideMark/>
          </w:tcPr>
          <w:p w14:paraId="529654A0"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6C3968F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717CF30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6184DE1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4147E96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w:t>
            </w:r>
          </w:p>
        </w:tc>
        <w:tc>
          <w:tcPr>
            <w:tcW w:w="922" w:type="dxa"/>
            <w:tcBorders>
              <w:top w:val="nil"/>
              <w:left w:val="nil"/>
              <w:bottom w:val="single" w:sz="4" w:space="0" w:color="BFBFBF"/>
              <w:right w:val="single" w:sz="4" w:space="0" w:color="BFBFBF"/>
            </w:tcBorders>
            <w:shd w:val="clear" w:color="000000" w:fill="D9D9D9"/>
            <w:noWrap/>
            <w:vAlign w:val="center"/>
            <w:hideMark/>
          </w:tcPr>
          <w:p w14:paraId="7ED1C2D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6</w:t>
            </w:r>
          </w:p>
        </w:tc>
        <w:tc>
          <w:tcPr>
            <w:tcW w:w="927" w:type="dxa"/>
            <w:tcBorders>
              <w:top w:val="nil"/>
              <w:left w:val="nil"/>
              <w:bottom w:val="single" w:sz="4" w:space="0" w:color="BFBFBF"/>
              <w:right w:val="single" w:sz="4" w:space="0" w:color="BFBFBF"/>
            </w:tcBorders>
            <w:shd w:val="clear" w:color="000000" w:fill="D9D9D9"/>
            <w:noWrap/>
            <w:vAlign w:val="center"/>
            <w:hideMark/>
          </w:tcPr>
          <w:p w14:paraId="502DD68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1</w:t>
            </w:r>
          </w:p>
        </w:tc>
        <w:tc>
          <w:tcPr>
            <w:tcW w:w="704" w:type="dxa"/>
            <w:tcBorders>
              <w:top w:val="nil"/>
              <w:left w:val="nil"/>
              <w:bottom w:val="single" w:sz="4" w:space="0" w:color="BFBFBF"/>
              <w:right w:val="single" w:sz="4" w:space="0" w:color="BFBFBF"/>
            </w:tcBorders>
            <w:shd w:val="clear" w:color="000000" w:fill="D9D9D9"/>
            <w:noWrap/>
            <w:vAlign w:val="center"/>
            <w:hideMark/>
          </w:tcPr>
          <w:p w14:paraId="098BDA1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0</w:t>
            </w:r>
          </w:p>
        </w:tc>
        <w:tc>
          <w:tcPr>
            <w:tcW w:w="885" w:type="dxa"/>
            <w:tcBorders>
              <w:top w:val="nil"/>
              <w:left w:val="nil"/>
              <w:bottom w:val="single" w:sz="4" w:space="0" w:color="BFBFBF"/>
              <w:right w:val="single" w:sz="4" w:space="0" w:color="BFBFBF"/>
            </w:tcBorders>
            <w:shd w:val="clear" w:color="000000" w:fill="D9D9D9"/>
            <w:noWrap/>
            <w:vAlign w:val="center"/>
            <w:hideMark/>
          </w:tcPr>
          <w:p w14:paraId="5539ED5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4</w:t>
            </w:r>
          </w:p>
        </w:tc>
        <w:tc>
          <w:tcPr>
            <w:tcW w:w="866" w:type="dxa"/>
            <w:tcBorders>
              <w:top w:val="nil"/>
              <w:left w:val="nil"/>
              <w:bottom w:val="single" w:sz="4" w:space="0" w:color="BFBFBF"/>
              <w:right w:val="single" w:sz="4" w:space="0" w:color="BFBFBF"/>
            </w:tcBorders>
            <w:shd w:val="clear" w:color="000000" w:fill="D9D9D9"/>
            <w:noWrap/>
            <w:vAlign w:val="center"/>
            <w:hideMark/>
          </w:tcPr>
          <w:p w14:paraId="2A53AFD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4</w:t>
            </w:r>
          </w:p>
        </w:tc>
        <w:tc>
          <w:tcPr>
            <w:tcW w:w="815" w:type="dxa"/>
            <w:tcBorders>
              <w:top w:val="nil"/>
              <w:left w:val="nil"/>
              <w:bottom w:val="single" w:sz="4" w:space="0" w:color="BFBFBF"/>
              <w:right w:val="single" w:sz="4" w:space="0" w:color="BFBFBF"/>
            </w:tcBorders>
            <w:shd w:val="clear" w:color="000000" w:fill="D9D9D9"/>
            <w:noWrap/>
            <w:vAlign w:val="center"/>
            <w:hideMark/>
          </w:tcPr>
          <w:p w14:paraId="678CFD7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3</w:t>
            </w:r>
          </w:p>
        </w:tc>
        <w:tc>
          <w:tcPr>
            <w:tcW w:w="834" w:type="dxa"/>
            <w:tcBorders>
              <w:top w:val="nil"/>
              <w:left w:val="nil"/>
              <w:bottom w:val="single" w:sz="4" w:space="0" w:color="BFBFBF"/>
              <w:right w:val="single" w:sz="4" w:space="0" w:color="auto"/>
            </w:tcBorders>
            <w:shd w:val="clear" w:color="000000" w:fill="D9D9D9"/>
            <w:noWrap/>
            <w:vAlign w:val="center"/>
            <w:hideMark/>
          </w:tcPr>
          <w:p w14:paraId="26E52AA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r>
      <w:tr w:rsidR="00BB0BE5" w:rsidRPr="005B3439" w14:paraId="4CF71EE9" w14:textId="77777777" w:rsidTr="00EA3E5A">
        <w:trPr>
          <w:trHeight w:val="264"/>
        </w:trPr>
        <w:tc>
          <w:tcPr>
            <w:tcW w:w="401" w:type="dxa"/>
            <w:vMerge/>
            <w:tcBorders>
              <w:top w:val="nil"/>
              <w:left w:val="nil"/>
              <w:bottom w:val="nil"/>
              <w:right w:val="nil"/>
            </w:tcBorders>
            <w:vAlign w:val="center"/>
            <w:hideMark/>
          </w:tcPr>
          <w:p w14:paraId="05044F26"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115D1091"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3A51412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5A3D2AA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779AB01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0</w:t>
            </w:r>
          </w:p>
        </w:tc>
        <w:tc>
          <w:tcPr>
            <w:tcW w:w="922" w:type="dxa"/>
            <w:tcBorders>
              <w:top w:val="nil"/>
              <w:left w:val="nil"/>
              <w:bottom w:val="single" w:sz="4" w:space="0" w:color="BFBFBF"/>
              <w:right w:val="single" w:sz="4" w:space="0" w:color="BFBFBF"/>
            </w:tcBorders>
            <w:shd w:val="clear" w:color="000000" w:fill="D9D9D9"/>
            <w:noWrap/>
            <w:vAlign w:val="center"/>
            <w:hideMark/>
          </w:tcPr>
          <w:p w14:paraId="0463727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9</w:t>
            </w:r>
          </w:p>
        </w:tc>
        <w:tc>
          <w:tcPr>
            <w:tcW w:w="927" w:type="dxa"/>
            <w:tcBorders>
              <w:top w:val="nil"/>
              <w:left w:val="nil"/>
              <w:bottom w:val="single" w:sz="4" w:space="0" w:color="BFBFBF"/>
              <w:right w:val="single" w:sz="4" w:space="0" w:color="BFBFBF"/>
            </w:tcBorders>
            <w:shd w:val="clear" w:color="000000" w:fill="D9D9D9"/>
            <w:noWrap/>
            <w:vAlign w:val="center"/>
            <w:hideMark/>
          </w:tcPr>
          <w:p w14:paraId="762B644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1</w:t>
            </w:r>
          </w:p>
        </w:tc>
        <w:tc>
          <w:tcPr>
            <w:tcW w:w="704" w:type="dxa"/>
            <w:tcBorders>
              <w:top w:val="nil"/>
              <w:left w:val="nil"/>
              <w:bottom w:val="single" w:sz="4" w:space="0" w:color="BFBFBF"/>
              <w:right w:val="single" w:sz="4" w:space="0" w:color="BFBFBF"/>
            </w:tcBorders>
            <w:shd w:val="clear" w:color="000000" w:fill="D9D9D9"/>
            <w:noWrap/>
            <w:vAlign w:val="center"/>
            <w:hideMark/>
          </w:tcPr>
          <w:p w14:paraId="79B3975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885" w:type="dxa"/>
            <w:tcBorders>
              <w:top w:val="nil"/>
              <w:left w:val="nil"/>
              <w:bottom w:val="single" w:sz="4" w:space="0" w:color="BFBFBF"/>
              <w:right w:val="single" w:sz="4" w:space="0" w:color="BFBFBF"/>
            </w:tcBorders>
            <w:shd w:val="clear" w:color="000000" w:fill="D9D9D9"/>
            <w:noWrap/>
            <w:vAlign w:val="center"/>
            <w:hideMark/>
          </w:tcPr>
          <w:p w14:paraId="79C2D06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2.04</w:t>
            </w:r>
          </w:p>
        </w:tc>
        <w:tc>
          <w:tcPr>
            <w:tcW w:w="866" w:type="dxa"/>
            <w:tcBorders>
              <w:top w:val="nil"/>
              <w:left w:val="nil"/>
              <w:bottom w:val="single" w:sz="4" w:space="0" w:color="BFBFBF"/>
              <w:right w:val="single" w:sz="4" w:space="0" w:color="BFBFBF"/>
            </w:tcBorders>
            <w:shd w:val="clear" w:color="000000" w:fill="D9D9D9"/>
            <w:noWrap/>
            <w:vAlign w:val="center"/>
            <w:hideMark/>
          </w:tcPr>
          <w:p w14:paraId="41C1145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87</w:t>
            </w:r>
          </w:p>
        </w:tc>
        <w:tc>
          <w:tcPr>
            <w:tcW w:w="815" w:type="dxa"/>
            <w:tcBorders>
              <w:top w:val="nil"/>
              <w:left w:val="nil"/>
              <w:bottom w:val="single" w:sz="4" w:space="0" w:color="BFBFBF"/>
              <w:right w:val="single" w:sz="4" w:space="0" w:color="BFBFBF"/>
            </w:tcBorders>
            <w:shd w:val="clear" w:color="000000" w:fill="D9D9D9"/>
            <w:noWrap/>
            <w:vAlign w:val="center"/>
            <w:hideMark/>
          </w:tcPr>
          <w:p w14:paraId="27365E9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46</w:t>
            </w:r>
          </w:p>
        </w:tc>
        <w:tc>
          <w:tcPr>
            <w:tcW w:w="834" w:type="dxa"/>
            <w:tcBorders>
              <w:top w:val="nil"/>
              <w:left w:val="nil"/>
              <w:bottom w:val="single" w:sz="4" w:space="0" w:color="BFBFBF"/>
              <w:right w:val="single" w:sz="4" w:space="0" w:color="auto"/>
            </w:tcBorders>
            <w:shd w:val="clear" w:color="000000" w:fill="D9D9D9"/>
            <w:noWrap/>
            <w:vAlign w:val="center"/>
            <w:hideMark/>
          </w:tcPr>
          <w:p w14:paraId="6BD7B2E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0.00</w:t>
            </w:r>
          </w:p>
        </w:tc>
      </w:tr>
      <w:tr w:rsidR="00BB0BE5" w:rsidRPr="005B3439" w14:paraId="767289CC" w14:textId="77777777" w:rsidTr="00EA3E5A">
        <w:trPr>
          <w:trHeight w:val="264"/>
        </w:trPr>
        <w:tc>
          <w:tcPr>
            <w:tcW w:w="401" w:type="dxa"/>
            <w:vMerge/>
            <w:tcBorders>
              <w:top w:val="nil"/>
              <w:left w:val="nil"/>
              <w:bottom w:val="nil"/>
              <w:right w:val="nil"/>
            </w:tcBorders>
            <w:vAlign w:val="center"/>
            <w:hideMark/>
          </w:tcPr>
          <w:p w14:paraId="3F69A623"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5317703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4538F69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000000" w:fill="D9D9D9"/>
            <w:noWrap/>
            <w:vAlign w:val="center"/>
            <w:hideMark/>
          </w:tcPr>
          <w:p w14:paraId="3558444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906" w:type="dxa"/>
            <w:tcBorders>
              <w:top w:val="nil"/>
              <w:left w:val="single" w:sz="4" w:space="0" w:color="BFBFBF"/>
              <w:bottom w:val="single" w:sz="4" w:space="0" w:color="auto"/>
              <w:right w:val="single" w:sz="4" w:space="0" w:color="BFBFBF"/>
            </w:tcBorders>
            <w:shd w:val="clear" w:color="000000" w:fill="D9D9D9"/>
            <w:noWrap/>
            <w:vAlign w:val="center"/>
            <w:hideMark/>
          </w:tcPr>
          <w:p w14:paraId="163F968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00</w:t>
            </w:r>
          </w:p>
        </w:tc>
        <w:tc>
          <w:tcPr>
            <w:tcW w:w="922" w:type="dxa"/>
            <w:tcBorders>
              <w:top w:val="nil"/>
              <w:left w:val="nil"/>
              <w:bottom w:val="single" w:sz="4" w:space="0" w:color="auto"/>
              <w:right w:val="single" w:sz="4" w:space="0" w:color="BFBFBF"/>
            </w:tcBorders>
            <w:shd w:val="clear" w:color="000000" w:fill="D9D9D9"/>
            <w:noWrap/>
            <w:vAlign w:val="center"/>
            <w:hideMark/>
          </w:tcPr>
          <w:p w14:paraId="207EB13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00</w:t>
            </w:r>
          </w:p>
        </w:tc>
        <w:tc>
          <w:tcPr>
            <w:tcW w:w="927" w:type="dxa"/>
            <w:tcBorders>
              <w:top w:val="nil"/>
              <w:left w:val="nil"/>
              <w:bottom w:val="single" w:sz="4" w:space="0" w:color="auto"/>
              <w:right w:val="single" w:sz="4" w:space="0" w:color="BFBFBF"/>
            </w:tcBorders>
            <w:shd w:val="clear" w:color="000000" w:fill="D9D9D9"/>
            <w:noWrap/>
            <w:vAlign w:val="center"/>
            <w:hideMark/>
          </w:tcPr>
          <w:p w14:paraId="3761E56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00</w:t>
            </w:r>
          </w:p>
        </w:tc>
        <w:tc>
          <w:tcPr>
            <w:tcW w:w="704" w:type="dxa"/>
            <w:tcBorders>
              <w:top w:val="nil"/>
              <w:left w:val="nil"/>
              <w:bottom w:val="single" w:sz="4" w:space="0" w:color="auto"/>
              <w:right w:val="single" w:sz="4" w:space="0" w:color="BFBFBF"/>
            </w:tcBorders>
            <w:shd w:val="clear" w:color="000000" w:fill="D9D9D9"/>
            <w:noWrap/>
            <w:vAlign w:val="center"/>
            <w:hideMark/>
          </w:tcPr>
          <w:p w14:paraId="41AA400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00</w:t>
            </w:r>
          </w:p>
        </w:tc>
        <w:tc>
          <w:tcPr>
            <w:tcW w:w="885" w:type="dxa"/>
            <w:tcBorders>
              <w:top w:val="nil"/>
              <w:left w:val="nil"/>
              <w:bottom w:val="single" w:sz="4" w:space="0" w:color="auto"/>
              <w:right w:val="single" w:sz="4" w:space="0" w:color="BFBFBF"/>
            </w:tcBorders>
            <w:shd w:val="clear" w:color="000000" w:fill="D9D9D9"/>
            <w:noWrap/>
            <w:vAlign w:val="center"/>
            <w:hideMark/>
          </w:tcPr>
          <w:p w14:paraId="3B678C2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00</w:t>
            </w:r>
          </w:p>
        </w:tc>
        <w:tc>
          <w:tcPr>
            <w:tcW w:w="866" w:type="dxa"/>
            <w:tcBorders>
              <w:top w:val="nil"/>
              <w:left w:val="nil"/>
              <w:bottom w:val="single" w:sz="4" w:space="0" w:color="auto"/>
              <w:right w:val="single" w:sz="4" w:space="0" w:color="BFBFBF"/>
            </w:tcBorders>
            <w:shd w:val="clear" w:color="000000" w:fill="D9D9D9"/>
            <w:noWrap/>
            <w:vAlign w:val="center"/>
            <w:hideMark/>
          </w:tcPr>
          <w:p w14:paraId="0E77DFA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00</w:t>
            </w:r>
          </w:p>
        </w:tc>
        <w:tc>
          <w:tcPr>
            <w:tcW w:w="815" w:type="dxa"/>
            <w:tcBorders>
              <w:top w:val="nil"/>
              <w:left w:val="nil"/>
              <w:bottom w:val="single" w:sz="4" w:space="0" w:color="auto"/>
              <w:right w:val="single" w:sz="4" w:space="0" w:color="BFBFBF"/>
            </w:tcBorders>
            <w:shd w:val="clear" w:color="000000" w:fill="D9D9D9"/>
            <w:noWrap/>
            <w:vAlign w:val="center"/>
            <w:hideMark/>
          </w:tcPr>
          <w:p w14:paraId="27CBC15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00</w:t>
            </w:r>
          </w:p>
        </w:tc>
        <w:tc>
          <w:tcPr>
            <w:tcW w:w="834" w:type="dxa"/>
            <w:tcBorders>
              <w:top w:val="nil"/>
              <w:left w:val="nil"/>
              <w:bottom w:val="single" w:sz="4" w:space="0" w:color="auto"/>
              <w:right w:val="single" w:sz="4" w:space="0" w:color="auto"/>
            </w:tcBorders>
            <w:shd w:val="clear" w:color="000000" w:fill="D9D9D9"/>
            <w:noWrap/>
            <w:vAlign w:val="center"/>
            <w:hideMark/>
          </w:tcPr>
          <w:p w14:paraId="4EC4FED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00</w:t>
            </w:r>
          </w:p>
        </w:tc>
      </w:tr>
      <w:tr w:rsidR="00BB0BE5" w:rsidRPr="005B3439" w14:paraId="78688C8D" w14:textId="77777777" w:rsidTr="00EA3E5A">
        <w:trPr>
          <w:trHeight w:val="255"/>
        </w:trPr>
        <w:tc>
          <w:tcPr>
            <w:tcW w:w="401" w:type="dxa"/>
            <w:vMerge/>
            <w:tcBorders>
              <w:top w:val="nil"/>
              <w:left w:val="nil"/>
              <w:bottom w:val="nil"/>
              <w:right w:val="nil"/>
            </w:tcBorders>
            <w:vAlign w:val="center"/>
            <w:hideMark/>
          </w:tcPr>
          <w:p w14:paraId="231D60AE"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3912B99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1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E65DF0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P</w:t>
            </w:r>
          </w:p>
        </w:tc>
        <w:tc>
          <w:tcPr>
            <w:tcW w:w="745" w:type="dxa"/>
            <w:tcBorders>
              <w:top w:val="nil"/>
              <w:left w:val="nil"/>
              <w:bottom w:val="single" w:sz="4" w:space="0" w:color="BFBFBF"/>
              <w:right w:val="single" w:sz="4" w:space="0" w:color="auto"/>
            </w:tcBorders>
            <w:shd w:val="clear" w:color="auto" w:fill="auto"/>
            <w:noWrap/>
            <w:vAlign w:val="center"/>
            <w:hideMark/>
          </w:tcPr>
          <w:p w14:paraId="4529998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906"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67F2F02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05</w:t>
            </w:r>
          </w:p>
        </w:tc>
        <w:tc>
          <w:tcPr>
            <w:tcW w:w="922" w:type="dxa"/>
            <w:tcBorders>
              <w:top w:val="single" w:sz="4" w:space="0" w:color="BFBFBF"/>
              <w:left w:val="nil"/>
              <w:bottom w:val="single" w:sz="4" w:space="0" w:color="BFBFBF"/>
              <w:right w:val="single" w:sz="4" w:space="0" w:color="BFBFBF"/>
            </w:tcBorders>
            <w:shd w:val="clear" w:color="000000" w:fill="FFFFFF"/>
            <w:noWrap/>
            <w:vAlign w:val="center"/>
            <w:hideMark/>
          </w:tcPr>
          <w:p w14:paraId="6DF3355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3</w:t>
            </w:r>
          </w:p>
        </w:tc>
        <w:tc>
          <w:tcPr>
            <w:tcW w:w="927" w:type="dxa"/>
            <w:tcBorders>
              <w:top w:val="nil"/>
              <w:left w:val="nil"/>
              <w:bottom w:val="nil"/>
              <w:right w:val="nil"/>
            </w:tcBorders>
            <w:shd w:val="clear" w:color="auto" w:fill="auto"/>
            <w:noWrap/>
            <w:vAlign w:val="center"/>
            <w:hideMark/>
          </w:tcPr>
          <w:p w14:paraId="2653625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4</w:t>
            </w:r>
          </w:p>
        </w:tc>
        <w:tc>
          <w:tcPr>
            <w:tcW w:w="704"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67F1768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2</w:t>
            </w:r>
          </w:p>
        </w:tc>
        <w:tc>
          <w:tcPr>
            <w:tcW w:w="885" w:type="dxa"/>
            <w:tcBorders>
              <w:top w:val="single" w:sz="4" w:space="0" w:color="BFBFBF"/>
              <w:left w:val="nil"/>
              <w:bottom w:val="single" w:sz="4" w:space="0" w:color="BFBFBF"/>
              <w:right w:val="single" w:sz="4" w:space="0" w:color="BFBFBF"/>
            </w:tcBorders>
            <w:shd w:val="clear" w:color="000000" w:fill="FFFFFF"/>
            <w:noWrap/>
            <w:vAlign w:val="center"/>
            <w:hideMark/>
          </w:tcPr>
          <w:p w14:paraId="355C223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5.60</w:t>
            </w:r>
          </w:p>
        </w:tc>
        <w:tc>
          <w:tcPr>
            <w:tcW w:w="866" w:type="dxa"/>
            <w:tcBorders>
              <w:top w:val="single" w:sz="4" w:space="0" w:color="BFBFBF"/>
              <w:left w:val="nil"/>
              <w:bottom w:val="single" w:sz="4" w:space="0" w:color="BFBFBF"/>
              <w:right w:val="single" w:sz="4" w:space="0" w:color="BFBFBF"/>
            </w:tcBorders>
            <w:shd w:val="clear" w:color="000000" w:fill="FFFFFF"/>
            <w:noWrap/>
            <w:vAlign w:val="center"/>
            <w:hideMark/>
          </w:tcPr>
          <w:p w14:paraId="2A9921F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70</w:t>
            </w:r>
          </w:p>
        </w:tc>
        <w:tc>
          <w:tcPr>
            <w:tcW w:w="815" w:type="dxa"/>
            <w:tcBorders>
              <w:top w:val="single" w:sz="4" w:space="0" w:color="BFBFBF"/>
              <w:left w:val="nil"/>
              <w:bottom w:val="single" w:sz="4" w:space="0" w:color="BFBFBF"/>
              <w:right w:val="single" w:sz="4" w:space="0" w:color="BFBFBF"/>
            </w:tcBorders>
            <w:shd w:val="clear" w:color="000000" w:fill="FFFFFF"/>
            <w:noWrap/>
            <w:vAlign w:val="center"/>
            <w:hideMark/>
          </w:tcPr>
          <w:p w14:paraId="4FB820D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59</w:t>
            </w:r>
          </w:p>
        </w:tc>
        <w:tc>
          <w:tcPr>
            <w:tcW w:w="834" w:type="dxa"/>
            <w:tcBorders>
              <w:top w:val="single" w:sz="4" w:space="0" w:color="BFBFBF"/>
              <w:left w:val="nil"/>
              <w:bottom w:val="single" w:sz="4" w:space="0" w:color="BFBFBF"/>
              <w:right w:val="single" w:sz="4" w:space="0" w:color="auto"/>
            </w:tcBorders>
            <w:shd w:val="clear" w:color="000000" w:fill="FFFFFF"/>
            <w:noWrap/>
            <w:vAlign w:val="center"/>
            <w:hideMark/>
          </w:tcPr>
          <w:p w14:paraId="65D0054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33</w:t>
            </w:r>
          </w:p>
        </w:tc>
      </w:tr>
      <w:tr w:rsidR="00BB0BE5" w:rsidRPr="005B3439" w14:paraId="6CFA4930" w14:textId="77777777" w:rsidTr="00EA3E5A">
        <w:trPr>
          <w:trHeight w:val="264"/>
        </w:trPr>
        <w:tc>
          <w:tcPr>
            <w:tcW w:w="401" w:type="dxa"/>
            <w:vMerge/>
            <w:tcBorders>
              <w:top w:val="nil"/>
              <w:left w:val="nil"/>
              <w:bottom w:val="nil"/>
              <w:right w:val="nil"/>
            </w:tcBorders>
            <w:vAlign w:val="center"/>
            <w:hideMark/>
          </w:tcPr>
          <w:p w14:paraId="5DE4E9CB"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31E9F23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76FE80F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1CA6AB7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410DF54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66</w:t>
            </w:r>
          </w:p>
        </w:tc>
        <w:tc>
          <w:tcPr>
            <w:tcW w:w="922" w:type="dxa"/>
            <w:tcBorders>
              <w:top w:val="nil"/>
              <w:left w:val="nil"/>
              <w:bottom w:val="single" w:sz="4" w:space="0" w:color="BFBFBF"/>
              <w:right w:val="single" w:sz="4" w:space="0" w:color="BFBFBF"/>
            </w:tcBorders>
            <w:shd w:val="clear" w:color="000000" w:fill="FFFFFF"/>
            <w:noWrap/>
            <w:vAlign w:val="center"/>
            <w:hideMark/>
          </w:tcPr>
          <w:p w14:paraId="4F87DCA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5</w:t>
            </w:r>
          </w:p>
        </w:tc>
        <w:tc>
          <w:tcPr>
            <w:tcW w:w="927" w:type="dxa"/>
            <w:tcBorders>
              <w:top w:val="single" w:sz="4" w:space="0" w:color="BFBFBF"/>
              <w:left w:val="nil"/>
              <w:bottom w:val="single" w:sz="4" w:space="0" w:color="BFBFBF"/>
              <w:right w:val="single" w:sz="4" w:space="0" w:color="BFBFBF"/>
            </w:tcBorders>
            <w:shd w:val="clear" w:color="000000" w:fill="FFFFFF"/>
            <w:noWrap/>
            <w:vAlign w:val="center"/>
            <w:hideMark/>
          </w:tcPr>
          <w:p w14:paraId="2A295C3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8</w:t>
            </w:r>
          </w:p>
        </w:tc>
        <w:tc>
          <w:tcPr>
            <w:tcW w:w="704" w:type="dxa"/>
            <w:tcBorders>
              <w:top w:val="nil"/>
              <w:left w:val="nil"/>
              <w:bottom w:val="single" w:sz="4" w:space="0" w:color="BFBFBF"/>
              <w:right w:val="single" w:sz="4" w:space="0" w:color="BFBFBF"/>
            </w:tcBorders>
            <w:shd w:val="clear" w:color="000000" w:fill="FFFFFF"/>
            <w:noWrap/>
            <w:vAlign w:val="center"/>
            <w:hideMark/>
          </w:tcPr>
          <w:p w14:paraId="0FC3B0D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98</w:t>
            </w:r>
          </w:p>
        </w:tc>
        <w:tc>
          <w:tcPr>
            <w:tcW w:w="885" w:type="dxa"/>
            <w:tcBorders>
              <w:top w:val="nil"/>
              <w:left w:val="nil"/>
              <w:bottom w:val="single" w:sz="4" w:space="0" w:color="BFBFBF"/>
              <w:right w:val="single" w:sz="4" w:space="0" w:color="BFBFBF"/>
            </w:tcBorders>
            <w:shd w:val="clear" w:color="000000" w:fill="FFFFFF"/>
            <w:noWrap/>
            <w:vAlign w:val="center"/>
            <w:hideMark/>
          </w:tcPr>
          <w:p w14:paraId="6164733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7.23</w:t>
            </w:r>
          </w:p>
        </w:tc>
        <w:tc>
          <w:tcPr>
            <w:tcW w:w="866" w:type="dxa"/>
            <w:tcBorders>
              <w:top w:val="nil"/>
              <w:left w:val="nil"/>
              <w:bottom w:val="single" w:sz="4" w:space="0" w:color="BFBFBF"/>
              <w:right w:val="single" w:sz="4" w:space="0" w:color="BFBFBF"/>
            </w:tcBorders>
            <w:shd w:val="clear" w:color="000000" w:fill="FFFFFF"/>
            <w:noWrap/>
            <w:vAlign w:val="center"/>
            <w:hideMark/>
          </w:tcPr>
          <w:p w14:paraId="65A5AF0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17</w:t>
            </w:r>
          </w:p>
        </w:tc>
        <w:tc>
          <w:tcPr>
            <w:tcW w:w="815" w:type="dxa"/>
            <w:tcBorders>
              <w:top w:val="nil"/>
              <w:left w:val="nil"/>
              <w:bottom w:val="single" w:sz="4" w:space="0" w:color="BFBFBF"/>
              <w:right w:val="single" w:sz="4" w:space="0" w:color="BFBFBF"/>
            </w:tcBorders>
            <w:shd w:val="clear" w:color="000000" w:fill="FFFFFF"/>
            <w:noWrap/>
            <w:vAlign w:val="center"/>
            <w:hideMark/>
          </w:tcPr>
          <w:p w14:paraId="2039289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23</w:t>
            </w:r>
          </w:p>
        </w:tc>
        <w:tc>
          <w:tcPr>
            <w:tcW w:w="834" w:type="dxa"/>
            <w:tcBorders>
              <w:top w:val="nil"/>
              <w:left w:val="nil"/>
              <w:bottom w:val="single" w:sz="4" w:space="0" w:color="BFBFBF"/>
              <w:right w:val="single" w:sz="4" w:space="0" w:color="auto"/>
            </w:tcBorders>
            <w:shd w:val="clear" w:color="000000" w:fill="FFFFFF"/>
            <w:noWrap/>
            <w:vAlign w:val="center"/>
            <w:hideMark/>
          </w:tcPr>
          <w:p w14:paraId="4BD607E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1.98</w:t>
            </w:r>
          </w:p>
        </w:tc>
      </w:tr>
      <w:tr w:rsidR="00BB0BE5" w:rsidRPr="005B3439" w14:paraId="54103E6F" w14:textId="77777777" w:rsidTr="00EA3E5A">
        <w:trPr>
          <w:trHeight w:val="264"/>
        </w:trPr>
        <w:tc>
          <w:tcPr>
            <w:tcW w:w="401" w:type="dxa"/>
            <w:vMerge/>
            <w:tcBorders>
              <w:top w:val="nil"/>
              <w:left w:val="nil"/>
              <w:bottom w:val="nil"/>
              <w:right w:val="nil"/>
            </w:tcBorders>
            <w:vAlign w:val="center"/>
            <w:hideMark/>
          </w:tcPr>
          <w:p w14:paraId="58D6A495"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3D74C291"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435917B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4BF03FB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5AC9471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922" w:type="dxa"/>
            <w:tcBorders>
              <w:top w:val="nil"/>
              <w:left w:val="nil"/>
              <w:bottom w:val="single" w:sz="4" w:space="0" w:color="BFBFBF"/>
              <w:right w:val="single" w:sz="4" w:space="0" w:color="BFBFBF"/>
            </w:tcBorders>
            <w:shd w:val="clear" w:color="000000" w:fill="FFFFFF"/>
            <w:noWrap/>
            <w:vAlign w:val="center"/>
            <w:hideMark/>
          </w:tcPr>
          <w:p w14:paraId="76B82D1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27" w:type="dxa"/>
            <w:tcBorders>
              <w:top w:val="nil"/>
              <w:left w:val="nil"/>
              <w:bottom w:val="single" w:sz="4" w:space="0" w:color="BFBFBF"/>
              <w:right w:val="single" w:sz="4" w:space="0" w:color="BFBFBF"/>
            </w:tcBorders>
            <w:shd w:val="clear" w:color="000000" w:fill="FFFFFF"/>
            <w:noWrap/>
            <w:vAlign w:val="center"/>
            <w:hideMark/>
          </w:tcPr>
          <w:p w14:paraId="12A7BED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704" w:type="dxa"/>
            <w:tcBorders>
              <w:top w:val="nil"/>
              <w:left w:val="nil"/>
              <w:bottom w:val="single" w:sz="4" w:space="0" w:color="BFBFBF"/>
              <w:right w:val="single" w:sz="4" w:space="0" w:color="BFBFBF"/>
            </w:tcBorders>
            <w:shd w:val="clear" w:color="000000" w:fill="FFFFFF"/>
            <w:noWrap/>
            <w:vAlign w:val="center"/>
            <w:hideMark/>
          </w:tcPr>
          <w:p w14:paraId="48517AD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85" w:type="dxa"/>
            <w:tcBorders>
              <w:top w:val="nil"/>
              <w:left w:val="nil"/>
              <w:bottom w:val="single" w:sz="4" w:space="0" w:color="BFBFBF"/>
              <w:right w:val="single" w:sz="4" w:space="0" w:color="BFBFBF"/>
            </w:tcBorders>
            <w:shd w:val="clear" w:color="000000" w:fill="FFFFFF"/>
            <w:noWrap/>
            <w:vAlign w:val="center"/>
            <w:hideMark/>
          </w:tcPr>
          <w:p w14:paraId="78E2C5D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4</w:t>
            </w:r>
          </w:p>
        </w:tc>
        <w:tc>
          <w:tcPr>
            <w:tcW w:w="866" w:type="dxa"/>
            <w:tcBorders>
              <w:top w:val="nil"/>
              <w:left w:val="nil"/>
              <w:bottom w:val="single" w:sz="4" w:space="0" w:color="BFBFBF"/>
              <w:right w:val="single" w:sz="4" w:space="0" w:color="BFBFBF"/>
            </w:tcBorders>
            <w:shd w:val="clear" w:color="000000" w:fill="FFFFFF"/>
            <w:noWrap/>
            <w:vAlign w:val="center"/>
            <w:hideMark/>
          </w:tcPr>
          <w:p w14:paraId="2ECE038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15" w:type="dxa"/>
            <w:tcBorders>
              <w:top w:val="nil"/>
              <w:left w:val="nil"/>
              <w:bottom w:val="single" w:sz="4" w:space="0" w:color="BFBFBF"/>
              <w:right w:val="single" w:sz="4" w:space="0" w:color="BFBFBF"/>
            </w:tcBorders>
            <w:shd w:val="clear" w:color="000000" w:fill="FFFFFF"/>
            <w:noWrap/>
            <w:vAlign w:val="center"/>
            <w:hideMark/>
          </w:tcPr>
          <w:p w14:paraId="306B4F0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34" w:type="dxa"/>
            <w:tcBorders>
              <w:top w:val="nil"/>
              <w:left w:val="nil"/>
              <w:bottom w:val="single" w:sz="4" w:space="0" w:color="BFBFBF"/>
              <w:right w:val="single" w:sz="4" w:space="0" w:color="auto"/>
            </w:tcBorders>
            <w:shd w:val="clear" w:color="000000" w:fill="FFFFFF"/>
            <w:noWrap/>
            <w:vAlign w:val="center"/>
            <w:hideMark/>
          </w:tcPr>
          <w:p w14:paraId="1FC4983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r>
      <w:tr w:rsidR="00BB0BE5" w:rsidRPr="005B3439" w14:paraId="387A56C0" w14:textId="77777777" w:rsidTr="00EA3E5A">
        <w:trPr>
          <w:trHeight w:val="264"/>
        </w:trPr>
        <w:tc>
          <w:tcPr>
            <w:tcW w:w="401" w:type="dxa"/>
            <w:vMerge/>
            <w:tcBorders>
              <w:top w:val="nil"/>
              <w:left w:val="nil"/>
              <w:bottom w:val="nil"/>
              <w:right w:val="nil"/>
            </w:tcBorders>
            <w:vAlign w:val="center"/>
            <w:hideMark/>
          </w:tcPr>
          <w:p w14:paraId="0E381AF8"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196F4C2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5DC82BA9"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633FC98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2123702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2.00</w:t>
            </w:r>
          </w:p>
        </w:tc>
        <w:tc>
          <w:tcPr>
            <w:tcW w:w="922" w:type="dxa"/>
            <w:tcBorders>
              <w:top w:val="nil"/>
              <w:left w:val="nil"/>
              <w:bottom w:val="single" w:sz="4" w:space="0" w:color="BFBFBF"/>
              <w:right w:val="single" w:sz="4" w:space="0" w:color="BFBFBF"/>
            </w:tcBorders>
            <w:shd w:val="clear" w:color="000000" w:fill="FFFFFF"/>
            <w:noWrap/>
            <w:vAlign w:val="center"/>
            <w:hideMark/>
          </w:tcPr>
          <w:p w14:paraId="67914FE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90</w:t>
            </w:r>
          </w:p>
        </w:tc>
        <w:tc>
          <w:tcPr>
            <w:tcW w:w="927" w:type="dxa"/>
            <w:tcBorders>
              <w:top w:val="nil"/>
              <w:left w:val="nil"/>
              <w:bottom w:val="single" w:sz="4" w:space="0" w:color="BFBFBF"/>
              <w:right w:val="single" w:sz="4" w:space="0" w:color="BFBFBF"/>
            </w:tcBorders>
            <w:shd w:val="clear" w:color="000000" w:fill="FFFFFF"/>
            <w:noWrap/>
            <w:vAlign w:val="center"/>
            <w:hideMark/>
          </w:tcPr>
          <w:p w14:paraId="4CB3D17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1</w:t>
            </w:r>
          </w:p>
        </w:tc>
        <w:tc>
          <w:tcPr>
            <w:tcW w:w="704" w:type="dxa"/>
            <w:tcBorders>
              <w:top w:val="nil"/>
              <w:left w:val="nil"/>
              <w:bottom w:val="single" w:sz="4" w:space="0" w:color="BFBFBF"/>
              <w:right w:val="single" w:sz="4" w:space="0" w:color="BFBFBF"/>
            </w:tcBorders>
            <w:shd w:val="clear" w:color="000000" w:fill="FFFFFF"/>
            <w:noWrap/>
            <w:vAlign w:val="center"/>
            <w:hideMark/>
          </w:tcPr>
          <w:p w14:paraId="2977E66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c>
          <w:tcPr>
            <w:tcW w:w="885" w:type="dxa"/>
            <w:tcBorders>
              <w:top w:val="nil"/>
              <w:left w:val="nil"/>
              <w:bottom w:val="single" w:sz="4" w:space="0" w:color="BFBFBF"/>
              <w:right w:val="single" w:sz="4" w:space="0" w:color="BFBFBF"/>
            </w:tcBorders>
            <w:shd w:val="clear" w:color="000000" w:fill="FFFFFF"/>
            <w:noWrap/>
            <w:vAlign w:val="center"/>
            <w:hideMark/>
          </w:tcPr>
          <w:p w14:paraId="77CEAFE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7.00</w:t>
            </w:r>
          </w:p>
        </w:tc>
        <w:tc>
          <w:tcPr>
            <w:tcW w:w="866" w:type="dxa"/>
            <w:tcBorders>
              <w:top w:val="nil"/>
              <w:left w:val="nil"/>
              <w:bottom w:val="single" w:sz="4" w:space="0" w:color="BFBFBF"/>
              <w:right w:val="single" w:sz="4" w:space="0" w:color="BFBFBF"/>
            </w:tcBorders>
            <w:shd w:val="clear" w:color="000000" w:fill="FFFFFF"/>
            <w:noWrap/>
            <w:vAlign w:val="center"/>
            <w:hideMark/>
          </w:tcPr>
          <w:p w14:paraId="4F3FB48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1.00</w:t>
            </w:r>
          </w:p>
        </w:tc>
        <w:tc>
          <w:tcPr>
            <w:tcW w:w="815" w:type="dxa"/>
            <w:tcBorders>
              <w:top w:val="nil"/>
              <w:left w:val="nil"/>
              <w:bottom w:val="single" w:sz="4" w:space="0" w:color="BFBFBF"/>
              <w:right w:val="single" w:sz="4" w:space="0" w:color="BFBFBF"/>
            </w:tcBorders>
            <w:shd w:val="clear" w:color="000000" w:fill="FFFFFF"/>
            <w:noWrap/>
            <w:vAlign w:val="center"/>
            <w:hideMark/>
          </w:tcPr>
          <w:p w14:paraId="59FE212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3.00</w:t>
            </w:r>
          </w:p>
        </w:tc>
        <w:tc>
          <w:tcPr>
            <w:tcW w:w="834" w:type="dxa"/>
            <w:tcBorders>
              <w:top w:val="nil"/>
              <w:left w:val="nil"/>
              <w:bottom w:val="single" w:sz="4" w:space="0" w:color="BFBFBF"/>
              <w:right w:val="single" w:sz="4" w:space="0" w:color="auto"/>
            </w:tcBorders>
            <w:shd w:val="clear" w:color="000000" w:fill="FFFFFF"/>
            <w:noWrap/>
            <w:vAlign w:val="center"/>
            <w:hideMark/>
          </w:tcPr>
          <w:p w14:paraId="054B655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74.00</w:t>
            </w:r>
          </w:p>
        </w:tc>
      </w:tr>
      <w:tr w:rsidR="00BB0BE5" w:rsidRPr="005B3439" w14:paraId="2F7F31C8" w14:textId="77777777" w:rsidTr="00EA3E5A">
        <w:trPr>
          <w:trHeight w:val="264"/>
        </w:trPr>
        <w:tc>
          <w:tcPr>
            <w:tcW w:w="401" w:type="dxa"/>
            <w:vMerge/>
            <w:tcBorders>
              <w:top w:val="nil"/>
              <w:left w:val="nil"/>
              <w:bottom w:val="nil"/>
              <w:right w:val="nil"/>
            </w:tcBorders>
            <w:vAlign w:val="center"/>
            <w:hideMark/>
          </w:tcPr>
          <w:p w14:paraId="485ECF6D"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784873F7"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0E95D61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auto" w:fill="auto"/>
            <w:noWrap/>
            <w:vAlign w:val="center"/>
            <w:hideMark/>
          </w:tcPr>
          <w:p w14:paraId="4662F109" w14:textId="50C4F2EA" w:rsidR="00BB0BE5"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p w14:paraId="2543513A" w14:textId="34A2033C"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906" w:type="dxa"/>
            <w:tcBorders>
              <w:top w:val="nil"/>
              <w:left w:val="single" w:sz="4" w:space="0" w:color="BFBFBF"/>
              <w:bottom w:val="single" w:sz="4" w:space="0" w:color="auto"/>
              <w:right w:val="single" w:sz="4" w:space="0" w:color="BFBFBF"/>
            </w:tcBorders>
            <w:shd w:val="clear" w:color="000000" w:fill="FFFFFF"/>
            <w:noWrap/>
            <w:vAlign w:val="center"/>
            <w:hideMark/>
          </w:tcPr>
          <w:p w14:paraId="228FF73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46</w:t>
            </w:r>
          </w:p>
        </w:tc>
        <w:tc>
          <w:tcPr>
            <w:tcW w:w="922" w:type="dxa"/>
            <w:tcBorders>
              <w:top w:val="nil"/>
              <w:left w:val="nil"/>
              <w:bottom w:val="single" w:sz="4" w:space="0" w:color="auto"/>
              <w:right w:val="single" w:sz="4" w:space="0" w:color="BFBFBF"/>
            </w:tcBorders>
            <w:shd w:val="clear" w:color="000000" w:fill="FFFFFF"/>
            <w:noWrap/>
            <w:vAlign w:val="center"/>
            <w:hideMark/>
          </w:tcPr>
          <w:p w14:paraId="080C987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9</w:t>
            </w:r>
          </w:p>
        </w:tc>
        <w:tc>
          <w:tcPr>
            <w:tcW w:w="927" w:type="dxa"/>
            <w:tcBorders>
              <w:top w:val="nil"/>
              <w:left w:val="nil"/>
              <w:bottom w:val="single" w:sz="4" w:space="0" w:color="auto"/>
              <w:right w:val="single" w:sz="4" w:space="0" w:color="BFBFBF"/>
            </w:tcBorders>
            <w:shd w:val="clear" w:color="000000" w:fill="FFFFFF"/>
            <w:noWrap/>
            <w:vAlign w:val="center"/>
            <w:hideMark/>
          </w:tcPr>
          <w:p w14:paraId="66427EC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8</w:t>
            </w:r>
          </w:p>
        </w:tc>
        <w:tc>
          <w:tcPr>
            <w:tcW w:w="704" w:type="dxa"/>
            <w:tcBorders>
              <w:top w:val="nil"/>
              <w:left w:val="nil"/>
              <w:bottom w:val="single" w:sz="4" w:space="0" w:color="auto"/>
              <w:right w:val="single" w:sz="4" w:space="0" w:color="BFBFBF"/>
            </w:tcBorders>
            <w:shd w:val="clear" w:color="000000" w:fill="FFFFFF"/>
            <w:noWrap/>
            <w:vAlign w:val="center"/>
            <w:hideMark/>
          </w:tcPr>
          <w:p w14:paraId="2007495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7</w:t>
            </w:r>
          </w:p>
        </w:tc>
        <w:tc>
          <w:tcPr>
            <w:tcW w:w="885" w:type="dxa"/>
            <w:tcBorders>
              <w:top w:val="nil"/>
              <w:left w:val="nil"/>
              <w:bottom w:val="single" w:sz="4" w:space="0" w:color="auto"/>
              <w:right w:val="single" w:sz="4" w:space="0" w:color="BFBFBF"/>
            </w:tcBorders>
            <w:shd w:val="clear" w:color="000000" w:fill="FFFFFF"/>
            <w:noWrap/>
            <w:vAlign w:val="center"/>
            <w:hideMark/>
          </w:tcPr>
          <w:p w14:paraId="5294E09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95</w:t>
            </w:r>
          </w:p>
        </w:tc>
        <w:tc>
          <w:tcPr>
            <w:tcW w:w="866" w:type="dxa"/>
            <w:tcBorders>
              <w:top w:val="nil"/>
              <w:left w:val="nil"/>
              <w:bottom w:val="single" w:sz="4" w:space="0" w:color="auto"/>
              <w:right w:val="single" w:sz="4" w:space="0" w:color="BFBFBF"/>
            </w:tcBorders>
            <w:shd w:val="clear" w:color="000000" w:fill="FFFFFF"/>
            <w:noWrap/>
            <w:vAlign w:val="center"/>
            <w:hideMark/>
          </w:tcPr>
          <w:p w14:paraId="3479398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95</w:t>
            </w:r>
          </w:p>
        </w:tc>
        <w:tc>
          <w:tcPr>
            <w:tcW w:w="815" w:type="dxa"/>
            <w:tcBorders>
              <w:top w:val="nil"/>
              <w:left w:val="nil"/>
              <w:bottom w:val="single" w:sz="4" w:space="0" w:color="auto"/>
              <w:right w:val="single" w:sz="4" w:space="0" w:color="BFBFBF"/>
            </w:tcBorders>
            <w:shd w:val="clear" w:color="000000" w:fill="FFFFFF"/>
            <w:noWrap/>
            <w:vAlign w:val="center"/>
            <w:hideMark/>
          </w:tcPr>
          <w:p w14:paraId="29A1CC9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79</w:t>
            </w:r>
          </w:p>
        </w:tc>
        <w:tc>
          <w:tcPr>
            <w:tcW w:w="834" w:type="dxa"/>
            <w:tcBorders>
              <w:top w:val="nil"/>
              <w:left w:val="nil"/>
              <w:bottom w:val="single" w:sz="4" w:space="0" w:color="auto"/>
              <w:right w:val="single" w:sz="4" w:space="0" w:color="auto"/>
            </w:tcBorders>
            <w:shd w:val="clear" w:color="000000" w:fill="FFFFFF"/>
            <w:noWrap/>
            <w:vAlign w:val="center"/>
            <w:hideMark/>
          </w:tcPr>
          <w:p w14:paraId="3F33563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89</w:t>
            </w:r>
          </w:p>
        </w:tc>
      </w:tr>
      <w:tr w:rsidR="00BB0BE5" w:rsidRPr="005B3439" w14:paraId="29DDB25D" w14:textId="77777777" w:rsidTr="00EA3E5A">
        <w:trPr>
          <w:trHeight w:val="255"/>
        </w:trPr>
        <w:tc>
          <w:tcPr>
            <w:tcW w:w="401" w:type="dxa"/>
            <w:vMerge/>
            <w:tcBorders>
              <w:top w:val="nil"/>
              <w:left w:val="nil"/>
              <w:bottom w:val="nil"/>
              <w:right w:val="nil"/>
            </w:tcBorders>
            <w:vAlign w:val="center"/>
            <w:hideMark/>
          </w:tcPr>
          <w:p w14:paraId="3DA5892B"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128C035A" w14:textId="3DE4ADD3"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17"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2069472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P</w:t>
            </w:r>
          </w:p>
        </w:tc>
        <w:tc>
          <w:tcPr>
            <w:tcW w:w="745" w:type="dxa"/>
            <w:tcBorders>
              <w:top w:val="nil"/>
              <w:left w:val="nil"/>
              <w:bottom w:val="single" w:sz="4" w:space="0" w:color="BFBFBF"/>
              <w:right w:val="single" w:sz="4" w:space="0" w:color="auto"/>
            </w:tcBorders>
            <w:shd w:val="clear" w:color="000000" w:fill="D9D9D9"/>
            <w:noWrap/>
            <w:vAlign w:val="center"/>
            <w:hideMark/>
          </w:tcPr>
          <w:p w14:paraId="01DC34A9" w14:textId="77777777" w:rsidR="00BB0BE5" w:rsidRPr="005B3439" w:rsidRDefault="00BB0BE5" w:rsidP="00BB0BE5">
            <w:pPr>
              <w:spacing w:before="0" w:after="0"/>
              <w:jc w:val="center"/>
              <w:rPr>
                <w:rFonts w:asciiTheme="minorHAnsi" w:hAnsiTheme="minorHAnsi" w:cstheme="minorHAnsi"/>
                <w:sz w:val="18"/>
                <w:szCs w:val="18"/>
                <w:lang w:val="en-AU" w:eastAsia="en-AU"/>
              </w:rPr>
            </w:pPr>
            <w:r w:rsidRPr="005B3439">
              <w:rPr>
                <w:rFonts w:asciiTheme="minorHAnsi" w:hAnsiTheme="minorHAnsi" w:cstheme="minorHAnsi"/>
                <w:sz w:val="18"/>
                <w:szCs w:val="18"/>
                <w:lang w:val="en-AU" w:eastAsia="en-AU"/>
              </w:rPr>
              <w:t>mean</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77DCEA6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18</w:t>
            </w:r>
          </w:p>
        </w:tc>
        <w:tc>
          <w:tcPr>
            <w:tcW w:w="922" w:type="dxa"/>
            <w:tcBorders>
              <w:top w:val="nil"/>
              <w:left w:val="nil"/>
              <w:bottom w:val="single" w:sz="4" w:space="0" w:color="BFBFBF"/>
              <w:right w:val="single" w:sz="4" w:space="0" w:color="BFBFBF"/>
            </w:tcBorders>
            <w:shd w:val="clear" w:color="000000" w:fill="D9D9D9"/>
            <w:noWrap/>
            <w:vAlign w:val="center"/>
            <w:hideMark/>
          </w:tcPr>
          <w:p w14:paraId="7119FF7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0</w:t>
            </w:r>
          </w:p>
        </w:tc>
        <w:tc>
          <w:tcPr>
            <w:tcW w:w="927" w:type="dxa"/>
            <w:tcBorders>
              <w:top w:val="nil"/>
              <w:left w:val="nil"/>
              <w:bottom w:val="single" w:sz="4" w:space="0" w:color="BFBFBF"/>
              <w:right w:val="single" w:sz="4" w:space="0" w:color="BFBFBF"/>
            </w:tcBorders>
            <w:shd w:val="clear" w:color="000000" w:fill="D9D9D9"/>
            <w:noWrap/>
            <w:vAlign w:val="center"/>
            <w:hideMark/>
          </w:tcPr>
          <w:p w14:paraId="0D6A34B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0</w:t>
            </w:r>
          </w:p>
        </w:tc>
        <w:tc>
          <w:tcPr>
            <w:tcW w:w="704" w:type="dxa"/>
            <w:tcBorders>
              <w:top w:val="nil"/>
              <w:left w:val="nil"/>
              <w:bottom w:val="single" w:sz="4" w:space="0" w:color="BFBFBF"/>
              <w:right w:val="single" w:sz="4" w:space="0" w:color="BFBFBF"/>
            </w:tcBorders>
            <w:shd w:val="clear" w:color="000000" w:fill="D9D9D9"/>
            <w:noWrap/>
            <w:vAlign w:val="center"/>
            <w:hideMark/>
          </w:tcPr>
          <w:p w14:paraId="3E7480F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9</w:t>
            </w:r>
          </w:p>
        </w:tc>
        <w:tc>
          <w:tcPr>
            <w:tcW w:w="885" w:type="dxa"/>
            <w:tcBorders>
              <w:top w:val="nil"/>
              <w:left w:val="nil"/>
              <w:bottom w:val="single" w:sz="4" w:space="0" w:color="BFBFBF"/>
              <w:right w:val="single" w:sz="4" w:space="0" w:color="BFBFBF"/>
            </w:tcBorders>
            <w:shd w:val="clear" w:color="000000" w:fill="D9D9D9"/>
            <w:noWrap/>
            <w:vAlign w:val="center"/>
            <w:hideMark/>
          </w:tcPr>
          <w:p w14:paraId="168501B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8.60</w:t>
            </w:r>
          </w:p>
        </w:tc>
        <w:tc>
          <w:tcPr>
            <w:tcW w:w="866" w:type="dxa"/>
            <w:tcBorders>
              <w:top w:val="nil"/>
              <w:left w:val="nil"/>
              <w:bottom w:val="single" w:sz="4" w:space="0" w:color="BFBFBF"/>
              <w:right w:val="single" w:sz="4" w:space="0" w:color="BFBFBF"/>
            </w:tcBorders>
            <w:shd w:val="clear" w:color="000000" w:fill="D9D9D9"/>
            <w:noWrap/>
            <w:vAlign w:val="center"/>
            <w:hideMark/>
          </w:tcPr>
          <w:p w14:paraId="07A0805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5</w:t>
            </w:r>
          </w:p>
        </w:tc>
        <w:tc>
          <w:tcPr>
            <w:tcW w:w="815" w:type="dxa"/>
            <w:tcBorders>
              <w:top w:val="nil"/>
              <w:left w:val="nil"/>
              <w:bottom w:val="single" w:sz="4" w:space="0" w:color="BFBFBF"/>
              <w:right w:val="single" w:sz="4" w:space="0" w:color="BFBFBF"/>
            </w:tcBorders>
            <w:shd w:val="clear" w:color="000000" w:fill="D9D9D9"/>
            <w:noWrap/>
            <w:vAlign w:val="center"/>
            <w:hideMark/>
          </w:tcPr>
          <w:p w14:paraId="336914F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88</w:t>
            </w:r>
          </w:p>
        </w:tc>
        <w:tc>
          <w:tcPr>
            <w:tcW w:w="834" w:type="dxa"/>
            <w:tcBorders>
              <w:top w:val="nil"/>
              <w:left w:val="nil"/>
              <w:bottom w:val="single" w:sz="4" w:space="0" w:color="BFBFBF"/>
              <w:right w:val="single" w:sz="4" w:space="0" w:color="auto"/>
            </w:tcBorders>
            <w:shd w:val="clear" w:color="000000" w:fill="D9D9D9"/>
            <w:noWrap/>
            <w:vAlign w:val="center"/>
            <w:hideMark/>
          </w:tcPr>
          <w:p w14:paraId="61558BB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61</w:t>
            </w:r>
          </w:p>
        </w:tc>
      </w:tr>
      <w:tr w:rsidR="00BB0BE5" w:rsidRPr="005B3439" w14:paraId="00760EA0" w14:textId="77777777" w:rsidTr="00EA3E5A">
        <w:trPr>
          <w:trHeight w:val="264"/>
        </w:trPr>
        <w:tc>
          <w:tcPr>
            <w:tcW w:w="401" w:type="dxa"/>
            <w:vMerge/>
            <w:tcBorders>
              <w:top w:val="nil"/>
              <w:left w:val="nil"/>
              <w:bottom w:val="nil"/>
              <w:right w:val="nil"/>
            </w:tcBorders>
            <w:vAlign w:val="center"/>
            <w:hideMark/>
          </w:tcPr>
          <w:p w14:paraId="39106D2E"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46395DE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21D4E2E7"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7F118C49" w14:textId="77777777" w:rsidR="00BB0BE5" w:rsidRPr="005B3439" w:rsidRDefault="00BB0BE5" w:rsidP="00BB0BE5">
            <w:pPr>
              <w:spacing w:before="0" w:after="0"/>
              <w:jc w:val="center"/>
              <w:rPr>
                <w:rFonts w:asciiTheme="minorHAnsi" w:hAnsiTheme="minorHAnsi" w:cstheme="minorHAnsi"/>
                <w:sz w:val="18"/>
                <w:szCs w:val="18"/>
                <w:lang w:val="en-AU" w:eastAsia="en-AU"/>
              </w:rPr>
            </w:pPr>
            <w:r w:rsidRPr="005B3439">
              <w:rPr>
                <w:rFonts w:asciiTheme="minorHAnsi" w:hAnsiTheme="minorHAnsi" w:cstheme="minorHAnsi"/>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5F3FBA9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89</w:t>
            </w:r>
          </w:p>
        </w:tc>
        <w:tc>
          <w:tcPr>
            <w:tcW w:w="922" w:type="dxa"/>
            <w:tcBorders>
              <w:top w:val="nil"/>
              <w:left w:val="nil"/>
              <w:bottom w:val="single" w:sz="4" w:space="0" w:color="BFBFBF"/>
              <w:right w:val="single" w:sz="4" w:space="0" w:color="BFBFBF"/>
            </w:tcBorders>
            <w:shd w:val="clear" w:color="000000" w:fill="D9D9D9"/>
            <w:noWrap/>
            <w:vAlign w:val="center"/>
            <w:hideMark/>
          </w:tcPr>
          <w:p w14:paraId="2AE6064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7</w:t>
            </w:r>
          </w:p>
        </w:tc>
        <w:tc>
          <w:tcPr>
            <w:tcW w:w="927" w:type="dxa"/>
            <w:tcBorders>
              <w:top w:val="nil"/>
              <w:left w:val="nil"/>
              <w:bottom w:val="single" w:sz="4" w:space="0" w:color="BFBFBF"/>
              <w:right w:val="single" w:sz="4" w:space="0" w:color="BFBFBF"/>
            </w:tcBorders>
            <w:shd w:val="clear" w:color="000000" w:fill="D9D9D9"/>
            <w:noWrap/>
            <w:vAlign w:val="center"/>
            <w:hideMark/>
          </w:tcPr>
          <w:p w14:paraId="558AA57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3</w:t>
            </w:r>
          </w:p>
        </w:tc>
        <w:tc>
          <w:tcPr>
            <w:tcW w:w="704" w:type="dxa"/>
            <w:tcBorders>
              <w:top w:val="nil"/>
              <w:left w:val="nil"/>
              <w:bottom w:val="single" w:sz="4" w:space="0" w:color="BFBFBF"/>
              <w:right w:val="single" w:sz="4" w:space="0" w:color="BFBFBF"/>
            </w:tcBorders>
            <w:shd w:val="clear" w:color="000000" w:fill="D9D9D9"/>
            <w:noWrap/>
            <w:vAlign w:val="center"/>
            <w:hideMark/>
          </w:tcPr>
          <w:p w14:paraId="42FA5C0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96</w:t>
            </w:r>
          </w:p>
        </w:tc>
        <w:tc>
          <w:tcPr>
            <w:tcW w:w="885" w:type="dxa"/>
            <w:tcBorders>
              <w:top w:val="nil"/>
              <w:left w:val="nil"/>
              <w:bottom w:val="single" w:sz="4" w:space="0" w:color="BFBFBF"/>
              <w:right w:val="single" w:sz="4" w:space="0" w:color="BFBFBF"/>
            </w:tcBorders>
            <w:shd w:val="clear" w:color="000000" w:fill="D9D9D9"/>
            <w:noWrap/>
            <w:vAlign w:val="center"/>
            <w:hideMark/>
          </w:tcPr>
          <w:p w14:paraId="19A999A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3.11</w:t>
            </w:r>
          </w:p>
        </w:tc>
        <w:tc>
          <w:tcPr>
            <w:tcW w:w="866" w:type="dxa"/>
            <w:tcBorders>
              <w:top w:val="nil"/>
              <w:left w:val="nil"/>
              <w:bottom w:val="single" w:sz="4" w:space="0" w:color="BFBFBF"/>
              <w:right w:val="single" w:sz="4" w:space="0" w:color="BFBFBF"/>
            </w:tcBorders>
            <w:shd w:val="clear" w:color="000000" w:fill="D9D9D9"/>
            <w:noWrap/>
            <w:vAlign w:val="center"/>
            <w:hideMark/>
          </w:tcPr>
          <w:p w14:paraId="1A77F04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7</w:t>
            </w:r>
          </w:p>
        </w:tc>
        <w:tc>
          <w:tcPr>
            <w:tcW w:w="815" w:type="dxa"/>
            <w:tcBorders>
              <w:top w:val="nil"/>
              <w:left w:val="nil"/>
              <w:bottom w:val="single" w:sz="4" w:space="0" w:color="BFBFBF"/>
              <w:right w:val="single" w:sz="4" w:space="0" w:color="BFBFBF"/>
            </w:tcBorders>
            <w:shd w:val="clear" w:color="000000" w:fill="D9D9D9"/>
            <w:noWrap/>
            <w:vAlign w:val="center"/>
            <w:hideMark/>
          </w:tcPr>
          <w:p w14:paraId="0649F3D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30</w:t>
            </w:r>
          </w:p>
        </w:tc>
        <w:tc>
          <w:tcPr>
            <w:tcW w:w="834" w:type="dxa"/>
            <w:tcBorders>
              <w:top w:val="nil"/>
              <w:left w:val="nil"/>
              <w:bottom w:val="single" w:sz="4" w:space="0" w:color="BFBFBF"/>
              <w:right w:val="single" w:sz="4" w:space="0" w:color="auto"/>
            </w:tcBorders>
            <w:shd w:val="clear" w:color="000000" w:fill="D9D9D9"/>
            <w:noWrap/>
            <w:vAlign w:val="center"/>
            <w:hideMark/>
          </w:tcPr>
          <w:p w14:paraId="5E1C585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38</w:t>
            </w:r>
          </w:p>
        </w:tc>
      </w:tr>
      <w:tr w:rsidR="00BB0BE5" w:rsidRPr="005B3439" w14:paraId="2ABEFB68" w14:textId="77777777" w:rsidTr="00EA3E5A">
        <w:trPr>
          <w:trHeight w:val="264"/>
        </w:trPr>
        <w:tc>
          <w:tcPr>
            <w:tcW w:w="401" w:type="dxa"/>
            <w:vMerge/>
            <w:tcBorders>
              <w:top w:val="nil"/>
              <w:left w:val="nil"/>
              <w:bottom w:val="nil"/>
              <w:right w:val="nil"/>
            </w:tcBorders>
            <w:vAlign w:val="center"/>
            <w:hideMark/>
          </w:tcPr>
          <w:p w14:paraId="4C1BBDC2"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5F4B86B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6F7B9AC7"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73EDBA01" w14:textId="77777777" w:rsidR="00BB0BE5" w:rsidRPr="005B3439" w:rsidRDefault="00BB0BE5" w:rsidP="00BB0BE5">
            <w:pPr>
              <w:spacing w:before="0" w:after="0"/>
              <w:jc w:val="center"/>
              <w:rPr>
                <w:rFonts w:asciiTheme="minorHAnsi" w:hAnsiTheme="minorHAnsi" w:cstheme="minorHAnsi"/>
                <w:sz w:val="18"/>
                <w:szCs w:val="18"/>
                <w:lang w:val="en-AU" w:eastAsia="en-AU"/>
              </w:rPr>
            </w:pPr>
            <w:r w:rsidRPr="005B3439">
              <w:rPr>
                <w:rFonts w:asciiTheme="minorHAnsi" w:hAnsiTheme="minorHAnsi" w:cstheme="minorHAnsi"/>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02059FF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w:t>
            </w:r>
          </w:p>
        </w:tc>
        <w:tc>
          <w:tcPr>
            <w:tcW w:w="922" w:type="dxa"/>
            <w:tcBorders>
              <w:top w:val="nil"/>
              <w:left w:val="nil"/>
              <w:bottom w:val="single" w:sz="4" w:space="0" w:color="BFBFBF"/>
              <w:right w:val="single" w:sz="4" w:space="0" w:color="BFBFBF"/>
            </w:tcBorders>
            <w:shd w:val="clear" w:color="000000" w:fill="D9D9D9"/>
            <w:noWrap/>
            <w:vAlign w:val="center"/>
            <w:hideMark/>
          </w:tcPr>
          <w:p w14:paraId="2CD78ED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27" w:type="dxa"/>
            <w:tcBorders>
              <w:top w:val="nil"/>
              <w:left w:val="nil"/>
              <w:bottom w:val="single" w:sz="4" w:space="0" w:color="BFBFBF"/>
              <w:right w:val="single" w:sz="4" w:space="0" w:color="BFBFBF"/>
            </w:tcBorders>
            <w:shd w:val="clear" w:color="000000" w:fill="D9D9D9"/>
            <w:noWrap/>
            <w:vAlign w:val="center"/>
            <w:hideMark/>
          </w:tcPr>
          <w:p w14:paraId="648FB77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1</w:t>
            </w:r>
          </w:p>
        </w:tc>
        <w:tc>
          <w:tcPr>
            <w:tcW w:w="704" w:type="dxa"/>
            <w:tcBorders>
              <w:top w:val="nil"/>
              <w:left w:val="nil"/>
              <w:bottom w:val="single" w:sz="4" w:space="0" w:color="BFBFBF"/>
              <w:right w:val="single" w:sz="4" w:space="0" w:color="BFBFBF"/>
            </w:tcBorders>
            <w:shd w:val="clear" w:color="000000" w:fill="D9D9D9"/>
            <w:noWrap/>
            <w:vAlign w:val="center"/>
            <w:hideMark/>
          </w:tcPr>
          <w:p w14:paraId="787DDCD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85" w:type="dxa"/>
            <w:tcBorders>
              <w:top w:val="nil"/>
              <w:left w:val="nil"/>
              <w:bottom w:val="single" w:sz="4" w:space="0" w:color="BFBFBF"/>
              <w:right w:val="single" w:sz="4" w:space="0" w:color="BFBFBF"/>
            </w:tcBorders>
            <w:shd w:val="clear" w:color="000000" w:fill="D9D9D9"/>
            <w:noWrap/>
            <w:vAlign w:val="center"/>
            <w:hideMark/>
          </w:tcPr>
          <w:p w14:paraId="0F8D2B8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4</w:t>
            </w:r>
          </w:p>
        </w:tc>
        <w:tc>
          <w:tcPr>
            <w:tcW w:w="866" w:type="dxa"/>
            <w:tcBorders>
              <w:top w:val="nil"/>
              <w:left w:val="nil"/>
              <w:bottom w:val="single" w:sz="4" w:space="0" w:color="BFBFBF"/>
              <w:right w:val="single" w:sz="4" w:space="0" w:color="BFBFBF"/>
            </w:tcBorders>
            <w:shd w:val="clear" w:color="000000" w:fill="D9D9D9"/>
            <w:noWrap/>
            <w:vAlign w:val="center"/>
            <w:hideMark/>
          </w:tcPr>
          <w:p w14:paraId="35CC69C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4</w:t>
            </w:r>
          </w:p>
        </w:tc>
        <w:tc>
          <w:tcPr>
            <w:tcW w:w="815" w:type="dxa"/>
            <w:tcBorders>
              <w:top w:val="nil"/>
              <w:left w:val="nil"/>
              <w:bottom w:val="single" w:sz="4" w:space="0" w:color="BFBFBF"/>
              <w:right w:val="single" w:sz="4" w:space="0" w:color="BFBFBF"/>
            </w:tcBorders>
            <w:shd w:val="clear" w:color="000000" w:fill="D9D9D9"/>
            <w:noWrap/>
            <w:vAlign w:val="center"/>
            <w:hideMark/>
          </w:tcPr>
          <w:p w14:paraId="7E03FCC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3</w:t>
            </w:r>
          </w:p>
        </w:tc>
        <w:tc>
          <w:tcPr>
            <w:tcW w:w="834" w:type="dxa"/>
            <w:tcBorders>
              <w:top w:val="nil"/>
              <w:left w:val="nil"/>
              <w:bottom w:val="single" w:sz="4" w:space="0" w:color="BFBFBF"/>
              <w:right w:val="single" w:sz="4" w:space="0" w:color="auto"/>
            </w:tcBorders>
            <w:shd w:val="clear" w:color="000000" w:fill="D9D9D9"/>
            <w:noWrap/>
            <w:vAlign w:val="center"/>
            <w:hideMark/>
          </w:tcPr>
          <w:p w14:paraId="7A04F1D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r>
      <w:tr w:rsidR="00BB0BE5" w:rsidRPr="005B3439" w14:paraId="0B891FBF" w14:textId="77777777" w:rsidTr="00EA3E5A">
        <w:trPr>
          <w:trHeight w:val="264"/>
        </w:trPr>
        <w:tc>
          <w:tcPr>
            <w:tcW w:w="401" w:type="dxa"/>
            <w:vMerge/>
            <w:tcBorders>
              <w:top w:val="nil"/>
              <w:left w:val="nil"/>
              <w:bottom w:val="nil"/>
              <w:right w:val="nil"/>
            </w:tcBorders>
            <w:vAlign w:val="center"/>
            <w:hideMark/>
          </w:tcPr>
          <w:p w14:paraId="7BBF9C12"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00D34FD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45AA6A6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35C1E5D0" w14:textId="77777777" w:rsidR="00BB0BE5" w:rsidRPr="005B3439" w:rsidRDefault="00BB0BE5" w:rsidP="00BB0BE5">
            <w:pPr>
              <w:spacing w:before="0" w:after="0"/>
              <w:jc w:val="center"/>
              <w:rPr>
                <w:rFonts w:asciiTheme="minorHAnsi" w:hAnsiTheme="minorHAnsi" w:cstheme="minorHAnsi"/>
                <w:sz w:val="18"/>
                <w:szCs w:val="18"/>
                <w:lang w:val="en-AU" w:eastAsia="en-AU"/>
              </w:rPr>
            </w:pPr>
            <w:r w:rsidRPr="005B3439">
              <w:rPr>
                <w:rFonts w:asciiTheme="minorHAnsi" w:hAnsiTheme="minorHAnsi" w:cstheme="minorHAnsi"/>
                <w:sz w:val="18"/>
                <w:szCs w:val="18"/>
                <w:lang w:val="en-AU" w:eastAsia="en-AU"/>
              </w:rPr>
              <w:t>max</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6A9A386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1.00</w:t>
            </w:r>
          </w:p>
        </w:tc>
        <w:tc>
          <w:tcPr>
            <w:tcW w:w="922" w:type="dxa"/>
            <w:tcBorders>
              <w:top w:val="nil"/>
              <w:left w:val="nil"/>
              <w:bottom w:val="single" w:sz="4" w:space="0" w:color="BFBFBF"/>
              <w:right w:val="single" w:sz="4" w:space="0" w:color="BFBFBF"/>
            </w:tcBorders>
            <w:shd w:val="clear" w:color="000000" w:fill="D9D9D9"/>
            <w:noWrap/>
            <w:vAlign w:val="center"/>
            <w:hideMark/>
          </w:tcPr>
          <w:p w14:paraId="39737B9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9</w:t>
            </w:r>
          </w:p>
        </w:tc>
        <w:tc>
          <w:tcPr>
            <w:tcW w:w="927" w:type="dxa"/>
            <w:tcBorders>
              <w:top w:val="nil"/>
              <w:left w:val="nil"/>
              <w:bottom w:val="single" w:sz="4" w:space="0" w:color="BFBFBF"/>
              <w:right w:val="single" w:sz="4" w:space="0" w:color="BFBFBF"/>
            </w:tcBorders>
            <w:shd w:val="clear" w:color="000000" w:fill="D9D9D9"/>
            <w:noWrap/>
            <w:vAlign w:val="center"/>
            <w:hideMark/>
          </w:tcPr>
          <w:p w14:paraId="1E5979C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7</w:t>
            </w:r>
          </w:p>
        </w:tc>
        <w:tc>
          <w:tcPr>
            <w:tcW w:w="704" w:type="dxa"/>
            <w:tcBorders>
              <w:top w:val="nil"/>
              <w:left w:val="nil"/>
              <w:bottom w:val="single" w:sz="4" w:space="0" w:color="BFBFBF"/>
              <w:right w:val="single" w:sz="4" w:space="0" w:color="BFBFBF"/>
            </w:tcBorders>
            <w:shd w:val="clear" w:color="000000" w:fill="D9D9D9"/>
            <w:noWrap/>
            <w:vAlign w:val="center"/>
            <w:hideMark/>
          </w:tcPr>
          <w:p w14:paraId="69A2391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885" w:type="dxa"/>
            <w:tcBorders>
              <w:top w:val="nil"/>
              <w:left w:val="nil"/>
              <w:bottom w:val="single" w:sz="4" w:space="0" w:color="BFBFBF"/>
              <w:right w:val="single" w:sz="4" w:space="0" w:color="BFBFBF"/>
            </w:tcBorders>
            <w:shd w:val="clear" w:color="000000" w:fill="D9D9D9"/>
            <w:noWrap/>
            <w:vAlign w:val="center"/>
            <w:hideMark/>
          </w:tcPr>
          <w:p w14:paraId="0F74E0C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2.84</w:t>
            </w:r>
          </w:p>
        </w:tc>
        <w:tc>
          <w:tcPr>
            <w:tcW w:w="866" w:type="dxa"/>
            <w:tcBorders>
              <w:top w:val="nil"/>
              <w:left w:val="nil"/>
              <w:bottom w:val="single" w:sz="4" w:space="0" w:color="BFBFBF"/>
              <w:right w:val="single" w:sz="4" w:space="0" w:color="BFBFBF"/>
            </w:tcBorders>
            <w:shd w:val="clear" w:color="000000" w:fill="D9D9D9"/>
            <w:noWrap/>
            <w:vAlign w:val="center"/>
            <w:hideMark/>
          </w:tcPr>
          <w:p w14:paraId="11DF04D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87</w:t>
            </w:r>
          </w:p>
        </w:tc>
        <w:tc>
          <w:tcPr>
            <w:tcW w:w="815" w:type="dxa"/>
            <w:tcBorders>
              <w:top w:val="nil"/>
              <w:left w:val="nil"/>
              <w:bottom w:val="single" w:sz="4" w:space="0" w:color="BFBFBF"/>
              <w:right w:val="single" w:sz="4" w:space="0" w:color="BFBFBF"/>
            </w:tcBorders>
            <w:shd w:val="clear" w:color="000000" w:fill="D9D9D9"/>
            <w:noWrap/>
            <w:vAlign w:val="center"/>
            <w:hideMark/>
          </w:tcPr>
          <w:p w14:paraId="33C94C7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76</w:t>
            </w:r>
          </w:p>
        </w:tc>
        <w:tc>
          <w:tcPr>
            <w:tcW w:w="834" w:type="dxa"/>
            <w:tcBorders>
              <w:top w:val="nil"/>
              <w:left w:val="nil"/>
              <w:bottom w:val="single" w:sz="4" w:space="0" w:color="BFBFBF"/>
              <w:right w:val="single" w:sz="4" w:space="0" w:color="auto"/>
            </w:tcBorders>
            <w:shd w:val="clear" w:color="000000" w:fill="D9D9D9"/>
            <w:noWrap/>
            <w:vAlign w:val="center"/>
            <w:hideMark/>
          </w:tcPr>
          <w:p w14:paraId="4C87A9C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5.00</w:t>
            </w:r>
          </w:p>
        </w:tc>
      </w:tr>
      <w:tr w:rsidR="00BB0BE5" w:rsidRPr="005B3439" w14:paraId="323C144C" w14:textId="77777777" w:rsidTr="00EA3E5A">
        <w:trPr>
          <w:trHeight w:val="264"/>
        </w:trPr>
        <w:tc>
          <w:tcPr>
            <w:tcW w:w="401" w:type="dxa"/>
            <w:vMerge/>
            <w:tcBorders>
              <w:top w:val="nil"/>
              <w:left w:val="nil"/>
              <w:bottom w:val="nil"/>
              <w:right w:val="nil"/>
            </w:tcBorders>
            <w:vAlign w:val="center"/>
            <w:hideMark/>
          </w:tcPr>
          <w:p w14:paraId="26939DCF"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0819C341"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5F6438C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000000" w:fill="D9D9D9"/>
            <w:noWrap/>
            <w:vAlign w:val="center"/>
            <w:hideMark/>
          </w:tcPr>
          <w:p w14:paraId="22E40669" w14:textId="77777777" w:rsidR="00BB0BE5" w:rsidRPr="005B3439" w:rsidRDefault="00BB0BE5" w:rsidP="00BB0BE5">
            <w:pPr>
              <w:spacing w:before="0" w:after="0"/>
              <w:jc w:val="center"/>
              <w:rPr>
                <w:rFonts w:asciiTheme="minorHAnsi" w:hAnsiTheme="minorHAnsi" w:cstheme="minorHAnsi"/>
                <w:sz w:val="18"/>
                <w:szCs w:val="18"/>
                <w:lang w:val="en-AU" w:eastAsia="en-AU"/>
              </w:rPr>
            </w:pPr>
            <w:r w:rsidRPr="005B3439">
              <w:rPr>
                <w:rFonts w:asciiTheme="minorHAnsi" w:hAnsiTheme="minorHAnsi" w:cstheme="minorHAnsi"/>
                <w:sz w:val="18"/>
                <w:szCs w:val="18"/>
                <w:lang w:val="en-AU" w:eastAsia="en-AU"/>
              </w:rPr>
              <w:t>count</w:t>
            </w:r>
          </w:p>
        </w:tc>
        <w:tc>
          <w:tcPr>
            <w:tcW w:w="906" w:type="dxa"/>
            <w:tcBorders>
              <w:top w:val="nil"/>
              <w:left w:val="single" w:sz="4" w:space="0" w:color="BFBFBF"/>
              <w:bottom w:val="single" w:sz="4" w:space="0" w:color="auto"/>
              <w:right w:val="single" w:sz="4" w:space="0" w:color="BFBFBF"/>
            </w:tcBorders>
            <w:shd w:val="clear" w:color="000000" w:fill="D9D9D9"/>
            <w:noWrap/>
            <w:vAlign w:val="center"/>
            <w:hideMark/>
          </w:tcPr>
          <w:p w14:paraId="20D6C03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7.00</w:t>
            </w:r>
          </w:p>
        </w:tc>
        <w:tc>
          <w:tcPr>
            <w:tcW w:w="922" w:type="dxa"/>
            <w:tcBorders>
              <w:top w:val="nil"/>
              <w:left w:val="nil"/>
              <w:bottom w:val="single" w:sz="4" w:space="0" w:color="auto"/>
              <w:right w:val="single" w:sz="4" w:space="0" w:color="BFBFBF"/>
            </w:tcBorders>
            <w:shd w:val="clear" w:color="000000" w:fill="D9D9D9"/>
            <w:noWrap/>
            <w:vAlign w:val="center"/>
            <w:hideMark/>
          </w:tcPr>
          <w:p w14:paraId="6999B2A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5.00</w:t>
            </w:r>
          </w:p>
        </w:tc>
        <w:tc>
          <w:tcPr>
            <w:tcW w:w="927" w:type="dxa"/>
            <w:tcBorders>
              <w:top w:val="nil"/>
              <w:left w:val="nil"/>
              <w:bottom w:val="single" w:sz="4" w:space="0" w:color="auto"/>
              <w:right w:val="single" w:sz="4" w:space="0" w:color="BFBFBF"/>
            </w:tcBorders>
            <w:shd w:val="clear" w:color="000000" w:fill="D9D9D9"/>
            <w:noWrap/>
            <w:vAlign w:val="center"/>
            <w:hideMark/>
          </w:tcPr>
          <w:p w14:paraId="4868CB3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7.00</w:t>
            </w:r>
          </w:p>
        </w:tc>
        <w:tc>
          <w:tcPr>
            <w:tcW w:w="704" w:type="dxa"/>
            <w:tcBorders>
              <w:top w:val="nil"/>
              <w:left w:val="nil"/>
              <w:bottom w:val="single" w:sz="4" w:space="0" w:color="auto"/>
              <w:right w:val="single" w:sz="4" w:space="0" w:color="BFBFBF"/>
            </w:tcBorders>
            <w:shd w:val="clear" w:color="000000" w:fill="D9D9D9"/>
            <w:noWrap/>
            <w:vAlign w:val="center"/>
            <w:hideMark/>
          </w:tcPr>
          <w:p w14:paraId="7748456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7.00</w:t>
            </w:r>
          </w:p>
        </w:tc>
        <w:tc>
          <w:tcPr>
            <w:tcW w:w="885" w:type="dxa"/>
            <w:tcBorders>
              <w:top w:val="nil"/>
              <w:left w:val="nil"/>
              <w:bottom w:val="single" w:sz="4" w:space="0" w:color="auto"/>
              <w:right w:val="single" w:sz="4" w:space="0" w:color="BFBFBF"/>
            </w:tcBorders>
            <w:shd w:val="clear" w:color="000000" w:fill="D9D9D9"/>
            <w:noWrap/>
            <w:vAlign w:val="center"/>
            <w:hideMark/>
          </w:tcPr>
          <w:p w14:paraId="2A9AA2F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7.00</w:t>
            </w:r>
          </w:p>
        </w:tc>
        <w:tc>
          <w:tcPr>
            <w:tcW w:w="866" w:type="dxa"/>
            <w:tcBorders>
              <w:top w:val="nil"/>
              <w:left w:val="nil"/>
              <w:bottom w:val="single" w:sz="4" w:space="0" w:color="auto"/>
              <w:right w:val="single" w:sz="4" w:space="0" w:color="BFBFBF"/>
            </w:tcBorders>
            <w:shd w:val="clear" w:color="000000" w:fill="D9D9D9"/>
            <w:noWrap/>
            <w:vAlign w:val="center"/>
            <w:hideMark/>
          </w:tcPr>
          <w:p w14:paraId="096B640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7.00</w:t>
            </w:r>
          </w:p>
        </w:tc>
        <w:tc>
          <w:tcPr>
            <w:tcW w:w="815" w:type="dxa"/>
            <w:tcBorders>
              <w:top w:val="nil"/>
              <w:left w:val="nil"/>
              <w:bottom w:val="single" w:sz="4" w:space="0" w:color="auto"/>
              <w:right w:val="single" w:sz="4" w:space="0" w:color="BFBFBF"/>
            </w:tcBorders>
            <w:shd w:val="clear" w:color="000000" w:fill="D9D9D9"/>
            <w:noWrap/>
            <w:vAlign w:val="center"/>
            <w:hideMark/>
          </w:tcPr>
          <w:p w14:paraId="77EA440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7.00</w:t>
            </w:r>
          </w:p>
        </w:tc>
        <w:tc>
          <w:tcPr>
            <w:tcW w:w="834" w:type="dxa"/>
            <w:tcBorders>
              <w:top w:val="nil"/>
              <w:left w:val="nil"/>
              <w:bottom w:val="single" w:sz="4" w:space="0" w:color="auto"/>
              <w:right w:val="single" w:sz="4" w:space="0" w:color="auto"/>
            </w:tcBorders>
            <w:shd w:val="clear" w:color="000000" w:fill="D9D9D9"/>
            <w:noWrap/>
            <w:vAlign w:val="center"/>
            <w:hideMark/>
          </w:tcPr>
          <w:p w14:paraId="713FA8C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7.00</w:t>
            </w:r>
          </w:p>
        </w:tc>
      </w:tr>
      <w:tr w:rsidR="00BB0BE5" w:rsidRPr="005B3439" w14:paraId="62353CFC" w14:textId="77777777" w:rsidTr="00EA3E5A">
        <w:trPr>
          <w:trHeight w:val="255"/>
        </w:trPr>
        <w:tc>
          <w:tcPr>
            <w:tcW w:w="401" w:type="dxa"/>
            <w:vMerge/>
            <w:tcBorders>
              <w:top w:val="nil"/>
              <w:left w:val="nil"/>
              <w:bottom w:val="nil"/>
              <w:right w:val="nil"/>
            </w:tcBorders>
            <w:vAlign w:val="center"/>
            <w:hideMark/>
          </w:tcPr>
          <w:p w14:paraId="45E36E44"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410A0B8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1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96A332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 (or CC5)</w:t>
            </w:r>
          </w:p>
        </w:tc>
        <w:tc>
          <w:tcPr>
            <w:tcW w:w="745" w:type="dxa"/>
            <w:tcBorders>
              <w:top w:val="nil"/>
              <w:left w:val="nil"/>
              <w:bottom w:val="single" w:sz="4" w:space="0" w:color="BFBFBF"/>
              <w:right w:val="single" w:sz="4" w:space="0" w:color="auto"/>
            </w:tcBorders>
            <w:shd w:val="clear" w:color="auto" w:fill="auto"/>
            <w:noWrap/>
            <w:vAlign w:val="center"/>
            <w:hideMark/>
          </w:tcPr>
          <w:p w14:paraId="3A3966F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906"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472EE41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37</w:t>
            </w:r>
          </w:p>
        </w:tc>
        <w:tc>
          <w:tcPr>
            <w:tcW w:w="922" w:type="dxa"/>
            <w:tcBorders>
              <w:top w:val="single" w:sz="4" w:space="0" w:color="BFBFBF"/>
              <w:left w:val="nil"/>
              <w:bottom w:val="single" w:sz="4" w:space="0" w:color="BFBFBF"/>
              <w:right w:val="single" w:sz="4" w:space="0" w:color="BFBFBF"/>
            </w:tcBorders>
            <w:shd w:val="clear" w:color="000000" w:fill="FFFFFF"/>
            <w:noWrap/>
            <w:vAlign w:val="center"/>
            <w:hideMark/>
          </w:tcPr>
          <w:p w14:paraId="6CF2586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1</w:t>
            </w:r>
          </w:p>
        </w:tc>
        <w:tc>
          <w:tcPr>
            <w:tcW w:w="927" w:type="dxa"/>
            <w:tcBorders>
              <w:top w:val="nil"/>
              <w:left w:val="nil"/>
              <w:bottom w:val="nil"/>
              <w:right w:val="nil"/>
            </w:tcBorders>
            <w:shd w:val="clear" w:color="auto" w:fill="auto"/>
            <w:noWrap/>
            <w:vAlign w:val="center"/>
            <w:hideMark/>
          </w:tcPr>
          <w:p w14:paraId="2836F4F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0</w:t>
            </w:r>
          </w:p>
        </w:tc>
        <w:tc>
          <w:tcPr>
            <w:tcW w:w="704"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5F5F5C9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93</w:t>
            </w:r>
          </w:p>
        </w:tc>
        <w:tc>
          <w:tcPr>
            <w:tcW w:w="885" w:type="dxa"/>
            <w:tcBorders>
              <w:top w:val="single" w:sz="4" w:space="0" w:color="BFBFBF"/>
              <w:left w:val="nil"/>
              <w:bottom w:val="single" w:sz="4" w:space="0" w:color="BFBFBF"/>
              <w:right w:val="single" w:sz="4" w:space="0" w:color="BFBFBF"/>
            </w:tcBorders>
            <w:shd w:val="clear" w:color="000000" w:fill="FFFFFF"/>
            <w:noWrap/>
            <w:vAlign w:val="center"/>
            <w:hideMark/>
          </w:tcPr>
          <w:p w14:paraId="6870495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7.34</w:t>
            </w:r>
          </w:p>
        </w:tc>
        <w:tc>
          <w:tcPr>
            <w:tcW w:w="866" w:type="dxa"/>
            <w:tcBorders>
              <w:top w:val="single" w:sz="4" w:space="0" w:color="BFBFBF"/>
              <w:left w:val="nil"/>
              <w:bottom w:val="single" w:sz="4" w:space="0" w:color="BFBFBF"/>
              <w:right w:val="single" w:sz="4" w:space="0" w:color="BFBFBF"/>
            </w:tcBorders>
            <w:shd w:val="clear" w:color="000000" w:fill="FFFFFF"/>
            <w:noWrap/>
            <w:vAlign w:val="center"/>
            <w:hideMark/>
          </w:tcPr>
          <w:p w14:paraId="36BBC20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13</w:t>
            </w:r>
          </w:p>
        </w:tc>
        <w:tc>
          <w:tcPr>
            <w:tcW w:w="815" w:type="dxa"/>
            <w:tcBorders>
              <w:top w:val="single" w:sz="4" w:space="0" w:color="BFBFBF"/>
              <w:left w:val="nil"/>
              <w:bottom w:val="single" w:sz="4" w:space="0" w:color="BFBFBF"/>
              <w:right w:val="single" w:sz="4" w:space="0" w:color="BFBFBF"/>
            </w:tcBorders>
            <w:shd w:val="clear" w:color="000000" w:fill="FFFFFF"/>
            <w:noWrap/>
            <w:vAlign w:val="center"/>
            <w:hideMark/>
          </w:tcPr>
          <w:p w14:paraId="5C0EDAA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3</w:t>
            </w:r>
          </w:p>
        </w:tc>
        <w:tc>
          <w:tcPr>
            <w:tcW w:w="834" w:type="dxa"/>
            <w:tcBorders>
              <w:top w:val="single" w:sz="4" w:space="0" w:color="BFBFBF"/>
              <w:left w:val="nil"/>
              <w:bottom w:val="single" w:sz="4" w:space="0" w:color="BFBFBF"/>
              <w:right w:val="single" w:sz="4" w:space="0" w:color="auto"/>
            </w:tcBorders>
            <w:shd w:val="clear" w:color="000000" w:fill="FFFFFF"/>
            <w:noWrap/>
            <w:vAlign w:val="center"/>
            <w:hideMark/>
          </w:tcPr>
          <w:p w14:paraId="40E6681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56</w:t>
            </w:r>
          </w:p>
        </w:tc>
      </w:tr>
      <w:tr w:rsidR="00BB0BE5" w:rsidRPr="005B3439" w14:paraId="345C58F2" w14:textId="77777777" w:rsidTr="00EA3E5A">
        <w:trPr>
          <w:trHeight w:val="264"/>
        </w:trPr>
        <w:tc>
          <w:tcPr>
            <w:tcW w:w="401" w:type="dxa"/>
            <w:vMerge/>
            <w:tcBorders>
              <w:top w:val="nil"/>
              <w:left w:val="nil"/>
              <w:bottom w:val="nil"/>
              <w:right w:val="nil"/>
            </w:tcBorders>
            <w:vAlign w:val="center"/>
            <w:hideMark/>
          </w:tcPr>
          <w:p w14:paraId="2F717394"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2E6BBB0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75F3A3B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1EDD3E1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28A497B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26</w:t>
            </w:r>
          </w:p>
        </w:tc>
        <w:tc>
          <w:tcPr>
            <w:tcW w:w="922" w:type="dxa"/>
            <w:tcBorders>
              <w:top w:val="nil"/>
              <w:left w:val="nil"/>
              <w:bottom w:val="single" w:sz="4" w:space="0" w:color="BFBFBF"/>
              <w:right w:val="single" w:sz="4" w:space="0" w:color="BFBFBF"/>
            </w:tcBorders>
            <w:shd w:val="clear" w:color="000000" w:fill="FFFFFF"/>
            <w:noWrap/>
            <w:vAlign w:val="center"/>
            <w:hideMark/>
          </w:tcPr>
          <w:p w14:paraId="4D5CC4E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1</w:t>
            </w:r>
          </w:p>
        </w:tc>
        <w:tc>
          <w:tcPr>
            <w:tcW w:w="927" w:type="dxa"/>
            <w:tcBorders>
              <w:top w:val="single" w:sz="4" w:space="0" w:color="BFBFBF"/>
              <w:left w:val="nil"/>
              <w:bottom w:val="single" w:sz="4" w:space="0" w:color="BFBFBF"/>
              <w:right w:val="single" w:sz="4" w:space="0" w:color="BFBFBF"/>
            </w:tcBorders>
            <w:shd w:val="clear" w:color="000000" w:fill="FFFFFF"/>
            <w:noWrap/>
            <w:vAlign w:val="center"/>
            <w:hideMark/>
          </w:tcPr>
          <w:p w14:paraId="7AFBD7E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2</w:t>
            </w:r>
          </w:p>
        </w:tc>
        <w:tc>
          <w:tcPr>
            <w:tcW w:w="704" w:type="dxa"/>
            <w:tcBorders>
              <w:top w:val="nil"/>
              <w:left w:val="nil"/>
              <w:bottom w:val="single" w:sz="4" w:space="0" w:color="BFBFBF"/>
              <w:right w:val="single" w:sz="4" w:space="0" w:color="BFBFBF"/>
            </w:tcBorders>
            <w:shd w:val="clear" w:color="000000" w:fill="FFFFFF"/>
            <w:noWrap/>
            <w:vAlign w:val="center"/>
            <w:hideMark/>
          </w:tcPr>
          <w:p w14:paraId="2A973D1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1</w:t>
            </w:r>
          </w:p>
        </w:tc>
        <w:tc>
          <w:tcPr>
            <w:tcW w:w="885" w:type="dxa"/>
            <w:tcBorders>
              <w:top w:val="nil"/>
              <w:left w:val="nil"/>
              <w:bottom w:val="single" w:sz="4" w:space="0" w:color="BFBFBF"/>
              <w:right w:val="single" w:sz="4" w:space="0" w:color="BFBFBF"/>
            </w:tcBorders>
            <w:shd w:val="clear" w:color="000000" w:fill="FFFFFF"/>
            <w:noWrap/>
            <w:vAlign w:val="center"/>
            <w:hideMark/>
          </w:tcPr>
          <w:p w14:paraId="070EA83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68</w:t>
            </w:r>
          </w:p>
        </w:tc>
        <w:tc>
          <w:tcPr>
            <w:tcW w:w="866" w:type="dxa"/>
            <w:tcBorders>
              <w:top w:val="nil"/>
              <w:left w:val="nil"/>
              <w:bottom w:val="single" w:sz="4" w:space="0" w:color="BFBFBF"/>
              <w:right w:val="single" w:sz="4" w:space="0" w:color="BFBFBF"/>
            </w:tcBorders>
            <w:shd w:val="clear" w:color="000000" w:fill="FFFFFF"/>
            <w:noWrap/>
            <w:vAlign w:val="center"/>
            <w:hideMark/>
          </w:tcPr>
          <w:p w14:paraId="585732A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82</w:t>
            </w:r>
          </w:p>
        </w:tc>
        <w:tc>
          <w:tcPr>
            <w:tcW w:w="815" w:type="dxa"/>
            <w:tcBorders>
              <w:top w:val="nil"/>
              <w:left w:val="nil"/>
              <w:bottom w:val="single" w:sz="4" w:space="0" w:color="BFBFBF"/>
              <w:right w:val="single" w:sz="4" w:space="0" w:color="BFBFBF"/>
            </w:tcBorders>
            <w:shd w:val="clear" w:color="000000" w:fill="FFFFFF"/>
            <w:noWrap/>
            <w:vAlign w:val="center"/>
            <w:hideMark/>
          </w:tcPr>
          <w:p w14:paraId="243FC64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69</w:t>
            </w:r>
          </w:p>
        </w:tc>
        <w:tc>
          <w:tcPr>
            <w:tcW w:w="834" w:type="dxa"/>
            <w:tcBorders>
              <w:top w:val="nil"/>
              <w:left w:val="nil"/>
              <w:bottom w:val="single" w:sz="4" w:space="0" w:color="BFBFBF"/>
              <w:right w:val="single" w:sz="4" w:space="0" w:color="auto"/>
            </w:tcBorders>
            <w:shd w:val="clear" w:color="000000" w:fill="FFFFFF"/>
            <w:noWrap/>
            <w:vAlign w:val="center"/>
            <w:hideMark/>
          </w:tcPr>
          <w:p w14:paraId="3DA66AC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98</w:t>
            </w:r>
          </w:p>
        </w:tc>
      </w:tr>
      <w:tr w:rsidR="00BB0BE5" w:rsidRPr="005B3439" w14:paraId="17F3072E" w14:textId="77777777" w:rsidTr="00EA3E5A">
        <w:trPr>
          <w:trHeight w:val="264"/>
        </w:trPr>
        <w:tc>
          <w:tcPr>
            <w:tcW w:w="401" w:type="dxa"/>
            <w:vMerge/>
            <w:tcBorders>
              <w:top w:val="nil"/>
              <w:left w:val="nil"/>
              <w:bottom w:val="nil"/>
              <w:right w:val="nil"/>
            </w:tcBorders>
            <w:vAlign w:val="center"/>
            <w:hideMark/>
          </w:tcPr>
          <w:p w14:paraId="55CD1C45"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38C27389"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16D71AE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552FB20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21CCE95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922" w:type="dxa"/>
            <w:tcBorders>
              <w:top w:val="nil"/>
              <w:left w:val="nil"/>
              <w:bottom w:val="single" w:sz="4" w:space="0" w:color="BFBFBF"/>
              <w:right w:val="single" w:sz="4" w:space="0" w:color="BFBFBF"/>
            </w:tcBorders>
            <w:shd w:val="clear" w:color="000000" w:fill="FFFFFF"/>
            <w:noWrap/>
            <w:vAlign w:val="center"/>
            <w:hideMark/>
          </w:tcPr>
          <w:p w14:paraId="4D21918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2</w:t>
            </w:r>
          </w:p>
        </w:tc>
        <w:tc>
          <w:tcPr>
            <w:tcW w:w="927" w:type="dxa"/>
            <w:tcBorders>
              <w:top w:val="nil"/>
              <w:left w:val="nil"/>
              <w:bottom w:val="single" w:sz="4" w:space="0" w:color="BFBFBF"/>
              <w:right w:val="single" w:sz="4" w:space="0" w:color="BFBFBF"/>
            </w:tcBorders>
            <w:shd w:val="clear" w:color="000000" w:fill="FFFFFF"/>
            <w:noWrap/>
            <w:vAlign w:val="center"/>
            <w:hideMark/>
          </w:tcPr>
          <w:p w14:paraId="1BD9458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8</w:t>
            </w:r>
          </w:p>
        </w:tc>
        <w:tc>
          <w:tcPr>
            <w:tcW w:w="704" w:type="dxa"/>
            <w:tcBorders>
              <w:top w:val="nil"/>
              <w:left w:val="nil"/>
              <w:bottom w:val="single" w:sz="4" w:space="0" w:color="BFBFBF"/>
              <w:right w:val="single" w:sz="4" w:space="0" w:color="BFBFBF"/>
            </w:tcBorders>
            <w:shd w:val="clear" w:color="000000" w:fill="FFFFFF"/>
            <w:noWrap/>
            <w:vAlign w:val="center"/>
            <w:hideMark/>
          </w:tcPr>
          <w:p w14:paraId="794D498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0</w:t>
            </w:r>
          </w:p>
        </w:tc>
        <w:tc>
          <w:tcPr>
            <w:tcW w:w="885" w:type="dxa"/>
            <w:tcBorders>
              <w:top w:val="nil"/>
              <w:left w:val="nil"/>
              <w:bottom w:val="single" w:sz="4" w:space="0" w:color="BFBFBF"/>
              <w:right w:val="single" w:sz="4" w:space="0" w:color="BFBFBF"/>
            </w:tcBorders>
            <w:shd w:val="clear" w:color="000000" w:fill="FFFFFF"/>
            <w:noWrap/>
            <w:vAlign w:val="center"/>
            <w:hideMark/>
          </w:tcPr>
          <w:p w14:paraId="250B633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8</w:t>
            </w:r>
          </w:p>
        </w:tc>
        <w:tc>
          <w:tcPr>
            <w:tcW w:w="866" w:type="dxa"/>
            <w:tcBorders>
              <w:top w:val="nil"/>
              <w:left w:val="nil"/>
              <w:bottom w:val="single" w:sz="4" w:space="0" w:color="BFBFBF"/>
              <w:right w:val="single" w:sz="4" w:space="0" w:color="BFBFBF"/>
            </w:tcBorders>
            <w:shd w:val="clear" w:color="000000" w:fill="FFFFFF"/>
            <w:noWrap/>
            <w:vAlign w:val="center"/>
            <w:hideMark/>
          </w:tcPr>
          <w:p w14:paraId="40EA096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15" w:type="dxa"/>
            <w:tcBorders>
              <w:top w:val="nil"/>
              <w:left w:val="nil"/>
              <w:bottom w:val="single" w:sz="4" w:space="0" w:color="BFBFBF"/>
              <w:right w:val="single" w:sz="4" w:space="0" w:color="BFBFBF"/>
            </w:tcBorders>
            <w:shd w:val="clear" w:color="000000" w:fill="FFFFFF"/>
            <w:noWrap/>
            <w:vAlign w:val="center"/>
            <w:hideMark/>
          </w:tcPr>
          <w:p w14:paraId="6D78694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34" w:type="dxa"/>
            <w:tcBorders>
              <w:top w:val="nil"/>
              <w:left w:val="nil"/>
              <w:bottom w:val="single" w:sz="4" w:space="0" w:color="BFBFBF"/>
              <w:right w:val="single" w:sz="4" w:space="0" w:color="auto"/>
            </w:tcBorders>
            <w:shd w:val="clear" w:color="000000" w:fill="FFFFFF"/>
            <w:noWrap/>
            <w:vAlign w:val="center"/>
            <w:hideMark/>
          </w:tcPr>
          <w:p w14:paraId="3F6B71A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r>
      <w:tr w:rsidR="00BB0BE5" w:rsidRPr="005B3439" w14:paraId="52AA767B" w14:textId="77777777" w:rsidTr="00EA3E5A">
        <w:trPr>
          <w:trHeight w:val="264"/>
        </w:trPr>
        <w:tc>
          <w:tcPr>
            <w:tcW w:w="401" w:type="dxa"/>
            <w:vMerge/>
            <w:tcBorders>
              <w:top w:val="nil"/>
              <w:left w:val="nil"/>
              <w:bottom w:val="nil"/>
              <w:right w:val="nil"/>
            </w:tcBorders>
            <w:vAlign w:val="center"/>
            <w:hideMark/>
          </w:tcPr>
          <w:p w14:paraId="61673372"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4F2D7E0C"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1F495FD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5CEE678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4106E7F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00</w:t>
            </w:r>
          </w:p>
        </w:tc>
        <w:tc>
          <w:tcPr>
            <w:tcW w:w="922" w:type="dxa"/>
            <w:tcBorders>
              <w:top w:val="nil"/>
              <w:left w:val="nil"/>
              <w:bottom w:val="single" w:sz="4" w:space="0" w:color="BFBFBF"/>
              <w:right w:val="single" w:sz="4" w:space="0" w:color="BFBFBF"/>
            </w:tcBorders>
            <w:shd w:val="clear" w:color="000000" w:fill="FFFFFF"/>
            <w:noWrap/>
            <w:vAlign w:val="center"/>
            <w:hideMark/>
          </w:tcPr>
          <w:p w14:paraId="40FD7F2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24</w:t>
            </w:r>
          </w:p>
        </w:tc>
        <w:tc>
          <w:tcPr>
            <w:tcW w:w="927" w:type="dxa"/>
            <w:tcBorders>
              <w:top w:val="nil"/>
              <w:left w:val="nil"/>
              <w:bottom w:val="single" w:sz="4" w:space="0" w:color="BFBFBF"/>
              <w:right w:val="single" w:sz="4" w:space="0" w:color="BFBFBF"/>
            </w:tcBorders>
            <w:shd w:val="clear" w:color="000000" w:fill="FFFFFF"/>
            <w:noWrap/>
            <w:vAlign w:val="center"/>
            <w:hideMark/>
          </w:tcPr>
          <w:p w14:paraId="5803597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74</w:t>
            </w:r>
          </w:p>
        </w:tc>
        <w:tc>
          <w:tcPr>
            <w:tcW w:w="704" w:type="dxa"/>
            <w:tcBorders>
              <w:top w:val="nil"/>
              <w:left w:val="nil"/>
              <w:bottom w:val="single" w:sz="4" w:space="0" w:color="BFBFBF"/>
              <w:right w:val="single" w:sz="4" w:space="0" w:color="BFBFBF"/>
            </w:tcBorders>
            <w:shd w:val="clear" w:color="000000" w:fill="FFFFFF"/>
            <w:noWrap/>
            <w:vAlign w:val="center"/>
            <w:hideMark/>
          </w:tcPr>
          <w:p w14:paraId="138B74A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00</w:t>
            </w:r>
          </w:p>
        </w:tc>
        <w:tc>
          <w:tcPr>
            <w:tcW w:w="885" w:type="dxa"/>
            <w:tcBorders>
              <w:top w:val="nil"/>
              <w:left w:val="nil"/>
              <w:bottom w:val="single" w:sz="4" w:space="0" w:color="BFBFBF"/>
              <w:right w:val="single" w:sz="4" w:space="0" w:color="BFBFBF"/>
            </w:tcBorders>
            <w:shd w:val="clear" w:color="000000" w:fill="FFFFFF"/>
            <w:noWrap/>
            <w:vAlign w:val="center"/>
            <w:hideMark/>
          </w:tcPr>
          <w:p w14:paraId="68072FB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69.00</w:t>
            </w:r>
          </w:p>
        </w:tc>
        <w:tc>
          <w:tcPr>
            <w:tcW w:w="866" w:type="dxa"/>
            <w:tcBorders>
              <w:top w:val="nil"/>
              <w:left w:val="nil"/>
              <w:bottom w:val="single" w:sz="4" w:space="0" w:color="BFBFBF"/>
              <w:right w:val="single" w:sz="4" w:space="0" w:color="BFBFBF"/>
            </w:tcBorders>
            <w:shd w:val="clear" w:color="000000" w:fill="FFFFFF"/>
            <w:noWrap/>
            <w:vAlign w:val="center"/>
            <w:hideMark/>
          </w:tcPr>
          <w:p w14:paraId="76BF564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00</w:t>
            </w:r>
          </w:p>
        </w:tc>
        <w:tc>
          <w:tcPr>
            <w:tcW w:w="815" w:type="dxa"/>
            <w:tcBorders>
              <w:top w:val="nil"/>
              <w:left w:val="nil"/>
              <w:bottom w:val="single" w:sz="4" w:space="0" w:color="BFBFBF"/>
              <w:right w:val="single" w:sz="4" w:space="0" w:color="BFBFBF"/>
            </w:tcBorders>
            <w:shd w:val="clear" w:color="000000" w:fill="FFFFFF"/>
            <w:noWrap/>
            <w:vAlign w:val="center"/>
            <w:hideMark/>
          </w:tcPr>
          <w:p w14:paraId="255DBBD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9.00</w:t>
            </w:r>
          </w:p>
        </w:tc>
        <w:tc>
          <w:tcPr>
            <w:tcW w:w="834" w:type="dxa"/>
            <w:tcBorders>
              <w:top w:val="nil"/>
              <w:left w:val="nil"/>
              <w:bottom w:val="single" w:sz="4" w:space="0" w:color="BFBFBF"/>
              <w:right w:val="single" w:sz="4" w:space="0" w:color="auto"/>
            </w:tcBorders>
            <w:shd w:val="clear" w:color="000000" w:fill="FFFFFF"/>
            <w:noWrap/>
            <w:vAlign w:val="center"/>
            <w:hideMark/>
          </w:tcPr>
          <w:p w14:paraId="17FCA74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72.00</w:t>
            </w:r>
          </w:p>
        </w:tc>
      </w:tr>
      <w:tr w:rsidR="00BB0BE5" w:rsidRPr="005B3439" w14:paraId="5E10BBDF" w14:textId="77777777" w:rsidTr="00EA3E5A">
        <w:trPr>
          <w:trHeight w:val="264"/>
        </w:trPr>
        <w:tc>
          <w:tcPr>
            <w:tcW w:w="401" w:type="dxa"/>
            <w:vMerge/>
            <w:tcBorders>
              <w:top w:val="nil"/>
              <w:left w:val="nil"/>
              <w:bottom w:val="nil"/>
              <w:right w:val="nil"/>
            </w:tcBorders>
            <w:vAlign w:val="center"/>
            <w:hideMark/>
          </w:tcPr>
          <w:p w14:paraId="70903A27"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6813D277"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5B7E197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auto" w:fill="auto"/>
            <w:noWrap/>
            <w:vAlign w:val="center"/>
            <w:hideMark/>
          </w:tcPr>
          <w:p w14:paraId="0FA2C15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906" w:type="dxa"/>
            <w:tcBorders>
              <w:top w:val="nil"/>
              <w:left w:val="single" w:sz="4" w:space="0" w:color="BFBFBF"/>
              <w:bottom w:val="single" w:sz="4" w:space="0" w:color="auto"/>
              <w:right w:val="single" w:sz="4" w:space="0" w:color="BFBFBF"/>
            </w:tcBorders>
            <w:shd w:val="clear" w:color="000000" w:fill="FFFFFF"/>
            <w:noWrap/>
            <w:vAlign w:val="center"/>
            <w:hideMark/>
          </w:tcPr>
          <w:p w14:paraId="71E016C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46</w:t>
            </w:r>
          </w:p>
        </w:tc>
        <w:tc>
          <w:tcPr>
            <w:tcW w:w="922" w:type="dxa"/>
            <w:tcBorders>
              <w:top w:val="nil"/>
              <w:left w:val="nil"/>
              <w:bottom w:val="single" w:sz="4" w:space="0" w:color="auto"/>
              <w:right w:val="single" w:sz="4" w:space="0" w:color="BFBFBF"/>
            </w:tcBorders>
            <w:shd w:val="clear" w:color="000000" w:fill="FFFFFF"/>
            <w:noWrap/>
            <w:vAlign w:val="center"/>
            <w:hideMark/>
          </w:tcPr>
          <w:p w14:paraId="3CD6808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59</w:t>
            </w:r>
          </w:p>
        </w:tc>
        <w:tc>
          <w:tcPr>
            <w:tcW w:w="927" w:type="dxa"/>
            <w:tcBorders>
              <w:top w:val="nil"/>
              <w:left w:val="nil"/>
              <w:bottom w:val="single" w:sz="4" w:space="0" w:color="auto"/>
              <w:right w:val="single" w:sz="4" w:space="0" w:color="BFBFBF"/>
            </w:tcBorders>
            <w:shd w:val="clear" w:color="000000" w:fill="FFFFFF"/>
            <w:noWrap/>
            <w:vAlign w:val="center"/>
            <w:hideMark/>
          </w:tcPr>
          <w:p w14:paraId="0C0E53C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2</w:t>
            </w:r>
          </w:p>
        </w:tc>
        <w:tc>
          <w:tcPr>
            <w:tcW w:w="704" w:type="dxa"/>
            <w:tcBorders>
              <w:top w:val="nil"/>
              <w:left w:val="nil"/>
              <w:bottom w:val="single" w:sz="4" w:space="0" w:color="auto"/>
              <w:right w:val="single" w:sz="4" w:space="0" w:color="BFBFBF"/>
            </w:tcBorders>
            <w:shd w:val="clear" w:color="000000" w:fill="FFFFFF"/>
            <w:noWrap/>
            <w:vAlign w:val="center"/>
            <w:hideMark/>
          </w:tcPr>
          <w:p w14:paraId="1CB1AA4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3</w:t>
            </w:r>
          </w:p>
        </w:tc>
        <w:tc>
          <w:tcPr>
            <w:tcW w:w="885" w:type="dxa"/>
            <w:tcBorders>
              <w:top w:val="nil"/>
              <w:left w:val="nil"/>
              <w:bottom w:val="single" w:sz="4" w:space="0" w:color="auto"/>
              <w:right w:val="single" w:sz="4" w:space="0" w:color="BFBFBF"/>
            </w:tcBorders>
            <w:shd w:val="clear" w:color="000000" w:fill="FFFFFF"/>
            <w:noWrap/>
            <w:vAlign w:val="center"/>
            <w:hideMark/>
          </w:tcPr>
          <w:p w14:paraId="66DD3DB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39</w:t>
            </w:r>
          </w:p>
        </w:tc>
        <w:tc>
          <w:tcPr>
            <w:tcW w:w="866" w:type="dxa"/>
            <w:tcBorders>
              <w:top w:val="nil"/>
              <w:left w:val="nil"/>
              <w:bottom w:val="single" w:sz="4" w:space="0" w:color="auto"/>
              <w:right w:val="single" w:sz="4" w:space="0" w:color="BFBFBF"/>
            </w:tcBorders>
            <w:shd w:val="clear" w:color="000000" w:fill="FFFFFF"/>
            <w:noWrap/>
            <w:vAlign w:val="center"/>
            <w:hideMark/>
          </w:tcPr>
          <w:p w14:paraId="5095F8A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40</w:t>
            </w:r>
          </w:p>
        </w:tc>
        <w:tc>
          <w:tcPr>
            <w:tcW w:w="815" w:type="dxa"/>
            <w:tcBorders>
              <w:top w:val="nil"/>
              <w:left w:val="nil"/>
              <w:bottom w:val="single" w:sz="4" w:space="0" w:color="auto"/>
              <w:right w:val="single" w:sz="4" w:space="0" w:color="BFBFBF"/>
            </w:tcBorders>
            <w:shd w:val="clear" w:color="000000" w:fill="FFFFFF"/>
            <w:noWrap/>
            <w:vAlign w:val="center"/>
            <w:hideMark/>
          </w:tcPr>
          <w:p w14:paraId="2471616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26</w:t>
            </w:r>
          </w:p>
        </w:tc>
        <w:tc>
          <w:tcPr>
            <w:tcW w:w="834" w:type="dxa"/>
            <w:tcBorders>
              <w:top w:val="nil"/>
              <w:left w:val="nil"/>
              <w:bottom w:val="single" w:sz="4" w:space="0" w:color="auto"/>
              <w:right w:val="single" w:sz="4" w:space="0" w:color="auto"/>
            </w:tcBorders>
            <w:shd w:val="clear" w:color="000000" w:fill="FFFFFF"/>
            <w:noWrap/>
            <w:vAlign w:val="center"/>
            <w:hideMark/>
          </w:tcPr>
          <w:p w14:paraId="2CB2AFD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27</w:t>
            </w:r>
          </w:p>
        </w:tc>
      </w:tr>
      <w:tr w:rsidR="00BB0BE5" w:rsidRPr="005B3439" w14:paraId="305CECC9" w14:textId="77777777" w:rsidTr="00EA3E5A">
        <w:trPr>
          <w:trHeight w:val="255"/>
        </w:trPr>
        <w:tc>
          <w:tcPr>
            <w:tcW w:w="401" w:type="dxa"/>
            <w:vMerge/>
            <w:tcBorders>
              <w:top w:val="nil"/>
              <w:left w:val="nil"/>
              <w:bottom w:val="nil"/>
              <w:right w:val="nil"/>
            </w:tcBorders>
            <w:vAlign w:val="center"/>
            <w:hideMark/>
          </w:tcPr>
          <w:p w14:paraId="43044203"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15654B6D" w14:textId="5A3EE791"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17"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6A0B625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 (or CC5)</w:t>
            </w:r>
          </w:p>
        </w:tc>
        <w:tc>
          <w:tcPr>
            <w:tcW w:w="745" w:type="dxa"/>
            <w:tcBorders>
              <w:top w:val="nil"/>
              <w:left w:val="nil"/>
              <w:bottom w:val="single" w:sz="4" w:space="0" w:color="BFBFBF"/>
              <w:right w:val="single" w:sz="4" w:space="0" w:color="auto"/>
            </w:tcBorders>
            <w:shd w:val="clear" w:color="000000" w:fill="D9D9D9"/>
            <w:noWrap/>
            <w:vAlign w:val="center"/>
            <w:hideMark/>
          </w:tcPr>
          <w:p w14:paraId="51C9C52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449E5A6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3</w:t>
            </w:r>
          </w:p>
        </w:tc>
        <w:tc>
          <w:tcPr>
            <w:tcW w:w="922" w:type="dxa"/>
            <w:tcBorders>
              <w:top w:val="nil"/>
              <w:left w:val="nil"/>
              <w:bottom w:val="single" w:sz="4" w:space="0" w:color="BFBFBF"/>
              <w:right w:val="single" w:sz="4" w:space="0" w:color="BFBFBF"/>
            </w:tcBorders>
            <w:shd w:val="clear" w:color="000000" w:fill="D9D9D9"/>
            <w:noWrap/>
            <w:vAlign w:val="center"/>
            <w:hideMark/>
          </w:tcPr>
          <w:p w14:paraId="09FF732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2</w:t>
            </w:r>
          </w:p>
        </w:tc>
        <w:tc>
          <w:tcPr>
            <w:tcW w:w="927" w:type="dxa"/>
            <w:tcBorders>
              <w:top w:val="nil"/>
              <w:left w:val="nil"/>
              <w:bottom w:val="single" w:sz="4" w:space="0" w:color="BFBFBF"/>
              <w:right w:val="single" w:sz="4" w:space="0" w:color="BFBFBF"/>
            </w:tcBorders>
            <w:shd w:val="clear" w:color="000000" w:fill="D9D9D9"/>
            <w:noWrap/>
            <w:vAlign w:val="center"/>
            <w:hideMark/>
          </w:tcPr>
          <w:p w14:paraId="27F115B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704" w:type="dxa"/>
            <w:tcBorders>
              <w:top w:val="nil"/>
              <w:left w:val="nil"/>
              <w:bottom w:val="single" w:sz="4" w:space="0" w:color="BFBFBF"/>
              <w:right w:val="single" w:sz="4" w:space="0" w:color="BFBFBF"/>
            </w:tcBorders>
            <w:shd w:val="clear" w:color="000000" w:fill="D9D9D9"/>
            <w:noWrap/>
            <w:vAlign w:val="center"/>
            <w:hideMark/>
          </w:tcPr>
          <w:p w14:paraId="66DB5EC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885" w:type="dxa"/>
            <w:tcBorders>
              <w:top w:val="nil"/>
              <w:left w:val="nil"/>
              <w:bottom w:val="single" w:sz="4" w:space="0" w:color="BFBFBF"/>
              <w:right w:val="single" w:sz="4" w:space="0" w:color="BFBFBF"/>
            </w:tcBorders>
            <w:shd w:val="clear" w:color="000000" w:fill="D9D9D9"/>
            <w:noWrap/>
            <w:vAlign w:val="center"/>
            <w:hideMark/>
          </w:tcPr>
          <w:p w14:paraId="08CEF85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15</w:t>
            </w:r>
          </w:p>
        </w:tc>
        <w:tc>
          <w:tcPr>
            <w:tcW w:w="866" w:type="dxa"/>
            <w:tcBorders>
              <w:top w:val="nil"/>
              <w:left w:val="nil"/>
              <w:bottom w:val="single" w:sz="4" w:space="0" w:color="BFBFBF"/>
              <w:right w:val="single" w:sz="4" w:space="0" w:color="BFBFBF"/>
            </w:tcBorders>
            <w:shd w:val="clear" w:color="000000" w:fill="D9D9D9"/>
            <w:noWrap/>
            <w:vAlign w:val="center"/>
            <w:hideMark/>
          </w:tcPr>
          <w:p w14:paraId="07190BF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0</w:t>
            </w:r>
          </w:p>
        </w:tc>
        <w:tc>
          <w:tcPr>
            <w:tcW w:w="815" w:type="dxa"/>
            <w:tcBorders>
              <w:top w:val="nil"/>
              <w:left w:val="nil"/>
              <w:bottom w:val="single" w:sz="4" w:space="0" w:color="BFBFBF"/>
              <w:right w:val="single" w:sz="4" w:space="0" w:color="BFBFBF"/>
            </w:tcBorders>
            <w:shd w:val="clear" w:color="000000" w:fill="D9D9D9"/>
            <w:noWrap/>
            <w:vAlign w:val="center"/>
            <w:hideMark/>
          </w:tcPr>
          <w:p w14:paraId="66ED336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9</w:t>
            </w:r>
          </w:p>
        </w:tc>
        <w:tc>
          <w:tcPr>
            <w:tcW w:w="834" w:type="dxa"/>
            <w:tcBorders>
              <w:top w:val="nil"/>
              <w:left w:val="nil"/>
              <w:bottom w:val="single" w:sz="4" w:space="0" w:color="BFBFBF"/>
              <w:right w:val="single" w:sz="4" w:space="0" w:color="auto"/>
            </w:tcBorders>
            <w:shd w:val="clear" w:color="000000" w:fill="D9D9D9"/>
            <w:noWrap/>
            <w:vAlign w:val="center"/>
            <w:hideMark/>
          </w:tcPr>
          <w:p w14:paraId="34DA28D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46</w:t>
            </w:r>
          </w:p>
        </w:tc>
      </w:tr>
      <w:tr w:rsidR="00BB0BE5" w:rsidRPr="005B3439" w14:paraId="330CCEC9" w14:textId="77777777" w:rsidTr="00EA3E5A">
        <w:trPr>
          <w:trHeight w:val="264"/>
        </w:trPr>
        <w:tc>
          <w:tcPr>
            <w:tcW w:w="401" w:type="dxa"/>
            <w:vMerge/>
            <w:tcBorders>
              <w:top w:val="nil"/>
              <w:left w:val="nil"/>
              <w:bottom w:val="nil"/>
              <w:right w:val="nil"/>
            </w:tcBorders>
            <w:vAlign w:val="center"/>
            <w:hideMark/>
          </w:tcPr>
          <w:p w14:paraId="77F4B574"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01E22C9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5CD448E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56FCE54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3EF4200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5</w:t>
            </w:r>
          </w:p>
        </w:tc>
        <w:tc>
          <w:tcPr>
            <w:tcW w:w="922" w:type="dxa"/>
            <w:tcBorders>
              <w:top w:val="nil"/>
              <w:left w:val="nil"/>
              <w:bottom w:val="single" w:sz="4" w:space="0" w:color="BFBFBF"/>
              <w:right w:val="single" w:sz="4" w:space="0" w:color="BFBFBF"/>
            </w:tcBorders>
            <w:shd w:val="clear" w:color="000000" w:fill="D9D9D9"/>
            <w:noWrap/>
            <w:vAlign w:val="center"/>
            <w:hideMark/>
          </w:tcPr>
          <w:p w14:paraId="367E24A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2</w:t>
            </w:r>
          </w:p>
        </w:tc>
        <w:tc>
          <w:tcPr>
            <w:tcW w:w="927" w:type="dxa"/>
            <w:tcBorders>
              <w:top w:val="nil"/>
              <w:left w:val="nil"/>
              <w:bottom w:val="single" w:sz="4" w:space="0" w:color="BFBFBF"/>
              <w:right w:val="single" w:sz="4" w:space="0" w:color="BFBFBF"/>
            </w:tcBorders>
            <w:shd w:val="clear" w:color="000000" w:fill="D9D9D9"/>
            <w:noWrap/>
            <w:vAlign w:val="center"/>
            <w:hideMark/>
          </w:tcPr>
          <w:p w14:paraId="20501E2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1</w:t>
            </w:r>
          </w:p>
        </w:tc>
        <w:tc>
          <w:tcPr>
            <w:tcW w:w="704" w:type="dxa"/>
            <w:tcBorders>
              <w:top w:val="nil"/>
              <w:left w:val="nil"/>
              <w:bottom w:val="single" w:sz="4" w:space="0" w:color="BFBFBF"/>
              <w:right w:val="single" w:sz="4" w:space="0" w:color="BFBFBF"/>
            </w:tcBorders>
            <w:shd w:val="clear" w:color="000000" w:fill="D9D9D9"/>
            <w:noWrap/>
            <w:vAlign w:val="center"/>
            <w:hideMark/>
          </w:tcPr>
          <w:p w14:paraId="3CA102E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12</w:t>
            </w:r>
          </w:p>
        </w:tc>
        <w:tc>
          <w:tcPr>
            <w:tcW w:w="885" w:type="dxa"/>
            <w:tcBorders>
              <w:top w:val="nil"/>
              <w:left w:val="nil"/>
              <w:bottom w:val="single" w:sz="4" w:space="0" w:color="BFBFBF"/>
              <w:right w:val="single" w:sz="4" w:space="0" w:color="BFBFBF"/>
            </w:tcBorders>
            <w:shd w:val="clear" w:color="000000" w:fill="D9D9D9"/>
            <w:noWrap/>
            <w:vAlign w:val="center"/>
            <w:hideMark/>
          </w:tcPr>
          <w:p w14:paraId="07F917C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75</w:t>
            </w:r>
          </w:p>
        </w:tc>
        <w:tc>
          <w:tcPr>
            <w:tcW w:w="866" w:type="dxa"/>
            <w:tcBorders>
              <w:top w:val="nil"/>
              <w:left w:val="nil"/>
              <w:bottom w:val="single" w:sz="4" w:space="0" w:color="BFBFBF"/>
              <w:right w:val="single" w:sz="4" w:space="0" w:color="BFBFBF"/>
            </w:tcBorders>
            <w:shd w:val="clear" w:color="000000" w:fill="D9D9D9"/>
            <w:noWrap/>
            <w:vAlign w:val="center"/>
            <w:hideMark/>
          </w:tcPr>
          <w:p w14:paraId="7A113E0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6</w:t>
            </w:r>
          </w:p>
        </w:tc>
        <w:tc>
          <w:tcPr>
            <w:tcW w:w="815" w:type="dxa"/>
            <w:tcBorders>
              <w:top w:val="nil"/>
              <w:left w:val="nil"/>
              <w:bottom w:val="single" w:sz="4" w:space="0" w:color="BFBFBF"/>
              <w:right w:val="single" w:sz="4" w:space="0" w:color="BFBFBF"/>
            </w:tcBorders>
            <w:shd w:val="clear" w:color="000000" w:fill="D9D9D9"/>
            <w:noWrap/>
            <w:vAlign w:val="center"/>
            <w:hideMark/>
          </w:tcPr>
          <w:p w14:paraId="0285502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2</w:t>
            </w:r>
          </w:p>
        </w:tc>
        <w:tc>
          <w:tcPr>
            <w:tcW w:w="834" w:type="dxa"/>
            <w:tcBorders>
              <w:top w:val="nil"/>
              <w:left w:val="nil"/>
              <w:bottom w:val="single" w:sz="4" w:space="0" w:color="BFBFBF"/>
              <w:right w:val="single" w:sz="4" w:space="0" w:color="auto"/>
            </w:tcBorders>
            <w:shd w:val="clear" w:color="000000" w:fill="D9D9D9"/>
            <w:noWrap/>
            <w:vAlign w:val="center"/>
            <w:hideMark/>
          </w:tcPr>
          <w:p w14:paraId="4F600E2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45</w:t>
            </w:r>
          </w:p>
        </w:tc>
      </w:tr>
      <w:tr w:rsidR="00BB0BE5" w:rsidRPr="005B3439" w14:paraId="322E220E" w14:textId="77777777" w:rsidTr="00EA3E5A">
        <w:trPr>
          <w:trHeight w:val="264"/>
        </w:trPr>
        <w:tc>
          <w:tcPr>
            <w:tcW w:w="401" w:type="dxa"/>
            <w:vMerge/>
            <w:tcBorders>
              <w:top w:val="nil"/>
              <w:left w:val="nil"/>
              <w:bottom w:val="nil"/>
              <w:right w:val="nil"/>
            </w:tcBorders>
            <w:vAlign w:val="center"/>
            <w:hideMark/>
          </w:tcPr>
          <w:p w14:paraId="0D65B7DC"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124B274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682F672C"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7D95F7A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7D4A6E0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7</w:t>
            </w:r>
          </w:p>
        </w:tc>
        <w:tc>
          <w:tcPr>
            <w:tcW w:w="922" w:type="dxa"/>
            <w:tcBorders>
              <w:top w:val="nil"/>
              <w:left w:val="nil"/>
              <w:bottom w:val="single" w:sz="4" w:space="0" w:color="BFBFBF"/>
              <w:right w:val="single" w:sz="4" w:space="0" w:color="BFBFBF"/>
            </w:tcBorders>
            <w:shd w:val="clear" w:color="000000" w:fill="D9D9D9"/>
            <w:noWrap/>
            <w:vAlign w:val="center"/>
            <w:hideMark/>
          </w:tcPr>
          <w:p w14:paraId="2B6BCA6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3</w:t>
            </w:r>
          </w:p>
        </w:tc>
        <w:tc>
          <w:tcPr>
            <w:tcW w:w="927" w:type="dxa"/>
            <w:tcBorders>
              <w:top w:val="nil"/>
              <w:left w:val="nil"/>
              <w:bottom w:val="single" w:sz="4" w:space="0" w:color="BFBFBF"/>
              <w:right w:val="single" w:sz="4" w:space="0" w:color="BFBFBF"/>
            </w:tcBorders>
            <w:shd w:val="clear" w:color="000000" w:fill="D9D9D9"/>
            <w:noWrap/>
            <w:vAlign w:val="center"/>
            <w:hideMark/>
          </w:tcPr>
          <w:p w14:paraId="61408C6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1</w:t>
            </w:r>
          </w:p>
        </w:tc>
        <w:tc>
          <w:tcPr>
            <w:tcW w:w="704" w:type="dxa"/>
            <w:tcBorders>
              <w:top w:val="nil"/>
              <w:left w:val="nil"/>
              <w:bottom w:val="single" w:sz="4" w:space="0" w:color="BFBFBF"/>
              <w:right w:val="single" w:sz="4" w:space="0" w:color="BFBFBF"/>
            </w:tcBorders>
            <w:shd w:val="clear" w:color="000000" w:fill="D9D9D9"/>
            <w:noWrap/>
            <w:vAlign w:val="center"/>
            <w:hideMark/>
          </w:tcPr>
          <w:p w14:paraId="045689E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885" w:type="dxa"/>
            <w:tcBorders>
              <w:top w:val="nil"/>
              <w:left w:val="nil"/>
              <w:bottom w:val="single" w:sz="4" w:space="0" w:color="BFBFBF"/>
              <w:right w:val="single" w:sz="4" w:space="0" w:color="BFBFBF"/>
            </w:tcBorders>
            <w:shd w:val="clear" w:color="000000" w:fill="D9D9D9"/>
            <w:noWrap/>
            <w:vAlign w:val="center"/>
            <w:hideMark/>
          </w:tcPr>
          <w:p w14:paraId="06F652B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8</w:t>
            </w:r>
          </w:p>
        </w:tc>
        <w:tc>
          <w:tcPr>
            <w:tcW w:w="866" w:type="dxa"/>
            <w:tcBorders>
              <w:top w:val="nil"/>
              <w:left w:val="nil"/>
              <w:bottom w:val="single" w:sz="4" w:space="0" w:color="BFBFBF"/>
              <w:right w:val="single" w:sz="4" w:space="0" w:color="BFBFBF"/>
            </w:tcBorders>
            <w:shd w:val="clear" w:color="000000" w:fill="D9D9D9"/>
            <w:noWrap/>
            <w:vAlign w:val="center"/>
            <w:hideMark/>
          </w:tcPr>
          <w:p w14:paraId="32D1105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3</w:t>
            </w:r>
          </w:p>
        </w:tc>
        <w:tc>
          <w:tcPr>
            <w:tcW w:w="815" w:type="dxa"/>
            <w:tcBorders>
              <w:top w:val="nil"/>
              <w:left w:val="nil"/>
              <w:bottom w:val="single" w:sz="4" w:space="0" w:color="BFBFBF"/>
              <w:right w:val="single" w:sz="4" w:space="0" w:color="BFBFBF"/>
            </w:tcBorders>
            <w:shd w:val="clear" w:color="000000" w:fill="D9D9D9"/>
            <w:noWrap/>
            <w:vAlign w:val="center"/>
            <w:hideMark/>
          </w:tcPr>
          <w:p w14:paraId="196D118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3</w:t>
            </w:r>
          </w:p>
        </w:tc>
        <w:tc>
          <w:tcPr>
            <w:tcW w:w="834" w:type="dxa"/>
            <w:tcBorders>
              <w:top w:val="nil"/>
              <w:left w:val="nil"/>
              <w:bottom w:val="single" w:sz="4" w:space="0" w:color="BFBFBF"/>
              <w:right w:val="single" w:sz="4" w:space="0" w:color="auto"/>
            </w:tcBorders>
            <w:shd w:val="clear" w:color="000000" w:fill="D9D9D9"/>
            <w:noWrap/>
            <w:vAlign w:val="center"/>
            <w:hideMark/>
          </w:tcPr>
          <w:p w14:paraId="08474BA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r>
      <w:tr w:rsidR="00BB0BE5" w:rsidRPr="005B3439" w14:paraId="1D6C6373" w14:textId="77777777" w:rsidTr="00EA3E5A">
        <w:trPr>
          <w:trHeight w:val="264"/>
        </w:trPr>
        <w:tc>
          <w:tcPr>
            <w:tcW w:w="401" w:type="dxa"/>
            <w:vMerge/>
            <w:tcBorders>
              <w:top w:val="nil"/>
              <w:left w:val="nil"/>
              <w:bottom w:val="nil"/>
              <w:right w:val="nil"/>
            </w:tcBorders>
            <w:vAlign w:val="center"/>
            <w:hideMark/>
          </w:tcPr>
          <w:p w14:paraId="2EDD4B81"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7AA65439"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59FA100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nil"/>
              <w:right w:val="single" w:sz="4" w:space="0" w:color="auto"/>
            </w:tcBorders>
            <w:shd w:val="clear" w:color="000000" w:fill="D9D9D9"/>
            <w:noWrap/>
            <w:vAlign w:val="center"/>
            <w:hideMark/>
          </w:tcPr>
          <w:p w14:paraId="6945F08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906" w:type="dxa"/>
            <w:tcBorders>
              <w:top w:val="nil"/>
              <w:left w:val="single" w:sz="4" w:space="0" w:color="BFBFBF"/>
              <w:bottom w:val="nil"/>
              <w:right w:val="single" w:sz="4" w:space="0" w:color="BFBFBF"/>
            </w:tcBorders>
            <w:shd w:val="clear" w:color="000000" w:fill="D9D9D9"/>
            <w:noWrap/>
            <w:vAlign w:val="center"/>
            <w:hideMark/>
          </w:tcPr>
          <w:p w14:paraId="3B293AE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00</w:t>
            </w:r>
          </w:p>
        </w:tc>
        <w:tc>
          <w:tcPr>
            <w:tcW w:w="922" w:type="dxa"/>
            <w:tcBorders>
              <w:top w:val="nil"/>
              <w:left w:val="nil"/>
              <w:bottom w:val="nil"/>
              <w:right w:val="single" w:sz="4" w:space="0" w:color="BFBFBF"/>
            </w:tcBorders>
            <w:shd w:val="clear" w:color="000000" w:fill="D9D9D9"/>
            <w:noWrap/>
            <w:vAlign w:val="center"/>
            <w:hideMark/>
          </w:tcPr>
          <w:p w14:paraId="37C614F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2</w:t>
            </w:r>
          </w:p>
        </w:tc>
        <w:tc>
          <w:tcPr>
            <w:tcW w:w="927" w:type="dxa"/>
            <w:tcBorders>
              <w:top w:val="nil"/>
              <w:left w:val="nil"/>
              <w:bottom w:val="nil"/>
              <w:right w:val="single" w:sz="4" w:space="0" w:color="BFBFBF"/>
            </w:tcBorders>
            <w:shd w:val="clear" w:color="000000" w:fill="D9D9D9"/>
            <w:noWrap/>
            <w:vAlign w:val="center"/>
            <w:hideMark/>
          </w:tcPr>
          <w:p w14:paraId="451F78D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8</w:t>
            </w:r>
          </w:p>
        </w:tc>
        <w:tc>
          <w:tcPr>
            <w:tcW w:w="704" w:type="dxa"/>
            <w:tcBorders>
              <w:top w:val="nil"/>
              <w:left w:val="nil"/>
              <w:bottom w:val="nil"/>
              <w:right w:val="single" w:sz="4" w:space="0" w:color="BFBFBF"/>
            </w:tcBorders>
            <w:shd w:val="clear" w:color="000000" w:fill="D9D9D9"/>
            <w:noWrap/>
            <w:vAlign w:val="center"/>
            <w:hideMark/>
          </w:tcPr>
          <w:p w14:paraId="636C790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00</w:t>
            </w:r>
          </w:p>
        </w:tc>
        <w:tc>
          <w:tcPr>
            <w:tcW w:w="885" w:type="dxa"/>
            <w:tcBorders>
              <w:top w:val="nil"/>
              <w:left w:val="nil"/>
              <w:bottom w:val="nil"/>
              <w:right w:val="single" w:sz="4" w:space="0" w:color="BFBFBF"/>
            </w:tcBorders>
            <w:shd w:val="clear" w:color="000000" w:fill="D9D9D9"/>
            <w:noWrap/>
            <w:vAlign w:val="center"/>
            <w:hideMark/>
          </w:tcPr>
          <w:p w14:paraId="536C952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6.88</w:t>
            </w:r>
          </w:p>
        </w:tc>
        <w:tc>
          <w:tcPr>
            <w:tcW w:w="866" w:type="dxa"/>
            <w:tcBorders>
              <w:top w:val="nil"/>
              <w:left w:val="nil"/>
              <w:bottom w:val="nil"/>
              <w:right w:val="single" w:sz="4" w:space="0" w:color="BFBFBF"/>
            </w:tcBorders>
            <w:shd w:val="clear" w:color="000000" w:fill="D9D9D9"/>
            <w:noWrap/>
            <w:vAlign w:val="center"/>
            <w:hideMark/>
          </w:tcPr>
          <w:p w14:paraId="07A1EFA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55</w:t>
            </w:r>
          </w:p>
        </w:tc>
        <w:tc>
          <w:tcPr>
            <w:tcW w:w="815" w:type="dxa"/>
            <w:tcBorders>
              <w:top w:val="nil"/>
              <w:left w:val="nil"/>
              <w:bottom w:val="nil"/>
              <w:right w:val="single" w:sz="4" w:space="0" w:color="BFBFBF"/>
            </w:tcBorders>
            <w:shd w:val="clear" w:color="000000" w:fill="D9D9D9"/>
            <w:noWrap/>
            <w:vAlign w:val="center"/>
            <w:hideMark/>
          </w:tcPr>
          <w:p w14:paraId="6A748DC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57</w:t>
            </w:r>
          </w:p>
        </w:tc>
        <w:tc>
          <w:tcPr>
            <w:tcW w:w="834" w:type="dxa"/>
            <w:tcBorders>
              <w:top w:val="nil"/>
              <w:left w:val="nil"/>
              <w:bottom w:val="nil"/>
              <w:right w:val="single" w:sz="4" w:space="0" w:color="auto"/>
            </w:tcBorders>
            <w:shd w:val="clear" w:color="000000" w:fill="D9D9D9"/>
            <w:noWrap/>
            <w:vAlign w:val="center"/>
            <w:hideMark/>
          </w:tcPr>
          <w:p w14:paraId="146FBB2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7.00</w:t>
            </w:r>
          </w:p>
        </w:tc>
      </w:tr>
      <w:tr w:rsidR="00BB0BE5" w:rsidRPr="005B3439" w14:paraId="68F8E6D9" w14:textId="77777777" w:rsidTr="00EA3E5A">
        <w:trPr>
          <w:trHeight w:val="264"/>
        </w:trPr>
        <w:tc>
          <w:tcPr>
            <w:tcW w:w="401" w:type="dxa"/>
            <w:vMerge/>
            <w:tcBorders>
              <w:top w:val="nil"/>
              <w:left w:val="nil"/>
              <w:bottom w:val="nil"/>
              <w:right w:val="nil"/>
            </w:tcBorders>
            <w:vAlign w:val="center"/>
            <w:hideMark/>
          </w:tcPr>
          <w:p w14:paraId="622FEBCC"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6375D3B7"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3A47EED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000000" w:fill="D9D9D9"/>
            <w:noWrap/>
            <w:vAlign w:val="center"/>
            <w:hideMark/>
          </w:tcPr>
          <w:p w14:paraId="74A1B1D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906" w:type="dxa"/>
            <w:tcBorders>
              <w:top w:val="nil"/>
              <w:left w:val="single" w:sz="4" w:space="0" w:color="BFBFBF"/>
              <w:bottom w:val="single" w:sz="4" w:space="0" w:color="auto"/>
              <w:right w:val="single" w:sz="4" w:space="0" w:color="BFBFBF"/>
            </w:tcBorders>
            <w:shd w:val="clear" w:color="000000" w:fill="D9D9D9"/>
            <w:noWrap/>
            <w:vAlign w:val="center"/>
            <w:hideMark/>
          </w:tcPr>
          <w:p w14:paraId="7A31B21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2.00</w:t>
            </w:r>
          </w:p>
        </w:tc>
        <w:tc>
          <w:tcPr>
            <w:tcW w:w="922" w:type="dxa"/>
            <w:tcBorders>
              <w:top w:val="nil"/>
              <w:left w:val="nil"/>
              <w:bottom w:val="single" w:sz="4" w:space="0" w:color="auto"/>
              <w:right w:val="single" w:sz="4" w:space="0" w:color="BFBFBF"/>
            </w:tcBorders>
            <w:shd w:val="clear" w:color="000000" w:fill="D9D9D9"/>
            <w:noWrap/>
            <w:vAlign w:val="center"/>
            <w:hideMark/>
          </w:tcPr>
          <w:p w14:paraId="5F89325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5.00</w:t>
            </w:r>
          </w:p>
        </w:tc>
        <w:tc>
          <w:tcPr>
            <w:tcW w:w="927" w:type="dxa"/>
            <w:tcBorders>
              <w:top w:val="nil"/>
              <w:left w:val="nil"/>
              <w:bottom w:val="single" w:sz="4" w:space="0" w:color="auto"/>
              <w:right w:val="single" w:sz="4" w:space="0" w:color="BFBFBF"/>
            </w:tcBorders>
            <w:shd w:val="clear" w:color="000000" w:fill="D9D9D9"/>
            <w:noWrap/>
            <w:vAlign w:val="center"/>
            <w:hideMark/>
          </w:tcPr>
          <w:p w14:paraId="2D5CBFF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2.00</w:t>
            </w:r>
          </w:p>
        </w:tc>
        <w:tc>
          <w:tcPr>
            <w:tcW w:w="704" w:type="dxa"/>
            <w:tcBorders>
              <w:top w:val="nil"/>
              <w:left w:val="nil"/>
              <w:bottom w:val="single" w:sz="4" w:space="0" w:color="auto"/>
              <w:right w:val="single" w:sz="4" w:space="0" w:color="BFBFBF"/>
            </w:tcBorders>
            <w:shd w:val="clear" w:color="000000" w:fill="D9D9D9"/>
            <w:noWrap/>
            <w:vAlign w:val="center"/>
            <w:hideMark/>
          </w:tcPr>
          <w:p w14:paraId="5A3D65C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2.00</w:t>
            </w:r>
          </w:p>
        </w:tc>
        <w:tc>
          <w:tcPr>
            <w:tcW w:w="885" w:type="dxa"/>
            <w:tcBorders>
              <w:top w:val="nil"/>
              <w:left w:val="nil"/>
              <w:bottom w:val="single" w:sz="4" w:space="0" w:color="auto"/>
              <w:right w:val="single" w:sz="4" w:space="0" w:color="BFBFBF"/>
            </w:tcBorders>
            <w:shd w:val="clear" w:color="000000" w:fill="D9D9D9"/>
            <w:noWrap/>
            <w:vAlign w:val="center"/>
            <w:hideMark/>
          </w:tcPr>
          <w:p w14:paraId="0077927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2.00</w:t>
            </w:r>
          </w:p>
        </w:tc>
        <w:tc>
          <w:tcPr>
            <w:tcW w:w="866" w:type="dxa"/>
            <w:tcBorders>
              <w:top w:val="nil"/>
              <w:left w:val="nil"/>
              <w:bottom w:val="single" w:sz="4" w:space="0" w:color="auto"/>
              <w:right w:val="single" w:sz="4" w:space="0" w:color="BFBFBF"/>
            </w:tcBorders>
            <w:shd w:val="clear" w:color="000000" w:fill="D9D9D9"/>
            <w:noWrap/>
            <w:vAlign w:val="center"/>
            <w:hideMark/>
          </w:tcPr>
          <w:p w14:paraId="06399D2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2.00</w:t>
            </w:r>
          </w:p>
        </w:tc>
        <w:tc>
          <w:tcPr>
            <w:tcW w:w="815" w:type="dxa"/>
            <w:tcBorders>
              <w:top w:val="nil"/>
              <w:left w:val="nil"/>
              <w:bottom w:val="single" w:sz="4" w:space="0" w:color="auto"/>
              <w:right w:val="single" w:sz="4" w:space="0" w:color="BFBFBF"/>
            </w:tcBorders>
            <w:shd w:val="clear" w:color="000000" w:fill="D9D9D9"/>
            <w:noWrap/>
            <w:vAlign w:val="center"/>
            <w:hideMark/>
          </w:tcPr>
          <w:p w14:paraId="6B4F433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2.00</w:t>
            </w:r>
          </w:p>
        </w:tc>
        <w:tc>
          <w:tcPr>
            <w:tcW w:w="834" w:type="dxa"/>
            <w:tcBorders>
              <w:top w:val="nil"/>
              <w:left w:val="nil"/>
              <w:bottom w:val="single" w:sz="4" w:space="0" w:color="auto"/>
              <w:right w:val="single" w:sz="4" w:space="0" w:color="auto"/>
            </w:tcBorders>
            <w:shd w:val="clear" w:color="000000" w:fill="D9D9D9"/>
            <w:noWrap/>
            <w:vAlign w:val="center"/>
            <w:hideMark/>
          </w:tcPr>
          <w:p w14:paraId="5AD2EDC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2.00</w:t>
            </w:r>
          </w:p>
        </w:tc>
      </w:tr>
      <w:tr w:rsidR="00BB0BE5" w:rsidRPr="005B3439" w14:paraId="1BBB5323" w14:textId="77777777" w:rsidTr="00EA3E5A">
        <w:trPr>
          <w:trHeight w:val="255"/>
        </w:trPr>
        <w:tc>
          <w:tcPr>
            <w:tcW w:w="401" w:type="dxa"/>
            <w:vMerge/>
            <w:tcBorders>
              <w:top w:val="nil"/>
              <w:left w:val="nil"/>
              <w:bottom w:val="nil"/>
              <w:right w:val="nil"/>
            </w:tcBorders>
            <w:vAlign w:val="center"/>
            <w:hideMark/>
          </w:tcPr>
          <w:p w14:paraId="2FBD00D4"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00D5915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1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C36A08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T (or CC6)</w:t>
            </w:r>
          </w:p>
        </w:tc>
        <w:tc>
          <w:tcPr>
            <w:tcW w:w="745" w:type="dxa"/>
            <w:tcBorders>
              <w:top w:val="nil"/>
              <w:left w:val="nil"/>
              <w:bottom w:val="single" w:sz="4" w:space="0" w:color="BFBFBF"/>
              <w:right w:val="single" w:sz="4" w:space="0" w:color="auto"/>
            </w:tcBorders>
            <w:shd w:val="clear" w:color="auto" w:fill="auto"/>
            <w:noWrap/>
            <w:vAlign w:val="center"/>
            <w:hideMark/>
          </w:tcPr>
          <w:p w14:paraId="76B8818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906"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1F4D14E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77</w:t>
            </w:r>
          </w:p>
        </w:tc>
        <w:tc>
          <w:tcPr>
            <w:tcW w:w="922" w:type="dxa"/>
            <w:tcBorders>
              <w:top w:val="single" w:sz="4" w:space="0" w:color="BFBFBF"/>
              <w:left w:val="nil"/>
              <w:bottom w:val="single" w:sz="4" w:space="0" w:color="BFBFBF"/>
              <w:right w:val="single" w:sz="4" w:space="0" w:color="BFBFBF"/>
            </w:tcBorders>
            <w:shd w:val="clear" w:color="000000" w:fill="FFFFFF"/>
            <w:noWrap/>
            <w:vAlign w:val="center"/>
            <w:hideMark/>
          </w:tcPr>
          <w:p w14:paraId="6B26EA4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4</w:t>
            </w:r>
          </w:p>
        </w:tc>
        <w:tc>
          <w:tcPr>
            <w:tcW w:w="927" w:type="dxa"/>
            <w:tcBorders>
              <w:top w:val="nil"/>
              <w:left w:val="nil"/>
              <w:bottom w:val="nil"/>
              <w:right w:val="nil"/>
            </w:tcBorders>
            <w:shd w:val="clear" w:color="auto" w:fill="auto"/>
            <w:noWrap/>
            <w:vAlign w:val="center"/>
            <w:hideMark/>
          </w:tcPr>
          <w:p w14:paraId="4EF5BCB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5</w:t>
            </w:r>
          </w:p>
        </w:tc>
        <w:tc>
          <w:tcPr>
            <w:tcW w:w="704"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4456AC0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41</w:t>
            </w:r>
          </w:p>
        </w:tc>
        <w:tc>
          <w:tcPr>
            <w:tcW w:w="885" w:type="dxa"/>
            <w:tcBorders>
              <w:top w:val="single" w:sz="4" w:space="0" w:color="BFBFBF"/>
              <w:left w:val="nil"/>
              <w:bottom w:val="single" w:sz="4" w:space="0" w:color="BFBFBF"/>
              <w:right w:val="single" w:sz="4" w:space="0" w:color="BFBFBF"/>
            </w:tcBorders>
            <w:shd w:val="clear" w:color="000000" w:fill="FFFFFF"/>
            <w:noWrap/>
            <w:vAlign w:val="center"/>
            <w:hideMark/>
          </w:tcPr>
          <w:p w14:paraId="4C133F3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72</w:t>
            </w:r>
          </w:p>
        </w:tc>
        <w:tc>
          <w:tcPr>
            <w:tcW w:w="866" w:type="dxa"/>
            <w:tcBorders>
              <w:top w:val="single" w:sz="4" w:space="0" w:color="BFBFBF"/>
              <w:left w:val="nil"/>
              <w:bottom w:val="single" w:sz="4" w:space="0" w:color="BFBFBF"/>
              <w:right w:val="single" w:sz="4" w:space="0" w:color="BFBFBF"/>
            </w:tcBorders>
            <w:shd w:val="clear" w:color="000000" w:fill="FFFFFF"/>
            <w:noWrap/>
            <w:vAlign w:val="center"/>
            <w:hideMark/>
          </w:tcPr>
          <w:p w14:paraId="196C3E2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72</w:t>
            </w:r>
          </w:p>
        </w:tc>
        <w:tc>
          <w:tcPr>
            <w:tcW w:w="815" w:type="dxa"/>
            <w:tcBorders>
              <w:top w:val="single" w:sz="4" w:space="0" w:color="BFBFBF"/>
              <w:left w:val="nil"/>
              <w:bottom w:val="single" w:sz="4" w:space="0" w:color="BFBFBF"/>
              <w:right w:val="single" w:sz="4" w:space="0" w:color="BFBFBF"/>
            </w:tcBorders>
            <w:shd w:val="clear" w:color="000000" w:fill="FFFFFF"/>
            <w:noWrap/>
            <w:vAlign w:val="center"/>
            <w:hideMark/>
          </w:tcPr>
          <w:p w14:paraId="6899219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3</w:t>
            </w:r>
          </w:p>
        </w:tc>
        <w:tc>
          <w:tcPr>
            <w:tcW w:w="834" w:type="dxa"/>
            <w:tcBorders>
              <w:top w:val="single" w:sz="4" w:space="0" w:color="BFBFBF"/>
              <w:left w:val="nil"/>
              <w:bottom w:val="single" w:sz="4" w:space="0" w:color="BFBFBF"/>
              <w:right w:val="single" w:sz="4" w:space="0" w:color="auto"/>
            </w:tcBorders>
            <w:shd w:val="clear" w:color="000000" w:fill="FFFFFF"/>
            <w:noWrap/>
            <w:vAlign w:val="center"/>
            <w:hideMark/>
          </w:tcPr>
          <w:p w14:paraId="55AAFD1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78</w:t>
            </w:r>
          </w:p>
        </w:tc>
      </w:tr>
      <w:tr w:rsidR="00BB0BE5" w:rsidRPr="005B3439" w14:paraId="220D48C2" w14:textId="77777777" w:rsidTr="00EA3E5A">
        <w:trPr>
          <w:trHeight w:val="264"/>
        </w:trPr>
        <w:tc>
          <w:tcPr>
            <w:tcW w:w="401" w:type="dxa"/>
            <w:vMerge/>
            <w:tcBorders>
              <w:top w:val="nil"/>
              <w:left w:val="nil"/>
              <w:bottom w:val="nil"/>
              <w:right w:val="nil"/>
            </w:tcBorders>
            <w:vAlign w:val="center"/>
            <w:hideMark/>
          </w:tcPr>
          <w:p w14:paraId="7C713702"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1E584B01"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3C4221D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5018B24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5E7B6B8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97</w:t>
            </w:r>
          </w:p>
        </w:tc>
        <w:tc>
          <w:tcPr>
            <w:tcW w:w="922" w:type="dxa"/>
            <w:tcBorders>
              <w:top w:val="nil"/>
              <w:left w:val="nil"/>
              <w:bottom w:val="single" w:sz="4" w:space="0" w:color="BFBFBF"/>
              <w:right w:val="single" w:sz="4" w:space="0" w:color="BFBFBF"/>
            </w:tcBorders>
            <w:shd w:val="clear" w:color="000000" w:fill="FFFFFF"/>
            <w:noWrap/>
            <w:vAlign w:val="center"/>
            <w:hideMark/>
          </w:tcPr>
          <w:p w14:paraId="3FDA482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2</w:t>
            </w:r>
          </w:p>
        </w:tc>
        <w:tc>
          <w:tcPr>
            <w:tcW w:w="927" w:type="dxa"/>
            <w:tcBorders>
              <w:top w:val="single" w:sz="4" w:space="0" w:color="BFBFBF"/>
              <w:left w:val="nil"/>
              <w:bottom w:val="single" w:sz="4" w:space="0" w:color="BFBFBF"/>
              <w:right w:val="single" w:sz="4" w:space="0" w:color="BFBFBF"/>
            </w:tcBorders>
            <w:shd w:val="clear" w:color="000000" w:fill="FFFFFF"/>
            <w:noWrap/>
            <w:vAlign w:val="center"/>
            <w:hideMark/>
          </w:tcPr>
          <w:p w14:paraId="340E0B8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9</w:t>
            </w:r>
          </w:p>
        </w:tc>
        <w:tc>
          <w:tcPr>
            <w:tcW w:w="704" w:type="dxa"/>
            <w:tcBorders>
              <w:top w:val="nil"/>
              <w:left w:val="nil"/>
              <w:bottom w:val="single" w:sz="4" w:space="0" w:color="BFBFBF"/>
              <w:right w:val="single" w:sz="4" w:space="0" w:color="BFBFBF"/>
            </w:tcBorders>
            <w:shd w:val="clear" w:color="000000" w:fill="FFFFFF"/>
            <w:noWrap/>
            <w:vAlign w:val="center"/>
            <w:hideMark/>
          </w:tcPr>
          <w:p w14:paraId="19DC34D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885" w:type="dxa"/>
            <w:tcBorders>
              <w:top w:val="nil"/>
              <w:left w:val="nil"/>
              <w:bottom w:val="single" w:sz="4" w:space="0" w:color="BFBFBF"/>
              <w:right w:val="single" w:sz="4" w:space="0" w:color="BFBFBF"/>
            </w:tcBorders>
            <w:shd w:val="clear" w:color="000000" w:fill="FFFFFF"/>
            <w:noWrap/>
            <w:vAlign w:val="center"/>
            <w:hideMark/>
          </w:tcPr>
          <w:p w14:paraId="2FE337C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98</w:t>
            </w:r>
          </w:p>
        </w:tc>
        <w:tc>
          <w:tcPr>
            <w:tcW w:w="866" w:type="dxa"/>
            <w:tcBorders>
              <w:top w:val="nil"/>
              <w:left w:val="nil"/>
              <w:bottom w:val="single" w:sz="4" w:space="0" w:color="BFBFBF"/>
              <w:right w:val="single" w:sz="4" w:space="0" w:color="BFBFBF"/>
            </w:tcBorders>
            <w:shd w:val="clear" w:color="000000" w:fill="FFFFFF"/>
            <w:noWrap/>
            <w:vAlign w:val="center"/>
            <w:hideMark/>
          </w:tcPr>
          <w:p w14:paraId="3ADF9ED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38</w:t>
            </w:r>
          </w:p>
        </w:tc>
        <w:tc>
          <w:tcPr>
            <w:tcW w:w="815" w:type="dxa"/>
            <w:tcBorders>
              <w:top w:val="nil"/>
              <w:left w:val="nil"/>
              <w:bottom w:val="single" w:sz="4" w:space="0" w:color="BFBFBF"/>
              <w:right w:val="single" w:sz="4" w:space="0" w:color="BFBFBF"/>
            </w:tcBorders>
            <w:shd w:val="clear" w:color="000000" w:fill="FFFFFF"/>
            <w:noWrap/>
            <w:vAlign w:val="center"/>
            <w:hideMark/>
          </w:tcPr>
          <w:p w14:paraId="2FDC836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65</w:t>
            </w:r>
          </w:p>
        </w:tc>
        <w:tc>
          <w:tcPr>
            <w:tcW w:w="834" w:type="dxa"/>
            <w:tcBorders>
              <w:top w:val="nil"/>
              <w:left w:val="nil"/>
              <w:bottom w:val="single" w:sz="4" w:space="0" w:color="BFBFBF"/>
              <w:right w:val="single" w:sz="4" w:space="0" w:color="auto"/>
            </w:tcBorders>
            <w:shd w:val="clear" w:color="000000" w:fill="FFFFFF"/>
            <w:noWrap/>
            <w:vAlign w:val="center"/>
            <w:hideMark/>
          </w:tcPr>
          <w:p w14:paraId="39A8F6B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09</w:t>
            </w:r>
          </w:p>
        </w:tc>
      </w:tr>
      <w:tr w:rsidR="00BB0BE5" w:rsidRPr="005B3439" w14:paraId="1513DB41" w14:textId="77777777" w:rsidTr="00EA3E5A">
        <w:trPr>
          <w:trHeight w:val="264"/>
        </w:trPr>
        <w:tc>
          <w:tcPr>
            <w:tcW w:w="401" w:type="dxa"/>
            <w:vMerge/>
            <w:tcBorders>
              <w:top w:val="nil"/>
              <w:left w:val="nil"/>
              <w:bottom w:val="nil"/>
              <w:right w:val="nil"/>
            </w:tcBorders>
            <w:vAlign w:val="center"/>
            <w:hideMark/>
          </w:tcPr>
          <w:p w14:paraId="72AD0D7F"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73EBA4D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3220A97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2A1346A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408B370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922" w:type="dxa"/>
            <w:tcBorders>
              <w:top w:val="nil"/>
              <w:left w:val="nil"/>
              <w:bottom w:val="single" w:sz="4" w:space="0" w:color="BFBFBF"/>
              <w:right w:val="single" w:sz="4" w:space="0" w:color="BFBFBF"/>
            </w:tcBorders>
            <w:shd w:val="clear" w:color="000000" w:fill="FFFFFF"/>
            <w:noWrap/>
            <w:vAlign w:val="center"/>
            <w:hideMark/>
          </w:tcPr>
          <w:p w14:paraId="37CA319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2</w:t>
            </w:r>
          </w:p>
        </w:tc>
        <w:tc>
          <w:tcPr>
            <w:tcW w:w="927" w:type="dxa"/>
            <w:tcBorders>
              <w:top w:val="nil"/>
              <w:left w:val="nil"/>
              <w:bottom w:val="single" w:sz="4" w:space="0" w:color="BFBFBF"/>
              <w:right w:val="single" w:sz="4" w:space="0" w:color="BFBFBF"/>
            </w:tcBorders>
            <w:shd w:val="clear" w:color="000000" w:fill="FFFFFF"/>
            <w:noWrap/>
            <w:vAlign w:val="center"/>
            <w:hideMark/>
          </w:tcPr>
          <w:p w14:paraId="62DDADA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704" w:type="dxa"/>
            <w:tcBorders>
              <w:top w:val="nil"/>
              <w:left w:val="nil"/>
              <w:bottom w:val="single" w:sz="4" w:space="0" w:color="BFBFBF"/>
              <w:right w:val="single" w:sz="4" w:space="0" w:color="BFBFBF"/>
            </w:tcBorders>
            <w:shd w:val="clear" w:color="000000" w:fill="FFFFFF"/>
            <w:noWrap/>
            <w:vAlign w:val="center"/>
            <w:hideMark/>
          </w:tcPr>
          <w:p w14:paraId="6D5C795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0</w:t>
            </w:r>
          </w:p>
        </w:tc>
        <w:tc>
          <w:tcPr>
            <w:tcW w:w="885" w:type="dxa"/>
            <w:tcBorders>
              <w:top w:val="nil"/>
              <w:left w:val="nil"/>
              <w:bottom w:val="single" w:sz="4" w:space="0" w:color="BFBFBF"/>
              <w:right w:val="single" w:sz="4" w:space="0" w:color="BFBFBF"/>
            </w:tcBorders>
            <w:shd w:val="clear" w:color="000000" w:fill="FFFFFF"/>
            <w:noWrap/>
            <w:vAlign w:val="center"/>
            <w:hideMark/>
          </w:tcPr>
          <w:p w14:paraId="0FA736D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4</w:t>
            </w:r>
          </w:p>
        </w:tc>
        <w:tc>
          <w:tcPr>
            <w:tcW w:w="866" w:type="dxa"/>
            <w:tcBorders>
              <w:top w:val="nil"/>
              <w:left w:val="nil"/>
              <w:bottom w:val="single" w:sz="4" w:space="0" w:color="BFBFBF"/>
              <w:right w:val="single" w:sz="4" w:space="0" w:color="BFBFBF"/>
            </w:tcBorders>
            <w:shd w:val="clear" w:color="000000" w:fill="FFFFFF"/>
            <w:noWrap/>
            <w:vAlign w:val="center"/>
            <w:hideMark/>
          </w:tcPr>
          <w:p w14:paraId="1CEF163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3</w:t>
            </w:r>
          </w:p>
        </w:tc>
        <w:tc>
          <w:tcPr>
            <w:tcW w:w="815" w:type="dxa"/>
            <w:tcBorders>
              <w:top w:val="nil"/>
              <w:left w:val="nil"/>
              <w:bottom w:val="single" w:sz="4" w:space="0" w:color="BFBFBF"/>
              <w:right w:val="single" w:sz="4" w:space="0" w:color="BFBFBF"/>
            </w:tcBorders>
            <w:shd w:val="clear" w:color="000000" w:fill="FFFFFF"/>
            <w:noWrap/>
            <w:vAlign w:val="center"/>
            <w:hideMark/>
          </w:tcPr>
          <w:p w14:paraId="1B3331F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34" w:type="dxa"/>
            <w:tcBorders>
              <w:top w:val="nil"/>
              <w:left w:val="nil"/>
              <w:bottom w:val="single" w:sz="4" w:space="0" w:color="BFBFBF"/>
              <w:right w:val="single" w:sz="4" w:space="0" w:color="auto"/>
            </w:tcBorders>
            <w:shd w:val="clear" w:color="000000" w:fill="FFFFFF"/>
            <w:noWrap/>
            <w:vAlign w:val="center"/>
            <w:hideMark/>
          </w:tcPr>
          <w:p w14:paraId="1610943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r>
      <w:tr w:rsidR="00BB0BE5" w:rsidRPr="005B3439" w14:paraId="34868CFF" w14:textId="77777777" w:rsidTr="00EA3E5A">
        <w:trPr>
          <w:trHeight w:val="264"/>
        </w:trPr>
        <w:tc>
          <w:tcPr>
            <w:tcW w:w="401" w:type="dxa"/>
            <w:vMerge/>
            <w:tcBorders>
              <w:top w:val="nil"/>
              <w:left w:val="nil"/>
              <w:bottom w:val="nil"/>
              <w:right w:val="nil"/>
            </w:tcBorders>
            <w:vAlign w:val="center"/>
            <w:hideMark/>
          </w:tcPr>
          <w:p w14:paraId="35CF0017"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61434407"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6C9599E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423F340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0DBCA27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00</w:t>
            </w:r>
          </w:p>
        </w:tc>
        <w:tc>
          <w:tcPr>
            <w:tcW w:w="922" w:type="dxa"/>
            <w:tcBorders>
              <w:top w:val="nil"/>
              <w:left w:val="nil"/>
              <w:bottom w:val="single" w:sz="4" w:space="0" w:color="BFBFBF"/>
              <w:right w:val="single" w:sz="4" w:space="0" w:color="BFBFBF"/>
            </w:tcBorders>
            <w:shd w:val="clear" w:color="000000" w:fill="FFFFFF"/>
            <w:noWrap/>
            <w:vAlign w:val="center"/>
            <w:hideMark/>
          </w:tcPr>
          <w:p w14:paraId="18B1EE4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34</w:t>
            </w:r>
          </w:p>
        </w:tc>
        <w:tc>
          <w:tcPr>
            <w:tcW w:w="927" w:type="dxa"/>
            <w:tcBorders>
              <w:top w:val="nil"/>
              <w:left w:val="nil"/>
              <w:bottom w:val="single" w:sz="4" w:space="0" w:color="BFBFBF"/>
              <w:right w:val="single" w:sz="4" w:space="0" w:color="BFBFBF"/>
            </w:tcBorders>
            <w:shd w:val="clear" w:color="000000" w:fill="FFFFFF"/>
            <w:noWrap/>
            <w:vAlign w:val="center"/>
            <w:hideMark/>
          </w:tcPr>
          <w:p w14:paraId="7D0FBA7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8</w:t>
            </w:r>
          </w:p>
        </w:tc>
        <w:tc>
          <w:tcPr>
            <w:tcW w:w="704" w:type="dxa"/>
            <w:tcBorders>
              <w:top w:val="nil"/>
              <w:left w:val="nil"/>
              <w:bottom w:val="single" w:sz="4" w:space="0" w:color="BFBFBF"/>
              <w:right w:val="single" w:sz="4" w:space="0" w:color="BFBFBF"/>
            </w:tcBorders>
            <w:shd w:val="clear" w:color="000000" w:fill="FFFFFF"/>
            <w:noWrap/>
            <w:vAlign w:val="center"/>
            <w:hideMark/>
          </w:tcPr>
          <w:p w14:paraId="5F72484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00</w:t>
            </w:r>
          </w:p>
        </w:tc>
        <w:tc>
          <w:tcPr>
            <w:tcW w:w="885" w:type="dxa"/>
            <w:tcBorders>
              <w:top w:val="nil"/>
              <w:left w:val="nil"/>
              <w:bottom w:val="single" w:sz="4" w:space="0" w:color="BFBFBF"/>
              <w:right w:val="single" w:sz="4" w:space="0" w:color="BFBFBF"/>
            </w:tcBorders>
            <w:shd w:val="clear" w:color="000000" w:fill="FFFFFF"/>
            <w:noWrap/>
            <w:vAlign w:val="center"/>
            <w:hideMark/>
          </w:tcPr>
          <w:p w14:paraId="3E4C3AE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2.00</w:t>
            </w:r>
          </w:p>
        </w:tc>
        <w:tc>
          <w:tcPr>
            <w:tcW w:w="866" w:type="dxa"/>
            <w:tcBorders>
              <w:top w:val="nil"/>
              <w:left w:val="nil"/>
              <w:bottom w:val="single" w:sz="4" w:space="0" w:color="BFBFBF"/>
              <w:right w:val="single" w:sz="4" w:space="0" w:color="BFBFBF"/>
            </w:tcBorders>
            <w:shd w:val="clear" w:color="000000" w:fill="FFFFFF"/>
            <w:noWrap/>
            <w:vAlign w:val="center"/>
            <w:hideMark/>
          </w:tcPr>
          <w:p w14:paraId="0D7C07E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1.00</w:t>
            </w:r>
          </w:p>
        </w:tc>
        <w:tc>
          <w:tcPr>
            <w:tcW w:w="815" w:type="dxa"/>
            <w:tcBorders>
              <w:top w:val="nil"/>
              <w:left w:val="nil"/>
              <w:bottom w:val="single" w:sz="4" w:space="0" w:color="BFBFBF"/>
              <w:right w:val="single" w:sz="4" w:space="0" w:color="BFBFBF"/>
            </w:tcBorders>
            <w:shd w:val="clear" w:color="000000" w:fill="FFFFFF"/>
            <w:noWrap/>
            <w:vAlign w:val="center"/>
            <w:hideMark/>
          </w:tcPr>
          <w:p w14:paraId="6A48294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00</w:t>
            </w:r>
          </w:p>
        </w:tc>
        <w:tc>
          <w:tcPr>
            <w:tcW w:w="834" w:type="dxa"/>
            <w:tcBorders>
              <w:top w:val="nil"/>
              <w:left w:val="nil"/>
              <w:bottom w:val="single" w:sz="4" w:space="0" w:color="BFBFBF"/>
              <w:right w:val="single" w:sz="4" w:space="0" w:color="auto"/>
            </w:tcBorders>
            <w:shd w:val="clear" w:color="000000" w:fill="FFFFFF"/>
            <w:noWrap/>
            <w:vAlign w:val="center"/>
            <w:hideMark/>
          </w:tcPr>
          <w:p w14:paraId="6D641BA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4.00</w:t>
            </w:r>
          </w:p>
        </w:tc>
      </w:tr>
      <w:tr w:rsidR="00BB0BE5" w:rsidRPr="005B3439" w14:paraId="4E370A9B" w14:textId="77777777" w:rsidTr="00EA3E5A">
        <w:trPr>
          <w:trHeight w:val="264"/>
        </w:trPr>
        <w:tc>
          <w:tcPr>
            <w:tcW w:w="401" w:type="dxa"/>
            <w:vMerge/>
            <w:tcBorders>
              <w:top w:val="nil"/>
              <w:left w:val="nil"/>
              <w:bottom w:val="nil"/>
              <w:right w:val="nil"/>
            </w:tcBorders>
            <w:vAlign w:val="center"/>
            <w:hideMark/>
          </w:tcPr>
          <w:p w14:paraId="28DBE1B0"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166DE89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1181BA69"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auto" w:fill="auto"/>
            <w:noWrap/>
            <w:vAlign w:val="center"/>
            <w:hideMark/>
          </w:tcPr>
          <w:p w14:paraId="38D90CC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906" w:type="dxa"/>
            <w:tcBorders>
              <w:top w:val="nil"/>
              <w:left w:val="single" w:sz="4" w:space="0" w:color="BFBFBF"/>
              <w:bottom w:val="single" w:sz="4" w:space="0" w:color="auto"/>
              <w:right w:val="single" w:sz="4" w:space="0" w:color="BFBFBF"/>
            </w:tcBorders>
            <w:shd w:val="clear" w:color="000000" w:fill="FFFFFF"/>
            <w:noWrap/>
            <w:vAlign w:val="center"/>
            <w:hideMark/>
          </w:tcPr>
          <w:p w14:paraId="79CC4F2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6</w:t>
            </w:r>
          </w:p>
        </w:tc>
        <w:tc>
          <w:tcPr>
            <w:tcW w:w="922" w:type="dxa"/>
            <w:tcBorders>
              <w:top w:val="nil"/>
              <w:left w:val="nil"/>
              <w:bottom w:val="single" w:sz="4" w:space="0" w:color="auto"/>
              <w:right w:val="single" w:sz="4" w:space="0" w:color="BFBFBF"/>
            </w:tcBorders>
            <w:shd w:val="clear" w:color="000000" w:fill="FFFFFF"/>
            <w:noWrap/>
            <w:vAlign w:val="center"/>
            <w:hideMark/>
          </w:tcPr>
          <w:p w14:paraId="2E05D76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6</w:t>
            </w:r>
          </w:p>
        </w:tc>
        <w:tc>
          <w:tcPr>
            <w:tcW w:w="927" w:type="dxa"/>
            <w:tcBorders>
              <w:top w:val="nil"/>
              <w:left w:val="nil"/>
              <w:bottom w:val="single" w:sz="4" w:space="0" w:color="auto"/>
              <w:right w:val="single" w:sz="4" w:space="0" w:color="BFBFBF"/>
            </w:tcBorders>
            <w:shd w:val="clear" w:color="000000" w:fill="FFFFFF"/>
            <w:noWrap/>
            <w:vAlign w:val="center"/>
            <w:hideMark/>
          </w:tcPr>
          <w:p w14:paraId="31262A1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8</w:t>
            </w:r>
          </w:p>
        </w:tc>
        <w:tc>
          <w:tcPr>
            <w:tcW w:w="704" w:type="dxa"/>
            <w:tcBorders>
              <w:top w:val="nil"/>
              <w:left w:val="nil"/>
              <w:bottom w:val="single" w:sz="4" w:space="0" w:color="auto"/>
              <w:right w:val="single" w:sz="4" w:space="0" w:color="BFBFBF"/>
            </w:tcBorders>
            <w:shd w:val="clear" w:color="000000" w:fill="FFFFFF"/>
            <w:noWrap/>
            <w:vAlign w:val="center"/>
            <w:hideMark/>
          </w:tcPr>
          <w:p w14:paraId="2028B43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5</w:t>
            </w:r>
          </w:p>
        </w:tc>
        <w:tc>
          <w:tcPr>
            <w:tcW w:w="885" w:type="dxa"/>
            <w:tcBorders>
              <w:top w:val="nil"/>
              <w:left w:val="nil"/>
              <w:bottom w:val="single" w:sz="4" w:space="0" w:color="auto"/>
              <w:right w:val="single" w:sz="4" w:space="0" w:color="BFBFBF"/>
            </w:tcBorders>
            <w:shd w:val="clear" w:color="000000" w:fill="FFFFFF"/>
            <w:noWrap/>
            <w:vAlign w:val="center"/>
            <w:hideMark/>
          </w:tcPr>
          <w:p w14:paraId="5496FE0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3</w:t>
            </w:r>
          </w:p>
        </w:tc>
        <w:tc>
          <w:tcPr>
            <w:tcW w:w="866" w:type="dxa"/>
            <w:tcBorders>
              <w:top w:val="nil"/>
              <w:left w:val="nil"/>
              <w:bottom w:val="single" w:sz="4" w:space="0" w:color="auto"/>
              <w:right w:val="single" w:sz="4" w:space="0" w:color="BFBFBF"/>
            </w:tcBorders>
            <w:shd w:val="clear" w:color="000000" w:fill="FFFFFF"/>
            <w:noWrap/>
            <w:vAlign w:val="center"/>
            <w:hideMark/>
          </w:tcPr>
          <w:p w14:paraId="3F9CD83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3</w:t>
            </w:r>
          </w:p>
        </w:tc>
        <w:tc>
          <w:tcPr>
            <w:tcW w:w="815" w:type="dxa"/>
            <w:tcBorders>
              <w:top w:val="nil"/>
              <w:left w:val="nil"/>
              <w:bottom w:val="single" w:sz="4" w:space="0" w:color="auto"/>
              <w:right w:val="single" w:sz="4" w:space="0" w:color="BFBFBF"/>
            </w:tcBorders>
            <w:shd w:val="clear" w:color="000000" w:fill="FFFFFF"/>
            <w:noWrap/>
            <w:vAlign w:val="center"/>
            <w:hideMark/>
          </w:tcPr>
          <w:p w14:paraId="7F1EB4B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1</w:t>
            </w:r>
          </w:p>
        </w:tc>
        <w:tc>
          <w:tcPr>
            <w:tcW w:w="834" w:type="dxa"/>
            <w:tcBorders>
              <w:top w:val="nil"/>
              <w:left w:val="nil"/>
              <w:bottom w:val="single" w:sz="4" w:space="0" w:color="auto"/>
              <w:right w:val="single" w:sz="4" w:space="0" w:color="auto"/>
            </w:tcBorders>
            <w:shd w:val="clear" w:color="000000" w:fill="FFFFFF"/>
            <w:noWrap/>
            <w:vAlign w:val="center"/>
            <w:hideMark/>
          </w:tcPr>
          <w:p w14:paraId="5808371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2</w:t>
            </w:r>
          </w:p>
        </w:tc>
      </w:tr>
      <w:tr w:rsidR="00BB0BE5" w:rsidRPr="005B3439" w14:paraId="6350E144" w14:textId="77777777" w:rsidTr="00EA3E5A">
        <w:trPr>
          <w:trHeight w:val="255"/>
        </w:trPr>
        <w:tc>
          <w:tcPr>
            <w:tcW w:w="401" w:type="dxa"/>
            <w:vMerge/>
            <w:tcBorders>
              <w:top w:val="nil"/>
              <w:left w:val="nil"/>
              <w:bottom w:val="nil"/>
              <w:right w:val="nil"/>
            </w:tcBorders>
            <w:vAlign w:val="center"/>
            <w:hideMark/>
          </w:tcPr>
          <w:p w14:paraId="309EC98E"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56A71FFB" w14:textId="08D06086"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17"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6482C06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T (or CC6)</w:t>
            </w:r>
          </w:p>
        </w:tc>
        <w:tc>
          <w:tcPr>
            <w:tcW w:w="745" w:type="dxa"/>
            <w:tcBorders>
              <w:top w:val="nil"/>
              <w:left w:val="nil"/>
              <w:bottom w:val="single" w:sz="4" w:space="0" w:color="BFBFBF"/>
              <w:right w:val="single" w:sz="4" w:space="0" w:color="auto"/>
            </w:tcBorders>
            <w:shd w:val="clear" w:color="000000" w:fill="D9D9D9"/>
            <w:noWrap/>
            <w:vAlign w:val="center"/>
            <w:hideMark/>
          </w:tcPr>
          <w:p w14:paraId="071B9ED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49AA324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5</w:t>
            </w:r>
          </w:p>
        </w:tc>
        <w:tc>
          <w:tcPr>
            <w:tcW w:w="922" w:type="dxa"/>
            <w:tcBorders>
              <w:top w:val="nil"/>
              <w:left w:val="nil"/>
              <w:bottom w:val="single" w:sz="4" w:space="0" w:color="BFBFBF"/>
              <w:right w:val="single" w:sz="4" w:space="0" w:color="BFBFBF"/>
            </w:tcBorders>
            <w:shd w:val="clear" w:color="000000" w:fill="D9D9D9"/>
            <w:noWrap/>
            <w:vAlign w:val="center"/>
            <w:hideMark/>
          </w:tcPr>
          <w:p w14:paraId="21582EF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8</w:t>
            </w:r>
          </w:p>
        </w:tc>
        <w:tc>
          <w:tcPr>
            <w:tcW w:w="927" w:type="dxa"/>
            <w:tcBorders>
              <w:top w:val="nil"/>
              <w:left w:val="nil"/>
              <w:bottom w:val="single" w:sz="4" w:space="0" w:color="BFBFBF"/>
              <w:right w:val="single" w:sz="4" w:space="0" w:color="BFBFBF"/>
            </w:tcBorders>
            <w:shd w:val="clear" w:color="000000" w:fill="D9D9D9"/>
            <w:noWrap/>
            <w:vAlign w:val="center"/>
            <w:hideMark/>
          </w:tcPr>
          <w:p w14:paraId="4F0E19F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0</w:t>
            </w:r>
          </w:p>
        </w:tc>
        <w:tc>
          <w:tcPr>
            <w:tcW w:w="704" w:type="dxa"/>
            <w:tcBorders>
              <w:top w:val="nil"/>
              <w:left w:val="nil"/>
              <w:bottom w:val="single" w:sz="4" w:space="0" w:color="BFBFBF"/>
              <w:right w:val="single" w:sz="4" w:space="0" w:color="BFBFBF"/>
            </w:tcBorders>
            <w:shd w:val="clear" w:color="000000" w:fill="D9D9D9"/>
            <w:noWrap/>
            <w:vAlign w:val="center"/>
            <w:hideMark/>
          </w:tcPr>
          <w:p w14:paraId="6B06CB9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21</w:t>
            </w:r>
          </w:p>
        </w:tc>
        <w:tc>
          <w:tcPr>
            <w:tcW w:w="885" w:type="dxa"/>
            <w:tcBorders>
              <w:top w:val="nil"/>
              <w:left w:val="nil"/>
              <w:bottom w:val="single" w:sz="4" w:space="0" w:color="BFBFBF"/>
              <w:right w:val="single" w:sz="4" w:space="0" w:color="BFBFBF"/>
            </w:tcBorders>
            <w:shd w:val="clear" w:color="000000" w:fill="D9D9D9"/>
            <w:noWrap/>
            <w:vAlign w:val="center"/>
            <w:hideMark/>
          </w:tcPr>
          <w:p w14:paraId="7EBDDFF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73</w:t>
            </w:r>
          </w:p>
        </w:tc>
        <w:tc>
          <w:tcPr>
            <w:tcW w:w="866" w:type="dxa"/>
            <w:tcBorders>
              <w:top w:val="nil"/>
              <w:left w:val="nil"/>
              <w:bottom w:val="single" w:sz="4" w:space="0" w:color="BFBFBF"/>
              <w:right w:val="single" w:sz="4" w:space="0" w:color="BFBFBF"/>
            </w:tcBorders>
            <w:shd w:val="clear" w:color="000000" w:fill="D9D9D9"/>
            <w:noWrap/>
            <w:vAlign w:val="center"/>
            <w:hideMark/>
          </w:tcPr>
          <w:p w14:paraId="5545B48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4</w:t>
            </w:r>
          </w:p>
        </w:tc>
        <w:tc>
          <w:tcPr>
            <w:tcW w:w="815" w:type="dxa"/>
            <w:tcBorders>
              <w:top w:val="nil"/>
              <w:left w:val="nil"/>
              <w:bottom w:val="single" w:sz="4" w:space="0" w:color="BFBFBF"/>
              <w:right w:val="single" w:sz="4" w:space="0" w:color="BFBFBF"/>
            </w:tcBorders>
            <w:shd w:val="clear" w:color="000000" w:fill="D9D9D9"/>
            <w:noWrap/>
            <w:vAlign w:val="center"/>
            <w:hideMark/>
          </w:tcPr>
          <w:p w14:paraId="6E2ADED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8</w:t>
            </w:r>
          </w:p>
        </w:tc>
        <w:tc>
          <w:tcPr>
            <w:tcW w:w="834" w:type="dxa"/>
            <w:tcBorders>
              <w:top w:val="nil"/>
              <w:left w:val="nil"/>
              <w:bottom w:val="single" w:sz="4" w:space="0" w:color="BFBFBF"/>
              <w:right w:val="single" w:sz="4" w:space="0" w:color="auto"/>
            </w:tcBorders>
            <w:shd w:val="clear" w:color="000000" w:fill="D9D9D9"/>
            <w:noWrap/>
            <w:vAlign w:val="center"/>
            <w:hideMark/>
          </w:tcPr>
          <w:p w14:paraId="7DB351A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76</w:t>
            </w:r>
          </w:p>
        </w:tc>
      </w:tr>
      <w:tr w:rsidR="00BB0BE5" w:rsidRPr="005B3439" w14:paraId="5F7A0488" w14:textId="77777777" w:rsidTr="00EA3E5A">
        <w:trPr>
          <w:trHeight w:val="264"/>
        </w:trPr>
        <w:tc>
          <w:tcPr>
            <w:tcW w:w="401" w:type="dxa"/>
            <w:vMerge/>
            <w:tcBorders>
              <w:top w:val="nil"/>
              <w:left w:val="nil"/>
              <w:bottom w:val="nil"/>
              <w:right w:val="nil"/>
            </w:tcBorders>
            <w:vAlign w:val="center"/>
            <w:hideMark/>
          </w:tcPr>
          <w:p w14:paraId="30DEC6F2"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6D82F23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539288E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379A37C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325A491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9</w:t>
            </w:r>
          </w:p>
        </w:tc>
        <w:tc>
          <w:tcPr>
            <w:tcW w:w="922" w:type="dxa"/>
            <w:tcBorders>
              <w:top w:val="nil"/>
              <w:left w:val="nil"/>
              <w:bottom w:val="single" w:sz="4" w:space="0" w:color="BFBFBF"/>
              <w:right w:val="single" w:sz="4" w:space="0" w:color="BFBFBF"/>
            </w:tcBorders>
            <w:shd w:val="clear" w:color="000000" w:fill="D9D9D9"/>
            <w:noWrap/>
            <w:vAlign w:val="center"/>
            <w:hideMark/>
          </w:tcPr>
          <w:p w14:paraId="4CB3175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8</w:t>
            </w:r>
          </w:p>
        </w:tc>
        <w:tc>
          <w:tcPr>
            <w:tcW w:w="927" w:type="dxa"/>
            <w:tcBorders>
              <w:top w:val="nil"/>
              <w:left w:val="nil"/>
              <w:bottom w:val="single" w:sz="4" w:space="0" w:color="BFBFBF"/>
              <w:right w:val="single" w:sz="4" w:space="0" w:color="BFBFBF"/>
            </w:tcBorders>
            <w:shd w:val="clear" w:color="000000" w:fill="D9D9D9"/>
            <w:noWrap/>
            <w:vAlign w:val="center"/>
            <w:hideMark/>
          </w:tcPr>
          <w:p w14:paraId="0D92C3C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3</w:t>
            </w:r>
          </w:p>
        </w:tc>
        <w:tc>
          <w:tcPr>
            <w:tcW w:w="704" w:type="dxa"/>
            <w:tcBorders>
              <w:top w:val="nil"/>
              <w:left w:val="nil"/>
              <w:bottom w:val="single" w:sz="4" w:space="0" w:color="BFBFBF"/>
              <w:right w:val="single" w:sz="4" w:space="0" w:color="BFBFBF"/>
            </w:tcBorders>
            <w:shd w:val="clear" w:color="000000" w:fill="D9D9D9"/>
            <w:noWrap/>
            <w:vAlign w:val="center"/>
            <w:hideMark/>
          </w:tcPr>
          <w:p w14:paraId="526DE0C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95</w:t>
            </w:r>
          </w:p>
        </w:tc>
        <w:tc>
          <w:tcPr>
            <w:tcW w:w="885" w:type="dxa"/>
            <w:tcBorders>
              <w:top w:val="nil"/>
              <w:left w:val="nil"/>
              <w:bottom w:val="single" w:sz="4" w:space="0" w:color="BFBFBF"/>
              <w:right w:val="single" w:sz="4" w:space="0" w:color="BFBFBF"/>
            </w:tcBorders>
            <w:shd w:val="clear" w:color="000000" w:fill="D9D9D9"/>
            <w:noWrap/>
            <w:vAlign w:val="center"/>
            <w:hideMark/>
          </w:tcPr>
          <w:p w14:paraId="5C559F5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02</w:t>
            </w:r>
          </w:p>
        </w:tc>
        <w:tc>
          <w:tcPr>
            <w:tcW w:w="866" w:type="dxa"/>
            <w:tcBorders>
              <w:top w:val="nil"/>
              <w:left w:val="nil"/>
              <w:bottom w:val="single" w:sz="4" w:space="0" w:color="BFBFBF"/>
              <w:right w:val="single" w:sz="4" w:space="0" w:color="BFBFBF"/>
            </w:tcBorders>
            <w:shd w:val="clear" w:color="000000" w:fill="D9D9D9"/>
            <w:noWrap/>
            <w:vAlign w:val="center"/>
            <w:hideMark/>
          </w:tcPr>
          <w:p w14:paraId="5BCFA7E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7</w:t>
            </w:r>
          </w:p>
        </w:tc>
        <w:tc>
          <w:tcPr>
            <w:tcW w:w="815" w:type="dxa"/>
            <w:tcBorders>
              <w:top w:val="nil"/>
              <w:left w:val="nil"/>
              <w:bottom w:val="single" w:sz="4" w:space="0" w:color="BFBFBF"/>
              <w:right w:val="single" w:sz="4" w:space="0" w:color="BFBFBF"/>
            </w:tcBorders>
            <w:shd w:val="clear" w:color="000000" w:fill="D9D9D9"/>
            <w:noWrap/>
            <w:vAlign w:val="center"/>
            <w:hideMark/>
          </w:tcPr>
          <w:p w14:paraId="4868F8B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1</w:t>
            </w:r>
          </w:p>
        </w:tc>
        <w:tc>
          <w:tcPr>
            <w:tcW w:w="834" w:type="dxa"/>
            <w:tcBorders>
              <w:top w:val="nil"/>
              <w:left w:val="nil"/>
              <w:bottom w:val="single" w:sz="4" w:space="0" w:color="BFBFBF"/>
              <w:right w:val="single" w:sz="4" w:space="0" w:color="auto"/>
            </w:tcBorders>
            <w:shd w:val="clear" w:color="000000" w:fill="D9D9D9"/>
            <w:noWrap/>
            <w:vAlign w:val="center"/>
            <w:hideMark/>
          </w:tcPr>
          <w:p w14:paraId="7E1AA6B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18</w:t>
            </w:r>
          </w:p>
        </w:tc>
      </w:tr>
      <w:tr w:rsidR="00BB0BE5" w:rsidRPr="005B3439" w14:paraId="0DF94800" w14:textId="77777777" w:rsidTr="00EA3E5A">
        <w:trPr>
          <w:trHeight w:val="264"/>
        </w:trPr>
        <w:tc>
          <w:tcPr>
            <w:tcW w:w="401" w:type="dxa"/>
            <w:vMerge/>
            <w:tcBorders>
              <w:top w:val="nil"/>
              <w:left w:val="nil"/>
              <w:bottom w:val="nil"/>
              <w:right w:val="nil"/>
            </w:tcBorders>
            <w:vAlign w:val="center"/>
            <w:hideMark/>
          </w:tcPr>
          <w:p w14:paraId="670CB7A3"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6DEDC71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55FAFC1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18A5F69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31F2D35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922" w:type="dxa"/>
            <w:tcBorders>
              <w:top w:val="nil"/>
              <w:left w:val="nil"/>
              <w:bottom w:val="single" w:sz="4" w:space="0" w:color="BFBFBF"/>
              <w:right w:val="single" w:sz="4" w:space="0" w:color="BFBFBF"/>
            </w:tcBorders>
            <w:shd w:val="clear" w:color="000000" w:fill="D9D9D9"/>
            <w:noWrap/>
            <w:vAlign w:val="center"/>
            <w:hideMark/>
          </w:tcPr>
          <w:p w14:paraId="4BA225B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5</w:t>
            </w:r>
          </w:p>
        </w:tc>
        <w:tc>
          <w:tcPr>
            <w:tcW w:w="927" w:type="dxa"/>
            <w:tcBorders>
              <w:top w:val="nil"/>
              <w:left w:val="nil"/>
              <w:bottom w:val="single" w:sz="4" w:space="0" w:color="BFBFBF"/>
              <w:right w:val="single" w:sz="4" w:space="0" w:color="BFBFBF"/>
            </w:tcBorders>
            <w:shd w:val="clear" w:color="000000" w:fill="D9D9D9"/>
            <w:noWrap/>
            <w:vAlign w:val="center"/>
            <w:hideMark/>
          </w:tcPr>
          <w:p w14:paraId="268EB6E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704" w:type="dxa"/>
            <w:tcBorders>
              <w:top w:val="nil"/>
              <w:left w:val="nil"/>
              <w:bottom w:val="single" w:sz="4" w:space="0" w:color="BFBFBF"/>
              <w:right w:val="single" w:sz="4" w:space="0" w:color="BFBFBF"/>
            </w:tcBorders>
            <w:shd w:val="clear" w:color="000000" w:fill="D9D9D9"/>
            <w:noWrap/>
            <w:vAlign w:val="center"/>
            <w:hideMark/>
          </w:tcPr>
          <w:p w14:paraId="4C0B7D5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0</w:t>
            </w:r>
          </w:p>
        </w:tc>
        <w:tc>
          <w:tcPr>
            <w:tcW w:w="885" w:type="dxa"/>
            <w:tcBorders>
              <w:top w:val="nil"/>
              <w:left w:val="nil"/>
              <w:bottom w:val="single" w:sz="4" w:space="0" w:color="BFBFBF"/>
              <w:right w:val="single" w:sz="4" w:space="0" w:color="BFBFBF"/>
            </w:tcBorders>
            <w:shd w:val="clear" w:color="000000" w:fill="D9D9D9"/>
            <w:noWrap/>
            <w:vAlign w:val="center"/>
            <w:hideMark/>
          </w:tcPr>
          <w:p w14:paraId="6FD3EF4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4</w:t>
            </w:r>
          </w:p>
        </w:tc>
        <w:tc>
          <w:tcPr>
            <w:tcW w:w="866" w:type="dxa"/>
            <w:tcBorders>
              <w:top w:val="nil"/>
              <w:left w:val="nil"/>
              <w:bottom w:val="single" w:sz="4" w:space="0" w:color="BFBFBF"/>
              <w:right w:val="single" w:sz="4" w:space="0" w:color="BFBFBF"/>
            </w:tcBorders>
            <w:shd w:val="clear" w:color="000000" w:fill="D9D9D9"/>
            <w:noWrap/>
            <w:vAlign w:val="center"/>
            <w:hideMark/>
          </w:tcPr>
          <w:p w14:paraId="309083D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3</w:t>
            </w:r>
          </w:p>
        </w:tc>
        <w:tc>
          <w:tcPr>
            <w:tcW w:w="815" w:type="dxa"/>
            <w:tcBorders>
              <w:top w:val="nil"/>
              <w:left w:val="nil"/>
              <w:bottom w:val="single" w:sz="4" w:space="0" w:color="BFBFBF"/>
              <w:right w:val="single" w:sz="4" w:space="0" w:color="BFBFBF"/>
            </w:tcBorders>
            <w:shd w:val="clear" w:color="000000" w:fill="D9D9D9"/>
            <w:noWrap/>
            <w:vAlign w:val="center"/>
            <w:hideMark/>
          </w:tcPr>
          <w:p w14:paraId="331E965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5</w:t>
            </w:r>
          </w:p>
        </w:tc>
        <w:tc>
          <w:tcPr>
            <w:tcW w:w="834" w:type="dxa"/>
            <w:tcBorders>
              <w:top w:val="nil"/>
              <w:left w:val="nil"/>
              <w:bottom w:val="single" w:sz="4" w:space="0" w:color="BFBFBF"/>
              <w:right w:val="single" w:sz="4" w:space="0" w:color="auto"/>
            </w:tcBorders>
            <w:shd w:val="clear" w:color="000000" w:fill="D9D9D9"/>
            <w:noWrap/>
            <w:vAlign w:val="center"/>
            <w:hideMark/>
          </w:tcPr>
          <w:p w14:paraId="377B3DA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0</w:t>
            </w:r>
          </w:p>
        </w:tc>
      </w:tr>
      <w:tr w:rsidR="00BB0BE5" w:rsidRPr="005B3439" w14:paraId="7AF956ED" w14:textId="77777777" w:rsidTr="00EA3E5A">
        <w:trPr>
          <w:trHeight w:val="264"/>
        </w:trPr>
        <w:tc>
          <w:tcPr>
            <w:tcW w:w="401" w:type="dxa"/>
            <w:vMerge/>
            <w:tcBorders>
              <w:top w:val="nil"/>
              <w:left w:val="nil"/>
              <w:bottom w:val="nil"/>
              <w:right w:val="nil"/>
            </w:tcBorders>
            <w:vAlign w:val="center"/>
            <w:hideMark/>
          </w:tcPr>
          <w:p w14:paraId="2F4BE60B"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0DC4F6C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583B443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74B6019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0567325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00</w:t>
            </w:r>
          </w:p>
        </w:tc>
        <w:tc>
          <w:tcPr>
            <w:tcW w:w="922" w:type="dxa"/>
            <w:tcBorders>
              <w:top w:val="nil"/>
              <w:left w:val="nil"/>
              <w:bottom w:val="single" w:sz="4" w:space="0" w:color="BFBFBF"/>
              <w:right w:val="single" w:sz="4" w:space="0" w:color="BFBFBF"/>
            </w:tcBorders>
            <w:shd w:val="clear" w:color="000000" w:fill="D9D9D9"/>
            <w:noWrap/>
            <w:vAlign w:val="center"/>
            <w:hideMark/>
          </w:tcPr>
          <w:p w14:paraId="630296C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1</w:t>
            </w:r>
          </w:p>
        </w:tc>
        <w:tc>
          <w:tcPr>
            <w:tcW w:w="927" w:type="dxa"/>
            <w:tcBorders>
              <w:top w:val="nil"/>
              <w:left w:val="nil"/>
              <w:bottom w:val="single" w:sz="4" w:space="0" w:color="BFBFBF"/>
              <w:right w:val="single" w:sz="4" w:space="0" w:color="BFBFBF"/>
            </w:tcBorders>
            <w:shd w:val="clear" w:color="000000" w:fill="D9D9D9"/>
            <w:noWrap/>
            <w:vAlign w:val="center"/>
            <w:hideMark/>
          </w:tcPr>
          <w:p w14:paraId="755E6CE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9</w:t>
            </w:r>
          </w:p>
        </w:tc>
        <w:tc>
          <w:tcPr>
            <w:tcW w:w="704" w:type="dxa"/>
            <w:tcBorders>
              <w:top w:val="nil"/>
              <w:left w:val="nil"/>
              <w:bottom w:val="single" w:sz="4" w:space="0" w:color="BFBFBF"/>
              <w:right w:val="single" w:sz="4" w:space="0" w:color="BFBFBF"/>
            </w:tcBorders>
            <w:shd w:val="clear" w:color="000000" w:fill="D9D9D9"/>
            <w:noWrap/>
            <w:vAlign w:val="center"/>
            <w:hideMark/>
          </w:tcPr>
          <w:p w14:paraId="4286129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00</w:t>
            </w:r>
          </w:p>
        </w:tc>
        <w:tc>
          <w:tcPr>
            <w:tcW w:w="885" w:type="dxa"/>
            <w:tcBorders>
              <w:top w:val="nil"/>
              <w:left w:val="nil"/>
              <w:bottom w:val="single" w:sz="4" w:space="0" w:color="BFBFBF"/>
              <w:right w:val="single" w:sz="4" w:space="0" w:color="BFBFBF"/>
            </w:tcBorders>
            <w:shd w:val="clear" w:color="000000" w:fill="D9D9D9"/>
            <w:noWrap/>
            <w:vAlign w:val="center"/>
            <w:hideMark/>
          </w:tcPr>
          <w:p w14:paraId="2C834DB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5.88</w:t>
            </w:r>
          </w:p>
        </w:tc>
        <w:tc>
          <w:tcPr>
            <w:tcW w:w="866" w:type="dxa"/>
            <w:tcBorders>
              <w:top w:val="nil"/>
              <w:left w:val="nil"/>
              <w:bottom w:val="single" w:sz="4" w:space="0" w:color="BFBFBF"/>
              <w:right w:val="single" w:sz="4" w:space="0" w:color="BFBFBF"/>
            </w:tcBorders>
            <w:shd w:val="clear" w:color="000000" w:fill="D9D9D9"/>
            <w:noWrap/>
            <w:vAlign w:val="center"/>
            <w:hideMark/>
          </w:tcPr>
          <w:p w14:paraId="44496E2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91</w:t>
            </w:r>
          </w:p>
        </w:tc>
        <w:tc>
          <w:tcPr>
            <w:tcW w:w="815" w:type="dxa"/>
            <w:tcBorders>
              <w:top w:val="nil"/>
              <w:left w:val="nil"/>
              <w:bottom w:val="single" w:sz="4" w:space="0" w:color="BFBFBF"/>
              <w:right w:val="single" w:sz="4" w:space="0" w:color="BFBFBF"/>
            </w:tcBorders>
            <w:shd w:val="clear" w:color="000000" w:fill="D9D9D9"/>
            <w:noWrap/>
            <w:vAlign w:val="center"/>
            <w:hideMark/>
          </w:tcPr>
          <w:p w14:paraId="50138DA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80</w:t>
            </w:r>
          </w:p>
        </w:tc>
        <w:tc>
          <w:tcPr>
            <w:tcW w:w="834" w:type="dxa"/>
            <w:tcBorders>
              <w:top w:val="nil"/>
              <w:left w:val="nil"/>
              <w:bottom w:val="single" w:sz="4" w:space="0" w:color="BFBFBF"/>
              <w:right w:val="single" w:sz="4" w:space="0" w:color="auto"/>
            </w:tcBorders>
            <w:shd w:val="clear" w:color="000000" w:fill="D9D9D9"/>
            <w:noWrap/>
            <w:vAlign w:val="center"/>
            <w:hideMark/>
          </w:tcPr>
          <w:p w14:paraId="192D53E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7.90</w:t>
            </w:r>
          </w:p>
        </w:tc>
      </w:tr>
      <w:tr w:rsidR="00BB0BE5" w:rsidRPr="005B3439" w14:paraId="148ABA83" w14:textId="77777777" w:rsidTr="00EA3E5A">
        <w:trPr>
          <w:trHeight w:val="264"/>
        </w:trPr>
        <w:tc>
          <w:tcPr>
            <w:tcW w:w="401" w:type="dxa"/>
            <w:vMerge/>
            <w:tcBorders>
              <w:top w:val="nil"/>
              <w:left w:val="nil"/>
              <w:bottom w:val="nil"/>
              <w:right w:val="nil"/>
            </w:tcBorders>
            <w:vAlign w:val="center"/>
            <w:hideMark/>
          </w:tcPr>
          <w:p w14:paraId="4A88CC44"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7D112471"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15AFF7C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000000" w:fill="D9D9D9"/>
            <w:noWrap/>
            <w:vAlign w:val="center"/>
            <w:hideMark/>
          </w:tcPr>
          <w:p w14:paraId="1AC1DA3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906" w:type="dxa"/>
            <w:tcBorders>
              <w:top w:val="nil"/>
              <w:left w:val="single" w:sz="4" w:space="0" w:color="BFBFBF"/>
              <w:bottom w:val="single" w:sz="4" w:space="0" w:color="auto"/>
              <w:right w:val="single" w:sz="4" w:space="0" w:color="BFBFBF"/>
            </w:tcBorders>
            <w:shd w:val="clear" w:color="000000" w:fill="D9D9D9"/>
            <w:noWrap/>
            <w:vAlign w:val="center"/>
            <w:hideMark/>
          </w:tcPr>
          <w:p w14:paraId="19DD8E6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8.00</w:t>
            </w:r>
          </w:p>
        </w:tc>
        <w:tc>
          <w:tcPr>
            <w:tcW w:w="922" w:type="dxa"/>
            <w:tcBorders>
              <w:top w:val="nil"/>
              <w:left w:val="nil"/>
              <w:bottom w:val="single" w:sz="4" w:space="0" w:color="auto"/>
              <w:right w:val="single" w:sz="4" w:space="0" w:color="BFBFBF"/>
            </w:tcBorders>
            <w:shd w:val="clear" w:color="000000" w:fill="D9D9D9"/>
            <w:noWrap/>
            <w:vAlign w:val="center"/>
            <w:hideMark/>
          </w:tcPr>
          <w:p w14:paraId="63ABF8A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6.00</w:t>
            </w:r>
          </w:p>
        </w:tc>
        <w:tc>
          <w:tcPr>
            <w:tcW w:w="927" w:type="dxa"/>
            <w:tcBorders>
              <w:top w:val="nil"/>
              <w:left w:val="nil"/>
              <w:bottom w:val="single" w:sz="4" w:space="0" w:color="auto"/>
              <w:right w:val="single" w:sz="4" w:space="0" w:color="BFBFBF"/>
            </w:tcBorders>
            <w:shd w:val="clear" w:color="000000" w:fill="D9D9D9"/>
            <w:noWrap/>
            <w:vAlign w:val="center"/>
            <w:hideMark/>
          </w:tcPr>
          <w:p w14:paraId="576E06B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7.00</w:t>
            </w:r>
          </w:p>
        </w:tc>
        <w:tc>
          <w:tcPr>
            <w:tcW w:w="704" w:type="dxa"/>
            <w:tcBorders>
              <w:top w:val="nil"/>
              <w:left w:val="nil"/>
              <w:bottom w:val="single" w:sz="4" w:space="0" w:color="auto"/>
              <w:right w:val="single" w:sz="4" w:space="0" w:color="BFBFBF"/>
            </w:tcBorders>
            <w:shd w:val="clear" w:color="000000" w:fill="D9D9D9"/>
            <w:noWrap/>
            <w:vAlign w:val="center"/>
            <w:hideMark/>
          </w:tcPr>
          <w:p w14:paraId="3304663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7.00</w:t>
            </w:r>
          </w:p>
        </w:tc>
        <w:tc>
          <w:tcPr>
            <w:tcW w:w="885" w:type="dxa"/>
            <w:tcBorders>
              <w:top w:val="nil"/>
              <w:left w:val="nil"/>
              <w:bottom w:val="single" w:sz="4" w:space="0" w:color="auto"/>
              <w:right w:val="single" w:sz="4" w:space="0" w:color="BFBFBF"/>
            </w:tcBorders>
            <w:shd w:val="clear" w:color="000000" w:fill="D9D9D9"/>
            <w:noWrap/>
            <w:vAlign w:val="center"/>
            <w:hideMark/>
          </w:tcPr>
          <w:p w14:paraId="4AD2D7C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8.00</w:t>
            </w:r>
          </w:p>
        </w:tc>
        <w:tc>
          <w:tcPr>
            <w:tcW w:w="866" w:type="dxa"/>
            <w:tcBorders>
              <w:top w:val="nil"/>
              <w:left w:val="nil"/>
              <w:bottom w:val="single" w:sz="4" w:space="0" w:color="auto"/>
              <w:right w:val="single" w:sz="4" w:space="0" w:color="BFBFBF"/>
            </w:tcBorders>
            <w:shd w:val="clear" w:color="000000" w:fill="D9D9D9"/>
            <w:noWrap/>
            <w:vAlign w:val="center"/>
            <w:hideMark/>
          </w:tcPr>
          <w:p w14:paraId="15ACA7D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8.00</w:t>
            </w:r>
          </w:p>
        </w:tc>
        <w:tc>
          <w:tcPr>
            <w:tcW w:w="815" w:type="dxa"/>
            <w:tcBorders>
              <w:top w:val="nil"/>
              <w:left w:val="nil"/>
              <w:bottom w:val="single" w:sz="4" w:space="0" w:color="auto"/>
              <w:right w:val="single" w:sz="4" w:space="0" w:color="BFBFBF"/>
            </w:tcBorders>
            <w:shd w:val="clear" w:color="000000" w:fill="D9D9D9"/>
            <w:noWrap/>
            <w:vAlign w:val="center"/>
            <w:hideMark/>
          </w:tcPr>
          <w:p w14:paraId="1BAEAB1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8.00</w:t>
            </w:r>
          </w:p>
        </w:tc>
        <w:tc>
          <w:tcPr>
            <w:tcW w:w="834" w:type="dxa"/>
            <w:tcBorders>
              <w:top w:val="nil"/>
              <w:left w:val="nil"/>
              <w:bottom w:val="single" w:sz="4" w:space="0" w:color="auto"/>
              <w:right w:val="single" w:sz="4" w:space="0" w:color="auto"/>
            </w:tcBorders>
            <w:shd w:val="clear" w:color="000000" w:fill="D9D9D9"/>
            <w:noWrap/>
            <w:vAlign w:val="center"/>
            <w:hideMark/>
          </w:tcPr>
          <w:p w14:paraId="16E61A4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8.00</w:t>
            </w:r>
          </w:p>
        </w:tc>
      </w:tr>
      <w:bookmarkEnd w:id="2221"/>
      <w:bookmarkEnd w:id="2222"/>
    </w:tbl>
    <w:p w14:paraId="0CF916F2" w14:textId="6C901828" w:rsidR="005B3439" w:rsidRDefault="005B3439" w:rsidP="00EA3E5A">
      <w:pPr>
        <w:rPr>
          <w:lang w:val="en-US"/>
        </w:rPr>
      </w:pPr>
    </w:p>
    <w:p w14:paraId="7F8468CC" w14:textId="7AFA6045" w:rsidR="005B3439" w:rsidRPr="0064778A" w:rsidRDefault="005B3439" w:rsidP="00C83B6E">
      <w:pPr>
        <w:pStyle w:val="Caption"/>
        <w:rPr>
          <w:vanish/>
          <w:specVanish/>
        </w:rPr>
      </w:pPr>
      <w:bookmarkStart w:id="2223" w:name="_Toc5614709"/>
      <w:r>
        <w:t>Table E-</w:t>
      </w:r>
      <w:r>
        <w:fldChar w:fldCharType="begin"/>
      </w:r>
      <w:r>
        <w:instrText xml:space="preserve"> SEQ Table_E- \* ARABIC </w:instrText>
      </w:r>
      <w:r>
        <w:fldChar w:fldCharType="separate"/>
      </w:r>
      <w:r w:rsidR="00335316">
        <w:rPr>
          <w:noProof/>
        </w:rPr>
        <w:t>8</w:t>
      </w:r>
      <w:r>
        <w:rPr>
          <w:noProof/>
        </w:rPr>
        <w:fldChar w:fldCharType="end"/>
      </w:r>
      <w:r w:rsidRPr="00874C5E">
        <w:t>:</w:t>
      </w:r>
      <w:r>
        <w:t xml:space="preserve"> S</w:t>
      </w:r>
      <w:r w:rsidRPr="00A2681A">
        <w:t xml:space="preserve">ummary of water quality data collected </w:t>
      </w:r>
      <w:r>
        <w:t>in the Burdekin region</w:t>
      </w:r>
      <w:r w:rsidRPr="00A2681A">
        <w:t xml:space="preserve"> across the wet season colour classes (CC1, CC2, CC3, CC4, CC5, CC6) and water types (</w:t>
      </w:r>
      <w:r w:rsidR="00404B3B">
        <w:t>primary</w:t>
      </w:r>
      <w:r w:rsidRPr="00A2681A">
        <w:t xml:space="preserve">, </w:t>
      </w:r>
      <w:r w:rsidR="00404B3B">
        <w:t>secondary</w:t>
      </w:r>
      <w:r w:rsidRPr="00A2681A">
        <w:t xml:space="preserve">, </w:t>
      </w:r>
      <w:r w:rsidR="00404B3B">
        <w:t>tertiary</w:t>
      </w:r>
      <w:r w:rsidRPr="00A2681A">
        <w:t xml:space="preserve">) as part of the </w:t>
      </w:r>
      <w:r>
        <w:t>JCU wet season</w:t>
      </w:r>
      <w:r w:rsidRPr="00A2681A">
        <w:t xml:space="preserve"> response sampling of the MMP.</w:t>
      </w:r>
      <w:bookmarkEnd w:id="2223"/>
    </w:p>
    <w:p w14:paraId="15B56687" w14:textId="054AA09D" w:rsidR="005B3439" w:rsidRDefault="005B3439" w:rsidP="00C83B6E">
      <w:pPr>
        <w:pStyle w:val="Caption"/>
        <w:rPr>
          <w:b/>
        </w:rPr>
      </w:pPr>
      <w:r w:rsidRPr="00A2681A">
        <w:t xml:space="preserve"> No Data: </w:t>
      </w:r>
      <w:r w:rsidR="00EA3E5A">
        <w:t>n</w:t>
      </w:r>
      <w:r w:rsidRPr="00A2681A">
        <w:t>d.</w:t>
      </w:r>
      <w:r>
        <w:rPr>
          <w:b/>
        </w:rPr>
        <w:t xml:space="preserve"> </w:t>
      </w:r>
    </w:p>
    <w:tbl>
      <w:tblPr>
        <w:tblW w:w="0" w:type="auto"/>
        <w:tblLayout w:type="fixed"/>
        <w:tblLook w:val="04A0" w:firstRow="1" w:lastRow="0" w:firstColumn="1" w:lastColumn="0" w:noHBand="0" w:noVBand="1"/>
      </w:tblPr>
      <w:tblGrid>
        <w:gridCol w:w="401"/>
        <w:gridCol w:w="400"/>
        <w:gridCol w:w="617"/>
        <w:gridCol w:w="745"/>
        <w:gridCol w:w="906"/>
        <w:gridCol w:w="922"/>
        <w:gridCol w:w="927"/>
        <w:gridCol w:w="704"/>
        <w:gridCol w:w="885"/>
        <w:gridCol w:w="866"/>
        <w:gridCol w:w="815"/>
        <w:gridCol w:w="834"/>
      </w:tblGrid>
      <w:tr w:rsidR="005B3439" w:rsidRPr="005B3439" w14:paraId="273F68D3" w14:textId="77777777" w:rsidTr="00BB0BE5">
        <w:trPr>
          <w:trHeight w:val="312"/>
          <w:tblHeader/>
        </w:trPr>
        <w:tc>
          <w:tcPr>
            <w:tcW w:w="401" w:type="dxa"/>
            <w:tcBorders>
              <w:top w:val="nil"/>
              <w:left w:val="nil"/>
              <w:bottom w:val="nil"/>
              <w:right w:val="nil"/>
            </w:tcBorders>
            <w:shd w:val="clear" w:color="auto" w:fill="auto"/>
            <w:noWrap/>
            <w:vAlign w:val="center"/>
            <w:hideMark/>
          </w:tcPr>
          <w:p w14:paraId="4F20F57D" w14:textId="77777777" w:rsidR="005B3439" w:rsidRPr="005B3439" w:rsidRDefault="005B3439" w:rsidP="005B3439">
            <w:pPr>
              <w:spacing w:before="0" w:after="0"/>
              <w:jc w:val="left"/>
              <w:rPr>
                <w:rFonts w:asciiTheme="minorHAnsi" w:hAnsiTheme="minorHAnsi" w:cstheme="minorHAnsi"/>
                <w:sz w:val="18"/>
                <w:szCs w:val="18"/>
                <w:lang w:val="en-AU" w:eastAsia="en-AU"/>
              </w:rPr>
            </w:pPr>
          </w:p>
        </w:tc>
        <w:tc>
          <w:tcPr>
            <w:tcW w:w="1762" w:type="dxa"/>
            <w:gridSpan w:val="3"/>
            <w:tcBorders>
              <w:top w:val="single" w:sz="4" w:space="0" w:color="auto"/>
              <w:left w:val="single" w:sz="4" w:space="0" w:color="auto"/>
              <w:bottom w:val="single" w:sz="4" w:space="0" w:color="auto"/>
              <w:right w:val="nil"/>
            </w:tcBorders>
            <w:shd w:val="clear" w:color="auto" w:fill="auto"/>
            <w:noWrap/>
            <w:vAlign w:val="center"/>
            <w:hideMark/>
          </w:tcPr>
          <w:p w14:paraId="3E76AE6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 </w:t>
            </w:r>
          </w:p>
        </w:tc>
        <w:tc>
          <w:tcPr>
            <w:tcW w:w="906" w:type="dxa"/>
            <w:tcBorders>
              <w:top w:val="single" w:sz="4" w:space="0" w:color="auto"/>
              <w:left w:val="nil"/>
              <w:bottom w:val="single" w:sz="4" w:space="0" w:color="auto"/>
              <w:right w:val="nil"/>
            </w:tcBorders>
            <w:shd w:val="clear" w:color="auto" w:fill="auto"/>
            <w:noWrap/>
            <w:vAlign w:val="center"/>
            <w:hideMark/>
          </w:tcPr>
          <w:p w14:paraId="6A0C7D4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TSS (mg L</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c>
          <w:tcPr>
            <w:tcW w:w="922" w:type="dxa"/>
            <w:tcBorders>
              <w:top w:val="single" w:sz="4" w:space="0" w:color="auto"/>
              <w:left w:val="nil"/>
              <w:bottom w:val="single" w:sz="4" w:space="0" w:color="auto"/>
              <w:right w:val="nil"/>
            </w:tcBorders>
            <w:shd w:val="clear" w:color="auto" w:fill="auto"/>
            <w:noWrap/>
            <w:vAlign w:val="center"/>
            <w:hideMark/>
          </w:tcPr>
          <w:p w14:paraId="7C2EF5E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hla (μg L</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c>
          <w:tcPr>
            <w:tcW w:w="927" w:type="dxa"/>
            <w:tcBorders>
              <w:top w:val="single" w:sz="4" w:space="0" w:color="auto"/>
              <w:left w:val="nil"/>
              <w:bottom w:val="single" w:sz="4" w:space="0" w:color="auto"/>
              <w:right w:val="nil"/>
            </w:tcBorders>
            <w:shd w:val="clear" w:color="auto" w:fill="auto"/>
            <w:noWrap/>
            <w:vAlign w:val="center"/>
            <w:hideMark/>
          </w:tcPr>
          <w:p w14:paraId="309D0C2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DOM (m</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c>
          <w:tcPr>
            <w:tcW w:w="704" w:type="dxa"/>
            <w:tcBorders>
              <w:top w:val="single" w:sz="4" w:space="0" w:color="auto"/>
              <w:left w:val="nil"/>
              <w:bottom w:val="single" w:sz="4" w:space="0" w:color="auto"/>
              <w:right w:val="nil"/>
            </w:tcBorders>
            <w:shd w:val="clear" w:color="auto" w:fill="auto"/>
            <w:noWrap/>
            <w:vAlign w:val="center"/>
            <w:hideMark/>
          </w:tcPr>
          <w:p w14:paraId="13E79DE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D (m)</w:t>
            </w:r>
          </w:p>
        </w:tc>
        <w:tc>
          <w:tcPr>
            <w:tcW w:w="885" w:type="dxa"/>
            <w:tcBorders>
              <w:top w:val="single" w:sz="4" w:space="0" w:color="auto"/>
              <w:left w:val="nil"/>
              <w:bottom w:val="single" w:sz="4" w:space="0" w:color="auto"/>
              <w:right w:val="nil"/>
            </w:tcBorders>
            <w:shd w:val="clear" w:color="auto" w:fill="auto"/>
            <w:noWrap/>
            <w:vAlign w:val="center"/>
            <w:hideMark/>
          </w:tcPr>
          <w:p w14:paraId="37A1F5D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DIN (μg L</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c>
          <w:tcPr>
            <w:tcW w:w="866" w:type="dxa"/>
            <w:tcBorders>
              <w:top w:val="single" w:sz="4" w:space="0" w:color="auto"/>
              <w:left w:val="nil"/>
              <w:bottom w:val="single" w:sz="4" w:space="0" w:color="auto"/>
              <w:right w:val="nil"/>
            </w:tcBorders>
            <w:shd w:val="clear" w:color="auto" w:fill="auto"/>
            <w:noWrap/>
            <w:vAlign w:val="center"/>
            <w:hideMark/>
          </w:tcPr>
          <w:p w14:paraId="5B623A03" w14:textId="263A0E2C" w:rsidR="005B3439" w:rsidRPr="005B3439" w:rsidRDefault="00DB1350" w:rsidP="005B3439">
            <w:pPr>
              <w:spacing w:before="0" w:after="0"/>
              <w:jc w:val="center"/>
              <w:rPr>
                <w:rFonts w:asciiTheme="minorHAnsi" w:hAnsiTheme="minorHAnsi" w:cstheme="minorHAnsi"/>
                <w:color w:val="000000"/>
                <w:sz w:val="18"/>
                <w:szCs w:val="18"/>
                <w:lang w:val="en-AU" w:eastAsia="en-AU"/>
              </w:rPr>
            </w:pPr>
            <w:r>
              <w:rPr>
                <w:rFonts w:asciiTheme="minorHAnsi" w:hAnsiTheme="minorHAnsi" w:cstheme="minorHAnsi"/>
                <w:color w:val="000000"/>
                <w:sz w:val="18"/>
                <w:szCs w:val="18"/>
                <w:lang w:val="en-AU" w:eastAsia="en-AU"/>
              </w:rPr>
              <w:t>PO4</w:t>
            </w:r>
            <w:r w:rsidR="005B3439" w:rsidRPr="005B3439">
              <w:rPr>
                <w:rFonts w:asciiTheme="minorHAnsi" w:hAnsiTheme="minorHAnsi" w:cstheme="minorHAnsi"/>
                <w:color w:val="000000"/>
                <w:sz w:val="18"/>
                <w:szCs w:val="18"/>
                <w:lang w:val="en-AU" w:eastAsia="en-AU"/>
              </w:rPr>
              <w:t xml:space="preserve"> (μg L</w:t>
            </w:r>
            <w:r w:rsidR="005B3439" w:rsidRPr="005B3439">
              <w:rPr>
                <w:rFonts w:asciiTheme="minorHAnsi" w:hAnsiTheme="minorHAnsi" w:cstheme="minorHAnsi"/>
                <w:color w:val="000000"/>
                <w:sz w:val="18"/>
                <w:szCs w:val="18"/>
                <w:vertAlign w:val="superscript"/>
                <w:lang w:val="en-AU" w:eastAsia="en-AU"/>
              </w:rPr>
              <w:t>-1</w:t>
            </w:r>
            <w:r w:rsidR="005B3439" w:rsidRPr="005B3439">
              <w:rPr>
                <w:rFonts w:asciiTheme="minorHAnsi" w:hAnsiTheme="minorHAnsi" w:cstheme="minorHAnsi"/>
                <w:color w:val="000000"/>
                <w:sz w:val="18"/>
                <w:szCs w:val="18"/>
                <w:lang w:val="en-AU" w:eastAsia="en-AU"/>
              </w:rPr>
              <w:t xml:space="preserve">) </w:t>
            </w:r>
          </w:p>
        </w:tc>
        <w:tc>
          <w:tcPr>
            <w:tcW w:w="815" w:type="dxa"/>
            <w:tcBorders>
              <w:top w:val="single" w:sz="4" w:space="0" w:color="auto"/>
              <w:left w:val="nil"/>
              <w:bottom w:val="single" w:sz="4" w:space="0" w:color="auto"/>
              <w:right w:val="nil"/>
            </w:tcBorders>
            <w:shd w:val="clear" w:color="auto" w:fill="auto"/>
            <w:noWrap/>
            <w:vAlign w:val="center"/>
            <w:hideMark/>
          </w:tcPr>
          <w:p w14:paraId="6258624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PP (μg L</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c>
          <w:tcPr>
            <w:tcW w:w="834" w:type="dxa"/>
            <w:tcBorders>
              <w:top w:val="single" w:sz="4" w:space="0" w:color="auto"/>
              <w:left w:val="nil"/>
              <w:bottom w:val="single" w:sz="4" w:space="0" w:color="auto"/>
              <w:right w:val="single" w:sz="4" w:space="0" w:color="auto"/>
            </w:tcBorders>
            <w:shd w:val="clear" w:color="auto" w:fill="auto"/>
            <w:noWrap/>
            <w:vAlign w:val="center"/>
            <w:hideMark/>
          </w:tcPr>
          <w:p w14:paraId="73BFFC4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PN (μg L</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r>
      <w:tr w:rsidR="005B3439" w:rsidRPr="005B3439" w14:paraId="674B5FAE" w14:textId="77777777" w:rsidTr="00EA3E5A">
        <w:trPr>
          <w:trHeight w:val="255"/>
        </w:trPr>
        <w:tc>
          <w:tcPr>
            <w:tcW w:w="401" w:type="dxa"/>
            <w:vMerge w:val="restart"/>
            <w:tcBorders>
              <w:top w:val="nil"/>
              <w:left w:val="nil"/>
              <w:bottom w:val="nil"/>
              <w:right w:val="nil"/>
            </w:tcBorders>
            <w:shd w:val="clear" w:color="auto" w:fill="auto"/>
            <w:noWrap/>
            <w:textDirection w:val="btLr"/>
            <w:vAlign w:val="center"/>
            <w:hideMark/>
          </w:tcPr>
          <w:p w14:paraId="46A51F86" w14:textId="77777777" w:rsidR="005B3439" w:rsidRPr="005B3439" w:rsidRDefault="005B3439" w:rsidP="005B3439">
            <w:pPr>
              <w:spacing w:before="0" w:after="0"/>
              <w:jc w:val="center"/>
              <w:rPr>
                <w:rFonts w:asciiTheme="minorHAnsi" w:hAnsiTheme="minorHAnsi" w:cstheme="minorHAnsi"/>
                <w:b/>
                <w:bCs/>
                <w:color w:val="000000"/>
                <w:sz w:val="18"/>
                <w:szCs w:val="18"/>
                <w:lang w:val="en-AU" w:eastAsia="en-AU"/>
              </w:rPr>
            </w:pPr>
            <w:r w:rsidRPr="005B3439">
              <w:rPr>
                <w:rFonts w:asciiTheme="minorHAnsi" w:hAnsiTheme="minorHAnsi" w:cstheme="minorHAnsi"/>
                <w:b/>
                <w:bCs/>
                <w:color w:val="000000"/>
                <w:sz w:val="18"/>
                <w:szCs w:val="18"/>
                <w:lang w:val="en-AU" w:eastAsia="en-AU"/>
              </w:rPr>
              <w:t>Burdekin</w:t>
            </w:r>
          </w:p>
        </w:tc>
        <w:tc>
          <w:tcPr>
            <w:tcW w:w="400" w:type="dxa"/>
            <w:vMerge w:val="restart"/>
            <w:tcBorders>
              <w:top w:val="nil"/>
              <w:left w:val="single" w:sz="4" w:space="0" w:color="auto"/>
              <w:bottom w:val="single" w:sz="4" w:space="0" w:color="auto"/>
              <w:right w:val="single" w:sz="4" w:space="0" w:color="auto"/>
            </w:tcBorders>
            <w:shd w:val="clear" w:color="000000" w:fill="FFFFFF"/>
            <w:noWrap/>
            <w:textDirection w:val="btLr"/>
            <w:vAlign w:val="center"/>
            <w:hideMark/>
          </w:tcPr>
          <w:p w14:paraId="47B72C5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17"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592D35E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1</w:t>
            </w:r>
          </w:p>
        </w:tc>
        <w:tc>
          <w:tcPr>
            <w:tcW w:w="745" w:type="dxa"/>
            <w:tcBorders>
              <w:top w:val="nil"/>
              <w:left w:val="nil"/>
              <w:bottom w:val="single" w:sz="4" w:space="0" w:color="BFBFBF"/>
              <w:right w:val="single" w:sz="4" w:space="0" w:color="auto"/>
            </w:tcBorders>
            <w:shd w:val="clear" w:color="000000" w:fill="FFFFFF"/>
            <w:noWrap/>
            <w:vAlign w:val="center"/>
            <w:hideMark/>
          </w:tcPr>
          <w:p w14:paraId="367A14D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906"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047E7D3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5.35</w:t>
            </w:r>
          </w:p>
        </w:tc>
        <w:tc>
          <w:tcPr>
            <w:tcW w:w="922" w:type="dxa"/>
            <w:tcBorders>
              <w:top w:val="single" w:sz="4" w:space="0" w:color="BFBFBF"/>
              <w:left w:val="nil"/>
              <w:bottom w:val="single" w:sz="4" w:space="0" w:color="BFBFBF"/>
              <w:right w:val="single" w:sz="4" w:space="0" w:color="BFBFBF"/>
            </w:tcBorders>
            <w:shd w:val="clear" w:color="000000" w:fill="FFFFFF"/>
            <w:noWrap/>
            <w:vAlign w:val="center"/>
            <w:hideMark/>
          </w:tcPr>
          <w:p w14:paraId="039632D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2</w:t>
            </w:r>
          </w:p>
        </w:tc>
        <w:tc>
          <w:tcPr>
            <w:tcW w:w="927" w:type="dxa"/>
            <w:tcBorders>
              <w:top w:val="nil"/>
              <w:left w:val="nil"/>
              <w:bottom w:val="nil"/>
              <w:right w:val="nil"/>
            </w:tcBorders>
            <w:shd w:val="clear" w:color="auto" w:fill="auto"/>
            <w:noWrap/>
            <w:vAlign w:val="center"/>
            <w:hideMark/>
          </w:tcPr>
          <w:p w14:paraId="3428709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9</w:t>
            </w:r>
          </w:p>
        </w:tc>
        <w:tc>
          <w:tcPr>
            <w:tcW w:w="704"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0E74239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0</w:t>
            </w:r>
          </w:p>
        </w:tc>
        <w:tc>
          <w:tcPr>
            <w:tcW w:w="885" w:type="dxa"/>
            <w:tcBorders>
              <w:top w:val="single" w:sz="4" w:space="0" w:color="BFBFBF"/>
              <w:left w:val="nil"/>
              <w:bottom w:val="single" w:sz="4" w:space="0" w:color="BFBFBF"/>
              <w:right w:val="single" w:sz="4" w:space="0" w:color="BFBFBF"/>
            </w:tcBorders>
            <w:shd w:val="clear" w:color="000000" w:fill="FFFFFF"/>
            <w:noWrap/>
            <w:vAlign w:val="center"/>
            <w:hideMark/>
          </w:tcPr>
          <w:p w14:paraId="1885ACA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9.63</w:t>
            </w:r>
          </w:p>
        </w:tc>
        <w:tc>
          <w:tcPr>
            <w:tcW w:w="866" w:type="dxa"/>
            <w:tcBorders>
              <w:top w:val="single" w:sz="4" w:space="0" w:color="BFBFBF"/>
              <w:left w:val="nil"/>
              <w:bottom w:val="single" w:sz="4" w:space="0" w:color="BFBFBF"/>
              <w:right w:val="single" w:sz="4" w:space="0" w:color="BFBFBF"/>
            </w:tcBorders>
            <w:shd w:val="clear" w:color="000000" w:fill="FFFFFF"/>
            <w:noWrap/>
            <w:vAlign w:val="center"/>
            <w:hideMark/>
          </w:tcPr>
          <w:p w14:paraId="5B3C310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40</w:t>
            </w:r>
          </w:p>
        </w:tc>
        <w:tc>
          <w:tcPr>
            <w:tcW w:w="815" w:type="dxa"/>
            <w:tcBorders>
              <w:top w:val="single" w:sz="4" w:space="0" w:color="BFBFBF"/>
              <w:left w:val="nil"/>
              <w:bottom w:val="single" w:sz="4" w:space="0" w:color="BFBFBF"/>
              <w:right w:val="single" w:sz="4" w:space="0" w:color="BFBFBF"/>
            </w:tcBorders>
            <w:shd w:val="clear" w:color="000000" w:fill="FFFFFF"/>
            <w:noWrap/>
            <w:vAlign w:val="center"/>
            <w:hideMark/>
          </w:tcPr>
          <w:p w14:paraId="2F315DD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9.08</w:t>
            </w:r>
          </w:p>
        </w:tc>
        <w:tc>
          <w:tcPr>
            <w:tcW w:w="834" w:type="dxa"/>
            <w:tcBorders>
              <w:top w:val="single" w:sz="4" w:space="0" w:color="BFBFBF"/>
              <w:left w:val="nil"/>
              <w:bottom w:val="single" w:sz="4" w:space="0" w:color="BFBFBF"/>
              <w:right w:val="single" w:sz="4" w:space="0" w:color="auto"/>
            </w:tcBorders>
            <w:shd w:val="clear" w:color="000000" w:fill="FFFFFF"/>
            <w:noWrap/>
            <w:vAlign w:val="center"/>
            <w:hideMark/>
          </w:tcPr>
          <w:p w14:paraId="13E8DBF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8.71</w:t>
            </w:r>
          </w:p>
        </w:tc>
      </w:tr>
      <w:tr w:rsidR="005B3439" w:rsidRPr="005B3439" w14:paraId="4BA605A3" w14:textId="77777777" w:rsidTr="00EA3E5A">
        <w:trPr>
          <w:trHeight w:val="264"/>
        </w:trPr>
        <w:tc>
          <w:tcPr>
            <w:tcW w:w="401" w:type="dxa"/>
            <w:vMerge/>
            <w:tcBorders>
              <w:top w:val="nil"/>
              <w:left w:val="nil"/>
              <w:bottom w:val="nil"/>
              <w:right w:val="nil"/>
            </w:tcBorders>
            <w:vAlign w:val="center"/>
            <w:hideMark/>
          </w:tcPr>
          <w:p w14:paraId="51A284F4"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62D37050"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64888793"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FFFFFF"/>
            <w:noWrap/>
            <w:vAlign w:val="center"/>
            <w:hideMark/>
          </w:tcPr>
          <w:p w14:paraId="64C5FC6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1A71BC4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2.86</w:t>
            </w:r>
          </w:p>
        </w:tc>
        <w:tc>
          <w:tcPr>
            <w:tcW w:w="922" w:type="dxa"/>
            <w:tcBorders>
              <w:top w:val="nil"/>
              <w:left w:val="nil"/>
              <w:bottom w:val="single" w:sz="4" w:space="0" w:color="BFBFBF"/>
              <w:right w:val="single" w:sz="4" w:space="0" w:color="BFBFBF"/>
            </w:tcBorders>
            <w:shd w:val="clear" w:color="000000" w:fill="FFFFFF"/>
            <w:noWrap/>
            <w:vAlign w:val="center"/>
            <w:hideMark/>
          </w:tcPr>
          <w:p w14:paraId="185027F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2</w:t>
            </w:r>
          </w:p>
        </w:tc>
        <w:tc>
          <w:tcPr>
            <w:tcW w:w="927" w:type="dxa"/>
            <w:tcBorders>
              <w:top w:val="single" w:sz="4" w:space="0" w:color="BFBFBF"/>
              <w:left w:val="nil"/>
              <w:bottom w:val="single" w:sz="4" w:space="0" w:color="BFBFBF"/>
              <w:right w:val="single" w:sz="4" w:space="0" w:color="BFBFBF"/>
            </w:tcBorders>
            <w:shd w:val="clear" w:color="000000" w:fill="FFFFFF"/>
            <w:noWrap/>
            <w:vAlign w:val="center"/>
            <w:hideMark/>
          </w:tcPr>
          <w:p w14:paraId="5618F49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704" w:type="dxa"/>
            <w:tcBorders>
              <w:top w:val="nil"/>
              <w:left w:val="nil"/>
              <w:bottom w:val="single" w:sz="4" w:space="0" w:color="BFBFBF"/>
              <w:right w:val="single" w:sz="4" w:space="0" w:color="BFBFBF"/>
            </w:tcBorders>
            <w:shd w:val="clear" w:color="000000" w:fill="FFFFFF"/>
            <w:noWrap/>
            <w:vAlign w:val="center"/>
            <w:hideMark/>
          </w:tcPr>
          <w:p w14:paraId="166CD70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6</w:t>
            </w:r>
          </w:p>
        </w:tc>
        <w:tc>
          <w:tcPr>
            <w:tcW w:w="885" w:type="dxa"/>
            <w:tcBorders>
              <w:top w:val="nil"/>
              <w:left w:val="nil"/>
              <w:bottom w:val="single" w:sz="4" w:space="0" w:color="BFBFBF"/>
              <w:right w:val="single" w:sz="4" w:space="0" w:color="BFBFBF"/>
            </w:tcBorders>
            <w:shd w:val="clear" w:color="000000" w:fill="FFFFFF"/>
            <w:noWrap/>
            <w:vAlign w:val="center"/>
            <w:hideMark/>
          </w:tcPr>
          <w:p w14:paraId="6881A63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02</w:t>
            </w:r>
          </w:p>
        </w:tc>
        <w:tc>
          <w:tcPr>
            <w:tcW w:w="866" w:type="dxa"/>
            <w:tcBorders>
              <w:top w:val="nil"/>
              <w:left w:val="nil"/>
              <w:bottom w:val="single" w:sz="4" w:space="0" w:color="BFBFBF"/>
              <w:right w:val="single" w:sz="4" w:space="0" w:color="BFBFBF"/>
            </w:tcBorders>
            <w:shd w:val="clear" w:color="000000" w:fill="FFFFFF"/>
            <w:noWrap/>
            <w:vAlign w:val="center"/>
            <w:hideMark/>
          </w:tcPr>
          <w:p w14:paraId="50D19BA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20</w:t>
            </w:r>
          </w:p>
        </w:tc>
        <w:tc>
          <w:tcPr>
            <w:tcW w:w="815" w:type="dxa"/>
            <w:tcBorders>
              <w:top w:val="nil"/>
              <w:left w:val="nil"/>
              <w:bottom w:val="single" w:sz="4" w:space="0" w:color="BFBFBF"/>
              <w:right w:val="single" w:sz="4" w:space="0" w:color="BFBFBF"/>
            </w:tcBorders>
            <w:shd w:val="clear" w:color="000000" w:fill="FFFFFF"/>
            <w:noWrap/>
            <w:vAlign w:val="center"/>
            <w:hideMark/>
          </w:tcPr>
          <w:p w14:paraId="144D97E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7.14</w:t>
            </w:r>
          </w:p>
        </w:tc>
        <w:tc>
          <w:tcPr>
            <w:tcW w:w="834" w:type="dxa"/>
            <w:tcBorders>
              <w:top w:val="nil"/>
              <w:left w:val="nil"/>
              <w:bottom w:val="single" w:sz="4" w:space="0" w:color="BFBFBF"/>
              <w:right w:val="single" w:sz="4" w:space="0" w:color="auto"/>
            </w:tcBorders>
            <w:shd w:val="clear" w:color="000000" w:fill="FFFFFF"/>
            <w:noWrap/>
            <w:vAlign w:val="center"/>
            <w:hideMark/>
          </w:tcPr>
          <w:p w14:paraId="7FC88BB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4.31</w:t>
            </w:r>
          </w:p>
        </w:tc>
      </w:tr>
      <w:tr w:rsidR="005B3439" w:rsidRPr="005B3439" w14:paraId="15A7AA3A" w14:textId="77777777" w:rsidTr="00EA3E5A">
        <w:trPr>
          <w:trHeight w:val="264"/>
        </w:trPr>
        <w:tc>
          <w:tcPr>
            <w:tcW w:w="401" w:type="dxa"/>
            <w:vMerge/>
            <w:tcBorders>
              <w:top w:val="nil"/>
              <w:left w:val="nil"/>
              <w:bottom w:val="nil"/>
              <w:right w:val="nil"/>
            </w:tcBorders>
            <w:vAlign w:val="center"/>
            <w:hideMark/>
          </w:tcPr>
          <w:p w14:paraId="3B3323BE"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33EF0E96"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750F4CCE"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FFFFFF"/>
            <w:noWrap/>
            <w:vAlign w:val="center"/>
            <w:hideMark/>
          </w:tcPr>
          <w:p w14:paraId="6702838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667BD1B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w:t>
            </w:r>
          </w:p>
        </w:tc>
        <w:tc>
          <w:tcPr>
            <w:tcW w:w="922" w:type="dxa"/>
            <w:tcBorders>
              <w:top w:val="nil"/>
              <w:left w:val="nil"/>
              <w:bottom w:val="single" w:sz="4" w:space="0" w:color="BFBFBF"/>
              <w:right w:val="single" w:sz="4" w:space="0" w:color="BFBFBF"/>
            </w:tcBorders>
            <w:shd w:val="clear" w:color="000000" w:fill="FFFFFF"/>
            <w:noWrap/>
            <w:vAlign w:val="center"/>
            <w:hideMark/>
          </w:tcPr>
          <w:p w14:paraId="3728475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27" w:type="dxa"/>
            <w:tcBorders>
              <w:top w:val="nil"/>
              <w:left w:val="nil"/>
              <w:bottom w:val="single" w:sz="4" w:space="0" w:color="BFBFBF"/>
              <w:right w:val="single" w:sz="4" w:space="0" w:color="BFBFBF"/>
            </w:tcBorders>
            <w:shd w:val="clear" w:color="000000" w:fill="FFFFFF"/>
            <w:noWrap/>
            <w:vAlign w:val="center"/>
            <w:hideMark/>
          </w:tcPr>
          <w:p w14:paraId="1F46D9B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1</w:t>
            </w:r>
          </w:p>
        </w:tc>
        <w:tc>
          <w:tcPr>
            <w:tcW w:w="704" w:type="dxa"/>
            <w:tcBorders>
              <w:top w:val="nil"/>
              <w:left w:val="nil"/>
              <w:bottom w:val="single" w:sz="4" w:space="0" w:color="BFBFBF"/>
              <w:right w:val="single" w:sz="4" w:space="0" w:color="BFBFBF"/>
            </w:tcBorders>
            <w:shd w:val="clear" w:color="000000" w:fill="FFFFFF"/>
            <w:noWrap/>
            <w:vAlign w:val="center"/>
            <w:hideMark/>
          </w:tcPr>
          <w:p w14:paraId="7C1AD88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0</w:t>
            </w:r>
          </w:p>
        </w:tc>
        <w:tc>
          <w:tcPr>
            <w:tcW w:w="885" w:type="dxa"/>
            <w:tcBorders>
              <w:top w:val="nil"/>
              <w:left w:val="nil"/>
              <w:bottom w:val="single" w:sz="4" w:space="0" w:color="BFBFBF"/>
              <w:right w:val="single" w:sz="4" w:space="0" w:color="BFBFBF"/>
            </w:tcBorders>
            <w:shd w:val="clear" w:color="000000" w:fill="FFFFFF"/>
            <w:noWrap/>
            <w:vAlign w:val="center"/>
            <w:hideMark/>
          </w:tcPr>
          <w:p w14:paraId="2CF2BDB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866" w:type="dxa"/>
            <w:tcBorders>
              <w:top w:val="nil"/>
              <w:left w:val="nil"/>
              <w:bottom w:val="single" w:sz="4" w:space="0" w:color="BFBFBF"/>
              <w:right w:val="single" w:sz="4" w:space="0" w:color="BFBFBF"/>
            </w:tcBorders>
            <w:shd w:val="clear" w:color="000000" w:fill="FFFFFF"/>
            <w:noWrap/>
            <w:vAlign w:val="center"/>
            <w:hideMark/>
          </w:tcPr>
          <w:p w14:paraId="7763FDB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815" w:type="dxa"/>
            <w:tcBorders>
              <w:top w:val="nil"/>
              <w:left w:val="nil"/>
              <w:bottom w:val="single" w:sz="4" w:space="0" w:color="BFBFBF"/>
              <w:right w:val="single" w:sz="4" w:space="0" w:color="BFBFBF"/>
            </w:tcBorders>
            <w:shd w:val="clear" w:color="000000" w:fill="FFFFFF"/>
            <w:noWrap/>
            <w:vAlign w:val="center"/>
            <w:hideMark/>
          </w:tcPr>
          <w:p w14:paraId="520A8F6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34" w:type="dxa"/>
            <w:tcBorders>
              <w:top w:val="nil"/>
              <w:left w:val="nil"/>
              <w:bottom w:val="single" w:sz="4" w:space="0" w:color="BFBFBF"/>
              <w:right w:val="single" w:sz="4" w:space="0" w:color="auto"/>
            </w:tcBorders>
            <w:shd w:val="clear" w:color="000000" w:fill="FFFFFF"/>
            <w:noWrap/>
            <w:vAlign w:val="center"/>
            <w:hideMark/>
          </w:tcPr>
          <w:p w14:paraId="7A2C6EE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0</w:t>
            </w:r>
          </w:p>
        </w:tc>
      </w:tr>
      <w:tr w:rsidR="005B3439" w:rsidRPr="005B3439" w14:paraId="6C7FBE88" w14:textId="77777777" w:rsidTr="00EA3E5A">
        <w:trPr>
          <w:trHeight w:val="264"/>
        </w:trPr>
        <w:tc>
          <w:tcPr>
            <w:tcW w:w="401" w:type="dxa"/>
            <w:vMerge/>
            <w:tcBorders>
              <w:top w:val="nil"/>
              <w:left w:val="nil"/>
              <w:bottom w:val="nil"/>
              <w:right w:val="nil"/>
            </w:tcBorders>
            <w:vAlign w:val="center"/>
            <w:hideMark/>
          </w:tcPr>
          <w:p w14:paraId="5C3A34EE"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400D81B3"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613597CD"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FFFFFF"/>
            <w:noWrap/>
            <w:vAlign w:val="center"/>
            <w:hideMark/>
          </w:tcPr>
          <w:p w14:paraId="600D834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0171A1D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40.00</w:t>
            </w:r>
          </w:p>
        </w:tc>
        <w:tc>
          <w:tcPr>
            <w:tcW w:w="922" w:type="dxa"/>
            <w:tcBorders>
              <w:top w:val="nil"/>
              <w:left w:val="nil"/>
              <w:bottom w:val="single" w:sz="4" w:space="0" w:color="BFBFBF"/>
              <w:right w:val="single" w:sz="4" w:space="0" w:color="BFBFBF"/>
            </w:tcBorders>
            <w:shd w:val="clear" w:color="000000" w:fill="FFFFFF"/>
            <w:noWrap/>
            <w:vAlign w:val="center"/>
            <w:hideMark/>
          </w:tcPr>
          <w:p w14:paraId="7F5AA2A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48</w:t>
            </w:r>
          </w:p>
        </w:tc>
        <w:tc>
          <w:tcPr>
            <w:tcW w:w="927" w:type="dxa"/>
            <w:tcBorders>
              <w:top w:val="nil"/>
              <w:left w:val="nil"/>
              <w:bottom w:val="single" w:sz="4" w:space="0" w:color="BFBFBF"/>
              <w:right w:val="single" w:sz="4" w:space="0" w:color="BFBFBF"/>
            </w:tcBorders>
            <w:shd w:val="clear" w:color="000000" w:fill="FFFFFF"/>
            <w:noWrap/>
            <w:vAlign w:val="center"/>
            <w:hideMark/>
          </w:tcPr>
          <w:p w14:paraId="531EA99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48</w:t>
            </w:r>
          </w:p>
        </w:tc>
        <w:tc>
          <w:tcPr>
            <w:tcW w:w="704" w:type="dxa"/>
            <w:tcBorders>
              <w:top w:val="nil"/>
              <w:left w:val="nil"/>
              <w:bottom w:val="single" w:sz="4" w:space="0" w:color="BFBFBF"/>
              <w:right w:val="single" w:sz="4" w:space="0" w:color="BFBFBF"/>
            </w:tcBorders>
            <w:shd w:val="clear" w:color="000000" w:fill="FFFFFF"/>
            <w:noWrap/>
            <w:vAlign w:val="center"/>
            <w:hideMark/>
          </w:tcPr>
          <w:p w14:paraId="5A5C47B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885" w:type="dxa"/>
            <w:tcBorders>
              <w:top w:val="nil"/>
              <w:left w:val="nil"/>
              <w:bottom w:val="single" w:sz="4" w:space="0" w:color="BFBFBF"/>
              <w:right w:val="single" w:sz="4" w:space="0" w:color="BFBFBF"/>
            </w:tcBorders>
            <w:shd w:val="clear" w:color="000000" w:fill="FFFFFF"/>
            <w:noWrap/>
            <w:vAlign w:val="center"/>
            <w:hideMark/>
          </w:tcPr>
          <w:p w14:paraId="2139079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5.00</w:t>
            </w:r>
          </w:p>
        </w:tc>
        <w:tc>
          <w:tcPr>
            <w:tcW w:w="866" w:type="dxa"/>
            <w:tcBorders>
              <w:top w:val="nil"/>
              <w:left w:val="nil"/>
              <w:bottom w:val="single" w:sz="4" w:space="0" w:color="BFBFBF"/>
              <w:right w:val="single" w:sz="4" w:space="0" w:color="BFBFBF"/>
            </w:tcBorders>
            <w:shd w:val="clear" w:color="000000" w:fill="FFFFFF"/>
            <w:noWrap/>
            <w:vAlign w:val="center"/>
            <w:hideMark/>
          </w:tcPr>
          <w:p w14:paraId="23E5BF5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9.00</w:t>
            </w:r>
          </w:p>
        </w:tc>
        <w:tc>
          <w:tcPr>
            <w:tcW w:w="815" w:type="dxa"/>
            <w:tcBorders>
              <w:top w:val="nil"/>
              <w:left w:val="nil"/>
              <w:bottom w:val="single" w:sz="4" w:space="0" w:color="BFBFBF"/>
              <w:right w:val="single" w:sz="4" w:space="0" w:color="BFBFBF"/>
            </w:tcBorders>
            <w:shd w:val="clear" w:color="000000" w:fill="FFFFFF"/>
            <w:noWrap/>
            <w:vAlign w:val="center"/>
            <w:hideMark/>
          </w:tcPr>
          <w:p w14:paraId="3FEB4ED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7.00</w:t>
            </w:r>
          </w:p>
        </w:tc>
        <w:tc>
          <w:tcPr>
            <w:tcW w:w="834" w:type="dxa"/>
            <w:tcBorders>
              <w:top w:val="nil"/>
              <w:left w:val="nil"/>
              <w:bottom w:val="single" w:sz="4" w:space="0" w:color="BFBFBF"/>
              <w:right w:val="single" w:sz="4" w:space="0" w:color="auto"/>
            </w:tcBorders>
            <w:shd w:val="clear" w:color="000000" w:fill="FFFFFF"/>
            <w:noWrap/>
            <w:vAlign w:val="center"/>
            <w:hideMark/>
          </w:tcPr>
          <w:p w14:paraId="413D6CB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73.00</w:t>
            </w:r>
          </w:p>
        </w:tc>
      </w:tr>
      <w:tr w:rsidR="005B3439" w:rsidRPr="005B3439" w14:paraId="48C74615" w14:textId="77777777" w:rsidTr="00EA3E5A">
        <w:trPr>
          <w:trHeight w:val="264"/>
        </w:trPr>
        <w:tc>
          <w:tcPr>
            <w:tcW w:w="401" w:type="dxa"/>
            <w:vMerge/>
            <w:tcBorders>
              <w:top w:val="nil"/>
              <w:left w:val="nil"/>
              <w:bottom w:val="nil"/>
              <w:right w:val="nil"/>
            </w:tcBorders>
            <w:vAlign w:val="center"/>
            <w:hideMark/>
          </w:tcPr>
          <w:p w14:paraId="7BBD4763"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27689508"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722A1551"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000000" w:fill="FFFFFF"/>
            <w:noWrap/>
            <w:vAlign w:val="center"/>
            <w:hideMark/>
          </w:tcPr>
          <w:p w14:paraId="5380B43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906" w:type="dxa"/>
            <w:tcBorders>
              <w:top w:val="nil"/>
              <w:left w:val="single" w:sz="4" w:space="0" w:color="BFBFBF"/>
              <w:bottom w:val="single" w:sz="4" w:space="0" w:color="auto"/>
              <w:right w:val="single" w:sz="4" w:space="0" w:color="BFBFBF"/>
            </w:tcBorders>
            <w:shd w:val="clear" w:color="000000" w:fill="FFFFFF"/>
            <w:noWrap/>
            <w:vAlign w:val="center"/>
            <w:hideMark/>
          </w:tcPr>
          <w:p w14:paraId="0B8EA27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9</w:t>
            </w:r>
          </w:p>
        </w:tc>
        <w:tc>
          <w:tcPr>
            <w:tcW w:w="922" w:type="dxa"/>
            <w:tcBorders>
              <w:top w:val="nil"/>
              <w:left w:val="nil"/>
              <w:bottom w:val="single" w:sz="4" w:space="0" w:color="auto"/>
              <w:right w:val="single" w:sz="4" w:space="0" w:color="BFBFBF"/>
            </w:tcBorders>
            <w:shd w:val="clear" w:color="000000" w:fill="FFFFFF"/>
            <w:noWrap/>
            <w:vAlign w:val="center"/>
            <w:hideMark/>
          </w:tcPr>
          <w:p w14:paraId="79FC363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w:t>
            </w:r>
          </w:p>
        </w:tc>
        <w:tc>
          <w:tcPr>
            <w:tcW w:w="927" w:type="dxa"/>
            <w:tcBorders>
              <w:top w:val="nil"/>
              <w:left w:val="nil"/>
              <w:bottom w:val="single" w:sz="4" w:space="0" w:color="auto"/>
              <w:right w:val="single" w:sz="4" w:space="0" w:color="BFBFBF"/>
            </w:tcBorders>
            <w:shd w:val="clear" w:color="000000" w:fill="FFFFFF"/>
            <w:noWrap/>
            <w:vAlign w:val="center"/>
            <w:hideMark/>
          </w:tcPr>
          <w:p w14:paraId="5BB93E5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w:t>
            </w:r>
          </w:p>
        </w:tc>
        <w:tc>
          <w:tcPr>
            <w:tcW w:w="704" w:type="dxa"/>
            <w:tcBorders>
              <w:top w:val="nil"/>
              <w:left w:val="nil"/>
              <w:bottom w:val="single" w:sz="4" w:space="0" w:color="auto"/>
              <w:right w:val="single" w:sz="4" w:space="0" w:color="BFBFBF"/>
            </w:tcBorders>
            <w:shd w:val="clear" w:color="000000" w:fill="FFFFFF"/>
            <w:noWrap/>
            <w:vAlign w:val="center"/>
            <w:hideMark/>
          </w:tcPr>
          <w:p w14:paraId="6C995F6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w:t>
            </w:r>
          </w:p>
        </w:tc>
        <w:tc>
          <w:tcPr>
            <w:tcW w:w="885" w:type="dxa"/>
            <w:tcBorders>
              <w:top w:val="nil"/>
              <w:left w:val="nil"/>
              <w:bottom w:val="single" w:sz="4" w:space="0" w:color="auto"/>
              <w:right w:val="single" w:sz="4" w:space="0" w:color="BFBFBF"/>
            </w:tcBorders>
            <w:shd w:val="clear" w:color="000000" w:fill="FFFFFF"/>
            <w:noWrap/>
            <w:vAlign w:val="center"/>
            <w:hideMark/>
          </w:tcPr>
          <w:p w14:paraId="52EDDD6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9</w:t>
            </w:r>
          </w:p>
        </w:tc>
        <w:tc>
          <w:tcPr>
            <w:tcW w:w="866" w:type="dxa"/>
            <w:tcBorders>
              <w:top w:val="nil"/>
              <w:left w:val="nil"/>
              <w:bottom w:val="single" w:sz="4" w:space="0" w:color="auto"/>
              <w:right w:val="single" w:sz="4" w:space="0" w:color="BFBFBF"/>
            </w:tcBorders>
            <w:shd w:val="clear" w:color="000000" w:fill="FFFFFF"/>
            <w:noWrap/>
            <w:vAlign w:val="center"/>
            <w:hideMark/>
          </w:tcPr>
          <w:p w14:paraId="0A54140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w:t>
            </w:r>
          </w:p>
        </w:tc>
        <w:tc>
          <w:tcPr>
            <w:tcW w:w="815" w:type="dxa"/>
            <w:tcBorders>
              <w:top w:val="nil"/>
              <w:left w:val="nil"/>
              <w:bottom w:val="single" w:sz="4" w:space="0" w:color="auto"/>
              <w:right w:val="single" w:sz="4" w:space="0" w:color="BFBFBF"/>
            </w:tcBorders>
            <w:shd w:val="clear" w:color="000000" w:fill="FFFFFF"/>
            <w:noWrap/>
            <w:vAlign w:val="center"/>
            <w:hideMark/>
          </w:tcPr>
          <w:p w14:paraId="56915FA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w:t>
            </w:r>
          </w:p>
        </w:tc>
        <w:tc>
          <w:tcPr>
            <w:tcW w:w="834" w:type="dxa"/>
            <w:tcBorders>
              <w:top w:val="nil"/>
              <w:left w:val="nil"/>
              <w:bottom w:val="single" w:sz="4" w:space="0" w:color="auto"/>
              <w:right w:val="single" w:sz="4" w:space="0" w:color="auto"/>
            </w:tcBorders>
            <w:shd w:val="clear" w:color="000000" w:fill="FFFFFF"/>
            <w:noWrap/>
            <w:vAlign w:val="center"/>
            <w:hideMark/>
          </w:tcPr>
          <w:p w14:paraId="220F875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w:t>
            </w:r>
          </w:p>
        </w:tc>
      </w:tr>
      <w:tr w:rsidR="00BB0BE5" w:rsidRPr="005B3439" w14:paraId="50683281" w14:textId="77777777" w:rsidTr="00EA3E5A">
        <w:trPr>
          <w:trHeight w:val="255"/>
        </w:trPr>
        <w:tc>
          <w:tcPr>
            <w:tcW w:w="401" w:type="dxa"/>
            <w:vMerge/>
            <w:tcBorders>
              <w:top w:val="nil"/>
              <w:left w:val="nil"/>
              <w:bottom w:val="nil"/>
              <w:right w:val="nil"/>
            </w:tcBorders>
            <w:vAlign w:val="center"/>
            <w:hideMark/>
          </w:tcPr>
          <w:p w14:paraId="1FD85FAF"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4ADB7E10" w14:textId="7A0DF8AF"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17"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617FFC3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1</w:t>
            </w:r>
          </w:p>
        </w:tc>
        <w:tc>
          <w:tcPr>
            <w:tcW w:w="745" w:type="dxa"/>
            <w:tcBorders>
              <w:top w:val="nil"/>
              <w:left w:val="nil"/>
              <w:bottom w:val="single" w:sz="4" w:space="0" w:color="BFBFBF"/>
              <w:right w:val="single" w:sz="4" w:space="0" w:color="auto"/>
            </w:tcBorders>
            <w:shd w:val="clear" w:color="000000" w:fill="D9D9D9"/>
            <w:noWrap/>
            <w:vAlign w:val="center"/>
            <w:hideMark/>
          </w:tcPr>
          <w:p w14:paraId="05FB79A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1B7629C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0.73</w:t>
            </w:r>
          </w:p>
        </w:tc>
        <w:tc>
          <w:tcPr>
            <w:tcW w:w="922" w:type="dxa"/>
            <w:tcBorders>
              <w:top w:val="nil"/>
              <w:left w:val="nil"/>
              <w:bottom w:val="single" w:sz="4" w:space="0" w:color="BFBFBF"/>
              <w:right w:val="single" w:sz="4" w:space="0" w:color="BFBFBF"/>
            </w:tcBorders>
            <w:shd w:val="clear" w:color="000000" w:fill="D9D9D9"/>
            <w:noWrap/>
            <w:vAlign w:val="center"/>
            <w:hideMark/>
          </w:tcPr>
          <w:p w14:paraId="1F2D565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6</w:t>
            </w:r>
          </w:p>
        </w:tc>
        <w:tc>
          <w:tcPr>
            <w:tcW w:w="927" w:type="dxa"/>
            <w:tcBorders>
              <w:top w:val="nil"/>
              <w:left w:val="nil"/>
              <w:bottom w:val="nil"/>
              <w:right w:val="nil"/>
            </w:tcBorders>
            <w:shd w:val="clear" w:color="000000" w:fill="D9D9D9"/>
            <w:noWrap/>
            <w:vAlign w:val="center"/>
            <w:hideMark/>
          </w:tcPr>
          <w:p w14:paraId="29551C8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704" w:type="dxa"/>
            <w:tcBorders>
              <w:top w:val="nil"/>
              <w:left w:val="single" w:sz="4" w:space="0" w:color="BFBFBF"/>
              <w:bottom w:val="single" w:sz="4" w:space="0" w:color="BFBFBF"/>
              <w:right w:val="single" w:sz="4" w:space="0" w:color="BFBFBF"/>
            </w:tcBorders>
            <w:shd w:val="clear" w:color="000000" w:fill="D9D9D9"/>
            <w:noWrap/>
            <w:vAlign w:val="center"/>
            <w:hideMark/>
          </w:tcPr>
          <w:p w14:paraId="4134E66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3</w:t>
            </w:r>
          </w:p>
        </w:tc>
        <w:tc>
          <w:tcPr>
            <w:tcW w:w="885" w:type="dxa"/>
            <w:tcBorders>
              <w:top w:val="nil"/>
              <w:left w:val="nil"/>
              <w:bottom w:val="single" w:sz="4" w:space="0" w:color="BFBFBF"/>
              <w:right w:val="single" w:sz="4" w:space="0" w:color="BFBFBF"/>
            </w:tcBorders>
            <w:shd w:val="clear" w:color="000000" w:fill="D9D9D9"/>
            <w:noWrap/>
            <w:vAlign w:val="center"/>
            <w:hideMark/>
          </w:tcPr>
          <w:p w14:paraId="2577B21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2.58</w:t>
            </w:r>
          </w:p>
        </w:tc>
        <w:tc>
          <w:tcPr>
            <w:tcW w:w="866" w:type="dxa"/>
            <w:tcBorders>
              <w:top w:val="nil"/>
              <w:left w:val="nil"/>
              <w:bottom w:val="single" w:sz="4" w:space="0" w:color="BFBFBF"/>
              <w:right w:val="single" w:sz="4" w:space="0" w:color="BFBFBF"/>
            </w:tcBorders>
            <w:shd w:val="clear" w:color="000000" w:fill="D9D9D9"/>
            <w:noWrap/>
            <w:vAlign w:val="center"/>
            <w:hideMark/>
          </w:tcPr>
          <w:p w14:paraId="7BF810C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59</w:t>
            </w:r>
          </w:p>
        </w:tc>
        <w:tc>
          <w:tcPr>
            <w:tcW w:w="815" w:type="dxa"/>
            <w:tcBorders>
              <w:top w:val="nil"/>
              <w:left w:val="nil"/>
              <w:bottom w:val="single" w:sz="4" w:space="0" w:color="BFBFBF"/>
              <w:right w:val="single" w:sz="4" w:space="0" w:color="BFBFBF"/>
            </w:tcBorders>
            <w:shd w:val="clear" w:color="000000" w:fill="D9D9D9"/>
            <w:noWrap/>
            <w:vAlign w:val="center"/>
            <w:hideMark/>
          </w:tcPr>
          <w:p w14:paraId="76A91FE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34</w:t>
            </w:r>
          </w:p>
        </w:tc>
        <w:tc>
          <w:tcPr>
            <w:tcW w:w="834" w:type="dxa"/>
            <w:tcBorders>
              <w:top w:val="nil"/>
              <w:left w:val="nil"/>
              <w:bottom w:val="single" w:sz="4" w:space="0" w:color="BFBFBF"/>
              <w:right w:val="single" w:sz="4" w:space="0" w:color="auto"/>
            </w:tcBorders>
            <w:shd w:val="clear" w:color="000000" w:fill="D9D9D9"/>
            <w:noWrap/>
            <w:vAlign w:val="center"/>
            <w:hideMark/>
          </w:tcPr>
          <w:p w14:paraId="513A9B6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8.75</w:t>
            </w:r>
          </w:p>
        </w:tc>
      </w:tr>
      <w:tr w:rsidR="005B3439" w:rsidRPr="005B3439" w14:paraId="4708B2C0" w14:textId="77777777" w:rsidTr="00EA3E5A">
        <w:trPr>
          <w:trHeight w:val="264"/>
        </w:trPr>
        <w:tc>
          <w:tcPr>
            <w:tcW w:w="401" w:type="dxa"/>
            <w:vMerge/>
            <w:tcBorders>
              <w:top w:val="nil"/>
              <w:left w:val="nil"/>
              <w:bottom w:val="nil"/>
              <w:right w:val="nil"/>
            </w:tcBorders>
            <w:vAlign w:val="center"/>
            <w:hideMark/>
          </w:tcPr>
          <w:p w14:paraId="48665D46"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1A151B2D"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36C05189"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0B04B37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4E66772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3.92</w:t>
            </w:r>
          </w:p>
        </w:tc>
        <w:tc>
          <w:tcPr>
            <w:tcW w:w="922" w:type="dxa"/>
            <w:tcBorders>
              <w:top w:val="nil"/>
              <w:left w:val="nil"/>
              <w:bottom w:val="single" w:sz="4" w:space="0" w:color="BFBFBF"/>
              <w:right w:val="single" w:sz="4" w:space="0" w:color="BFBFBF"/>
            </w:tcBorders>
            <w:shd w:val="clear" w:color="000000" w:fill="D9D9D9"/>
            <w:noWrap/>
            <w:vAlign w:val="center"/>
            <w:hideMark/>
          </w:tcPr>
          <w:p w14:paraId="4BF634F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9</w:t>
            </w:r>
          </w:p>
        </w:tc>
        <w:tc>
          <w:tcPr>
            <w:tcW w:w="927" w:type="dxa"/>
            <w:tcBorders>
              <w:top w:val="single" w:sz="4" w:space="0" w:color="BFBFBF"/>
              <w:left w:val="nil"/>
              <w:bottom w:val="single" w:sz="4" w:space="0" w:color="BFBFBF"/>
              <w:right w:val="single" w:sz="4" w:space="0" w:color="BFBFBF"/>
            </w:tcBorders>
            <w:shd w:val="clear" w:color="000000" w:fill="D9D9D9"/>
            <w:noWrap/>
            <w:vAlign w:val="center"/>
            <w:hideMark/>
          </w:tcPr>
          <w:p w14:paraId="3F59BB3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6</w:t>
            </w:r>
          </w:p>
        </w:tc>
        <w:tc>
          <w:tcPr>
            <w:tcW w:w="704" w:type="dxa"/>
            <w:tcBorders>
              <w:top w:val="nil"/>
              <w:left w:val="nil"/>
              <w:bottom w:val="single" w:sz="4" w:space="0" w:color="BFBFBF"/>
              <w:right w:val="single" w:sz="4" w:space="0" w:color="BFBFBF"/>
            </w:tcBorders>
            <w:shd w:val="clear" w:color="000000" w:fill="D9D9D9"/>
            <w:noWrap/>
            <w:vAlign w:val="center"/>
            <w:hideMark/>
          </w:tcPr>
          <w:p w14:paraId="7071347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5</w:t>
            </w:r>
          </w:p>
        </w:tc>
        <w:tc>
          <w:tcPr>
            <w:tcW w:w="885" w:type="dxa"/>
            <w:tcBorders>
              <w:top w:val="nil"/>
              <w:left w:val="nil"/>
              <w:bottom w:val="single" w:sz="4" w:space="0" w:color="BFBFBF"/>
              <w:right w:val="single" w:sz="4" w:space="0" w:color="BFBFBF"/>
            </w:tcBorders>
            <w:shd w:val="clear" w:color="000000" w:fill="D9D9D9"/>
            <w:noWrap/>
            <w:vAlign w:val="center"/>
            <w:hideMark/>
          </w:tcPr>
          <w:p w14:paraId="41F72F4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8.43</w:t>
            </w:r>
          </w:p>
        </w:tc>
        <w:tc>
          <w:tcPr>
            <w:tcW w:w="866" w:type="dxa"/>
            <w:tcBorders>
              <w:top w:val="nil"/>
              <w:left w:val="nil"/>
              <w:bottom w:val="single" w:sz="4" w:space="0" w:color="BFBFBF"/>
              <w:right w:val="single" w:sz="4" w:space="0" w:color="BFBFBF"/>
            </w:tcBorders>
            <w:shd w:val="clear" w:color="000000" w:fill="D9D9D9"/>
            <w:noWrap/>
            <w:vAlign w:val="center"/>
            <w:hideMark/>
          </w:tcPr>
          <w:p w14:paraId="42DE3D9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41</w:t>
            </w:r>
          </w:p>
        </w:tc>
        <w:tc>
          <w:tcPr>
            <w:tcW w:w="815" w:type="dxa"/>
            <w:tcBorders>
              <w:top w:val="nil"/>
              <w:left w:val="nil"/>
              <w:bottom w:val="single" w:sz="4" w:space="0" w:color="BFBFBF"/>
              <w:right w:val="single" w:sz="4" w:space="0" w:color="BFBFBF"/>
            </w:tcBorders>
            <w:shd w:val="clear" w:color="000000" w:fill="D9D9D9"/>
            <w:noWrap/>
            <w:vAlign w:val="center"/>
            <w:hideMark/>
          </w:tcPr>
          <w:p w14:paraId="62ECBE0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6.75</w:t>
            </w:r>
          </w:p>
        </w:tc>
        <w:tc>
          <w:tcPr>
            <w:tcW w:w="834" w:type="dxa"/>
            <w:tcBorders>
              <w:top w:val="nil"/>
              <w:left w:val="nil"/>
              <w:bottom w:val="single" w:sz="4" w:space="0" w:color="BFBFBF"/>
              <w:right w:val="single" w:sz="4" w:space="0" w:color="auto"/>
            </w:tcBorders>
            <w:shd w:val="clear" w:color="000000" w:fill="D9D9D9"/>
            <w:noWrap/>
            <w:vAlign w:val="center"/>
            <w:hideMark/>
          </w:tcPr>
          <w:p w14:paraId="2F4361B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2.35</w:t>
            </w:r>
          </w:p>
        </w:tc>
      </w:tr>
      <w:tr w:rsidR="005B3439" w:rsidRPr="005B3439" w14:paraId="31CB1697" w14:textId="77777777" w:rsidTr="00EA3E5A">
        <w:trPr>
          <w:trHeight w:val="264"/>
        </w:trPr>
        <w:tc>
          <w:tcPr>
            <w:tcW w:w="401" w:type="dxa"/>
            <w:vMerge/>
            <w:tcBorders>
              <w:top w:val="nil"/>
              <w:left w:val="nil"/>
              <w:bottom w:val="nil"/>
              <w:right w:val="nil"/>
            </w:tcBorders>
            <w:vAlign w:val="center"/>
            <w:hideMark/>
          </w:tcPr>
          <w:p w14:paraId="33BE4099"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24C1070C"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1C382C8E"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32120B3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79452FB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10</w:t>
            </w:r>
          </w:p>
        </w:tc>
        <w:tc>
          <w:tcPr>
            <w:tcW w:w="922" w:type="dxa"/>
            <w:tcBorders>
              <w:top w:val="nil"/>
              <w:left w:val="nil"/>
              <w:bottom w:val="single" w:sz="4" w:space="0" w:color="BFBFBF"/>
              <w:right w:val="single" w:sz="4" w:space="0" w:color="BFBFBF"/>
            </w:tcBorders>
            <w:shd w:val="clear" w:color="000000" w:fill="D9D9D9"/>
            <w:noWrap/>
            <w:vAlign w:val="center"/>
            <w:hideMark/>
          </w:tcPr>
          <w:p w14:paraId="6E439D0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98</w:t>
            </w:r>
          </w:p>
        </w:tc>
        <w:tc>
          <w:tcPr>
            <w:tcW w:w="927" w:type="dxa"/>
            <w:tcBorders>
              <w:top w:val="nil"/>
              <w:left w:val="nil"/>
              <w:bottom w:val="single" w:sz="4" w:space="0" w:color="BFBFBF"/>
              <w:right w:val="single" w:sz="4" w:space="0" w:color="BFBFBF"/>
            </w:tcBorders>
            <w:shd w:val="clear" w:color="000000" w:fill="D9D9D9"/>
            <w:noWrap/>
            <w:vAlign w:val="center"/>
            <w:hideMark/>
          </w:tcPr>
          <w:p w14:paraId="32EBD59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1</w:t>
            </w:r>
          </w:p>
        </w:tc>
        <w:tc>
          <w:tcPr>
            <w:tcW w:w="704" w:type="dxa"/>
            <w:tcBorders>
              <w:top w:val="nil"/>
              <w:left w:val="nil"/>
              <w:bottom w:val="single" w:sz="4" w:space="0" w:color="BFBFBF"/>
              <w:right w:val="single" w:sz="4" w:space="0" w:color="BFBFBF"/>
            </w:tcBorders>
            <w:shd w:val="clear" w:color="000000" w:fill="D9D9D9"/>
            <w:noWrap/>
            <w:vAlign w:val="center"/>
            <w:hideMark/>
          </w:tcPr>
          <w:p w14:paraId="1C6E80D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0</w:t>
            </w:r>
          </w:p>
        </w:tc>
        <w:tc>
          <w:tcPr>
            <w:tcW w:w="885" w:type="dxa"/>
            <w:tcBorders>
              <w:top w:val="nil"/>
              <w:left w:val="nil"/>
              <w:bottom w:val="single" w:sz="4" w:space="0" w:color="BFBFBF"/>
              <w:right w:val="single" w:sz="4" w:space="0" w:color="BFBFBF"/>
            </w:tcBorders>
            <w:shd w:val="clear" w:color="000000" w:fill="D9D9D9"/>
            <w:noWrap/>
            <w:vAlign w:val="center"/>
            <w:hideMark/>
          </w:tcPr>
          <w:p w14:paraId="5651704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47</w:t>
            </w:r>
          </w:p>
        </w:tc>
        <w:tc>
          <w:tcPr>
            <w:tcW w:w="866" w:type="dxa"/>
            <w:tcBorders>
              <w:top w:val="nil"/>
              <w:left w:val="nil"/>
              <w:bottom w:val="single" w:sz="4" w:space="0" w:color="BFBFBF"/>
              <w:right w:val="single" w:sz="4" w:space="0" w:color="BFBFBF"/>
            </w:tcBorders>
            <w:shd w:val="clear" w:color="000000" w:fill="D9D9D9"/>
            <w:noWrap/>
            <w:vAlign w:val="center"/>
            <w:hideMark/>
          </w:tcPr>
          <w:p w14:paraId="0D4E1CA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8</w:t>
            </w:r>
          </w:p>
        </w:tc>
        <w:tc>
          <w:tcPr>
            <w:tcW w:w="815" w:type="dxa"/>
            <w:tcBorders>
              <w:top w:val="nil"/>
              <w:left w:val="nil"/>
              <w:bottom w:val="single" w:sz="4" w:space="0" w:color="BFBFBF"/>
              <w:right w:val="single" w:sz="4" w:space="0" w:color="BFBFBF"/>
            </w:tcBorders>
            <w:shd w:val="clear" w:color="000000" w:fill="D9D9D9"/>
            <w:noWrap/>
            <w:vAlign w:val="center"/>
            <w:hideMark/>
          </w:tcPr>
          <w:p w14:paraId="08AE14F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0</w:t>
            </w:r>
          </w:p>
        </w:tc>
        <w:tc>
          <w:tcPr>
            <w:tcW w:w="834" w:type="dxa"/>
            <w:tcBorders>
              <w:top w:val="nil"/>
              <w:left w:val="nil"/>
              <w:bottom w:val="single" w:sz="4" w:space="0" w:color="BFBFBF"/>
              <w:right w:val="single" w:sz="4" w:space="0" w:color="auto"/>
            </w:tcBorders>
            <w:shd w:val="clear" w:color="000000" w:fill="D9D9D9"/>
            <w:noWrap/>
            <w:vAlign w:val="center"/>
            <w:hideMark/>
          </w:tcPr>
          <w:p w14:paraId="19677A4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0</w:t>
            </w:r>
          </w:p>
        </w:tc>
      </w:tr>
      <w:tr w:rsidR="005B3439" w:rsidRPr="005B3439" w14:paraId="5E842319" w14:textId="77777777" w:rsidTr="00EA3E5A">
        <w:trPr>
          <w:trHeight w:val="264"/>
        </w:trPr>
        <w:tc>
          <w:tcPr>
            <w:tcW w:w="401" w:type="dxa"/>
            <w:vMerge/>
            <w:tcBorders>
              <w:top w:val="nil"/>
              <w:left w:val="nil"/>
              <w:bottom w:val="nil"/>
              <w:right w:val="nil"/>
            </w:tcBorders>
            <w:vAlign w:val="center"/>
            <w:hideMark/>
          </w:tcPr>
          <w:p w14:paraId="572E710D"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2BB3E387"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2F2C89C9"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5AAEB26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7AFEA66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40.00</w:t>
            </w:r>
          </w:p>
        </w:tc>
        <w:tc>
          <w:tcPr>
            <w:tcW w:w="922" w:type="dxa"/>
            <w:tcBorders>
              <w:top w:val="nil"/>
              <w:left w:val="nil"/>
              <w:bottom w:val="single" w:sz="4" w:space="0" w:color="BFBFBF"/>
              <w:right w:val="single" w:sz="4" w:space="0" w:color="BFBFBF"/>
            </w:tcBorders>
            <w:shd w:val="clear" w:color="000000" w:fill="D9D9D9"/>
            <w:noWrap/>
            <w:vAlign w:val="center"/>
            <w:hideMark/>
          </w:tcPr>
          <w:p w14:paraId="1641C15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8</w:t>
            </w:r>
          </w:p>
        </w:tc>
        <w:tc>
          <w:tcPr>
            <w:tcW w:w="927" w:type="dxa"/>
            <w:tcBorders>
              <w:top w:val="nil"/>
              <w:left w:val="nil"/>
              <w:bottom w:val="single" w:sz="4" w:space="0" w:color="BFBFBF"/>
              <w:right w:val="single" w:sz="4" w:space="0" w:color="BFBFBF"/>
            </w:tcBorders>
            <w:shd w:val="clear" w:color="000000" w:fill="D9D9D9"/>
            <w:noWrap/>
            <w:vAlign w:val="center"/>
            <w:hideMark/>
          </w:tcPr>
          <w:p w14:paraId="73A2E1D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7</w:t>
            </w:r>
          </w:p>
        </w:tc>
        <w:tc>
          <w:tcPr>
            <w:tcW w:w="704" w:type="dxa"/>
            <w:tcBorders>
              <w:top w:val="nil"/>
              <w:left w:val="nil"/>
              <w:bottom w:val="single" w:sz="4" w:space="0" w:color="BFBFBF"/>
              <w:right w:val="single" w:sz="4" w:space="0" w:color="BFBFBF"/>
            </w:tcBorders>
            <w:shd w:val="clear" w:color="000000" w:fill="D9D9D9"/>
            <w:noWrap/>
            <w:vAlign w:val="center"/>
            <w:hideMark/>
          </w:tcPr>
          <w:p w14:paraId="4AC01BD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885" w:type="dxa"/>
            <w:tcBorders>
              <w:top w:val="nil"/>
              <w:left w:val="nil"/>
              <w:bottom w:val="single" w:sz="4" w:space="0" w:color="BFBFBF"/>
              <w:right w:val="single" w:sz="4" w:space="0" w:color="BFBFBF"/>
            </w:tcBorders>
            <w:shd w:val="clear" w:color="000000" w:fill="D9D9D9"/>
            <w:noWrap/>
            <w:vAlign w:val="center"/>
            <w:hideMark/>
          </w:tcPr>
          <w:p w14:paraId="46F94D24"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8.77</w:t>
            </w:r>
          </w:p>
        </w:tc>
        <w:tc>
          <w:tcPr>
            <w:tcW w:w="866" w:type="dxa"/>
            <w:tcBorders>
              <w:top w:val="nil"/>
              <w:left w:val="nil"/>
              <w:bottom w:val="single" w:sz="4" w:space="0" w:color="BFBFBF"/>
              <w:right w:val="single" w:sz="4" w:space="0" w:color="BFBFBF"/>
            </w:tcBorders>
            <w:shd w:val="clear" w:color="000000" w:fill="D9D9D9"/>
            <w:noWrap/>
            <w:vAlign w:val="center"/>
            <w:hideMark/>
          </w:tcPr>
          <w:p w14:paraId="65113AD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30</w:t>
            </w:r>
          </w:p>
        </w:tc>
        <w:tc>
          <w:tcPr>
            <w:tcW w:w="815" w:type="dxa"/>
            <w:tcBorders>
              <w:top w:val="nil"/>
              <w:left w:val="nil"/>
              <w:bottom w:val="single" w:sz="4" w:space="0" w:color="BFBFBF"/>
              <w:right w:val="single" w:sz="4" w:space="0" w:color="BFBFBF"/>
            </w:tcBorders>
            <w:shd w:val="clear" w:color="000000" w:fill="D9D9D9"/>
            <w:noWrap/>
            <w:vAlign w:val="center"/>
            <w:hideMark/>
          </w:tcPr>
          <w:p w14:paraId="610B1EF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0.40</w:t>
            </w:r>
          </w:p>
        </w:tc>
        <w:tc>
          <w:tcPr>
            <w:tcW w:w="834" w:type="dxa"/>
            <w:tcBorders>
              <w:top w:val="nil"/>
              <w:left w:val="nil"/>
              <w:bottom w:val="single" w:sz="4" w:space="0" w:color="BFBFBF"/>
              <w:right w:val="single" w:sz="4" w:space="0" w:color="auto"/>
            </w:tcBorders>
            <w:shd w:val="clear" w:color="000000" w:fill="D9D9D9"/>
            <w:noWrap/>
            <w:vAlign w:val="center"/>
            <w:hideMark/>
          </w:tcPr>
          <w:p w14:paraId="02B1152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4.00</w:t>
            </w:r>
          </w:p>
        </w:tc>
      </w:tr>
      <w:tr w:rsidR="005B3439" w:rsidRPr="005B3439" w14:paraId="4B0DB885" w14:textId="77777777" w:rsidTr="00EA3E5A">
        <w:trPr>
          <w:trHeight w:val="255"/>
        </w:trPr>
        <w:tc>
          <w:tcPr>
            <w:tcW w:w="401" w:type="dxa"/>
            <w:vMerge/>
            <w:tcBorders>
              <w:top w:val="nil"/>
              <w:left w:val="nil"/>
              <w:bottom w:val="nil"/>
              <w:right w:val="nil"/>
            </w:tcBorders>
            <w:vAlign w:val="center"/>
            <w:hideMark/>
          </w:tcPr>
          <w:p w14:paraId="0E4351F3"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47AB95EB"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1CA32C85"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000000" w:fill="D9D9D9"/>
            <w:noWrap/>
            <w:vAlign w:val="center"/>
            <w:hideMark/>
          </w:tcPr>
          <w:p w14:paraId="3AEF9D1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906" w:type="dxa"/>
            <w:tcBorders>
              <w:top w:val="nil"/>
              <w:left w:val="single" w:sz="4" w:space="0" w:color="BFBFBF"/>
              <w:bottom w:val="single" w:sz="4" w:space="0" w:color="auto"/>
              <w:right w:val="single" w:sz="4" w:space="0" w:color="BFBFBF"/>
            </w:tcBorders>
            <w:shd w:val="clear" w:color="000000" w:fill="D9D9D9"/>
            <w:noWrap/>
            <w:vAlign w:val="center"/>
            <w:hideMark/>
          </w:tcPr>
          <w:p w14:paraId="156B679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922" w:type="dxa"/>
            <w:tcBorders>
              <w:top w:val="nil"/>
              <w:left w:val="nil"/>
              <w:bottom w:val="single" w:sz="4" w:space="0" w:color="auto"/>
              <w:right w:val="single" w:sz="4" w:space="0" w:color="BFBFBF"/>
            </w:tcBorders>
            <w:shd w:val="clear" w:color="000000" w:fill="D9D9D9"/>
            <w:noWrap/>
            <w:vAlign w:val="center"/>
            <w:hideMark/>
          </w:tcPr>
          <w:p w14:paraId="5471973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927" w:type="dxa"/>
            <w:tcBorders>
              <w:top w:val="nil"/>
              <w:left w:val="nil"/>
              <w:bottom w:val="single" w:sz="4" w:space="0" w:color="auto"/>
              <w:right w:val="single" w:sz="4" w:space="0" w:color="BFBFBF"/>
            </w:tcBorders>
            <w:shd w:val="clear" w:color="000000" w:fill="D9D9D9"/>
            <w:noWrap/>
            <w:vAlign w:val="center"/>
            <w:hideMark/>
          </w:tcPr>
          <w:p w14:paraId="24C416BE"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704" w:type="dxa"/>
            <w:tcBorders>
              <w:top w:val="nil"/>
              <w:left w:val="nil"/>
              <w:bottom w:val="single" w:sz="4" w:space="0" w:color="auto"/>
              <w:right w:val="single" w:sz="4" w:space="0" w:color="BFBFBF"/>
            </w:tcBorders>
            <w:shd w:val="clear" w:color="000000" w:fill="D9D9D9"/>
            <w:noWrap/>
            <w:vAlign w:val="center"/>
            <w:hideMark/>
          </w:tcPr>
          <w:p w14:paraId="11A93C1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885" w:type="dxa"/>
            <w:tcBorders>
              <w:top w:val="nil"/>
              <w:left w:val="nil"/>
              <w:bottom w:val="single" w:sz="4" w:space="0" w:color="auto"/>
              <w:right w:val="single" w:sz="4" w:space="0" w:color="BFBFBF"/>
            </w:tcBorders>
            <w:shd w:val="clear" w:color="000000" w:fill="D9D9D9"/>
            <w:noWrap/>
            <w:vAlign w:val="center"/>
            <w:hideMark/>
          </w:tcPr>
          <w:p w14:paraId="2473C3C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866" w:type="dxa"/>
            <w:tcBorders>
              <w:top w:val="nil"/>
              <w:left w:val="nil"/>
              <w:bottom w:val="single" w:sz="4" w:space="0" w:color="auto"/>
              <w:right w:val="single" w:sz="4" w:space="0" w:color="BFBFBF"/>
            </w:tcBorders>
            <w:shd w:val="clear" w:color="000000" w:fill="D9D9D9"/>
            <w:noWrap/>
            <w:vAlign w:val="center"/>
            <w:hideMark/>
          </w:tcPr>
          <w:p w14:paraId="082A9FAF"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815" w:type="dxa"/>
            <w:tcBorders>
              <w:top w:val="nil"/>
              <w:left w:val="nil"/>
              <w:bottom w:val="single" w:sz="4" w:space="0" w:color="auto"/>
              <w:right w:val="single" w:sz="4" w:space="0" w:color="BFBFBF"/>
            </w:tcBorders>
            <w:shd w:val="clear" w:color="000000" w:fill="D9D9D9"/>
            <w:noWrap/>
            <w:vAlign w:val="center"/>
            <w:hideMark/>
          </w:tcPr>
          <w:p w14:paraId="663CAFC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834" w:type="dxa"/>
            <w:tcBorders>
              <w:top w:val="nil"/>
              <w:left w:val="nil"/>
              <w:bottom w:val="single" w:sz="4" w:space="0" w:color="auto"/>
              <w:right w:val="single" w:sz="4" w:space="0" w:color="auto"/>
            </w:tcBorders>
            <w:shd w:val="clear" w:color="000000" w:fill="D9D9D9"/>
            <w:noWrap/>
            <w:vAlign w:val="center"/>
            <w:hideMark/>
          </w:tcPr>
          <w:p w14:paraId="412F34E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r>
      <w:tr w:rsidR="005B3439" w:rsidRPr="005B3439" w14:paraId="0DD1B249" w14:textId="77777777" w:rsidTr="00EA3E5A">
        <w:trPr>
          <w:trHeight w:val="255"/>
        </w:trPr>
        <w:tc>
          <w:tcPr>
            <w:tcW w:w="401" w:type="dxa"/>
            <w:vMerge/>
            <w:tcBorders>
              <w:top w:val="nil"/>
              <w:left w:val="nil"/>
              <w:bottom w:val="nil"/>
              <w:right w:val="nil"/>
            </w:tcBorders>
            <w:vAlign w:val="center"/>
            <w:hideMark/>
          </w:tcPr>
          <w:p w14:paraId="686C930A"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851E6D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1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9117169"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2</w:t>
            </w:r>
          </w:p>
        </w:tc>
        <w:tc>
          <w:tcPr>
            <w:tcW w:w="745" w:type="dxa"/>
            <w:tcBorders>
              <w:top w:val="nil"/>
              <w:left w:val="nil"/>
              <w:bottom w:val="single" w:sz="4" w:space="0" w:color="BFBFBF"/>
              <w:right w:val="single" w:sz="4" w:space="0" w:color="auto"/>
            </w:tcBorders>
            <w:shd w:val="clear" w:color="auto" w:fill="auto"/>
            <w:noWrap/>
            <w:vAlign w:val="center"/>
            <w:hideMark/>
          </w:tcPr>
          <w:p w14:paraId="5D38C8E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906"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667FEDC7"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47</w:t>
            </w:r>
          </w:p>
        </w:tc>
        <w:tc>
          <w:tcPr>
            <w:tcW w:w="922" w:type="dxa"/>
            <w:tcBorders>
              <w:top w:val="single" w:sz="4" w:space="0" w:color="BFBFBF"/>
              <w:left w:val="nil"/>
              <w:bottom w:val="single" w:sz="4" w:space="0" w:color="BFBFBF"/>
              <w:right w:val="single" w:sz="4" w:space="0" w:color="BFBFBF"/>
            </w:tcBorders>
            <w:shd w:val="clear" w:color="000000" w:fill="FFFFFF"/>
            <w:noWrap/>
            <w:vAlign w:val="center"/>
            <w:hideMark/>
          </w:tcPr>
          <w:p w14:paraId="54D1DD6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1</w:t>
            </w:r>
          </w:p>
        </w:tc>
        <w:tc>
          <w:tcPr>
            <w:tcW w:w="927" w:type="dxa"/>
            <w:tcBorders>
              <w:top w:val="nil"/>
              <w:left w:val="nil"/>
              <w:bottom w:val="nil"/>
              <w:right w:val="nil"/>
            </w:tcBorders>
            <w:shd w:val="clear" w:color="auto" w:fill="auto"/>
            <w:noWrap/>
            <w:vAlign w:val="center"/>
            <w:hideMark/>
          </w:tcPr>
          <w:p w14:paraId="1227D12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6</w:t>
            </w:r>
          </w:p>
        </w:tc>
        <w:tc>
          <w:tcPr>
            <w:tcW w:w="704"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1C8E732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3</w:t>
            </w:r>
          </w:p>
        </w:tc>
        <w:tc>
          <w:tcPr>
            <w:tcW w:w="885" w:type="dxa"/>
            <w:tcBorders>
              <w:top w:val="single" w:sz="4" w:space="0" w:color="BFBFBF"/>
              <w:left w:val="nil"/>
              <w:bottom w:val="single" w:sz="4" w:space="0" w:color="BFBFBF"/>
              <w:right w:val="single" w:sz="4" w:space="0" w:color="BFBFBF"/>
            </w:tcBorders>
            <w:shd w:val="clear" w:color="000000" w:fill="FFFFFF"/>
            <w:noWrap/>
            <w:vAlign w:val="center"/>
            <w:hideMark/>
          </w:tcPr>
          <w:p w14:paraId="1FE426F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6.06</w:t>
            </w:r>
          </w:p>
        </w:tc>
        <w:tc>
          <w:tcPr>
            <w:tcW w:w="866" w:type="dxa"/>
            <w:tcBorders>
              <w:top w:val="single" w:sz="4" w:space="0" w:color="BFBFBF"/>
              <w:left w:val="nil"/>
              <w:bottom w:val="single" w:sz="4" w:space="0" w:color="BFBFBF"/>
              <w:right w:val="single" w:sz="4" w:space="0" w:color="BFBFBF"/>
            </w:tcBorders>
            <w:shd w:val="clear" w:color="000000" w:fill="FFFFFF"/>
            <w:noWrap/>
            <w:vAlign w:val="center"/>
            <w:hideMark/>
          </w:tcPr>
          <w:p w14:paraId="0EB7810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58</w:t>
            </w:r>
          </w:p>
        </w:tc>
        <w:tc>
          <w:tcPr>
            <w:tcW w:w="815" w:type="dxa"/>
            <w:tcBorders>
              <w:top w:val="single" w:sz="4" w:space="0" w:color="BFBFBF"/>
              <w:left w:val="nil"/>
              <w:bottom w:val="single" w:sz="4" w:space="0" w:color="BFBFBF"/>
              <w:right w:val="single" w:sz="4" w:space="0" w:color="BFBFBF"/>
            </w:tcBorders>
            <w:shd w:val="clear" w:color="000000" w:fill="FFFFFF"/>
            <w:noWrap/>
            <w:vAlign w:val="center"/>
            <w:hideMark/>
          </w:tcPr>
          <w:p w14:paraId="30DD1B2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25</w:t>
            </w:r>
          </w:p>
        </w:tc>
        <w:tc>
          <w:tcPr>
            <w:tcW w:w="834" w:type="dxa"/>
            <w:tcBorders>
              <w:top w:val="single" w:sz="4" w:space="0" w:color="BFBFBF"/>
              <w:left w:val="nil"/>
              <w:bottom w:val="single" w:sz="4" w:space="0" w:color="BFBFBF"/>
              <w:right w:val="single" w:sz="4" w:space="0" w:color="auto"/>
            </w:tcBorders>
            <w:shd w:val="clear" w:color="000000" w:fill="FFFFFF"/>
            <w:noWrap/>
            <w:vAlign w:val="center"/>
            <w:hideMark/>
          </w:tcPr>
          <w:p w14:paraId="2D681A9D"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9.59</w:t>
            </w:r>
          </w:p>
        </w:tc>
      </w:tr>
      <w:tr w:rsidR="005B3439" w:rsidRPr="005B3439" w14:paraId="204A057C" w14:textId="77777777" w:rsidTr="00EA3E5A">
        <w:trPr>
          <w:trHeight w:val="264"/>
        </w:trPr>
        <w:tc>
          <w:tcPr>
            <w:tcW w:w="401" w:type="dxa"/>
            <w:vMerge/>
            <w:tcBorders>
              <w:top w:val="nil"/>
              <w:left w:val="nil"/>
              <w:bottom w:val="nil"/>
              <w:right w:val="nil"/>
            </w:tcBorders>
            <w:vAlign w:val="center"/>
            <w:hideMark/>
          </w:tcPr>
          <w:p w14:paraId="40B1454E"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6BBC904F"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3BF911C6"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5D2BA22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6DF7DDF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06</w:t>
            </w:r>
          </w:p>
        </w:tc>
        <w:tc>
          <w:tcPr>
            <w:tcW w:w="922" w:type="dxa"/>
            <w:tcBorders>
              <w:top w:val="nil"/>
              <w:left w:val="nil"/>
              <w:bottom w:val="single" w:sz="4" w:space="0" w:color="BFBFBF"/>
              <w:right w:val="single" w:sz="4" w:space="0" w:color="BFBFBF"/>
            </w:tcBorders>
            <w:shd w:val="clear" w:color="000000" w:fill="FFFFFF"/>
            <w:noWrap/>
            <w:vAlign w:val="center"/>
            <w:hideMark/>
          </w:tcPr>
          <w:p w14:paraId="590A86D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8</w:t>
            </w:r>
          </w:p>
        </w:tc>
        <w:tc>
          <w:tcPr>
            <w:tcW w:w="927" w:type="dxa"/>
            <w:tcBorders>
              <w:top w:val="single" w:sz="4" w:space="0" w:color="BFBFBF"/>
              <w:left w:val="nil"/>
              <w:bottom w:val="single" w:sz="4" w:space="0" w:color="BFBFBF"/>
              <w:right w:val="single" w:sz="4" w:space="0" w:color="BFBFBF"/>
            </w:tcBorders>
            <w:shd w:val="clear" w:color="000000" w:fill="FFFFFF"/>
            <w:noWrap/>
            <w:vAlign w:val="center"/>
            <w:hideMark/>
          </w:tcPr>
          <w:p w14:paraId="03E3148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5</w:t>
            </w:r>
          </w:p>
        </w:tc>
        <w:tc>
          <w:tcPr>
            <w:tcW w:w="704" w:type="dxa"/>
            <w:tcBorders>
              <w:top w:val="nil"/>
              <w:left w:val="nil"/>
              <w:bottom w:val="single" w:sz="4" w:space="0" w:color="BFBFBF"/>
              <w:right w:val="single" w:sz="4" w:space="0" w:color="BFBFBF"/>
            </w:tcBorders>
            <w:shd w:val="clear" w:color="000000" w:fill="FFFFFF"/>
            <w:noWrap/>
            <w:vAlign w:val="center"/>
            <w:hideMark/>
          </w:tcPr>
          <w:p w14:paraId="3996A07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0</w:t>
            </w:r>
          </w:p>
        </w:tc>
        <w:tc>
          <w:tcPr>
            <w:tcW w:w="885" w:type="dxa"/>
            <w:tcBorders>
              <w:top w:val="nil"/>
              <w:left w:val="nil"/>
              <w:bottom w:val="single" w:sz="4" w:space="0" w:color="BFBFBF"/>
              <w:right w:val="single" w:sz="4" w:space="0" w:color="BFBFBF"/>
            </w:tcBorders>
            <w:shd w:val="clear" w:color="000000" w:fill="FFFFFF"/>
            <w:noWrap/>
            <w:vAlign w:val="center"/>
            <w:hideMark/>
          </w:tcPr>
          <w:p w14:paraId="6297860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6.64</w:t>
            </w:r>
          </w:p>
        </w:tc>
        <w:tc>
          <w:tcPr>
            <w:tcW w:w="866" w:type="dxa"/>
            <w:tcBorders>
              <w:top w:val="nil"/>
              <w:left w:val="nil"/>
              <w:bottom w:val="single" w:sz="4" w:space="0" w:color="BFBFBF"/>
              <w:right w:val="single" w:sz="4" w:space="0" w:color="BFBFBF"/>
            </w:tcBorders>
            <w:shd w:val="clear" w:color="000000" w:fill="FFFFFF"/>
            <w:noWrap/>
            <w:vAlign w:val="center"/>
            <w:hideMark/>
          </w:tcPr>
          <w:p w14:paraId="69FE3B6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26</w:t>
            </w:r>
          </w:p>
        </w:tc>
        <w:tc>
          <w:tcPr>
            <w:tcW w:w="815" w:type="dxa"/>
            <w:tcBorders>
              <w:top w:val="nil"/>
              <w:left w:val="nil"/>
              <w:bottom w:val="single" w:sz="4" w:space="0" w:color="BFBFBF"/>
              <w:right w:val="single" w:sz="4" w:space="0" w:color="BFBFBF"/>
            </w:tcBorders>
            <w:shd w:val="clear" w:color="000000" w:fill="FFFFFF"/>
            <w:noWrap/>
            <w:vAlign w:val="center"/>
            <w:hideMark/>
          </w:tcPr>
          <w:p w14:paraId="5939850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66</w:t>
            </w:r>
          </w:p>
        </w:tc>
        <w:tc>
          <w:tcPr>
            <w:tcW w:w="834" w:type="dxa"/>
            <w:tcBorders>
              <w:top w:val="nil"/>
              <w:left w:val="nil"/>
              <w:bottom w:val="single" w:sz="4" w:space="0" w:color="BFBFBF"/>
              <w:right w:val="single" w:sz="4" w:space="0" w:color="auto"/>
            </w:tcBorders>
            <w:shd w:val="clear" w:color="000000" w:fill="FFFFFF"/>
            <w:noWrap/>
            <w:vAlign w:val="center"/>
            <w:hideMark/>
          </w:tcPr>
          <w:p w14:paraId="0EB0661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6.49</w:t>
            </w:r>
          </w:p>
        </w:tc>
      </w:tr>
      <w:tr w:rsidR="005B3439" w:rsidRPr="005B3439" w14:paraId="45C8A51A" w14:textId="77777777" w:rsidTr="00EA3E5A">
        <w:trPr>
          <w:trHeight w:val="264"/>
        </w:trPr>
        <w:tc>
          <w:tcPr>
            <w:tcW w:w="401" w:type="dxa"/>
            <w:vMerge/>
            <w:tcBorders>
              <w:top w:val="nil"/>
              <w:left w:val="nil"/>
              <w:bottom w:val="nil"/>
              <w:right w:val="nil"/>
            </w:tcBorders>
            <w:vAlign w:val="center"/>
            <w:hideMark/>
          </w:tcPr>
          <w:p w14:paraId="52C11A32"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5516DA30"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68BD3E19"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3F043D0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20A6A16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3</w:t>
            </w:r>
          </w:p>
        </w:tc>
        <w:tc>
          <w:tcPr>
            <w:tcW w:w="922" w:type="dxa"/>
            <w:tcBorders>
              <w:top w:val="nil"/>
              <w:left w:val="nil"/>
              <w:bottom w:val="single" w:sz="4" w:space="0" w:color="BFBFBF"/>
              <w:right w:val="single" w:sz="4" w:space="0" w:color="BFBFBF"/>
            </w:tcBorders>
            <w:shd w:val="clear" w:color="000000" w:fill="FFFFFF"/>
            <w:noWrap/>
            <w:vAlign w:val="center"/>
            <w:hideMark/>
          </w:tcPr>
          <w:p w14:paraId="338B583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27" w:type="dxa"/>
            <w:tcBorders>
              <w:top w:val="nil"/>
              <w:left w:val="nil"/>
              <w:bottom w:val="single" w:sz="4" w:space="0" w:color="BFBFBF"/>
              <w:right w:val="single" w:sz="4" w:space="0" w:color="BFBFBF"/>
            </w:tcBorders>
            <w:shd w:val="clear" w:color="000000" w:fill="FFFFFF"/>
            <w:noWrap/>
            <w:vAlign w:val="center"/>
            <w:hideMark/>
          </w:tcPr>
          <w:p w14:paraId="03C427B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4</w:t>
            </w:r>
          </w:p>
        </w:tc>
        <w:tc>
          <w:tcPr>
            <w:tcW w:w="704" w:type="dxa"/>
            <w:tcBorders>
              <w:top w:val="nil"/>
              <w:left w:val="nil"/>
              <w:bottom w:val="single" w:sz="4" w:space="0" w:color="BFBFBF"/>
              <w:right w:val="single" w:sz="4" w:space="0" w:color="BFBFBF"/>
            </w:tcBorders>
            <w:shd w:val="clear" w:color="000000" w:fill="FFFFFF"/>
            <w:noWrap/>
            <w:vAlign w:val="center"/>
            <w:hideMark/>
          </w:tcPr>
          <w:p w14:paraId="1734B3B5"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0</w:t>
            </w:r>
          </w:p>
        </w:tc>
        <w:tc>
          <w:tcPr>
            <w:tcW w:w="885" w:type="dxa"/>
            <w:tcBorders>
              <w:top w:val="nil"/>
              <w:left w:val="nil"/>
              <w:bottom w:val="single" w:sz="4" w:space="0" w:color="BFBFBF"/>
              <w:right w:val="single" w:sz="4" w:space="0" w:color="BFBFBF"/>
            </w:tcBorders>
            <w:shd w:val="clear" w:color="000000" w:fill="FFFFFF"/>
            <w:noWrap/>
            <w:vAlign w:val="center"/>
            <w:hideMark/>
          </w:tcPr>
          <w:p w14:paraId="5BDEF5E0"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866" w:type="dxa"/>
            <w:tcBorders>
              <w:top w:val="nil"/>
              <w:left w:val="nil"/>
              <w:bottom w:val="single" w:sz="4" w:space="0" w:color="BFBFBF"/>
              <w:right w:val="single" w:sz="4" w:space="0" w:color="BFBFBF"/>
            </w:tcBorders>
            <w:shd w:val="clear" w:color="000000" w:fill="FFFFFF"/>
            <w:noWrap/>
            <w:vAlign w:val="center"/>
            <w:hideMark/>
          </w:tcPr>
          <w:p w14:paraId="138B8B6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1</w:t>
            </w:r>
          </w:p>
        </w:tc>
        <w:tc>
          <w:tcPr>
            <w:tcW w:w="815" w:type="dxa"/>
            <w:tcBorders>
              <w:top w:val="nil"/>
              <w:left w:val="nil"/>
              <w:bottom w:val="single" w:sz="4" w:space="0" w:color="BFBFBF"/>
              <w:right w:val="single" w:sz="4" w:space="0" w:color="BFBFBF"/>
            </w:tcBorders>
            <w:shd w:val="clear" w:color="000000" w:fill="FFFFFF"/>
            <w:noWrap/>
            <w:vAlign w:val="center"/>
            <w:hideMark/>
          </w:tcPr>
          <w:p w14:paraId="6B6F15DA"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34" w:type="dxa"/>
            <w:tcBorders>
              <w:top w:val="nil"/>
              <w:left w:val="nil"/>
              <w:bottom w:val="single" w:sz="4" w:space="0" w:color="BFBFBF"/>
              <w:right w:val="single" w:sz="4" w:space="0" w:color="auto"/>
            </w:tcBorders>
            <w:shd w:val="clear" w:color="000000" w:fill="FFFFFF"/>
            <w:noWrap/>
            <w:vAlign w:val="center"/>
            <w:hideMark/>
          </w:tcPr>
          <w:p w14:paraId="1FA6319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r>
      <w:tr w:rsidR="005B3439" w:rsidRPr="005B3439" w14:paraId="0A2CA351" w14:textId="77777777" w:rsidTr="00EA3E5A">
        <w:trPr>
          <w:trHeight w:val="264"/>
        </w:trPr>
        <w:tc>
          <w:tcPr>
            <w:tcW w:w="401" w:type="dxa"/>
            <w:vMerge/>
            <w:tcBorders>
              <w:top w:val="nil"/>
              <w:left w:val="nil"/>
              <w:bottom w:val="nil"/>
              <w:right w:val="nil"/>
            </w:tcBorders>
            <w:vAlign w:val="center"/>
            <w:hideMark/>
          </w:tcPr>
          <w:p w14:paraId="3D72A1F9"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71BCAAE4"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6DF4DA12"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655EDE72"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0388A9A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0.00</w:t>
            </w:r>
          </w:p>
        </w:tc>
        <w:tc>
          <w:tcPr>
            <w:tcW w:w="922" w:type="dxa"/>
            <w:tcBorders>
              <w:top w:val="nil"/>
              <w:left w:val="nil"/>
              <w:bottom w:val="single" w:sz="4" w:space="0" w:color="BFBFBF"/>
              <w:right w:val="single" w:sz="4" w:space="0" w:color="BFBFBF"/>
            </w:tcBorders>
            <w:shd w:val="clear" w:color="000000" w:fill="FFFFFF"/>
            <w:noWrap/>
            <w:vAlign w:val="center"/>
            <w:hideMark/>
          </w:tcPr>
          <w:p w14:paraId="2CE08D1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40</w:t>
            </w:r>
          </w:p>
        </w:tc>
        <w:tc>
          <w:tcPr>
            <w:tcW w:w="927" w:type="dxa"/>
            <w:tcBorders>
              <w:top w:val="nil"/>
              <w:left w:val="nil"/>
              <w:bottom w:val="single" w:sz="4" w:space="0" w:color="BFBFBF"/>
              <w:right w:val="single" w:sz="4" w:space="0" w:color="BFBFBF"/>
            </w:tcBorders>
            <w:shd w:val="clear" w:color="000000" w:fill="FFFFFF"/>
            <w:noWrap/>
            <w:vAlign w:val="center"/>
            <w:hideMark/>
          </w:tcPr>
          <w:p w14:paraId="3D923C2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6</w:t>
            </w:r>
          </w:p>
        </w:tc>
        <w:tc>
          <w:tcPr>
            <w:tcW w:w="704" w:type="dxa"/>
            <w:tcBorders>
              <w:top w:val="nil"/>
              <w:left w:val="nil"/>
              <w:bottom w:val="single" w:sz="4" w:space="0" w:color="BFBFBF"/>
              <w:right w:val="single" w:sz="4" w:space="0" w:color="BFBFBF"/>
            </w:tcBorders>
            <w:shd w:val="clear" w:color="000000" w:fill="FFFFFF"/>
            <w:noWrap/>
            <w:vAlign w:val="center"/>
            <w:hideMark/>
          </w:tcPr>
          <w:p w14:paraId="2E1B250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885" w:type="dxa"/>
            <w:tcBorders>
              <w:top w:val="nil"/>
              <w:left w:val="nil"/>
              <w:bottom w:val="single" w:sz="4" w:space="0" w:color="BFBFBF"/>
              <w:right w:val="single" w:sz="4" w:space="0" w:color="BFBFBF"/>
            </w:tcBorders>
            <w:shd w:val="clear" w:color="000000" w:fill="FFFFFF"/>
            <w:noWrap/>
            <w:vAlign w:val="center"/>
            <w:hideMark/>
          </w:tcPr>
          <w:p w14:paraId="6268242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0.00</w:t>
            </w:r>
          </w:p>
        </w:tc>
        <w:tc>
          <w:tcPr>
            <w:tcW w:w="866" w:type="dxa"/>
            <w:tcBorders>
              <w:top w:val="nil"/>
              <w:left w:val="nil"/>
              <w:bottom w:val="single" w:sz="4" w:space="0" w:color="BFBFBF"/>
              <w:right w:val="single" w:sz="4" w:space="0" w:color="BFBFBF"/>
            </w:tcBorders>
            <w:shd w:val="clear" w:color="000000" w:fill="FFFFFF"/>
            <w:noWrap/>
            <w:vAlign w:val="center"/>
            <w:hideMark/>
          </w:tcPr>
          <w:p w14:paraId="503EF4BB"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00</w:t>
            </w:r>
          </w:p>
        </w:tc>
        <w:tc>
          <w:tcPr>
            <w:tcW w:w="815" w:type="dxa"/>
            <w:tcBorders>
              <w:top w:val="nil"/>
              <w:left w:val="nil"/>
              <w:bottom w:val="single" w:sz="4" w:space="0" w:color="BFBFBF"/>
              <w:right w:val="single" w:sz="4" w:space="0" w:color="BFBFBF"/>
            </w:tcBorders>
            <w:shd w:val="clear" w:color="000000" w:fill="FFFFFF"/>
            <w:noWrap/>
            <w:vAlign w:val="center"/>
            <w:hideMark/>
          </w:tcPr>
          <w:p w14:paraId="1A3F959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3.00</w:t>
            </w:r>
          </w:p>
        </w:tc>
        <w:tc>
          <w:tcPr>
            <w:tcW w:w="834" w:type="dxa"/>
            <w:tcBorders>
              <w:top w:val="nil"/>
              <w:left w:val="nil"/>
              <w:bottom w:val="single" w:sz="4" w:space="0" w:color="BFBFBF"/>
              <w:right w:val="single" w:sz="4" w:space="0" w:color="auto"/>
            </w:tcBorders>
            <w:shd w:val="clear" w:color="000000" w:fill="FFFFFF"/>
            <w:noWrap/>
            <w:vAlign w:val="center"/>
            <w:hideMark/>
          </w:tcPr>
          <w:p w14:paraId="145B35D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5.00</w:t>
            </w:r>
          </w:p>
        </w:tc>
      </w:tr>
      <w:tr w:rsidR="005B3439" w:rsidRPr="005B3439" w14:paraId="074A0076" w14:textId="77777777" w:rsidTr="00EA3E5A">
        <w:trPr>
          <w:trHeight w:val="264"/>
        </w:trPr>
        <w:tc>
          <w:tcPr>
            <w:tcW w:w="401" w:type="dxa"/>
            <w:vMerge/>
            <w:tcBorders>
              <w:top w:val="nil"/>
              <w:left w:val="nil"/>
              <w:bottom w:val="nil"/>
              <w:right w:val="nil"/>
            </w:tcBorders>
            <w:vAlign w:val="center"/>
            <w:hideMark/>
          </w:tcPr>
          <w:p w14:paraId="6D820EB9" w14:textId="77777777" w:rsidR="005B3439" w:rsidRPr="005B3439" w:rsidRDefault="005B3439" w:rsidP="005B3439">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317BC72B"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74948F1D" w14:textId="77777777" w:rsidR="005B3439" w:rsidRPr="005B3439" w:rsidRDefault="005B3439" w:rsidP="005B3439">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auto" w:fill="auto"/>
            <w:noWrap/>
            <w:vAlign w:val="center"/>
            <w:hideMark/>
          </w:tcPr>
          <w:p w14:paraId="02434B3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906" w:type="dxa"/>
            <w:tcBorders>
              <w:top w:val="nil"/>
              <w:left w:val="single" w:sz="4" w:space="0" w:color="BFBFBF"/>
              <w:bottom w:val="single" w:sz="4" w:space="0" w:color="auto"/>
              <w:right w:val="single" w:sz="4" w:space="0" w:color="BFBFBF"/>
            </w:tcBorders>
            <w:shd w:val="clear" w:color="000000" w:fill="FFFFFF"/>
            <w:noWrap/>
            <w:vAlign w:val="center"/>
            <w:hideMark/>
          </w:tcPr>
          <w:p w14:paraId="6AA9443C"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w:t>
            </w:r>
          </w:p>
        </w:tc>
        <w:tc>
          <w:tcPr>
            <w:tcW w:w="922" w:type="dxa"/>
            <w:tcBorders>
              <w:top w:val="nil"/>
              <w:left w:val="nil"/>
              <w:bottom w:val="single" w:sz="4" w:space="0" w:color="auto"/>
              <w:right w:val="single" w:sz="4" w:space="0" w:color="BFBFBF"/>
            </w:tcBorders>
            <w:shd w:val="clear" w:color="000000" w:fill="FFFFFF"/>
            <w:noWrap/>
            <w:vAlign w:val="center"/>
            <w:hideMark/>
          </w:tcPr>
          <w:p w14:paraId="7AABA80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w:t>
            </w:r>
          </w:p>
        </w:tc>
        <w:tc>
          <w:tcPr>
            <w:tcW w:w="927" w:type="dxa"/>
            <w:tcBorders>
              <w:top w:val="nil"/>
              <w:left w:val="nil"/>
              <w:bottom w:val="single" w:sz="4" w:space="0" w:color="auto"/>
              <w:right w:val="single" w:sz="4" w:space="0" w:color="BFBFBF"/>
            </w:tcBorders>
            <w:shd w:val="clear" w:color="000000" w:fill="FFFFFF"/>
            <w:noWrap/>
            <w:vAlign w:val="center"/>
            <w:hideMark/>
          </w:tcPr>
          <w:p w14:paraId="265A43E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w:t>
            </w:r>
          </w:p>
        </w:tc>
        <w:tc>
          <w:tcPr>
            <w:tcW w:w="704" w:type="dxa"/>
            <w:tcBorders>
              <w:top w:val="nil"/>
              <w:left w:val="nil"/>
              <w:bottom w:val="single" w:sz="4" w:space="0" w:color="auto"/>
              <w:right w:val="single" w:sz="4" w:space="0" w:color="BFBFBF"/>
            </w:tcBorders>
            <w:shd w:val="clear" w:color="000000" w:fill="FFFFFF"/>
            <w:noWrap/>
            <w:vAlign w:val="center"/>
            <w:hideMark/>
          </w:tcPr>
          <w:p w14:paraId="6FEAC3B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w:t>
            </w:r>
          </w:p>
        </w:tc>
        <w:tc>
          <w:tcPr>
            <w:tcW w:w="885" w:type="dxa"/>
            <w:tcBorders>
              <w:top w:val="nil"/>
              <w:left w:val="nil"/>
              <w:bottom w:val="single" w:sz="4" w:space="0" w:color="auto"/>
              <w:right w:val="single" w:sz="4" w:space="0" w:color="BFBFBF"/>
            </w:tcBorders>
            <w:shd w:val="clear" w:color="000000" w:fill="FFFFFF"/>
            <w:noWrap/>
            <w:vAlign w:val="center"/>
            <w:hideMark/>
          </w:tcPr>
          <w:p w14:paraId="1C630711"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w:t>
            </w:r>
          </w:p>
        </w:tc>
        <w:tc>
          <w:tcPr>
            <w:tcW w:w="866" w:type="dxa"/>
            <w:tcBorders>
              <w:top w:val="nil"/>
              <w:left w:val="nil"/>
              <w:bottom w:val="single" w:sz="4" w:space="0" w:color="auto"/>
              <w:right w:val="single" w:sz="4" w:space="0" w:color="BFBFBF"/>
            </w:tcBorders>
            <w:shd w:val="clear" w:color="000000" w:fill="FFFFFF"/>
            <w:noWrap/>
            <w:vAlign w:val="center"/>
            <w:hideMark/>
          </w:tcPr>
          <w:p w14:paraId="1E12EB06"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w:t>
            </w:r>
          </w:p>
        </w:tc>
        <w:tc>
          <w:tcPr>
            <w:tcW w:w="815" w:type="dxa"/>
            <w:tcBorders>
              <w:top w:val="nil"/>
              <w:left w:val="nil"/>
              <w:bottom w:val="single" w:sz="4" w:space="0" w:color="auto"/>
              <w:right w:val="single" w:sz="4" w:space="0" w:color="BFBFBF"/>
            </w:tcBorders>
            <w:shd w:val="clear" w:color="000000" w:fill="FFFFFF"/>
            <w:noWrap/>
            <w:vAlign w:val="center"/>
            <w:hideMark/>
          </w:tcPr>
          <w:p w14:paraId="56CF0278"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w:t>
            </w:r>
          </w:p>
        </w:tc>
        <w:tc>
          <w:tcPr>
            <w:tcW w:w="834" w:type="dxa"/>
            <w:tcBorders>
              <w:top w:val="nil"/>
              <w:left w:val="nil"/>
              <w:bottom w:val="single" w:sz="4" w:space="0" w:color="auto"/>
              <w:right w:val="single" w:sz="4" w:space="0" w:color="auto"/>
            </w:tcBorders>
            <w:shd w:val="clear" w:color="000000" w:fill="FFFFFF"/>
            <w:noWrap/>
            <w:vAlign w:val="center"/>
            <w:hideMark/>
          </w:tcPr>
          <w:p w14:paraId="5E9EA5C3" w14:textId="77777777" w:rsidR="005B3439" w:rsidRPr="005B3439" w:rsidRDefault="005B3439" w:rsidP="005B3439">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w:t>
            </w:r>
          </w:p>
        </w:tc>
      </w:tr>
      <w:tr w:rsidR="00BB0BE5" w:rsidRPr="005B3439" w14:paraId="1E8D6349" w14:textId="77777777" w:rsidTr="00EA3E5A">
        <w:trPr>
          <w:trHeight w:val="255"/>
        </w:trPr>
        <w:tc>
          <w:tcPr>
            <w:tcW w:w="401" w:type="dxa"/>
            <w:vMerge/>
            <w:tcBorders>
              <w:top w:val="nil"/>
              <w:left w:val="nil"/>
              <w:bottom w:val="nil"/>
              <w:right w:val="nil"/>
            </w:tcBorders>
            <w:vAlign w:val="center"/>
            <w:hideMark/>
          </w:tcPr>
          <w:p w14:paraId="3D006172"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52A71D31" w14:textId="107AB6E4"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17"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7017C54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2</w:t>
            </w:r>
          </w:p>
        </w:tc>
        <w:tc>
          <w:tcPr>
            <w:tcW w:w="745" w:type="dxa"/>
            <w:tcBorders>
              <w:top w:val="nil"/>
              <w:left w:val="nil"/>
              <w:bottom w:val="single" w:sz="4" w:space="0" w:color="BFBFBF"/>
              <w:right w:val="single" w:sz="4" w:space="0" w:color="auto"/>
            </w:tcBorders>
            <w:shd w:val="clear" w:color="000000" w:fill="D9D9D9"/>
            <w:noWrap/>
            <w:vAlign w:val="center"/>
            <w:hideMark/>
          </w:tcPr>
          <w:p w14:paraId="5AF824E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7CABE81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22</w:t>
            </w:r>
          </w:p>
        </w:tc>
        <w:tc>
          <w:tcPr>
            <w:tcW w:w="922" w:type="dxa"/>
            <w:tcBorders>
              <w:top w:val="nil"/>
              <w:left w:val="nil"/>
              <w:bottom w:val="single" w:sz="4" w:space="0" w:color="BFBFBF"/>
              <w:right w:val="single" w:sz="4" w:space="0" w:color="BFBFBF"/>
            </w:tcBorders>
            <w:shd w:val="clear" w:color="000000" w:fill="D9D9D9"/>
            <w:noWrap/>
            <w:vAlign w:val="center"/>
            <w:hideMark/>
          </w:tcPr>
          <w:p w14:paraId="69F47D9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7</w:t>
            </w:r>
          </w:p>
        </w:tc>
        <w:tc>
          <w:tcPr>
            <w:tcW w:w="927" w:type="dxa"/>
            <w:tcBorders>
              <w:top w:val="nil"/>
              <w:left w:val="nil"/>
              <w:bottom w:val="single" w:sz="4" w:space="0" w:color="BFBFBF"/>
              <w:right w:val="single" w:sz="4" w:space="0" w:color="BFBFBF"/>
            </w:tcBorders>
            <w:shd w:val="clear" w:color="000000" w:fill="D9D9D9"/>
            <w:noWrap/>
            <w:vAlign w:val="center"/>
            <w:hideMark/>
          </w:tcPr>
          <w:p w14:paraId="6383212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9</w:t>
            </w:r>
          </w:p>
        </w:tc>
        <w:tc>
          <w:tcPr>
            <w:tcW w:w="704" w:type="dxa"/>
            <w:tcBorders>
              <w:top w:val="nil"/>
              <w:left w:val="nil"/>
              <w:bottom w:val="single" w:sz="4" w:space="0" w:color="BFBFBF"/>
              <w:right w:val="single" w:sz="4" w:space="0" w:color="BFBFBF"/>
            </w:tcBorders>
            <w:shd w:val="clear" w:color="000000" w:fill="D9D9D9"/>
            <w:noWrap/>
            <w:vAlign w:val="center"/>
            <w:hideMark/>
          </w:tcPr>
          <w:p w14:paraId="389B0B4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7</w:t>
            </w:r>
          </w:p>
        </w:tc>
        <w:tc>
          <w:tcPr>
            <w:tcW w:w="885" w:type="dxa"/>
            <w:tcBorders>
              <w:top w:val="nil"/>
              <w:left w:val="nil"/>
              <w:bottom w:val="single" w:sz="4" w:space="0" w:color="BFBFBF"/>
              <w:right w:val="single" w:sz="4" w:space="0" w:color="BFBFBF"/>
            </w:tcBorders>
            <w:shd w:val="clear" w:color="000000" w:fill="D9D9D9"/>
            <w:noWrap/>
            <w:vAlign w:val="center"/>
            <w:hideMark/>
          </w:tcPr>
          <w:p w14:paraId="2F0CEBF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25</w:t>
            </w:r>
          </w:p>
        </w:tc>
        <w:tc>
          <w:tcPr>
            <w:tcW w:w="866" w:type="dxa"/>
            <w:tcBorders>
              <w:top w:val="nil"/>
              <w:left w:val="nil"/>
              <w:bottom w:val="single" w:sz="4" w:space="0" w:color="BFBFBF"/>
              <w:right w:val="single" w:sz="4" w:space="0" w:color="BFBFBF"/>
            </w:tcBorders>
            <w:shd w:val="clear" w:color="000000" w:fill="D9D9D9"/>
            <w:noWrap/>
            <w:vAlign w:val="center"/>
            <w:hideMark/>
          </w:tcPr>
          <w:p w14:paraId="1DC5A45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64</w:t>
            </w:r>
          </w:p>
        </w:tc>
        <w:tc>
          <w:tcPr>
            <w:tcW w:w="815" w:type="dxa"/>
            <w:tcBorders>
              <w:top w:val="nil"/>
              <w:left w:val="nil"/>
              <w:bottom w:val="single" w:sz="4" w:space="0" w:color="BFBFBF"/>
              <w:right w:val="single" w:sz="4" w:space="0" w:color="BFBFBF"/>
            </w:tcBorders>
            <w:shd w:val="clear" w:color="000000" w:fill="D9D9D9"/>
            <w:noWrap/>
            <w:vAlign w:val="center"/>
            <w:hideMark/>
          </w:tcPr>
          <w:p w14:paraId="423EAB9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2</w:t>
            </w:r>
          </w:p>
        </w:tc>
        <w:tc>
          <w:tcPr>
            <w:tcW w:w="834" w:type="dxa"/>
            <w:tcBorders>
              <w:top w:val="nil"/>
              <w:left w:val="nil"/>
              <w:bottom w:val="single" w:sz="4" w:space="0" w:color="BFBFBF"/>
              <w:right w:val="single" w:sz="4" w:space="0" w:color="auto"/>
            </w:tcBorders>
            <w:shd w:val="clear" w:color="000000" w:fill="D9D9D9"/>
            <w:noWrap/>
            <w:vAlign w:val="center"/>
            <w:hideMark/>
          </w:tcPr>
          <w:p w14:paraId="7949C81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7.82</w:t>
            </w:r>
          </w:p>
        </w:tc>
      </w:tr>
      <w:tr w:rsidR="00BB0BE5" w:rsidRPr="005B3439" w14:paraId="6C912866" w14:textId="77777777" w:rsidTr="00EA3E5A">
        <w:trPr>
          <w:trHeight w:val="264"/>
        </w:trPr>
        <w:tc>
          <w:tcPr>
            <w:tcW w:w="401" w:type="dxa"/>
            <w:vMerge/>
            <w:tcBorders>
              <w:top w:val="nil"/>
              <w:left w:val="nil"/>
              <w:bottom w:val="nil"/>
              <w:right w:val="nil"/>
            </w:tcBorders>
            <w:vAlign w:val="center"/>
            <w:hideMark/>
          </w:tcPr>
          <w:p w14:paraId="3126AE07"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33EF197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76B0925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6EEA0E1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242B21C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94</w:t>
            </w:r>
          </w:p>
        </w:tc>
        <w:tc>
          <w:tcPr>
            <w:tcW w:w="922" w:type="dxa"/>
            <w:tcBorders>
              <w:top w:val="nil"/>
              <w:left w:val="nil"/>
              <w:bottom w:val="single" w:sz="4" w:space="0" w:color="BFBFBF"/>
              <w:right w:val="single" w:sz="4" w:space="0" w:color="BFBFBF"/>
            </w:tcBorders>
            <w:shd w:val="clear" w:color="000000" w:fill="D9D9D9"/>
            <w:noWrap/>
            <w:vAlign w:val="center"/>
            <w:hideMark/>
          </w:tcPr>
          <w:p w14:paraId="25BAD92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0</w:t>
            </w:r>
          </w:p>
        </w:tc>
        <w:tc>
          <w:tcPr>
            <w:tcW w:w="927" w:type="dxa"/>
            <w:tcBorders>
              <w:top w:val="nil"/>
              <w:left w:val="nil"/>
              <w:bottom w:val="single" w:sz="4" w:space="0" w:color="BFBFBF"/>
              <w:right w:val="single" w:sz="4" w:space="0" w:color="BFBFBF"/>
            </w:tcBorders>
            <w:shd w:val="clear" w:color="000000" w:fill="D9D9D9"/>
            <w:noWrap/>
            <w:vAlign w:val="center"/>
            <w:hideMark/>
          </w:tcPr>
          <w:p w14:paraId="0C28B60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8</w:t>
            </w:r>
          </w:p>
        </w:tc>
        <w:tc>
          <w:tcPr>
            <w:tcW w:w="704" w:type="dxa"/>
            <w:tcBorders>
              <w:top w:val="nil"/>
              <w:left w:val="nil"/>
              <w:bottom w:val="single" w:sz="4" w:space="0" w:color="BFBFBF"/>
              <w:right w:val="single" w:sz="4" w:space="0" w:color="BFBFBF"/>
            </w:tcBorders>
            <w:shd w:val="clear" w:color="000000" w:fill="D9D9D9"/>
            <w:noWrap/>
            <w:vAlign w:val="center"/>
            <w:hideMark/>
          </w:tcPr>
          <w:p w14:paraId="10DC321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94</w:t>
            </w:r>
          </w:p>
        </w:tc>
        <w:tc>
          <w:tcPr>
            <w:tcW w:w="885" w:type="dxa"/>
            <w:tcBorders>
              <w:top w:val="nil"/>
              <w:left w:val="nil"/>
              <w:bottom w:val="single" w:sz="4" w:space="0" w:color="BFBFBF"/>
              <w:right w:val="single" w:sz="4" w:space="0" w:color="BFBFBF"/>
            </w:tcBorders>
            <w:shd w:val="clear" w:color="000000" w:fill="D9D9D9"/>
            <w:noWrap/>
            <w:vAlign w:val="center"/>
            <w:hideMark/>
          </w:tcPr>
          <w:p w14:paraId="6A7A666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54</w:t>
            </w:r>
          </w:p>
        </w:tc>
        <w:tc>
          <w:tcPr>
            <w:tcW w:w="866" w:type="dxa"/>
            <w:tcBorders>
              <w:top w:val="nil"/>
              <w:left w:val="nil"/>
              <w:bottom w:val="single" w:sz="4" w:space="0" w:color="BFBFBF"/>
              <w:right w:val="single" w:sz="4" w:space="0" w:color="BFBFBF"/>
            </w:tcBorders>
            <w:shd w:val="clear" w:color="000000" w:fill="D9D9D9"/>
            <w:noWrap/>
            <w:vAlign w:val="center"/>
            <w:hideMark/>
          </w:tcPr>
          <w:p w14:paraId="74B6A91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4</w:t>
            </w:r>
          </w:p>
        </w:tc>
        <w:tc>
          <w:tcPr>
            <w:tcW w:w="815" w:type="dxa"/>
            <w:tcBorders>
              <w:top w:val="nil"/>
              <w:left w:val="nil"/>
              <w:bottom w:val="single" w:sz="4" w:space="0" w:color="BFBFBF"/>
              <w:right w:val="single" w:sz="4" w:space="0" w:color="BFBFBF"/>
            </w:tcBorders>
            <w:shd w:val="clear" w:color="000000" w:fill="D9D9D9"/>
            <w:noWrap/>
            <w:vAlign w:val="center"/>
            <w:hideMark/>
          </w:tcPr>
          <w:p w14:paraId="1E82FD3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77</w:t>
            </w:r>
          </w:p>
        </w:tc>
        <w:tc>
          <w:tcPr>
            <w:tcW w:w="834" w:type="dxa"/>
            <w:tcBorders>
              <w:top w:val="nil"/>
              <w:left w:val="nil"/>
              <w:bottom w:val="single" w:sz="4" w:space="0" w:color="BFBFBF"/>
              <w:right w:val="single" w:sz="4" w:space="0" w:color="auto"/>
            </w:tcBorders>
            <w:shd w:val="clear" w:color="000000" w:fill="D9D9D9"/>
            <w:noWrap/>
            <w:vAlign w:val="center"/>
            <w:hideMark/>
          </w:tcPr>
          <w:p w14:paraId="22387FF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01</w:t>
            </w:r>
          </w:p>
        </w:tc>
      </w:tr>
      <w:tr w:rsidR="00BB0BE5" w:rsidRPr="005B3439" w14:paraId="26206EAA" w14:textId="77777777" w:rsidTr="00EA3E5A">
        <w:trPr>
          <w:trHeight w:val="264"/>
        </w:trPr>
        <w:tc>
          <w:tcPr>
            <w:tcW w:w="401" w:type="dxa"/>
            <w:vMerge/>
            <w:tcBorders>
              <w:top w:val="nil"/>
              <w:left w:val="nil"/>
              <w:bottom w:val="nil"/>
              <w:right w:val="nil"/>
            </w:tcBorders>
            <w:vAlign w:val="center"/>
            <w:hideMark/>
          </w:tcPr>
          <w:p w14:paraId="17C7C7D2"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6649730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2ACE555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48ACD23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290A034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66</w:t>
            </w:r>
          </w:p>
        </w:tc>
        <w:tc>
          <w:tcPr>
            <w:tcW w:w="922" w:type="dxa"/>
            <w:tcBorders>
              <w:top w:val="nil"/>
              <w:left w:val="nil"/>
              <w:bottom w:val="single" w:sz="4" w:space="0" w:color="BFBFBF"/>
              <w:right w:val="single" w:sz="4" w:space="0" w:color="BFBFBF"/>
            </w:tcBorders>
            <w:shd w:val="clear" w:color="000000" w:fill="D9D9D9"/>
            <w:noWrap/>
            <w:vAlign w:val="center"/>
            <w:hideMark/>
          </w:tcPr>
          <w:p w14:paraId="002D104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5</w:t>
            </w:r>
          </w:p>
        </w:tc>
        <w:tc>
          <w:tcPr>
            <w:tcW w:w="927" w:type="dxa"/>
            <w:tcBorders>
              <w:top w:val="nil"/>
              <w:left w:val="nil"/>
              <w:bottom w:val="single" w:sz="4" w:space="0" w:color="BFBFBF"/>
              <w:right w:val="single" w:sz="4" w:space="0" w:color="BFBFBF"/>
            </w:tcBorders>
            <w:shd w:val="clear" w:color="000000" w:fill="D9D9D9"/>
            <w:noWrap/>
            <w:vAlign w:val="center"/>
            <w:hideMark/>
          </w:tcPr>
          <w:p w14:paraId="5BD5C72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7</w:t>
            </w:r>
          </w:p>
        </w:tc>
        <w:tc>
          <w:tcPr>
            <w:tcW w:w="704" w:type="dxa"/>
            <w:tcBorders>
              <w:top w:val="nil"/>
              <w:left w:val="nil"/>
              <w:bottom w:val="single" w:sz="4" w:space="0" w:color="BFBFBF"/>
              <w:right w:val="single" w:sz="4" w:space="0" w:color="BFBFBF"/>
            </w:tcBorders>
            <w:shd w:val="clear" w:color="000000" w:fill="D9D9D9"/>
            <w:noWrap/>
            <w:vAlign w:val="center"/>
            <w:hideMark/>
          </w:tcPr>
          <w:p w14:paraId="334559A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885" w:type="dxa"/>
            <w:tcBorders>
              <w:top w:val="nil"/>
              <w:left w:val="nil"/>
              <w:bottom w:val="single" w:sz="4" w:space="0" w:color="BFBFBF"/>
              <w:right w:val="single" w:sz="4" w:space="0" w:color="BFBFBF"/>
            </w:tcBorders>
            <w:shd w:val="clear" w:color="000000" w:fill="D9D9D9"/>
            <w:noWrap/>
            <w:vAlign w:val="center"/>
            <w:hideMark/>
          </w:tcPr>
          <w:p w14:paraId="068DAFB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70</w:t>
            </w:r>
          </w:p>
        </w:tc>
        <w:tc>
          <w:tcPr>
            <w:tcW w:w="866" w:type="dxa"/>
            <w:tcBorders>
              <w:top w:val="nil"/>
              <w:left w:val="nil"/>
              <w:bottom w:val="single" w:sz="4" w:space="0" w:color="BFBFBF"/>
              <w:right w:val="single" w:sz="4" w:space="0" w:color="BFBFBF"/>
            </w:tcBorders>
            <w:shd w:val="clear" w:color="000000" w:fill="D9D9D9"/>
            <w:noWrap/>
            <w:vAlign w:val="center"/>
            <w:hideMark/>
          </w:tcPr>
          <w:p w14:paraId="049ADAF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1</w:t>
            </w:r>
          </w:p>
        </w:tc>
        <w:tc>
          <w:tcPr>
            <w:tcW w:w="815" w:type="dxa"/>
            <w:tcBorders>
              <w:top w:val="nil"/>
              <w:left w:val="nil"/>
              <w:bottom w:val="single" w:sz="4" w:space="0" w:color="BFBFBF"/>
              <w:right w:val="single" w:sz="4" w:space="0" w:color="BFBFBF"/>
            </w:tcBorders>
            <w:shd w:val="clear" w:color="000000" w:fill="D9D9D9"/>
            <w:noWrap/>
            <w:vAlign w:val="center"/>
            <w:hideMark/>
          </w:tcPr>
          <w:p w14:paraId="43CF2D9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8</w:t>
            </w:r>
          </w:p>
        </w:tc>
        <w:tc>
          <w:tcPr>
            <w:tcW w:w="834" w:type="dxa"/>
            <w:tcBorders>
              <w:top w:val="nil"/>
              <w:left w:val="nil"/>
              <w:bottom w:val="single" w:sz="4" w:space="0" w:color="BFBFBF"/>
              <w:right w:val="single" w:sz="4" w:space="0" w:color="auto"/>
            </w:tcBorders>
            <w:shd w:val="clear" w:color="000000" w:fill="D9D9D9"/>
            <w:noWrap/>
            <w:vAlign w:val="center"/>
            <w:hideMark/>
          </w:tcPr>
          <w:p w14:paraId="7E15D1D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46</w:t>
            </w:r>
          </w:p>
        </w:tc>
      </w:tr>
      <w:tr w:rsidR="00BB0BE5" w:rsidRPr="005B3439" w14:paraId="2810346A" w14:textId="77777777" w:rsidTr="00EA3E5A">
        <w:trPr>
          <w:trHeight w:val="255"/>
        </w:trPr>
        <w:tc>
          <w:tcPr>
            <w:tcW w:w="401" w:type="dxa"/>
            <w:vMerge/>
            <w:tcBorders>
              <w:top w:val="nil"/>
              <w:left w:val="nil"/>
              <w:bottom w:val="nil"/>
              <w:right w:val="nil"/>
            </w:tcBorders>
            <w:vAlign w:val="center"/>
            <w:hideMark/>
          </w:tcPr>
          <w:p w14:paraId="45423AE9"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18DADD9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1F74386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48A5CBD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1B8A0F4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00</w:t>
            </w:r>
          </w:p>
        </w:tc>
        <w:tc>
          <w:tcPr>
            <w:tcW w:w="922" w:type="dxa"/>
            <w:tcBorders>
              <w:top w:val="nil"/>
              <w:left w:val="nil"/>
              <w:bottom w:val="single" w:sz="4" w:space="0" w:color="BFBFBF"/>
              <w:right w:val="single" w:sz="4" w:space="0" w:color="BFBFBF"/>
            </w:tcBorders>
            <w:shd w:val="clear" w:color="000000" w:fill="D9D9D9"/>
            <w:noWrap/>
            <w:vAlign w:val="center"/>
            <w:hideMark/>
          </w:tcPr>
          <w:p w14:paraId="1A7939F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7</w:t>
            </w:r>
          </w:p>
        </w:tc>
        <w:tc>
          <w:tcPr>
            <w:tcW w:w="927" w:type="dxa"/>
            <w:tcBorders>
              <w:top w:val="nil"/>
              <w:left w:val="nil"/>
              <w:bottom w:val="single" w:sz="4" w:space="0" w:color="BFBFBF"/>
              <w:right w:val="single" w:sz="4" w:space="0" w:color="BFBFBF"/>
            </w:tcBorders>
            <w:shd w:val="clear" w:color="000000" w:fill="D9D9D9"/>
            <w:noWrap/>
            <w:vAlign w:val="center"/>
            <w:hideMark/>
          </w:tcPr>
          <w:p w14:paraId="37B269E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8</w:t>
            </w:r>
          </w:p>
        </w:tc>
        <w:tc>
          <w:tcPr>
            <w:tcW w:w="704" w:type="dxa"/>
            <w:tcBorders>
              <w:top w:val="nil"/>
              <w:left w:val="nil"/>
              <w:bottom w:val="single" w:sz="4" w:space="0" w:color="BFBFBF"/>
              <w:right w:val="single" w:sz="4" w:space="0" w:color="BFBFBF"/>
            </w:tcBorders>
            <w:shd w:val="clear" w:color="000000" w:fill="D9D9D9"/>
            <w:noWrap/>
            <w:vAlign w:val="center"/>
            <w:hideMark/>
          </w:tcPr>
          <w:p w14:paraId="5296090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885" w:type="dxa"/>
            <w:tcBorders>
              <w:top w:val="nil"/>
              <w:left w:val="nil"/>
              <w:bottom w:val="single" w:sz="4" w:space="0" w:color="BFBFBF"/>
              <w:right w:val="single" w:sz="4" w:space="0" w:color="BFBFBF"/>
            </w:tcBorders>
            <w:shd w:val="clear" w:color="000000" w:fill="D9D9D9"/>
            <w:noWrap/>
            <w:vAlign w:val="center"/>
            <w:hideMark/>
          </w:tcPr>
          <w:p w14:paraId="60E5354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04</w:t>
            </w:r>
          </w:p>
        </w:tc>
        <w:tc>
          <w:tcPr>
            <w:tcW w:w="866" w:type="dxa"/>
            <w:tcBorders>
              <w:top w:val="nil"/>
              <w:left w:val="nil"/>
              <w:bottom w:val="single" w:sz="4" w:space="0" w:color="BFBFBF"/>
              <w:right w:val="single" w:sz="4" w:space="0" w:color="BFBFBF"/>
            </w:tcBorders>
            <w:shd w:val="clear" w:color="000000" w:fill="D9D9D9"/>
            <w:noWrap/>
            <w:vAlign w:val="center"/>
            <w:hideMark/>
          </w:tcPr>
          <w:p w14:paraId="54398F3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19</w:t>
            </w:r>
          </w:p>
        </w:tc>
        <w:tc>
          <w:tcPr>
            <w:tcW w:w="815" w:type="dxa"/>
            <w:tcBorders>
              <w:top w:val="nil"/>
              <w:left w:val="nil"/>
              <w:bottom w:val="single" w:sz="4" w:space="0" w:color="BFBFBF"/>
              <w:right w:val="single" w:sz="4" w:space="0" w:color="BFBFBF"/>
            </w:tcBorders>
            <w:shd w:val="clear" w:color="000000" w:fill="D9D9D9"/>
            <w:noWrap/>
            <w:vAlign w:val="center"/>
            <w:hideMark/>
          </w:tcPr>
          <w:p w14:paraId="3F37906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89</w:t>
            </w:r>
          </w:p>
        </w:tc>
        <w:tc>
          <w:tcPr>
            <w:tcW w:w="834" w:type="dxa"/>
            <w:tcBorders>
              <w:top w:val="nil"/>
              <w:left w:val="nil"/>
              <w:bottom w:val="single" w:sz="4" w:space="0" w:color="BFBFBF"/>
              <w:right w:val="single" w:sz="4" w:space="0" w:color="auto"/>
            </w:tcBorders>
            <w:shd w:val="clear" w:color="000000" w:fill="D9D9D9"/>
            <w:noWrap/>
            <w:vAlign w:val="center"/>
            <w:hideMark/>
          </w:tcPr>
          <w:p w14:paraId="51AAFF4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1.00</w:t>
            </w:r>
          </w:p>
        </w:tc>
      </w:tr>
      <w:tr w:rsidR="00BB0BE5" w:rsidRPr="005B3439" w14:paraId="61275F7A" w14:textId="77777777" w:rsidTr="00EA3E5A">
        <w:trPr>
          <w:trHeight w:val="264"/>
        </w:trPr>
        <w:tc>
          <w:tcPr>
            <w:tcW w:w="401" w:type="dxa"/>
            <w:vMerge/>
            <w:tcBorders>
              <w:top w:val="nil"/>
              <w:left w:val="nil"/>
              <w:bottom w:val="nil"/>
              <w:right w:val="nil"/>
            </w:tcBorders>
            <w:vAlign w:val="center"/>
            <w:hideMark/>
          </w:tcPr>
          <w:p w14:paraId="10B79662"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6E10F93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1C35244C"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000000" w:fill="D9D9D9"/>
            <w:noWrap/>
            <w:vAlign w:val="center"/>
            <w:hideMark/>
          </w:tcPr>
          <w:p w14:paraId="3DBE3A5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906" w:type="dxa"/>
            <w:tcBorders>
              <w:top w:val="nil"/>
              <w:left w:val="single" w:sz="4" w:space="0" w:color="BFBFBF"/>
              <w:bottom w:val="single" w:sz="4" w:space="0" w:color="auto"/>
              <w:right w:val="single" w:sz="4" w:space="0" w:color="BFBFBF"/>
            </w:tcBorders>
            <w:shd w:val="clear" w:color="000000" w:fill="D9D9D9"/>
            <w:noWrap/>
            <w:vAlign w:val="center"/>
            <w:hideMark/>
          </w:tcPr>
          <w:p w14:paraId="45D2224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922" w:type="dxa"/>
            <w:tcBorders>
              <w:top w:val="nil"/>
              <w:left w:val="nil"/>
              <w:bottom w:val="single" w:sz="4" w:space="0" w:color="auto"/>
              <w:right w:val="single" w:sz="4" w:space="0" w:color="BFBFBF"/>
            </w:tcBorders>
            <w:shd w:val="clear" w:color="000000" w:fill="D9D9D9"/>
            <w:noWrap/>
            <w:vAlign w:val="center"/>
            <w:hideMark/>
          </w:tcPr>
          <w:p w14:paraId="297A00D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927" w:type="dxa"/>
            <w:tcBorders>
              <w:top w:val="nil"/>
              <w:left w:val="nil"/>
              <w:bottom w:val="single" w:sz="4" w:space="0" w:color="auto"/>
              <w:right w:val="single" w:sz="4" w:space="0" w:color="BFBFBF"/>
            </w:tcBorders>
            <w:shd w:val="clear" w:color="000000" w:fill="D9D9D9"/>
            <w:noWrap/>
            <w:vAlign w:val="center"/>
            <w:hideMark/>
          </w:tcPr>
          <w:p w14:paraId="487F2C6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704" w:type="dxa"/>
            <w:tcBorders>
              <w:top w:val="nil"/>
              <w:left w:val="nil"/>
              <w:bottom w:val="single" w:sz="4" w:space="0" w:color="auto"/>
              <w:right w:val="single" w:sz="4" w:space="0" w:color="BFBFBF"/>
            </w:tcBorders>
            <w:shd w:val="clear" w:color="000000" w:fill="D9D9D9"/>
            <w:noWrap/>
            <w:vAlign w:val="center"/>
            <w:hideMark/>
          </w:tcPr>
          <w:p w14:paraId="51D6F4E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885" w:type="dxa"/>
            <w:tcBorders>
              <w:top w:val="nil"/>
              <w:left w:val="nil"/>
              <w:bottom w:val="single" w:sz="4" w:space="0" w:color="auto"/>
              <w:right w:val="single" w:sz="4" w:space="0" w:color="BFBFBF"/>
            </w:tcBorders>
            <w:shd w:val="clear" w:color="000000" w:fill="D9D9D9"/>
            <w:noWrap/>
            <w:vAlign w:val="center"/>
            <w:hideMark/>
          </w:tcPr>
          <w:p w14:paraId="3E7F514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866" w:type="dxa"/>
            <w:tcBorders>
              <w:top w:val="nil"/>
              <w:left w:val="nil"/>
              <w:bottom w:val="single" w:sz="4" w:space="0" w:color="auto"/>
              <w:right w:val="single" w:sz="4" w:space="0" w:color="BFBFBF"/>
            </w:tcBorders>
            <w:shd w:val="clear" w:color="000000" w:fill="D9D9D9"/>
            <w:noWrap/>
            <w:vAlign w:val="center"/>
            <w:hideMark/>
          </w:tcPr>
          <w:p w14:paraId="355E3CE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815" w:type="dxa"/>
            <w:tcBorders>
              <w:top w:val="nil"/>
              <w:left w:val="nil"/>
              <w:bottom w:val="single" w:sz="4" w:space="0" w:color="auto"/>
              <w:right w:val="single" w:sz="4" w:space="0" w:color="BFBFBF"/>
            </w:tcBorders>
            <w:shd w:val="clear" w:color="000000" w:fill="D9D9D9"/>
            <w:noWrap/>
            <w:vAlign w:val="center"/>
            <w:hideMark/>
          </w:tcPr>
          <w:p w14:paraId="7B534C8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834" w:type="dxa"/>
            <w:tcBorders>
              <w:top w:val="nil"/>
              <w:left w:val="nil"/>
              <w:bottom w:val="single" w:sz="4" w:space="0" w:color="auto"/>
              <w:right w:val="single" w:sz="4" w:space="0" w:color="auto"/>
            </w:tcBorders>
            <w:shd w:val="clear" w:color="000000" w:fill="D9D9D9"/>
            <w:noWrap/>
            <w:vAlign w:val="center"/>
            <w:hideMark/>
          </w:tcPr>
          <w:p w14:paraId="45AB8C0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r>
      <w:tr w:rsidR="00BB0BE5" w:rsidRPr="005B3439" w14:paraId="53DE50F9" w14:textId="77777777" w:rsidTr="00EA3E5A">
        <w:trPr>
          <w:trHeight w:val="255"/>
        </w:trPr>
        <w:tc>
          <w:tcPr>
            <w:tcW w:w="401" w:type="dxa"/>
            <w:vMerge/>
            <w:tcBorders>
              <w:top w:val="nil"/>
              <w:left w:val="nil"/>
              <w:bottom w:val="nil"/>
              <w:right w:val="nil"/>
            </w:tcBorders>
            <w:vAlign w:val="center"/>
            <w:hideMark/>
          </w:tcPr>
          <w:p w14:paraId="3E86A5FC"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4E9A862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1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9190BD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3</w:t>
            </w:r>
          </w:p>
        </w:tc>
        <w:tc>
          <w:tcPr>
            <w:tcW w:w="745" w:type="dxa"/>
            <w:tcBorders>
              <w:top w:val="nil"/>
              <w:left w:val="nil"/>
              <w:bottom w:val="single" w:sz="4" w:space="0" w:color="BFBFBF"/>
              <w:right w:val="single" w:sz="4" w:space="0" w:color="auto"/>
            </w:tcBorders>
            <w:shd w:val="clear" w:color="auto" w:fill="auto"/>
            <w:noWrap/>
            <w:vAlign w:val="center"/>
            <w:hideMark/>
          </w:tcPr>
          <w:p w14:paraId="70E8EFA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906"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333DE53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25</w:t>
            </w:r>
          </w:p>
        </w:tc>
        <w:tc>
          <w:tcPr>
            <w:tcW w:w="922" w:type="dxa"/>
            <w:tcBorders>
              <w:top w:val="single" w:sz="4" w:space="0" w:color="BFBFBF"/>
              <w:left w:val="nil"/>
              <w:bottom w:val="single" w:sz="4" w:space="0" w:color="BFBFBF"/>
              <w:right w:val="single" w:sz="4" w:space="0" w:color="BFBFBF"/>
            </w:tcBorders>
            <w:shd w:val="clear" w:color="000000" w:fill="FFFFFF"/>
            <w:noWrap/>
            <w:vAlign w:val="center"/>
            <w:hideMark/>
          </w:tcPr>
          <w:p w14:paraId="688FD81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9</w:t>
            </w:r>
          </w:p>
        </w:tc>
        <w:tc>
          <w:tcPr>
            <w:tcW w:w="927" w:type="dxa"/>
            <w:tcBorders>
              <w:top w:val="nil"/>
              <w:left w:val="nil"/>
              <w:bottom w:val="nil"/>
              <w:right w:val="nil"/>
            </w:tcBorders>
            <w:shd w:val="clear" w:color="auto" w:fill="auto"/>
            <w:noWrap/>
            <w:vAlign w:val="center"/>
            <w:hideMark/>
          </w:tcPr>
          <w:p w14:paraId="71617AB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5</w:t>
            </w:r>
          </w:p>
        </w:tc>
        <w:tc>
          <w:tcPr>
            <w:tcW w:w="704"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43ACA2B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885" w:type="dxa"/>
            <w:tcBorders>
              <w:top w:val="single" w:sz="4" w:space="0" w:color="BFBFBF"/>
              <w:left w:val="nil"/>
              <w:bottom w:val="single" w:sz="4" w:space="0" w:color="BFBFBF"/>
              <w:right w:val="single" w:sz="4" w:space="0" w:color="BFBFBF"/>
            </w:tcBorders>
            <w:shd w:val="clear" w:color="000000" w:fill="FFFFFF"/>
            <w:noWrap/>
            <w:vAlign w:val="center"/>
            <w:hideMark/>
          </w:tcPr>
          <w:p w14:paraId="50EABB7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25</w:t>
            </w:r>
          </w:p>
        </w:tc>
        <w:tc>
          <w:tcPr>
            <w:tcW w:w="866" w:type="dxa"/>
            <w:tcBorders>
              <w:top w:val="single" w:sz="4" w:space="0" w:color="BFBFBF"/>
              <w:left w:val="nil"/>
              <w:bottom w:val="single" w:sz="4" w:space="0" w:color="BFBFBF"/>
              <w:right w:val="single" w:sz="4" w:space="0" w:color="BFBFBF"/>
            </w:tcBorders>
            <w:shd w:val="clear" w:color="000000" w:fill="FFFFFF"/>
            <w:noWrap/>
            <w:vAlign w:val="center"/>
            <w:hideMark/>
          </w:tcPr>
          <w:p w14:paraId="5826A98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00</w:t>
            </w:r>
          </w:p>
        </w:tc>
        <w:tc>
          <w:tcPr>
            <w:tcW w:w="815" w:type="dxa"/>
            <w:tcBorders>
              <w:top w:val="single" w:sz="4" w:space="0" w:color="BFBFBF"/>
              <w:left w:val="nil"/>
              <w:bottom w:val="single" w:sz="4" w:space="0" w:color="BFBFBF"/>
              <w:right w:val="single" w:sz="4" w:space="0" w:color="BFBFBF"/>
            </w:tcBorders>
            <w:shd w:val="clear" w:color="000000" w:fill="FFFFFF"/>
            <w:noWrap/>
            <w:vAlign w:val="center"/>
            <w:hideMark/>
          </w:tcPr>
          <w:p w14:paraId="5E42B66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13</w:t>
            </w:r>
          </w:p>
        </w:tc>
        <w:tc>
          <w:tcPr>
            <w:tcW w:w="834" w:type="dxa"/>
            <w:tcBorders>
              <w:top w:val="single" w:sz="4" w:space="0" w:color="BFBFBF"/>
              <w:left w:val="nil"/>
              <w:bottom w:val="single" w:sz="4" w:space="0" w:color="BFBFBF"/>
              <w:right w:val="single" w:sz="4" w:space="0" w:color="auto"/>
            </w:tcBorders>
            <w:shd w:val="clear" w:color="000000" w:fill="FFFFFF"/>
            <w:noWrap/>
            <w:vAlign w:val="center"/>
            <w:hideMark/>
          </w:tcPr>
          <w:p w14:paraId="405D3C4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4.38</w:t>
            </w:r>
          </w:p>
        </w:tc>
      </w:tr>
      <w:tr w:rsidR="00BB0BE5" w:rsidRPr="005B3439" w14:paraId="6A9452E5" w14:textId="77777777" w:rsidTr="00EA3E5A">
        <w:trPr>
          <w:trHeight w:val="264"/>
        </w:trPr>
        <w:tc>
          <w:tcPr>
            <w:tcW w:w="401" w:type="dxa"/>
            <w:vMerge/>
            <w:tcBorders>
              <w:top w:val="nil"/>
              <w:left w:val="nil"/>
              <w:bottom w:val="nil"/>
              <w:right w:val="nil"/>
            </w:tcBorders>
            <w:vAlign w:val="center"/>
            <w:hideMark/>
          </w:tcPr>
          <w:p w14:paraId="12D550DA"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1C8B805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2EC7EFA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47410C1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257AB4D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96</w:t>
            </w:r>
          </w:p>
        </w:tc>
        <w:tc>
          <w:tcPr>
            <w:tcW w:w="922" w:type="dxa"/>
            <w:tcBorders>
              <w:top w:val="nil"/>
              <w:left w:val="nil"/>
              <w:bottom w:val="single" w:sz="4" w:space="0" w:color="BFBFBF"/>
              <w:right w:val="single" w:sz="4" w:space="0" w:color="BFBFBF"/>
            </w:tcBorders>
            <w:shd w:val="clear" w:color="000000" w:fill="FFFFFF"/>
            <w:noWrap/>
            <w:vAlign w:val="center"/>
            <w:hideMark/>
          </w:tcPr>
          <w:p w14:paraId="6F77683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61</w:t>
            </w:r>
          </w:p>
        </w:tc>
        <w:tc>
          <w:tcPr>
            <w:tcW w:w="927" w:type="dxa"/>
            <w:tcBorders>
              <w:top w:val="single" w:sz="4" w:space="0" w:color="BFBFBF"/>
              <w:left w:val="nil"/>
              <w:bottom w:val="single" w:sz="4" w:space="0" w:color="BFBFBF"/>
              <w:right w:val="single" w:sz="4" w:space="0" w:color="BFBFBF"/>
            </w:tcBorders>
            <w:shd w:val="clear" w:color="000000" w:fill="FFFFFF"/>
            <w:noWrap/>
            <w:vAlign w:val="center"/>
            <w:hideMark/>
          </w:tcPr>
          <w:p w14:paraId="52E5682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5</w:t>
            </w:r>
          </w:p>
        </w:tc>
        <w:tc>
          <w:tcPr>
            <w:tcW w:w="704" w:type="dxa"/>
            <w:tcBorders>
              <w:top w:val="nil"/>
              <w:left w:val="nil"/>
              <w:bottom w:val="single" w:sz="4" w:space="0" w:color="BFBFBF"/>
              <w:right w:val="single" w:sz="4" w:space="0" w:color="BFBFBF"/>
            </w:tcBorders>
            <w:shd w:val="clear" w:color="000000" w:fill="FFFFFF"/>
            <w:noWrap/>
            <w:vAlign w:val="center"/>
            <w:hideMark/>
          </w:tcPr>
          <w:p w14:paraId="45D9BBA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885" w:type="dxa"/>
            <w:tcBorders>
              <w:top w:val="nil"/>
              <w:left w:val="nil"/>
              <w:bottom w:val="single" w:sz="4" w:space="0" w:color="BFBFBF"/>
              <w:right w:val="single" w:sz="4" w:space="0" w:color="BFBFBF"/>
            </w:tcBorders>
            <w:shd w:val="clear" w:color="000000" w:fill="FFFFFF"/>
            <w:noWrap/>
            <w:vAlign w:val="center"/>
            <w:hideMark/>
          </w:tcPr>
          <w:p w14:paraId="4D007F1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39</w:t>
            </w:r>
          </w:p>
        </w:tc>
        <w:tc>
          <w:tcPr>
            <w:tcW w:w="866" w:type="dxa"/>
            <w:tcBorders>
              <w:top w:val="nil"/>
              <w:left w:val="nil"/>
              <w:bottom w:val="single" w:sz="4" w:space="0" w:color="BFBFBF"/>
              <w:right w:val="single" w:sz="4" w:space="0" w:color="BFBFBF"/>
            </w:tcBorders>
            <w:shd w:val="clear" w:color="000000" w:fill="FFFFFF"/>
            <w:noWrap/>
            <w:vAlign w:val="center"/>
            <w:hideMark/>
          </w:tcPr>
          <w:p w14:paraId="27192AA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50</w:t>
            </w:r>
          </w:p>
        </w:tc>
        <w:tc>
          <w:tcPr>
            <w:tcW w:w="815" w:type="dxa"/>
            <w:tcBorders>
              <w:top w:val="nil"/>
              <w:left w:val="nil"/>
              <w:bottom w:val="single" w:sz="4" w:space="0" w:color="BFBFBF"/>
              <w:right w:val="single" w:sz="4" w:space="0" w:color="BFBFBF"/>
            </w:tcBorders>
            <w:shd w:val="clear" w:color="000000" w:fill="FFFFFF"/>
            <w:noWrap/>
            <w:vAlign w:val="center"/>
            <w:hideMark/>
          </w:tcPr>
          <w:p w14:paraId="0B869F4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09</w:t>
            </w:r>
          </w:p>
        </w:tc>
        <w:tc>
          <w:tcPr>
            <w:tcW w:w="834" w:type="dxa"/>
            <w:tcBorders>
              <w:top w:val="nil"/>
              <w:left w:val="nil"/>
              <w:bottom w:val="single" w:sz="4" w:space="0" w:color="BFBFBF"/>
              <w:right w:val="single" w:sz="4" w:space="0" w:color="auto"/>
            </w:tcBorders>
            <w:shd w:val="clear" w:color="000000" w:fill="FFFFFF"/>
            <w:noWrap/>
            <w:vAlign w:val="center"/>
            <w:hideMark/>
          </w:tcPr>
          <w:p w14:paraId="4698AF9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5.37</w:t>
            </w:r>
          </w:p>
        </w:tc>
      </w:tr>
      <w:tr w:rsidR="00BB0BE5" w:rsidRPr="005B3439" w14:paraId="09A90187" w14:textId="77777777" w:rsidTr="00EA3E5A">
        <w:trPr>
          <w:trHeight w:val="264"/>
        </w:trPr>
        <w:tc>
          <w:tcPr>
            <w:tcW w:w="401" w:type="dxa"/>
            <w:vMerge/>
            <w:tcBorders>
              <w:top w:val="nil"/>
              <w:left w:val="nil"/>
              <w:bottom w:val="nil"/>
              <w:right w:val="nil"/>
            </w:tcBorders>
            <w:vAlign w:val="center"/>
            <w:hideMark/>
          </w:tcPr>
          <w:p w14:paraId="573D19BF"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5E11863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6156869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4F75C81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748ACD0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90</w:t>
            </w:r>
          </w:p>
        </w:tc>
        <w:tc>
          <w:tcPr>
            <w:tcW w:w="922" w:type="dxa"/>
            <w:tcBorders>
              <w:top w:val="nil"/>
              <w:left w:val="nil"/>
              <w:bottom w:val="single" w:sz="4" w:space="0" w:color="BFBFBF"/>
              <w:right w:val="single" w:sz="4" w:space="0" w:color="BFBFBF"/>
            </w:tcBorders>
            <w:shd w:val="clear" w:color="000000" w:fill="FFFFFF"/>
            <w:noWrap/>
            <w:vAlign w:val="center"/>
            <w:hideMark/>
          </w:tcPr>
          <w:p w14:paraId="0BE8BD9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3</w:t>
            </w:r>
          </w:p>
        </w:tc>
        <w:tc>
          <w:tcPr>
            <w:tcW w:w="927" w:type="dxa"/>
            <w:tcBorders>
              <w:top w:val="nil"/>
              <w:left w:val="nil"/>
              <w:bottom w:val="single" w:sz="4" w:space="0" w:color="BFBFBF"/>
              <w:right w:val="single" w:sz="4" w:space="0" w:color="BFBFBF"/>
            </w:tcBorders>
            <w:shd w:val="clear" w:color="000000" w:fill="FFFFFF"/>
            <w:noWrap/>
            <w:vAlign w:val="center"/>
            <w:hideMark/>
          </w:tcPr>
          <w:p w14:paraId="7ABD41B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5</w:t>
            </w:r>
          </w:p>
        </w:tc>
        <w:tc>
          <w:tcPr>
            <w:tcW w:w="704" w:type="dxa"/>
            <w:tcBorders>
              <w:top w:val="nil"/>
              <w:left w:val="nil"/>
              <w:bottom w:val="single" w:sz="4" w:space="0" w:color="BFBFBF"/>
              <w:right w:val="single" w:sz="4" w:space="0" w:color="BFBFBF"/>
            </w:tcBorders>
            <w:shd w:val="clear" w:color="000000" w:fill="FFFFFF"/>
            <w:noWrap/>
            <w:vAlign w:val="center"/>
            <w:hideMark/>
          </w:tcPr>
          <w:p w14:paraId="498EBB6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0</w:t>
            </w:r>
          </w:p>
        </w:tc>
        <w:tc>
          <w:tcPr>
            <w:tcW w:w="885" w:type="dxa"/>
            <w:tcBorders>
              <w:top w:val="nil"/>
              <w:left w:val="nil"/>
              <w:bottom w:val="single" w:sz="4" w:space="0" w:color="BFBFBF"/>
              <w:right w:val="single" w:sz="4" w:space="0" w:color="BFBFBF"/>
            </w:tcBorders>
            <w:shd w:val="clear" w:color="000000" w:fill="FFFFFF"/>
            <w:noWrap/>
            <w:vAlign w:val="center"/>
            <w:hideMark/>
          </w:tcPr>
          <w:p w14:paraId="03B7778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866" w:type="dxa"/>
            <w:tcBorders>
              <w:top w:val="nil"/>
              <w:left w:val="nil"/>
              <w:bottom w:val="single" w:sz="4" w:space="0" w:color="BFBFBF"/>
              <w:right w:val="single" w:sz="4" w:space="0" w:color="BFBFBF"/>
            </w:tcBorders>
            <w:shd w:val="clear" w:color="000000" w:fill="FFFFFF"/>
            <w:noWrap/>
            <w:vAlign w:val="center"/>
            <w:hideMark/>
          </w:tcPr>
          <w:p w14:paraId="3071DA4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815" w:type="dxa"/>
            <w:tcBorders>
              <w:top w:val="nil"/>
              <w:left w:val="nil"/>
              <w:bottom w:val="single" w:sz="4" w:space="0" w:color="BFBFBF"/>
              <w:right w:val="single" w:sz="4" w:space="0" w:color="BFBFBF"/>
            </w:tcBorders>
            <w:shd w:val="clear" w:color="000000" w:fill="FFFFFF"/>
            <w:noWrap/>
            <w:vAlign w:val="center"/>
            <w:hideMark/>
          </w:tcPr>
          <w:p w14:paraId="1ACF93E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34" w:type="dxa"/>
            <w:tcBorders>
              <w:top w:val="nil"/>
              <w:left w:val="nil"/>
              <w:bottom w:val="single" w:sz="4" w:space="0" w:color="BFBFBF"/>
              <w:right w:val="single" w:sz="4" w:space="0" w:color="auto"/>
            </w:tcBorders>
            <w:shd w:val="clear" w:color="000000" w:fill="FFFFFF"/>
            <w:noWrap/>
            <w:vAlign w:val="center"/>
            <w:hideMark/>
          </w:tcPr>
          <w:p w14:paraId="286A1B6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r>
      <w:tr w:rsidR="00BB0BE5" w:rsidRPr="005B3439" w14:paraId="3521C298" w14:textId="77777777" w:rsidTr="00EA3E5A">
        <w:trPr>
          <w:trHeight w:val="264"/>
        </w:trPr>
        <w:tc>
          <w:tcPr>
            <w:tcW w:w="401" w:type="dxa"/>
            <w:vMerge/>
            <w:tcBorders>
              <w:top w:val="nil"/>
              <w:left w:val="nil"/>
              <w:bottom w:val="nil"/>
              <w:right w:val="nil"/>
            </w:tcBorders>
            <w:vAlign w:val="center"/>
            <w:hideMark/>
          </w:tcPr>
          <w:p w14:paraId="33AC4EBE"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7455996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12EBD29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7BFB15E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6A84A62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6.00</w:t>
            </w:r>
          </w:p>
        </w:tc>
        <w:tc>
          <w:tcPr>
            <w:tcW w:w="922" w:type="dxa"/>
            <w:tcBorders>
              <w:top w:val="nil"/>
              <w:left w:val="nil"/>
              <w:bottom w:val="single" w:sz="4" w:space="0" w:color="BFBFBF"/>
              <w:right w:val="single" w:sz="4" w:space="0" w:color="BFBFBF"/>
            </w:tcBorders>
            <w:shd w:val="clear" w:color="000000" w:fill="FFFFFF"/>
            <w:noWrap/>
            <w:vAlign w:val="center"/>
            <w:hideMark/>
          </w:tcPr>
          <w:p w14:paraId="7DE6C84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25</w:t>
            </w:r>
          </w:p>
        </w:tc>
        <w:tc>
          <w:tcPr>
            <w:tcW w:w="927" w:type="dxa"/>
            <w:tcBorders>
              <w:top w:val="nil"/>
              <w:left w:val="nil"/>
              <w:bottom w:val="single" w:sz="4" w:space="0" w:color="BFBFBF"/>
              <w:right w:val="single" w:sz="4" w:space="0" w:color="BFBFBF"/>
            </w:tcBorders>
            <w:shd w:val="clear" w:color="000000" w:fill="FFFFFF"/>
            <w:noWrap/>
            <w:vAlign w:val="center"/>
            <w:hideMark/>
          </w:tcPr>
          <w:p w14:paraId="199D7E9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6</w:t>
            </w:r>
          </w:p>
        </w:tc>
        <w:tc>
          <w:tcPr>
            <w:tcW w:w="704" w:type="dxa"/>
            <w:tcBorders>
              <w:top w:val="nil"/>
              <w:left w:val="nil"/>
              <w:bottom w:val="single" w:sz="4" w:space="0" w:color="BFBFBF"/>
              <w:right w:val="single" w:sz="4" w:space="0" w:color="BFBFBF"/>
            </w:tcBorders>
            <w:shd w:val="clear" w:color="000000" w:fill="FFFFFF"/>
            <w:noWrap/>
            <w:vAlign w:val="center"/>
            <w:hideMark/>
          </w:tcPr>
          <w:p w14:paraId="4A0F49F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0</w:t>
            </w:r>
          </w:p>
        </w:tc>
        <w:tc>
          <w:tcPr>
            <w:tcW w:w="885" w:type="dxa"/>
            <w:tcBorders>
              <w:top w:val="nil"/>
              <w:left w:val="nil"/>
              <w:bottom w:val="single" w:sz="4" w:space="0" w:color="BFBFBF"/>
              <w:right w:val="single" w:sz="4" w:space="0" w:color="BFBFBF"/>
            </w:tcBorders>
            <w:shd w:val="clear" w:color="000000" w:fill="FFFFFF"/>
            <w:noWrap/>
            <w:vAlign w:val="center"/>
            <w:hideMark/>
          </w:tcPr>
          <w:p w14:paraId="4794748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6.00</w:t>
            </w:r>
          </w:p>
        </w:tc>
        <w:tc>
          <w:tcPr>
            <w:tcW w:w="866" w:type="dxa"/>
            <w:tcBorders>
              <w:top w:val="nil"/>
              <w:left w:val="nil"/>
              <w:bottom w:val="single" w:sz="4" w:space="0" w:color="BFBFBF"/>
              <w:right w:val="single" w:sz="4" w:space="0" w:color="BFBFBF"/>
            </w:tcBorders>
            <w:shd w:val="clear" w:color="000000" w:fill="FFFFFF"/>
            <w:noWrap/>
            <w:vAlign w:val="center"/>
            <w:hideMark/>
          </w:tcPr>
          <w:p w14:paraId="2547079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0</w:t>
            </w:r>
          </w:p>
        </w:tc>
        <w:tc>
          <w:tcPr>
            <w:tcW w:w="815" w:type="dxa"/>
            <w:tcBorders>
              <w:top w:val="nil"/>
              <w:left w:val="nil"/>
              <w:bottom w:val="single" w:sz="4" w:space="0" w:color="BFBFBF"/>
              <w:right w:val="single" w:sz="4" w:space="0" w:color="BFBFBF"/>
            </w:tcBorders>
            <w:shd w:val="clear" w:color="000000" w:fill="FFFFFF"/>
            <w:noWrap/>
            <w:vAlign w:val="center"/>
            <w:hideMark/>
          </w:tcPr>
          <w:p w14:paraId="30FA9CD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5.00</w:t>
            </w:r>
          </w:p>
        </w:tc>
        <w:tc>
          <w:tcPr>
            <w:tcW w:w="834" w:type="dxa"/>
            <w:tcBorders>
              <w:top w:val="nil"/>
              <w:left w:val="nil"/>
              <w:bottom w:val="single" w:sz="4" w:space="0" w:color="BFBFBF"/>
              <w:right w:val="single" w:sz="4" w:space="0" w:color="auto"/>
            </w:tcBorders>
            <w:shd w:val="clear" w:color="000000" w:fill="FFFFFF"/>
            <w:noWrap/>
            <w:vAlign w:val="center"/>
            <w:hideMark/>
          </w:tcPr>
          <w:p w14:paraId="1960E44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89.00</w:t>
            </w:r>
          </w:p>
        </w:tc>
      </w:tr>
      <w:tr w:rsidR="00BB0BE5" w:rsidRPr="005B3439" w14:paraId="0C1E3359" w14:textId="77777777" w:rsidTr="00EA3E5A">
        <w:trPr>
          <w:trHeight w:val="264"/>
        </w:trPr>
        <w:tc>
          <w:tcPr>
            <w:tcW w:w="401" w:type="dxa"/>
            <w:vMerge/>
            <w:tcBorders>
              <w:top w:val="nil"/>
              <w:left w:val="nil"/>
              <w:bottom w:val="nil"/>
              <w:right w:val="nil"/>
            </w:tcBorders>
            <w:vAlign w:val="center"/>
            <w:hideMark/>
          </w:tcPr>
          <w:p w14:paraId="6B331C67"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22D59DCC"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781350A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auto" w:fill="auto"/>
            <w:noWrap/>
            <w:vAlign w:val="center"/>
            <w:hideMark/>
          </w:tcPr>
          <w:p w14:paraId="180B1E8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906" w:type="dxa"/>
            <w:tcBorders>
              <w:top w:val="nil"/>
              <w:left w:val="single" w:sz="4" w:space="0" w:color="BFBFBF"/>
              <w:bottom w:val="single" w:sz="4" w:space="0" w:color="auto"/>
              <w:right w:val="single" w:sz="4" w:space="0" w:color="BFBFBF"/>
            </w:tcBorders>
            <w:shd w:val="clear" w:color="000000" w:fill="FFFFFF"/>
            <w:noWrap/>
            <w:vAlign w:val="center"/>
            <w:hideMark/>
          </w:tcPr>
          <w:p w14:paraId="7D9F93B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w:t>
            </w:r>
          </w:p>
        </w:tc>
        <w:tc>
          <w:tcPr>
            <w:tcW w:w="922" w:type="dxa"/>
            <w:tcBorders>
              <w:top w:val="nil"/>
              <w:left w:val="nil"/>
              <w:bottom w:val="single" w:sz="4" w:space="0" w:color="auto"/>
              <w:right w:val="single" w:sz="4" w:space="0" w:color="BFBFBF"/>
            </w:tcBorders>
            <w:shd w:val="clear" w:color="000000" w:fill="FFFFFF"/>
            <w:noWrap/>
            <w:vAlign w:val="center"/>
            <w:hideMark/>
          </w:tcPr>
          <w:p w14:paraId="6DF379F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w:t>
            </w:r>
          </w:p>
        </w:tc>
        <w:tc>
          <w:tcPr>
            <w:tcW w:w="927" w:type="dxa"/>
            <w:tcBorders>
              <w:top w:val="nil"/>
              <w:left w:val="nil"/>
              <w:bottom w:val="single" w:sz="4" w:space="0" w:color="auto"/>
              <w:right w:val="single" w:sz="4" w:space="0" w:color="BFBFBF"/>
            </w:tcBorders>
            <w:shd w:val="clear" w:color="000000" w:fill="FFFFFF"/>
            <w:noWrap/>
            <w:vAlign w:val="center"/>
            <w:hideMark/>
          </w:tcPr>
          <w:p w14:paraId="309A336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w:t>
            </w:r>
          </w:p>
        </w:tc>
        <w:tc>
          <w:tcPr>
            <w:tcW w:w="704" w:type="dxa"/>
            <w:tcBorders>
              <w:top w:val="nil"/>
              <w:left w:val="nil"/>
              <w:bottom w:val="single" w:sz="4" w:space="0" w:color="auto"/>
              <w:right w:val="single" w:sz="4" w:space="0" w:color="BFBFBF"/>
            </w:tcBorders>
            <w:shd w:val="clear" w:color="000000" w:fill="FFFFFF"/>
            <w:noWrap/>
            <w:vAlign w:val="center"/>
            <w:hideMark/>
          </w:tcPr>
          <w:p w14:paraId="26B38F7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w:t>
            </w:r>
          </w:p>
        </w:tc>
        <w:tc>
          <w:tcPr>
            <w:tcW w:w="885" w:type="dxa"/>
            <w:tcBorders>
              <w:top w:val="nil"/>
              <w:left w:val="nil"/>
              <w:bottom w:val="single" w:sz="4" w:space="0" w:color="auto"/>
              <w:right w:val="single" w:sz="4" w:space="0" w:color="BFBFBF"/>
            </w:tcBorders>
            <w:shd w:val="clear" w:color="000000" w:fill="FFFFFF"/>
            <w:noWrap/>
            <w:vAlign w:val="center"/>
            <w:hideMark/>
          </w:tcPr>
          <w:p w14:paraId="5193FB9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w:t>
            </w:r>
          </w:p>
        </w:tc>
        <w:tc>
          <w:tcPr>
            <w:tcW w:w="866" w:type="dxa"/>
            <w:tcBorders>
              <w:top w:val="nil"/>
              <w:left w:val="nil"/>
              <w:bottom w:val="single" w:sz="4" w:space="0" w:color="auto"/>
              <w:right w:val="single" w:sz="4" w:space="0" w:color="BFBFBF"/>
            </w:tcBorders>
            <w:shd w:val="clear" w:color="000000" w:fill="FFFFFF"/>
            <w:noWrap/>
            <w:vAlign w:val="center"/>
            <w:hideMark/>
          </w:tcPr>
          <w:p w14:paraId="352863A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w:t>
            </w:r>
          </w:p>
        </w:tc>
        <w:tc>
          <w:tcPr>
            <w:tcW w:w="815" w:type="dxa"/>
            <w:tcBorders>
              <w:top w:val="nil"/>
              <w:left w:val="nil"/>
              <w:bottom w:val="single" w:sz="4" w:space="0" w:color="auto"/>
              <w:right w:val="single" w:sz="4" w:space="0" w:color="BFBFBF"/>
            </w:tcBorders>
            <w:shd w:val="clear" w:color="000000" w:fill="FFFFFF"/>
            <w:noWrap/>
            <w:vAlign w:val="center"/>
            <w:hideMark/>
          </w:tcPr>
          <w:p w14:paraId="6984625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w:t>
            </w:r>
          </w:p>
        </w:tc>
        <w:tc>
          <w:tcPr>
            <w:tcW w:w="834" w:type="dxa"/>
            <w:tcBorders>
              <w:top w:val="nil"/>
              <w:left w:val="nil"/>
              <w:bottom w:val="single" w:sz="4" w:space="0" w:color="auto"/>
              <w:right w:val="single" w:sz="4" w:space="0" w:color="auto"/>
            </w:tcBorders>
            <w:shd w:val="clear" w:color="000000" w:fill="FFFFFF"/>
            <w:noWrap/>
            <w:vAlign w:val="center"/>
            <w:hideMark/>
          </w:tcPr>
          <w:p w14:paraId="16BDD84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w:t>
            </w:r>
          </w:p>
        </w:tc>
      </w:tr>
      <w:tr w:rsidR="00BB0BE5" w:rsidRPr="005B3439" w14:paraId="0A685490" w14:textId="77777777" w:rsidTr="00EA3E5A">
        <w:trPr>
          <w:trHeight w:val="255"/>
        </w:trPr>
        <w:tc>
          <w:tcPr>
            <w:tcW w:w="401" w:type="dxa"/>
            <w:vMerge/>
            <w:tcBorders>
              <w:top w:val="nil"/>
              <w:left w:val="nil"/>
              <w:bottom w:val="nil"/>
              <w:right w:val="nil"/>
            </w:tcBorders>
            <w:vAlign w:val="center"/>
            <w:hideMark/>
          </w:tcPr>
          <w:p w14:paraId="7DA488DD"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C237495" w14:textId="66B65A1C"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17"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673C39F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3</w:t>
            </w:r>
          </w:p>
        </w:tc>
        <w:tc>
          <w:tcPr>
            <w:tcW w:w="745" w:type="dxa"/>
            <w:tcBorders>
              <w:top w:val="nil"/>
              <w:left w:val="nil"/>
              <w:bottom w:val="single" w:sz="4" w:space="0" w:color="BFBFBF"/>
              <w:right w:val="single" w:sz="4" w:space="0" w:color="auto"/>
            </w:tcBorders>
            <w:shd w:val="clear" w:color="000000" w:fill="D9D9D9"/>
            <w:noWrap/>
            <w:vAlign w:val="center"/>
            <w:hideMark/>
          </w:tcPr>
          <w:p w14:paraId="0C89922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6859" w:type="dxa"/>
            <w:gridSpan w:val="8"/>
            <w:vMerge w:val="restart"/>
            <w:tcBorders>
              <w:top w:val="single" w:sz="4" w:space="0" w:color="auto"/>
              <w:left w:val="single" w:sz="4" w:space="0" w:color="auto"/>
              <w:bottom w:val="single" w:sz="4" w:space="0" w:color="000000"/>
              <w:right w:val="single" w:sz="4" w:space="0" w:color="000000"/>
            </w:tcBorders>
            <w:shd w:val="clear" w:color="000000" w:fill="D9D9D9"/>
            <w:noWrap/>
            <w:vAlign w:val="center"/>
            <w:hideMark/>
          </w:tcPr>
          <w:p w14:paraId="14B8A39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nd.</w:t>
            </w:r>
          </w:p>
        </w:tc>
      </w:tr>
      <w:tr w:rsidR="00BB0BE5" w:rsidRPr="005B3439" w14:paraId="3A6C6C88" w14:textId="77777777" w:rsidTr="00EA3E5A">
        <w:trPr>
          <w:trHeight w:val="264"/>
        </w:trPr>
        <w:tc>
          <w:tcPr>
            <w:tcW w:w="401" w:type="dxa"/>
            <w:vMerge/>
            <w:tcBorders>
              <w:top w:val="nil"/>
              <w:left w:val="nil"/>
              <w:bottom w:val="nil"/>
              <w:right w:val="nil"/>
            </w:tcBorders>
            <w:vAlign w:val="center"/>
            <w:hideMark/>
          </w:tcPr>
          <w:p w14:paraId="5F80CC16"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6B225589"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1F38580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4F96476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6859" w:type="dxa"/>
            <w:gridSpan w:val="8"/>
            <w:vMerge/>
            <w:tcBorders>
              <w:top w:val="nil"/>
              <w:left w:val="nil"/>
              <w:bottom w:val="single" w:sz="4" w:space="0" w:color="BFBFBF"/>
              <w:right w:val="single" w:sz="4" w:space="0" w:color="auto"/>
            </w:tcBorders>
            <w:vAlign w:val="center"/>
            <w:hideMark/>
          </w:tcPr>
          <w:p w14:paraId="533F31F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0D0F20D2" w14:textId="77777777" w:rsidTr="00EA3E5A">
        <w:trPr>
          <w:trHeight w:val="255"/>
        </w:trPr>
        <w:tc>
          <w:tcPr>
            <w:tcW w:w="401" w:type="dxa"/>
            <w:vMerge/>
            <w:tcBorders>
              <w:top w:val="nil"/>
              <w:left w:val="nil"/>
              <w:bottom w:val="nil"/>
              <w:right w:val="nil"/>
            </w:tcBorders>
            <w:vAlign w:val="center"/>
            <w:hideMark/>
          </w:tcPr>
          <w:p w14:paraId="6C8C5FCA"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6043C609"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231138A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66B6983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6859" w:type="dxa"/>
            <w:gridSpan w:val="8"/>
            <w:vMerge/>
            <w:tcBorders>
              <w:top w:val="nil"/>
              <w:left w:val="nil"/>
              <w:bottom w:val="single" w:sz="4" w:space="0" w:color="BFBFBF"/>
              <w:right w:val="single" w:sz="4" w:space="0" w:color="auto"/>
            </w:tcBorders>
            <w:vAlign w:val="center"/>
            <w:hideMark/>
          </w:tcPr>
          <w:p w14:paraId="05FB198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71F6AC5D" w14:textId="77777777" w:rsidTr="00EA3E5A">
        <w:trPr>
          <w:trHeight w:val="264"/>
        </w:trPr>
        <w:tc>
          <w:tcPr>
            <w:tcW w:w="401" w:type="dxa"/>
            <w:vMerge/>
            <w:tcBorders>
              <w:top w:val="nil"/>
              <w:left w:val="nil"/>
              <w:bottom w:val="nil"/>
              <w:right w:val="nil"/>
            </w:tcBorders>
            <w:vAlign w:val="center"/>
            <w:hideMark/>
          </w:tcPr>
          <w:p w14:paraId="186AC46D"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52FE3C8C"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7E65B47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nil"/>
              <w:right w:val="single" w:sz="4" w:space="0" w:color="auto"/>
            </w:tcBorders>
            <w:shd w:val="clear" w:color="000000" w:fill="D9D9D9"/>
            <w:noWrap/>
            <w:vAlign w:val="center"/>
            <w:hideMark/>
          </w:tcPr>
          <w:p w14:paraId="1EC9A28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6859" w:type="dxa"/>
            <w:gridSpan w:val="8"/>
            <w:vMerge/>
            <w:tcBorders>
              <w:top w:val="nil"/>
              <w:left w:val="nil"/>
              <w:bottom w:val="nil"/>
              <w:right w:val="single" w:sz="4" w:space="0" w:color="auto"/>
            </w:tcBorders>
            <w:vAlign w:val="center"/>
            <w:hideMark/>
          </w:tcPr>
          <w:p w14:paraId="386E13B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1D8422CE" w14:textId="77777777" w:rsidTr="00EA3E5A">
        <w:trPr>
          <w:trHeight w:val="264"/>
        </w:trPr>
        <w:tc>
          <w:tcPr>
            <w:tcW w:w="401" w:type="dxa"/>
            <w:vMerge/>
            <w:tcBorders>
              <w:top w:val="nil"/>
              <w:left w:val="nil"/>
              <w:bottom w:val="nil"/>
              <w:right w:val="nil"/>
            </w:tcBorders>
            <w:vAlign w:val="center"/>
            <w:hideMark/>
          </w:tcPr>
          <w:p w14:paraId="1F3F7308"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602CCE8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31FAE11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000000" w:fill="D9D9D9"/>
            <w:noWrap/>
            <w:vAlign w:val="center"/>
            <w:hideMark/>
          </w:tcPr>
          <w:p w14:paraId="009ADC7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6859" w:type="dxa"/>
            <w:gridSpan w:val="8"/>
            <w:vMerge/>
            <w:tcBorders>
              <w:top w:val="nil"/>
              <w:left w:val="nil"/>
              <w:bottom w:val="single" w:sz="4" w:space="0" w:color="auto"/>
              <w:right w:val="single" w:sz="4" w:space="0" w:color="auto"/>
            </w:tcBorders>
            <w:vAlign w:val="center"/>
            <w:hideMark/>
          </w:tcPr>
          <w:p w14:paraId="5009A82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5794D458" w14:textId="77777777" w:rsidTr="00EA3E5A">
        <w:trPr>
          <w:trHeight w:val="255"/>
        </w:trPr>
        <w:tc>
          <w:tcPr>
            <w:tcW w:w="401" w:type="dxa"/>
            <w:vMerge/>
            <w:tcBorders>
              <w:top w:val="nil"/>
              <w:left w:val="nil"/>
              <w:bottom w:val="nil"/>
              <w:right w:val="nil"/>
            </w:tcBorders>
            <w:vAlign w:val="center"/>
            <w:hideMark/>
          </w:tcPr>
          <w:p w14:paraId="713800D7"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0C85274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1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B417DB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4</w:t>
            </w:r>
          </w:p>
        </w:tc>
        <w:tc>
          <w:tcPr>
            <w:tcW w:w="745" w:type="dxa"/>
            <w:tcBorders>
              <w:top w:val="nil"/>
              <w:left w:val="nil"/>
              <w:bottom w:val="single" w:sz="4" w:space="0" w:color="BFBFBF"/>
              <w:right w:val="single" w:sz="4" w:space="0" w:color="auto"/>
            </w:tcBorders>
            <w:shd w:val="clear" w:color="auto" w:fill="auto"/>
            <w:noWrap/>
            <w:vAlign w:val="center"/>
            <w:hideMark/>
          </w:tcPr>
          <w:p w14:paraId="4A8130B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906"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5936EF4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16</w:t>
            </w:r>
          </w:p>
        </w:tc>
        <w:tc>
          <w:tcPr>
            <w:tcW w:w="922" w:type="dxa"/>
            <w:tcBorders>
              <w:top w:val="single" w:sz="4" w:space="0" w:color="BFBFBF"/>
              <w:left w:val="nil"/>
              <w:bottom w:val="single" w:sz="4" w:space="0" w:color="BFBFBF"/>
              <w:right w:val="single" w:sz="4" w:space="0" w:color="BFBFBF"/>
            </w:tcBorders>
            <w:shd w:val="clear" w:color="000000" w:fill="FFFFFF"/>
            <w:noWrap/>
            <w:vAlign w:val="center"/>
            <w:hideMark/>
          </w:tcPr>
          <w:p w14:paraId="2B85D72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9</w:t>
            </w:r>
          </w:p>
        </w:tc>
        <w:tc>
          <w:tcPr>
            <w:tcW w:w="927" w:type="dxa"/>
            <w:tcBorders>
              <w:top w:val="nil"/>
              <w:left w:val="nil"/>
              <w:bottom w:val="nil"/>
              <w:right w:val="nil"/>
            </w:tcBorders>
            <w:shd w:val="clear" w:color="auto" w:fill="auto"/>
            <w:noWrap/>
            <w:vAlign w:val="center"/>
            <w:hideMark/>
          </w:tcPr>
          <w:p w14:paraId="489C9A2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2</w:t>
            </w:r>
          </w:p>
        </w:tc>
        <w:tc>
          <w:tcPr>
            <w:tcW w:w="704"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3AD2F54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8</w:t>
            </w:r>
          </w:p>
        </w:tc>
        <w:tc>
          <w:tcPr>
            <w:tcW w:w="885" w:type="dxa"/>
            <w:tcBorders>
              <w:top w:val="single" w:sz="4" w:space="0" w:color="BFBFBF"/>
              <w:left w:val="nil"/>
              <w:bottom w:val="single" w:sz="4" w:space="0" w:color="BFBFBF"/>
              <w:right w:val="single" w:sz="4" w:space="0" w:color="BFBFBF"/>
            </w:tcBorders>
            <w:shd w:val="clear" w:color="000000" w:fill="FFFFFF"/>
            <w:noWrap/>
            <w:vAlign w:val="center"/>
            <w:hideMark/>
          </w:tcPr>
          <w:p w14:paraId="4A19861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08</w:t>
            </w:r>
          </w:p>
        </w:tc>
        <w:tc>
          <w:tcPr>
            <w:tcW w:w="866" w:type="dxa"/>
            <w:tcBorders>
              <w:top w:val="single" w:sz="4" w:space="0" w:color="BFBFBF"/>
              <w:left w:val="nil"/>
              <w:bottom w:val="single" w:sz="4" w:space="0" w:color="BFBFBF"/>
              <w:right w:val="single" w:sz="4" w:space="0" w:color="BFBFBF"/>
            </w:tcBorders>
            <w:shd w:val="clear" w:color="000000" w:fill="FFFFFF"/>
            <w:noWrap/>
            <w:vAlign w:val="center"/>
            <w:hideMark/>
          </w:tcPr>
          <w:p w14:paraId="503997D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23</w:t>
            </w:r>
          </w:p>
        </w:tc>
        <w:tc>
          <w:tcPr>
            <w:tcW w:w="815" w:type="dxa"/>
            <w:tcBorders>
              <w:top w:val="single" w:sz="4" w:space="0" w:color="BFBFBF"/>
              <w:left w:val="nil"/>
              <w:bottom w:val="single" w:sz="4" w:space="0" w:color="BFBFBF"/>
              <w:right w:val="single" w:sz="4" w:space="0" w:color="BFBFBF"/>
            </w:tcBorders>
            <w:shd w:val="clear" w:color="000000" w:fill="FFFFFF"/>
            <w:noWrap/>
            <w:vAlign w:val="center"/>
            <w:hideMark/>
          </w:tcPr>
          <w:p w14:paraId="4C81EBA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54</w:t>
            </w:r>
          </w:p>
        </w:tc>
        <w:tc>
          <w:tcPr>
            <w:tcW w:w="834" w:type="dxa"/>
            <w:tcBorders>
              <w:top w:val="single" w:sz="4" w:space="0" w:color="BFBFBF"/>
              <w:left w:val="nil"/>
              <w:bottom w:val="single" w:sz="4" w:space="0" w:color="BFBFBF"/>
              <w:right w:val="single" w:sz="4" w:space="0" w:color="auto"/>
            </w:tcBorders>
            <w:shd w:val="clear" w:color="000000" w:fill="FFFFFF"/>
            <w:noWrap/>
            <w:vAlign w:val="center"/>
            <w:hideMark/>
          </w:tcPr>
          <w:p w14:paraId="2F39CDB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5.40</w:t>
            </w:r>
          </w:p>
        </w:tc>
      </w:tr>
      <w:tr w:rsidR="00BB0BE5" w:rsidRPr="005B3439" w14:paraId="758776E4" w14:textId="77777777" w:rsidTr="00EA3E5A">
        <w:trPr>
          <w:trHeight w:val="264"/>
        </w:trPr>
        <w:tc>
          <w:tcPr>
            <w:tcW w:w="401" w:type="dxa"/>
            <w:vMerge/>
            <w:tcBorders>
              <w:top w:val="nil"/>
              <w:left w:val="nil"/>
              <w:bottom w:val="nil"/>
              <w:right w:val="nil"/>
            </w:tcBorders>
            <w:vAlign w:val="center"/>
            <w:hideMark/>
          </w:tcPr>
          <w:p w14:paraId="03A31408"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2244252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2B518C5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7281397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6286B15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03</w:t>
            </w:r>
          </w:p>
        </w:tc>
        <w:tc>
          <w:tcPr>
            <w:tcW w:w="922" w:type="dxa"/>
            <w:tcBorders>
              <w:top w:val="nil"/>
              <w:left w:val="nil"/>
              <w:bottom w:val="single" w:sz="4" w:space="0" w:color="BFBFBF"/>
              <w:right w:val="single" w:sz="4" w:space="0" w:color="BFBFBF"/>
            </w:tcBorders>
            <w:shd w:val="clear" w:color="000000" w:fill="FFFFFF"/>
            <w:noWrap/>
            <w:vAlign w:val="center"/>
            <w:hideMark/>
          </w:tcPr>
          <w:p w14:paraId="644D730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0</w:t>
            </w:r>
          </w:p>
        </w:tc>
        <w:tc>
          <w:tcPr>
            <w:tcW w:w="927" w:type="dxa"/>
            <w:tcBorders>
              <w:top w:val="single" w:sz="4" w:space="0" w:color="BFBFBF"/>
              <w:left w:val="nil"/>
              <w:bottom w:val="single" w:sz="4" w:space="0" w:color="BFBFBF"/>
              <w:right w:val="single" w:sz="4" w:space="0" w:color="BFBFBF"/>
            </w:tcBorders>
            <w:shd w:val="clear" w:color="000000" w:fill="FFFFFF"/>
            <w:noWrap/>
            <w:vAlign w:val="center"/>
            <w:hideMark/>
          </w:tcPr>
          <w:p w14:paraId="0A429E0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2</w:t>
            </w:r>
          </w:p>
        </w:tc>
        <w:tc>
          <w:tcPr>
            <w:tcW w:w="704" w:type="dxa"/>
            <w:tcBorders>
              <w:top w:val="nil"/>
              <w:left w:val="nil"/>
              <w:bottom w:val="single" w:sz="4" w:space="0" w:color="BFBFBF"/>
              <w:right w:val="single" w:sz="4" w:space="0" w:color="BFBFBF"/>
            </w:tcBorders>
            <w:shd w:val="clear" w:color="000000" w:fill="FFFFFF"/>
            <w:noWrap/>
            <w:vAlign w:val="center"/>
            <w:hideMark/>
          </w:tcPr>
          <w:p w14:paraId="38B514C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98</w:t>
            </w:r>
          </w:p>
        </w:tc>
        <w:tc>
          <w:tcPr>
            <w:tcW w:w="885" w:type="dxa"/>
            <w:tcBorders>
              <w:top w:val="nil"/>
              <w:left w:val="nil"/>
              <w:bottom w:val="single" w:sz="4" w:space="0" w:color="BFBFBF"/>
              <w:right w:val="single" w:sz="4" w:space="0" w:color="BFBFBF"/>
            </w:tcBorders>
            <w:shd w:val="clear" w:color="000000" w:fill="FFFFFF"/>
            <w:noWrap/>
            <w:vAlign w:val="center"/>
            <w:hideMark/>
          </w:tcPr>
          <w:p w14:paraId="15EB3D3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22</w:t>
            </w:r>
          </w:p>
        </w:tc>
        <w:tc>
          <w:tcPr>
            <w:tcW w:w="866" w:type="dxa"/>
            <w:tcBorders>
              <w:top w:val="nil"/>
              <w:left w:val="nil"/>
              <w:bottom w:val="single" w:sz="4" w:space="0" w:color="BFBFBF"/>
              <w:right w:val="single" w:sz="4" w:space="0" w:color="BFBFBF"/>
            </w:tcBorders>
            <w:shd w:val="clear" w:color="000000" w:fill="FFFFFF"/>
            <w:noWrap/>
            <w:vAlign w:val="center"/>
            <w:hideMark/>
          </w:tcPr>
          <w:p w14:paraId="7C98F4F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8</w:t>
            </w:r>
          </w:p>
        </w:tc>
        <w:tc>
          <w:tcPr>
            <w:tcW w:w="815" w:type="dxa"/>
            <w:tcBorders>
              <w:top w:val="nil"/>
              <w:left w:val="nil"/>
              <w:bottom w:val="single" w:sz="4" w:space="0" w:color="BFBFBF"/>
              <w:right w:val="single" w:sz="4" w:space="0" w:color="BFBFBF"/>
            </w:tcBorders>
            <w:shd w:val="clear" w:color="000000" w:fill="FFFFFF"/>
            <w:noWrap/>
            <w:vAlign w:val="center"/>
            <w:hideMark/>
          </w:tcPr>
          <w:p w14:paraId="12F9D31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99</w:t>
            </w:r>
          </w:p>
        </w:tc>
        <w:tc>
          <w:tcPr>
            <w:tcW w:w="834" w:type="dxa"/>
            <w:tcBorders>
              <w:top w:val="nil"/>
              <w:left w:val="nil"/>
              <w:bottom w:val="single" w:sz="4" w:space="0" w:color="BFBFBF"/>
              <w:right w:val="single" w:sz="4" w:space="0" w:color="auto"/>
            </w:tcBorders>
            <w:shd w:val="clear" w:color="000000" w:fill="FFFFFF"/>
            <w:noWrap/>
            <w:vAlign w:val="center"/>
            <w:hideMark/>
          </w:tcPr>
          <w:p w14:paraId="1522DD1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5.36</w:t>
            </w:r>
          </w:p>
        </w:tc>
      </w:tr>
      <w:tr w:rsidR="00BB0BE5" w:rsidRPr="005B3439" w14:paraId="3328A0DB" w14:textId="77777777" w:rsidTr="00EA3E5A">
        <w:trPr>
          <w:trHeight w:val="264"/>
        </w:trPr>
        <w:tc>
          <w:tcPr>
            <w:tcW w:w="401" w:type="dxa"/>
            <w:vMerge/>
            <w:tcBorders>
              <w:top w:val="nil"/>
              <w:left w:val="nil"/>
              <w:bottom w:val="nil"/>
              <w:right w:val="nil"/>
            </w:tcBorders>
            <w:vAlign w:val="center"/>
            <w:hideMark/>
          </w:tcPr>
          <w:p w14:paraId="68E8FEFD"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4D8B1AF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6C96FEA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77B5177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79527B0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3</w:t>
            </w:r>
          </w:p>
        </w:tc>
        <w:tc>
          <w:tcPr>
            <w:tcW w:w="922" w:type="dxa"/>
            <w:tcBorders>
              <w:top w:val="nil"/>
              <w:left w:val="nil"/>
              <w:bottom w:val="single" w:sz="4" w:space="0" w:color="BFBFBF"/>
              <w:right w:val="single" w:sz="4" w:space="0" w:color="BFBFBF"/>
            </w:tcBorders>
            <w:shd w:val="clear" w:color="000000" w:fill="FFFFFF"/>
            <w:noWrap/>
            <w:vAlign w:val="center"/>
            <w:hideMark/>
          </w:tcPr>
          <w:p w14:paraId="6C47E34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27" w:type="dxa"/>
            <w:tcBorders>
              <w:top w:val="nil"/>
              <w:left w:val="nil"/>
              <w:bottom w:val="single" w:sz="4" w:space="0" w:color="BFBFBF"/>
              <w:right w:val="single" w:sz="4" w:space="0" w:color="BFBFBF"/>
            </w:tcBorders>
            <w:shd w:val="clear" w:color="000000" w:fill="FFFFFF"/>
            <w:noWrap/>
            <w:vAlign w:val="center"/>
            <w:hideMark/>
          </w:tcPr>
          <w:p w14:paraId="1CE6621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3</w:t>
            </w:r>
          </w:p>
        </w:tc>
        <w:tc>
          <w:tcPr>
            <w:tcW w:w="704" w:type="dxa"/>
            <w:tcBorders>
              <w:top w:val="nil"/>
              <w:left w:val="nil"/>
              <w:bottom w:val="single" w:sz="4" w:space="0" w:color="BFBFBF"/>
              <w:right w:val="single" w:sz="4" w:space="0" w:color="BFBFBF"/>
            </w:tcBorders>
            <w:shd w:val="clear" w:color="000000" w:fill="FFFFFF"/>
            <w:noWrap/>
            <w:vAlign w:val="center"/>
            <w:hideMark/>
          </w:tcPr>
          <w:p w14:paraId="4D4D398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885" w:type="dxa"/>
            <w:tcBorders>
              <w:top w:val="nil"/>
              <w:left w:val="nil"/>
              <w:bottom w:val="single" w:sz="4" w:space="0" w:color="BFBFBF"/>
              <w:right w:val="single" w:sz="4" w:space="0" w:color="BFBFBF"/>
            </w:tcBorders>
            <w:shd w:val="clear" w:color="000000" w:fill="FFFFFF"/>
            <w:noWrap/>
            <w:vAlign w:val="center"/>
            <w:hideMark/>
          </w:tcPr>
          <w:p w14:paraId="26A607C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6</w:t>
            </w:r>
          </w:p>
        </w:tc>
        <w:tc>
          <w:tcPr>
            <w:tcW w:w="866" w:type="dxa"/>
            <w:tcBorders>
              <w:top w:val="nil"/>
              <w:left w:val="nil"/>
              <w:bottom w:val="single" w:sz="4" w:space="0" w:color="BFBFBF"/>
              <w:right w:val="single" w:sz="4" w:space="0" w:color="BFBFBF"/>
            </w:tcBorders>
            <w:shd w:val="clear" w:color="000000" w:fill="FFFFFF"/>
            <w:noWrap/>
            <w:vAlign w:val="center"/>
            <w:hideMark/>
          </w:tcPr>
          <w:p w14:paraId="4A86300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9</w:t>
            </w:r>
          </w:p>
        </w:tc>
        <w:tc>
          <w:tcPr>
            <w:tcW w:w="815" w:type="dxa"/>
            <w:tcBorders>
              <w:top w:val="nil"/>
              <w:left w:val="nil"/>
              <w:bottom w:val="single" w:sz="4" w:space="0" w:color="BFBFBF"/>
              <w:right w:val="single" w:sz="4" w:space="0" w:color="BFBFBF"/>
            </w:tcBorders>
            <w:shd w:val="clear" w:color="000000" w:fill="FFFFFF"/>
            <w:noWrap/>
            <w:vAlign w:val="center"/>
            <w:hideMark/>
          </w:tcPr>
          <w:p w14:paraId="18EDF76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34" w:type="dxa"/>
            <w:tcBorders>
              <w:top w:val="nil"/>
              <w:left w:val="nil"/>
              <w:bottom w:val="single" w:sz="4" w:space="0" w:color="BFBFBF"/>
              <w:right w:val="single" w:sz="4" w:space="0" w:color="auto"/>
            </w:tcBorders>
            <w:shd w:val="clear" w:color="000000" w:fill="FFFFFF"/>
            <w:noWrap/>
            <w:vAlign w:val="center"/>
            <w:hideMark/>
          </w:tcPr>
          <w:p w14:paraId="7C39095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r>
      <w:tr w:rsidR="00BB0BE5" w:rsidRPr="005B3439" w14:paraId="65FEBA09" w14:textId="77777777" w:rsidTr="00EA3E5A">
        <w:trPr>
          <w:trHeight w:val="264"/>
        </w:trPr>
        <w:tc>
          <w:tcPr>
            <w:tcW w:w="401" w:type="dxa"/>
            <w:vMerge/>
            <w:tcBorders>
              <w:top w:val="nil"/>
              <w:left w:val="nil"/>
              <w:bottom w:val="nil"/>
              <w:right w:val="nil"/>
            </w:tcBorders>
            <w:vAlign w:val="center"/>
            <w:hideMark/>
          </w:tcPr>
          <w:p w14:paraId="38AFBF69"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494EEE6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741D5F7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25E3C42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2DE8CBE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3.00</w:t>
            </w:r>
          </w:p>
        </w:tc>
        <w:tc>
          <w:tcPr>
            <w:tcW w:w="922" w:type="dxa"/>
            <w:tcBorders>
              <w:top w:val="nil"/>
              <w:left w:val="nil"/>
              <w:bottom w:val="single" w:sz="4" w:space="0" w:color="BFBFBF"/>
              <w:right w:val="single" w:sz="4" w:space="0" w:color="BFBFBF"/>
            </w:tcBorders>
            <w:shd w:val="clear" w:color="000000" w:fill="FFFFFF"/>
            <w:noWrap/>
            <w:vAlign w:val="center"/>
            <w:hideMark/>
          </w:tcPr>
          <w:p w14:paraId="56E4596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78</w:t>
            </w:r>
          </w:p>
        </w:tc>
        <w:tc>
          <w:tcPr>
            <w:tcW w:w="927" w:type="dxa"/>
            <w:tcBorders>
              <w:top w:val="nil"/>
              <w:left w:val="nil"/>
              <w:bottom w:val="single" w:sz="4" w:space="0" w:color="BFBFBF"/>
              <w:right w:val="single" w:sz="4" w:space="0" w:color="BFBFBF"/>
            </w:tcBorders>
            <w:shd w:val="clear" w:color="000000" w:fill="FFFFFF"/>
            <w:noWrap/>
            <w:vAlign w:val="center"/>
            <w:hideMark/>
          </w:tcPr>
          <w:p w14:paraId="1146AC7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8</w:t>
            </w:r>
          </w:p>
        </w:tc>
        <w:tc>
          <w:tcPr>
            <w:tcW w:w="704" w:type="dxa"/>
            <w:tcBorders>
              <w:top w:val="nil"/>
              <w:left w:val="nil"/>
              <w:bottom w:val="single" w:sz="4" w:space="0" w:color="BFBFBF"/>
              <w:right w:val="single" w:sz="4" w:space="0" w:color="BFBFBF"/>
            </w:tcBorders>
            <w:shd w:val="clear" w:color="000000" w:fill="FFFFFF"/>
            <w:noWrap/>
            <w:vAlign w:val="center"/>
            <w:hideMark/>
          </w:tcPr>
          <w:p w14:paraId="5F54431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885" w:type="dxa"/>
            <w:tcBorders>
              <w:top w:val="nil"/>
              <w:left w:val="nil"/>
              <w:bottom w:val="single" w:sz="4" w:space="0" w:color="BFBFBF"/>
              <w:right w:val="single" w:sz="4" w:space="0" w:color="BFBFBF"/>
            </w:tcBorders>
            <w:shd w:val="clear" w:color="000000" w:fill="FFFFFF"/>
            <w:noWrap/>
            <w:vAlign w:val="center"/>
            <w:hideMark/>
          </w:tcPr>
          <w:p w14:paraId="3E9E1FE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2.00</w:t>
            </w:r>
          </w:p>
        </w:tc>
        <w:tc>
          <w:tcPr>
            <w:tcW w:w="866" w:type="dxa"/>
            <w:tcBorders>
              <w:top w:val="nil"/>
              <w:left w:val="nil"/>
              <w:bottom w:val="single" w:sz="4" w:space="0" w:color="BFBFBF"/>
              <w:right w:val="single" w:sz="4" w:space="0" w:color="BFBFBF"/>
            </w:tcBorders>
            <w:shd w:val="clear" w:color="000000" w:fill="FFFFFF"/>
            <w:noWrap/>
            <w:vAlign w:val="center"/>
            <w:hideMark/>
          </w:tcPr>
          <w:p w14:paraId="533B696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0</w:t>
            </w:r>
          </w:p>
        </w:tc>
        <w:tc>
          <w:tcPr>
            <w:tcW w:w="815" w:type="dxa"/>
            <w:tcBorders>
              <w:top w:val="nil"/>
              <w:left w:val="nil"/>
              <w:bottom w:val="single" w:sz="4" w:space="0" w:color="BFBFBF"/>
              <w:right w:val="single" w:sz="4" w:space="0" w:color="BFBFBF"/>
            </w:tcBorders>
            <w:shd w:val="clear" w:color="000000" w:fill="FFFFFF"/>
            <w:noWrap/>
            <w:vAlign w:val="center"/>
            <w:hideMark/>
          </w:tcPr>
          <w:p w14:paraId="2947E8B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00</w:t>
            </w:r>
          </w:p>
        </w:tc>
        <w:tc>
          <w:tcPr>
            <w:tcW w:w="834" w:type="dxa"/>
            <w:tcBorders>
              <w:top w:val="nil"/>
              <w:left w:val="nil"/>
              <w:bottom w:val="single" w:sz="4" w:space="0" w:color="BFBFBF"/>
              <w:right w:val="single" w:sz="4" w:space="0" w:color="auto"/>
            </w:tcBorders>
            <w:shd w:val="clear" w:color="000000" w:fill="FFFFFF"/>
            <w:noWrap/>
            <w:vAlign w:val="center"/>
            <w:hideMark/>
          </w:tcPr>
          <w:p w14:paraId="46B6985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9.00</w:t>
            </w:r>
          </w:p>
        </w:tc>
      </w:tr>
      <w:tr w:rsidR="00BB0BE5" w:rsidRPr="005B3439" w14:paraId="742D25EA" w14:textId="77777777" w:rsidTr="00EA3E5A">
        <w:trPr>
          <w:trHeight w:val="264"/>
        </w:trPr>
        <w:tc>
          <w:tcPr>
            <w:tcW w:w="401" w:type="dxa"/>
            <w:vMerge/>
            <w:tcBorders>
              <w:top w:val="nil"/>
              <w:left w:val="nil"/>
              <w:bottom w:val="nil"/>
              <w:right w:val="nil"/>
            </w:tcBorders>
            <w:vAlign w:val="center"/>
            <w:hideMark/>
          </w:tcPr>
          <w:p w14:paraId="7833DE35"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78E0898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59088D4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auto" w:fill="auto"/>
            <w:noWrap/>
            <w:vAlign w:val="center"/>
            <w:hideMark/>
          </w:tcPr>
          <w:p w14:paraId="3821C90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906" w:type="dxa"/>
            <w:tcBorders>
              <w:top w:val="nil"/>
              <w:left w:val="single" w:sz="4" w:space="0" w:color="BFBFBF"/>
              <w:bottom w:val="single" w:sz="4" w:space="0" w:color="auto"/>
              <w:right w:val="single" w:sz="4" w:space="0" w:color="BFBFBF"/>
            </w:tcBorders>
            <w:shd w:val="clear" w:color="000000" w:fill="FFFFFF"/>
            <w:noWrap/>
            <w:vAlign w:val="center"/>
            <w:hideMark/>
          </w:tcPr>
          <w:p w14:paraId="03299CF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4</w:t>
            </w:r>
          </w:p>
        </w:tc>
        <w:tc>
          <w:tcPr>
            <w:tcW w:w="922" w:type="dxa"/>
            <w:tcBorders>
              <w:top w:val="nil"/>
              <w:left w:val="nil"/>
              <w:bottom w:val="single" w:sz="4" w:space="0" w:color="auto"/>
              <w:right w:val="single" w:sz="4" w:space="0" w:color="BFBFBF"/>
            </w:tcBorders>
            <w:shd w:val="clear" w:color="000000" w:fill="FFFFFF"/>
            <w:noWrap/>
            <w:vAlign w:val="center"/>
            <w:hideMark/>
          </w:tcPr>
          <w:p w14:paraId="6E7647A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w:t>
            </w:r>
          </w:p>
        </w:tc>
        <w:tc>
          <w:tcPr>
            <w:tcW w:w="927" w:type="dxa"/>
            <w:tcBorders>
              <w:top w:val="nil"/>
              <w:left w:val="nil"/>
              <w:bottom w:val="single" w:sz="4" w:space="0" w:color="auto"/>
              <w:right w:val="single" w:sz="4" w:space="0" w:color="BFBFBF"/>
            </w:tcBorders>
            <w:shd w:val="clear" w:color="000000" w:fill="FFFFFF"/>
            <w:noWrap/>
            <w:vAlign w:val="center"/>
            <w:hideMark/>
          </w:tcPr>
          <w:p w14:paraId="4AA8A34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w:t>
            </w:r>
          </w:p>
        </w:tc>
        <w:tc>
          <w:tcPr>
            <w:tcW w:w="704" w:type="dxa"/>
            <w:tcBorders>
              <w:top w:val="nil"/>
              <w:left w:val="nil"/>
              <w:bottom w:val="single" w:sz="4" w:space="0" w:color="auto"/>
              <w:right w:val="single" w:sz="4" w:space="0" w:color="BFBFBF"/>
            </w:tcBorders>
            <w:shd w:val="clear" w:color="000000" w:fill="FFFFFF"/>
            <w:noWrap/>
            <w:vAlign w:val="center"/>
            <w:hideMark/>
          </w:tcPr>
          <w:p w14:paraId="428D774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w:t>
            </w:r>
          </w:p>
        </w:tc>
        <w:tc>
          <w:tcPr>
            <w:tcW w:w="885" w:type="dxa"/>
            <w:tcBorders>
              <w:top w:val="nil"/>
              <w:left w:val="nil"/>
              <w:bottom w:val="single" w:sz="4" w:space="0" w:color="auto"/>
              <w:right w:val="single" w:sz="4" w:space="0" w:color="BFBFBF"/>
            </w:tcBorders>
            <w:shd w:val="clear" w:color="000000" w:fill="FFFFFF"/>
            <w:noWrap/>
            <w:vAlign w:val="center"/>
            <w:hideMark/>
          </w:tcPr>
          <w:p w14:paraId="48266C8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w:t>
            </w:r>
          </w:p>
        </w:tc>
        <w:tc>
          <w:tcPr>
            <w:tcW w:w="866" w:type="dxa"/>
            <w:tcBorders>
              <w:top w:val="nil"/>
              <w:left w:val="nil"/>
              <w:bottom w:val="single" w:sz="4" w:space="0" w:color="auto"/>
              <w:right w:val="single" w:sz="4" w:space="0" w:color="BFBFBF"/>
            </w:tcBorders>
            <w:shd w:val="clear" w:color="000000" w:fill="FFFFFF"/>
            <w:noWrap/>
            <w:vAlign w:val="center"/>
            <w:hideMark/>
          </w:tcPr>
          <w:p w14:paraId="051E9A0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w:t>
            </w:r>
          </w:p>
        </w:tc>
        <w:tc>
          <w:tcPr>
            <w:tcW w:w="815" w:type="dxa"/>
            <w:tcBorders>
              <w:top w:val="nil"/>
              <w:left w:val="nil"/>
              <w:bottom w:val="single" w:sz="4" w:space="0" w:color="auto"/>
              <w:right w:val="single" w:sz="4" w:space="0" w:color="BFBFBF"/>
            </w:tcBorders>
            <w:shd w:val="clear" w:color="000000" w:fill="FFFFFF"/>
            <w:noWrap/>
            <w:vAlign w:val="center"/>
            <w:hideMark/>
          </w:tcPr>
          <w:p w14:paraId="0207418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w:t>
            </w:r>
          </w:p>
        </w:tc>
        <w:tc>
          <w:tcPr>
            <w:tcW w:w="834" w:type="dxa"/>
            <w:tcBorders>
              <w:top w:val="nil"/>
              <w:left w:val="nil"/>
              <w:bottom w:val="single" w:sz="4" w:space="0" w:color="auto"/>
              <w:right w:val="single" w:sz="4" w:space="0" w:color="auto"/>
            </w:tcBorders>
            <w:shd w:val="clear" w:color="000000" w:fill="FFFFFF"/>
            <w:noWrap/>
            <w:vAlign w:val="center"/>
            <w:hideMark/>
          </w:tcPr>
          <w:p w14:paraId="6B6A9D9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w:t>
            </w:r>
          </w:p>
        </w:tc>
      </w:tr>
      <w:tr w:rsidR="00BB0BE5" w:rsidRPr="005B3439" w14:paraId="0BBA7DB3" w14:textId="77777777" w:rsidTr="00EA3E5A">
        <w:trPr>
          <w:trHeight w:val="255"/>
        </w:trPr>
        <w:tc>
          <w:tcPr>
            <w:tcW w:w="401" w:type="dxa"/>
            <w:vMerge/>
            <w:tcBorders>
              <w:top w:val="nil"/>
              <w:left w:val="nil"/>
              <w:bottom w:val="nil"/>
              <w:right w:val="nil"/>
            </w:tcBorders>
            <w:vAlign w:val="center"/>
            <w:hideMark/>
          </w:tcPr>
          <w:p w14:paraId="0314746D"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42C33B29" w14:textId="6233C1D6"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17"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56C16B4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4</w:t>
            </w:r>
          </w:p>
        </w:tc>
        <w:tc>
          <w:tcPr>
            <w:tcW w:w="745" w:type="dxa"/>
            <w:tcBorders>
              <w:top w:val="nil"/>
              <w:left w:val="nil"/>
              <w:bottom w:val="single" w:sz="4" w:space="0" w:color="BFBFBF"/>
              <w:right w:val="single" w:sz="4" w:space="0" w:color="auto"/>
            </w:tcBorders>
            <w:shd w:val="clear" w:color="000000" w:fill="D9D9D9"/>
            <w:noWrap/>
            <w:vAlign w:val="center"/>
            <w:hideMark/>
          </w:tcPr>
          <w:p w14:paraId="553CD23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195A536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42</w:t>
            </w:r>
          </w:p>
        </w:tc>
        <w:tc>
          <w:tcPr>
            <w:tcW w:w="922" w:type="dxa"/>
            <w:tcBorders>
              <w:top w:val="nil"/>
              <w:left w:val="nil"/>
              <w:bottom w:val="single" w:sz="4" w:space="0" w:color="BFBFBF"/>
              <w:right w:val="single" w:sz="4" w:space="0" w:color="BFBFBF"/>
            </w:tcBorders>
            <w:shd w:val="clear" w:color="000000" w:fill="D9D9D9"/>
            <w:noWrap/>
            <w:vAlign w:val="center"/>
            <w:hideMark/>
          </w:tcPr>
          <w:p w14:paraId="393DE60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7</w:t>
            </w:r>
          </w:p>
        </w:tc>
        <w:tc>
          <w:tcPr>
            <w:tcW w:w="927" w:type="dxa"/>
            <w:tcBorders>
              <w:top w:val="nil"/>
              <w:left w:val="nil"/>
              <w:bottom w:val="single" w:sz="4" w:space="0" w:color="BFBFBF"/>
              <w:right w:val="single" w:sz="4" w:space="0" w:color="BFBFBF"/>
            </w:tcBorders>
            <w:shd w:val="clear" w:color="000000" w:fill="D9D9D9"/>
            <w:noWrap/>
            <w:vAlign w:val="center"/>
            <w:hideMark/>
          </w:tcPr>
          <w:p w14:paraId="16ADF44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1</w:t>
            </w:r>
          </w:p>
        </w:tc>
        <w:tc>
          <w:tcPr>
            <w:tcW w:w="704" w:type="dxa"/>
            <w:tcBorders>
              <w:top w:val="nil"/>
              <w:left w:val="nil"/>
              <w:bottom w:val="single" w:sz="4" w:space="0" w:color="BFBFBF"/>
              <w:right w:val="single" w:sz="4" w:space="0" w:color="BFBFBF"/>
            </w:tcBorders>
            <w:shd w:val="clear" w:color="000000" w:fill="D9D9D9"/>
            <w:noWrap/>
            <w:vAlign w:val="center"/>
            <w:hideMark/>
          </w:tcPr>
          <w:p w14:paraId="2A80426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67</w:t>
            </w:r>
          </w:p>
        </w:tc>
        <w:tc>
          <w:tcPr>
            <w:tcW w:w="885" w:type="dxa"/>
            <w:tcBorders>
              <w:top w:val="nil"/>
              <w:left w:val="nil"/>
              <w:bottom w:val="single" w:sz="4" w:space="0" w:color="BFBFBF"/>
              <w:right w:val="single" w:sz="4" w:space="0" w:color="BFBFBF"/>
            </w:tcBorders>
            <w:shd w:val="clear" w:color="000000" w:fill="D9D9D9"/>
            <w:noWrap/>
            <w:vAlign w:val="center"/>
            <w:hideMark/>
          </w:tcPr>
          <w:p w14:paraId="1580F6C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50</w:t>
            </w:r>
          </w:p>
        </w:tc>
        <w:tc>
          <w:tcPr>
            <w:tcW w:w="866" w:type="dxa"/>
            <w:tcBorders>
              <w:top w:val="nil"/>
              <w:left w:val="nil"/>
              <w:bottom w:val="single" w:sz="4" w:space="0" w:color="BFBFBF"/>
              <w:right w:val="single" w:sz="4" w:space="0" w:color="BFBFBF"/>
            </w:tcBorders>
            <w:shd w:val="clear" w:color="000000" w:fill="D9D9D9"/>
            <w:noWrap/>
            <w:vAlign w:val="center"/>
            <w:hideMark/>
          </w:tcPr>
          <w:p w14:paraId="0F8856C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9</w:t>
            </w:r>
          </w:p>
        </w:tc>
        <w:tc>
          <w:tcPr>
            <w:tcW w:w="815" w:type="dxa"/>
            <w:tcBorders>
              <w:top w:val="nil"/>
              <w:left w:val="nil"/>
              <w:bottom w:val="single" w:sz="4" w:space="0" w:color="BFBFBF"/>
              <w:right w:val="single" w:sz="4" w:space="0" w:color="BFBFBF"/>
            </w:tcBorders>
            <w:shd w:val="clear" w:color="000000" w:fill="D9D9D9"/>
            <w:noWrap/>
            <w:vAlign w:val="center"/>
            <w:hideMark/>
          </w:tcPr>
          <w:p w14:paraId="7C7627B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98</w:t>
            </w:r>
          </w:p>
        </w:tc>
        <w:tc>
          <w:tcPr>
            <w:tcW w:w="834" w:type="dxa"/>
            <w:tcBorders>
              <w:top w:val="nil"/>
              <w:left w:val="nil"/>
              <w:bottom w:val="single" w:sz="4" w:space="0" w:color="BFBFBF"/>
              <w:right w:val="single" w:sz="4" w:space="0" w:color="auto"/>
            </w:tcBorders>
            <w:shd w:val="clear" w:color="000000" w:fill="D9D9D9"/>
            <w:noWrap/>
            <w:vAlign w:val="center"/>
            <w:hideMark/>
          </w:tcPr>
          <w:p w14:paraId="5BDEC1B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85</w:t>
            </w:r>
          </w:p>
        </w:tc>
      </w:tr>
      <w:tr w:rsidR="00BB0BE5" w:rsidRPr="005B3439" w14:paraId="5D8C81EE" w14:textId="77777777" w:rsidTr="00EA3E5A">
        <w:trPr>
          <w:trHeight w:val="264"/>
        </w:trPr>
        <w:tc>
          <w:tcPr>
            <w:tcW w:w="401" w:type="dxa"/>
            <w:vMerge/>
            <w:tcBorders>
              <w:top w:val="nil"/>
              <w:left w:val="nil"/>
              <w:bottom w:val="nil"/>
              <w:right w:val="nil"/>
            </w:tcBorders>
            <w:vAlign w:val="center"/>
            <w:hideMark/>
          </w:tcPr>
          <w:p w14:paraId="0C74E4F1"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7B7FABC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6BED839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11DD848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7A321F0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95</w:t>
            </w:r>
          </w:p>
        </w:tc>
        <w:tc>
          <w:tcPr>
            <w:tcW w:w="922" w:type="dxa"/>
            <w:tcBorders>
              <w:top w:val="nil"/>
              <w:left w:val="nil"/>
              <w:bottom w:val="single" w:sz="4" w:space="0" w:color="BFBFBF"/>
              <w:right w:val="single" w:sz="4" w:space="0" w:color="BFBFBF"/>
            </w:tcBorders>
            <w:shd w:val="clear" w:color="000000" w:fill="D9D9D9"/>
            <w:noWrap/>
            <w:vAlign w:val="center"/>
            <w:hideMark/>
          </w:tcPr>
          <w:p w14:paraId="6FDE717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4</w:t>
            </w:r>
          </w:p>
        </w:tc>
        <w:tc>
          <w:tcPr>
            <w:tcW w:w="927" w:type="dxa"/>
            <w:tcBorders>
              <w:top w:val="nil"/>
              <w:left w:val="nil"/>
              <w:bottom w:val="single" w:sz="4" w:space="0" w:color="BFBFBF"/>
              <w:right w:val="single" w:sz="4" w:space="0" w:color="BFBFBF"/>
            </w:tcBorders>
            <w:shd w:val="clear" w:color="000000" w:fill="D9D9D9"/>
            <w:noWrap/>
            <w:vAlign w:val="center"/>
            <w:hideMark/>
          </w:tcPr>
          <w:p w14:paraId="43B4D01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2</w:t>
            </w:r>
          </w:p>
        </w:tc>
        <w:tc>
          <w:tcPr>
            <w:tcW w:w="704" w:type="dxa"/>
            <w:tcBorders>
              <w:top w:val="nil"/>
              <w:left w:val="nil"/>
              <w:bottom w:val="single" w:sz="4" w:space="0" w:color="BFBFBF"/>
              <w:right w:val="single" w:sz="4" w:space="0" w:color="BFBFBF"/>
            </w:tcBorders>
            <w:shd w:val="clear" w:color="000000" w:fill="D9D9D9"/>
            <w:noWrap/>
            <w:vAlign w:val="center"/>
            <w:hideMark/>
          </w:tcPr>
          <w:p w14:paraId="0AA073D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5</w:t>
            </w:r>
          </w:p>
        </w:tc>
        <w:tc>
          <w:tcPr>
            <w:tcW w:w="885" w:type="dxa"/>
            <w:tcBorders>
              <w:top w:val="nil"/>
              <w:left w:val="nil"/>
              <w:bottom w:val="single" w:sz="4" w:space="0" w:color="BFBFBF"/>
              <w:right w:val="single" w:sz="4" w:space="0" w:color="BFBFBF"/>
            </w:tcBorders>
            <w:shd w:val="clear" w:color="000000" w:fill="D9D9D9"/>
            <w:noWrap/>
            <w:vAlign w:val="center"/>
            <w:hideMark/>
          </w:tcPr>
          <w:p w14:paraId="4889361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65</w:t>
            </w:r>
          </w:p>
        </w:tc>
        <w:tc>
          <w:tcPr>
            <w:tcW w:w="866" w:type="dxa"/>
            <w:tcBorders>
              <w:top w:val="nil"/>
              <w:left w:val="nil"/>
              <w:bottom w:val="single" w:sz="4" w:space="0" w:color="BFBFBF"/>
              <w:right w:val="single" w:sz="4" w:space="0" w:color="BFBFBF"/>
            </w:tcBorders>
            <w:shd w:val="clear" w:color="000000" w:fill="D9D9D9"/>
            <w:noWrap/>
            <w:vAlign w:val="center"/>
            <w:hideMark/>
          </w:tcPr>
          <w:p w14:paraId="52EC8CD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7</w:t>
            </w:r>
          </w:p>
        </w:tc>
        <w:tc>
          <w:tcPr>
            <w:tcW w:w="815" w:type="dxa"/>
            <w:tcBorders>
              <w:top w:val="nil"/>
              <w:left w:val="nil"/>
              <w:bottom w:val="single" w:sz="4" w:space="0" w:color="BFBFBF"/>
              <w:right w:val="single" w:sz="4" w:space="0" w:color="BFBFBF"/>
            </w:tcBorders>
            <w:shd w:val="clear" w:color="000000" w:fill="D9D9D9"/>
            <w:noWrap/>
            <w:vAlign w:val="center"/>
            <w:hideMark/>
          </w:tcPr>
          <w:p w14:paraId="57E3B2F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71</w:t>
            </w:r>
          </w:p>
        </w:tc>
        <w:tc>
          <w:tcPr>
            <w:tcW w:w="834" w:type="dxa"/>
            <w:tcBorders>
              <w:top w:val="nil"/>
              <w:left w:val="nil"/>
              <w:bottom w:val="single" w:sz="4" w:space="0" w:color="BFBFBF"/>
              <w:right w:val="single" w:sz="4" w:space="0" w:color="auto"/>
            </w:tcBorders>
            <w:shd w:val="clear" w:color="000000" w:fill="D9D9D9"/>
            <w:noWrap/>
            <w:vAlign w:val="center"/>
            <w:hideMark/>
          </w:tcPr>
          <w:p w14:paraId="5555F45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16</w:t>
            </w:r>
          </w:p>
        </w:tc>
      </w:tr>
      <w:tr w:rsidR="00BB0BE5" w:rsidRPr="005B3439" w14:paraId="2E359722" w14:textId="77777777" w:rsidTr="00EA3E5A">
        <w:trPr>
          <w:trHeight w:val="264"/>
        </w:trPr>
        <w:tc>
          <w:tcPr>
            <w:tcW w:w="401" w:type="dxa"/>
            <w:vMerge/>
            <w:tcBorders>
              <w:top w:val="nil"/>
              <w:left w:val="nil"/>
              <w:bottom w:val="nil"/>
              <w:right w:val="nil"/>
            </w:tcBorders>
            <w:vAlign w:val="center"/>
            <w:hideMark/>
          </w:tcPr>
          <w:p w14:paraId="726161BF"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1CEFD7D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383946A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08592B5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5FDFC5C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6</w:t>
            </w:r>
          </w:p>
        </w:tc>
        <w:tc>
          <w:tcPr>
            <w:tcW w:w="922" w:type="dxa"/>
            <w:tcBorders>
              <w:top w:val="nil"/>
              <w:left w:val="nil"/>
              <w:bottom w:val="single" w:sz="4" w:space="0" w:color="BFBFBF"/>
              <w:right w:val="single" w:sz="4" w:space="0" w:color="BFBFBF"/>
            </w:tcBorders>
            <w:shd w:val="clear" w:color="000000" w:fill="D9D9D9"/>
            <w:noWrap/>
            <w:vAlign w:val="center"/>
            <w:hideMark/>
          </w:tcPr>
          <w:p w14:paraId="26B326B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5</w:t>
            </w:r>
          </w:p>
        </w:tc>
        <w:tc>
          <w:tcPr>
            <w:tcW w:w="927" w:type="dxa"/>
            <w:tcBorders>
              <w:top w:val="nil"/>
              <w:left w:val="nil"/>
              <w:bottom w:val="single" w:sz="4" w:space="0" w:color="BFBFBF"/>
              <w:right w:val="single" w:sz="4" w:space="0" w:color="BFBFBF"/>
            </w:tcBorders>
            <w:shd w:val="clear" w:color="000000" w:fill="D9D9D9"/>
            <w:noWrap/>
            <w:vAlign w:val="center"/>
            <w:hideMark/>
          </w:tcPr>
          <w:p w14:paraId="41E199B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9</w:t>
            </w:r>
          </w:p>
        </w:tc>
        <w:tc>
          <w:tcPr>
            <w:tcW w:w="704" w:type="dxa"/>
            <w:tcBorders>
              <w:top w:val="nil"/>
              <w:left w:val="nil"/>
              <w:bottom w:val="single" w:sz="4" w:space="0" w:color="BFBFBF"/>
              <w:right w:val="single" w:sz="4" w:space="0" w:color="BFBFBF"/>
            </w:tcBorders>
            <w:shd w:val="clear" w:color="000000" w:fill="D9D9D9"/>
            <w:noWrap/>
            <w:vAlign w:val="center"/>
            <w:hideMark/>
          </w:tcPr>
          <w:p w14:paraId="06D1F94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885" w:type="dxa"/>
            <w:tcBorders>
              <w:top w:val="nil"/>
              <w:left w:val="nil"/>
              <w:bottom w:val="single" w:sz="4" w:space="0" w:color="BFBFBF"/>
              <w:right w:val="single" w:sz="4" w:space="0" w:color="BFBFBF"/>
            </w:tcBorders>
            <w:shd w:val="clear" w:color="000000" w:fill="D9D9D9"/>
            <w:noWrap/>
            <w:vAlign w:val="center"/>
            <w:hideMark/>
          </w:tcPr>
          <w:p w14:paraId="405450A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6</w:t>
            </w:r>
          </w:p>
        </w:tc>
        <w:tc>
          <w:tcPr>
            <w:tcW w:w="866" w:type="dxa"/>
            <w:tcBorders>
              <w:top w:val="nil"/>
              <w:left w:val="nil"/>
              <w:bottom w:val="single" w:sz="4" w:space="0" w:color="BFBFBF"/>
              <w:right w:val="single" w:sz="4" w:space="0" w:color="BFBFBF"/>
            </w:tcBorders>
            <w:shd w:val="clear" w:color="000000" w:fill="D9D9D9"/>
            <w:noWrap/>
            <w:vAlign w:val="center"/>
            <w:hideMark/>
          </w:tcPr>
          <w:p w14:paraId="7DA65A1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9</w:t>
            </w:r>
          </w:p>
        </w:tc>
        <w:tc>
          <w:tcPr>
            <w:tcW w:w="815" w:type="dxa"/>
            <w:tcBorders>
              <w:top w:val="nil"/>
              <w:left w:val="nil"/>
              <w:bottom w:val="single" w:sz="4" w:space="0" w:color="BFBFBF"/>
              <w:right w:val="single" w:sz="4" w:space="0" w:color="BFBFBF"/>
            </w:tcBorders>
            <w:shd w:val="clear" w:color="000000" w:fill="D9D9D9"/>
            <w:noWrap/>
            <w:vAlign w:val="center"/>
            <w:hideMark/>
          </w:tcPr>
          <w:p w14:paraId="71DC607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3</w:t>
            </w:r>
          </w:p>
        </w:tc>
        <w:tc>
          <w:tcPr>
            <w:tcW w:w="834" w:type="dxa"/>
            <w:tcBorders>
              <w:top w:val="nil"/>
              <w:left w:val="nil"/>
              <w:bottom w:val="single" w:sz="4" w:space="0" w:color="BFBFBF"/>
              <w:right w:val="single" w:sz="4" w:space="0" w:color="auto"/>
            </w:tcBorders>
            <w:shd w:val="clear" w:color="000000" w:fill="D9D9D9"/>
            <w:noWrap/>
            <w:vAlign w:val="center"/>
            <w:hideMark/>
          </w:tcPr>
          <w:p w14:paraId="2E6D327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00</w:t>
            </w:r>
          </w:p>
        </w:tc>
      </w:tr>
      <w:tr w:rsidR="00BB0BE5" w:rsidRPr="005B3439" w14:paraId="5EB2FAA5" w14:textId="77777777" w:rsidTr="00EA3E5A">
        <w:trPr>
          <w:trHeight w:val="264"/>
        </w:trPr>
        <w:tc>
          <w:tcPr>
            <w:tcW w:w="401" w:type="dxa"/>
            <w:vMerge/>
            <w:tcBorders>
              <w:top w:val="nil"/>
              <w:left w:val="nil"/>
              <w:bottom w:val="nil"/>
              <w:right w:val="nil"/>
            </w:tcBorders>
            <w:vAlign w:val="center"/>
            <w:hideMark/>
          </w:tcPr>
          <w:p w14:paraId="58F3CB04"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1BC0463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3A52D68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16FC6FA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6D55250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00</w:t>
            </w:r>
          </w:p>
        </w:tc>
        <w:tc>
          <w:tcPr>
            <w:tcW w:w="922" w:type="dxa"/>
            <w:tcBorders>
              <w:top w:val="nil"/>
              <w:left w:val="nil"/>
              <w:bottom w:val="single" w:sz="4" w:space="0" w:color="BFBFBF"/>
              <w:right w:val="single" w:sz="4" w:space="0" w:color="BFBFBF"/>
            </w:tcBorders>
            <w:shd w:val="clear" w:color="000000" w:fill="D9D9D9"/>
            <w:noWrap/>
            <w:vAlign w:val="center"/>
            <w:hideMark/>
          </w:tcPr>
          <w:p w14:paraId="7679531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8</w:t>
            </w:r>
          </w:p>
        </w:tc>
        <w:tc>
          <w:tcPr>
            <w:tcW w:w="927" w:type="dxa"/>
            <w:tcBorders>
              <w:top w:val="nil"/>
              <w:left w:val="nil"/>
              <w:bottom w:val="single" w:sz="4" w:space="0" w:color="BFBFBF"/>
              <w:right w:val="single" w:sz="4" w:space="0" w:color="BFBFBF"/>
            </w:tcBorders>
            <w:shd w:val="clear" w:color="000000" w:fill="D9D9D9"/>
            <w:noWrap/>
            <w:vAlign w:val="center"/>
            <w:hideMark/>
          </w:tcPr>
          <w:p w14:paraId="27751DA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4</w:t>
            </w:r>
          </w:p>
        </w:tc>
        <w:tc>
          <w:tcPr>
            <w:tcW w:w="704" w:type="dxa"/>
            <w:tcBorders>
              <w:top w:val="nil"/>
              <w:left w:val="nil"/>
              <w:bottom w:val="single" w:sz="4" w:space="0" w:color="BFBFBF"/>
              <w:right w:val="single" w:sz="4" w:space="0" w:color="BFBFBF"/>
            </w:tcBorders>
            <w:shd w:val="clear" w:color="000000" w:fill="D9D9D9"/>
            <w:noWrap/>
            <w:vAlign w:val="center"/>
            <w:hideMark/>
          </w:tcPr>
          <w:p w14:paraId="52FE6A9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885" w:type="dxa"/>
            <w:tcBorders>
              <w:top w:val="nil"/>
              <w:left w:val="nil"/>
              <w:bottom w:val="single" w:sz="4" w:space="0" w:color="BFBFBF"/>
              <w:right w:val="single" w:sz="4" w:space="0" w:color="BFBFBF"/>
            </w:tcBorders>
            <w:shd w:val="clear" w:color="000000" w:fill="D9D9D9"/>
            <w:noWrap/>
            <w:vAlign w:val="center"/>
            <w:hideMark/>
          </w:tcPr>
          <w:p w14:paraId="054C69D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56</w:t>
            </w:r>
          </w:p>
        </w:tc>
        <w:tc>
          <w:tcPr>
            <w:tcW w:w="866" w:type="dxa"/>
            <w:tcBorders>
              <w:top w:val="nil"/>
              <w:left w:val="nil"/>
              <w:bottom w:val="single" w:sz="4" w:space="0" w:color="BFBFBF"/>
              <w:right w:val="single" w:sz="4" w:space="0" w:color="BFBFBF"/>
            </w:tcBorders>
            <w:shd w:val="clear" w:color="000000" w:fill="D9D9D9"/>
            <w:noWrap/>
            <w:vAlign w:val="center"/>
            <w:hideMark/>
          </w:tcPr>
          <w:p w14:paraId="5F862DE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92</w:t>
            </w:r>
          </w:p>
        </w:tc>
        <w:tc>
          <w:tcPr>
            <w:tcW w:w="815" w:type="dxa"/>
            <w:tcBorders>
              <w:top w:val="nil"/>
              <w:left w:val="nil"/>
              <w:bottom w:val="single" w:sz="4" w:space="0" w:color="BFBFBF"/>
              <w:right w:val="single" w:sz="4" w:space="0" w:color="BFBFBF"/>
            </w:tcBorders>
            <w:shd w:val="clear" w:color="000000" w:fill="D9D9D9"/>
            <w:noWrap/>
            <w:vAlign w:val="center"/>
            <w:hideMark/>
          </w:tcPr>
          <w:p w14:paraId="399C095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70</w:t>
            </w:r>
          </w:p>
        </w:tc>
        <w:tc>
          <w:tcPr>
            <w:tcW w:w="834" w:type="dxa"/>
            <w:tcBorders>
              <w:top w:val="nil"/>
              <w:left w:val="nil"/>
              <w:bottom w:val="single" w:sz="4" w:space="0" w:color="BFBFBF"/>
              <w:right w:val="single" w:sz="4" w:space="0" w:color="auto"/>
            </w:tcBorders>
            <w:shd w:val="clear" w:color="000000" w:fill="D9D9D9"/>
            <w:noWrap/>
            <w:vAlign w:val="center"/>
            <w:hideMark/>
          </w:tcPr>
          <w:p w14:paraId="321EB28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6.70</w:t>
            </w:r>
          </w:p>
        </w:tc>
      </w:tr>
      <w:tr w:rsidR="00BB0BE5" w:rsidRPr="005B3439" w14:paraId="19755F57" w14:textId="77777777" w:rsidTr="00EA3E5A">
        <w:trPr>
          <w:trHeight w:val="264"/>
        </w:trPr>
        <w:tc>
          <w:tcPr>
            <w:tcW w:w="401" w:type="dxa"/>
            <w:vMerge/>
            <w:tcBorders>
              <w:top w:val="nil"/>
              <w:left w:val="nil"/>
              <w:bottom w:val="nil"/>
              <w:right w:val="nil"/>
            </w:tcBorders>
            <w:vAlign w:val="center"/>
            <w:hideMark/>
          </w:tcPr>
          <w:p w14:paraId="1346687B"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0F22F6A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4B5E02F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000000" w:fill="D9D9D9"/>
            <w:noWrap/>
            <w:vAlign w:val="center"/>
            <w:hideMark/>
          </w:tcPr>
          <w:p w14:paraId="70A4BFC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906" w:type="dxa"/>
            <w:tcBorders>
              <w:top w:val="nil"/>
              <w:left w:val="single" w:sz="4" w:space="0" w:color="BFBFBF"/>
              <w:bottom w:val="single" w:sz="4" w:space="0" w:color="auto"/>
              <w:right w:val="single" w:sz="4" w:space="0" w:color="BFBFBF"/>
            </w:tcBorders>
            <w:shd w:val="clear" w:color="000000" w:fill="D9D9D9"/>
            <w:noWrap/>
            <w:vAlign w:val="center"/>
            <w:hideMark/>
          </w:tcPr>
          <w:p w14:paraId="7B5F284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922" w:type="dxa"/>
            <w:tcBorders>
              <w:top w:val="nil"/>
              <w:left w:val="nil"/>
              <w:bottom w:val="single" w:sz="4" w:space="0" w:color="auto"/>
              <w:right w:val="single" w:sz="4" w:space="0" w:color="BFBFBF"/>
            </w:tcBorders>
            <w:shd w:val="clear" w:color="000000" w:fill="D9D9D9"/>
            <w:noWrap/>
            <w:vAlign w:val="center"/>
            <w:hideMark/>
          </w:tcPr>
          <w:p w14:paraId="0C9877D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927" w:type="dxa"/>
            <w:tcBorders>
              <w:top w:val="nil"/>
              <w:left w:val="nil"/>
              <w:bottom w:val="single" w:sz="4" w:space="0" w:color="auto"/>
              <w:right w:val="single" w:sz="4" w:space="0" w:color="BFBFBF"/>
            </w:tcBorders>
            <w:shd w:val="clear" w:color="000000" w:fill="D9D9D9"/>
            <w:noWrap/>
            <w:vAlign w:val="center"/>
            <w:hideMark/>
          </w:tcPr>
          <w:p w14:paraId="503B5E4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704" w:type="dxa"/>
            <w:tcBorders>
              <w:top w:val="nil"/>
              <w:left w:val="nil"/>
              <w:bottom w:val="single" w:sz="4" w:space="0" w:color="auto"/>
              <w:right w:val="single" w:sz="4" w:space="0" w:color="BFBFBF"/>
            </w:tcBorders>
            <w:shd w:val="clear" w:color="000000" w:fill="D9D9D9"/>
            <w:noWrap/>
            <w:vAlign w:val="center"/>
            <w:hideMark/>
          </w:tcPr>
          <w:p w14:paraId="109CD9C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885" w:type="dxa"/>
            <w:tcBorders>
              <w:top w:val="nil"/>
              <w:left w:val="nil"/>
              <w:bottom w:val="single" w:sz="4" w:space="0" w:color="auto"/>
              <w:right w:val="single" w:sz="4" w:space="0" w:color="BFBFBF"/>
            </w:tcBorders>
            <w:shd w:val="clear" w:color="000000" w:fill="D9D9D9"/>
            <w:noWrap/>
            <w:vAlign w:val="center"/>
            <w:hideMark/>
          </w:tcPr>
          <w:p w14:paraId="6C5C920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866" w:type="dxa"/>
            <w:tcBorders>
              <w:top w:val="nil"/>
              <w:left w:val="nil"/>
              <w:bottom w:val="single" w:sz="4" w:space="0" w:color="auto"/>
              <w:right w:val="single" w:sz="4" w:space="0" w:color="BFBFBF"/>
            </w:tcBorders>
            <w:shd w:val="clear" w:color="000000" w:fill="D9D9D9"/>
            <w:noWrap/>
            <w:vAlign w:val="center"/>
            <w:hideMark/>
          </w:tcPr>
          <w:p w14:paraId="365AB00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815" w:type="dxa"/>
            <w:tcBorders>
              <w:top w:val="nil"/>
              <w:left w:val="nil"/>
              <w:bottom w:val="single" w:sz="4" w:space="0" w:color="auto"/>
              <w:right w:val="single" w:sz="4" w:space="0" w:color="BFBFBF"/>
            </w:tcBorders>
            <w:shd w:val="clear" w:color="000000" w:fill="D9D9D9"/>
            <w:noWrap/>
            <w:vAlign w:val="center"/>
            <w:hideMark/>
          </w:tcPr>
          <w:p w14:paraId="501F805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834" w:type="dxa"/>
            <w:tcBorders>
              <w:top w:val="nil"/>
              <w:left w:val="nil"/>
              <w:bottom w:val="single" w:sz="4" w:space="0" w:color="auto"/>
              <w:right w:val="single" w:sz="4" w:space="0" w:color="auto"/>
            </w:tcBorders>
            <w:shd w:val="clear" w:color="000000" w:fill="D9D9D9"/>
            <w:noWrap/>
            <w:vAlign w:val="center"/>
            <w:hideMark/>
          </w:tcPr>
          <w:p w14:paraId="638C53B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r>
      <w:tr w:rsidR="00BB0BE5" w:rsidRPr="005B3439" w14:paraId="5FA4A936" w14:textId="77777777" w:rsidTr="00EA3E5A">
        <w:trPr>
          <w:trHeight w:val="255"/>
        </w:trPr>
        <w:tc>
          <w:tcPr>
            <w:tcW w:w="401" w:type="dxa"/>
            <w:vMerge/>
            <w:tcBorders>
              <w:top w:val="nil"/>
              <w:left w:val="nil"/>
              <w:bottom w:val="nil"/>
              <w:right w:val="nil"/>
            </w:tcBorders>
            <w:vAlign w:val="center"/>
            <w:hideMark/>
          </w:tcPr>
          <w:p w14:paraId="46D752BD"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4D8DF71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1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A4D5D2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P</w:t>
            </w:r>
          </w:p>
        </w:tc>
        <w:tc>
          <w:tcPr>
            <w:tcW w:w="745" w:type="dxa"/>
            <w:tcBorders>
              <w:top w:val="nil"/>
              <w:left w:val="nil"/>
              <w:bottom w:val="single" w:sz="4" w:space="0" w:color="BFBFBF"/>
              <w:right w:val="single" w:sz="4" w:space="0" w:color="auto"/>
            </w:tcBorders>
            <w:shd w:val="clear" w:color="auto" w:fill="auto"/>
            <w:noWrap/>
            <w:vAlign w:val="center"/>
            <w:hideMark/>
          </w:tcPr>
          <w:p w14:paraId="64FAE67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906"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08698DB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80</w:t>
            </w:r>
          </w:p>
        </w:tc>
        <w:tc>
          <w:tcPr>
            <w:tcW w:w="922" w:type="dxa"/>
            <w:tcBorders>
              <w:top w:val="single" w:sz="4" w:space="0" w:color="BFBFBF"/>
              <w:left w:val="nil"/>
              <w:bottom w:val="single" w:sz="4" w:space="0" w:color="BFBFBF"/>
              <w:right w:val="single" w:sz="4" w:space="0" w:color="BFBFBF"/>
            </w:tcBorders>
            <w:shd w:val="clear" w:color="000000" w:fill="FFFFFF"/>
            <w:noWrap/>
            <w:vAlign w:val="center"/>
            <w:hideMark/>
          </w:tcPr>
          <w:p w14:paraId="546EC82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5</w:t>
            </w:r>
          </w:p>
        </w:tc>
        <w:tc>
          <w:tcPr>
            <w:tcW w:w="927" w:type="dxa"/>
            <w:tcBorders>
              <w:top w:val="nil"/>
              <w:left w:val="nil"/>
              <w:bottom w:val="nil"/>
              <w:right w:val="nil"/>
            </w:tcBorders>
            <w:shd w:val="clear" w:color="auto" w:fill="auto"/>
            <w:noWrap/>
            <w:vAlign w:val="center"/>
            <w:hideMark/>
          </w:tcPr>
          <w:p w14:paraId="390140C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4</w:t>
            </w:r>
          </w:p>
        </w:tc>
        <w:tc>
          <w:tcPr>
            <w:tcW w:w="704"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001E1BF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4</w:t>
            </w:r>
          </w:p>
        </w:tc>
        <w:tc>
          <w:tcPr>
            <w:tcW w:w="885" w:type="dxa"/>
            <w:tcBorders>
              <w:top w:val="single" w:sz="4" w:space="0" w:color="BFBFBF"/>
              <w:left w:val="nil"/>
              <w:bottom w:val="single" w:sz="4" w:space="0" w:color="BFBFBF"/>
              <w:right w:val="single" w:sz="4" w:space="0" w:color="BFBFBF"/>
            </w:tcBorders>
            <w:shd w:val="clear" w:color="000000" w:fill="FFFFFF"/>
            <w:noWrap/>
            <w:vAlign w:val="center"/>
            <w:hideMark/>
          </w:tcPr>
          <w:p w14:paraId="1E244D4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28</w:t>
            </w:r>
          </w:p>
        </w:tc>
        <w:tc>
          <w:tcPr>
            <w:tcW w:w="866" w:type="dxa"/>
            <w:tcBorders>
              <w:top w:val="single" w:sz="4" w:space="0" w:color="BFBFBF"/>
              <w:left w:val="nil"/>
              <w:bottom w:val="single" w:sz="4" w:space="0" w:color="BFBFBF"/>
              <w:right w:val="single" w:sz="4" w:space="0" w:color="BFBFBF"/>
            </w:tcBorders>
            <w:shd w:val="clear" w:color="000000" w:fill="FFFFFF"/>
            <w:noWrap/>
            <w:vAlign w:val="center"/>
            <w:hideMark/>
          </w:tcPr>
          <w:p w14:paraId="71B5F94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43</w:t>
            </w:r>
          </w:p>
        </w:tc>
        <w:tc>
          <w:tcPr>
            <w:tcW w:w="815" w:type="dxa"/>
            <w:tcBorders>
              <w:top w:val="single" w:sz="4" w:space="0" w:color="BFBFBF"/>
              <w:left w:val="nil"/>
              <w:bottom w:val="single" w:sz="4" w:space="0" w:color="BFBFBF"/>
              <w:right w:val="single" w:sz="4" w:space="0" w:color="BFBFBF"/>
            </w:tcBorders>
            <w:shd w:val="clear" w:color="000000" w:fill="FFFFFF"/>
            <w:noWrap/>
            <w:vAlign w:val="center"/>
            <w:hideMark/>
          </w:tcPr>
          <w:p w14:paraId="6D2A235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35</w:t>
            </w:r>
          </w:p>
        </w:tc>
        <w:tc>
          <w:tcPr>
            <w:tcW w:w="834" w:type="dxa"/>
            <w:tcBorders>
              <w:top w:val="single" w:sz="4" w:space="0" w:color="BFBFBF"/>
              <w:left w:val="nil"/>
              <w:bottom w:val="single" w:sz="4" w:space="0" w:color="BFBFBF"/>
              <w:right w:val="single" w:sz="4" w:space="0" w:color="auto"/>
            </w:tcBorders>
            <w:shd w:val="clear" w:color="000000" w:fill="FFFFFF"/>
            <w:noWrap/>
            <w:vAlign w:val="center"/>
            <w:hideMark/>
          </w:tcPr>
          <w:p w14:paraId="049B94B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9.50</w:t>
            </w:r>
          </w:p>
        </w:tc>
      </w:tr>
      <w:tr w:rsidR="00BB0BE5" w:rsidRPr="005B3439" w14:paraId="47D41EB7" w14:textId="77777777" w:rsidTr="00EA3E5A">
        <w:trPr>
          <w:trHeight w:val="264"/>
        </w:trPr>
        <w:tc>
          <w:tcPr>
            <w:tcW w:w="401" w:type="dxa"/>
            <w:vMerge/>
            <w:tcBorders>
              <w:top w:val="nil"/>
              <w:left w:val="nil"/>
              <w:bottom w:val="nil"/>
              <w:right w:val="nil"/>
            </w:tcBorders>
            <w:vAlign w:val="center"/>
            <w:hideMark/>
          </w:tcPr>
          <w:p w14:paraId="4AFC6511"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4FBE1EF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4BB6786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32366B6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6CC4042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3.87</w:t>
            </w:r>
          </w:p>
        </w:tc>
        <w:tc>
          <w:tcPr>
            <w:tcW w:w="922" w:type="dxa"/>
            <w:tcBorders>
              <w:top w:val="nil"/>
              <w:left w:val="nil"/>
              <w:bottom w:val="single" w:sz="4" w:space="0" w:color="BFBFBF"/>
              <w:right w:val="single" w:sz="4" w:space="0" w:color="BFBFBF"/>
            </w:tcBorders>
            <w:shd w:val="clear" w:color="000000" w:fill="FFFFFF"/>
            <w:noWrap/>
            <w:vAlign w:val="center"/>
            <w:hideMark/>
          </w:tcPr>
          <w:p w14:paraId="36E0E21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7</w:t>
            </w:r>
          </w:p>
        </w:tc>
        <w:tc>
          <w:tcPr>
            <w:tcW w:w="927" w:type="dxa"/>
            <w:tcBorders>
              <w:top w:val="single" w:sz="4" w:space="0" w:color="BFBFBF"/>
              <w:left w:val="nil"/>
              <w:bottom w:val="single" w:sz="4" w:space="0" w:color="BFBFBF"/>
              <w:right w:val="single" w:sz="4" w:space="0" w:color="BFBFBF"/>
            </w:tcBorders>
            <w:shd w:val="clear" w:color="000000" w:fill="FFFFFF"/>
            <w:noWrap/>
            <w:vAlign w:val="center"/>
            <w:hideMark/>
          </w:tcPr>
          <w:p w14:paraId="6C4DE7D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97</w:t>
            </w:r>
          </w:p>
        </w:tc>
        <w:tc>
          <w:tcPr>
            <w:tcW w:w="704" w:type="dxa"/>
            <w:tcBorders>
              <w:top w:val="nil"/>
              <w:left w:val="nil"/>
              <w:bottom w:val="single" w:sz="4" w:space="0" w:color="BFBFBF"/>
              <w:right w:val="single" w:sz="4" w:space="0" w:color="BFBFBF"/>
            </w:tcBorders>
            <w:shd w:val="clear" w:color="000000" w:fill="FFFFFF"/>
            <w:noWrap/>
            <w:vAlign w:val="center"/>
            <w:hideMark/>
          </w:tcPr>
          <w:p w14:paraId="03C4F7E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99</w:t>
            </w:r>
          </w:p>
        </w:tc>
        <w:tc>
          <w:tcPr>
            <w:tcW w:w="885" w:type="dxa"/>
            <w:tcBorders>
              <w:top w:val="nil"/>
              <w:left w:val="nil"/>
              <w:bottom w:val="single" w:sz="4" w:space="0" w:color="BFBFBF"/>
              <w:right w:val="single" w:sz="4" w:space="0" w:color="BFBFBF"/>
            </w:tcBorders>
            <w:shd w:val="clear" w:color="000000" w:fill="FFFFFF"/>
            <w:noWrap/>
            <w:vAlign w:val="center"/>
            <w:hideMark/>
          </w:tcPr>
          <w:p w14:paraId="3666507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9.28</w:t>
            </w:r>
          </w:p>
        </w:tc>
        <w:tc>
          <w:tcPr>
            <w:tcW w:w="866" w:type="dxa"/>
            <w:tcBorders>
              <w:top w:val="nil"/>
              <w:left w:val="nil"/>
              <w:bottom w:val="single" w:sz="4" w:space="0" w:color="BFBFBF"/>
              <w:right w:val="single" w:sz="4" w:space="0" w:color="BFBFBF"/>
            </w:tcBorders>
            <w:shd w:val="clear" w:color="000000" w:fill="FFFFFF"/>
            <w:noWrap/>
            <w:vAlign w:val="center"/>
            <w:hideMark/>
          </w:tcPr>
          <w:p w14:paraId="0E2A14B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35</w:t>
            </w:r>
          </w:p>
        </w:tc>
        <w:tc>
          <w:tcPr>
            <w:tcW w:w="815" w:type="dxa"/>
            <w:tcBorders>
              <w:top w:val="nil"/>
              <w:left w:val="nil"/>
              <w:bottom w:val="single" w:sz="4" w:space="0" w:color="BFBFBF"/>
              <w:right w:val="single" w:sz="4" w:space="0" w:color="BFBFBF"/>
            </w:tcBorders>
            <w:shd w:val="clear" w:color="000000" w:fill="FFFFFF"/>
            <w:noWrap/>
            <w:vAlign w:val="center"/>
            <w:hideMark/>
          </w:tcPr>
          <w:p w14:paraId="7F69736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95</w:t>
            </w:r>
          </w:p>
        </w:tc>
        <w:tc>
          <w:tcPr>
            <w:tcW w:w="834" w:type="dxa"/>
            <w:tcBorders>
              <w:top w:val="nil"/>
              <w:left w:val="nil"/>
              <w:bottom w:val="single" w:sz="4" w:space="0" w:color="BFBFBF"/>
              <w:right w:val="single" w:sz="4" w:space="0" w:color="auto"/>
            </w:tcBorders>
            <w:shd w:val="clear" w:color="000000" w:fill="FFFFFF"/>
            <w:noWrap/>
            <w:vAlign w:val="center"/>
            <w:hideMark/>
          </w:tcPr>
          <w:p w14:paraId="0B7CA50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6.53</w:t>
            </w:r>
          </w:p>
        </w:tc>
      </w:tr>
      <w:tr w:rsidR="00BB0BE5" w:rsidRPr="005B3439" w14:paraId="64189E1D" w14:textId="77777777" w:rsidTr="00EA3E5A">
        <w:trPr>
          <w:trHeight w:val="264"/>
        </w:trPr>
        <w:tc>
          <w:tcPr>
            <w:tcW w:w="401" w:type="dxa"/>
            <w:vMerge/>
            <w:tcBorders>
              <w:top w:val="nil"/>
              <w:left w:val="nil"/>
              <w:bottom w:val="nil"/>
              <w:right w:val="nil"/>
            </w:tcBorders>
            <w:vAlign w:val="center"/>
            <w:hideMark/>
          </w:tcPr>
          <w:p w14:paraId="2FAB2128"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5323CAB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1F25418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73507AF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718B21A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3</w:t>
            </w:r>
          </w:p>
        </w:tc>
        <w:tc>
          <w:tcPr>
            <w:tcW w:w="922" w:type="dxa"/>
            <w:tcBorders>
              <w:top w:val="nil"/>
              <w:left w:val="nil"/>
              <w:bottom w:val="single" w:sz="4" w:space="0" w:color="BFBFBF"/>
              <w:right w:val="single" w:sz="4" w:space="0" w:color="BFBFBF"/>
            </w:tcBorders>
            <w:shd w:val="clear" w:color="000000" w:fill="FFFFFF"/>
            <w:noWrap/>
            <w:vAlign w:val="center"/>
            <w:hideMark/>
          </w:tcPr>
          <w:p w14:paraId="0197440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27" w:type="dxa"/>
            <w:tcBorders>
              <w:top w:val="nil"/>
              <w:left w:val="nil"/>
              <w:bottom w:val="single" w:sz="4" w:space="0" w:color="BFBFBF"/>
              <w:right w:val="single" w:sz="4" w:space="0" w:color="BFBFBF"/>
            </w:tcBorders>
            <w:shd w:val="clear" w:color="000000" w:fill="FFFFFF"/>
            <w:noWrap/>
            <w:vAlign w:val="center"/>
            <w:hideMark/>
          </w:tcPr>
          <w:p w14:paraId="2318E50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3</w:t>
            </w:r>
          </w:p>
        </w:tc>
        <w:tc>
          <w:tcPr>
            <w:tcW w:w="704" w:type="dxa"/>
            <w:tcBorders>
              <w:top w:val="nil"/>
              <w:left w:val="nil"/>
              <w:bottom w:val="single" w:sz="4" w:space="0" w:color="BFBFBF"/>
              <w:right w:val="single" w:sz="4" w:space="0" w:color="BFBFBF"/>
            </w:tcBorders>
            <w:shd w:val="clear" w:color="000000" w:fill="FFFFFF"/>
            <w:noWrap/>
            <w:vAlign w:val="center"/>
            <w:hideMark/>
          </w:tcPr>
          <w:p w14:paraId="0D182C3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0</w:t>
            </w:r>
          </w:p>
        </w:tc>
        <w:tc>
          <w:tcPr>
            <w:tcW w:w="885" w:type="dxa"/>
            <w:tcBorders>
              <w:top w:val="nil"/>
              <w:left w:val="nil"/>
              <w:bottom w:val="single" w:sz="4" w:space="0" w:color="BFBFBF"/>
              <w:right w:val="single" w:sz="4" w:space="0" w:color="BFBFBF"/>
            </w:tcBorders>
            <w:shd w:val="clear" w:color="000000" w:fill="FFFFFF"/>
            <w:noWrap/>
            <w:vAlign w:val="center"/>
            <w:hideMark/>
          </w:tcPr>
          <w:p w14:paraId="736629E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6</w:t>
            </w:r>
          </w:p>
        </w:tc>
        <w:tc>
          <w:tcPr>
            <w:tcW w:w="866" w:type="dxa"/>
            <w:tcBorders>
              <w:top w:val="nil"/>
              <w:left w:val="nil"/>
              <w:bottom w:val="single" w:sz="4" w:space="0" w:color="BFBFBF"/>
              <w:right w:val="single" w:sz="4" w:space="0" w:color="BFBFBF"/>
            </w:tcBorders>
            <w:shd w:val="clear" w:color="000000" w:fill="FFFFFF"/>
            <w:noWrap/>
            <w:vAlign w:val="center"/>
            <w:hideMark/>
          </w:tcPr>
          <w:p w14:paraId="3162E0F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9</w:t>
            </w:r>
          </w:p>
        </w:tc>
        <w:tc>
          <w:tcPr>
            <w:tcW w:w="815" w:type="dxa"/>
            <w:tcBorders>
              <w:top w:val="nil"/>
              <w:left w:val="nil"/>
              <w:bottom w:val="single" w:sz="4" w:space="0" w:color="BFBFBF"/>
              <w:right w:val="single" w:sz="4" w:space="0" w:color="BFBFBF"/>
            </w:tcBorders>
            <w:shd w:val="clear" w:color="000000" w:fill="FFFFFF"/>
            <w:noWrap/>
            <w:vAlign w:val="center"/>
            <w:hideMark/>
          </w:tcPr>
          <w:p w14:paraId="395D5BF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34" w:type="dxa"/>
            <w:tcBorders>
              <w:top w:val="nil"/>
              <w:left w:val="nil"/>
              <w:bottom w:val="single" w:sz="4" w:space="0" w:color="BFBFBF"/>
              <w:right w:val="single" w:sz="4" w:space="0" w:color="auto"/>
            </w:tcBorders>
            <w:shd w:val="clear" w:color="000000" w:fill="FFFFFF"/>
            <w:noWrap/>
            <w:vAlign w:val="center"/>
            <w:hideMark/>
          </w:tcPr>
          <w:p w14:paraId="4D9EE73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r>
      <w:tr w:rsidR="00BB0BE5" w:rsidRPr="005B3439" w14:paraId="6E25CE3D" w14:textId="77777777" w:rsidTr="00EA3E5A">
        <w:trPr>
          <w:trHeight w:val="264"/>
        </w:trPr>
        <w:tc>
          <w:tcPr>
            <w:tcW w:w="401" w:type="dxa"/>
            <w:vMerge/>
            <w:tcBorders>
              <w:top w:val="nil"/>
              <w:left w:val="nil"/>
              <w:bottom w:val="nil"/>
              <w:right w:val="nil"/>
            </w:tcBorders>
            <w:vAlign w:val="center"/>
            <w:hideMark/>
          </w:tcPr>
          <w:p w14:paraId="1F76B1C7"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278EE0B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2F4F492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0FB76A3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0A72872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40.00</w:t>
            </w:r>
          </w:p>
        </w:tc>
        <w:tc>
          <w:tcPr>
            <w:tcW w:w="922" w:type="dxa"/>
            <w:tcBorders>
              <w:top w:val="nil"/>
              <w:left w:val="nil"/>
              <w:bottom w:val="single" w:sz="4" w:space="0" w:color="BFBFBF"/>
              <w:right w:val="single" w:sz="4" w:space="0" w:color="BFBFBF"/>
            </w:tcBorders>
            <w:shd w:val="clear" w:color="000000" w:fill="FFFFFF"/>
            <w:noWrap/>
            <w:vAlign w:val="center"/>
            <w:hideMark/>
          </w:tcPr>
          <w:p w14:paraId="66B81F2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78</w:t>
            </w:r>
          </w:p>
        </w:tc>
        <w:tc>
          <w:tcPr>
            <w:tcW w:w="927" w:type="dxa"/>
            <w:tcBorders>
              <w:top w:val="nil"/>
              <w:left w:val="nil"/>
              <w:bottom w:val="single" w:sz="4" w:space="0" w:color="BFBFBF"/>
              <w:right w:val="single" w:sz="4" w:space="0" w:color="BFBFBF"/>
            </w:tcBorders>
            <w:shd w:val="clear" w:color="000000" w:fill="FFFFFF"/>
            <w:noWrap/>
            <w:vAlign w:val="center"/>
            <w:hideMark/>
          </w:tcPr>
          <w:p w14:paraId="40905DF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48</w:t>
            </w:r>
          </w:p>
        </w:tc>
        <w:tc>
          <w:tcPr>
            <w:tcW w:w="704" w:type="dxa"/>
            <w:tcBorders>
              <w:top w:val="nil"/>
              <w:left w:val="nil"/>
              <w:bottom w:val="single" w:sz="4" w:space="0" w:color="BFBFBF"/>
              <w:right w:val="single" w:sz="4" w:space="0" w:color="BFBFBF"/>
            </w:tcBorders>
            <w:shd w:val="clear" w:color="000000" w:fill="FFFFFF"/>
            <w:noWrap/>
            <w:vAlign w:val="center"/>
            <w:hideMark/>
          </w:tcPr>
          <w:p w14:paraId="7D724A3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885" w:type="dxa"/>
            <w:tcBorders>
              <w:top w:val="nil"/>
              <w:left w:val="nil"/>
              <w:bottom w:val="single" w:sz="4" w:space="0" w:color="BFBFBF"/>
              <w:right w:val="single" w:sz="4" w:space="0" w:color="BFBFBF"/>
            </w:tcBorders>
            <w:shd w:val="clear" w:color="000000" w:fill="FFFFFF"/>
            <w:noWrap/>
            <w:vAlign w:val="center"/>
            <w:hideMark/>
          </w:tcPr>
          <w:p w14:paraId="2495E64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5.00</w:t>
            </w:r>
          </w:p>
        </w:tc>
        <w:tc>
          <w:tcPr>
            <w:tcW w:w="866" w:type="dxa"/>
            <w:tcBorders>
              <w:top w:val="nil"/>
              <w:left w:val="nil"/>
              <w:bottom w:val="single" w:sz="4" w:space="0" w:color="BFBFBF"/>
              <w:right w:val="single" w:sz="4" w:space="0" w:color="BFBFBF"/>
            </w:tcBorders>
            <w:shd w:val="clear" w:color="000000" w:fill="FFFFFF"/>
            <w:noWrap/>
            <w:vAlign w:val="center"/>
            <w:hideMark/>
          </w:tcPr>
          <w:p w14:paraId="25AF80D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9.00</w:t>
            </w:r>
          </w:p>
        </w:tc>
        <w:tc>
          <w:tcPr>
            <w:tcW w:w="815" w:type="dxa"/>
            <w:tcBorders>
              <w:top w:val="nil"/>
              <w:left w:val="nil"/>
              <w:bottom w:val="single" w:sz="4" w:space="0" w:color="BFBFBF"/>
              <w:right w:val="single" w:sz="4" w:space="0" w:color="BFBFBF"/>
            </w:tcBorders>
            <w:shd w:val="clear" w:color="000000" w:fill="FFFFFF"/>
            <w:noWrap/>
            <w:vAlign w:val="center"/>
            <w:hideMark/>
          </w:tcPr>
          <w:p w14:paraId="58EF870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7.00</w:t>
            </w:r>
          </w:p>
        </w:tc>
        <w:tc>
          <w:tcPr>
            <w:tcW w:w="834" w:type="dxa"/>
            <w:tcBorders>
              <w:top w:val="nil"/>
              <w:left w:val="nil"/>
              <w:bottom w:val="single" w:sz="4" w:space="0" w:color="BFBFBF"/>
              <w:right w:val="single" w:sz="4" w:space="0" w:color="auto"/>
            </w:tcBorders>
            <w:shd w:val="clear" w:color="000000" w:fill="FFFFFF"/>
            <w:noWrap/>
            <w:vAlign w:val="center"/>
            <w:hideMark/>
          </w:tcPr>
          <w:p w14:paraId="781C3B8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73.00</w:t>
            </w:r>
          </w:p>
        </w:tc>
      </w:tr>
      <w:tr w:rsidR="00BB0BE5" w:rsidRPr="005B3439" w14:paraId="6750FEF5" w14:textId="77777777" w:rsidTr="00EA3E5A">
        <w:trPr>
          <w:trHeight w:val="264"/>
        </w:trPr>
        <w:tc>
          <w:tcPr>
            <w:tcW w:w="401" w:type="dxa"/>
            <w:vMerge/>
            <w:tcBorders>
              <w:top w:val="nil"/>
              <w:left w:val="nil"/>
              <w:bottom w:val="nil"/>
              <w:right w:val="nil"/>
            </w:tcBorders>
            <w:vAlign w:val="center"/>
            <w:hideMark/>
          </w:tcPr>
          <w:p w14:paraId="3B65EC94"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5031AB5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1C868CE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auto" w:fill="auto"/>
            <w:noWrap/>
            <w:vAlign w:val="center"/>
            <w:hideMark/>
          </w:tcPr>
          <w:p w14:paraId="70D78BF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906" w:type="dxa"/>
            <w:tcBorders>
              <w:top w:val="nil"/>
              <w:left w:val="single" w:sz="4" w:space="0" w:color="BFBFBF"/>
              <w:bottom w:val="single" w:sz="4" w:space="0" w:color="auto"/>
              <w:right w:val="single" w:sz="4" w:space="0" w:color="BFBFBF"/>
            </w:tcBorders>
            <w:shd w:val="clear" w:color="000000" w:fill="FFFFFF"/>
            <w:noWrap/>
            <w:vAlign w:val="center"/>
            <w:hideMark/>
          </w:tcPr>
          <w:p w14:paraId="1822A3E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5</w:t>
            </w:r>
          </w:p>
        </w:tc>
        <w:tc>
          <w:tcPr>
            <w:tcW w:w="922" w:type="dxa"/>
            <w:tcBorders>
              <w:top w:val="nil"/>
              <w:left w:val="nil"/>
              <w:bottom w:val="single" w:sz="4" w:space="0" w:color="auto"/>
              <w:right w:val="single" w:sz="4" w:space="0" w:color="BFBFBF"/>
            </w:tcBorders>
            <w:shd w:val="clear" w:color="000000" w:fill="FFFFFF"/>
            <w:noWrap/>
            <w:vAlign w:val="center"/>
            <w:hideMark/>
          </w:tcPr>
          <w:p w14:paraId="03F7C9B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4</w:t>
            </w:r>
          </w:p>
        </w:tc>
        <w:tc>
          <w:tcPr>
            <w:tcW w:w="927" w:type="dxa"/>
            <w:tcBorders>
              <w:top w:val="nil"/>
              <w:left w:val="nil"/>
              <w:bottom w:val="single" w:sz="4" w:space="0" w:color="auto"/>
              <w:right w:val="single" w:sz="4" w:space="0" w:color="BFBFBF"/>
            </w:tcBorders>
            <w:shd w:val="clear" w:color="000000" w:fill="FFFFFF"/>
            <w:noWrap/>
            <w:vAlign w:val="center"/>
            <w:hideMark/>
          </w:tcPr>
          <w:p w14:paraId="540131D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9</w:t>
            </w:r>
          </w:p>
        </w:tc>
        <w:tc>
          <w:tcPr>
            <w:tcW w:w="704" w:type="dxa"/>
            <w:tcBorders>
              <w:top w:val="nil"/>
              <w:left w:val="nil"/>
              <w:bottom w:val="single" w:sz="4" w:space="0" w:color="auto"/>
              <w:right w:val="single" w:sz="4" w:space="0" w:color="BFBFBF"/>
            </w:tcBorders>
            <w:shd w:val="clear" w:color="000000" w:fill="FFFFFF"/>
            <w:noWrap/>
            <w:vAlign w:val="center"/>
            <w:hideMark/>
          </w:tcPr>
          <w:p w14:paraId="4CE0E05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6</w:t>
            </w:r>
          </w:p>
        </w:tc>
        <w:tc>
          <w:tcPr>
            <w:tcW w:w="885" w:type="dxa"/>
            <w:tcBorders>
              <w:top w:val="nil"/>
              <w:left w:val="nil"/>
              <w:bottom w:val="single" w:sz="4" w:space="0" w:color="auto"/>
              <w:right w:val="single" w:sz="4" w:space="0" w:color="BFBFBF"/>
            </w:tcBorders>
            <w:shd w:val="clear" w:color="000000" w:fill="FFFFFF"/>
            <w:noWrap/>
            <w:vAlign w:val="center"/>
            <w:hideMark/>
          </w:tcPr>
          <w:p w14:paraId="6A0B330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2</w:t>
            </w:r>
          </w:p>
        </w:tc>
        <w:tc>
          <w:tcPr>
            <w:tcW w:w="866" w:type="dxa"/>
            <w:tcBorders>
              <w:top w:val="nil"/>
              <w:left w:val="nil"/>
              <w:bottom w:val="single" w:sz="4" w:space="0" w:color="auto"/>
              <w:right w:val="single" w:sz="4" w:space="0" w:color="BFBFBF"/>
            </w:tcBorders>
            <w:shd w:val="clear" w:color="000000" w:fill="FFFFFF"/>
            <w:noWrap/>
            <w:vAlign w:val="center"/>
            <w:hideMark/>
          </w:tcPr>
          <w:p w14:paraId="4AB1BA6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4</w:t>
            </w:r>
          </w:p>
        </w:tc>
        <w:tc>
          <w:tcPr>
            <w:tcW w:w="815" w:type="dxa"/>
            <w:tcBorders>
              <w:top w:val="nil"/>
              <w:left w:val="nil"/>
              <w:bottom w:val="single" w:sz="4" w:space="0" w:color="auto"/>
              <w:right w:val="single" w:sz="4" w:space="0" w:color="BFBFBF"/>
            </w:tcBorders>
            <w:shd w:val="clear" w:color="000000" w:fill="FFFFFF"/>
            <w:noWrap/>
            <w:vAlign w:val="center"/>
            <w:hideMark/>
          </w:tcPr>
          <w:p w14:paraId="1F49155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3</w:t>
            </w:r>
          </w:p>
        </w:tc>
        <w:tc>
          <w:tcPr>
            <w:tcW w:w="834" w:type="dxa"/>
            <w:tcBorders>
              <w:top w:val="nil"/>
              <w:left w:val="nil"/>
              <w:bottom w:val="single" w:sz="4" w:space="0" w:color="auto"/>
              <w:right w:val="single" w:sz="4" w:space="0" w:color="auto"/>
            </w:tcBorders>
            <w:shd w:val="clear" w:color="000000" w:fill="FFFFFF"/>
            <w:noWrap/>
            <w:vAlign w:val="center"/>
            <w:hideMark/>
          </w:tcPr>
          <w:p w14:paraId="51C4006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4</w:t>
            </w:r>
          </w:p>
        </w:tc>
      </w:tr>
      <w:tr w:rsidR="00BB0BE5" w:rsidRPr="005B3439" w14:paraId="063D9377" w14:textId="77777777" w:rsidTr="00EA3E5A">
        <w:trPr>
          <w:trHeight w:val="255"/>
        </w:trPr>
        <w:tc>
          <w:tcPr>
            <w:tcW w:w="401" w:type="dxa"/>
            <w:vMerge/>
            <w:tcBorders>
              <w:top w:val="nil"/>
              <w:left w:val="nil"/>
              <w:bottom w:val="nil"/>
              <w:right w:val="nil"/>
            </w:tcBorders>
            <w:vAlign w:val="center"/>
            <w:hideMark/>
          </w:tcPr>
          <w:p w14:paraId="2951E109"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4532DC8D" w14:textId="5D59C199"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17"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4B43F59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P</w:t>
            </w:r>
          </w:p>
        </w:tc>
        <w:tc>
          <w:tcPr>
            <w:tcW w:w="745" w:type="dxa"/>
            <w:tcBorders>
              <w:top w:val="nil"/>
              <w:left w:val="nil"/>
              <w:bottom w:val="single" w:sz="4" w:space="0" w:color="BFBFBF"/>
              <w:right w:val="single" w:sz="4" w:space="0" w:color="auto"/>
            </w:tcBorders>
            <w:shd w:val="clear" w:color="000000" w:fill="D9D9D9"/>
            <w:noWrap/>
            <w:vAlign w:val="center"/>
            <w:hideMark/>
          </w:tcPr>
          <w:p w14:paraId="0931C966" w14:textId="77777777" w:rsidR="00BB0BE5" w:rsidRPr="005B3439" w:rsidRDefault="00BB0BE5" w:rsidP="00BB0BE5">
            <w:pPr>
              <w:spacing w:before="0" w:after="0"/>
              <w:jc w:val="center"/>
              <w:rPr>
                <w:rFonts w:asciiTheme="minorHAnsi" w:hAnsiTheme="minorHAnsi" w:cstheme="minorHAnsi"/>
                <w:sz w:val="18"/>
                <w:szCs w:val="18"/>
                <w:lang w:val="en-AU" w:eastAsia="en-AU"/>
              </w:rPr>
            </w:pPr>
            <w:r w:rsidRPr="005B3439">
              <w:rPr>
                <w:rFonts w:asciiTheme="minorHAnsi" w:hAnsiTheme="minorHAnsi" w:cstheme="minorHAnsi"/>
                <w:sz w:val="18"/>
                <w:szCs w:val="18"/>
                <w:lang w:val="en-AU" w:eastAsia="en-AU"/>
              </w:rPr>
              <w:t>mean</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5608073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2.18</w:t>
            </w:r>
          </w:p>
        </w:tc>
        <w:tc>
          <w:tcPr>
            <w:tcW w:w="922" w:type="dxa"/>
            <w:tcBorders>
              <w:top w:val="nil"/>
              <w:left w:val="nil"/>
              <w:bottom w:val="single" w:sz="4" w:space="0" w:color="BFBFBF"/>
              <w:right w:val="single" w:sz="4" w:space="0" w:color="BFBFBF"/>
            </w:tcBorders>
            <w:shd w:val="clear" w:color="000000" w:fill="D9D9D9"/>
            <w:noWrap/>
            <w:vAlign w:val="center"/>
            <w:hideMark/>
          </w:tcPr>
          <w:p w14:paraId="0D0A064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8</w:t>
            </w:r>
          </w:p>
        </w:tc>
        <w:tc>
          <w:tcPr>
            <w:tcW w:w="927" w:type="dxa"/>
            <w:tcBorders>
              <w:top w:val="nil"/>
              <w:left w:val="nil"/>
              <w:bottom w:val="single" w:sz="4" w:space="0" w:color="BFBFBF"/>
              <w:right w:val="single" w:sz="4" w:space="0" w:color="BFBFBF"/>
            </w:tcBorders>
            <w:shd w:val="clear" w:color="000000" w:fill="D9D9D9"/>
            <w:noWrap/>
            <w:vAlign w:val="center"/>
            <w:hideMark/>
          </w:tcPr>
          <w:p w14:paraId="549E985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5</w:t>
            </w:r>
          </w:p>
        </w:tc>
        <w:tc>
          <w:tcPr>
            <w:tcW w:w="704" w:type="dxa"/>
            <w:tcBorders>
              <w:top w:val="nil"/>
              <w:left w:val="nil"/>
              <w:bottom w:val="single" w:sz="4" w:space="0" w:color="BFBFBF"/>
              <w:right w:val="single" w:sz="4" w:space="0" w:color="BFBFBF"/>
            </w:tcBorders>
            <w:shd w:val="clear" w:color="000000" w:fill="D9D9D9"/>
            <w:noWrap/>
            <w:vAlign w:val="center"/>
            <w:hideMark/>
          </w:tcPr>
          <w:p w14:paraId="634752A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1</w:t>
            </w:r>
          </w:p>
        </w:tc>
        <w:tc>
          <w:tcPr>
            <w:tcW w:w="885" w:type="dxa"/>
            <w:tcBorders>
              <w:top w:val="nil"/>
              <w:left w:val="nil"/>
              <w:bottom w:val="single" w:sz="4" w:space="0" w:color="BFBFBF"/>
              <w:right w:val="single" w:sz="4" w:space="0" w:color="BFBFBF"/>
            </w:tcBorders>
            <w:shd w:val="clear" w:color="000000" w:fill="D9D9D9"/>
            <w:noWrap/>
            <w:vAlign w:val="center"/>
            <w:hideMark/>
          </w:tcPr>
          <w:p w14:paraId="423B36C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86</w:t>
            </w:r>
          </w:p>
        </w:tc>
        <w:tc>
          <w:tcPr>
            <w:tcW w:w="866" w:type="dxa"/>
            <w:tcBorders>
              <w:top w:val="nil"/>
              <w:left w:val="nil"/>
              <w:bottom w:val="single" w:sz="4" w:space="0" w:color="BFBFBF"/>
              <w:right w:val="single" w:sz="4" w:space="0" w:color="BFBFBF"/>
            </w:tcBorders>
            <w:shd w:val="clear" w:color="000000" w:fill="D9D9D9"/>
            <w:noWrap/>
            <w:vAlign w:val="center"/>
            <w:hideMark/>
          </w:tcPr>
          <w:p w14:paraId="74B11CC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17</w:t>
            </w:r>
          </w:p>
        </w:tc>
        <w:tc>
          <w:tcPr>
            <w:tcW w:w="815" w:type="dxa"/>
            <w:tcBorders>
              <w:top w:val="nil"/>
              <w:left w:val="nil"/>
              <w:bottom w:val="single" w:sz="4" w:space="0" w:color="BFBFBF"/>
              <w:right w:val="single" w:sz="4" w:space="0" w:color="BFBFBF"/>
            </w:tcBorders>
            <w:shd w:val="clear" w:color="000000" w:fill="D9D9D9"/>
            <w:noWrap/>
            <w:vAlign w:val="center"/>
            <w:hideMark/>
          </w:tcPr>
          <w:p w14:paraId="49AABA4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23</w:t>
            </w:r>
          </w:p>
        </w:tc>
        <w:tc>
          <w:tcPr>
            <w:tcW w:w="834" w:type="dxa"/>
            <w:tcBorders>
              <w:top w:val="nil"/>
              <w:left w:val="nil"/>
              <w:bottom w:val="single" w:sz="4" w:space="0" w:color="BFBFBF"/>
              <w:right w:val="single" w:sz="4" w:space="0" w:color="auto"/>
            </w:tcBorders>
            <w:shd w:val="clear" w:color="000000" w:fill="D9D9D9"/>
            <w:noWrap/>
            <w:vAlign w:val="center"/>
            <w:hideMark/>
          </w:tcPr>
          <w:p w14:paraId="35B89BC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0.00</w:t>
            </w:r>
          </w:p>
        </w:tc>
      </w:tr>
      <w:tr w:rsidR="00BB0BE5" w:rsidRPr="005B3439" w14:paraId="2FD6BA6A" w14:textId="77777777" w:rsidTr="00EA3E5A">
        <w:trPr>
          <w:trHeight w:val="264"/>
        </w:trPr>
        <w:tc>
          <w:tcPr>
            <w:tcW w:w="401" w:type="dxa"/>
            <w:vMerge/>
            <w:tcBorders>
              <w:top w:val="nil"/>
              <w:left w:val="nil"/>
              <w:bottom w:val="nil"/>
              <w:right w:val="nil"/>
            </w:tcBorders>
            <w:vAlign w:val="center"/>
            <w:hideMark/>
          </w:tcPr>
          <w:p w14:paraId="034EF21C"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06AAC04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5F9F9F7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09B66F9F" w14:textId="77777777" w:rsidR="00BB0BE5" w:rsidRPr="005B3439" w:rsidRDefault="00BB0BE5" w:rsidP="00BB0BE5">
            <w:pPr>
              <w:spacing w:before="0" w:after="0"/>
              <w:jc w:val="center"/>
              <w:rPr>
                <w:rFonts w:asciiTheme="minorHAnsi" w:hAnsiTheme="minorHAnsi" w:cstheme="minorHAnsi"/>
                <w:sz w:val="18"/>
                <w:szCs w:val="18"/>
                <w:lang w:val="en-AU" w:eastAsia="en-AU"/>
              </w:rPr>
            </w:pPr>
            <w:r w:rsidRPr="005B3439">
              <w:rPr>
                <w:rFonts w:asciiTheme="minorHAnsi" w:hAnsiTheme="minorHAnsi" w:cstheme="minorHAnsi"/>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36E4DC9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9.43</w:t>
            </w:r>
          </w:p>
        </w:tc>
        <w:tc>
          <w:tcPr>
            <w:tcW w:w="922" w:type="dxa"/>
            <w:tcBorders>
              <w:top w:val="nil"/>
              <w:left w:val="nil"/>
              <w:bottom w:val="single" w:sz="4" w:space="0" w:color="BFBFBF"/>
              <w:right w:val="single" w:sz="4" w:space="0" w:color="BFBFBF"/>
            </w:tcBorders>
            <w:shd w:val="clear" w:color="000000" w:fill="D9D9D9"/>
            <w:noWrap/>
            <w:vAlign w:val="center"/>
            <w:hideMark/>
          </w:tcPr>
          <w:p w14:paraId="04EE43D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8</w:t>
            </w:r>
          </w:p>
        </w:tc>
        <w:tc>
          <w:tcPr>
            <w:tcW w:w="927" w:type="dxa"/>
            <w:tcBorders>
              <w:top w:val="nil"/>
              <w:left w:val="nil"/>
              <w:bottom w:val="single" w:sz="4" w:space="0" w:color="BFBFBF"/>
              <w:right w:val="single" w:sz="4" w:space="0" w:color="BFBFBF"/>
            </w:tcBorders>
            <w:shd w:val="clear" w:color="000000" w:fill="D9D9D9"/>
            <w:noWrap/>
            <w:vAlign w:val="center"/>
            <w:hideMark/>
          </w:tcPr>
          <w:p w14:paraId="43ACC26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4</w:t>
            </w:r>
          </w:p>
        </w:tc>
        <w:tc>
          <w:tcPr>
            <w:tcW w:w="704" w:type="dxa"/>
            <w:tcBorders>
              <w:top w:val="nil"/>
              <w:left w:val="nil"/>
              <w:bottom w:val="single" w:sz="4" w:space="0" w:color="BFBFBF"/>
              <w:right w:val="single" w:sz="4" w:space="0" w:color="BFBFBF"/>
            </w:tcBorders>
            <w:shd w:val="clear" w:color="000000" w:fill="D9D9D9"/>
            <w:noWrap/>
            <w:vAlign w:val="center"/>
            <w:hideMark/>
          </w:tcPr>
          <w:p w14:paraId="55A9DD1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6</w:t>
            </w:r>
          </w:p>
        </w:tc>
        <w:tc>
          <w:tcPr>
            <w:tcW w:w="885" w:type="dxa"/>
            <w:tcBorders>
              <w:top w:val="nil"/>
              <w:left w:val="nil"/>
              <w:bottom w:val="single" w:sz="4" w:space="0" w:color="BFBFBF"/>
              <w:right w:val="single" w:sz="4" w:space="0" w:color="BFBFBF"/>
            </w:tcBorders>
            <w:shd w:val="clear" w:color="000000" w:fill="D9D9D9"/>
            <w:noWrap/>
            <w:vAlign w:val="center"/>
            <w:hideMark/>
          </w:tcPr>
          <w:p w14:paraId="709319E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46</w:t>
            </w:r>
          </w:p>
        </w:tc>
        <w:tc>
          <w:tcPr>
            <w:tcW w:w="866" w:type="dxa"/>
            <w:tcBorders>
              <w:top w:val="nil"/>
              <w:left w:val="nil"/>
              <w:bottom w:val="single" w:sz="4" w:space="0" w:color="BFBFBF"/>
              <w:right w:val="single" w:sz="4" w:space="0" w:color="BFBFBF"/>
            </w:tcBorders>
            <w:shd w:val="clear" w:color="000000" w:fill="D9D9D9"/>
            <w:noWrap/>
            <w:vAlign w:val="center"/>
            <w:hideMark/>
          </w:tcPr>
          <w:p w14:paraId="5656E59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6</w:t>
            </w:r>
          </w:p>
        </w:tc>
        <w:tc>
          <w:tcPr>
            <w:tcW w:w="815" w:type="dxa"/>
            <w:tcBorders>
              <w:top w:val="nil"/>
              <w:left w:val="nil"/>
              <w:bottom w:val="single" w:sz="4" w:space="0" w:color="BFBFBF"/>
              <w:right w:val="single" w:sz="4" w:space="0" w:color="BFBFBF"/>
            </w:tcBorders>
            <w:shd w:val="clear" w:color="000000" w:fill="D9D9D9"/>
            <w:noWrap/>
            <w:vAlign w:val="center"/>
            <w:hideMark/>
          </w:tcPr>
          <w:p w14:paraId="5EB22D1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3</w:t>
            </w:r>
          </w:p>
        </w:tc>
        <w:tc>
          <w:tcPr>
            <w:tcW w:w="834" w:type="dxa"/>
            <w:tcBorders>
              <w:top w:val="nil"/>
              <w:left w:val="nil"/>
              <w:bottom w:val="single" w:sz="4" w:space="0" w:color="BFBFBF"/>
              <w:right w:val="single" w:sz="4" w:space="0" w:color="auto"/>
            </w:tcBorders>
            <w:shd w:val="clear" w:color="000000" w:fill="D9D9D9"/>
            <w:noWrap/>
            <w:vAlign w:val="center"/>
            <w:hideMark/>
          </w:tcPr>
          <w:p w14:paraId="7477B7E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7.58</w:t>
            </w:r>
          </w:p>
        </w:tc>
      </w:tr>
      <w:tr w:rsidR="00BB0BE5" w:rsidRPr="005B3439" w14:paraId="22930F41" w14:textId="77777777" w:rsidTr="00EA3E5A">
        <w:trPr>
          <w:trHeight w:val="264"/>
        </w:trPr>
        <w:tc>
          <w:tcPr>
            <w:tcW w:w="401" w:type="dxa"/>
            <w:vMerge/>
            <w:tcBorders>
              <w:top w:val="nil"/>
              <w:left w:val="nil"/>
              <w:bottom w:val="nil"/>
              <w:right w:val="nil"/>
            </w:tcBorders>
            <w:vAlign w:val="center"/>
            <w:hideMark/>
          </w:tcPr>
          <w:p w14:paraId="5BBA2F7A"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10BC334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1F085AC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1E9037CD" w14:textId="77777777" w:rsidR="00BB0BE5" w:rsidRPr="005B3439" w:rsidRDefault="00BB0BE5" w:rsidP="00BB0BE5">
            <w:pPr>
              <w:spacing w:before="0" w:after="0"/>
              <w:jc w:val="center"/>
              <w:rPr>
                <w:rFonts w:asciiTheme="minorHAnsi" w:hAnsiTheme="minorHAnsi" w:cstheme="minorHAnsi"/>
                <w:sz w:val="18"/>
                <w:szCs w:val="18"/>
                <w:lang w:val="en-AU" w:eastAsia="en-AU"/>
              </w:rPr>
            </w:pPr>
            <w:r w:rsidRPr="005B3439">
              <w:rPr>
                <w:rFonts w:asciiTheme="minorHAnsi" w:hAnsiTheme="minorHAnsi" w:cstheme="minorHAnsi"/>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1DB9785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6</w:t>
            </w:r>
          </w:p>
        </w:tc>
        <w:tc>
          <w:tcPr>
            <w:tcW w:w="922" w:type="dxa"/>
            <w:tcBorders>
              <w:top w:val="nil"/>
              <w:left w:val="nil"/>
              <w:bottom w:val="single" w:sz="4" w:space="0" w:color="BFBFBF"/>
              <w:right w:val="single" w:sz="4" w:space="0" w:color="BFBFBF"/>
            </w:tcBorders>
            <w:shd w:val="clear" w:color="000000" w:fill="D9D9D9"/>
            <w:noWrap/>
            <w:vAlign w:val="center"/>
            <w:hideMark/>
          </w:tcPr>
          <w:p w14:paraId="6F4A2BF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5</w:t>
            </w:r>
          </w:p>
        </w:tc>
        <w:tc>
          <w:tcPr>
            <w:tcW w:w="927" w:type="dxa"/>
            <w:tcBorders>
              <w:top w:val="nil"/>
              <w:left w:val="nil"/>
              <w:bottom w:val="single" w:sz="4" w:space="0" w:color="BFBFBF"/>
              <w:right w:val="single" w:sz="4" w:space="0" w:color="BFBFBF"/>
            </w:tcBorders>
            <w:shd w:val="clear" w:color="000000" w:fill="D9D9D9"/>
            <w:noWrap/>
            <w:vAlign w:val="center"/>
            <w:hideMark/>
          </w:tcPr>
          <w:p w14:paraId="0B84BF4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7</w:t>
            </w:r>
          </w:p>
        </w:tc>
        <w:tc>
          <w:tcPr>
            <w:tcW w:w="704" w:type="dxa"/>
            <w:tcBorders>
              <w:top w:val="nil"/>
              <w:left w:val="nil"/>
              <w:bottom w:val="single" w:sz="4" w:space="0" w:color="BFBFBF"/>
              <w:right w:val="single" w:sz="4" w:space="0" w:color="BFBFBF"/>
            </w:tcBorders>
            <w:shd w:val="clear" w:color="000000" w:fill="D9D9D9"/>
            <w:noWrap/>
            <w:vAlign w:val="center"/>
            <w:hideMark/>
          </w:tcPr>
          <w:p w14:paraId="7EABC57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0</w:t>
            </w:r>
          </w:p>
        </w:tc>
        <w:tc>
          <w:tcPr>
            <w:tcW w:w="885" w:type="dxa"/>
            <w:tcBorders>
              <w:top w:val="nil"/>
              <w:left w:val="nil"/>
              <w:bottom w:val="single" w:sz="4" w:space="0" w:color="BFBFBF"/>
              <w:right w:val="single" w:sz="4" w:space="0" w:color="BFBFBF"/>
            </w:tcBorders>
            <w:shd w:val="clear" w:color="000000" w:fill="D9D9D9"/>
            <w:noWrap/>
            <w:vAlign w:val="center"/>
            <w:hideMark/>
          </w:tcPr>
          <w:p w14:paraId="1EC32D9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6</w:t>
            </w:r>
          </w:p>
        </w:tc>
        <w:tc>
          <w:tcPr>
            <w:tcW w:w="866" w:type="dxa"/>
            <w:tcBorders>
              <w:top w:val="nil"/>
              <w:left w:val="nil"/>
              <w:bottom w:val="single" w:sz="4" w:space="0" w:color="BFBFBF"/>
              <w:right w:val="single" w:sz="4" w:space="0" w:color="BFBFBF"/>
            </w:tcBorders>
            <w:shd w:val="clear" w:color="000000" w:fill="D9D9D9"/>
            <w:noWrap/>
            <w:vAlign w:val="center"/>
            <w:hideMark/>
          </w:tcPr>
          <w:p w14:paraId="40B7C42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9</w:t>
            </w:r>
          </w:p>
        </w:tc>
        <w:tc>
          <w:tcPr>
            <w:tcW w:w="815" w:type="dxa"/>
            <w:tcBorders>
              <w:top w:val="nil"/>
              <w:left w:val="nil"/>
              <w:bottom w:val="single" w:sz="4" w:space="0" w:color="BFBFBF"/>
              <w:right w:val="single" w:sz="4" w:space="0" w:color="BFBFBF"/>
            </w:tcBorders>
            <w:shd w:val="clear" w:color="000000" w:fill="D9D9D9"/>
            <w:noWrap/>
            <w:vAlign w:val="center"/>
            <w:hideMark/>
          </w:tcPr>
          <w:p w14:paraId="64ECFA0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8</w:t>
            </w:r>
          </w:p>
        </w:tc>
        <w:tc>
          <w:tcPr>
            <w:tcW w:w="834" w:type="dxa"/>
            <w:tcBorders>
              <w:top w:val="nil"/>
              <w:left w:val="nil"/>
              <w:bottom w:val="single" w:sz="4" w:space="0" w:color="BFBFBF"/>
              <w:right w:val="single" w:sz="4" w:space="0" w:color="auto"/>
            </w:tcBorders>
            <w:shd w:val="clear" w:color="000000" w:fill="D9D9D9"/>
            <w:noWrap/>
            <w:vAlign w:val="center"/>
            <w:hideMark/>
          </w:tcPr>
          <w:p w14:paraId="724029D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46</w:t>
            </w:r>
          </w:p>
        </w:tc>
      </w:tr>
      <w:tr w:rsidR="00BB0BE5" w:rsidRPr="005B3439" w14:paraId="43040476" w14:textId="77777777" w:rsidTr="00EA3E5A">
        <w:trPr>
          <w:trHeight w:val="264"/>
        </w:trPr>
        <w:tc>
          <w:tcPr>
            <w:tcW w:w="401" w:type="dxa"/>
            <w:vMerge/>
            <w:tcBorders>
              <w:top w:val="nil"/>
              <w:left w:val="nil"/>
              <w:bottom w:val="nil"/>
              <w:right w:val="nil"/>
            </w:tcBorders>
            <w:vAlign w:val="center"/>
            <w:hideMark/>
          </w:tcPr>
          <w:p w14:paraId="7EBCEFC6"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314783D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1F9A2507"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778B476B" w14:textId="77777777" w:rsidR="00BB0BE5" w:rsidRPr="005B3439" w:rsidRDefault="00BB0BE5" w:rsidP="00BB0BE5">
            <w:pPr>
              <w:spacing w:before="0" w:after="0"/>
              <w:jc w:val="center"/>
              <w:rPr>
                <w:rFonts w:asciiTheme="minorHAnsi" w:hAnsiTheme="minorHAnsi" w:cstheme="minorHAnsi"/>
                <w:sz w:val="18"/>
                <w:szCs w:val="18"/>
                <w:lang w:val="en-AU" w:eastAsia="en-AU"/>
              </w:rPr>
            </w:pPr>
            <w:r w:rsidRPr="005B3439">
              <w:rPr>
                <w:rFonts w:asciiTheme="minorHAnsi" w:hAnsiTheme="minorHAnsi" w:cstheme="minorHAnsi"/>
                <w:sz w:val="18"/>
                <w:szCs w:val="18"/>
                <w:lang w:val="en-AU" w:eastAsia="en-AU"/>
              </w:rPr>
              <w:t>max</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353FD7D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40.00</w:t>
            </w:r>
          </w:p>
        </w:tc>
        <w:tc>
          <w:tcPr>
            <w:tcW w:w="922" w:type="dxa"/>
            <w:tcBorders>
              <w:top w:val="nil"/>
              <w:left w:val="nil"/>
              <w:bottom w:val="single" w:sz="4" w:space="0" w:color="BFBFBF"/>
              <w:right w:val="single" w:sz="4" w:space="0" w:color="BFBFBF"/>
            </w:tcBorders>
            <w:shd w:val="clear" w:color="000000" w:fill="D9D9D9"/>
            <w:noWrap/>
            <w:vAlign w:val="center"/>
            <w:hideMark/>
          </w:tcPr>
          <w:p w14:paraId="6D47682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8</w:t>
            </w:r>
          </w:p>
        </w:tc>
        <w:tc>
          <w:tcPr>
            <w:tcW w:w="927" w:type="dxa"/>
            <w:tcBorders>
              <w:top w:val="nil"/>
              <w:left w:val="nil"/>
              <w:bottom w:val="single" w:sz="4" w:space="0" w:color="BFBFBF"/>
              <w:right w:val="single" w:sz="4" w:space="0" w:color="BFBFBF"/>
            </w:tcBorders>
            <w:shd w:val="clear" w:color="000000" w:fill="D9D9D9"/>
            <w:noWrap/>
            <w:vAlign w:val="center"/>
            <w:hideMark/>
          </w:tcPr>
          <w:p w14:paraId="6774A53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7</w:t>
            </w:r>
          </w:p>
        </w:tc>
        <w:tc>
          <w:tcPr>
            <w:tcW w:w="704" w:type="dxa"/>
            <w:tcBorders>
              <w:top w:val="nil"/>
              <w:left w:val="nil"/>
              <w:bottom w:val="single" w:sz="4" w:space="0" w:color="BFBFBF"/>
              <w:right w:val="single" w:sz="4" w:space="0" w:color="BFBFBF"/>
            </w:tcBorders>
            <w:shd w:val="clear" w:color="000000" w:fill="D9D9D9"/>
            <w:noWrap/>
            <w:vAlign w:val="center"/>
            <w:hideMark/>
          </w:tcPr>
          <w:p w14:paraId="00F24C0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885" w:type="dxa"/>
            <w:tcBorders>
              <w:top w:val="nil"/>
              <w:left w:val="nil"/>
              <w:bottom w:val="single" w:sz="4" w:space="0" w:color="BFBFBF"/>
              <w:right w:val="single" w:sz="4" w:space="0" w:color="BFBFBF"/>
            </w:tcBorders>
            <w:shd w:val="clear" w:color="000000" w:fill="D9D9D9"/>
            <w:noWrap/>
            <w:vAlign w:val="center"/>
            <w:hideMark/>
          </w:tcPr>
          <w:p w14:paraId="6A5A77D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8.77</w:t>
            </w:r>
          </w:p>
        </w:tc>
        <w:tc>
          <w:tcPr>
            <w:tcW w:w="866" w:type="dxa"/>
            <w:tcBorders>
              <w:top w:val="nil"/>
              <w:left w:val="nil"/>
              <w:bottom w:val="single" w:sz="4" w:space="0" w:color="BFBFBF"/>
              <w:right w:val="single" w:sz="4" w:space="0" w:color="BFBFBF"/>
            </w:tcBorders>
            <w:shd w:val="clear" w:color="000000" w:fill="D9D9D9"/>
            <w:noWrap/>
            <w:vAlign w:val="center"/>
            <w:hideMark/>
          </w:tcPr>
          <w:p w14:paraId="2BB5274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30</w:t>
            </w:r>
          </w:p>
        </w:tc>
        <w:tc>
          <w:tcPr>
            <w:tcW w:w="815" w:type="dxa"/>
            <w:tcBorders>
              <w:top w:val="nil"/>
              <w:left w:val="nil"/>
              <w:bottom w:val="single" w:sz="4" w:space="0" w:color="BFBFBF"/>
              <w:right w:val="single" w:sz="4" w:space="0" w:color="BFBFBF"/>
            </w:tcBorders>
            <w:shd w:val="clear" w:color="000000" w:fill="D9D9D9"/>
            <w:noWrap/>
            <w:vAlign w:val="center"/>
            <w:hideMark/>
          </w:tcPr>
          <w:p w14:paraId="5FB1043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0.40</w:t>
            </w:r>
          </w:p>
        </w:tc>
        <w:tc>
          <w:tcPr>
            <w:tcW w:w="834" w:type="dxa"/>
            <w:tcBorders>
              <w:top w:val="nil"/>
              <w:left w:val="nil"/>
              <w:bottom w:val="single" w:sz="4" w:space="0" w:color="BFBFBF"/>
              <w:right w:val="single" w:sz="4" w:space="0" w:color="auto"/>
            </w:tcBorders>
            <w:shd w:val="clear" w:color="000000" w:fill="D9D9D9"/>
            <w:noWrap/>
            <w:vAlign w:val="center"/>
            <w:hideMark/>
          </w:tcPr>
          <w:p w14:paraId="24FAC27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4.00</w:t>
            </w:r>
          </w:p>
        </w:tc>
      </w:tr>
      <w:tr w:rsidR="00BB0BE5" w:rsidRPr="005B3439" w14:paraId="650033C8" w14:textId="77777777" w:rsidTr="00EA3E5A">
        <w:trPr>
          <w:trHeight w:val="264"/>
        </w:trPr>
        <w:tc>
          <w:tcPr>
            <w:tcW w:w="401" w:type="dxa"/>
            <w:vMerge/>
            <w:tcBorders>
              <w:top w:val="nil"/>
              <w:left w:val="nil"/>
              <w:bottom w:val="nil"/>
              <w:right w:val="nil"/>
            </w:tcBorders>
            <w:vAlign w:val="center"/>
            <w:hideMark/>
          </w:tcPr>
          <w:p w14:paraId="0C2BEE8C"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0C6B35D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07FE6AA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000000" w:fill="D9D9D9"/>
            <w:noWrap/>
            <w:vAlign w:val="center"/>
            <w:hideMark/>
          </w:tcPr>
          <w:p w14:paraId="464E5CD0" w14:textId="77777777" w:rsidR="00BB0BE5" w:rsidRPr="005B3439" w:rsidRDefault="00BB0BE5" w:rsidP="00BB0BE5">
            <w:pPr>
              <w:spacing w:before="0" w:after="0"/>
              <w:jc w:val="center"/>
              <w:rPr>
                <w:rFonts w:asciiTheme="minorHAnsi" w:hAnsiTheme="minorHAnsi" w:cstheme="minorHAnsi"/>
                <w:sz w:val="18"/>
                <w:szCs w:val="18"/>
                <w:lang w:val="en-AU" w:eastAsia="en-AU"/>
              </w:rPr>
            </w:pPr>
            <w:r w:rsidRPr="005B3439">
              <w:rPr>
                <w:rFonts w:asciiTheme="minorHAnsi" w:hAnsiTheme="minorHAnsi" w:cstheme="minorHAnsi"/>
                <w:sz w:val="18"/>
                <w:szCs w:val="18"/>
                <w:lang w:val="en-AU" w:eastAsia="en-AU"/>
              </w:rPr>
              <w:t>count</w:t>
            </w:r>
          </w:p>
        </w:tc>
        <w:tc>
          <w:tcPr>
            <w:tcW w:w="906" w:type="dxa"/>
            <w:tcBorders>
              <w:top w:val="nil"/>
              <w:left w:val="single" w:sz="4" w:space="0" w:color="BFBFBF"/>
              <w:bottom w:val="single" w:sz="4" w:space="0" w:color="auto"/>
              <w:right w:val="single" w:sz="4" w:space="0" w:color="BFBFBF"/>
            </w:tcBorders>
            <w:shd w:val="clear" w:color="000000" w:fill="D9D9D9"/>
            <w:noWrap/>
            <w:vAlign w:val="center"/>
            <w:hideMark/>
          </w:tcPr>
          <w:p w14:paraId="474B70B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0</w:t>
            </w:r>
          </w:p>
        </w:tc>
        <w:tc>
          <w:tcPr>
            <w:tcW w:w="922" w:type="dxa"/>
            <w:tcBorders>
              <w:top w:val="nil"/>
              <w:left w:val="nil"/>
              <w:bottom w:val="single" w:sz="4" w:space="0" w:color="auto"/>
              <w:right w:val="single" w:sz="4" w:space="0" w:color="BFBFBF"/>
            </w:tcBorders>
            <w:shd w:val="clear" w:color="000000" w:fill="D9D9D9"/>
            <w:noWrap/>
            <w:vAlign w:val="center"/>
            <w:hideMark/>
          </w:tcPr>
          <w:p w14:paraId="34306F4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0</w:t>
            </w:r>
          </w:p>
        </w:tc>
        <w:tc>
          <w:tcPr>
            <w:tcW w:w="927" w:type="dxa"/>
            <w:tcBorders>
              <w:top w:val="nil"/>
              <w:left w:val="nil"/>
              <w:bottom w:val="single" w:sz="4" w:space="0" w:color="auto"/>
              <w:right w:val="single" w:sz="4" w:space="0" w:color="BFBFBF"/>
            </w:tcBorders>
            <w:shd w:val="clear" w:color="000000" w:fill="D9D9D9"/>
            <w:noWrap/>
            <w:vAlign w:val="center"/>
            <w:hideMark/>
          </w:tcPr>
          <w:p w14:paraId="4128E8B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0</w:t>
            </w:r>
          </w:p>
        </w:tc>
        <w:tc>
          <w:tcPr>
            <w:tcW w:w="704" w:type="dxa"/>
            <w:tcBorders>
              <w:top w:val="nil"/>
              <w:left w:val="nil"/>
              <w:bottom w:val="single" w:sz="4" w:space="0" w:color="auto"/>
              <w:right w:val="single" w:sz="4" w:space="0" w:color="BFBFBF"/>
            </w:tcBorders>
            <w:shd w:val="clear" w:color="000000" w:fill="D9D9D9"/>
            <w:noWrap/>
            <w:vAlign w:val="center"/>
            <w:hideMark/>
          </w:tcPr>
          <w:p w14:paraId="597518C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0</w:t>
            </w:r>
          </w:p>
        </w:tc>
        <w:tc>
          <w:tcPr>
            <w:tcW w:w="885" w:type="dxa"/>
            <w:tcBorders>
              <w:top w:val="nil"/>
              <w:left w:val="nil"/>
              <w:bottom w:val="single" w:sz="4" w:space="0" w:color="auto"/>
              <w:right w:val="single" w:sz="4" w:space="0" w:color="BFBFBF"/>
            </w:tcBorders>
            <w:shd w:val="clear" w:color="000000" w:fill="D9D9D9"/>
            <w:noWrap/>
            <w:vAlign w:val="center"/>
            <w:hideMark/>
          </w:tcPr>
          <w:p w14:paraId="7C44C27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0</w:t>
            </w:r>
          </w:p>
        </w:tc>
        <w:tc>
          <w:tcPr>
            <w:tcW w:w="866" w:type="dxa"/>
            <w:tcBorders>
              <w:top w:val="nil"/>
              <w:left w:val="nil"/>
              <w:bottom w:val="single" w:sz="4" w:space="0" w:color="auto"/>
              <w:right w:val="single" w:sz="4" w:space="0" w:color="BFBFBF"/>
            </w:tcBorders>
            <w:shd w:val="clear" w:color="000000" w:fill="D9D9D9"/>
            <w:noWrap/>
            <w:vAlign w:val="center"/>
            <w:hideMark/>
          </w:tcPr>
          <w:p w14:paraId="74E53B3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0</w:t>
            </w:r>
          </w:p>
        </w:tc>
        <w:tc>
          <w:tcPr>
            <w:tcW w:w="815" w:type="dxa"/>
            <w:tcBorders>
              <w:top w:val="nil"/>
              <w:left w:val="nil"/>
              <w:bottom w:val="single" w:sz="4" w:space="0" w:color="auto"/>
              <w:right w:val="single" w:sz="4" w:space="0" w:color="BFBFBF"/>
            </w:tcBorders>
            <w:shd w:val="clear" w:color="000000" w:fill="D9D9D9"/>
            <w:noWrap/>
            <w:vAlign w:val="center"/>
            <w:hideMark/>
          </w:tcPr>
          <w:p w14:paraId="191D09F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0</w:t>
            </w:r>
          </w:p>
        </w:tc>
        <w:tc>
          <w:tcPr>
            <w:tcW w:w="834" w:type="dxa"/>
            <w:tcBorders>
              <w:top w:val="nil"/>
              <w:left w:val="nil"/>
              <w:bottom w:val="single" w:sz="4" w:space="0" w:color="auto"/>
              <w:right w:val="single" w:sz="4" w:space="0" w:color="auto"/>
            </w:tcBorders>
            <w:shd w:val="clear" w:color="000000" w:fill="D9D9D9"/>
            <w:noWrap/>
            <w:vAlign w:val="center"/>
            <w:hideMark/>
          </w:tcPr>
          <w:p w14:paraId="0A150F7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0</w:t>
            </w:r>
          </w:p>
        </w:tc>
      </w:tr>
      <w:tr w:rsidR="00BB0BE5" w:rsidRPr="005B3439" w14:paraId="0D3BA62D" w14:textId="77777777" w:rsidTr="00EA3E5A">
        <w:trPr>
          <w:trHeight w:val="255"/>
        </w:trPr>
        <w:tc>
          <w:tcPr>
            <w:tcW w:w="401" w:type="dxa"/>
            <w:vMerge/>
            <w:tcBorders>
              <w:top w:val="nil"/>
              <w:left w:val="nil"/>
              <w:bottom w:val="nil"/>
              <w:right w:val="nil"/>
            </w:tcBorders>
            <w:vAlign w:val="center"/>
            <w:hideMark/>
          </w:tcPr>
          <w:p w14:paraId="53CF65C8"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5680999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1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E916AA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 (or CC5)</w:t>
            </w:r>
          </w:p>
        </w:tc>
        <w:tc>
          <w:tcPr>
            <w:tcW w:w="745" w:type="dxa"/>
            <w:tcBorders>
              <w:top w:val="nil"/>
              <w:left w:val="nil"/>
              <w:bottom w:val="single" w:sz="4" w:space="0" w:color="BFBFBF"/>
              <w:right w:val="single" w:sz="4" w:space="0" w:color="auto"/>
            </w:tcBorders>
            <w:shd w:val="clear" w:color="auto" w:fill="auto"/>
            <w:noWrap/>
            <w:vAlign w:val="center"/>
            <w:hideMark/>
          </w:tcPr>
          <w:p w14:paraId="4BB5945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906"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100870E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31</w:t>
            </w:r>
          </w:p>
        </w:tc>
        <w:tc>
          <w:tcPr>
            <w:tcW w:w="922" w:type="dxa"/>
            <w:tcBorders>
              <w:top w:val="single" w:sz="4" w:space="0" w:color="BFBFBF"/>
              <w:left w:val="nil"/>
              <w:bottom w:val="single" w:sz="4" w:space="0" w:color="BFBFBF"/>
              <w:right w:val="single" w:sz="4" w:space="0" w:color="BFBFBF"/>
            </w:tcBorders>
            <w:shd w:val="clear" w:color="000000" w:fill="FFFFFF"/>
            <w:noWrap/>
            <w:vAlign w:val="center"/>
            <w:hideMark/>
          </w:tcPr>
          <w:p w14:paraId="2EDFF03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3</w:t>
            </w:r>
          </w:p>
        </w:tc>
        <w:tc>
          <w:tcPr>
            <w:tcW w:w="927" w:type="dxa"/>
            <w:tcBorders>
              <w:top w:val="nil"/>
              <w:left w:val="nil"/>
              <w:bottom w:val="nil"/>
              <w:right w:val="nil"/>
            </w:tcBorders>
            <w:shd w:val="clear" w:color="auto" w:fill="auto"/>
            <w:noWrap/>
            <w:vAlign w:val="center"/>
            <w:hideMark/>
          </w:tcPr>
          <w:p w14:paraId="60100EF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4</w:t>
            </w:r>
          </w:p>
        </w:tc>
        <w:tc>
          <w:tcPr>
            <w:tcW w:w="704"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631B7D3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78</w:t>
            </w:r>
          </w:p>
        </w:tc>
        <w:tc>
          <w:tcPr>
            <w:tcW w:w="885" w:type="dxa"/>
            <w:tcBorders>
              <w:top w:val="single" w:sz="4" w:space="0" w:color="BFBFBF"/>
              <w:left w:val="nil"/>
              <w:bottom w:val="single" w:sz="4" w:space="0" w:color="BFBFBF"/>
              <w:right w:val="single" w:sz="4" w:space="0" w:color="BFBFBF"/>
            </w:tcBorders>
            <w:shd w:val="clear" w:color="000000" w:fill="FFFFFF"/>
            <w:noWrap/>
            <w:vAlign w:val="center"/>
            <w:hideMark/>
          </w:tcPr>
          <w:p w14:paraId="309F6C2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08</w:t>
            </w:r>
          </w:p>
        </w:tc>
        <w:tc>
          <w:tcPr>
            <w:tcW w:w="866" w:type="dxa"/>
            <w:tcBorders>
              <w:top w:val="single" w:sz="4" w:space="0" w:color="BFBFBF"/>
              <w:left w:val="nil"/>
              <w:bottom w:val="single" w:sz="4" w:space="0" w:color="BFBFBF"/>
              <w:right w:val="single" w:sz="4" w:space="0" w:color="BFBFBF"/>
            </w:tcBorders>
            <w:shd w:val="clear" w:color="000000" w:fill="FFFFFF"/>
            <w:noWrap/>
            <w:vAlign w:val="center"/>
            <w:hideMark/>
          </w:tcPr>
          <w:p w14:paraId="6F046DA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8</w:t>
            </w:r>
          </w:p>
        </w:tc>
        <w:tc>
          <w:tcPr>
            <w:tcW w:w="815" w:type="dxa"/>
            <w:tcBorders>
              <w:top w:val="single" w:sz="4" w:space="0" w:color="BFBFBF"/>
              <w:left w:val="nil"/>
              <w:bottom w:val="single" w:sz="4" w:space="0" w:color="BFBFBF"/>
              <w:right w:val="single" w:sz="4" w:space="0" w:color="BFBFBF"/>
            </w:tcBorders>
            <w:shd w:val="clear" w:color="000000" w:fill="FFFFFF"/>
            <w:noWrap/>
            <w:vAlign w:val="center"/>
            <w:hideMark/>
          </w:tcPr>
          <w:p w14:paraId="17EF91F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2</w:t>
            </w:r>
          </w:p>
        </w:tc>
        <w:tc>
          <w:tcPr>
            <w:tcW w:w="834" w:type="dxa"/>
            <w:tcBorders>
              <w:top w:val="single" w:sz="4" w:space="0" w:color="BFBFBF"/>
              <w:left w:val="nil"/>
              <w:bottom w:val="single" w:sz="4" w:space="0" w:color="BFBFBF"/>
              <w:right w:val="single" w:sz="4" w:space="0" w:color="auto"/>
            </w:tcBorders>
            <w:shd w:val="clear" w:color="000000" w:fill="FFFFFF"/>
            <w:noWrap/>
            <w:vAlign w:val="center"/>
            <w:hideMark/>
          </w:tcPr>
          <w:p w14:paraId="5CBE57D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45</w:t>
            </w:r>
          </w:p>
        </w:tc>
      </w:tr>
      <w:tr w:rsidR="00BB0BE5" w:rsidRPr="005B3439" w14:paraId="4369B336" w14:textId="77777777" w:rsidTr="00EA3E5A">
        <w:trPr>
          <w:trHeight w:val="264"/>
        </w:trPr>
        <w:tc>
          <w:tcPr>
            <w:tcW w:w="401" w:type="dxa"/>
            <w:vMerge/>
            <w:tcBorders>
              <w:top w:val="nil"/>
              <w:left w:val="nil"/>
              <w:bottom w:val="nil"/>
              <w:right w:val="nil"/>
            </w:tcBorders>
            <w:vAlign w:val="center"/>
            <w:hideMark/>
          </w:tcPr>
          <w:p w14:paraId="4462B722"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1A18625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3480F53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524C7B3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5B1F382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52</w:t>
            </w:r>
          </w:p>
        </w:tc>
        <w:tc>
          <w:tcPr>
            <w:tcW w:w="922" w:type="dxa"/>
            <w:tcBorders>
              <w:top w:val="nil"/>
              <w:left w:val="nil"/>
              <w:bottom w:val="single" w:sz="4" w:space="0" w:color="BFBFBF"/>
              <w:right w:val="single" w:sz="4" w:space="0" w:color="BFBFBF"/>
            </w:tcBorders>
            <w:shd w:val="clear" w:color="000000" w:fill="FFFFFF"/>
            <w:noWrap/>
            <w:vAlign w:val="center"/>
            <w:hideMark/>
          </w:tcPr>
          <w:p w14:paraId="57BA2E3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2</w:t>
            </w:r>
          </w:p>
        </w:tc>
        <w:tc>
          <w:tcPr>
            <w:tcW w:w="927" w:type="dxa"/>
            <w:tcBorders>
              <w:top w:val="single" w:sz="4" w:space="0" w:color="BFBFBF"/>
              <w:left w:val="nil"/>
              <w:bottom w:val="single" w:sz="4" w:space="0" w:color="BFBFBF"/>
              <w:right w:val="single" w:sz="4" w:space="0" w:color="BFBFBF"/>
            </w:tcBorders>
            <w:shd w:val="clear" w:color="000000" w:fill="FFFFFF"/>
            <w:noWrap/>
            <w:vAlign w:val="center"/>
            <w:hideMark/>
          </w:tcPr>
          <w:p w14:paraId="1C8B21F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6</w:t>
            </w:r>
          </w:p>
        </w:tc>
        <w:tc>
          <w:tcPr>
            <w:tcW w:w="704" w:type="dxa"/>
            <w:tcBorders>
              <w:top w:val="nil"/>
              <w:left w:val="nil"/>
              <w:bottom w:val="single" w:sz="4" w:space="0" w:color="BFBFBF"/>
              <w:right w:val="single" w:sz="4" w:space="0" w:color="BFBFBF"/>
            </w:tcBorders>
            <w:shd w:val="clear" w:color="000000" w:fill="FFFFFF"/>
            <w:noWrap/>
            <w:vAlign w:val="center"/>
            <w:hideMark/>
          </w:tcPr>
          <w:p w14:paraId="20A1ABA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9</w:t>
            </w:r>
          </w:p>
        </w:tc>
        <w:tc>
          <w:tcPr>
            <w:tcW w:w="885" w:type="dxa"/>
            <w:tcBorders>
              <w:top w:val="nil"/>
              <w:left w:val="nil"/>
              <w:bottom w:val="single" w:sz="4" w:space="0" w:color="BFBFBF"/>
              <w:right w:val="single" w:sz="4" w:space="0" w:color="BFBFBF"/>
            </w:tcBorders>
            <w:shd w:val="clear" w:color="000000" w:fill="FFFFFF"/>
            <w:noWrap/>
            <w:vAlign w:val="center"/>
            <w:hideMark/>
          </w:tcPr>
          <w:p w14:paraId="75424F9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59</w:t>
            </w:r>
          </w:p>
        </w:tc>
        <w:tc>
          <w:tcPr>
            <w:tcW w:w="866" w:type="dxa"/>
            <w:tcBorders>
              <w:top w:val="nil"/>
              <w:left w:val="nil"/>
              <w:bottom w:val="single" w:sz="4" w:space="0" w:color="BFBFBF"/>
              <w:right w:val="single" w:sz="4" w:space="0" w:color="BFBFBF"/>
            </w:tcBorders>
            <w:shd w:val="clear" w:color="000000" w:fill="FFFFFF"/>
            <w:noWrap/>
            <w:vAlign w:val="center"/>
            <w:hideMark/>
          </w:tcPr>
          <w:p w14:paraId="0BF39F8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80</w:t>
            </w:r>
          </w:p>
        </w:tc>
        <w:tc>
          <w:tcPr>
            <w:tcW w:w="815" w:type="dxa"/>
            <w:tcBorders>
              <w:top w:val="nil"/>
              <w:left w:val="nil"/>
              <w:bottom w:val="single" w:sz="4" w:space="0" w:color="BFBFBF"/>
              <w:right w:val="single" w:sz="4" w:space="0" w:color="BFBFBF"/>
            </w:tcBorders>
            <w:shd w:val="clear" w:color="000000" w:fill="FFFFFF"/>
            <w:noWrap/>
            <w:vAlign w:val="center"/>
            <w:hideMark/>
          </w:tcPr>
          <w:p w14:paraId="1C3CECD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50</w:t>
            </w:r>
          </w:p>
        </w:tc>
        <w:tc>
          <w:tcPr>
            <w:tcW w:w="834" w:type="dxa"/>
            <w:tcBorders>
              <w:top w:val="nil"/>
              <w:left w:val="nil"/>
              <w:bottom w:val="single" w:sz="4" w:space="0" w:color="BFBFBF"/>
              <w:right w:val="single" w:sz="4" w:space="0" w:color="auto"/>
            </w:tcBorders>
            <w:shd w:val="clear" w:color="000000" w:fill="FFFFFF"/>
            <w:noWrap/>
            <w:vAlign w:val="center"/>
            <w:hideMark/>
          </w:tcPr>
          <w:p w14:paraId="6855ECC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68</w:t>
            </w:r>
          </w:p>
        </w:tc>
      </w:tr>
      <w:tr w:rsidR="00BB0BE5" w:rsidRPr="005B3439" w14:paraId="284A1368" w14:textId="77777777" w:rsidTr="00EA3E5A">
        <w:trPr>
          <w:trHeight w:val="264"/>
        </w:trPr>
        <w:tc>
          <w:tcPr>
            <w:tcW w:w="401" w:type="dxa"/>
            <w:vMerge/>
            <w:tcBorders>
              <w:top w:val="nil"/>
              <w:left w:val="nil"/>
              <w:bottom w:val="nil"/>
              <w:right w:val="nil"/>
            </w:tcBorders>
            <w:vAlign w:val="center"/>
            <w:hideMark/>
          </w:tcPr>
          <w:p w14:paraId="490CF070"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1070E00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554EBF6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4912F83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77C834B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7</w:t>
            </w:r>
          </w:p>
        </w:tc>
        <w:tc>
          <w:tcPr>
            <w:tcW w:w="922" w:type="dxa"/>
            <w:tcBorders>
              <w:top w:val="nil"/>
              <w:left w:val="nil"/>
              <w:bottom w:val="single" w:sz="4" w:space="0" w:color="BFBFBF"/>
              <w:right w:val="single" w:sz="4" w:space="0" w:color="BFBFBF"/>
            </w:tcBorders>
            <w:shd w:val="clear" w:color="000000" w:fill="FFFFFF"/>
            <w:noWrap/>
            <w:vAlign w:val="center"/>
            <w:hideMark/>
          </w:tcPr>
          <w:p w14:paraId="569BEE5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0</w:t>
            </w:r>
          </w:p>
        </w:tc>
        <w:tc>
          <w:tcPr>
            <w:tcW w:w="927" w:type="dxa"/>
            <w:tcBorders>
              <w:top w:val="nil"/>
              <w:left w:val="nil"/>
              <w:bottom w:val="single" w:sz="4" w:space="0" w:color="BFBFBF"/>
              <w:right w:val="single" w:sz="4" w:space="0" w:color="BFBFBF"/>
            </w:tcBorders>
            <w:shd w:val="clear" w:color="000000" w:fill="FFFFFF"/>
            <w:noWrap/>
            <w:vAlign w:val="center"/>
            <w:hideMark/>
          </w:tcPr>
          <w:p w14:paraId="37130B3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704" w:type="dxa"/>
            <w:tcBorders>
              <w:top w:val="nil"/>
              <w:left w:val="nil"/>
              <w:bottom w:val="single" w:sz="4" w:space="0" w:color="BFBFBF"/>
              <w:right w:val="single" w:sz="4" w:space="0" w:color="BFBFBF"/>
            </w:tcBorders>
            <w:shd w:val="clear" w:color="000000" w:fill="FFFFFF"/>
            <w:noWrap/>
            <w:vAlign w:val="center"/>
            <w:hideMark/>
          </w:tcPr>
          <w:p w14:paraId="70A2431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885" w:type="dxa"/>
            <w:tcBorders>
              <w:top w:val="nil"/>
              <w:left w:val="nil"/>
              <w:bottom w:val="single" w:sz="4" w:space="0" w:color="BFBFBF"/>
              <w:right w:val="single" w:sz="4" w:space="0" w:color="BFBFBF"/>
            </w:tcBorders>
            <w:shd w:val="clear" w:color="000000" w:fill="FFFFFF"/>
            <w:noWrap/>
            <w:vAlign w:val="center"/>
            <w:hideMark/>
          </w:tcPr>
          <w:p w14:paraId="1BF51B8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66" w:type="dxa"/>
            <w:tcBorders>
              <w:top w:val="nil"/>
              <w:left w:val="nil"/>
              <w:bottom w:val="single" w:sz="4" w:space="0" w:color="BFBFBF"/>
              <w:right w:val="single" w:sz="4" w:space="0" w:color="BFBFBF"/>
            </w:tcBorders>
            <w:shd w:val="clear" w:color="000000" w:fill="FFFFFF"/>
            <w:noWrap/>
            <w:vAlign w:val="center"/>
            <w:hideMark/>
          </w:tcPr>
          <w:p w14:paraId="252DF73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1</w:t>
            </w:r>
          </w:p>
        </w:tc>
        <w:tc>
          <w:tcPr>
            <w:tcW w:w="815" w:type="dxa"/>
            <w:tcBorders>
              <w:top w:val="nil"/>
              <w:left w:val="nil"/>
              <w:bottom w:val="single" w:sz="4" w:space="0" w:color="BFBFBF"/>
              <w:right w:val="single" w:sz="4" w:space="0" w:color="BFBFBF"/>
            </w:tcBorders>
            <w:shd w:val="clear" w:color="000000" w:fill="FFFFFF"/>
            <w:noWrap/>
            <w:vAlign w:val="center"/>
            <w:hideMark/>
          </w:tcPr>
          <w:p w14:paraId="6F71C56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34" w:type="dxa"/>
            <w:tcBorders>
              <w:top w:val="nil"/>
              <w:left w:val="nil"/>
              <w:bottom w:val="single" w:sz="4" w:space="0" w:color="BFBFBF"/>
              <w:right w:val="single" w:sz="4" w:space="0" w:color="auto"/>
            </w:tcBorders>
            <w:shd w:val="clear" w:color="000000" w:fill="FFFFFF"/>
            <w:noWrap/>
            <w:vAlign w:val="center"/>
            <w:hideMark/>
          </w:tcPr>
          <w:p w14:paraId="7AAF0B1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r>
      <w:tr w:rsidR="00BB0BE5" w:rsidRPr="005B3439" w14:paraId="39966945" w14:textId="77777777" w:rsidTr="00EA3E5A">
        <w:trPr>
          <w:trHeight w:val="264"/>
        </w:trPr>
        <w:tc>
          <w:tcPr>
            <w:tcW w:w="401" w:type="dxa"/>
            <w:vMerge/>
            <w:tcBorders>
              <w:top w:val="nil"/>
              <w:left w:val="nil"/>
              <w:bottom w:val="nil"/>
              <w:right w:val="nil"/>
            </w:tcBorders>
            <w:vAlign w:val="center"/>
            <w:hideMark/>
          </w:tcPr>
          <w:p w14:paraId="3CD7355A"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27269CD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0F5C4B4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62C00AA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7C6677A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0.00</w:t>
            </w:r>
          </w:p>
        </w:tc>
        <w:tc>
          <w:tcPr>
            <w:tcW w:w="922" w:type="dxa"/>
            <w:tcBorders>
              <w:top w:val="nil"/>
              <w:left w:val="nil"/>
              <w:bottom w:val="single" w:sz="4" w:space="0" w:color="BFBFBF"/>
              <w:right w:val="single" w:sz="4" w:space="0" w:color="BFBFBF"/>
            </w:tcBorders>
            <w:shd w:val="clear" w:color="000000" w:fill="FFFFFF"/>
            <w:noWrap/>
            <w:vAlign w:val="center"/>
            <w:hideMark/>
          </w:tcPr>
          <w:p w14:paraId="0209DFC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3</w:t>
            </w:r>
          </w:p>
        </w:tc>
        <w:tc>
          <w:tcPr>
            <w:tcW w:w="927" w:type="dxa"/>
            <w:tcBorders>
              <w:top w:val="nil"/>
              <w:left w:val="nil"/>
              <w:bottom w:val="single" w:sz="4" w:space="0" w:color="BFBFBF"/>
              <w:right w:val="single" w:sz="4" w:space="0" w:color="BFBFBF"/>
            </w:tcBorders>
            <w:shd w:val="clear" w:color="000000" w:fill="FFFFFF"/>
            <w:noWrap/>
            <w:vAlign w:val="center"/>
            <w:hideMark/>
          </w:tcPr>
          <w:p w14:paraId="4FD9695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8</w:t>
            </w:r>
          </w:p>
        </w:tc>
        <w:tc>
          <w:tcPr>
            <w:tcW w:w="704" w:type="dxa"/>
            <w:tcBorders>
              <w:top w:val="nil"/>
              <w:left w:val="nil"/>
              <w:bottom w:val="single" w:sz="4" w:space="0" w:color="BFBFBF"/>
              <w:right w:val="single" w:sz="4" w:space="0" w:color="BFBFBF"/>
            </w:tcBorders>
            <w:shd w:val="clear" w:color="000000" w:fill="FFFFFF"/>
            <w:noWrap/>
            <w:vAlign w:val="center"/>
            <w:hideMark/>
          </w:tcPr>
          <w:p w14:paraId="62AB2F5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60</w:t>
            </w:r>
          </w:p>
        </w:tc>
        <w:tc>
          <w:tcPr>
            <w:tcW w:w="885" w:type="dxa"/>
            <w:tcBorders>
              <w:top w:val="nil"/>
              <w:left w:val="nil"/>
              <w:bottom w:val="single" w:sz="4" w:space="0" w:color="BFBFBF"/>
              <w:right w:val="single" w:sz="4" w:space="0" w:color="BFBFBF"/>
            </w:tcBorders>
            <w:shd w:val="clear" w:color="000000" w:fill="FFFFFF"/>
            <w:noWrap/>
            <w:vAlign w:val="center"/>
            <w:hideMark/>
          </w:tcPr>
          <w:p w14:paraId="5C43C2F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5.68</w:t>
            </w:r>
          </w:p>
        </w:tc>
        <w:tc>
          <w:tcPr>
            <w:tcW w:w="866" w:type="dxa"/>
            <w:tcBorders>
              <w:top w:val="nil"/>
              <w:left w:val="nil"/>
              <w:bottom w:val="single" w:sz="4" w:space="0" w:color="BFBFBF"/>
              <w:right w:val="single" w:sz="4" w:space="0" w:color="BFBFBF"/>
            </w:tcBorders>
            <w:shd w:val="clear" w:color="000000" w:fill="FFFFFF"/>
            <w:noWrap/>
            <w:vAlign w:val="center"/>
            <w:hideMark/>
          </w:tcPr>
          <w:p w14:paraId="2E9B7DE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7.90</w:t>
            </w:r>
          </w:p>
        </w:tc>
        <w:tc>
          <w:tcPr>
            <w:tcW w:w="815" w:type="dxa"/>
            <w:tcBorders>
              <w:top w:val="nil"/>
              <w:left w:val="nil"/>
              <w:bottom w:val="single" w:sz="4" w:space="0" w:color="BFBFBF"/>
              <w:right w:val="single" w:sz="4" w:space="0" w:color="BFBFBF"/>
            </w:tcBorders>
            <w:shd w:val="clear" w:color="000000" w:fill="FFFFFF"/>
            <w:noWrap/>
            <w:vAlign w:val="center"/>
            <w:hideMark/>
          </w:tcPr>
          <w:p w14:paraId="1E3B0B8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7.90</w:t>
            </w:r>
          </w:p>
        </w:tc>
        <w:tc>
          <w:tcPr>
            <w:tcW w:w="834" w:type="dxa"/>
            <w:tcBorders>
              <w:top w:val="nil"/>
              <w:left w:val="nil"/>
              <w:bottom w:val="single" w:sz="4" w:space="0" w:color="BFBFBF"/>
              <w:right w:val="single" w:sz="4" w:space="0" w:color="auto"/>
            </w:tcBorders>
            <w:shd w:val="clear" w:color="000000" w:fill="FFFFFF"/>
            <w:noWrap/>
            <w:vAlign w:val="center"/>
            <w:hideMark/>
          </w:tcPr>
          <w:p w14:paraId="5A34E08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6.00</w:t>
            </w:r>
          </w:p>
        </w:tc>
      </w:tr>
      <w:tr w:rsidR="00BB0BE5" w:rsidRPr="005B3439" w14:paraId="0DB41ADA" w14:textId="77777777" w:rsidTr="00EA3E5A">
        <w:trPr>
          <w:trHeight w:val="264"/>
        </w:trPr>
        <w:tc>
          <w:tcPr>
            <w:tcW w:w="401" w:type="dxa"/>
            <w:vMerge/>
            <w:tcBorders>
              <w:top w:val="nil"/>
              <w:left w:val="nil"/>
              <w:bottom w:val="nil"/>
              <w:right w:val="nil"/>
            </w:tcBorders>
            <w:vAlign w:val="center"/>
            <w:hideMark/>
          </w:tcPr>
          <w:p w14:paraId="5A5147D1"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7B3D0F4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707F849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auto" w:fill="auto"/>
            <w:noWrap/>
            <w:vAlign w:val="center"/>
            <w:hideMark/>
          </w:tcPr>
          <w:p w14:paraId="670E431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906" w:type="dxa"/>
            <w:tcBorders>
              <w:top w:val="nil"/>
              <w:left w:val="single" w:sz="4" w:space="0" w:color="BFBFBF"/>
              <w:bottom w:val="single" w:sz="4" w:space="0" w:color="auto"/>
              <w:right w:val="single" w:sz="4" w:space="0" w:color="BFBFBF"/>
            </w:tcBorders>
            <w:shd w:val="clear" w:color="000000" w:fill="FFFFFF"/>
            <w:noWrap/>
            <w:vAlign w:val="center"/>
            <w:hideMark/>
          </w:tcPr>
          <w:p w14:paraId="29307FA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4</w:t>
            </w:r>
          </w:p>
        </w:tc>
        <w:tc>
          <w:tcPr>
            <w:tcW w:w="922" w:type="dxa"/>
            <w:tcBorders>
              <w:top w:val="nil"/>
              <w:left w:val="nil"/>
              <w:bottom w:val="single" w:sz="4" w:space="0" w:color="auto"/>
              <w:right w:val="single" w:sz="4" w:space="0" w:color="BFBFBF"/>
            </w:tcBorders>
            <w:shd w:val="clear" w:color="000000" w:fill="FFFFFF"/>
            <w:noWrap/>
            <w:vAlign w:val="center"/>
            <w:hideMark/>
          </w:tcPr>
          <w:p w14:paraId="449F042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3</w:t>
            </w:r>
          </w:p>
        </w:tc>
        <w:tc>
          <w:tcPr>
            <w:tcW w:w="927" w:type="dxa"/>
            <w:tcBorders>
              <w:top w:val="nil"/>
              <w:left w:val="nil"/>
              <w:bottom w:val="single" w:sz="4" w:space="0" w:color="auto"/>
              <w:right w:val="single" w:sz="4" w:space="0" w:color="BFBFBF"/>
            </w:tcBorders>
            <w:shd w:val="clear" w:color="000000" w:fill="FFFFFF"/>
            <w:noWrap/>
            <w:vAlign w:val="center"/>
            <w:hideMark/>
          </w:tcPr>
          <w:p w14:paraId="236E88F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1</w:t>
            </w:r>
          </w:p>
        </w:tc>
        <w:tc>
          <w:tcPr>
            <w:tcW w:w="704" w:type="dxa"/>
            <w:tcBorders>
              <w:top w:val="nil"/>
              <w:left w:val="nil"/>
              <w:bottom w:val="single" w:sz="4" w:space="0" w:color="auto"/>
              <w:right w:val="single" w:sz="4" w:space="0" w:color="BFBFBF"/>
            </w:tcBorders>
            <w:shd w:val="clear" w:color="000000" w:fill="FFFFFF"/>
            <w:noWrap/>
            <w:vAlign w:val="center"/>
            <w:hideMark/>
          </w:tcPr>
          <w:p w14:paraId="6288FB7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2</w:t>
            </w:r>
          </w:p>
        </w:tc>
        <w:tc>
          <w:tcPr>
            <w:tcW w:w="885" w:type="dxa"/>
            <w:tcBorders>
              <w:top w:val="nil"/>
              <w:left w:val="nil"/>
              <w:bottom w:val="single" w:sz="4" w:space="0" w:color="auto"/>
              <w:right w:val="single" w:sz="4" w:space="0" w:color="BFBFBF"/>
            </w:tcBorders>
            <w:shd w:val="clear" w:color="000000" w:fill="FFFFFF"/>
            <w:noWrap/>
            <w:vAlign w:val="center"/>
            <w:hideMark/>
          </w:tcPr>
          <w:p w14:paraId="3C23E39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3</w:t>
            </w:r>
          </w:p>
        </w:tc>
        <w:tc>
          <w:tcPr>
            <w:tcW w:w="866" w:type="dxa"/>
            <w:tcBorders>
              <w:top w:val="nil"/>
              <w:left w:val="nil"/>
              <w:bottom w:val="single" w:sz="4" w:space="0" w:color="auto"/>
              <w:right w:val="single" w:sz="4" w:space="0" w:color="BFBFBF"/>
            </w:tcBorders>
            <w:shd w:val="clear" w:color="000000" w:fill="FFFFFF"/>
            <w:noWrap/>
            <w:vAlign w:val="center"/>
            <w:hideMark/>
          </w:tcPr>
          <w:p w14:paraId="47DFE0A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3</w:t>
            </w:r>
          </w:p>
        </w:tc>
        <w:tc>
          <w:tcPr>
            <w:tcW w:w="815" w:type="dxa"/>
            <w:tcBorders>
              <w:top w:val="nil"/>
              <w:left w:val="nil"/>
              <w:bottom w:val="single" w:sz="4" w:space="0" w:color="auto"/>
              <w:right w:val="single" w:sz="4" w:space="0" w:color="BFBFBF"/>
            </w:tcBorders>
            <w:shd w:val="clear" w:color="000000" w:fill="FFFFFF"/>
            <w:noWrap/>
            <w:vAlign w:val="center"/>
            <w:hideMark/>
          </w:tcPr>
          <w:p w14:paraId="72B9CEE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2</w:t>
            </w:r>
          </w:p>
        </w:tc>
        <w:tc>
          <w:tcPr>
            <w:tcW w:w="834" w:type="dxa"/>
            <w:tcBorders>
              <w:top w:val="nil"/>
              <w:left w:val="nil"/>
              <w:bottom w:val="single" w:sz="4" w:space="0" w:color="auto"/>
              <w:right w:val="single" w:sz="4" w:space="0" w:color="auto"/>
            </w:tcBorders>
            <w:shd w:val="clear" w:color="000000" w:fill="FFFFFF"/>
            <w:noWrap/>
            <w:vAlign w:val="center"/>
            <w:hideMark/>
          </w:tcPr>
          <w:p w14:paraId="5D43D0F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3</w:t>
            </w:r>
          </w:p>
        </w:tc>
      </w:tr>
      <w:tr w:rsidR="00BB0BE5" w:rsidRPr="005B3439" w14:paraId="71F0382A" w14:textId="77777777" w:rsidTr="00EA3E5A">
        <w:trPr>
          <w:trHeight w:val="255"/>
        </w:trPr>
        <w:tc>
          <w:tcPr>
            <w:tcW w:w="401" w:type="dxa"/>
            <w:vMerge/>
            <w:tcBorders>
              <w:top w:val="nil"/>
              <w:left w:val="nil"/>
              <w:bottom w:val="nil"/>
              <w:right w:val="nil"/>
            </w:tcBorders>
            <w:vAlign w:val="center"/>
            <w:hideMark/>
          </w:tcPr>
          <w:p w14:paraId="5176DA7C"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57A8B737" w14:textId="1B8AE4DE"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17"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7E898F9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 (or CC5)</w:t>
            </w:r>
          </w:p>
        </w:tc>
        <w:tc>
          <w:tcPr>
            <w:tcW w:w="745" w:type="dxa"/>
            <w:tcBorders>
              <w:top w:val="nil"/>
              <w:left w:val="nil"/>
              <w:bottom w:val="single" w:sz="4" w:space="0" w:color="BFBFBF"/>
              <w:right w:val="single" w:sz="4" w:space="0" w:color="auto"/>
            </w:tcBorders>
            <w:shd w:val="clear" w:color="000000" w:fill="D9D9D9"/>
            <w:noWrap/>
            <w:vAlign w:val="center"/>
            <w:hideMark/>
          </w:tcPr>
          <w:p w14:paraId="7E56B98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6018148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85</w:t>
            </w:r>
          </w:p>
        </w:tc>
        <w:tc>
          <w:tcPr>
            <w:tcW w:w="922" w:type="dxa"/>
            <w:tcBorders>
              <w:top w:val="nil"/>
              <w:left w:val="nil"/>
              <w:bottom w:val="single" w:sz="4" w:space="0" w:color="BFBFBF"/>
              <w:right w:val="single" w:sz="4" w:space="0" w:color="BFBFBF"/>
            </w:tcBorders>
            <w:shd w:val="clear" w:color="000000" w:fill="D9D9D9"/>
            <w:noWrap/>
            <w:vAlign w:val="center"/>
            <w:hideMark/>
          </w:tcPr>
          <w:p w14:paraId="16D890E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6</w:t>
            </w:r>
          </w:p>
        </w:tc>
        <w:tc>
          <w:tcPr>
            <w:tcW w:w="927" w:type="dxa"/>
            <w:tcBorders>
              <w:top w:val="nil"/>
              <w:left w:val="nil"/>
              <w:bottom w:val="single" w:sz="4" w:space="0" w:color="BFBFBF"/>
              <w:right w:val="single" w:sz="4" w:space="0" w:color="BFBFBF"/>
            </w:tcBorders>
            <w:shd w:val="clear" w:color="000000" w:fill="D9D9D9"/>
            <w:noWrap/>
            <w:vAlign w:val="center"/>
            <w:hideMark/>
          </w:tcPr>
          <w:p w14:paraId="0D3CC70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9</w:t>
            </w:r>
          </w:p>
        </w:tc>
        <w:tc>
          <w:tcPr>
            <w:tcW w:w="704" w:type="dxa"/>
            <w:tcBorders>
              <w:top w:val="nil"/>
              <w:left w:val="nil"/>
              <w:bottom w:val="single" w:sz="4" w:space="0" w:color="BFBFBF"/>
              <w:right w:val="single" w:sz="4" w:space="0" w:color="BFBFBF"/>
            </w:tcBorders>
            <w:shd w:val="clear" w:color="000000" w:fill="D9D9D9"/>
            <w:noWrap/>
            <w:vAlign w:val="center"/>
            <w:hideMark/>
          </w:tcPr>
          <w:p w14:paraId="6FAC968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8</w:t>
            </w:r>
          </w:p>
        </w:tc>
        <w:tc>
          <w:tcPr>
            <w:tcW w:w="885" w:type="dxa"/>
            <w:tcBorders>
              <w:top w:val="nil"/>
              <w:left w:val="nil"/>
              <w:bottom w:val="single" w:sz="4" w:space="0" w:color="BFBFBF"/>
              <w:right w:val="single" w:sz="4" w:space="0" w:color="BFBFBF"/>
            </w:tcBorders>
            <w:shd w:val="clear" w:color="000000" w:fill="D9D9D9"/>
            <w:noWrap/>
            <w:vAlign w:val="center"/>
            <w:hideMark/>
          </w:tcPr>
          <w:p w14:paraId="4B17DFA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70</w:t>
            </w:r>
          </w:p>
        </w:tc>
        <w:tc>
          <w:tcPr>
            <w:tcW w:w="866" w:type="dxa"/>
            <w:tcBorders>
              <w:top w:val="nil"/>
              <w:left w:val="nil"/>
              <w:bottom w:val="single" w:sz="4" w:space="0" w:color="BFBFBF"/>
              <w:right w:val="single" w:sz="4" w:space="0" w:color="BFBFBF"/>
            </w:tcBorders>
            <w:shd w:val="clear" w:color="000000" w:fill="D9D9D9"/>
            <w:noWrap/>
            <w:vAlign w:val="center"/>
            <w:hideMark/>
          </w:tcPr>
          <w:p w14:paraId="6DED153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5</w:t>
            </w:r>
          </w:p>
        </w:tc>
        <w:tc>
          <w:tcPr>
            <w:tcW w:w="815" w:type="dxa"/>
            <w:tcBorders>
              <w:top w:val="nil"/>
              <w:left w:val="nil"/>
              <w:bottom w:val="single" w:sz="4" w:space="0" w:color="BFBFBF"/>
              <w:right w:val="single" w:sz="4" w:space="0" w:color="BFBFBF"/>
            </w:tcBorders>
            <w:shd w:val="clear" w:color="000000" w:fill="D9D9D9"/>
            <w:noWrap/>
            <w:vAlign w:val="center"/>
            <w:hideMark/>
          </w:tcPr>
          <w:p w14:paraId="3B53B44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9</w:t>
            </w:r>
          </w:p>
        </w:tc>
        <w:tc>
          <w:tcPr>
            <w:tcW w:w="834" w:type="dxa"/>
            <w:tcBorders>
              <w:top w:val="nil"/>
              <w:left w:val="nil"/>
              <w:bottom w:val="single" w:sz="4" w:space="0" w:color="BFBFBF"/>
              <w:right w:val="single" w:sz="4" w:space="0" w:color="auto"/>
            </w:tcBorders>
            <w:shd w:val="clear" w:color="000000" w:fill="D9D9D9"/>
            <w:noWrap/>
            <w:vAlign w:val="center"/>
            <w:hideMark/>
          </w:tcPr>
          <w:p w14:paraId="1536CA0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39</w:t>
            </w:r>
          </w:p>
        </w:tc>
      </w:tr>
      <w:tr w:rsidR="00BB0BE5" w:rsidRPr="005B3439" w14:paraId="730715D0" w14:textId="77777777" w:rsidTr="00EA3E5A">
        <w:trPr>
          <w:trHeight w:val="264"/>
        </w:trPr>
        <w:tc>
          <w:tcPr>
            <w:tcW w:w="401" w:type="dxa"/>
            <w:vMerge/>
            <w:tcBorders>
              <w:top w:val="nil"/>
              <w:left w:val="nil"/>
              <w:bottom w:val="nil"/>
              <w:right w:val="nil"/>
            </w:tcBorders>
            <w:vAlign w:val="center"/>
            <w:hideMark/>
          </w:tcPr>
          <w:p w14:paraId="27A79F1E"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648FFF1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033AE4B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0565DB0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2F90C0D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97</w:t>
            </w:r>
          </w:p>
        </w:tc>
        <w:tc>
          <w:tcPr>
            <w:tcW w:w="922" w:type="dxa"/>
            <w:tcBorders>
              <w:top w:val="nil"/>
              <w:left w:val="nil"/>
              <w:bottom w:val="single" w:sz="4" w:space="0" w:color="BFBFBF"/>
              <w:right w:val="single" w:sz="4" w:space="0" w:color="BFBFBF"/>
            </w:tcBorders>
            <w:shd w:val="clear" w:color="000000" w:fill="D9D9D9"/>
            <w:noWrap/>
            <w:vAlign w:val="center"/>
            <w:hideMark/>
          </w:tcPr>
          <w:p w14:paraId="5F42B70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0</w:t>
            </w:r>
          </w:p>
        </w:tc>
        <w:tc>
          <w:tcPr>
            <w:tcW w:w="927" w:type="dxa"/>
            <w:tcBorders>
              <w:top w:val="nil"/>
              <w:left w:val="nil"/>
              <w:bottom w:val="single" w:sz="4" w:space="0" w:color="BFBFBF"/>
              <w:right w:val="single" w:sz="4" w:space="0" w:color="BFBFBF"/>
            </w:tcBorders>
            <w:shd w:val="clear" w:color="000000" w:fill="D9D9D9"/>
            <w:noWrap/>
            <w:vAlign w:val="center"/>
            <w:hideMark/>
          </w:tcPr>
          <w:p w14:paraId="1D74B50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2</w:t>
            </w:r>
          </w:p>
        </w:tc>
        <w:tc>
          <w:tcPr>
            <w:tcW w:w="704" w:type="dxa"/>
            <w:tcBorders>
              <w:top w:val="nil"/>
              <w:left w:val="nil"/>
              <w:bottom w:val="single" w:sz="4" w:space="0" w:color="BFBFBF"/>
              <w:right w:val="single" w:sz="4" w:space="0" w:color="BFBFBF"/>
            </w:tcBorders>
            <w:shd w:val="clear" w:color="000000" w:fill="D9D9D9"/>
            <w:noWrap/>
            <w:vAlign w:val="center"/>
            <w:hideMark/>
          </w:tcPr>
          <w:p w14:paraId="21521DD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9</w:t>
            </w:r>
          </w:p>
        </w:tc>
        <w:tc>
          <w:tcPr>
            <w:tcW w:w="885" w:type="dxa"/>
            <w:tcBorders>
              <w:top w:val="nil"/>
              <w:left w:val="nil"/>
              <w:bottom w:val="single" w:sz="4" w:space="0" w:color="BFBFBF"/>
              <w:right w:val="single" w:sz="4" w:space="0" w:color="BFBFBF"/>
            </w:tcBorders>
            <w:shd w:val="clear" w:color="000000" w:fill="D9D9D9"/>
            <w:noWrap/>
            <w:vAlign w:val="center"/>
            <w:hideMark/>
          </w:tcPr>
          <w:p w14:paraId="664FBFC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6.29</w:t>
            </w:r>
          </w:p>
        </w:tc>
        <w:tc>
          <w:tcPr>
            <w:tcW w:w="866" w:type="dxa"/>
            <w:tcBorders>
              <w:top w:val="nil"/>
              <w:left w:val="nil"/>
              <w:bottom w:val="single" w:sz="4" w:space="0" w:color="BFBFBF"/>
              <w:right w:val="single" w:sz="4" w:space="0" w:color="BFBFBF"/>
            </w:tcBorders>
            <w:shd w:val="clear" w:color="000000" w:fill="D9D9D9"/>
            <w:noWrap/>
            <w:vAlign w:val="center"/>
            <w:hideMark/>
          </w:tcPr>
          <w:p w14:paraId="1C7E47F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63</w:t>
            </w:r>
          </w:p>
        </w:tc>
        <w:tc>
          <w:tcPr>
            <w:tcW w:w="815" w:type="dxa"/>
            <w:tcBorders>
              <w:top w:val="nil"/>
              <w:left w:val="nil"/>
              <w:bottom w:val="single" w:sz="4" w:space="0" w:color="BFBFBF"/>
              <w:right w:val="single" w:sz="4" w:space="0" w:color="BFBFBF"/>
            </w:tcBorders>
            <w:shd w:val="clear" w:color="000000" w:fill="D9D9D9"/>
            <w:noWrap/>
            <w:vAlign w:val="center"/>
            <w:hideMark/>
          </w:tcPr>
          <w:p w14:paraId="339B611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69</w:t>
            </w:r>
          </w:p>
        </w:tc>
        <w:tc>
          <w:tcPr>
            <w:tcW w:w="834" w:type="dxa"/>
            <w:tcBorders>
              <w:top w:val="nil"/>
              <w:left w:val="nil"/>
              <w:bottom w:val="single" w:sz="4" w:space="0" w:color="BFBFBF"/>
              <w:right w:val="single" w:sz="4" w:space="0" w:color="auto"/>
            </w:tcBorders>
            <w:shd w:val="clear" w:color="000000" w:fill="D9D9D9"/>
            <w:noWrap/>
            <w:vAlign w:val="center"/>
            <w:hideMark/>
          </w:tcPr>
          <w:p w14:paraId="6AE8761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8.50</w:t>
            </w:r>
          </w:p>
        </w:tc>
      </w:tr>
      <w:tr w:rsidR="00BB0BE5" w:rsidRPr="005B3439" w14:paraId="709E8F98" w14:textId="77777777" w:rsidTr="00EA3E5A">
        <w:trPr>
          <w:trHeight w:val="264"/>
        </w:trPr>
        <w:tc>
          <w:tcPr>
            <w:tcW w:w="401" w:type="dxa"/>
            <w:vMerge/>
            <w:tcBorders>
              <w:top w:val="nil"/>
              <w:left w:val="nil"/>
              <w:bottom w:val="nil"/>
              <w:right w:val="nil"/>
            </w:tcBorders>
            <w:vAlign w:val="center"/>
            <w:hideMark/>
          </w:tcPr>
          <w:p w14:paraId="71DCB516"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3B1BF5D1"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3AB2314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6118A51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0983383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6</w:t>
            </w:r>
          </w:p>
        </w:tc>
        <w:tc>
          <w:tcPr>
            <w:tcW w:w="922" w:type="dxa"/>
            <w:tcBorders>
              <w:top w:val="nil"/>
              <w:left w:val="nil"/>
              <w:bottom w:val="single" w:sz="4" w:space="0" w:color="BFBFBF"/>
              <w:right w:val="single" w:sz="4" w:space="0" w:color="BFBFBF"/>
            </w:tcBorders>
            <w:shd w:val="clear" w:color="000000" w:fill="D9D9D9"/>
            <w:noWrap/>
            <w:vAlign w:val="center"/>
            <w:hideMark/>
          </w:tcPr>
          <w:p w14:paraId="0A10079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927" w:type="dxa"/>
            <w:tcBorders>
              <w:top w:val="nil"/>
              <w:left w:val="nil"/>
              <w:bottom w:val="single" w:sz="4" w:space="0" w:color="BFBFBF"/>
              <w:right w:val="single" w:sz="4" w:space="0" w:color="BFBFBF"/>
            </w:tcBorders>
            <w:shd w:val="clear" w:color="000000" w:fill="D9D9D9"/>
            <w:noWrap/>
            <w:vAlign w:val="center"/>
            <w:hideMark/>
          </w:tcPr>
          <w:p w14:paraId="240030D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1</w:t>
            </w:r>
          </w:p>
        </w:tc>
        <w:tc>
          <w:tcPr>
            <w:tcW w:w="704" w:type="dxa"/>
            <w:tcBorders>
              <w:top w:val="nil"/>
              <w:left w:val="nil"/>
              <w:bottom w:val="single" w:sz="4" w:space="0" w:color="BFBFBF"/>
              <w:right w:val="single" w:sz="4" w:space="0" w:color="BFBFBF"/>
            </w:tcBorders>
            <w:shd w:val="clear" w:color="000000" w:fill="D9D9D9"/>
            <w:noWrap/>
            <w:vAlign w:val="center"/>
            <w:hideMark/>
          </w:tcPr>
          <w:p w14:paraId="365F04D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885" w:type="dxa"/>
            <w:tcBorders>
              <w:top w:val="nil"/>
              <w:left w:val="nil"/>
              <w:bottom w:val="single" w:sz="4" w:space="0" w:color="BFBFBF"/>
              <w:right w:val="single" w:sz="4" w:space="0" w:color="BFBFBF"/>
            </w:tcBorders>
            <w:shd w:val="clear" w:color="000000" w:fill="D9D9D9"/>
            <w:noWrap/>
            <w:vAlign w:val="center"/>
            <w:hideMark/>
          </w:tcPr>
          <w:p w14:paraId="7649B0A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1</w:t>
            </w:r>
          </w:p>
        </w:tc>
        <w:tc>
          <w:tcPr>
            <w:tcW w:w="866" w:type="dxa"/>
            <w:tcBorders>
              <w:top w:val="nil"/>
              <w:left w:val="nil"/>
              <w:bottom w:val="single" w:sz="4" w:space="0" w:color="BFBFBF"/>
              <w:right w:val="single" w:sz="4" w:space="0" w:color="BFBFBF"/>
            </w:tcBorders>
            <w:shd w:val="clear" w:color="000000" w:fill="D9D9D9"/>
            <w:noWrap/>
            <w:vAlign w:val="center"/>
            <w:hideMark/>
          </w:tcPr>
          <w:p w14:paraId="040ADCE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1</w:t>
            </w:r>
          </w:p>
        </w:tc>
        <w:tc>
          <w:tcPr>
            <w:tcW w:w="815" w:type="dxa"/>
            <w:tcBorders>
              <w:top w:val="nil"/>
              <w:left w:val="nil"/>
              <w:bottom w:val="single" w:sz="4" w:space="0" w:color="BFBFBF"/>
              <w:right w:val="single" w:sz="4" w:space="0" w:color="BFBFBF"/>
            </w:tcBorders>
            <w:shd w:val="clear" w:color="000000" w:fill="D9D9D9"/>
            <w:noWrap/>
            <w:vAlign w:val="center"/>
            <w:hideMark/>
          </w:tcPr>
          <w:p w14:paraId="2FC8279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7</w:t>
            </w:r>
          </w:p>
        </w:tc>
        <w:tc>
          <w:tcPr>
            <w:tcW w:w="834" w:type="dxa"/>
            <w:tcBorders>
              <w:top w:val="nil"/>
              <w:left w:val="nil"/>
              <w:bottom w:val="single" w:sz="4" w:space="0" w:color="BFBFBF"/>
              <w:right w:val="single" w:sz="4" w:space="0" w:color="auto"/>
            </w:tcBorders>
            <w:shd w:val="clear" w:color="000000" w:fill="D9D9D9"/>
            <w:noWrap/>
            <w:vAlign w:val="center"/>
            <w:hideMark/>
          </w:tcPr>
          <w:p w14:paraId="2CA27CE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97</w:t>
            </w:r>
          </w:p>
        </w:tc>
      </w:tr>
      <w:tr w:rsidR="00BB0BE5" w:rsidRPr="005B3439" w14:paraId="2843B68B" w14:textId="77777777" w:rsidTr="00EA3E5A">
        <w:trPr>
          <w:trHeight w:val="264"/>
        </w:trPr>
        <w:tc>
          <w:tcPr>
            <w:tcW w:w="401" w:type="dxa"/>
            <w:vMerge/>
            <w:tcBorders>
              <w:top w:val="nil"/>
              <w:left w:val="nil"/>
              <w:bottom w:val="nil"/>
              <w:right w:val="nil"/>
            </w:tcBorders>
            <w:vAlign w:val="center"/>
            <w:hideMark/>
          </w:tcPr>
          <w:p w14:paraId="0DF7A6B8"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70C394E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1A34DE6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nil"/>
              <w:right w:val="single" w:sz="4" w:space="0" w:color="auto"/>
            </w:tcBorders>
            <w:shd w:val="clear" w:color="000000" w:fill="D9D9D9"/>
            <w:noWrap/>
            <w:vAlign w:val="center"/>
            <w:hideMark/>
          </w:tcPr>
          <w:p w14:paraId="7945DA8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906" w:type="dxa"/>
            <w:tcBorders>
              <w:top w:val="nil"/>
              <w:left w:val="single" w:sz="4" w:space="0" w:color="BFBFBF"/>
              <w:bottom w:val="nil"/>
              <w:right w:val="single" w:sz="4" w:space="0" w:color="BFBFBF"/>
            </w:tcBorders>
            <w:shd w:val="clear" w:color="000000" w:fill="D9D9D9"/>
            <w:noWrap/>
            <w:vAlign w:val="center"/>
            <w:hideMark/>
          </w:tcPr>
          <w:p w14:paraId="07DD729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0.00</w:t>
            </w:r>
          </w:p>
        </w:tc>
        <w:tc>
          <w:tcPr>
            <w:tcW w:w="922" w:type="dxa"/>
            <w:tcBorders>
              <w:top w:val="nil"/>
              <w:left w:val="nil"/>
              <w:bottom w:val="nil"/>
              <w:right w:val="single" w:sz="4" w:space="0" w:color="BFBFBF"/>
            </w:tcBorders>
            <w:shd w:val="clear" w:color="000000" w:fill="D9D9D9"/>
            <w:noWrap/>
            <w:vAlign w:val="center"/>
            <w:hideMark/>
          </w:tcPr>
          <w:p w14:paraId="5580F28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13</w:t>
            </w:r>
          </w:p>
        </w:tc>
        <w:tc>
          <w:tcPr>
            <w:tcW w:w="927" w:type="dxa"/>
            <w:tcBorders>
              <w:top w:val="nil"/>
              <w:left w:val="nil"/>
              <w:bottom w:val="nil"/>
              <w:right w:val="single" w:sz="4" w:space="0" w:color="BFBFBF"/>
            </w:tcBorders>
            <w:shd w:val="clear" w:color="000000" w:fill="D9D9D9"/>
            <w:noWrap/>
            <w:vAlign w:val="center"/>
            <w:hideMark/>
          </w:tcPr>
          <w:p w14:paraId="4EE4F45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8</w:t>
            </w:r>
          </w:p>
        </w:tc>
        <w:tc>
          <w:tcPr>
            <w:tcW w:w="704" w:type="dxa"/>
            <w:tcBorders>
              <w:top w:val="nil"/>
              <w:left w:val="nil"/>
              <w:bottom w:val="nil"/>
              <w:right w:val="single" w:sz="4" w:space="0" w:color="BFBFBF"/>
            </w:tcBorders>
            <w:shd w:val="clear" w:color="000000" w:fill="D9D9D9"/>
            <w:noWrap/>
            <w:vAlign w:val="center"/>
            <w:hideMark/>
          </w:tcPr>
          <w:p w14:paraId="407DA80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00</w:t>
            </w:r>
          </w:p>
        </w:tc>
        <w:tc>
          <w:tcPr>
            <w:tcW w:w="885" w:type="dxa"/>
            <w:tcBorders>
              <w:top w:val="nil"/>
              <w:left w:val="nil"/>
              <w:bottom w:val="nil"/>
              <w:right w:val="single" w:sz="4" w:space="0" w:color="BFBFBF"/>
            </w:tcBorders>
            <w:shd w:val="clear" w:color="000000" w:fill="D9D9D9"/>
            <w:noWrap/>
            <w:vAlign w:val="center"/>
            <w:hideMark/>
          </w:tcPr>
          <w:p w14:paraId="2FA333B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5.68</w:t>
            </w:r>
          </w:p>
        </w:tc>
        <w:tc>
          <w:tcPr>
            <w:tcW w:w="866" w:type="dxa"/>
            <w:tcBorders>
              <w:top w:val="nil"/>
              <w:left w:val="nil"/>
              <w:bottom w:val="nil"/>
              <w:right w:val="single" w:sz="4" w:space="0" w:color="BFBFBF"/>
            </w:tcBorders>
            <w:shd w:val="clear" w:color="000000" w:fill="D9D9D9"/>
            <w:noWrap/>
            <w:vAlign w:val="center"/>
            <w:hideMark/>
          </w:tcPr>
          <w:p w14:paraId="2304996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7.90</w:t>
            </w:r>
          </w:p>
        </w:tc>
        <w:tc>
          <w:tcPr>
            <w:tcW w:w="815" w:type="dxa"/>
            <w:tcBorders>
              <w:top w:val="nil"/>
              <w:left w:val="nil"/>
              <w:bottom w:val="nil"/>
              <w:right w:val="single" w:sz="4" w:space="0" w:color="BFBFBF"/>
            </w:tcBorders>
            <w:shd w:val="clear" w:color="000000" w:fill="D9D9D9"/>
            <w:noWrap/>
            <w:vAlign w:val="center"/>
            <w:hideMark/>
          </w:tcPr>
          <w:p w14:paraId="027EB42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7.90</w:t>
            </w:r>
          </w:p>
        </w:tc>
        <w:tc>
          <w:tcPr>
            <w:tcW w:w="834" w:type="dxa"/>
            <w:tcBorders>
              <w:top w:val="nil"/>
              <w:left w:val="nil"/>
              <w:bottom w:val="nil"/>
              <w:right w:val="single" w:sz="4" w:space="0" w:color="auto"/>
            </w:tcBorders>
            <w:shd w:val="clear" w:color="000000" w:fill="D9D9D9"/>
            <w:noWrap/>
            <w:vAlign w:val="center"/>
            <w:hideMark/>
          </w:tcPr>
          <w:p w14:paraId="51D30A6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6.00</w:t>
            </w:r>
          </w:p>
        </w:tc>
      </w:tr>
      <w:tr w:rsidR="00BB0BE5" w:rsidRPr="005B3439" w14:paraId="3AEDE2FD" w14:textId="77777777" w:rsidTr="00EA3E5A">
        <w:trPr>
          <w:trHeight w:val="264"/>
        </w:trPr>
        <w:tc>
          <w:tcPr>
            <w:tcW w:w="401" w:type="dxa"/>
            <w:vMerge/>
            <w:tcBorders>
              <w:top w:val="nil"/>
              <w:left w:val="nil"/>
              <w:bottom w:val="nil"/>
              <w:right w:val="nil"/>
            </w:tcBorders>
            <w:vAlign w:val="center"/>
            <w:hideMark/>
          </w:tcPr>
          <w:p w14:paraId="48BEACCA"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55F7A75C"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18DC566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000000" w:fill="D9D9D9"/>
            <w:noWrap/>
            <w:vAlign w:val="center"/>
            <w:hideMark/>
          </w:tcPr>
          <w:p w14:paraId="57EC83E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906" w:type="dxa"/>
            <w:tcBorders>
              <w:top w:val="nil"/>
              <w:left w:val="single" w:sz="4" w:space="0" w:color="BFBFBF"/>
              <w:bottom w:val="single" w:sz="4" w:space="0" w:color="auto"/>
              <w:right w:val="single" w:sz="4" w:space="0" w:color="BFBFBF"/>
            </w:tcBorders>
            <w:shd w:val="clear" w:color="000000" w:fill="D9D9D9"/>
            <w:noWrap/>
            <w:vAlign w:val="center"/>
            <w:hideMark/>
          </w:tcPr>
          <w:p w14:paraId="278D8C9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6.00</w:t>
            </w:r>
          </w:p>
        </w:tc>
        <w:tc>
          <w:tcPr>
            <w:tcW w:w="922" w:type="dxa"/>
            <w:tcBorders>
              <w:top w:val="nil"/>
              <w:left w:val="nil"/>
              <w:bottom w:val="single" w:sz="4" w:space="0" w:color="auto"/>
              <w:right w:val="single" w:sz="4" w:space="0" w:color="BFBFBF"/>
            </w:tcBorders>
            <w:shd w:val="clear" w:color="000000" w:fill="D9D9D9"/>
            <w:noWrap/>
            <w:vAlign w:val="center"/>
            <w:hideMark/>
          </w:tcPr>
          <w:p w14:paraId="7C56410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6.00</w:t>
            </w:r>
          </w:p>
        </w:tc>
        <w:tc>
          <w:tcPr>
            <w:tcW w:w="927" w:type="dxa"/>
            <w:tcBorders>
              <w:top w:val="nil"/>
              <w:left w:val="nil"/>
              <w:bottom w:val="single" w:sz="4" w:space="0" w:color="auto"/>
              <w:right w:val="single" w:sz="4" w:space="0" w:color="BFBFBF"/>
            </w:tcBorders>
            <w:shd w:val="clear" w:color="000000" w:fill="D9D9D9"/>
            <w:noWrap/>
            <w:vAlign w:val="center"/>
            <w:hideMark/>
          </w:tcPr>
          <w:p w14:paraId="1408DB9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00</w:t>
            </w:r>
          </w:p>
        </w:tc>
        <w:tc>
          <w:tcPr>
            <w:tcW w:w="704" w:type="dxa"/>
            <w:tcBorders>
              <w:top w:val="nil"/>
              <w:left w:val="nil"/>
              <w:bottom w:val="single" w:sz="4" w:space="0" w:color="auto"/>
              <w:right w:val="single" w:sz="4" w:space="0" w:color="BFBFBF"/>
            </w:tcBorders>
            <w:shd w:val="clear" w:color="000000" w:fill="D9D9D9"/>
            <w:noWrap/>
            <w:vAlign w:val="center"/>
            <w:hideMark/>
          </w:tcPr>
          <w:p w14:paraId="32DE19D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00</w:t>
            </w:r>
          </w:p>
        </w:tc>
        <w:tc>
          <w:tcPr>
            <w:tcW w:w="885" w:type="dxa"/>
            <w:tcBorders>
              <w:top w:val="nil"/>
              <w:left w:val="nil"/>
              <w:bottom w:val="single" w:sz="4" w:space="0" w:color="auto"/>
              <w:right w:val="single" w:sz="4" w:space="0" w:color="BFBFBF"/>
            </w:tcBorders>
            <w:shd w:val="clear" w:color="000000" w:fill="D9D9D9"/>
            <w:noWrap/>
            <w:vAlign w:val="center"/>
            <w:hideMark/>
          </w:tcPr>
          <w:p w14:paraId="0D91EDA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6.00</w:t>
            </w:r>
          </w:p>
        </w:tc>
        <w:tc>
          <w:tcPr>
            <w:tcW w:w="866" w:type="dxa"/>
            <w:tcBorders>
              <w:top w:val="nil"/>
              <w:left w:val="nil"/>
              <w:bottom w:val="single" w:sz="4" w:space="0" w:color="auto"/>
              <w:right w:val="single" w:sz="4" w:space="0" w:color="BFBFBF"/>
            </w:tcBorders>
            <w:shd w:val="clear" w:color="000000" w:fill="D9D9D9"/>
            <w:noWrap/>
            <w:vAlign w:val="center"/>
            <w:hideMark/>
          </w:tcPr>
          <w:p w14:paraId="3255E68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6.00</w:t>
            </w:r>
          </w:p>
        </w:tc>
        <w:tc>
          <w:tcPr>
            <w:tcW w:w="815" w:type="dxa"/>
            <w:tcBorders>
              <w:top w:val="nil"/>
              <w:left w:val="nil"/>
              <w:bottom w:val="single" w:sz="4" w:space="0" w:color="auto"/>
              <w:right w:val="single" w:sz="4" w:space="0" w:color="BFBFBF"/>
            </w:tcBorders>
            <w:shd w:val="clear" w:color="000000" w:fill="D9D9D9"/>
            <w:noWrap/>
            <w:vAlign w:val="center"/>
            <w:hideMark/>
          </w:tcPr>
          <w:p w14:paraId="24795C8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6.00</w:t>
            </w:r>
          </w:p>
        </w:tc>
        <w:tc>
          <w:tcPr>
            <w:tcW w:w="834" w:type="dxa"/>
            <w:tcBorders>
              <w:top w:val="nil"/>
              <w:left w:val="nil"/>
              <w:bottom w:val="single" w:sz="4" w:space="0" w:color="auto"/>
              <w:right w:val="single" w:sz="4" w:space="0" w:color="auto"/>
            </w:tcBorders>
            <w:shd w:val="clear" w:color="000000" w:fill="D9D9D9"/>
            <w:noWrap/>
            <w:vAlign w:val="center"/>
            <w:hideMark/>
          </w:tcPr>
          <w:p w14:paraId="5EDF633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6.00</w:t>
            </w:r>
          </w:p>
        </w:tc>
      </w:tr>
      <w:tr w:rsidR="00BB0BE5" w:rsidRPr="005B3439" w14:paraId="4BA4EDF1" w14:textId="77777777" w:rsidTr="00EA3E5A">
        <w:trPr>
          <w:trHeight w:val="255"/>
        </w:trPr>
        <w:tc>
          <w:tcPr>
            <w:tcW w:w="401" w:type="dxa"/>
            <w:vMerge/>
            <w:tcBorders>
              <w:top w:val="nil"/>
              <w:left w:val="nil"/>
              <w:bottom w:val="nil"/>
              <w:right w:val="nil"/>
            </w:tcBorders>
            <w:vAlign w:val="center"/>
            <w:hideMark/>
          </w:tcPr>
          <w:p w14:paraId="5329CB9E"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05753FB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61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E1A4F1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T (or CC6)</w:t>
            </w:r>
          </w:p>
        </w:tc>
        <w:tc>
          <w:tcPr>
            <w:tcW w:w="745" w:type="dxa"/>
            <w:tcBorders>
              <w:top w:val="nil"/>
              <w:left w:val="nil"/>
              <w:bottom w:val="single" w:sz="4" w:space="0" w:color="BFBFBF"/>
              <w:right w:val="single" w:sz="4" w:space="0" w:color="auto"/>
            </w:tcBorders>
            <w:shd w:val="clear" w:color="auto" w:fill="auto"/>
            <w:noWrap/>
            <w:vAlign w:val="center"/>
            <w:hideMark/>
          </w:tcPr>
          <w:p w14:paraId="5258BF4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906"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31AF014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8</w:t>
            </w:r>
          </w:p>
        </w:tc>
        <w:tc>
          <w:tcPr>
            <w:tcW w:w="922" w:type="dxa"/>
            <w:tcBorders>
              <w:top w:val="single" w:sz="4" w:space="0" w:color="BFBFBF"/>
              <w:left w:val="nil"/>
              <w:bottom w:val="single" w:sz="4" w:space="0" w:color="BFBFBF"/>
              <w:right w:val="single" w:sz="4" w:space="0" w:color="BFBFBF"/>
            </w:tcBorders>
            <w:shd w:val="clear" w:color="000000" w:fill="FFFFFF"/>
            <w:noWrap/>
            <w:vAlign w:val="center"/>
            <w:hideMark/>
          </w:tcPr>
          <w:p w14:paraId="21D1C02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3</w:t>
            </w:r>
          </w:p>
        </w:tc>
        <w:tc>
          <w:tcPr>
            <w:tcW w:w="927" w:type="dxa"/>
            <w:tcBorders>
              <w:top w:val="nil"/>
              <w:left w:val="nil"/>
              <w:bottom w:val="nil"/>
              <w:right w:val="nil"/>
            </w:tcBorders>
            <w:shd w:val="clear" w:color="auto" w:fill="auto"/>
            <w:noWrap/>
            <w:vAlign w:val="center"/>
            <w:hideMark/>
          </w:tcPr>
          <w:p w14:paraId="06C4DE6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1</w:t>
            </w:r>
          </w:p>
        </w:tc>
        <w:tc>
          <w:tcPr>
            <w:tcW w:w="704"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4994C72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37</w:t>
            </w:r>
          </w:p>
        </w:tc>
        <w:tc>
          <w:tcPr>
            <w:tcW w:w="885" w:type="dxa"/>
            <w:tcBorders>
              <w:top w:val="single" w:sz="4" w:space="0" w:color="BFBFBF"/>
              <w:left w:val="nil"/>
              <w:bottom w:val="single" w:sz="4" w:space="0" w:color="BFBFBF"/>
              <w:right w:val="single" w:sz="4" w:space="0" w:color="BFBFBF"/>
            </w:tcBorders>
            <w:shd w:val="clear" w:color="000000" w:fill="FFFFFF"/>
            <w:noWrap/>
            <w:vAlign w:val="center"/>
            <w:hideMark/>
          </w:tcPr>
          <w:p w14:paraId="6BA9ADD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57</w:t>
            </w:r>
          </w:p>
        </w:tc>
        <w:tc>
          <w:tcPr>
            <w:tcW w:w="866" w:type="dxa"/>
            <w:tcBorders>
              <w:top w:val="single" w:sz="4" w:space="0" w:color="BFBFBF"/>
              <w:left w:val="nil"/>
              <w:bottom w:val="single" w:sz="4" w:space="0" w:color="BFBFBF"/>
              <w:right w:val="single" w:sz="4" w:space="0" w:color="BFBFBF"/>
            </w:tcBorders>
            <w:shd w:val="clear" w:color="000000" w:fill="FFFFFF"/>
            <w:noWrap/>
            <w:vAlign w:val="center"/>
            <w:hideMark/>
          </w:tcPr>
          <w:p w14:paraId="677ED63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9</w:t>
            </w:r>
          </w:p>
        </w:tc>
        <w:tc>
          <w:tcPr>
            <w:tcW w:w="815" w:type="dxa"/>
            <w:tcBorders>
              <w:top w:val="single" w:sz="4" w:space="0" w:color="BFBFBF"/>
              <w:left w:val="nil"/>
              <w:bottom w:val="single" w:sz="4" w:space="0" w:color="BFBFBF"/>
              <w:right w:val="single" w:sz="4" w:space="0" w:color="BFBFBF"/>
            </w:tcBorders>
            <w:shd w:val="clear" w:color="000000" w:fill="FFFFFF"/>
            <w:noWrap/>
            <w:vAlign w:val="center"/>
            <w:hideMark/>
          </w:tcPr>
          <w:p w14:paraId="07EBDB9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4</w:t>
            </w:r>
          </w:p>
        </w:tc>
        <w:tc>
          <w:tcPr>
            <w:tcW w:w="834" w:type="dxa"/>
            <w:tcBorders>
              <w:top w:val="single" w:sz="4" w:space="0" w:color="BFBFBF"/>
              <w:left w:val="nil"/>
              <w:bottom w:val="single" w:sz="4" w:space="0" w:color="BFBFBF"/>
              <w:right w:val="single" w:sz="4" w:space="0" w:color="auto"/>
            </w:tcBorders>
            <w:shd w:val="clear" w:color="000000" w:fill="FFFFFF"/>
            <w:noWrap/>
            <w:vAlign w:val="center"/>
            <w:hideMark/>
          </w:tcPr>
          <w:p w14:paraId="7E52DAE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81</w:t>
            </w:r>
          </w:p>
        </w:tc>
      </w:tr>
      <w:tr w:rsidR="00BB0BE5" w:rsidRPr="005B3439" w14:paraId="4A9BBB66" w14:textId="77777777" w:rsidTr="00EA3E5A">
        <w:trPr>
          <w:trHeight w:val="264"/>
        </w:trPr>
        <w:tc>
          <w:tcPr>
            <w:tcW w:w="401" w:type="dxa"/>
            <w:vMerge/>
            <w:tcBorders>
              <w:top w:val="nil"/>
              <w:left w:val="nil"/>
              <w:bottom w:val="nil"/>
              <w:right w:val="nil"/>
            </w:tcBorders>
            <w:vAlign w:val="center"/>
            <w:hideMark/>
          </w:tcPr>
          <w:p w14:paraId="1149138A"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3B7F589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1F759EC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7E59D61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577641D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9</w:t>
            </w:r>
          </w:p>
        </w:tc>
        <w:tc>
          <w:tcPr>
            <w:tcW w:w="922" w:type="dxa"/>
            <w:tcBorders>
              <w:top w:val="nil"/>
              <w:left w:val="nil"/>
              <w:bottom w:val="single" w:sz="4" w:space="0" w:color="BFBFBF"/>
              <w:right w:val="single" w:sz="4" w:space="0" w:color="BFBFBF"/>
            </w:tcBorders>
            <w:shd w:val="clear" w:color="000000" w:fill="FFFFFF"/>
            <w:noWrap/>
            <w:vAlign w:val="center"/>
            <w:hideMark/>
          </w:tcPr>
          <w:p w14:paraId="6EC88BB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2</w:t>
            </w:r>
          </w:p>
        </w:tc>
        <w:tc>
          <w:tcPr>
            <w:tcW w:w="927" w:type="dxa"/>
            <w:tcBorders>
              <w:top w:val="single" w:sz="4" w:space="0" w:color="BFBFBF"/>
              <w:left w:val="nil"/>
              <w:bottom w:val="single" w:sz="4" w:space="0" w:color="BFBFBF"/>
              <w:right w:val="single" w:sz="4" w:space="0" w:color="BFBFBF"/>
            </w:tcBorders>
            <w:shd w:val="clear" w:color="000000" w:fill="FFFFFF"/>
            <w:noWrap/>
            <w:vAlign w:val="center"/>
            <w:hideMark/>
          </w:tcPr>
          <w:p w14:paraId="1EA5485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1</w:t>
            </w:r>
          </w:p>
        </w:tc>
        <w:tc>
          <w:tcPr>
            <w:tcW w:w="704" w:type="dxa"/>
            <w:tcBorders>
              <w:top w:val="nil"/>
              <w:left w:val="nil"/>
              <w:bottom w:val="single" w:sz="4" w:space="0" w:color="BFBFBF"/>
              <w:right w:val="single" w:sz="4" w:space="0" w:color="BFBFBF"/>
            </w:tcBorders>
            <w:shd w:val="clear" w:color="000000" w:fill="FFFFFF"/>
            <w:noWrap/>
            <w:vAlign w:val="center"/>
            <w:hideMark/>
          </w:tcPr>
          <w:p w14:paraId="45D62A4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3</w:t>
            </w:r>
          </w:p>
        </w:tc>
        <w:tc>
          <w:tcPr>
            <w:tcW w:w="885" w:type="dxa"/>
            <w:tcBorders>
              <w:top w:val="nil"/>
              <w:left w:val="nil"/>
              <w:bottom w:val="single" w:sz="4" w:space="0" w:color="BFBFBF"/>
              <w:right w:val="single" w:sz="4" w:space="0" w:color="BFBFBF"/>
            </w:tcBorders>
            <w:shd w:val="clear" w:color="000000" w:fill="FFFFFF"/>
            <w:noWrap/>
            <w:vAlign w:val="center"/>
            <w:hideMark/>
          </w:tcPr>
          <w:p w14:paraId="4420770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15</w:t>
            </w:r>
          </w:p>
        </w:tc>
        <w:tc>
          <w:tcPr>
            <w:tcW w:w="866" w:type="dxa"/>
            <w:tcBorders>
              <w:top w:val="nil"/>
              <w:left w:val="nil"/>
              <w:bottom w:val="single" w:sz="4" w:space="0" w:color="BFBFBF"/>
              <w:right w:val="single" w:sz="4" w:space="0" w:color="BFBFBF"/>
            </w:tcBorders>
            <w:shd w:val="clear" w:color="000000" w:fill="FFFFFF"/>
            <w:noWrap/>
            <w:vAlign w:val="center"/>
            <w:hideMark/>
          </w:tcPr>
          <w:p w14:paraId="2C8318D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0</w:t>
            </w:r>
          </w:p>
        </w:tc>
        <w:tc>
          <w:tcPr>
            <w:tcW w:w="815" w:type="dxa"/>
            <w:tcBorders>
              <w:top w:val="nil"/>
              <w:left w:val="nil"/>
              <w:bottom w:val="single" w:sz="4" w:space="0" w:color="BFBFBF"/>
              <w:right w:val="single" w:sz="4" w:space="0" w:color="BFBFBF"/>
            </w:tcBorders>
            <w:shd w:val="clear" w:color="000000" w:fill="FFFFFF"/>
            <w:noWrap/>
            <w:vAlign w:val="center"/>
            <w:hideMark/>
          </w:tcPr>
          <w:p w14:paraId="3C5CCD0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1</w:t>
            </w:r>
          </w:p>
        </w:tc>
        <w:tc>
          <w:tcPr>
            <w:tcW w:w="834" w:type="dxa"/>
            <w:tcBorders>
              <w:top w:val="nil"/>
              <w:left w:val="nil"/>
              <w:bottom w:val="single" w:sz="4" w:space="0" w:color="BFBFBF"/>
              <w:right w:val="single" w:sz="4" w:space="0" w:color="auto"/>
            </w:tcBorders>
            <w:shd w:val="clear" w:color="000000" w:fill="FFFFFF"/>
            <w:noWrap/>
            <w:vAlign w:val="center"/>
            <w:hideMark/>
          </w:tcPr>
          <w:p w14:paraId="4F31F54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54</w:t>
            </w:r>
          </w:p>
        </w:tc>
      </w:tr>
      <w:tr w:rsidR="00BB0BE5" w:rsidRPr="005B3439" w14:paraId="325CFCBB" w14:textId="77777777" w:rsidTr="00EA3E5A">
        <w:trPr>
          <w:trHeight w:val="264"/>
        </w:trPr>
        <w:tc>
          <w:tcPr>
            <w:tcW w:w="401" w:type="dxa"/>
            <w:vMerge/>
            <w:tcBorders>
              <w:top w:val="nil"/>
              <w:left w:val="nil"/>
              <w:bottom w:val="nil"/>
              <w:right w:val="nil"/>
            </w:tcBorders>
            <w:vAlign w:val="center"/>
            <w:hideMark/>
          </w:tcPr>
          <w:p w14:paraId="537115A4"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3458096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306D593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6E04273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30611E1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5</w:t>
            </w:r>
          </w:p>
        </w:tc>
        <w:tc>
          <w:tcPr>
            <w:tcW w:w="922" w:type="dxa"/>
            <w:tcBorders>
              <w:top w:val="nil"/>
              <w:left w:val="nil"/>
              <w:bottom w:val="single" w:sz="4" w:space="0" w:color="BFBFBF"/>
              <w:right w:val="single" w:sz="4" w:space="0" w:color="BFBFBF"/>
            </w:tcBorders>
            <w:shd w:val="clear" w:color="000000" w:fill="FFFFFF"/>
            <w:noWrap/>
            <w:vAlign w:val="center"/>
            <w:hideMark/>
          </w:tcPr>
          <w:p w14:paraId="18CCC36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7</w:t>
            </w:r>
          </w:p>
        </w:tc>
        <w:tc>
          <w:tcPr>
            <w:tcW w:w="927" w:type="dxa"/>
            <w:tcBorders>
              <w:top w:val="nil"/>
              <w:left w:val="nil"/>
              <w:bottom w:val="single" w:sz="4" w:space="0" w:color="BFBFBF"/>
              <w:right w:val="single" w:sz="4" w:space="0" w:color="BFBFBF"/>
            </w:tcBorders>
            <w:shd w:val="clear" w:color="000000" w:fill="FFFFFF"/>
            <w:noWrap/>
            <w:vAlign w:val="center"/>
            <w:hideMark/>
          </w:tcPr>
          <w:p w14:paraId="02713F3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9</w:t>
            </w:r>
          </w:p>
        </w:tc>
        <w:tc>
          <w:tcPr>
            <w:tcW w:w="704" w:type="dxa"/>
            <w:tcBorders>
              <w:top w:val="nil"/>
              <w:left w:val="nil"/>
              <w:bottom w:val="single" w:sz="4" w:space="0" w:color="BFBFBF"/>
              <w:right w:val="single" w:sz="4" w:space="0" w:color="BFBFBF"/>
            </w:tcBorders>
            <w:shd w:val="clear" w:color="000000" w:fill="FFFFFF"/>
            <w:noWrap/>
            <w:vAlign w:val="center"/>
            <w:hideMark/>
          </w:tcPr>
          <w:p w14:paraId="4D92803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w:t>
            </w:r>
          </w:p>
        </w:tc>
        <w:tc>
          <w:tcPr>
            <w:tcW w:w="885" w:type="dxa"/>
            <w:tcBorders>
              <w:top w:val="nil"/>
              <w:left w:val="nil"/>
              <w:bottom w:val="single" w:sz="4" w:space="0" w:color="BFBFBF"/>
              <w:right w:val="single" w:sz="4" w:space="0" w:color="BFBFBF"/>
            </w:tcBorders>
            <w:shd w:val="clear" w:color="000000" w:fill="FFFFFF"/>
            <w:noWrap/>
            <w:vAlign w:val="center"/>
            <w:hideMark/>
          </w:tcPr>
          <w:p w14:paraId="084E6F8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1</w:t>
            </w:r>
          </w:p>
        </w:tc>
        <w:tc>
          <w:tcPr>
            <w:tcW w:w="866" w:type="dxa"/>
            <w:tcBorders>
              <w:top w:val="nil"/>
              <w:left w:val="nil"/>
              <w:bottom w:val="single" w:sz="4" w:space="0" w:color="BFBFBF"/>
              <w:right w:val="single" w:sz="4" w:space="0" w:color="BFBFBF"/>
            </w:tcBorders>
            <w:shd w:val="clear" w:color="000000" w:fill="FFFFFF"/>
            <w:noWrap/>
            <w:vAlign w:val="center"/>
            <w:hideMark/>
          </w:tcPr>
          <w:p w14:paraId="4419E7A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2</w:t>
            </w:r>
          </w:p>
        </w:tc>
        <w:tc>
          <w:tcPr>
            <w:tcW w:w="815" w:type="dxa"/>
            <w:tcBorders>
              <w:top w:val="nil"/>
              <w:left w:val="nil"/>
              <w:bottom w:val="single" w:sz="4" w:space="0" w:color="BFBFBF"/>
              <w:right w:val="single" w:sz="4" w:space="0" w:color="BFBFBF"/>
            </w:tcBorders>
            <w:shd w:val="clear" w:color="000000" w:fill="FFFFFF"/>
            <w:noWrap/>
            <w:vAlign w:val="center"/>
            <w:hideMark/>
          </w:tcPr>
          <w:p w14:paraId="30D81E4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834" w:type="dxa"/>
            <w:tcBorders>
              <w:top w:val="nil"/>
              <w:left w:val="nil"/>
              <w:bottom w:val="single" w:sz="4" w:space="0" w:color="BFBFBF"/>
              <w:right w:val="single" w:sz="4" w:space="0" w:color="auto"/>
            </w:tcBorders>
            <w:shd w:val="clear" w:color="000000" w:fill="FFFFFF"/>
            <w:noWrap/>
            <w:vAlign w:val="center"/>
            <w:hideMark/>
          </w:tcPr>
          <w:p w14:paraId="6E0E36E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r>
      <w:tr w:rsidR="00BB0BE5" w:rsidRPr="005B3439" w14:paraId="6B6B3A75" w14:textId="77777777" w:rsidTr="00EA3E5A">
        <w:trPr>
          <w:trHeight w:val="264"/>
        </w:trPr>
        <w:tc>
          <w:tcPr>
            <w:tcW w:w="401" w:type="dxa"/>
            <w:vMerge/>
            <w:tcBorders>
              <w:top w:val="nil"/>
              <w:left w:val="nil"/>
              <w:bottom w:val="nil"/>
              <w:right w:val="nil"/>
            </w:tcBorders>
            <w:vAlign w:val="center"/>
            <w:hideMark/>
          </w:tcPr>
          <w:p w14:paraId="3458706B"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3FDD949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3299FE8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auto" w:fill="auto"/>
            <w:noWrap/>
            <w:vAlign w:val="center"/>
            <w:hideMark/>
          </w:tcPr>
          <w:p w14:paraId="58C7730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906" w:type="dxa"/>
            <w:tcBorders>
              <w:top w:val="nil"/>
              <w:left w:val="single" w:sz="4" w:space="0" w:color="BFBFBF"/>
              <w:bottom w:val="single" w:sz="4" w:space="0" w:color="BFBFBF"/>
              <w:right w:val="single" w:sz="4" w:space="0" w:color="BFBFBF"/>
            </w:tcBorders>
            <w:shd w:val="clear" w:color="000000" w:fill="FFFFFF"/>
            <w:noWrap/>
            <w:vAlign w:val="center"/>
            <w:hideMark/>
          </w:tcPr>
          <w:p w14:paraId="76951E3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00</w:t>
            </w:r>
          </w:p>
        </w:tc>
        <w:tc>
          <w:tcPr>
            <w:tcW w:w="922" w:type="dxa"/>
            <w:tcBorders>
              <w:top w:val="nil"/>
              <w:left w:val="nil"/>
              <w:bottom w:val="single" w:sz="4" w:space="0" w:color="BFBFBF"/>
              <w:right w:val="single" w:sz="4" w:space="0" w:color="BFBFBF"/>
            </w:tcBorders>
            <w:shd w:val="clear" w:color="000000" w:fill="FFFFFF"/>
            <w:noWrap/>
            <w:vAlign w:val="center"/>
            <w:hideMark/>
          </w:tcPr>
          <w:p w14:paraId="51B5578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4</w:t>
            </w:r>
          </w:p>
        </w:tc>
        <w:tc>
          <w:tcPr>
            <w:tcW w:w="927" w:type="dxa"/>
            <w:tcBorders>
              <w:top w:val="nil"/>
              <w:left w:val="nil"/>
              <w:bottom w:val="single" w:sz="4" w:space="0" w:color="BFBFBF"/>
              <w:right w:val="single" w:sz="4" w:space="0" w:color="BFBFBF"/>
            </w:tcBorders>
            <w:shd w:val="clear" w:color="000000" w:fill="FFFFFF"/>
            <w:noWrap/>
            <w:vAlign w:val="center"/>
            <w:hideMark/>
          </w:tcPr>
          <w:p w14:paraId="34EAF82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1</w:t>
            </w:r>
          </w:p>
        </w:tc>
        <w:tc>
          <w:tcPr>
            <w:tcW w:w="704" w:type="dxa"/>
            <w:tcBorders>
              <w:top w:val="nil"/>
              <w:left w:val="nil"/>
              <w:bottom w:val="single" w:sz="4" w:space="0" w:color="BFBFBF"/>
              <w:right w:val="single" w:sz="4" w:space="0" w:color="BFBFBF"/>
            </w:tcBorders>
            <w:shd w:val="clear" w:color="000000" w:fill="FFFFFF"/>
            <w:noWrap/>
            <w:vAlign w:val="center"/>
            <w:hideMark/>
          </w:tcPr>
          <w:p w14:paraId="353EFFE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00</w:t>
            </w:r>
          </w:p>
        </w:tc>
        <w:tc>
          <w:tcPr>
            <w:tcW w:w="885" w:type="dxa"/>
            <w:tcBorders>
              <w:top w:val="nil"/>
              <w:left w:val="nil"/>
              <w:bottom w:val="single" w:sz="4" w:space="0" w:color="BFBFBF"/>
              <w:right w:val="single" w:sz="4" w:space="0" w:color="BFBFBF"/>
            </w:tcBorders>
            <w:shd w:val="clear" w:color="000000" w:fill="FFFFFF"/>
            <w:noWrap/>
            <w:vAlign w:val="center"/>
            <w:hideMark/>
          </w:tcPr>
          <w:p w14:paraId="4CEB436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0</w:t>
            </w:r>
          </w:p>
        </w:tc>
        <w:tc>
          <w:tcPr>
            <w:tcW w:w="866" w:type="dxa"/>
            <w:tcBorders>
              <w:top w:val="nil"/>
              <w:left w:val="nil"/>
              <w:bottom w:val="single" w:sz="4" w:space="0" w:color="BFBFBF"/>
              <w:right w:val="single" w:sz="4" w:space="0" w:color="BFBFBF"/>
            </w:tcBorders>
            <w:shd w:val="clear" w:color="000000" w:fill="FFFFFF"/>
            <w:noWrap/>
            <w:vAlign w:val="center"/>
            <w:hideMark/>
          </w:tcPr>
          <w:p w14:paraId="788609D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00</w:t>
            </w:r>
          </w:p>
        </w:tc>
        <w:tc>
          <w:tcPr>
            <w:tcW w:w="815" w:type="dxa"/>
            <w:tcBorders>
              <w:top w:val="nil"/>
              <w:left w:val="nil"/>
              <w:bottom w:val="single" w:sz="4" w:space="0" w:color="BFBFBF"/>
              <w:right w:val="single" w:sz="4" w:space="0" w:color="BFBFBF"/>
            </w:tcBorders>
            <w:shd w:val="clear" w:color="000000" w:fill="FFFFFF"/>
            <w:noWrap/>
            <w:vAlign w:val="center"/>
            <w:hideMark/>
          </w:tcPr>
          <w:p w14:paraId="4933FF6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00</w:t>
            </w:r>
          </w:p>
        </w:tc>
        <w:tc>
          <w:tcPr>
            <w:tcW w:w="834" w:type="dxa"/>
            <w:tcBorders>
              <w:top w:val="nil"/>
              <w:left w:val="nil"/>
              <w:bottom w:val="single" w:sz="4" w:space="0" w:color="BFBFBF"/>
              <w:right w:val="single" w:sz="4" w:space="0" w:color="auto"/>
            </w:tcBorders>
            <w:shd w:val="clear" w:color="000000" w:fill="FFFFFF"/>
            <w:noWrap/>
            <w:vAlign w:val="center"/>
            <w:hideMark/>
          </w:tcPr>
          <w:p w14:paraId="6ADAEAB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0.96</w:t>
            </w:r>
          </w:p>
        </w:tc>
      </w:tr>
      <w:tr w:rsidR="00BB0BE5" w:rsidRPr="005B3439" w14:paraId="53E2B2EA" w14:textId="77777777" w:rsidTr="00EA3E5A">
        <w:trPr>
          <w:trHeight w:val="264"/>
        </w:trPr>
        <w:tc>
          <w:tcPr>
            <w:tcW w:w="401" w:type="dxa"/>
            <w:vMerge/>
            <w:tcBorders>
              <w:top w:val="nil"/>
              <w:left w:val="nil"/>
              <w:bottom w:val="nil"/>
              <w:right w:val="nil"/>
            </w:tcBorders>
            <w:vAlign w:val="center"/>
            <w:hideMark/>
          </w:tcPr>
          <w:p w14:paraId="0BAE7B8A"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3FC6194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2DC5735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auto" w:fill="auto"/>
            <w:noWrap/>
            <w:vAlign w:val="center"/>
            <w:hideMark/>
          </w:tcPr>
          <w:p w14:paraId="0AE6BEA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906" w:type="dxa"/>
            <w:tcBorders>
              <w:top w:val="nil"/>
              <w:left w:val="single" w:sz="4" w:space="0" w:color="BFBFBF"/>
              <w:bottom w:val="single" w:sz="4" w:space="0" w:color="auto"/>
              <w:right w:val="single" w:sz="4" w:space="0" w:color="BFBFBF"/>
            </w:tcBorders>
            <w:shd w:val="clear" w:color="000000" w:fill="FFFFFF"/>
            <w:noWrap/>
            <w:vAlign w:val="center"/>
            <w:hideMark/>
          </w:tcPr>
          <w:p w14:paraId="512DC62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4</w:t>
            </w:r>
          </w:p>
        </w:tc>
        <w:tc>
          <w:tcPr>
            <w:tcW w:w="922" w:type="dxa"/>
            <w:tcBorders>
              <w:top w:val="nil"/>
              <w:left w:val="nil"/>
              <w:bottom w:val="single" w:sz="4" w:space="0" w:color="auto"/>
              <w:right w:val="single" w:sz="4" w:space="0" w:color="BFBFBF"/>
            </w:tcBorders>
            <w:shd w:val="clear" w:color="000000" w:fill="FFFFFF"/>
            <w:noWrap/>
            <w:vAlign w:val="center"/>
            <w:hideMark/>
          </w:tcPr>
          <w:p w14:paraId="641838D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3</w:t>
            </w:r>
          </w:p>
        </w:tc>
        <w:tc>
          <w:tcPr>
            <w:tcW w:w="927" w:type="dxa"/>
            <w:tcBorders>
              <w:top w:val="nil"/>
              <w:left w:val="nil"/>
              <w:bottom w:val="single" w:sz="4" w:space="0" w:color="auto"/>
              <w:right w:val="single" w:sz="4" w:space="0" w:color="BFBFBF"/>
            </w:tcBorders>
            <w:shd w:val="clear" w:color="000000" w:fill="FFFFFF"/>
            <w:noWrap/>
            <w:vAlign w:val="center"/>
            <w:hideMark/>
          </w:tcPr>
          <w:p w14:paraId="104A369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w:t>
            </w:r>
          </w:p>
        </w:tc>
        <w:tc>
          <w:tcPr>
            <w:tcW w:w="704" w:type="dxa"/>
            <w:tcBorders>
              <w:top w:val="nil"/>
              <w:left w:val="nil"/>
              <w:bottom w:val="single" w:sz="4" w:space="0" w:color="auto"/>
              <w:right w:val="single" w:sz="4" w:space="0" w:color="BFBFBF"/>
            </w:tcBorders>
            <w:shd w:val="clear" w:color="000000" w:fill="FFFFFF"/>
            <w:noWrap/>
            <w:vAlign w:val="center"/>
            <w:hideMark/>
          </w:tcPr>
          <w:p w14:paraId="0A1C796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w:t>
            </w:r>
          </w:p>
        </w:tc>
        <w:tc>
          <w:tcPr>
            <w:tcW w:w="885" w:type="dxa"/>
            <w:tcBorders>
              <w:top w:val="nil"/>
              <w:left w:val="nil"/>
              <w:bottom w:val="single" w:sz="4" w:space="0" w:color="auto"/>
              <w:right w:val="single" w:sz="4" w:space="0" w:color="BFBFBF"/>
            </w:tcBorders>
            <w:shd w:val="clear" w:color="000000" w:fill="FFFFFF"/>
            <w:noWrap/>
            <w:vAlign w:val="center"/>
            <w:hideMark/>
          </w:tcPr>
          <w:p w14:paraId="016A094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4</w:t>
            </w:r>
          </w:p>
        </w:tc>
        <w:tc>
          <w:tcPr>
            <w:tcW w:w="866" w:type="dxa"/>
            <w:tcBorders>
              <w:top w:val="nil"/>
              <w:left w:val="nil"/>
              <w:bottom w:val="single" w:sz="4" w:space="0" w:color="auto"/>
              <w:right w:val="single" w:sz="4" w:space="0" w:color="BFBFBF"/>
            </w:tcBorders>
            <w:shd w:val="clear" w:color="000000" w:fill="FFFFFF"/>
            <w:noWrap/>
            <w:vAlign w:val="center"/>
            <w:hideMark/>
          </w:tcPr>
          <w:p w14:paraId="5BF2F71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4</w:t>
            </w:r>
          </w:p>
        </w:tc>
        <w:tc>
          <w:tcPr>
            <w:tcW w:w="815" w:type="dxa"/>
            <w:tcBorders>
              <w:top w:val="nil"/>
              <w:left w:val="nil"/>
              <w:bottom w:val="single" w:sz="4" w:space="0" w:color="auto"/>
              <w:right w:val="single" w:sz="4" w:space="0" w:color="BFBFBF"/>
            </w:tcBorders>
            <w:shd w:val="clear" w:color="000000" w:fill="FFFFFF"/>
            <w:noWrap/>
            <w:vAlign w:val="center"/>
            <w:hideMark/>
          </w:tcPr>
          <w:p w14:paraId="12FDB80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2</w:t>
            </w:r>
          </w:p>
        </w:tc>
        <w:tc>
          <w:tcPr>
            <w:tcW w:w="834" w:type="dxa"/>
            <w:tcBorders>
              <w:top w:val="nil"/>
              <w:left w:val="nil"/>
              <w:bottom w:val="single" w:sz="4" w:space="0" w:color="auto"/>
              <w:right w:val="single" w:sz="4" w:space="0" w:color="auto"/>
            </w:tcBorders>
            <w:shd w:val="clear" w:color="000000" w:fill="FFFFFF"/>
            <w:noWrap/>
            <w:vAlign w:val="center"/>
            <w:hideMark/>
          </w:tcPr>
          <w:p w14:paraId="2A888F0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4</w:t>
            </w:r>
          </w:p>
        </w:tc>
      </w:tr>
      <w:tr w:rsidR="00BB0BE5" w:rsidRPr="005B3439" w14:paraId="1CFAB6F5" w14:textId="77777777" w:rsidTr="00EA3E5A">
        <w:trPr>
          <w:trHeight w:val="255"/>
        </w:trPr>
        <w:tc>
          <w:tcPr>
            <w:tcW w:w="401" w:type="dxa"/>
            <w:vMerge/>
            <w:tcBorders>
              <w:top w:val="nil"/>
              <w:left w:val="nil"/>
              <w:bottom w:val="nil"/>
              <w:right w:val="nil"/>
            </w:tcBorders>
            <w:vAlign w:val="center"/>
            <w:hideMark/>
          </w:tcPr>
          <w:p w14:paraId="3AF69286"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05FFE84" w14:textId="7985E31E"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617"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1DB3CDA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T (or CC6)</w:t>
            </w:r>
          </w:p>
        </w:tc>
        <w:tc>
          <w:tcPr>
            <w:tcW w:w="745" w:type="dxa"/>
            <w:tcBorders>
              <w:top w:val="nil"/>
              <w:left w:val="nil"/>
              <w:bottom w:val="single" w:sz="4" w:space="0" w:color="BFBFBF"/>
              <w:right w:val="single" w:sz="4" w:space="0" w:color="auto"/>
            </w:tcBorders>
            <w:shd w:val="clear" w:color="000000" w:fill="D9D9D9"/>
            <w:noWrap/>
            <w:vAlign w:val="center"/>
            <w:hideMark/>
          </w:tcPr>
          <w:p w14:paraId="15E4F58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0BAD0E6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4</w:t>
            </w:r>
          </w:p>
        </w:tc>
        <w:tc>
          <w:tcPr>
            <w:tcW w:w="922" w:type="dxa"/>
            <w:tcBorders>
              <w:top w:val="nil"/>
              <w:left w:val="nil"/>
              <w:bottom w:val="single" w:sz="4" w:space="0" w:color="BFBFBF"/>
              <w:right w:val="single" w:sz="4" w:space="0" w:color="BFBFBF"/>
            </w:tcBorders>
            <w:shd w:val="clear" w:color="000000" w:fill="D9D9D9"/>
            <w:noWrap/>
            <w:vAlign w:val="center"/>
            <w:hideMark/>
          </w:tcPr>
          <w:p w14:paraId="090F03C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7</w:t>
            </w:r>
          </w:p>
        </w:tc>
        <w:tc>
          <w:tcPr>
            <w:tcW w:w="927" w:type="dxa"/>
            <w:tcBorders>
              <w:top w:val="nil"/>
              <w:left w:val="nil"/>
              <w:bottom w:val="single" w:sz="4" w:space="0" w:color="BFBFBF"/>
              <w:right w:val="single" w:sz="4" w:space="0" w:color="BFBFBF"/>
            </w:tcBorders>
            <w:shd w:val="clear" w:color="000000" w:fill="D9D9D9"/>
            <w:noWrap/>
            <w:vAlign w:val="center"/>
            <w:hideMark/>
          </w:tcPr>
          <w:p w14:paraId="20119CA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7</w:t>
            </w:r>
          </w:p>
        </w:tc>
        <w:tc>
          <w:tcPr>
            <w:tcW w:w="704" w:type="dxa"/>
            <w:tcBorders>
              <w:top w:val="nil"/>
              <w:left w:val="nil"/>
              <w:bottom w:val="single" w:sz="4" w:space="0" w:color="BFBFBF"/>
              <w:right w:val="single" w:sz="4" w:space="0" w:color="BFBFBF"/>
            </w:tcBorders>
            <w:shd w:val="clear" w:color="000000" w:fill="D9D9D9"/>
            <w:noWrap/>
            <w:vAlign w:val="center"/>
            <w:hideMark/>
          </w:tcPr>
          <w:p w14:paraId="5EB3699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57</w:t>
            </w:r>
          </w:p>
        </w:tc>
        <w:tc>
          <w:tcPr>
            <w:tcW w:w="885" w:type="dxa"/>
            <w:tcBorders>
              <w:top w:val="nil"/>
              <w:left w:val="nil"/>
              <w:bottom w:val="single" w:sz="4" w:space="0" w:color="BFBFBF"/>
              <w:right w:val="single" w:sz="4" w:space="0" w:color="BFBFBF"/>
            </w:tcBorders>
            <w:shd w:val="clear" w:color="000000" w:fill="D9D9D9"/>
            <w:noWrap/>
            <w:vAlign w:val="center"/>
            <w:hideMark/>
          </w:tcPr>
          <w:p w14:paraId="23E6A52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95</w:t>
            </w:r>
          </w:p>
        </w:tc>
        <w:tc>
          <w:tcPr>
            <w:tcW w:w="866" w:type="dxa"/>
            <w:tcBorders>
              <w:top w:val="nil"/>
              <w:left w:val="nil"/>
              <w:bottom w:val="single" w:sz="4" w:space="0" w:color="BFBFBF"/>
              <w:right w:val="single" w:sz="4" w:space="0" w:color="BFBFBF"/>
            </w:tcBorders>
            <w:shd w:val="clear" w:color="000000" w:fill="D9D9D9"/>
            <w:noWrap/>
            <w:vAlign w:val="center"/>
            <w:hideMark/>
          </w:tcPr>
          <w:p w14:paraId="625B17E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3</w:t>
            </w:r>
          </w:p>
        </w:tc>
        <w:tc>
          <w:tcPr>
            <w:tcW w:w="815" w:type="dxa"/>
            <w:tcBorders>
              <w:top w:val="nil"/>
              <w:left w:val="nil"/>
              <w:bottom w:val="single" w:sz="4" w:space="0" w:color="BFBFBF"/>
              <w:right w:val="single" w:sz="4" w:space="0" w:color="BFBFBF"/>
            </w:tcBorders>
            <w:shd w:val="clear" w:color="000000" w:fill="D9D9D9"/>
            <w:noWrap/>
            <w:vAlign w:val="center"/>
            <w:hideMark/>
          </w:tcPr>
          <w:p w14:paraId="5BB08BA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99</w:t>
            </w:r>
          </w:p>
        </w:tc>
        <w:tc>
          <w:tcPr>
            <w:tcW w:w="834" w:type="dxa"/>
            <w:tcBorders>
              <w:top w:val="nil"/>
              <w:left w:val="nil"/>
              <w:bottom w:val="single" w:sz="4" w:space="0" w:color="BFBFBF"/>
              <w:right w:val="single" w:sz="4" w:space="0" w:color="auto"/>
            </w:tcBorders>
            <w:shd w:val="clear" w:color="000000" w:fill="D9D9D9"/>
            <w:noWrap/>
            <w:vAlign w:val="center"/>
            <w:hideMark/>
          </w:tcPr>
          <w:p w14:paraId="1EEA48E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21</w:t>
            </w:r>
          </w:p>
        </w:tc>
      </w:tr>
      <w:tr w:rsidR="00BB0BE5" w:rsidRPr="005B3439" w14:paraId="42AE3A00" w14:textId="77777777" w:rsidTr="00EA3E5A">
        <w:trPr>
          <w:trHeight w:val="264"/>
        </w:trPr>
        <w:tc>
          <w:tcPr>
            <w:tcW w:w="401" w:type="dxa"/>
            <w:vMerge/>
            <w:tcBorders>
              <w:top w:val="nil"/>
              <w:left w:val="nil"/>
              <w:bottom w:val="nil"/>
              <w:right w:val="nil"/>
            </w:tcBorders>
            <w:vAlign w:val="center"/>
            <w:hideMark/>
          </w:tcPr>
          <w:p w14:paraId="594998F6"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777E0BE7"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399B846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1E32EAB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22622D2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6</w:t>
            </w:r>
          </w:p>
        </w:tc>
        <w:tc>
          <w:tcPr>
            <w:tcW w:w="922" w:type="dxa"/>
            <w:tcBorders>
              <w:top w:val="nil"/>
              <w:left w:val="nil"/>
              <w:bottom w:val="single" w:sz="4" w:space="0" w:color="BFBFBF"/>
              <w:right w:val="single" w:sz="4" w:space="0" w:color="BFBFBF"/>
            </w:tcBorders>
            <w:shd w:val="clear" w:color="000000" w:fill="D9D9D9"/>
            <w:noWrap/>
            <w:vAlign w:val="center"/>
            <w:hideMark/>
          </w:tcPr>
          <w:p w14:paraId="2B6B8C2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6</w:t>
            </w:r>
          </w:p>
        </w:tc>
        <w:tc>
          <w:tcPr>
            <w:tcW w:w="927" w:type="dxa"/>
            <w:tcBorders>
              <w:top w:val="nil"/>
              <w:left w:val="nil"/>
              <w:bottom w:val="single" w:sz="4" w:space="0" w:color="BFBFBF"/>
              <w:right w:val="single" w:sz="4" w:space="0" w:color="BFBFBF"/>
            </w:tcBorders>
            <w:shd w:val="clear" w:color="000000" w:fill="D9D9D9"/>
            <w:noWrap/>
            <w:vAlign w:val="center"/>
            <w:hideMark/>
          </w:tcPr>
          <w:p w14:paraId="57EDBE7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1</w:t>
            </w:r>
          </w:p>
        </w:tc>
        <w:tc>
          <w:tcPr>
            <w:tcW w:w="704" w:type="dxa"/>
            <w:tcBorders>
              <w:top w:val="nil"/>
              <w:left w:val="nil"/>
              <w:bottom w:val="single" w:sz="4" w:space="0" w:color="BFBFBF"/>
              <w:right w:val="single" w:sz="4" w:space="0" w:color="BFBFBF"/>
            </w:tcBorders>
            <w:shd w:val="clear" w:color="000000" w:fill="D9D9D9"/>
            <w:noWrap/>
            <w:vAlign w:val="center"/>
            <w:hideMark/>
          </w:tcPr>
          <w:p w14:paraId="56AFC6F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6</w:t>
            </w:r>
          </w:p>
        </w:tc>
        <w:tc>
          <w:tcPr>
            <w:tcW w:w="885" w:type="dxa"/>
            <w:tcBorders>
              <w:top w:val="nil"/>
              <w:left w:val="nil"/>
              <w:bottom w:val="single" w:sz="4" w:space="0" w:color="BFBFBF"/>
              <w:right w:val="single" w:sz="4" w:space="0" w:color="BFBFBF"/>
            </w:tcBorders>
            <w:shd w:val="clear" w:color="000000" w:fill="D9D9D9"/>
            <w:noWrap/>
            <w:vAlign w:val="center"/>
            <w:hideMark/>
          </w:tcPr>
          <w:p w14:paraId="3070203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37</w:t>
            </w:r>
          </w:p>
        </w:tc>
        <w:tc>
          <w:tcPr>
            <w:tcW w:w="866" w:type="dxa"/>
            <w:tcBorders>
              <w:top w:val="nil"/>
              <w:left w:val="nil"/>
              <w:bottom w:val="single" w:sz="4" w:space="0" w:color="BFBFBF"/>
              <w:right w:val="single" w:sz="4" w:space="0" w:color="BFBFBF"/>
            </w:tcBorders>
            <w:shd w:val="clear" w:color="000000" w:fill="D9D9D9"/>
            <w:noWrap/>
            <w:vAlign w:val="center"/>
            <w:hideMark/>
          </w:tcPr>
          <w:p w14:paraId="5890797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10</w:t>
            </w:r>
          </w:p>
        </w:tc>
        <w:tc>
          <w:tcPr>
            <w:tcW w:w="815" w:type="dxa"/>
            <w:tcBorders>
              <w:top w:val="nil"/>
              <w:left w:val="nil"/>
              <w:bottom w:val="single" w:sz="4" w:space="0" w:color="BFBFBF"/>
              <w:right w:val="single" w:sz="4" w:space="0" w:color="BFBFBF"/>
            </w:tcBorders>
            <w:shd w:val="clear" w:color="000000" w:fill="D9D9D9"/>
            <w:noWrap/>
            <w:vAlign w:val="center"/>
            <w:hideMark/>
          </w:tcPr>
          <w:p w14:paraId="3991309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8</w:t>
            </w:r>
          </w:p>
        </w:tc>
        <w:tc>
          <w:tcPr>
            <w:tcW w:w="834" w:type="dxa"/>
            <w:tcBorders>
              <w:top w:val="nil"/>
              <w:left w:val="nil"/>
              <w:bottom w:val="single" w:sz="4" w:space="0" w:color="BFBFBF"/>
              <w:right w:val="single" w:sz="4" w:space="0" w:color="auto"/>
            </w:tcBorders>
            <w:shd w:val="clear" w:color="000000" w:fill="D9D9D9"/>
            <w:noWrap/>
            <w:vAlign w:val="center"/>
            <w:hideMark/>
          </w:tcPr>
          <w:p w14:paraId="1200C5B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07</w:t>
            </w:r>
          </w:p>
        </w:tc>
      </w:tr>
      <w:tr w:rsidR="00BB0BE5" w:rsidRPr="005B3439" w14:paraId="594E5419" w14:textId="77777777" w:rsidTr="00EA3E5A">
        <w:trPr>
          <w:trHeight w:val="264"/>
        </w:trPr>
        <w:tc>
          <w:tcPr>
            <w:tcW w:w="401" w:type="dxa"/>
            <w:vMerge/>
            <w:tcBorders>
              <w:top w:val="nil"/>
              <w:left w:val="nil"/>
              <w:bottom w:val="nil"/>
              <w:right w:val="nil"/>
            </w:tcBorders>
            <w:vAlign w:val="center"/>
            <w:hideMark/>
          </w:tcPr>
          <w:p w14:paraId="30F3EC24"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18B6E84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3BF91B3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5E970F9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643EB7B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3</w:t>
            </w:r>
          </w:p>
        </w:tc>
        <w:tc>
          <w:tcPr>
            <w:tcW w:w="922" w:type="dxa"/>
            <w:tcBorders>
              <w:top w:val="nil"/>
              <w:left w:val="nil"/>
              <w:bottom w:val="single" w:sz="4" w:space="0" w:color="BFBFBF"/>
              <w:right w:val="single" w:sz="4" w:space="0" w:color="BFBFBF"/>
            </w:tcBorders>
            <w:shd w:val="clear" w:color="000000" w:fill="D9D9D9"/>
            <w:noWrap/>
            <w:vAlign w:val="center"/>
            <w:hideMark/>
          </w:tcPr>
          <w:p w14:paraId="551A3AA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9</w:t>
            </w:r>
          </w:p>
        </w:tc>
        <w:tc>
          <w:tcPr>
            <w:tcW w:w="927" w:type="dxa"/>
            <w:tcBorders>
              <w:top w:val="nil"/>
              <w:left w:val="nil"/>
              <w:bottom w:val="single" w:sz="4" w:space="0" w:color="BFBFBF"/>
              <w:right w:val="single" w:sz="4" w:space="0" w:color="BFBFBF"/>
            </w:tcBorders>
            <w:shd w:val="clear" w:color="000000" w:fill="D9D9D9"/>
            <w:noWrap/>
            <w:vAlign w:val="center"/>
            <w:hideMark/>
          </w:tcPr>
          <w:p w14:paraId="6A49C0D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1</w:t>
            </w:r>
          </w:p>
        </w:tc>
        <w:tc>
          <w:tcPr>
            <w:tcW w:w="704" w:type="dxa"/>
            <w:tcBorders>
              <w:top w:val="nil"/>
              <w:left w:val="nil"/>
              <w:bottom w:val="single" w:sz="4" w:space="0" w:color="BFBFBF"/>
              <w:right w:val="single" w:sz="4" w:space="0" w:color="BFBFBF"/>
            </w:tcBorders>
            <w:shd w:val="clear" w:color="000000" w:fill="D9D9D9"/>
            <w:noWrap/>
            <w:vAlign w:val="center"/>
            <w:hideMark/>
          </w:tcPr>
          <w:p w14:paraId="2A7892B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885" w:type="dxa"/>
            <w:tcBorders>
              <w:top w:val="nil"/>
              <w:left w:val="nil"/>
              <w:bottom w:val="single" w:sz="4" w:space="0" w:color="BFBFBF"/>
              <w:right w:val="single" w:sz="4" w:space="0" w:color="BFBFBF"/>
            </w:tcBorders>
            <w:shd w:val="clear" w:color="000000" w:fill="D9D9D9"/>
            <w:noWrap/>
            <w:vAlign w:val="center"/>
            <w:hideMark/>
          </w:tcPr>
          <w:p w14:paraId="6EA215D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1</w:t>
            </w:r>
          </w:p>
        </w:tc>
        <w:tc>
          <w:tcPr>
            <w:tcW w:w="866" w:type="dxa"/>
            <w:tcBorders>
              <w:top w:val="nil"/>
              <w:left w:val="nil"/>
              <w:bottom w:val="single" w:sz="4" w:space="0" w:color="BFBFBF"/>
              <w:right w:val="single" w:sz="4" w:space="0" w:color="BFBFBF"/>
            </w:tcBorders>
            <w:shd w:val="clear" w:color="000000" w:fill="D9D9D9"/>
            <w:noWrap/>
            <w:vAlign w:val="center"/>
            <w:hideMark/>
          </w:tcPr>
          <w:p w14:paraId="5B2C568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2</w:t>
            </w:r>
          </w:p>
        </w:tc>
        <w:tc>
          <w:tcPr>
            <w:tcW w:w="815" w:type="dxa"/>
            <w:tcBorders>
              <w:top w:val="nil"/>
              <w:left w:val="nil"/>
              <w:bottom w:val="single" w:sz="4" w:space="0" w:color="BFBFBF"/>
              <w:right w:val="single" w:sz="4" w:space="0" w:color="BFBFBF"/>
            </w:tcBorders>
            <w:shd w:val="clear" w:color="000000" w:fill="D9D9D9"/>
            <w:noWrap/>
            <w:vAlign w:val="center"/>
            <w:hideMark/>
          </w:tcPr>
          <w:p w14:paraId="4F017F3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6</w:t>
            </w:r>
          </w:p>
        </w:tc>
        <w:tc>
          <w:tcPr>
            <w:tcW w:w="834" w:type="dxa"/>
            <w:tcBorders>
              <w:top w:val="nil"/>
              <w:left w:val="nil"/>
              <w:bottom w:val="single" w:sz="4" w:space="0" w:color="BFBFBF"/>
              <w:right w:val="single" w:sz="4" w:space="0" w:color="auto"/>
            </w:tcBorders>
            <w:shd w:val="clear" w:color="000000" w:fill="D9D9D9"/>
            <w:noWrap/>
            <w:vAlign w:val="center"/>
            <w:hideMark/>
          </w:tcPr>
          <w:p w14:paraId="0779737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1</w:t>
            </w:r>
          </w:p>
        </w:tc>
      </w:tr>
      <w:tr w:rsidR="00BB0BE5" w:rsidRPr="005B3439" w14:paraId="15452BB8" w14:textId="77777777" w:rsidTr="00EA3E5A">
        <w:trPr>
          <w:trHeight w:val="264"/>
        </w:trPr>
        <w:tc>
          <w:tcPr>
            <w:tcW w:w="401" w:type="dxa"/>
            <w:vMerge/>
            <w:tcBorders>
              <w:top w:val="nil"/>
              <w:left w:val="nil"/>
              <w:bottom w:val="nil"/>
              <w:right w:val="nil"/>
            </w:tcBorders>
            <w:vAlign w:val="center"/>
            <w:hideMark/>
          </w:tcPr>
          <w:p w14:paraId="2CFD16B4"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045CC62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762A293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BFBFBF"/>
              <w:right w:val="single" w:sz="4" w:space="0" w:color="auto"/>
            </w:tcBorders>
            <w:shd w:val="clear" w:color="000000" w:fill="D9D9D9"/>
            <w:noWrap/>
            <w:vAlign w:val="center"/>
            <w:hideMark/>
          </w:tcPr>
          <w:p w14:paraId="4A7D2B6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906" w:type="dxa"/>
            <w:tcBorders>
              <w:top w:val="nil"/>
              <w:left w:val="single" w:sz="4" w:space="0" w:color="BFBFBF"/>
              <w:bottom w:val="single" w:sz="4" w:space="0" w:color="BFBFBF"/>
              <w:right w:val="single" w:sz="4" w:space="0" w:color="BFBFBF"/>
            </w:tcBorders>
            <w:shd w:val="clear" w:color="000000" w:fill="D9D9D9"/>
            <w:noWrap/>
            <w:vAlign w:val="center"/>
            <w:hideMark/>
          </w:tcPr>
          <w:p w14:paraId="3EF60BD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60</w:t>
            </w:r>
          </w:p>
        </w:tc>
        <w:tc>
          <w:tcPr>
            <w:tcW w:w="922" w:type="dxa"/>
            <w:tcBorders>
              <w:top w:val="nil"/>
              <w:left w:val="nil"/>
              <w:bottom w:val="single" w:sz="4" w:space="0" w:color="BFBFBF"/>
              <w:right w:val="single" w:sz="4" w:space="0" w:color="BFBFBF"/>
            </w:tcBorders>
            <w:shd w:val="clear" w:color="000000" w:fill="D9D9D9"/>
            <w:noWrap/>
            <w:vAlign w:val="center"/>
            <w:hideMark/>
          </w:tcPr>
          <w:p w14:paraId="00303A2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8</w:t>
            </w:r>
          </w:p>
        </w:tc>
        <w:tc>
          <w:tcPr>
            <w:tcW w:w="927" w:type="dxa"/>
            <w:tcBorders>
              <w:top w:val="nil"/>
              <w:left w:val="nil"/>
              <w:bottom w:val="single" w:sz="4" w:space="0" w:color="BFBFBF"/>
              <w:right w:val="single" w:sz="4" w:space="0" w:color="BFBFBF"/>
            </w:tcBorders>
            <w:shd w:val="clear" w:color="000000" w:fill="D9D9D9"/>
            <w:noWrap/>
            <w:vAlign w:val="center"/>
            <w:hideMark/>
          </w:tcPr>
          <w:p w14:paraId="5532B85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5</w:t>
            </w:r>
          </w:p>
        </w:tc>
        <w:tc>
          <w:tcPr>
            <w:tcW w:w="704" w:type="dxa"/>
            <w:tcBorders>
              <w:top w:val="nil"/>
              <w:left w:val="nil"/>
              <w:bottom w:val="single" w:sz="4" w:space="0" w:color="BFBFBF"/>
              <w:right w:val="single" w:sz="4" w:space="0" w:color="BFBFBF"/>
            </w:tcBorders>
            <w:shd w:val="clear" w:color="000000" w:fill="D9D9D9"/>
            <w:noWrap/>
            <w:vAlign w:val="center"/>
            <w:hideMark/>
          </w:tcPr>
          <w:p w14:paraId="15D7A05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00</w:t>
            </w:r>
          </w:p>
        </w:tc>
        <w:tc>
          <w:tcPr>
            <w:tcW w:w="885" w:type="dxa"/>
            <w:tcBorders>
              <w:top w:val="nil"/>
              <w:left w:val="nil"/>
              <w:bottom w:val="single" w:sz="4" w:space="0" w:color="BFBFBF"/>
              <w:right w:val="single" w:sz="4" w:space="0" w:color="BFBFBF"/>
            </w:tcBorders>
            <w:shd w:val="clear" w:color="000000" w:fill="D9D9D9"/>
            <w:noWrap/>
            <w:vAlign w:val="center"/>
            <w:hideMark/>
          </w:tcPr>
          <w:p w14:paraId="0C2F796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9.73</w:t>
            </w:r>
          </w:p>
        </w:tc>
        <w:tc>
          <w:tcPr>
            <w:tcW w:w="866" w:type="dxa"/>
            <w:tcBorders>
              <w:top w:val="nil"/>
              <w:left w:val="nil"/>
              <w:bottom w:val="single" w:sz="4" w:space="0" w:color="BFBFBF"/>
              <w:right w:val="single" w:sz="4" w:space="0" w:color="BFBFBF"/>
            </w:tcBorders>
            <w:shd w:val="clear" w:color="000000" w:fill="D9D9D9"/>
            <w:noWrap/>
            <w:vAlign w:val="center"/>
            <w:hideMark/>
          </w:tcPr>
          <w:p w14:paraId="1450728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35</w:t>
            </w:r>
          </w:p>
        </w:tc>
        <w:tc>
          <w:tcPr>
            <w:tcW w:w="815" w:type="dxa"/>
            <w:tcBorders>
              <w:top w:val="nil"/>
              <w:left w:val="nil"/>
              <w:bottom w:val="single" w:sz="4" w:space="0" w:color="BFBFBF"/>
              <w:right w:val="single" w:sz="4" w:space="0" w:color="BFBFBF"/>
            </w:tcBorders>
            <w:shd w:val="clear" w:color="000000" w:fill="D9D9D9"/>
            <w:noWrap/>
            <w:vAlign w:val="center"/>
            <w:hideMark/>
          </w:tcPr>
          <w:p w14:paraId="6D467B4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8</w:t>
            </w:r>
          </w:p>
        </w:tc>
        <w:tc>
          <w:tcPr>
            <w:tcW w:w="834" w:type="dxa"/>
            <w:tcBorders>
              <w:top w:val="nil"/>
              <w:left w:val="nil"/>
              <w:bottom w:val="single" w:sz="4" w:space="0" w:color="BFBFBF"/>
              <w:right w:val="single" w:sz="4" w:space="0" w:color="auto"/>
            </w:tcBorders>
            <w:shd w:val="clear" w:color="000000" w:fill="D9D9D9"/>
            <w:noWrap/>
            <w:vAlign w:val="center"/>
            <w:hideMark/>
          </w:tcPr>
          <w:p w14:paraId="43F47BF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9.90</w:t>
            </w:r>
          </w:p>
        </w:tc>
      </w:tr>
      <w:tr w:rsidR="00BB0BE5" w:rsidRPr="005B3439" w14:paraId="60200ECD" w14:textId="77777777" w:rsidTr="00EA3E5A">
        <w:trPr>
          <w:trHeight w:val="264"/>
        </w:trPr>
        <w:tc>
          <w:tcPr>
            <w:tcW w:w="401" w:type="dxa"/>
            <w:vMerge/>
            <w:tcBorders>
              <w:top w:val="nil"/>
              <w:left w:val="nil"/>
              <w:bottom w:val="nil"/>
              <w:right w:val="nil"/>
            </w:tcBorders>
            <w:vAlign w:val="center"/>
            <w:hideMark/>
          </w:tcPr>
          <w:p w14:paraId="19AAFC07"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400" w:type="dxa"/>
            <w:vMerge/>
            <w:tcBorders>
              <w:top w:val="nil"/>
              <w:left w:val="single" w:sz="4" w:space="0" w:color="auto"/>
              <w:bottom w:val="single" w:sz="4" w:space="0" w:color="auto"/>
              <w:right w:val="single" w:sz="4" w:space="0" w:color="auto"/>
            </w:tcBorders>
            <w:vAlign w:val="center"/>
            <w:hideMark/>
          </w:tcPr>
          <w:p w14:paraId="4F93454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617" w:type="dxa"/>
            <w:vMerge/>
            <w:tcBorders>
              <w:top w:val="nil"/>
              <w:left w:val="single" w:sz="4" w:space="0" w:color="auto"/>
              <w:bottom w:val="single" w:sz="4" w:space="0" w:color="auto"/>
              <w:right w:val="single" w:sz="4" w:space="0" w:color="auto"/>
            </w:tcBorders>
            <w:vAlign w:val="center"/>
            <w:hideMark/>
          </w:tcPr>
          <w:p w14:paraId="5FD5792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745" w:type="dxa"/>
            <w:tcBorders>
              <w:top w:val="nil"/>
              <w:left w:val="nil"/>
              <w:bottom w:val="single" w:sz="4" w:space="0" w:color="auto"/>
              <w:right w:val="single" w:sz="4" w:space="0" w:color="auto"/>
            </w:tcBorders>
            <w:shd w:val="clear" w:color="000000" w:fill="D9D9D9"/>
            <w:noWrap/>
            <w:vAlign w:val="center"/>
            <w:hideMark/>
          </w:tcPr>
          <w:p w14:paraId="1B94B3A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906" w:type="dxa"/>
            <w:tcBorders>
              <w:top w:val="nil"/>
              <w:left w:val="single" w:sz="4" w:space="0" w:color="BFBFBF"/>
              <w:bottom w:val="single" w:sz="4" w:space="0" w:color="auto"/>
              <w:right w:val="single" w:sz="4" w:space="0" w:color="BFBFBF"/>
            </w:tcBorders>
            <w:shd w:val="clear" w:color="000000" w:fill="D9D9D9"/>
            <w:noWrap/>
            <w:vAlign w:val="center"/>
            <w:hideMark/>
          </w:tcPr>
          <w:p w14:paraId="32BC6D7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00</w:t>
            </w:r>
          </w:p>
        </w:tc>
        <w:tc>
          <w:tcPr>
            <w:tcW w:w="922" w:type="dxa"/>
            <w:tcBorders>
              <w:top w:val="nil"/>
              <w:left w:val="nil"/>
              <w:bottom w:val="single" w:sz="4" w:space="0" w:color="auto"/>
              <w:right w:val="single" w:sz="4" w:space="0" w:color="BFBFBF"/>
            </w:tcBorders>
            <w:shd w:val="clear" w:color="000000" w:fill="D9D9D9"/>
            <w:noWrap/>
            <w:vAlign w:val="center"/>
            <w:hideMark/>
          </w:tcPr>
          <w:p w14:paraId="01BFAA9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00</w:t>
            </w:r>
          </w:p>
        </w:tc>
        <w:tc>
          <w:tcPr>
            <w:tcW w:w="927" w:type="dxa"/>
            <w:tcBorders>
              <w:top w:val="nil"/>
              <w:left w:val="nil"/>
              <w:bottom w:val="single" w:sz="4" w:space="0" w:color="auto"/>
              <w:right w:val="single" w:sz="4" w:space="0" w:color="BFBFBF"/>
            </w:tcBorders>
            <w:shd w:val="clear" w:color="000000" w:fill="D9D9D9"/>
            <w:noWrap/>
            <w:vAlign w:val="center"/>
            <w:hideMark/>
          </w:tcPr>
          <w:p w14:paraId="30FF7C0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00</w:t>
            </w:r>
          </w:p>
        </w:tc>
        <w:tc>
          <w:tcPr>
            <w:tcW w:w="704" w:type="dxa"/>
            <w:tcBorders>
              <w:top w:val="nil"/>
              <w:left w:val="nil"/>
              <w:bottom w:val="single" w:sz="4" w:space="0" w:color="auto"/>
              <w:right w:val="single" w:sz="4" w:space="0" w:color="BFBFBF"/>
            </w:tcBorders>
            <w:shd w:val="clear" w:color="000000" w:fill="D9D9D9"/>
            <w:noWrap/>
            <w:vAlign w:val="center"/>
            <w:hideMark/>
          </w:tcPr>
          <w:p w14:paraId="5446F6D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00</w:t>
            </w:r>
          </w:p>
        </w:tc>
        <w:tc>
          <w:tcPr>
            <w:tcW w:w="885" w:type="dxa"/>
            <w:tcBorders>
              <w:top w:val="nil"/>
              <w:left w:val="nil"/>
              <w:bottom w:val="single" w:sz="4" w:space="0" w:color="auto"/>
              <w:right w:val="single" w:sz="4" w:space="0" w:color="BFBFBF"/>
            </w:tcBorders>
            <w:shd w:val="clear" w:color="000000" w:fill="D9D9D9"/>
            <w:noWrap/>
            <w:vAlign w:val="center"/>
            <w:hideMark/>
          </w:tcPr>
          <w:p w14:paraId="417840B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00</w:t>
            </w:r>
          </w:p>
        </w:tc>
        <w:tc>
          <w:tcPr>
            <w:tcW w:w="866" w:type="dxa"/>
            <w:tcBorders>
              <w:top w:val="nil"/>
              <w:left w:val="nil"/>
              <w:bottom w:val="single" w:sz="4" w:space="0" w:color="auto"/>
              <w:right w:val="single" w:sz="4" w:space="0" w:color="BFBFBF"/>
            </w:tcBorders>
            <w:shd w:val="clear" w:color="000000" w:fill="D9D9D9"/>
            <w:noWrap/>
            <w:vAlign w:val="center"/>
            <w:hideMark/>
          </w:tcPr>
          <w:p w14:paraId="3D587A1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00</w:t>
            </w:r>
          </w:p>
        </w:tc>
        <w:tc>
          <w:tcPr>
            <w:tcW w:w="815" w:type="dxa"/>
            <w:tcBorders>
              <w:top w:val="nil"/>
              <w:left w:val="nil"/>
              <w:bottom w:val="single" w:sz="4" w:space="0" w:color="auto"/>
              <w:right w:val="single" w:sz="4" w:space="0" w:color="BFBFBF"/>
            </w:tcBorders>
            <w:shd w:val="clear" w:color="000000" w:fill="D9D9D9"/>
            <w:noWrap/>
            <w:vAlign w:val="center"/>
            <w:hideMark/>
          </w:tcPr>
          <w:p w14:paraId="064F84C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00</w:t>
            </w:r>
          </w:p>
        </w:tc>
        <w:tc>
          <w:tcPr>
            <w:tcW w:w="834" w:type="dxa"/>
            <w:tcBorders>
              <w:top w:val="nil"/>
              <w:left w:val="nil"/>
              <w:bottom w:val="single" w:sz="4" w:space="0" w:color="auto"/>
              <w:right w:val="single" w:sz="4" w:space="0" w:color="auto"/>
            </w:tcBorders>
            <w:shd w:val="clear" w:color="000000" w:fill="D9D9D9"/>
            <w:noWrap/>
            <w:vAlign w:val="center"/>
            <w:hideMark/>
          </w:tcPr>
          <w:p w14:paraId="33A51B9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00</w:t>
            </w:r>
          </w:p>
        </w:tc>
      </w:tr>
    </w:tbl>
    <w:p w14:paraId="50393129" w14:textId="6AD357FB" w:rsidR="005B3439" w:rsidRDefault="005B3439" w:rsidP="005B3439">
      <w:pPr>
        <w:tabs>
          <w:tab w:val="left" w:pos="3971"/>
        </w:tabs>
        <w:rPr>
          <w:lang w:val="en-US"/>
        </w:rPr>
      </w:pPr>
    </w:p>
    <w:p w14:paraId="7E470EBE" w14:textId="56859B05" w:rsidR="005B3439" w:rsidRPr="0064778A" w:rsidRDefault="005B3439" w:rsidP="00C83B6E">
      <w:pPr>
        <w:pStyle w:val="Caption"/>
        <w:rPr>
          <w:vanish/>
          <w:specVanish/>
        </w:rPr>
      </w:pPr>
      <w:bookmarkStart w:id="2224" w:name="_Ref506454285"/>
      <w:bookmarkStart w:id="2225" w:name="_Toc5614710"/>
      <w:r>
        <w:t>Table E-</w:t>
      </w:r>
      <w:r>
        <w:fldChar w:fldCharType="begin"/>
      </w:r>
      <w:r>
        <w:instrText xml:space="preserve"> SEQ Table_E- \* ARABIC </w:instrText>
      </w:r>
      <w:r>
        <w:fldChar w:fldCharType="separate"/>
      </w:r>
      <w:r w:rsidR="00335316">
        <w:rPr>
          <w:noProof/>
        </w:rPr>
        <w:t>9</w:t>
      </w:r>
      <w:r>
        <w:rPr>
          <w:noProof/>
        </w:rPr>
        <w:fldChar w:fldCharType="end"/>
      </w:r>
      <w:bookmarkEnd w:id="2224"/>
      <w:r w:rsidRPr="00874C5E">
        <w:t>:</w:t>
      </w:r>
      <w:r>
        <w:t xml:space="preserve"> S</w:t>
      </w:r>
      <w:r w:rsidRPr="00A2681A">
        <w:t xml:space="preserve">ummary of water quality data collected </w:t>
      </w:r>
      <w:r>
        <w:t xml:space="preserve">in the </w:t>
      </w:r>
      <w:r w:rsidR="00901DE2">
        <w:t xml:space="preserve">Mackay-Whitsunday </w:t>
      </w:r>
      <w:r>
        <w:t>region</w:t>
      </w:r>
      <w:r w:rsidRPr="00A2681A">
        <w:t xml:space="preserve"> across the wet season colour classes (CC1, CC2, CC3, CC4, CC5, CC6) and water types (</w:t>
      </w:r>
      <w:r w:rsidR="00404B3B">
        <w:t>primary</w:t>
      </w:r>
      <w:r w:rsidRPr="00A2681A">
        <w:t xml:space="preserve">, </w:t>
      </w:r>
      <w:r w:rsidR="00404B3B">
        <w:t>secondary</w:t>
      </w:r>
      <w:r w:rsidRPr="00A2681A">
        <w:t xml:space="preserve">, </w:t>
      </w:r>
      <w:r w:rsidR="00404B3B">
        <w:t>tertiary</w:t>
      </w:r>
      <w:r w:rsidRPr="00A2681A">
        <w:t xml:space="preserve">) as part of the </w:t>
      </w:r>
      <w:r>
        <w:t>JCU wet season</w:t>
      </w:r>
      <w:r w:rsidRPr="00A2681A">
        <w:t xml:space="preserve"> response sampling of the MMP.</w:t>
      </w:r>
      <w:bookmarkEnd w:id="2225"/>
    </w:p>
    <w:p w14:paraId="070D92FA" w14:textId="481B07BC" w:rsidR="005B3439" w:rsidRDefault="005B3439" w:rsidP="00C83B6E">
      <w:pPr>
        <w:pStyle w:val="Caption"/>
        <w:rPr>
          <w:rStyle w:val="IntenseReference"/>
          <w:rFonts w:eastAsiaTheme="majorEastAsia"/>
          <w:lang w:val="en-AU"/>
        </w:rPr>
      </w:pPr>
      <w:r w:rsidRPr="00A2681A">
        <w:t xml:space="preserve"> No Data: </w:t>
      </w:r>
      <w:r w:rsidR="00EA3E5A">
        <w:t>n</w:t>
      </w:r>
      <w:r w:rsidRPr="00A2681A">
        <w:t>d.</w:t>
      </w:r>
      <w:r>
        <w:rPr>
          <w:rStyle w:val="IntenseReference"/>
          <w:rFonts w:eastAsiaTheme="majorEastAsia"/>
          <w:lang w:val="en-AU"/>
        </w:rPr>
        <w:t xml:space="preserve"> </w:t>
      </w:r>
    </w:p>
    <w:tbl>
      <w:tblPr>
        <w:tblW w:w="0" w:type="auto"/>
        <w:tblLook w:val="04A0" w:firstRow="1" w:lastRow="0" w:firstColumn="1" w:lastColumn="0" w:noHBand="0" w:noVBand="1"/>
      </w:tblPr>
      <w:tblGrid>
        <w:gridCol w:w="391"/>
        <w:gridCol w:w="391"/>
        <w:gridCol w:w="775"/>
        <w:gridCol w:w="543"/>
        <w:gridCol w:w="873"/>
        <w:gridCol w:w="48"/>
        <w:gridCol w:w="888"/>
        <w:gridCol w:w="892"/>
        <w:gridCol w:w="221"/>
        <w:gridCol w:w="680"/>
        <w:gridCol w:w="853"/>
        <w:gridCol w:w="877"/>
        <w:gridCol w:w="786"/>
        <w:gridCol w:w="804"/>
      </w:tblGrid>
      <w:tr w:rsidR="00EA3E5A" w:rsidRPr="005B3439" w14:paraId="29EBEF9B" w14:textId="77777777" w:rsidTr="00BB0BE5">
        <w:trPr>
          <w:trHeight w:val="312"/>
          <w:tblHeader/>
        </w:trPr>
        <w:tc>
          <w:tcPr>
            <w:tcW w:w="0" w:type="auto"/>
            <w:tcBorders>
              <w:top w:val="nil"/>
              <w:left w:val="nil"/>
              <w:bottom w:val="nil"/>
              <w:right w:val="nil"/>
            </w:tcBorders>
            <w:shd w:val="clear" w:color="auto" w:fill="auto"/>
            <w:noWrap/>
            <w:vAlign w:val="center"/>
            <w:hideMark/>
          </w:tcPr>
          <w:p w14:paraId="2ECC2F5A" w14:textId="77777777" w:rsidR="00EA3E5A" w:rsidRPr="005B3439" w:rsidRDefault="00EA3E5A" w:rsidP="00F567CC">
            <w:pPr>
              <w:spacing w:before="0" w:after="0"/>
              <w:jc w:val="left"/>
              <w:rPr>
                <w:rFonts w:asciiTheme="minorHAnsi" w:hAnsiTheme="minorHAnsi" w:cstheme="minorHAnsi"/>
                <w:sz w:val="18"/>
                <w:szCs w:val="18"/>
                <w:lang w:val="en-AU" w:eastAsia="en-AU"/>
              </w:rPr>
            </w:pPr>
          </w:p>
        </w:tc>
        <w:tc>
          <w:tcPr>
            <w:tcW w:w="0" w:type="auto"/>
            <w:gridSpan w:val="3"/>
            <w:tcBorders>
              <w:top w:val="single" w:sz="4" w:space="0" w:color="auto"/>
              <w:left w:val="single" w:sz="4" w:space="0" w:color="auto"/>
              <w:bottom w:val="single" w:sz="4" w:space="0" w:color="auto"/>
              <w:right w:val="nil"/>
            </w:tcBorders>
            <w:shd w:val="clear" w:color="auto" w:fill="auto"/>
            <w:noWrap/>
            <w:vAlign w:val="center"/>
            <w:hideMark/>
          </w:tcPr>
          <w:p w14:paraId="6A4161D1"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 </w:t>
            </w:r>
          </w:p>
        </w:tc>
        <w:tc>
          <w:tcPr>
            <w:tcW w:w="0" w:type="auto"/>
            <w:gridSpan w:val="2"/>
            <w:tcBorders>
              <w:top w:val="single" w:sz="4" w:space="0" w:color="auto"/>
              <w:left w:val="nil"/>
              <w:bottom w:val="single" w:sz="4" w:space="0" w:color="auto"/>
              <w:right w:val="nil"/>
            </w:tcBorders>
            <w:shd w:val="clear" w:color="auto" w:fill="auto"/>
            <w:noWrap/>
            <w:vAlign w:val="center"/>
            <w:hideMark/>
          </w:tcPr>
          <w:p w14:paraId="69526BC2"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TSS (mg L</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c>
          <w:tcPr>
            <w:tcW w:w="0" w:type="auto"/>
            <w:tcBorders>
              <w:top w:val="single" w:sz="4" w:space="0" w:color="auto"/>
              <w:left w:val="nil"/>
              <w:bottom w:val="single" w:sz="4" w:space="0" w:color="auto"/>
              <w:right w:val="nil"/>
            </w:tcBorders>
            <w:shd w:val="clear" w:color="auto" w:fill="auto"/>
            <w:noWrap/>
            <w:vAlign w:val="center"/>
            <w:hideMark/>
          </w:tcPr>
          <w:p w14:paraId="19FCF3B4"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hla (μg L</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c>
          <w:tcPr>
            <w:tcW w:w="0" w:type="auto"/>
            <w:tcBorders>
              <w:top w:val="single" w:sz="4" w:space="0" w:color="auto"/>
              <w:left w:val="nil"/>
              <w:bottom w:val="single" w:sz="4" w:space="0" w:color="auto"/>
              <w:right w:val="nil"/>
            </w:tcBorders>
            <w:shd w:val="clear" w:color="auto" w:fill="auto"/>
            <w:noWrap/>
            <w:vAlign w:val="center"/>
            <w:hideMark/>
          </w:tcPr>
          <w:p w14:paraId="181E0E65"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DOM (m</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c>
          <w:tcPr>
            <w:tcW w:w="0" w:type="auto"/>
            <w:tcBorders>
              <w:top w:val="single" w:sz="4" w:space="0" w:color="auto"/>
              <w:left w:val="nil"/>
              <w:bottom w:val="single" w:sz="4" w:space="0" w:color="auto"/>
              <w:right w:val="nil"/>
            </w:tcBorders>
          </w:tcPr>
          <w:p w14:paraId="06F93C57"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p>
        </w:tc>
        <w:tc>
          <w:tcPr>
            <w:tcW w:w="0" w:type="auto"/>
            <w:tcBorders>
              <w:top w:val="single" w:sz="4" w:space="0" w:color="auto"/>
              <w:left w:val="nil"/>
              <w:bottom w:val="single" w:sz="4" w:space="0" w:color="auto"/>
              <w:right w:val="nil"/>
            </w:tcBorders>
            <w:shd w:val="clear" w:color="auto" w:fill="auto"/>
            <w:noWrap/>
            <w:vAlign w:val="center"/>
            <w:hideMark/>
          </w:tcPr>
          <w:p w14:paraId="541AEF8A" w14:textId="14B88CAB"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D (m)</w:t>
            </w:r>
          </w:p>
        </w:tc>
        <w:tc>
          <w:tcPr>
            <w:tcW w:w="0" w:type="auto"/>
            <w:tcBorders>
              <w:top w:val="single" w:sz="4" w:space="0" w:color="auto"/>
              <w:left w:val="nil"/>
              <w:bottom w:val="single" w:sz="4" w:space="0" w:color="auto"/>
              <w:right w:val="nil"/>
            </w:tcBorders>
            <w:shd w:val="clear" w:color="auto" w:fill="auto"/>
            <w:noWrap/>
            <w:vAlign w:val="center"/>
            <w:hideMark/>
          </w:tcPr>
          <w:p w14:paraId="2864597A"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DIN (μg L</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c>
          <w:tcPr>
            <w:tcW w:w="0" w:type="auto"/>
            <w:tcBorders>
              <w:top w:val="single" w:sz="4" w:space="0" w:color="auto"/>
              <w:left w:val="nil"/>
              <w:bottom w:val="single" w:sz="4" w:space="0" w:color="auto"/>
              <w:right w:val="nil"/>
            </w:tcBorders>
            <w:shd w:val="clear" w:color="auto" w:fill="auto"/>
            <w:noWrap/>
            <w:vAlign w:val="center"/>
            <w:hideMark/>
          </w:tcPr>
          <w:p w14:paraId="2CC956B8" w14:textId="122674B8" w:rsidR="00EA3E5A" w:rsidRPr="005B3439" w:rsidRDefault="00DB1350" w:rsidP="00F567CC">
            <w:pPr>
              <w:spacing w:before="0" w:after="0"/>
              <w:jc w:val="center"/>
              <w:rPr>
                <w:rFonts w:asciiTheme="minorHAnsi" w:hAnsiTheme="minorHAnsi" w:cstheme="minorHAnsi"/>
                <w:color w:val="000000"/>
                <w:sz w:val="18"/>
                <w:szCs w:val="18"/>
                <w:lang w:val="en-AU" w:eastAsia="en-AU"/>
              </w:rPr>
            </w:pPr>
            <w:r>
              <w:rPr>
                <w:rFonts w:asciiTheme="minorHAnsi" w:hAnsiTheme="minorHAnsi" w:cstheme="minorHAnsi"/>
                <w:color w:val="000000"/>
                <w:sz w:val="18"/>
                <w:szCs w:val="18"/>
                <w:lang w:val="en-AU" w:eastAsia="en-AU"/>
              </w:rPr>
              <w:t>PO4</w:t>
            </w:r>
            <w:r w:rsidR="00EA3E5A" w:rsidRPr="005B3439">
              <w:rPr>
                <w:rFonts w:asciiTheme="minorHAnsi" w:hAnsiTheme="minorHAnsi" w:cstheme="minorHAnsi"/>
                <w:color w:val="000000"/>
                <w:sz w:val="18"/>
                <w:szCs w:val="18"/>
                <w:lang w:val="en-AU" w:eastAsia="en-AU"/>
              </w:rPr>
              <w:t xml:space="preserve"> (μg L</w:t>
            </w:r>
            <w:r w:rsidR="00EA3E5A" w:rsidRPr="005B3439">
              <w:rPr>
                <w:rFonts w:asciiTheme="minorHAnsi" w:hAnsiTheme="minorHAnsi" w:cstheme="minorHAnsi"/>
                <w:color w:val="000000"/>
                <w:sz w:val="18"/>
                <w:szCs w:val="18"/>
                <w:vertAlign w:val="superscript"/>
                <w:lang w:val="en-AU" w:eastAsia="en-AU"/>
              </w:rPr>
              <w:t>-1</w:t>
            </w:r>
            <w:r w:rsidR="00EA3E5A" w:rsidRPr="005B3439">
              <w:rPr>
                <w:rFonts w:asciiTheme="minorHAnsi" w:hAnsiTheme="minorHAnsi" w:cstheme="minorHAnsi"/>
                <w:color w:val="000000"/>
                <w:sz w:val="18"/>
                <w:szCs w:val="18"/>
                <w:lang w:val="en-AU" w:eastAsia="en-AU"/>
              </w:rPr>
              <w:t xml:space="preserve">) </w:t>
            </w:r>
          </w:p>
        </w:tc>
        <w:tc>
          <w:tcPr>
            <w:tcW w:w="0" w:type="auto"/>
            <w:tcBorders>
              <w:top w:val="single" w:sz="4" w:space="0" w:color="auto"/>
              <w:left w:val="nil"/>
              <w:bottom w:val="single" w:sz="4" w:space="0" w:color="auto"/>
              <w:right w:val="nil"/>
            </w:tcBorders>
            <w:shd w:val="clear" w:color="auto" w:fill="auto"/>
            <w:noWrap/>
            <w:vAlign w:val="center"/>
            <w:hideMark/>
          </w:tcPr>
          <w:p w14:paraId="43108991"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PP (μg L</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C7A4668"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PN (μg L</w:t>
            </w:r>
            <w:r w:rsidRPr="005B3439">
              <w:rPr>
                <w:rFonts w:asciiTheme="minorHAnsi" w:hAnsiTheme="minorHAnsi" w:cstheme="minorHAnsi"/>
                <w:color w:val="000000"/>
                <w:sz w:val="18"/>
                <w:szCs w:val="18"/>
                <w:vertAlign w:val="superscript"/>
                <w:lang w:val="en-AU" w:eastAsia="en-AU"/>
              </w:rPr>
              <w:t>-1</w:t>
            </w:r>
            <w:r w:rsidRPr="005B3439">
              <w:rPr>
                <w:rFonts w:asciiTheme="minorHAnsi" w:hAnsiTheme="minorHAnsi" w:cstheme="minorHAnsi"/>
                <w:color w:val="000000"/>
                <w:sz w:val="18"/>
                <w:szCs w:val="18"/>
                <w:lang w:val="en-AU" w:eastAsia="en-AU"/>
              </w:rPr>
              <w:t>)</w:t>
            </w:r>
          </w:p>
        </w:tc>
      </w:tr>
      <w:tr w:rsidR="00EA3E5A" w:rsidRPr="005B3439" w14:paraId="383C9183" w14:textId="77777777" w:rsidTr="00EA3E5A">
        <w:trPr>
          <w:trHeight w:val="255"/>
        </w:trPr>
        <w:tc>
          <w:tcPr>
            <w:tcW w:w="0" w:type="auto"/>
            <w:vMerge w:val="restart"/>
            <w:tcBorders>
              <w:top w:val="nil"/>
              <w:left w:val="nil"/>
              <w:bottom w:val="nil"/>
              <w:right w:val="nil"/>
            </w:tcBorders>
            <w:shd w:val="clear" w:color="auto" w:fill="auto"/>
            <w:noWrap/>
            <w:textDirection w:val="btLr"/>
            <w:vAlign w:val="center"/>
            <w:hideMark/>
          </w:tcPr>
          <w:p w14:paraId="5B53CF78" w14:textId="47060477" w:rsidR="00EA3E5A" w:rsidRPr="005B3439" w:rsidRDefault="00BB0BE5" w:rsidP="00F567CC">
            <w:pPr>
              <w:spacing w:before="0" w:after="0"/>
              <w:jc w:val="center"/>
              <w:rPr>
                <w:rFonts w:asciiTheme="minorHAnsi" w:hAnsiTheme="minorHAnsi" w:cstheme="minorHAnsi"/>
                <w:b/>
                <w:bCs/>
                <w:color w:val="000000"/>
                <w:sz w:val="18"/>
                <w:szCs w:val="18"/>
                <w:lang w:val="en-AU" w:eastAsia="en-AU"/>
              </w:rPr>
            </w:pPr>
            <w:r>
              <w:rPr>
                <w:rFonts w:asciiTheme="minorHAnsi" w:hAnsiTheme="minorHAnsi" w:cstheme="minorHAnsi"/>
                <w:b/>
                <w:bCs/>
                <w:color w:val="000000"/>
                <w:sz w:val="18"/>
                <w:szCs w:val="18"/>
                <w:lang w:val="en-AU" w:eastAsia="en-AU"/>
              </w:rPr>
              <w:t>Mackay-Whitsunday</w:t>
            </w:r>
          </w:p>
        </w:tc>
        <w:tc>
          <w:tcPr>
            <w:tcW w:w="0" w:type="auto"/>
            <w:vMerge w:val="restart"/>
            <w:tcBorders>
              <w:top w:val="nil"/>
              <w:left w:val="single" w:sz="4" w:space="0" w:color="auto"/>
              <w:bottom w:val="single" w:sz="4" w:space="0" w:color="auto"/>
              <w:right w:val="single" w:sz="4" w:space="0" w:color="auto"/>
            </w:tcBorders>
            <w:shd w:val="clear" w:color="000000" w:fill="FFFFFF"/>
            <w:noWrap/>
            <w:textDirection w:val="btLr"/>
            <w:vAlign w:val="center"/>
            <w:hideMark/>
          </w:tcPr>
          <w:p w14:paraId="394B1758"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0" w:type="auto"/>
            <w:vMerge w:val="restart"/>
            <w:tcBorders>
              <w:top w:val="nil"/>
              <w:left w:val="single" w:sz="4" w:space="0" w:color="auto"/>
              <w:bottom w:val="single" w:sz="4" w:space="0" w:color="auto"/>
              <w:right w:val="single" w:sz="4" w:space="0" w:color="auto"/>
            </w:tcBorders>
            <w:shd w:val="clear" w:color="000000" w:fill="FFFFFF"/>
            <w:noWrap/>
            <w:vAlign w:val="center"/>
            <w:hideMark/>
          </w:tcPr>
          <w:p w14:paraId="10CB6243"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1</w:t>
            </w:r>
          </w:p>
        </w:tc>
        <w:tc>
          <w:tcPr>
            <w:tcW w:w="0" w:type="auto"/>
            <w:tcBorders>
              <w:top w:val="nil"/>
              <w:left w:val="nil"/>
              <w:bottom w:val="single" w:sz="4" w:space="0" w:color="BFBFBF"/>
              <w:right w:val="single" w:sz="4" w:space="0" w:color="auto"/>
            </w:tcBorders>
            <w:shd w:val="clear" w:color="000000" w:fill="FFFFFF"/>
            <w:noWrap/>
            <w:vAlign w:val="center"/>
            <w:hideMark/>
          </w:tcPr>
          <w:p w14:paraId="65856F44"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0" w:type="auto"/>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4B0A761E"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3.00</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6B6244BF"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69</w:t>
            </w:r>
          </w:p>
        </w:tc>
        <w:tc>
          <w:tcPr>
            <w:tcW w:w="0" w:type="auto"/>
            <w:tcBorders>
              <w:top w:val="nil"/>
              <w:left w:val="nil"/>
              <w:bottom w:val="nil"/>
              <w:right w:val="nil"/>
            </w:tcBorders>
            <w:shd w:val="clear" w:color="auto" w:fill="auto"/>
            <w:noWrap/>
            <w:vAlign w:val="center"/>
            <w:hideMark/>
          </w:tcPr>
          <w:p w14:paraId="33F44A26"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3</w:t>
            </w:r>
          </w:p>
        </w:tc>
        <w:tc>
          <w:tcPr>
            <w:tcW w:w="0" w:type="auto"/>
            <w:tcBorders>
              <w:top w:val="single" w:sz="4" w:space="0" w:color="BFBFBF"/>
              <w:left w:val="single" w:sz="4" w:space="0" w:color="BFBFBF"/>
              <w:bottom w:val="single" w:sz="4" w:space="0" w:color="BFBFBF"/>
              <w:right w:val="single" w:sz="4" w:space="0" w:color="BFBFBF"/>
            </w:tcBorders>
          </w:tcPr>
          <w:p w14:paraId="0288326B"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p>
        </w:tc>
        <w:tc>
          <w:tcPr>
            <w:tcW w:w="0" w:type="auto"/>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3DCD69E6" w14:textId="228C7C45"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5</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0C646B15"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4.00</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036CC5E5"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67</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7EF09DAE"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67</w:t>
            </w:r>
          </w:p>
        </w:tc>
        <w:tc>
          <w:tcPr>
            <w:tcW w:w="0" w:type="auto"/>
            <w:tcBorders>
              <w:top w:val="single" w:sz="4" w:space="0" w:color="BFBFBF"/>
              <w:left w:val="nil"/>
              <w:bottom w:val="single" w:sz="4" w:space="0" w:color="BFBFBF"/>
              <w:right w:val="single" w:sz="4" w:space="0" w:color="auto"/>
            </w:tcBorders>
            <w:shd w:val="clear" w:color="000000" w:fill="FFFFFF"/>
            <w:noWrap/>
            <w:vAlign w:val="center"/>
            <w:hideMark/>
          </w:tcPr>
          <w:p w14:paraId="6FDE24F4"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3.67</w:t>
            </w:r>
          </w:p>
        </w:tc>
      </w:tr>
      <w:tr w:rsidR="00EA3E5A" w:rsidRPr="005B3439" w14:paraId="1C117A62" w14:textId="77777777" w:rsidTr="00EA3E5A">
        <w:trPr>
          <w:trHeight w:val="264"/>
        </w:trPr>
        <w:tc>
          <w:tcPr>
            <w:tcW w:w="0" w:type="auto"/>
            <w:vMerge/>
            <w:tcBorders>
              <w:top w:val="nil"/>
              <w:left w:val="nil"/>
              <w:bottom w:val="nil"/>
              <w:right w:val="nil"/>
            </w:tcBorders>
            <w:vAlign w:val="center"/>
            <w:hideMark/>
          </w:tcPr>
          <w:p w14:paraId="06A72596" w14:textId="77777777" w:rsidR="00EA3E5A" w:rsidRPr="005B3439" w:rsidRDefault="00EA3E5A" w:rsidP="00F567CC">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55599A8C" w14:textId="77777777" w:rsidR="00EA3E5A" w:rsidRPr="005B3439" w:rsidRDefault="00EA3E5A" w:rsidP="00F567CC">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698AC965" w14:textId="77777777" w:rsidR="00EA3E5A" w:rsidRPr="005B3439" w:rsidRDefault="00EA3E5A" w:rsidP="00F567CC">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000000" w:fill="FFFFFF"/>
            <w:noWrap/>
            <w:vAlign w:val="center"/>
            <w:hideMark/>
          </w:tcPr>
          <w:p w14:paraId="0C5D0E0C"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0" w:type="auto"/>
            <w:gridSpan w:val="2"/>
            <w:tcBorders>
              <w:top w:val="nil"/>
              <w:left w:val="single" w:sz="4" w:space="0" w:color="BFBFBF"/>
              <w:bottom w:val="single" w:sz="4" w:space="0" w:color="BFBFBF"/>
              <w:right w:val="single" w:sz="4" w:space="0" w:color="BFBFBF"/>
            </w:tcBorders>
            <w:shd w:val="clear" w:color="000000" w:fill="FFFFFF"/>
            <w:noWrap/>
            <w:vAlign w:val="center"/>
            <w:hideMark/>
          </w:tcPr>
          <w:p w14:paraId="68F09A7A"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6.12</w:t>
            </w:r>
          </w:p>
        </w:tc>
        <w:tc>
          <w:tcPr>
            <w:tcW w:w="0" w:type="auto"/>
            <w:tcBorders>
              <w:top w:val="nil"/>
              <w:left w:val="nil"/>
              <w:bottom w:val="single" w:sz="4" w:space="0" w:color="BFBFBF"/>
              <w:right w:val="single" w:sz="4" w:space="0" w:color="BFBFBF"/>
            </w:tcBorders>
            <w:shd w:val="clear" w:color="000000" w:fill="FFFFFF"/>
            <w:noWrap/>
            <w:vAlign w:val="center"/>
            <w:hideMark/>
          </w:tcPr>
          <w:p w14:paraId="71633C65"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6</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0710D51F"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4</w:t>
            </w:r>
          </w:p>
        </w:tc>
        <w:tc>
          <w:tcPr>
            <w:tcW w:w="0" w:type="auto"/>
            <w:tcBorders>
              <w:top w:val="nil"/>
              <w:left w:val="nil"/>
              <w:bottom w:val="single" w:sz="4" w:space="0" w:color="BFBFBF"/>
              <w:right w:val="nil"/>
            </w:tcBorders>
            <w:shd w:val="clear" w:color="000000" w:fill="FFFFFF"/>
          </w:tcPr>
          <w:p w14:paraId="1259BE58"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FFFFFF"/>
            <w:noWrap/>
            <w:vAlign w:val="center"/>
            <w:hideMark/>
          </w:tcPr>
          <w:p w14:paraId="2BCCC56E" w14:textId="3E02F40F"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2</w:t>
            </w:r>
          </w:p>
        </w:tc>
        <w:tc>
          <w:tcPr>
            <w:tcW w:w="0" w:type="auto"/>
            <w:tcBorders>
              <w:top w:val="nil"/>
              <w:left w:val="nil"/>
              <w:bottom w:val="single" w:sz="4" w:space="0" w:color="BFBFBF"/>
              <w:right w:val="single" w:sz="4" w:space="0" w:color="BFBFBF"/>
            </w:tcBorders>
            <w:shd w:val="clear" w:color="000000" w:fill="FFFFFF"/>
            <w:noWrap/>
            <w:vAlign w:val="center"/>
            <w:hideMark/>
          </w:tcPr>
          <w:p w14:paraId="69BEC528"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6.99</w:t>
            </w:r>
          </w:p>
        </w:tc>
        <w:tc>
          <w:tcPr>
            <w:tcW w:w="0" w:type="auto"/>
            <w:tcBorders>
              <w:top w:val="nil"/>
              <w:left w:val="nil"/>
              <w:bottom w:val="single" w:sz="4" w:space="0" w:color="BFBFBF"/>
              <w:right w:val="single" w:sz="4" w:space="0" w:color="BFBFBF"/>
            </w:tcBorders>
            <w:shd w:val="clear" w:color="000000" w:fill="FFFFFF"/>
            <w:noWrap/>
            <w:vAlign w:val="center"/>
            <w:hideMark/>
          </w:tcPr>
          <w:p w14:paraId="569E7236"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38</w:t>
            </w:r>
          </w:p>
        </w:tc>
        <w:tc>
          <w:tcPr>
            <w:tcW w:w="0" w:type="auto"/>
            <w:tcBorders>
              <w:top w:val="nil"/>
              <w:left w:val="nil"/>
              <w:bottom w:val="single" w:sz="4" w:space="0" w:color="BFBFBF"/>
              <w:right w:val="single" w:sz="4" w:space="0" w:color="BFBFBF"/>
            </w:tcBorders>
            <w:shd w:val="clear" w:color="000000" w:fill="FFFFFF"/>
            <w:noWrap/>
            <w:vAlign w:val="center"/>
            <w:hideMark/>
          </w:tcPr>
          <w:p w14:paraId="179063ED"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72</w:t>
            </w:r>
          </w:p>
        </w:tc>
        <w:tc>
          <w:tcPr>
            <w:tcW w:w="0" w:type="auto"/>
            <w:tcBorders>
              <w:top w:val="nil"/>
              <w:left w:val="nil"/>
              <w:bottom w:val="single" w:sz="4" w:space="0" w:color="BFBFBF"/>
              <w:right w:val="single" w:sz="4" w:space="0" w:color="auto"/>
            </w:tcBorders>
            <w:shd w:val="clear" w:color="000000" w:fill="FFFFFF"/>
            <w:noWrap/>
            <w:vAlign w:val="center"/>
            <w:hideMark/>
          </w:tcPr>
          <w:p w14:paraId="19563A91"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20</w:t>
            </w:r>
          </w:p>
        </w:tc>
      </w:tr>
      <w:tr w:rsidR="00EA3E5A" w:rsidRPr="005B3439" w14:paraId="6E5FF517" w14:textId="77777777" w:rsidTr="00EA3E5A">
        <w:trPr>
          <w:trHeight w:val="264"/>
        </w:trPr>
        <w:tc>
          <w:tcPr>
            <w:tcW w:w="0" w:type="auto"/>
            <w:vMerge/>
            <w:tcBorders>
              <w:top w:val="nil"/>
              <w:left w:val="nil"/>
              <w:bottom w:val="nil"/>
              <w:right w:val="nil"/>
            </w:tcBorders>
            <w:vAlign w:val="center"/>
            <w:hideMark/>
          </w:tcPr>
          <w:p w14:paraId="6590D3CC" w14:textId="77777777" w:rsidR="00EA3E5A" w:rsidRPr="005B3439" w:rsidRDefault="00EA3E5A" w:rsidP="00F567CC">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001A1CEB" w14:textId="77777777" w:rsidR="00EA3E5A" w:rsidRPr="005B3439" w:rsidRDefault="00EA3E5A" w:rsidP="00F567CC">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04D414C1" w14:textId="77777777" w:rsidR="00EA3E5A" w:rsidRPr="005B3439" w:rsidRDefault="00EA3E5A" w:rsidP="00F567CC">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000000" w:fill="FFFFFF"/>
            <w:noWrap/>
            <w:vAlign w:val="center"/>
            <w:hideMark/>
          </w:tcPr>
          <w:p w14:paraId="572CD820"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0" w:type="auto"/>
            <w:gridSpan w:val="2"/>
            <w:tcBorders>
              <w:top w:val="nil"/>
              <w:left w:val="single" w:sz="4" w:space="0" w:color="BFBFBF"/>
              <w:bottom w:val="single" w:sz="4" w:space="0" w:color="BFBFBF"/>
              <w:right w:val="single" w:sz="4" w:space="0" w:color="BFBFBF"/>
            </w:tcBorders>
            <w:shd w:val="clear" w:color="000000" w:fill="FFFFFF"/>
            <w:noWrap/>
            <w:vAlign w:val="center"/>
            <w:hideMark/>
          </w:tcPr>
          <w:p w14:paraId="6E6C2BAF"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00</w:t>
            </w:r>
          </w:p>
        </w:tc>
        <w:tc>
          <w:tcPr>
            <w:tcW w:w="0" w:type="auto"/>
            <w:tcBorders>
              <w:top w:val="nil"/>
              <w:left w:val="nil"/>
              <w:bottom w:val="single" w:sz="4" w:space="0" w:color="BFBFBF"/>
              <w:right w:val="single" w:sz="4" w:space="0" w:color="BFBFBF"/>
            </w:tcBorders>
            <w:shd w:val="clear" w:color="000000" w:fill="FFFFFF"/>
            <w:noWrap/>
            <w:vAlign w:val="center"/>
            <w:hideMark/>
          </w:tcPr>
          <w:p w14:paraId="46D4CD63"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2</w:t>
            </w:r>
          </w:p>
        </w:tc>
        <w:tc>
          <w:tcPr>
            <w:tcW w:w="0" w:type="auto"/>
            <w:tcBorders>
              <w:top w:val="nil"/>
              <w:left w:val="nil"/>
              <w:bottom w:val="single" w:sz="4" w:space="0" w:color="BFBFBF"/>
              <w:right w:val="single" w:sz="4" w:space="0" w:color="BFBFBF"/>
            </w:tcBorders>
            <w:shd w:val="clear" w:color="000000" w:fill="FFFFFF"/>
            <w:noWrap/>
            <w:vAlign w:val="center"/>
            <w:hideMark/>
          </w:tcPr>
          <w:p w14:paraId="6CD82FB2"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6</w:t>
            </w:r>
          </w:p>
        </w:tc>
        <w:tc>
          <w:tcPr>
            <w:tcW w:w="0" w:type="auto"/>
            <w:tcBorders>
              <w:top w:val="nil"/>
              <w:left w:val="nil"/>
              <w:bottom w:val="single" w:sz="4" w:space="0" w:color="BFBFBF"/>
              <w:right w:val="nil"/>
            </w:tcBorders>
            <w:shd w:val="clear" w:color="000000" w:fill="FFFFFF"/>
          </w:tcPr>
          <w:p w14:paraId="368C10BE"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FFFFFF"/>
            <w:noWrap/>
            <w:vAlign w:val="center"/>
            <w:hideMark/>
          </w:tcPr>
          <w:p w14:paraId="3CAAAC9C" w14:textId="17E7E6C0"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0" w:type="auto"/>
            <w:tcBorders>
              <w:top w:val="nil"/>
              <w:left w:val="nil"/>
              <w:bottom w:val="single" w:sz="4" w:space="0" w:color="BFBFBF"/>
              <w:right w:val="single" w:sz="4" w:space="0" w:color="BFBFBF"/>
            </w:tcBorders>
            <w:shd w:val="clear" w:color="000000" w:fill="FFFFFF"/>
            <w:noWrap/>
            <w:vAlign w:val="center"/>
            <w:hideMark/>
          </w:tcPr>
          <w:p w14:paraId="7AACBAB4"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00</w:t>
            </w:r>
          </w:p>
        </w:tc>
        <w:tc>
          <w:tcPr>
            <w:tcW w:w="0" w:type="auto"/>
            <w:tcBorders>
              <w:top w:val="nil"/>
              <w:left w:val="nil"/>
              <w:bottom w:val="single" w:sz="4" w:space="0" w:color="BFBFBF"/>
              <w:right w:val="single" w:sz="4" w:space="0" w:color="BFBFBF"/>
            </w:tcBorders>
            <w:shd w:val="clear" w:color="000000" w:fill="FFFFFF"/>
            <w:noWrap/>
            <w:vAlign w:val="center"/>
            <w:hideMark/>
          </w:tcPr>
          <w:p w14:paraId="4F838A05"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c>
          <w:tcPr>
            <w:tcW w:w="0" w:type="auto"/>
            <w:tcBorders>
              <w:top w:val="nil"/>
              <w:left w:val="nil"/>
              <w:bottom w:val="single" w:sz="4" w:space="0" w:color="BFBFBF"/>
              <w:right w:val="single" w:sz="4" w:space="0" w:color="BFBFBF"/>
            </w:tcBorders>
            <w:shd w:val="clear" w:color="000000" w:fill="FFFFFF"/>
            <w:noWrap/>
            <w:vAlign w:val="center"/>
            <w:hideMark/>
          </w:tcPr>
          <w:p w14:paraId="0452BAC3"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00</w:t>
            </w:r>
          </w:p>
        </w:tc>
        <w:tc>
          <w:tcPr>
            <w:tcW w:w="0" w:type="auto"/>
            <w:tcBorders>
              <w:top w:val="nil"/>
              <w:left w:val="nil"/>
              <w:bottom w:val="single" w:sz="4" w:space="0" w:color="BFBFBF"/>
              <w:right w:val="single" w:sz="4" w:space="0" w:color="auto"/>
            </w:tcBorders>
            <w:shd w:val="clear" w:color="000000" w:fill="FFFFFF"/>
            <w:noWrap/>
            <w:vAlign w:val="center"/>
            <w:hideMark/>
          </w:tcPr>
          <w:p w14:paraId="74D36F41"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00</w:t>
            </w:r>
          </w:p>
        </w:tc>
      </w:tr>
      <w:tr w:rsidR="00EA3E5A" w:rsidRPr="005B3439" w14:paraId="31019090" w14:textId="77777777" w:rsidTr="00EA3E5A">
        <w:trPr>
          <w:trHeight w:val="264"/>
        </w:trPr>
        <w:tc>
          <w:tcPr>
            <w:tcW w:w="0" w:type="auto"/>
            <w:vMerge/>
            <w:tcBorders>
              <w:top w:val="nil"/>
              <w:left w:val="nil"/>
              <w:bottom w:val="nil"/>
              <w:right w:val="nil"/>
            </w:tcBorders>
            <w:vAlign w:val="center"/>
            <w:hideMark/>
          </w:tcPr>
          <w:p w14:paraId="724A6385" w14:textId="77777777" w:rsidR="00EA3E5A" w:rsidRPr="005B3439" w:rsidRDefault="00EA3E5A" w:rsidP="00F567CC">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2AD8E260" w14:textId="77777777" w:rsidR="00EA3E5A" w:rsidRPr="005B3439" w:rsidRDefault="00EA3E5A" w:rsidP="00F567CC">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5D71367E" w14:textId="77777777" w:rsidR="00EA3E5A" w:rsidRPr="005B3439" w:rsidRDefault="00EA3E5A" w:rsidP="00F567CC">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000000" w:fill="FFFFFF"/>
            <w:noWrap/>
            <w:vAlign w:val="center"/>
            <w:hideMark/>
          </w:tcPr>
          <w:p w14:paraId="5B4473C3"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0" w:type="auto"/>
            <w:gridSpan w:val="2"/>
            <w:tcBorders>
              <w:top w:val="nil"/>
              <w:left w:val="single" w:sz="4" w:space="0" w:color="BFBFBF"/>
              <w:bottom w:val="single" w:sz="4" w:space="0" w:color="BFBFBF"/>
              <w:right w:val="single" w:sz="4" w:space="0" w:color="BFBFBF"/>
            </w:tcBorders>
            <w:shd w:val="clear" w:color="000000" w:fill="FFFFFF"/>
            <w:noWrap/>
            <w:vAlign w:val="center"/>
            <w:hideMark/>
          </w:tcPr>
          <w:p w14:paraId="6C19E092"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0.00</w:t>
            </w:r>
          </w:p>
        </w:tc>
        <w:tc>
          <w:tcPr>
            <w:tcW w:w="0" w:type="auto"/>
            <w:tcBorders>
              <w:top w:val="nil"/>
              <w:left w:val="nil"/>
              <w:bottom w:val="single" w:sz="4" w:space="0" w:color="BFBFBF"/>
              <w:right w:val="single" w:sz="4" w:space="0" w:color="BFBFBF"/>
            </w:tcBorders>
            <w:shd w:val="clear" w:color="000000" w:fill="FFFFFF"/>
            <w:noWrap/>
            <w:vAlign w:val="center"/>
            <w:hideMark/>
          </w:tcPr>
          <w:p w14:paraId="37C92DFC"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78</w:t>
            </w:r>
          </w:p>
        </w:tc>
        <w:tc>
          <w:tcPr>
            <w:tcW w:w="0" w:type="auto"/>
            <w:tcBorders>
              <w:top w:val="nil"/>
              <w:left w:val="nil"/>
              <w:bottom w:val="single" w:sz="4" w:space="0" w:color="BFBFBF"/>
              <w:right w:val="single" w:sz="4" w:space="0" w:color="BFBFBF"/>
            </w:tcBorders>
            <w:shd w:val="clear" w:color="000000" w:fill="FFFFFF"/>
            <w:noWrap/>
            <w:vAlign w:val="center"/>
            <w:hideMark/>
          </w:tcPr>
          <w:p w14:paraId="3BF5FA95"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5</w:t>
            </w:r>
          </w:p>
        </w:tc>
        <w:tc>
          <w:tcPr>
            <w:tcW w:w="0" w:type="auto"/>
            <w:tcBorders>
              <w:top w:val="nil"/>
              <w:left w:val="nil"/>
              <w:bottom w:val="single" w:sz="4" w:space="0" w:color="BFBFBF"/>
              <w:right w:val="nil"/>
            </w:tcBorders>
            <w:shd w:val="clear" w:color="000000" w:fill="FFFFFF"/>
          </w:tcPr>
          <w:p w14:paraId="46509387"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FFFFFF"/>
            <w:noWrap/>
            <w:vAlign w:val="center"/>
            <w:hideMark/>
          </w:tcPr>
          <w:p w14:paraId="669AFE64" w14:textId="366B1D52"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0</w:t>
            </w:r>
          </w:p>
        </w:tc>
        <w:tc>
          <w:tcPr>
            <w:tcW w:w="0" w:type="auto"/>
            <w:tcBorders>
              <w:top w:val="nil"/>
              <w:left w:val="nil"/>
              <w:bottom w:val="single" w:sz="4" w:space="0" w:color="BFBFBF"/>
              <w:right w:val="single" w:sz="4" w:space="0" w:color="BFBFBF"/>
            </w:tcBorders>
            <w:shd w:val="clear" w:color="000000" w:fill="FFFFFF"/>
            <w:noWrap/>
            <w:vAlign w:val="center"/>
            <w:hideMark/>
          </w:tcPr>
          <w:p w14:paraId="631E417B"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0.00</w:t>
            </w:r>
          </w:p>
        </w:tc>
        <w:tc>
          <w:tcPr>
            <w:tcW w:w="0" w:type="auto"/>
            <w:tcBorders>
              <w:top w:val="nil"/>
              <w:left w:val="nil"/>
              <w:bottom w:val="single" w:sz="4" w:space="0" w:color="BFBFBF"/>
              <w:right w:val="single" w:sz="4" w:space="0" w:color="BFBFBF"/>
            </w:tcBorders>
            <w:shd w:val="clear" w:color="000000" w:fill="FFFFFF"/>
            <w:noWrap/>
            <w:vAlign w:val="center"/>
            <w:hideMark/>
          </w:tcPr>
          <w:p w14:paraId="1AC2EEE4"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00</w:t>
            </w:r>
          </w:p>
        </w:tc>
        <w:tc>
          <w:tcPr>
            <w:tcW w:w="0" w:type="auto"/>
            <w:tcBorders>
              <w:top w:val="nil"/>
              <w:left w:val="nil"/>
              <w:bottom w:val="single" w:sz="4" w:space="0" w:color="BFBFBF"/>
              <w:right w:val="single" w:sz="4" w:space="0" w:color="BFBFBF"/>
            </w:tcBorders>
            <w:shd w:val="clear" w:color="000000" w:fill="FFFFFF"/>
            <w:noWrap/>
            <w:vAlign w:val="center"/>
            <w:hideMark/>
          </w:tcPr>
          <w:p w14:paraId="43536730"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00</w:t>
            </w:r>
          </w:p>
        </w:tc>
        <w:tc>
          <w:tcPr>
            <w:tcW w:w="0" w:type="auto"/>
            <w:tcBorders>
              <w:top w:val="nil"/>
              <w:left w:val="nil"/>
              <w:bottom w:val="single" w:sz="4" w:space="0" w:color="BFBFBF"/>
              <w:right w:val="single" w:sz="4" w:space="0" w:color="auto"/>
            </w:tcBorders>
            <w:shd w:val="clear" w:color="000000" w:fill="FFFFFF"/>
            <w:noWrap/>
            <w:vAlign w:val="center"/>
            <w:hideMark/>
          </w:tcPr>
          <w:p w14:paraId="71AA656A"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8.00</w:t>
            </w:r>
          </w:p>
        </w:tc>
      </w:tr>
      <w:tr w:rsidR="00EA3E5A" w:rsidRPr="005B3439" w14:paraId="145AEB21" w14:textId="77777777" w:rsidTr="00EA3E5A">
        <w:trPr>
          <w:trHeight w:val="264"/>
        </w:trPr>
        <w:tc>
          <w:tcPr>
            <w:tcW w:w="0" w:type="auto"/>
            <w:vMerge/>
            <w:tcBorders>
              <w:top w:val="nil"/>
              <w:left w:val="nil"/>
              <w:bottom w:val="nil"/>
              <w:right w:val="nil"/>
            </w:tcBorders>
            <w:vAlign w:val="center"/>
            <w:hideMark/>
          </w:tcPr>
          <w:p w14:paraId="2413C44C" w14:textId="77777777" w:rsidR="00EA3E5A" w:rsidRPr="005B3439" w:rsidRDefault="00EA3E5A" w:rsidP="00F567CC">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255E653D" w14:textId="77777777" w:rsidR="00EA3E5A" w:rsidRPr="005B3439" w:rsidRDefault="00EA3E5A" w:rsidP="00F567CC">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315E8F88" w14:textId="77777777" w:rsidR="00EA3E5A" w:rsidRPr="005B3439" w:rsidRDefault="00EA3E5A" w:rsidP="00F567CC">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auto"/>
              <w:right w:val="single" w:sz="4" w:space="0" w:color="auto"/>
            </w:tcBorders>
            <w:shd w:val="clear" w:color="000000" w:fill="FFFFFF"/>
            <w:noWrap/>
            <w:vAlign w:val="center"/>
            <w:hideMark/>
          </w:tcPr>
          <w:p w14:paraId="13B51AFE"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0" w:type="auto"/>
            <w:gridSpan w:val="2"/>
            <w:tcBorders>
              <w:top w:val="nil"/>
              <w:left w:val="single" w:sz="4" w:space="0" w:color="BFBFBF"/>
              <w:bottom w:val="single" w:sz="4" w:space="0" w:color="auto"/>
              <w:right w:val="single" w:sz="4" w:space="0" w:color="BFBFBF"/>
            </w:tcBorders>
            <w:shd w:val="clear" w:color="000000" w:fill="FFFFFF"/>
            <w:noWrap/>
            <w:vAlign w:val="center"/>
            <w:hideMark/>
          </w:tcPr>
          <w:p w14:paraId="25D939CC"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w:t>
            </w:r>
          </w:p>
        </w:tc>
        <w:tc>
          <w:tcPr>
            <w:tcW w:w="0" w:type="auto"/>
            <w:tcBorders>
              <w:top w:val="nil"/>
              <w:left w:val="nil"/>
              <w:bottom w:val="single" w:sz="4" w:space="0" w:color="auto"/>
              <w:right w:val="single" w:sz="4" w:space="0" w:color="BFBFBF"/>
            </w:tcBorders>
            <w:shd w:val="clear" w:color="000000" w:fill="FFFFFF"/>
            <w:noWrap/>
            <w:vAlign w:val="center"/>
            <w:hideMark/>
          </w:tcPr>
          <w:p w14:paraId="198B1171"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w:t>
            </w:r>
          </w:p>
        </w:tc>
        <w:tc>
          <w:tcPr>
            <w:tcW w:w="0" w:type="auto"/>
            <w:tcBorders>
              <w:top w:val="nil"/>
              <w:left w:val="nil"/>
              <w:bottom w:val="single" w:sz="4" w:space="0" w:color="auto"/>
              <w:right w:val="single" w:sz="4" w:space="0" w:color="BFBFBF"/>
            </w:tcBorders>
            <w:shd w:val="clear" w:color="000000" w:fill="FFFFFF"/>
            <w:noWrap/>
            <w:vAlign w:val="center"/>
            <w:hideMark/>
          </w:tcPr>
          <w:p w14:paraId="0728D6B9"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w:t>
            </w:r>
          </w:p>
        </w:tc>
        <w:tc>
          <w:tcPr>
            <w:tcW w:w="0" w:type="auto"/>
            <w:tcBorders>
              <w:top w:val="nil"/>
              <w:left w:val="nil"/>
              <w:bottom w:val="single" w:sz="4" w:space="0" w:color="auto"/>
              <w:right w:val="nil"/>
            </w:tcBorders>
            <w:shd w:val="clear" w:color="000000" w:fill="FFFFFF"/>
          </w:tcPr>
          <w:p w14:paraId="3D9962EA"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auto"/>
              <w:right w:val="single" w:sz="4" w:space="0" w:color="BFBFBF"/>
            </w:tcBorders>
            <w:shd w:val="clear" w:color="000000" w:fill="FFFFFF"/>
            <w:noWrap/>
            <w:vAlign w:val="center"/>
            <w:hideMark/>
          </w:tcPr>
          <w:p w14:paraId="44C2334D" w14:textId="1C38797D"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w:t>
            </w:r>
          </w:p>
        </w:tc>
        <w:tc>
          <w:tcPr>
            <w:tcW w:w="0" w:type="auto"/>
            <w:tcBorders>
              <w:top w:val="nil"/>
              <w:left w:val="nil"/>
              <w:bottom w:val="single" w:sz="4" w:space="0" w:color="auto"/>
              <w:right w:val="single" w:sz="4" w:space="0" w:color="BFBFBF"/>
            </w:tcBorders>
            <w:shd w:val="clear" w:color="000000" w:fill="FFFFFF"/>
            <w:noWrap/>
            <w:vAlign w:val="center"/>
            <w:hideMark/>
          </w:tcPr>
          <w:p w14:paraId="6936DE5F"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w:t>
            </w:r>
          </w:p>
        </w:tc>
        <w:tc>
          <w:tcPr>
            <w:tcW w:w="0" w:type="auto"/>
            <w:tcBorders>
              <w:top w:val="nil"/>
              <w:left w:val="nil"/>
              <w:bottom w:val="single" w:sz="4" w:space="0" w:color="auto"/>
              <w:right w:val="single" w:sz="4" w:space="0" w:color="BFBFBF"/>
            </w:tcBorders>
            <w:shd w:val="clear" w:color="000000" w:fill="FFFFFF"/>
            <w:noWrap/>
            <w:vAlign w:val="center"/>
            <w:hideMark/>
          </w:tcPr>
          <w:p w14:paraId="78FDD4B3"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w:t>
            </w:r>
          </w:p>
        </w:tc>
        <w:tc>
          <w:tcPr>
            <w:tcW w:w="0" w:type="auto"/>
            <w:tcBorders>
              <w:top w:val="nil"/>
              <w:left w:val="nil"/>
              <w:bottom w:val="single" w:sz="4" w:space="0" w:color="auto"/>
              <w:right w:val="single" w:sz="4" w:space="0" w:color="BFBFBF"/>
            </w:tcBorders>
            <w:shd w:val="clear" w:color="000000" w:fill="FFFFFF"/>
            <w:noWrap/>
            <w:vAlign w:val="center"/>
            <w:hideMark/>
          </w:tcPr>
          <w:p w14:paraId="3CD5D056"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w:t>
            </w:r>
          </w:p>
        </w:tc>
        <w:tc>
          <w:tcPr>
            <w:tcW w:w="0" w:type="auto"/>
            <w:tcBorders>
              <w:top w:val="nil"/>
              <w:left w:val="nil"/>
              <w:bottom w:val="single" w:sz="4" w:space="0" w:color="auto"/>
              <w:right w:val="single" w:sz="4" w:space="0" w:color="auto"/>
            </w:tcBorders>
            <w:shd w:val="clear" w:color="000000" w:fill="FFFFFF"/>
            <w:noWrap/>
            <w:vAlign w:val="center"/>
            <w:hideMark/>
          </w:tcPr>
          <w:p w14:paraId="71A65013" w14:textId="77777777" w:rsidR="00EA3E5A" w:rsidRPr="005B3439" w:rsidRDefault="00EA3E5A" w:rsidP="00F567CC">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w:t>
            </w:r>
          </w:p>
        </w:tc>
      </w:tr>
      <w:tr w:rsidR="00BB0BE5" w:rsidRPr="005B3439" w14:paraId="3B289E92" w14:textId="77777777" w:rsidTr="00EA3E5A">
        <w:trPr>
          <w:trHeight w:val="255"/>
        </w:trPr>
        <w:tc>
          <w:tcPr>
            <w:tcW w:w="0" w:type="auto"/>
            <w:vMerge/>
            <w:tcBorders>
              <w:top w:val="nil"/>
              <w:left w:val="nil"/>
              <w:bottom w:val="nil"/>
              <w:right w:val="nil"/>
            </w:tcBorders>
            <w:vAlign w:val="center"/>
            <w:hideMark/>
          </w:tcPr>
          <w:p w14:paraId="7EFB1F23"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02E66CDE" w14:textId="2EF44C1E"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0" w:type="auto"/>
            <w:vMerge w:val="restart"/>
            <w:tcBorders>
              <w:top w:val="nil"/>
              <w:left w:val="single" w:sz="4" w:space="0" w:color="auto"/>
              <w:bottom w:val="single" w:sz="4" w:space="0" w:color="auto"/>
              <w:right w:val="single" w:sz="4" w:space="0" w:color="auto"/>
            </w:tcBorders>
            <w:shd w:val="clear" w:color="000000" w:fill="D9D9D9"/>
            <w:noWrap/>
            <w:vAlign w:val="center"/>
            <w:hideMark/>
          </w:tcPr>
          <w:p w14:paraId="5CEB2A8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1</w:t>
            </w:r>
          </w:p>
        </w:tc>
        <w:tc>
          <w:tcPr>
            <w:tcW w:w="0" w:type="auto"/>
            <w:tcBorders>
              <w:top w:val="nil"/>
              <w:left w:val="nil"/>
              <w:bottom w:val="single" w:sz="4" w:space="0" w:color="BFBFBF"/>
              <w:right w:val="single" w:sz="4" w:space="0" w:color="auto"/>
            </w:tcBorders>
            <w:shd w:val="clear" w:color="000000" w:fill="D9D9D9"/>
            <w:noWrap/>
            <w:vAlign w:val="center"/>
            <w:hideMark/>
          </w:tcPr>
          <w:p w14:paraId="44CB91D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0" w:type="auto"/>
            <w:tcBorders>
              <w:top w:val="single" w:sz="4" w:space="0" w:color="auto"/>
              <w:left w:val="single" w:sz="4" w:space="0" w:color="auto"/>
              <w:bottom w:val="single" w:sz="4" w:space="0" w:color="000000"/>
              <w:right w:val="single" w:sz="4" w:space="0" w:color="auto"/>
            </w:tcBorders>
            <w:shd w:val="clear" w:color="000000" w:fill="D9D9D9"/>
          </w:tcPr>
          <w:p w14:paraId="4DCC308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gridSpan w:val="9"/>
            <w:vMerge w:val="restart"/>
            <w:tcBorders>
              <w:top w:val="single" w:sz="4" w:space="0" w:color="auto"/>
              <w:left w:val="single" w:sz="4" w:space="0" w:color="auto"/>
              <w:bottom w:val="single" w:sz="4" w:space="0" w:color="000000"/>
              <w:right w:val="single" w:sz="4" w:space="0" w:color="000000"/>
            </w:tcBorders>
            <w:shd w:val="clear" w:color="000000" w:fill="D9D9D9"/>
            <w:noWrap/>
            <w:vAlign w:val="center"/>
            <w:hideMark/>
          </w:tcPr>
          <w:p w14:paraId="50A73EFF" w14:textId="40746ED1"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nd.</w:t>
            </w:r>
          </w:p>
        </w:tc>
      </w:tr>
      <w:tr w:rsidR="00BB0BE5" w:rsidRPr="005B3439" w14:paraId="3F2FEAD7" w14:textId="77777777" w:rsidTr="00EA3E5A">
        <w:trPr>
          <w:trHeight w:val="264"/>
        </w:trPr>
        <w:tc>
          <w:tcPr>
            <w:tcW w:w="0" w:type="auto"/>
            <w:vMerge/>
            <w:tcBorders>
              <w:top w:val="nil"/>
              <w:left w:val="nil"/>
              <w:bottom w:val="nil"/>
              <w:right w:val="nil"/>
            </w:tcBorders>
            <w:vAlign w:val="center"/>
            <w:hideMark/>
          </w:tcPr>
          <w:p w14:paraId="20580A07"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6C8570D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564751E1"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091D1A2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0" w:type="auto"/>
            <w:tcBorders>
              <w:top w:val="nil"/>
              <w:left w:val="nil"/>
              <w:bottom w:val="single" w:sz="4" w:space="0" w:color="BFBFBF"/>
              <w:right w:val="nil"/>
            </w:tcBorders>
          </w:tcPr>
          <w:p w14:paraId="0174403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gridSpan w:val="9"/>
            <w:vMerge/>
            <w:tcBorders>
              <w:top w:val="nil"/>
              <w:left w:val="nil"/>
              <w:bottom w:val="single" w:sz="4" w:space="0" w:color="BFBFBF"/>
              <w:right w:val="single" w:sz="4" w:space="0" w:color="auto"/>
            </w:tcBorders>
            <w:vAlign w:val="center"/>
            <w:hideMark/>
          </w:tcPr>
          <w:p w14:paraId="3C8115D9" w14:textId="2D6E7466"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1312151B" w14:textId="77777777" w:rsidTr="00EA3E5A">
        <w:trPr>
          <w:trHeight w:val="264"/>
        </w:trPr>
        <w:tc>
          <w:tcPr>
            <w:tcW w:w="0" w:type="auto"/>
            <w:vMerge/>
            <w:tcBorders>
              <w:top w:val="nil"/>
              <w:left w:val="nil"/>
              <w:bottom w:val="nil"/>
              <w:right w:val="nil"/>
            </w:tcBorders>
            <w:vAlign w:val="center"/>
            <w:hideMark/>
          </w:tcPr>
          <w:p w14:paraId="2C511F1C"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3F234951"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47C08197"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3F385D8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0" w:type="auto"/>
            <w:tcBorders>
              <w:top w:val="nil"/>
              <w:left w:val="nil"/>
              <w:bottom w:val="single" w:sz="4" w:space="0" w:color="BFBFBF"/>
              <w:right w:val="nil"/>
            </w:tcBorders>
          </w:tcPr>
          <w:p w14:paraId="59D7776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gridSpan w:val="9"/>
            <w:vMerge/>
            <w:tcBorders>
              <w:top w:val="nil"/>
              <w:left w:val="nil"/>
              <w:bottom w:val="single" w:sz="4" w:space="0" w:color="BFBFBF"/>
              <w:right w:val="single" w:sz="4" w:space="0" w:color="auto"/>
            </w:tcBorders>
            <w:vAlign w:val="center"/>
            <w:hideMark/>
          </w:tcPr>
          <w:p w14:paraId="70694F3F" w14:textId="63D0BC5F"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6854CC65" w14:textId="77777777" w:rsidTr="00EA3E5A">
        <w:trPr>
          <w:trHeight w:val="264"/>
        </w:trPr>
        <w:tc>
          <w:tcPr>
            <w:tcW w:w="0" w:type="auto"/>
            <w:vMerge/>
            <w:tcBorders>
              <w:top w:val="nil"/>
              <w:left w:val="nil"/>
              <w:bottom w:val="nil"/>
              <w:right w:val="nil"/>
            </w:tcBorders>
            <w:vAlign w:val="center"/>
            <w:hideMark/>
          </w:tcPr>
          <w:p w14:paraId="37C071F8"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6CE103A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0F56A96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0AAD14F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0" w:type="auto"/>
            <w:tcBorders>
              <w:top w:val="nil"/>
              <w:left w:val="nil"/>
              <w:bottom w:val="single" w:sz="4" w:space="0" w:color="BFBFBF"/>
              <w:right w:val="nil"/>
            </w:tcBorders>
          </w:tcPr>
          <w:p w14:paraId="13B53F0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gridSpan w:val="9"/>
            <w:vMerge/>
            <w:tcBorders>
              <w:top w:val="nil"/>
              <w:left w:val="nil"/>
              <w:bottom w:val="single" w:sz="4" w:space="0" w:color="BFBFBF"/>
              <w:right w:val="single" w:sz="4" w:space="0" w:color="auto"/>
            </w:tcBorders>
            <w:vAlign w:val="center"/>
            <w:hideMark/>
          </w:tcPr>
          <w:p w14:paraId="2D09B440" w14:textId="3A0CAF7E"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0CCA7594" w14:textId="77777777" w:rsidTr="00EA3E5A">
        <w:trPr>
          <w:trHeight w:val="255"/>
        </w:trPr>
        <w:tc>
          <w:tcPr>
            <w:tcW w:w="0" w:type="auto"/>
            <w:vMerge/>
            <w:tcBorders>
              <w:top w:val="nil"/>
              <w:left w:val="nil"/>
              <w:bottom w:val="nil"/>
              <w:right w:val="nil"/>
            </w:tcBorders>
            <w:vAlign w:val="center"/>
            <w:hideMark/>
          </w:tcPr>
          <w:p w14:paraId="18323408"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5902DB9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5DB00587"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auto"/>
              <w:right w:val="single" w:sz="4" w:space="0" w:color="auto"/>
            </w:tcBorders>
            <w:shd w:val="clear" w:color="000000" w:fill="D9D9D9"/>
            <w:noWrap/>
            <w:vAlign w:val="center"/>
            <w:hideMark/>
          </w:tcPr>
          <w:p w14:paraId="44D0F0A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0" w:type="auto"/>
            <w:tcBorders>
              <w:top w:val="nil"/>
              <w:left w:val="nil"/>
              <w:bottom w:val="single" w:sz="4" w:space="0" w:color="auto"/>
              <w:right w:val="nil"/>
            </w:tcBorders>
          </w:tcPr>
          <w:p w14:paraId="492625E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gridSpan w:val="9"/>
            <w:vMerge/>
            <w:tcBorders>
              <w:top w:val="nil"/>
              <w:left w:val="nil"/>
              <w:bottom w:val="single" w:sz="4" w:space="0" w:color="auto"/>
              <w:right w:val="single" w:sz="4" w:space="0" w:color="auto"/>
            </w:tcBorders>
            <w:vAlign w:val="center"/>
            <w:hideMark/>
          </w:tcPr>
          <w:p w14:paraId="1EADCE27" w14:textId="2B3FC99C"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535A0E8C" w14:textId="77777777" w:rsidTr="00EA3E5A">
        <w:trPr>
          <w:trHeight w:val="255"/>
        </w:trPr>
        <w:tc>
          <w:tcPr>
            <w:tcW w:w="0" w:type="auto"/>
            <w:vMerge/>
            <w:tcBorders>
              <w:top w:val="nil"/>
              <w:left w:val="nil"/>
              <w:bottom w:val="nil"/>
              <w:right w:val="nil"/>
            </w:tcBorders>
            <w:vAlign w:val="center"/>
            <w:hideMark/>
          </w:tcPr>
          <w:p w14:paraId="4E0D6636"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73170F5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6B461C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2</w:t>
            </w:r>
          </w:p>
        </w:tc>
        <w:tc>
          <w:tcPr>
            <w:tcW w:w="0" w:type="auto"/>
            <w:tcBorders>
              <w:top w:val="nil"/>
              <w:left w:val="nil"/>
              <w:bottom w:val="single" w:sz="4" w:space="0" w:color="BFBFBF"/>
              <w:right w:val="single" w:sz="4" w:space="0" w:color="auto"/>
            </w:tcBorders>
            <w:shd w:val="clear" w:color="auto" w:fill="auto"/>
            <w:noWrap/>
            <w:vAlign w:val="center"/>
            <w:hideMark/>
          </w:tcPr>
          <w:p w14:paraId="611731B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0" w:type="auto"/>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51DACB9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35</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51C21E3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92</w:t>
            </w:r>
          </w:p>
        </w:tc>
        <w:tc>
          <w:tcPr>
            <w:tcW w:w="0" w:type="auto"/>
            <w:tcBorders>
              <w:top w:val="nil"/>
              <w:left w:val="nil"/>
              <w:bottom w:val="nil"/>
              <w:right w:val="nil"/>
            </w:tcBorders>
            <w:shd w:val="clear" w:color="auto" w:fill="auto"/>
            <w:noWrap/>
            <w:vAlign w:val="center"/>
            <w:hideMark/>
          </w:tcPr>
          <w:p w14:paraId="1F0E68E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1</w:t>
            </w:r>
          </w:p>
        </w:tc>
        <w:tc>
          <w:tcPr>
            <w:tcW w:w="0" w:type="auto"/>
            <w:tcBorders>
              <w:top w:val="single" w:sz="4" w:space="0" w:color="BFBFBF"/>
              <w:left w:val="single" w:sz="4" w:space="0" w:color="BFBFBF"/>
              <w:bottom w:val="single" w:sz="4" w:space="0" w:color="BFBFBF"/>
              <w:right w:val="single" w:sz="4" w:space="0" w:color="BFBFBF"/>
            </w:tcBorders>
          </w:tcPr>
          <w:p w14:paraId="216BAB2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06DADA28" w14:textId="5788427D"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 </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14EFF68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7.50</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54D0F27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00</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6EF2376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50</w:t>
            </w:r>
          </w:p>
        </w:tc>
        <w:tc>
          <w:tcPr>
            <w:tcW w:w="0" w:type="auto"/>
            <w:tcBorders>
              <w:top w:val="single" w:sz="4" w:space="0" w:color="BFBFBF"/>
              <w:left w:val="nil"/>
              <w:bottom w:val="single" w:sz="4" w:space="0" w:color="BFBFBF"/>
              <w:right w:val="single" w:sz="4" w:space="0" w:color="auto"/>
            </w:tcBorders>
            <w:shd w:val="clear" w:color="000000" w:fill="FFFFFF"/>
            <w:noWrap/>
            <w:vAlign w:val="center"/>
            <w:hideMark/>
          </w:tcPr>
          <w:p w14:paraId="5D45A1B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2.00</w:t>
            </w:r>
          </w:p>
        </w:tc>
      </w:tr>
      <w:tr w:rsidR="00BB0BE5" w:rsidRPr="005B3439" w14:paraId="0B2ED2BD" w14:textId="77777777" w:rsidTr="00EA3E5A">
        <w:trPr>
          <w:trHeight w:val="264"/>
        </w:trPr>
        <w:tc>
          <w:tcPr>
            <w:tcW w:w="0" w:type="auto"/>
            <w:vMerge/>
            <w:tcBorders>
              <w:top w:val="nil"/>
              <w:left w:val="nil"/>
              <w:bottom w:val="nil"/>
              <w:right w:val="nil"/>
            </w:tcBorders>
            <w:vAlign w:val="center"/>
            <w:hideMark/>
          </w:tcPr>
          <w:p w14:paraId="40ECF09E"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5CD7BC7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5B66A7C7"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0C3F691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0" w:type="auto"/>
            <w:gridSpan w:val="2"/>
            <w:tcBorders>
              <w:top w:val="nil"/>
              <w:left w:val="single" w:sz="4" w:space="0" w:color="BFBFBF"/>
              <w:bottom w:val="single" w:sz="4" w:space="0" w:color="BFBFBF"/>
              <w:right w:val="single" w:sz="4" w:space="0" w:color="BFBFBF"/>
            </w:tcBorders>
            <w:shd w:val="clear" w:color="000000" w:fill="FFFFFF"/>
            <w:noWrap/>
            <w:vAlign w:val="center"/>
            <w:hideMark/>
          </w:tcPr>
          <w:p w14:paraId="77B065F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65</w:t>
            </w:r>
          </w:p>
        </w:tc>
        <w:tc>
          <w:tcPr>
            <w:tcW w:w="0" w:type="auto"/>
            <w:tcBorders>
              <w:top w:val="nil"/>
              <w:left w:val="nil"/>
              <w:bottom w:val="single" w:sz="4" w:space="0" w:color="BFBFBF"/>
              <w:right w:val="single" w:sz="4" w:space="0" w:color="BFBFBF"/>
            </w:tcBorders>
            <w:shd w:val="clear" w:color="000000" w:fill="FFFFFF"/>
            <w:noWrap/>
            <w:vAlign w:val="center"/>
            <w:hideMark/>
          </w:tcPr>
          <w:p w14:paraId="4545565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5</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100DB00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3</w:t>
            </w:r>
          </w:p>
        </w:tc>
        <w:tc>
          <w:tcPr>
            <w:tcW w:w="0" w:type="auto"/>
            <w:tcBorders>
              <w:top w:val="nil"/>
              <w:left w:val="nil"/>
              <w:bottom w:val="single" w:sz="4" w:space="0" w:color="BFBFBF"/>
              <w:right w:val="nil"/>
            </w:tcBorders>
            <w:shd w:val="clear" w:color="000000" w:fill="FFFFFF"/>
          </w:tcPr>
          <w:p w14:paraId="5B1C257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FFFFFF"/>
            <w:noWrap/>
            <w:vAlign w:val="center"/>
            <w:hideMark/>
          </w:tcPr>
          <w:p w14:paraId="7825E7E2" w14:textId="3A90ABD0"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 </w:t>
            </w:r>
          </w:p>
        </w:tc>
        <w:tc>
          <w:tcPr>
            <w:tcW w:w="0" w:type="auto"/>
            <w:tcBorders>
              <w:top w:val="nil"/>
              <w:left w:val="nil"/>
              <w:bottom w:val="single" w:sz="4" w:space="0" w:color="BFBFBF"/>
              <w:right w:val="single" w:sz="4" w:space="0" w:color="BFBFBF"/>
            </w:tcBorders>
            <w:shd w:val="clear" w:color="000000" w:fill="FFFFFF"/>
            <w:noWrap/>
            <w:vAlign w:val="center"/>
            <w:hideMark/>
          </w:tcPr>
          <w:p w14:paraId="613DBAE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50</w:t>
            </w:r>
          </w:p>
        </w:tc>
        <w:tc>
          <w:tcPr>
            <w:tcW w:w="0" w:type="auto"/>
            <w:tcBorders>
              <w:top w:val="nil"/>
              <w:left w:val="nil"/>
              <w:bottom w:val="single" w:sz="4" w:space="0" w:color="BFBFBF"/>
              <w:right w:val="single" w:sz="4" w:space="0" w:color="BFBFBF"/>
            </w:tcBorders>
            <w:shd w:val="clear" w:color="000000" w:fill="FFFFFF"/>
            <w:noWrap/>
            <w:vAlign w:val="center"/>
            <w:hideMark/>
          </w:tcPr>
          <w:p w14:paraId="18389FE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0" w:type="auto"/>
            <w:tcBorders>
              <w:top w:val="nil"/>
              <w:left w:val="nil"/>
              <w:bottom w:val="single" w:sz="4" w:space="0" w:color="BFBFBF"/>
              <w:right w:val="single" w:sz="4" w:space="0" w:color="BFBFBF"/>
            </w:tcBorders>
            <w:shd w:val="clear" w:color="000000" w:fill="FFFFFF"/>
            <w:noWrap/>
            <w:vAlign w:val="center"/>
            <w:hideMark/>
          </w:tcPr>
          <w:p w14:paraId="4F5BA5F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50</w:t>
            </w:r>
          </w:p>
        </w:tc>
        <w:tc>
          <w:tcPr>
            <w:tcW w:w="0" w:type="auto"/>
            <w:tcBorders>
              <w:top w:val="nil"/>
              <w:left w:val="nil"/>
              <w:bottom w:val="single" w:sz="4" w:space="0" w:color="BFBFBF"/>
              <w:right w:val="single" w:sz="4" w:space="0" w:color="auto"/>
            </w:tcBorders>
            <w:shd w:val="clear" w:color="000000" w:fill="FFFFFF"/>
            <w:noWrap/>
            <w:vAlign w:val="center"/>
            <w:hideMark/>
          </w:tcPr>
          <w:p w14:paraId="09FB5D1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7.00</w:t>
            </w:r>
          </w:p>
        </w:tc>
      </w:tr>
      <w:tr w:rsidR="00BB0BE5" w:rsidRPr="005B3439" w14:paraId="768B2452" w14:textId="77777777" w:rsidTr="00EA3E5A">
        <w:trPr>
          <w:trHeight w:val="264"/>
        </w:trPr>
        <w:tc>
          <w:tcPr>
            <w:tcW w:w="0" w:type="auto"/>
            <w:vMerge/>
            <w:tcBorders>
              <w:top w:val="nil"/>
              <w:left w:val="nil"/>
              <w:bottom w:val="nil"/>
              <w:right w:val="nil"/>
            </w:tcBorders>
            <w:vAlign w:val="center"/>
            <w:hideMark/>
          </w:tcPr>
          <w:p w14:paraId="1E57438D"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14C7361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3973D1B9"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2B41823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0" w:type="auto"/>
            <w:gridSpan w:val="2"/>
            <w:tcBorders>
              <w:top w:val="nil"/>
              <w:left w:val="single" w:sz="4" w:space="0" w:color="BFBFBF"/>
              <w:bottom w:val="single" w:sz="4" w:space="0" w:color="BFBFBF"/>
              <w:right w:val="single" w:sz="4" w:space="0" w:color="BFBFBF"/>
            </w:tcBorders>
            <w:shd w:val="clear" w:color="000000" w:fill="FFFFFF"/>
            <w:noWrap/>
            <w:vAlign w:val="center"/>
            <w:hideMark/>
          </w:tcPr>
          <w:p w14:paraId="0B2D7A4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70</w:t>
            </w:r>
          </w:p>
        </w:tc>
        <w:tc>
          <w:tcPr>
            <w:tcW w:w="0" w:type="auto"/>
            <w:tcBorders>
              <w:top w:val="nil"/>
              <w:left w:val="nil"/>
              <w:bottom w:val="single" w:sz="4" w:space="0" w:color="BFBFBF"/>
              <w:right w:val="single" w:sz="4" w:space="0" w:color="BFBFBF"/>
            </w:tcBorders>
            <w:shd w:val="clear" w:color="000000" w:fill="FFFFFF"/>
            <w:noWrap/>
            <w:vAlign w:val="center"/>
            <w:hideMark/>
          </w:tcPr>
          <w:p w14:paraId="6AB8F11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7</w:t>
            </w:r>
          </w:p>
        </w:tc>
        <w:tc>
          <w:tcPr>
            <w:tcW w:w="0" w:type="auto"/>
            <w:tcBorders>
              <w:top w:val="nil"/>
              <w:left w:val="nil"/>
              <w:bottom w:val="single" w:sz="4" w:space="0" w:color="BFBFBF"/>
              <w:right w:val="single" w:sz="4" w:space="0" w:color="BFBFBF"/>
            </w:tcBorders>
            <w:shd w:val="clear" w:color="000000" w:fill="FFFFFF"/>
            <w:noWrap/>
            <w:vAlign w:val="center"/>
            <w:hideMark/>
          </w:tcPr>
          <w:p w14:paraId="540731B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7</w:t>
            </w:r>
          </w:p>
        </w:tc>
        <w:tc>
          <w:tcPr>
            <w:tcW w:w="0" w:type="auto"/>
            <w:tcBorders>
              <w:top w:val="nil"/>
              <w:left w:val="nil"/>
              <w:bottom w:val="single" w:sz="4" w:space="0" w:color="BFBFBF"/>
              <w:right w:val="nil"/>
            </w:tcBorders>
            <w:shd w:val="clear" w:color="000000" w:fill="FFFFFF"/>
          </w:tcPr>
          <w:p w14:paraId="597FF73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FFFFFF"/>
            <w:noWrap/>
            <w:vAlign w:val="center"/>
            <w:hideMark/>
          </w:tcPr>
          <w:p w14:paraId="330B1232" w14:textId="61D5934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 </w:t>
            </w:r>
          </w:p>
        </w:tc>
        <w:tc>
          <w:tcPr>
            <w:tcW w:w="0" w:type="auto"/>
            <w:tcBorders>
              <w:top w:val="nil"/>
              <w:left w:val="nil"/>
              <w:bottom w:val="single" w:sz="4" w:space="0" w:color="BFBFBF"/>
              <w:right w:val="single" w:sz="4" w:space="0" w:color="BFBFBF"/>
            </w:tcBorders>
            <w:shd w:val="clear" w:color="000000" w:fill="FFFFFF"/>
            <w:noWrap/>
            <w:vAlign w:val="center"/>
            <w:hideMark/>
          </w:tcPr>
          <w:p w14:paraId="4AC5E46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00</w:t>
            </w:r>
          </w:p>
        </w:tc>
        <w:tc>
          <w:tcPr>
            <w:tcW w:w="0" w:type="auto"/>
            <w:tcBorders>
              <w:top w:val="nil"/>
              <w:left w:val="nil"/>
              <w:bottom w:val="single" w:sz="4" w:space="0" w:color="BFBFBF"/>
              <w:right w:val="single" w:sz="4" w:space="0" w:color="BFBFBF"/>
            </w:tcBorders>
            <w:shd w:val="clear" w:color="000000" w:fill="FFFFFF"/>
            <w:noWrap/>
            <w:vAlign w:val="center"/>
            <w:hideMark/>
          </w:tcPr>
          <w:p w14:paraId="24D80DE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0</w:t>
            </w:r>
          </w:p>
        </w:tc>
        <w:tc>
          <w:tcPr>
            <w:tcW w:w="0" w:type="auto"/>
            <w:tcBorders>
              <w:top w:val="nil"/>
              <w:left w:val="nil"/>
              <w:bottom w:val="single" w:sz="4" w:space="0" w:color="BFBFBF"/>
              <w:right w:val="single" w:sz="4" w:space="0" w:color="BFBFBF"/>
            </w:tcBorders>
            <w:shd w:val="clear" w:color="000000" w:fill="FFFFFF"/>
            <w:noWrap/>
            <w:vAlign w:val="center"/>
            <w:hideMark/>
          </w:tcPr>
          <w:p w14:paraId="0F99F92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c>
          <w:tcPr>
            <w:tcW w:w="0" w:type="auto"/>
            <w:tcBorders>
              <w:top w:val="nil"/>
              <w:left w:val="nil"/>
              <w:bottom w:val="single" w:sz="4" w:space="0" w:color="BFBFBF"/>
              <w:right w:val="single" w:sz="4" w:space="0" w:color="auto"/>
            </w:tcBorders>
            <w:shd w:val="clear" w:color="000000" w:fill="FFFFFF"/>
            <w:noWrap/>
            <w:vAlign w:val="center"/>
            <w:hideMark/>
          </w:tcPr>
          <w:p w14:paraId="20F8741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r>
      <w:tr w:rsidR="00BB0BE5" w:rsidRPr="005B3439" w14:paraId="2B6E3DC1" w14:textId="77777777" w:rsidTr="00EA3E5A">
        <w:trPr>
          <w:trHeight w:val="264"/>
        </w:trPr>
        <w:tc>
          <w:tcPr>
            <w:tcW w:w="0" w:type="auto"/>
            <w:vMerge/>
            <w:tcBorders>
              <w:top w:val="nil"/>
              <w:left w:val="nil"/>
              <w:bottom w:val="nil"/>
              <w:right w:val="nil"/>
            </w:tcBorders>
            <w:vAlign w:val="center"/>
            <w:hideMark/>
          </w:tcPr>
          <w:p w14:paraId="52FD48F0"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59E3EF6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186563C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04B14C5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0" w:type="auto"/>
            <w:gridSpan w:val="2"/>
            <w:tcBorders>
              <w:top w:val="nil"/>
              <w:left w:val="single" w:sz="4" w:space="0" w:color="BFBFBF"/>
              <w:bottom w:val="single" w:sz="4" w:space="0" w:color="BFBFBF"/>
              <w:right w:val="single" w:sz="4" w:space="0" w:color="BFBFBF"/>
            </w:tcBorders>
            <w:shd w:val="clear" w:color="000000" w:fill="FFFFFF"/>
            <w:noWrap/>
            <w:vAlign w:val="center"/>
            <w:hideMark/>
          </w:tcPr>
          <w:p w14:paraId="20CB76C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9.00</w:t>
            </w:r>
          </w:p>
        </w:tc>
        <w:tc>
          <w:tcPr>
            <w:tcW w:w="0" w:type="auto"/>
            <w:tcBorders>
              <w:top w:val="nil"/>
              <w:left w:val="nil"/>
              <w:bottom w:val="single" w:sz="4" w:space="0" w:color="BFBFBF"/>
              <w:right w:val="single" w:sz="4" w:space="0" w:color="BFBFBF"/>
            </w:tcBorders>
            <w:shd w:val="clear" w:color="000000" w:fill="FFFFFF"/>
            <w:noWrap/>
            <w:vAlign w:val="center"/>
            <w:hideMark/>
          </w:tcPr>
          <w:p w14:paraId="3898BF2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6</w:t>
            </w:r>
          </w:p>
        </w:tc>
        <w:tc>
          <w:tcPr>
            <w:tcW w:w="0" w:type="auto"/>
            <w:tcBorders>
              <w:top w:val="nil"/>
              <w:left w:val="nil"/>
              <w:bottom w:val="single" w:sz="4" w:space="0" w:color="BFBFBF"/>
              <w:right w:val="single" w:sz="4" w:space="0" w:color="BFBFBF"/>
            </w:tcBorders>
            <w:shd w:val="clear" w:color="000000" w:fill="FFFFFF"/>
            <w:noWrap/>
            <w:vAlign w:val="center"/>
            <w:hideMark/>
          </w:tcPr>
          <w:p w14:paraId="56EB307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4</w:t>
            </w:r>
          </w:p>
        </w:tc>
        <w:tc>
          <w:tcPr>
            <w:tcW w:w="0" w:type="auto"/>
            <w:tcBorders>
              <w:top w:val="nil"/>
              <w:left w:val="nil"/>
              <w:bottom w:val="single" w:sz="4" w:space="0" w:color="BFBFBF"/>
              <w:right w:val="nil"/>
            </w:tcBorders>
            <w:shd w:val="clear" w:color="000000" w:fill="FFFFFF"/>
          </w:tcPr>
          <w:p w14:paraId="1A1F3EF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FFFFFF"/>
            <w:noWrap/>
            <w:vAlign w:val="center"/>
            <w:hideMark/>
          </w:tcPr>
          <w:p w14:paraId="17AEF629" w14:textId="1D3BCC74"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 </w:t>
            </w:r>
          </w:p>
        </w:tc>
        <w:tc>
          <w:tcPr>
            <w:tcW w:w="0" w:type="auto"/>
            <w:tcBorders>
              <w:top w:val="nil"/>
              <w:left w:val="nil"/>
              <w:bottom w:val="single" w:sz="4" w:space="0" w:color="BFBFBF"/>
              <w:right w:val="single" w:sz="4" w:space="0" w:color="BFBFBF"/>
            </w:tcBorders>
            <w:shd w:val="clear" w:color="000000" w:fill="FFFFFF"/>
            <w:noWrap/>
            <w:vAlign w:val="center"/>
            <w:hideMark/>
          </w:tcPr>
          <w:p w14:paraId="2E264DD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00</w:t>
            </w:r>
          </w:p>
        </w:tc>
        <w:tc>
          <w:tcPr>
            <w:tcW w:w="0" w:type="auto"/>
            <w:tcBorders>
              <w:top w:val="nil"/>
              <w:left w:val="nil"/>
              <w:bottom w:val="single" w:sz="4" w:space="0" w:color="BFBFBF"/>
              <w:right w:val="single" w:sz="4" w:space="0" w:color="BFBFBF"/>
            </w:tcBorders>
            <w:shd w:val="clear" w:color="000000" w:fill="FFFFFF"/>
            <w:noWrap/>
            <w:vAlign w:val="center"/>
            <w:hideMark/>
          </w:tcPr>
          <w:p w14:paraId="0E8463B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0</w:t>
            </w:r>
          </w:p>
        </w:tc>
        <w:tc>
          <w:tcPr>
            <w:tcW w:w="0" w:type="auto"/>
            <w:tcBorders>
              <w:top w:val="nil"/>
              <w:left w:val="nil"/>
              <w:bottom w:val="single" w:sz="4" w:space="0" w:color="BFBFBF"/>
              <w:right w:val="single" w:sz="4" w:space="0" w:color="BFBFBF"/>
            </w:tcBorders>
            <w:shd w:val="clear" w:color="000000" w:fill="FFFFFF"/>
            <w:noWrap/>
            <w:vAlign w:val="center"/>
            <w:hideMark/>
          </w:tcPr>
          <w:p w14:paraId="07F1D83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00</w:t>
            </w:r>
          </w:p>
        </w:tc>
        <w:tc>
          <w:tcPr>
            <w:tcW w:w="0" w:type="auto"/>
            <w:tcBorders>
              <w:top w:val="nil"/>
              <w:left w:val="nil"/>
              <w:bottom w:val="single" w:sz="4" w:space="0" w:color="BFBFBF"/>
              <w:right w:val="single" w:sz="4" w:space="0" w:color="auto"/>
            </w:tcBorders>
            <w:shd w:val="clear" w:color="000000" w:fill="FFFFFF"/>
            <w:noWrap/>
            <w:vAlign w:val="center"/>
            <w:hideMark/>
          </w:tcPr>
          <w:p w14:paraId="640192E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9.00</w:t>
            </w:r>
          </w:p>
        </w:tc>
      </w:tr>
      <w:tr w:rsidR="00BB0BE5" w:rsidRPr="005B3439" w14:paraId="3A73C2E7" w14:textId="77777777" w:rsidTr="00EA3E5A">
        <w:trPr>
          <w:trHeight w:val="264"/>
        </w:trPr>
        <w:tc>
          <w:tcPr>
            <w:tcW w:w="0" w:type="auto"/>
            <w:vMerge/>
            <w:tcBorders>
              <w:top w:val="nil"/>
              <w:left w:val="nil"/>
              <w:bottom w:val="nil"/>
              <w:right w:val="nil"/>
            </w:tcBorders>
            <w:vAlign w:val="center"/>
            <w:hideMark/>
          </w:tcPr>
          <w:p w14:paraId="3F43DCAC"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297577D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1A84612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auto"/>
              <w:right w:val="single" w:sz="4" w:space="0" w:color="auto"/>
            </w:tcBorders>
            <w:shd w:val="clear" w:color="auto" w:fill="auto"/>
            <w:noWrap/>
            <w:vAlign w:val="center"/>
            <w:hideMark/>
          </w:tcPr>
          <w:p w14:paraId="638F14E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0" w:type="auto"/>
            <w:gridSpan w:val="2"/>
            <w:tcBorders>
              <w:top w:val="nil"/>
              <w:left w:val="single" w:sz="4" w:space="0" w:color="BFBFBF"/>
              <w:bottom w:val="single" w:sz="4" w:space="0" w:color="auto"/>
              <w:right w:val="single" w:sz="4" w:space="0" w:color="BFBFBF"/>
            </w:tcBorders>
            <w:shd w:val="clear" w:color="000000" w:fill="FFFFFF"/>
            <w:noWrap/>
            <w:vAlign w:val="center"/>
            <w:hideMark/>
          </w:tcPr>
          <w:p w14:paraId="032149D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w:t>
            </w:r>
          </w:p>
        </w:tc>
        <w:tc>
          <w:tcPr>
            <w:tcW w:w="0" w:type="auto"/>
            <w:tcBorders>
              <w:top w:val="nil"/>
              <w:left w:val="nil"/>
              <w:bottom w:val="single" w:sz="4" w:space="0" w:color="auto"/>
              <w:right w:val="single" w:sz="4" w:space="0" w:color="BFBFBF"/>
            </w:tcBorders>
            <w:shd w:val="clear" w:color="000000" w:fill="FFFFFF"/>
            <w:noWrap/>
            <w:vAlign w:val="center"/>
            <w:hideMark/>
          </w:tcPr>
          <w:p w14:paraId="2F1B97B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w:t>
            </w:r>
          </w:p>
        </w:tc>
        <w:tc>
          <w:tcPr>
            <w:tcW w:w="0" w:type="auto"/>
            <w:tcBorders>
              <w:top w:val="nil"/>
              <w:left w:val="nil"/>
              <w:bottom w:val="single" w:sz="4" w:space="0" w:color="auto"/>
              <w:right w:val="single" w:sz="4" w:space="0" w:color="BFBFBF"/>
            </w:tcBorders>
            <w:shd w:val="clear" w:color="000000" w:fill="FFFFFF"/>
            <w:noWrap/>
            <w:vAlign w:val="center"/>
            <w:hideMark/>
          </w:tcPr>
          <w:p w14:paraId="5098786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w:t>
            </w:r>
          </w:p>
        </w:tc>
        <w:tc>
          <w:tcPr>
            <w:tcW w:w="0" w:type="auto"/>
            <w:tcBorders>
              <w:top w:val="nil"/>
              <w:left w:val="nil"/>
              <w:bottom w:val="single" w:sz="4" w:space="0" w:color="auto"/>
              <w:right w:val="nil"/>
            </w:tcBorders>
            <w:shd w:val="clear" w:color="000000" w:fill="FFFFFF"/>
          </w:tcPr>
          <w:p w14:paraId="27CBC87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auto"/>
              <w:right w:val="single" w:sz="4" w:space="0" w:color="BFBFBF"/>
            </w:tcBorders>
            <w:shd w:val="clear" w:color="000000" w:fill="FFFFFF"/>
            <w:noWrap/>
            <w:vAlign w:val="center"/>
            <w:hideMark/>
          </w:tcPr>
          <w:p w14:paraId="044F5931" w14:textId="3BBEF50D"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 </w:t>
            </w:r>
          </w:p>
        </w:tc>
        <w:tc>
          <w:tcPr>
            <w:tcW w:w="0" w:type="auto"/>
            <w:tcBorders>
              <w:top w:val="nil"/>
              <w:left w:val="nil"/>
              <w:bottom w:val="single" w:sz="4" w:space="0" w:color="auto"/>
              <w:right w:val="single" w:sz="4" w:space="0" w:color="BFBFBF"/>
            </w:tcBorders>
            <w:shd w:val="clear" w:color="000000" w:fill="FFFFFF"/>
            <w:noWrap/>
            <w:vAlign w:val="center"/>
            <w:hideMark/>
          </w:tcPr>
          <w:p w14:paraId="731D5D8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w:t>
            </w:r>
          </w:p>
        </w:tc>
        <w:tc>
          <w:tcPr>
            <w:tcW w:w="0" w:type="auto"/>
            <w:tcBorders>
              <w:top w:val="nil"/>
              <w:left w:val="nil"/>
              <w:bottom w:val="single" w:sz="4" w:space="0" w:color="auto"/>
              <w:right w:val="single" w:sz="4" w:space="0" w:color="BFBFBF"/>
            </w:tcBorders>
            <w:shd w:val="clear" w:color="000000" w:fill="FFFFFF"/>
            <w:noWrap/>
            <w:vAlign w:val="center"/>
            <w:hideMark/>
          </w:tcPr>
          <w:p w14:paraId="4898FA4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w:t>
            </w:r>
          </w:p>
        </w:tc>
        <w:tc>
          <w:tcPr>
            <w:tcW w:w="0" w:type="auto"/>
            <w:tcBorders>
              <w:top w:val="nil"/>
              <w:left w:val="nil"/>
              <w:bottom w:val="single" w:sz="4" w:space="0" w:color="auto"/>
              <w:right w:val="single" w:sz="4" w:space="0" w:color="BFBFBF"/>
            </w:tcBorders>
            <w:shd w:val="clear" w:color="000000" w:fill="FFFFFF"/>
            <w:noWrap/>
            <w:vAlign w:val="center"/>
            <w:hideMark/>
          </w:tcPr>
          <w:p w14:paraId="2FC541B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w:t>
            </w:r>
          </w:p>
        </w:tc>
        <w:tc>
          <w:tcPr>
            <w:tcW w:w="0" w:type="auto"/>
            <w:tcBorders>
              <w:top w:val="nil"/>
              <w:left w:val="nil"/>
              <w:bottom w:val="single" w:sz="4" w:space="0" w:color="auto"/>
              <w:right w:val="single" w:sz="4" w:space="0" w:color="auto"/>
            </w:tcBorders>
            <w:shd w:val="clear" w:color="000000" w:fill="FFFFFF"/>
            <w:noWrap/>
            <w:vAlign w:val="center"/>
            <w:hideMark/>
          </w:tcPr>
          <w:p w14:paraId="3D77DD5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w:t>
            </w:r>
          </w:p>
        </w:tc>
      </w:tr>
      <w:tr w:rsidR="00BB0BE5" w:rsidRPr="005B3439" w14:paraId="4F2C3587" w14:textId="77777777" w:rsidTr="00EA3E5A">
        <w:trPr>
          <w:trHeight w:val="255"/>
        </w:trPr>
        <w:tc>
          <w:tcPr>
            <w:tcW w:w="0" w:type="auto"/>
            <w:vMerge/>
            <w:tcBorders>
              <w:top w:val="nil"/>
              <w:left w:val="nil"/>
              <w:bottom w:val="nil"/>
              <w:right w:val="nil"/>
            </w:tcBorders>
            <w:vAlign w:val="center"/>
            <w:hideMark/>
          </w:tcPr>
          <w:p w14:paraId="0608DF67"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1D6F30D6" w14:textId="37203A31"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0" w:type="auto"/>
            <w:vMerge w:val="restart"/>
            <w:tcBorders>
              <w:top w:val="nil"/>
              <w:left w:val="single" w:sz="4" w:space="0" w:color="auto"/>
              <w:bottom w:val="single" w:sz="4" w:space="0" w:color="auto"/>
              <w:right w:val="single" w:sz="4" w:space="0" w:color="auto"/>
            </w:tcBorders>
            <w:shd w:val="clear" w:color="000000" w:fill="D9D9D9"/>
            <w:noWrap/>
            <w:vAlign w:val="center"/>
            <w:hideMark/>
          </w:tcPr>
          <w:p w14:paraId="4DB140F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2</w:t>
            </w:r>
          </w:p>
        </w:tc>
        <w:tc>
          <w:tcPr>
            <w:tcW w:w="0" w:type="auto"/>
            <w:tcBorders>
              <w:top w:val="nil"/>
              <w:left w:val="nil"/>
              <w:bottom w:val="single" w:sz="4" w:space="0" w:color="BFBFBF"/>
              <w:right w:val="single" w:sz="4" w:space="0" w:color="auto"/>
            </w:tcBorders>
            <w:shd w:val="clear" w:color="000000" w:fill="D9D9D9"/>
            <w:noWrap/>
            <w:vAlign w:val="center"/>
            <w:hideMark/>
          </w:tcPr>
          <w:p w14:paraId="2416C2B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0" w:type="auto"/>
            <w:tcBorders>
              <w:top w:val="single" w:sz="4" w:space="0" w:color="auto"/>
              <w:left w:val="single" w:sz="4" w:space="0" w:color="auto"/>
              <w:bottom w:val="single" w:sz="4" w:space="0" w:color="000000"/>
              <w:right w:val="single" w:sz="4" w:space="0" w:color="auto"/>
            </w:tcBorders>
            <w:shd w:val="clear" w:color="000000" w:fill="D9D9D9"/>
          </w:tcPr>
          <w:p w14:paraId="6F58225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gridSpan w:val="9"/>
            <w:vMerge w:val="restart"/>
            <w:tcBorders>
              <w:top w:val="single" w:sz="4" w:space="0" w:color="auto"/>
              <w:left w:val="single" w:sz="4" w:space="0" w:color="auto"/>
              <w:bottom w:val="single" w:sz="4" w:space="0" w:color="000000"/>
              <w:right w:val="single" w:sz="4" w:space="0" w:color="000000"/>
            </w:tcBorders>
            <w:shd w:val="clear" w:color="000000" w:fill="D9D9D9"/>
            <w:noWrap/>
            <w:vAlign w:val="center"/>
            <w:hideMark/>
          </w:tcPr>
          <w:p w14:paraId="18389EAE" w14:textId="4FD667C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nd.</w:t>
            </w:r>
          </w:p>
        </w:tc>
      </w:tr>
      <w:tr w:rsidR="00BB0BE5" w:rsidRPr="005B3439" w14:paraId="01C5079B" w14:textId="77777777" w:rsidTr="00EA3E5A">
        <w:trPr>
          <w:trHeight w:val="264"/>
        </w:trPr>
        <w:tc>
          <w:tcPr>
            <w:tcW w:w="0" w:type="auto"/>
            <w:vMerge/>
            <w:tcBorders>
              <w:top w:val="nil"/>
              <w:left w:val="nil"/>
              <w:bottom w:val="nil"/>
              <w:right w:val="nil"/>
            </w:tcBorders>
            <w:vAlign w:val="center"/>
            <w:hideMark/>
          </w:tcPr>
          <w:p w14:paraId="6E0E5E59"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38466229"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7F309309"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0585BFC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0" w:type="auto"/>
            <w:tcBorders>
              <w:top w:val="nil"/>
              <w:left w:val="nil"/>
              <w:bottom w:val="single" w:sz="4" w:space="0" w:color="BFBFBF"/>
              <w:right w:val="nil"/>
            </w:tcBorders>
          </w:tcPr>
          <w:p w14:paraId="54B2DC2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gridSpan w:val="9"/>
            <w:vMerge/>
            <w:tcBorders>
              <w:top w:val="nil"/>
              <w:left w:val="nil"/>
              <w:bottom w:val="single" w:sz="4" w:space="0" w:color="BFBFBF"/>
              <w:right w:val="single" w:sz="4" w:space="0" w:color="auto"/>
            </w:tcBorders>
            <w:vAlign w:val="center"/>
            <w:hideMark/>
          </w:tcPr>
          <w:p w14:paraId="771BD4F1" w14:textId="232B71A0"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16183275" w14:textId="77777777" w:rsidTr="00EA3E5A">
        <w:trPr>
          <w:trHeight w:val="264"/>
        </w:trPr>
        <w:tc>
          <w:tcPr>
            <w:tcW w:w="0" w:type="auto"/>
            <w:vMerge/>
            <w:tcBorders>
              <w:top w:val="nil"/>
              <w:left w:val="nil"/>
              <w:bottom w:val="nil"/>
              <w:right w:val="nil"/>
            </w:tcBorders>
            <w:vAlign w:val="center"/>
            <w:hideMark/>
          </w:tcPr>
          <w:p w14:paraId="7EC18811"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618DEE4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1CFC4077"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1441E11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0" w:type="auto"/>
            <w:tcBorders>
              <w:top w:val="nil"/>
              <w:left w:val="nil"/>
              <w:bottom w:val="single" w:sz="4" w:space="0" w:color="BFBFBF"/>
              <w:right w:val="nil"/>
            </w:tcBorders>
          </w:tcPr>
          <w:p w14:paraId="000C10C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gridSpan w:val="9"/>
            <w:vMerge/>
            <w:tcBorders>
              <w:top w:val="nil"/>
              <w:left w:val="nil"/>
              <w:bottom w:val="single" w:sz="4" w:space="0" w:color="BFBFBF"/>
              <w:right w:val="single" w:sz="4" w:space="0" w:color="auto"/>
            </w:tcBorders>
            <w:vAlign w:val="center"/>
            <w:hideMark/>
          </w:tcPr>
          <w:p w14:paraId="3E63CF65" w14:textId="6CB53DAD"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3AE5DC71" w14:textId="77777777" w:rsidTr="00EA3E5A">
        <w:trPr>
          <w:trHeight w:val="255"/>
        </w:trPr>
        <w:tc>
          <w:tcPr>
            <w:tcW w:w="0" w:type="auto"/>
            <w:vMerge/>
            <w:tcBorders>
              <w:top w:val="nil"/>
              <w:left w:val="nil"/>
              <w:bottom w:val="nil"/>
              <w:right w:val="nil"/>
            </w:tcBorders>
            <w:vAlign w:val="center"/>
            <w:hideMark/>
          </w:tcPr>
          <w:p w14:paraId="39546109"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751B686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3780A12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5CB3A43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0" w:type="auto"/>
            <w:tcBorders>
              <w:top w:val="nil"/>
              <w:left w:val="nil"/>
              <w:bottom w:val="single" w:sz="4" w:space="0" w:color="BFBFBF"/>
              <w:right w:val="nil"/>
            </w:tcBorders>
          </w:tcPr>
          <w:p w14:paraId="590E619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gridSpan w:val="9"/>
            <w:vMerge/>
            <w:tcBorders>
              <w:top w:val="nil"/>
              <w:left w:val="nil"/>
              <w:bottom w:val="single" w:sz="4" w:space="0" w:color="BFBFBF"/>
              <w:right w:val="single" w:sz="4" w:space="0" w:color="auto"/>
            </w:tcBorders>
            <w:vAlign w:val="center"/>
            <w:hideMark/>
          </w:tcPr>
          <w:p w14:paraId="72AEE721" w14:textId="69ED8B85"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0E527D28" w14:textId="77777777" w:rsidTr="00EA3E5A">
        <w:trPr>
          <w:trHeight w:val="264"/>
        </w:trPr>
        <w:tc>
          <w:tcPr>
            <w:tcW w:w="0" w:type="auto"/>
            <w:vMerge/>
            <w:tcBorders>
              <w:top w:val="nil"/>
              <w:left w:val="nil"/>
              <w:bottom w:val="nil"/>
              <w:right w:val="nil"/>
            </w:tcBorders>
            <w:vAlign w:val="center"/>
            <w:hideMark/>
          </w:tcPr>
          <w:p w14:paraId="1F46B3D8"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766E224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7A271D6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auto"/>
              <w:right w:val="single" w:sz="4" w:space="0" w:color="auto"/>
            </w:tcBorders>
            <w:shd w:val="clear" w:color="000000" w:fill="D9D9D9"/>
            <w:noWrap/>
            <w:vAlign w:val="center"/>
            <w:hideMark/>
          </w:tcPr>
          <w:p w14:paraId="49A0814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0" w:type="auto"/>
            <w:tcBorders>
              <w:top w:val="nil"/>
              <w:left w:val="nil"/>
              <w:bottom w:val="single" w:sz="4" w:space="0" w:color="auto"/>
              <w:right w:val="nil"/>
            </w:tcBorders>
          </w:tcPr>
          <w:p w14:paraId="3C8E1F2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gridSpan w:val="9"/>
            <w:vMerge/>
            <w:tcBorders>
              <w:top w:val="nil"/>
              <w:left w:val="nil"/>
              <w:bottom w:val="single" w:sz="4" w:space="0" w:color="auto"/>
              <w:right w:val="single" w:sz="4" w:space="0" w:color="auto"/>
            </w:tcBorders>
            <w:vAlign w:val="center"/>
            <w:hideMark/>
          </w:tcPr>
          <w:p w14:paraId="2D8CD19F" w14:textId="17C35B31"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0B5A598B" w14:textId="77777777" w:rsidTr="00EA3E5A">
        <w:trPr>
          <w:trHeight w:val="255"/>
        </w:trPr>
        <w:tc>
          <w:tcPr>
            <w:tcW w:w="0" w:type="auto"/>
            <w:vMerge/>
            <w:tcBorders>
              <w:top w:val="nil"/>
              <w:left w:val="nil"/>
              <w:bottom w:val="nil"/>
              <w:right w:val="nil"/>
            </w:tcBorders>
            <w:vAlign w:val="center"/>
            <w:hideMark/>
          </w:tcPr>
          <w:p w14:paraId="0D982A72"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1A112C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B5970E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3</w:t>
            </w:r>
          </w:p>
        </w:tc>
        <w:tc>
          <w:tcPr>
            <w:tcW w:w="0" w:type="auto"/>
            <w:tcBorders>
              <w:top w:val="nil"/>
              <w:left w:val="nil"/>
              <w:bottom w:val="single" w:sz="4" w:space="0" w:color="BFBFBF"/>
              <w:right w:val="single" w:sz="4" w:space="0" w:color="auto"/>
            </w:tcBorders>
            <w:shd w:val="clear" w:color="auto" w:fill="auto"/>
            <w:noWrap/>
            <w:vAlign w:val="center"/>
            <w:hideMark/>
          </w:tcPr>
          <w:p w14:paraId="714DDC6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0" w:type="auto"/>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530D775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0</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46A844A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5</w:t>
            </w:r>
          </w:p>
        </w:tc>
        <w:tc>
          <w:tcPr>
            <w:tcW w:w="0" w:type="auto"/>
            <w:tcBorders>
              <w:top w:val="nil"/>
              <w:left w:val="nil"/>
              <w:bottom w:val="nil"/>
              <w:right w:val="nil"/>
            </w:tcBorders>
            <w:shd w:val="clear" w:color="auto" w:fill="auto"/>
            <w:noWrap/>
            <w:vAlign w:val="center"/>
            <w:hideMark/>
          </w:tcPr>
          <w:p w14:paraId="405ECB2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4</w:t>
            </w:r>
          </w:p>
        </w:tc>
        <w:tc>
          <w:tcPr>
            <w:tcW w:w="0" w:type="auto"/>
            <w:tcBorders>
              <w:top w:val="single" w:sz="4" w:space="0" w:color="BFBFBF"/>
              <w:left w:val="single" w:sz="4" w:space="0" w:color="BFBFBF"/>
              <w:bottom w:val="single" w:sz="4" w:space="0" w:color="BFBFBF"/>
              <w:right w:val="single" w:sz="4" w:space="0" w:color="BFBFBF"/>
            </w:tcBorders>
          </w:tcPr>
          <w:p w14:paraId="48A77C8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0FA392A0" w14:textId="334DBF0F"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 </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113CAB3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8.50</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5F8215F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00</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1C9126D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50</w:t>
            </w:r>
          </w:p>
        </w:tc>
        <w:tc>
          <w:tcPr>
            <w:tcW w:w="0" w:type="auto"/>
            <w:tcBorders>
              <w:top w:val="single" w:sz="4" w:space="0" w:color="BFBFBF"/>
              <w:left w:val="nil"/>
              <w:bottom w:val="single" w:sz="4" w:space="0" w:color="BFBFBF"/>
              <w:right w:val="single" w:sz="4" w:space="0" w:color="auto"/>
            </w:tcBorders>
            <w:shd w:val="clear" w:color="000000" w:fill="FFFFFF"/>
            <w:noWrap/>
            <w:vAlign w:val="center"/>
            <w:hideMark/>
          </w:tcPr>
          <w:p w14:paraId="078B702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00</w:t>
            </w:r>
          </w:p>
        </w:tc>
      </w:tr>
      <w:tr w:rsidR="00BB0BE5" w:rsidRPr="005B3439" w14:paraId="4AE64183" w14:textId="77777777" w:rsidTr="00EA3E5A">
        <w:trPr>
          <w:trHeight w:val="264"/>
        </w:trPr>
        <w:tc>
          <w:tcPr>
            <w:tcW w:w="0" w:type="auto"/>
            <w:vMerge/>
            <w:tcBorders>
              <w:top w:val="nil"/>
              <w:left w:val="nil"/>
              <w:bottom w:val="nil"/>
              <w:right w:val="nil"/>
            </w:tcBorders>
            <w:vAlign w:val="center"/>
            <w:hideMark/>
          </w:tcPr>
          <w:p w14:paraId="2429E704"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76903CCC"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16794EB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46CE0FB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0" w:type="auto"/>
            <w:gridSpan w:val="2"/>
            <w:tcBorders>
              <w:top w:val="nil"/>
              <w:left w:val="single" w:sz="4" w:space="0" w:color="BFBFBF"/>
              <w:bottom w:val="single" w:sz="4" w:space="0" w:color="BFBFBF"/>
              <w:right w:val="single" w:sz="4" w:space="0" w:color="BFBFBF"/>
            </w:tcBorders>
            <w:shd w:val="clear" w:color="000000" w:fill="FFFFFF"/>
            <w:noWrap/>
            <w:vAlign w:val="center"/>
            <w:hideMark/>
          </w:tcPr>
          <w:p w14:paraId="6A3D804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0" w:type="auto"/>
            <w:tcBorders>
              <w:top w:val="nil"/>
              <w:left w:val="nil"/>
              <w:bottom w:val="single" w:sz="4" w:space="0" w:color="BFBFBF"/>
              <w:right w:val="single" w:sz="4" w:space="0" w:color="BFBFBF"/>
            </w:tcBorders>
            <w:shd w:val="clear" w:color="000000" w:fill="FFFFFF"/>
            <w:noWrap/>
            <w:vAlign w:val="center"/>
            <w:hideMark/>
          </w:tcPr>
          <w:p w14:paraId="546FD2E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5</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60F9D17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0" w:type="auto"/>
            <w:tcBorders>
              <w:top w:val="nil"/>
              <w:left w:val="nil"/>
              <w:bottom w:val="single" w:sz="4" w:space="0" w:color="BFBFBF"/>
              <w:right w:val="nil"/>
            </w:tcBorders>
            <w:shd w:val="clear" w:color="000000" w:fill="FFFFFF"/>
          </w:tcPr>
          <w:p w14:paraId="002102A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FFFFFF"/>
            <w:noWrap/>
            <w:vAlign w:val="center"/>
            <w:hideMark/>
          </w:tcPr>
          <w:p w14:paraId="6AE57FE5" w14:textId="5C60942A"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 </w:t>
            </w:r>
          </w:p>
        </w:tc>
        <w:tc>
          <w:tcPr>
            <w:tcW w:w="0" w:type="auto"/>
            <w:tcBorders>
              <w:top w:val="nil"/>
              <w:left w:val="nil"/>
              <w:bottom w:val="single" w:sz="4" w:space="0" w:color="BFBFBF"/>
              <w:right w:val="single" w:sz="4" w:space="0" w:color="BFBFBF"/>
            </w:tcBorders>
            <w:shd w:val="clear" w:color="000000" w:fill="FFFFFF"/>
            <w:noWrap/>
            <w:vAlign w:val="center"/>
            <w:hideMark/>
          </w:tcPr>
          <w:p w14:paraId="016860D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50</w:t>
            </w:r>
          </w:p>
        </w:tc>
        <w:tc>
          <w:tcPr>
            <w:tcW w:w="0" w:type="auto"/>
            <w:tcBorders>
              <w:top w:val="nil"/>
              <w:left w:val="nil"/>
              <w:bottom w:val="single" w:sz="4" w:space="0" w:color="BFBFBF"/>
              <w:right w:val="single" w:sz="4" w:space="0" w:color="BFBFBF"/>
            </w:tcBorders>
            <w:shd w:val="clear" w:color="000000" w:fill="FFFFFF"/>
            <w:noWrap/>
            <w:vAlign w:val="center"/>
            <w:hideMark/>
          </w:tcPr>
          <w:p w14:paraId="1C57DA4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0</w:t>
            </w:r>
          </w:p>
        </w:tc>
        <w:tc>
          <w:tcPr>
            <w:tcW w:w="0" w:type="auto"/>
            <w:tcBorders>
              <w:top w:val="nil"/>
              <w:left w:val="nil"/>
              <w:bottom w:val="single" w:sz="4" w:space="0" w:color="BFBFBF"/>
              <w:right w:val="single" w:sz="4" w:space="0" w:color="BFBFBF"/>
            </w:tcBorders>
            <w:shd w:val="clear" w:color="000000" w:fill="FFFFFF"/>
            <w:noWrap/>
            <w:vAlign w:val="center"/>
            <w:hideMark/>
          </w:tcPr>
          <w:p w14:paraId="715D4B7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0</w:t>
            </w:r>
          </w:p>
        </w:tc>
        <w:tc>
          <w:tcPr>
            <w:tcW w:w="0" w:type="auto"/>
            <w:tcBorders>
              <w:top w:val="nil"/>
              <w:left w:val="nil"/>
              <w:bottom w:val="single" w:sz="4" w:space="0" w:color="BFBFBF"/>
              <w:right w:val="single" w:sz="4" w:space="0" w:color="auto"/>
            </w:tcBorders>
            <w:shd w:val="clear" w:color="000000" w:fill="FFFFFF"/>
            <w:noWrap/>
            <w:vAlign w:val="center"/>
            <w:hideMark/>
          </w:tcPr>
          <w:p w14:paraId="232483F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r>
      <w:tr w:rsidR="00BB0BE5" w:rsidRPr="005B3439" w14:paraId="48758C1D" w14:textId="77777777" w:rsidTr="00EA3E5A">
        <w:trPr>
          <w:trHeight w:val="264"/>
        </w:trPr>
        <w:tc>
          <w:tcPr>
            <w:tcW w:w="0" w:type="auto"/>
            <w:vMerge/>
            <w:tcBorders>
              <w:top w:val="nil"/>
              <w:left w:val="nil"/>
              <w:bottom w:val="nil"/>
              <w:right w:val="nil"/>
            </w:tcBorders>
            <w:vAlign w:val="center"/>
            <w:hideMark/>
          </w:tcPr>
          <w:p w14:paraId="7E6C28AF"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1661C99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407EB397"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57BC819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0" w:type="auto"/>
            <w:gridSpan w:val="2"/>
            <w:tcBorders>
              <w:top w:val="nil"/>
              <w:left w:val="single" w:sz="4" w:space="0" w:color="BFBFBF"/>
              <w:bottom w:val="single" w:sz="4" w:space="0" w:color="BFBFBF"/>
              <w:right w:val="single" w:sz="4" w:space="0" w:color="BFBFBF"/>
            </w:tcBorders>
            <w:shd w:val="clear" w:color="000000" w:fill="FFFFFF"/>
            <w:noWrap/>
            <w:vAlign w:val="center"/>
            <w:hideMark/>
          </w:tcPr>
          <w:p w14:paraId="75C57B7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0</w:t>
            </w:r>
          </w:p>
        </w:tc>
        <w:tc>
          <w:tcPr>
            <w:tcW w:w="0" w:type="auto"/>
            <w:tcBorders>
              <w:top w:val="nil"/>
              <w:left w:val="nil"/>
              <w:bottom w:val="single" w:sz="4" w:space="0" w:color="BFBFBF"/>
              <w:right w:val="single" w:sz="4" w:space="0" w:color="BFBFBF"/>
            </w:tcBorders>
            <w:shd w:val="clear" w:color="000000" w:fill="FFFFFF"/>
            <w:noWrap/>
            <w:vAlign w:val="center"/>
            <w:hideMark/>
          </w:tcPr>
          <w:p w14:paraId="341E61B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0</w:t>
            </w:r>
          </w:p>
        </w:tc>
        <w:tc>
          <w:tcPr>
            <w:tcW w:w="0" w:type="auto"/>
            <w:tcBorders>
              <w:top w:val="nil"/>
              <w:left w:val="nil"/>
              <w:bottom w:val="single" w:sz="4" w:space="0" w:color="BFBFBF"/>
              <w:right w:val="single" w:sz="4" w:space="0" w:color="BFBFBF"/>
            </w:tcBorders>
            <w:shd w:val="clear" w:color="000000" w:fill="FFFFFF"/>
            <w:noWrap/>
            <w:vAlign w:val="center"/>
            <w:hideMark/>
          </w:tcPr>
          <w:p w14:paraId="0C9883E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4</w:t>
            </w:r>
          </w:p>
        </w:tc>
        <w:tc>
          <w:tcPr>
            <w:tcW w:w="0" w:type="auto"/>
            <w:tcBorders>
              <w:top w:val="nil"/>
              <w:left w:val="nil"/>
              <w:bottom w:val="single" w:sz="4" w:space="0" w:color="BFBFBF"/>
              <w:right w:val="nil"/>
            </w:tcBorders>
            <w:shd w:val="clear" w:color="000000" w:fill="FFFFFF"/>
          </w:tcPr>
          <w:p w14:paraId="0635133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FFFFFF"/>
            <w:noWrap/>
            <w:vAlign w:val="center"/>
            <w:hideMark/>
          </w:tcPr>
          <w:p w14:paraId="5207F7A6" w14:textId="0D6F69A8"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 </w:t>
            </w:r>
          </w:p>
        </w:tc>
        <w:tc>
          <w:tcPr>
            <w:tcW w:w="0" w:type="auto"/>
            <w:tcBorders>
              <w:top w:val="nil"/>
              <w:left w:val="nil"/>
              <w:bottom w:val="single" w:sz="4" w:space="0" w:color="BFBFBF"/>
              <w:right w:val="single" w:sz="4" w:space="0" w:color="BFBFBF"/>
            </w:tcBorders>
            <w:shd w:val="clear" w:color="000000" w:fill="FFFFFF"/>
            <w:noWrap/>
            <w:vAlign w:val="center"/>
            <w:hideMark/>
          </w:tcPr>
          <w:p w14:paraId="16B47BE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00</w:t>
            </w:r>
          </w:p>
        </w:tc>
        <w:tc>
          <w:tcPr>
            <w:tcW w:w="0" w:type="auto"/>
            <w:tcBorders>
              <w:top w:val="nil"/>
              <w:left w:val="nil"/>
              <w:bottom w:val="single" w:sz="4" w:space="0" w:color="BFBFBF"/>
              <w:right w:val="single" w:sz="4" w:space="0" w:color="BFBFBF"/>
            </w:tcBorders>
            <w:shd w:val="clear" w:color="000000" w:fill="FFFFFF"/>
            <w:noWrap/>
            <w:vAlign w:val="center"/>
            <w:hideMark/>
          </w:tcPr>
          <w:p w14:paraId="2501927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0" w:type="auto"/>
            <w:tcBorders>
              <w:top w:val="nil"/>
              <w:left w:val="nil"/>
              <w:bottom w:val="single" w:sz="4" w:space="0" w:color="BFBFBF"/>
              <w:right w:val="single" w:sz="4" w:space="0" w:color="BFBFBF"/>
            </w:tcBorders>
            <w:shd w:val="clear" w:color="000000" w:fill="FFFFFF"/>
            <w:noWrap/>
            <w:vAlign w:val="center"/>
            <w:hideMark/>
          </w:tcPr>
          <w:p w14:paraId="485D121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00</w:t>
            </w:r>
          </w:p>
        </w:tc>
        <w:tc>
          <w:tcPr>
            <w:tcW w:w="0" w:type="auto"/>
            <w:tcBorders>
              <w:top w:val="nil"/>
              <w:left w:val="nil"/>
              <w:bottom w:val="single" w:sz="4" w:space="0" w:color="BFBFBF"/>
              <w:right w:val="single" w:sz="4" w:space="0" w:color="auto"/>
            </w:tcBorders>
            <w:shd w:val="clear" w:color="000000" w:fill="FFFFFF"/>
            <w:noWrap/>
            <w:vAlign w:val="center"/>
            <w:hideMark/>
          </w:tcPr>
          <w:p w14:paraId="358B9F9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0</w:t>
            </w:r>
          </w:p>
        </w:tc>
      </w:tr>
      <w:tr w:rsidR="00BB0BE5" w:rsidRPr="005B3439" w14:paraId="399FADDF" w14:textId="77777777" w:rsidTr="00EA3E5A">
        <w:trPr>
          <w:trHeight w:val="264"/>
        </w:trPr>
        <w:tc>
          <w:tcPr>
            <w:tcW w:w="0" w:type="auto"/>
            <w:vMerge/>
            <w:tcBorders>
              <w:top w:val="nil"/>
              <w:left w:val="nil"/>
              <w:bottom w:val="nil"/>
              <w:right w:val="nil"/>
            </w:tcBorders>
            <w:vAlign w:val="center"/>
            <w:hideMark/>
          </w:tcPr>
          <w:p w14:paraId="608D19D6"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202516C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49E6FF8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3DE5728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0" w:type="auto"/>
            <w:gridSpan w:val="2"/>
            <w:tcBorders>
              <w:top w:val="nil"/>
              <w:left w:val="single" w:sz="4" w:space="0" w:color="BFBFBF"/>
              <w:bottom w:val="single" w:sz="4" w:space="0" w:color="BFBFBF"/>
              <w:right w:val="single" w:sz="4" w:space="0" w:color="BFBFBF"/>
            </w:tcBorders>
            <w:shd w:val="clear" w:color="000000" w:fill="FFFFFF"/>
            <w:noWrap/>
            <w:vAlign w:val="center"/>
            <w:hideMark/>
          </w:tcPr>
          <w:p w14:paraId="2666628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0</w:t>
            </w:r>
          </w:p>
        </w:tc>
        <w:tc>
          <w:tcPr>
            <w:tcW w:w="0" w:type="auto"/>
            <w:tcBorders>
              <w:top w:val="nil"/>
              <w:left w:val="nil"/>
              <w:bottom w:val="single" w:sz="4" w:space="0" w:color="BFBFBF"/>
              <w:right w:val="single" w:sz="4" w:space="0" w:color="BFBFBF"/>
            </w:tcBorders>
            <w:shd w:val="clear" w:color="000000" w:fill="FFFFFF"/>
            <w:noWrap/>
            <w:vAlign w:val="center"/>
            <w:hideMark/>
          </w:tcPr>
          <w:p w14:paraId="40DEC09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w:t>
            </w:r>
          </w:p>
        </w:tc>
        <w:tc>
          <w:tcPr>
            <w:tcW w:w="0" w:type="auto"/>
            <w:tcBorders>
              <w:top w:val="nil"/>
              <w:left w:val="nil"/>
              <w:bottom w:val="single" w:sz="4" w:space="0" w:color="BFBFBF"/>
              <w:right w:val="single" w:sz="4" w:space="0" w:color="BFBFBF"/>
            </w:tcBorders>
            <w:shd w:val="clear" w:color="000000" w:fill="FFFFFF"/>
            <w:noWrap/>
            <w:vAlign w:val="center"/>
            <w:hideMark/>
          </w:tcPr>
          <w:p w14:paraId="3C8E474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5</w:t>
            </w:r>
          </w:p>
        </w:tc>
        <w:tc>
          <w:tcPr>
            <w:tcW w:w="0" w:type="auto"/>
            <w:tcBorders>
              <w:top w:val="nil"/>
              <w:left w:val="nil"/>
              <w:bottom w:val="single" w:sz="4" w:space="0" w:color="BFBFBF"/>
              <w:right w:val="nil"/>
            </w:tcBorders>
            <w:shd w:val="clear" w:color="000000" w:fill="FFFFFF"/>
          </w:tcPr>
          <w:p w14:paraId="5701BB2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FFFFFF"/>
            <w:noWrap/>
            <w:vAlign w:val="center"/>
            <w:hideMark/>
          </w:tcPr>
          <w:p w14:paraId="39505484" w14:textId="3D2F349A"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 </w:t>
            </w:r>
          </w:p>
        </w:tc>
        <w:tc>
          <w:tcPr>
            <w:tcW w:w="0" w:type="auto"/>
            <w:tcBorders>
              <w:top w:val="nil"/>
              <w:left w:val="nil"/>
              <w:bottom w:val="single" w:sz="4" w:space="0" w:color="BFBFBF"/>
              <w:right w:val="single" w:sz="4" w:space="0" w:color="BFBFBF"/>
            </w:tcBorders>
            <w:shd w:val="clear" w:color="000000" w:fill="FFFFFF"/>
            <w:noWrap/>
            <w:vAlign w:val="center"/>
            <w:hideMark/>
          </w:tcPr>
          <w:p w14:paraId="59C725D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4.00</w:t>
            </w:r>
          </w:p>
        </w:tc>
        <w:tc>
          <w:tcPr>
            <w:tcW w:w="0" w:type="auto"/>
            <w:tcBorders>
              <w:top w:val="nil"/>
              <w:left w:val="nil"/>
              <w:bottom w:val="single" w:sz="4" w:space="0" w:color="BFBFBF"/>
              <w:right w:val="single" w:sz="4" w:space="0" w:color="BFBFBF"/>
            </w:tcBorders>
            <w:shd w:val="clear" w:color="000000" w:fill="FFFFFF"/>
            <w:noWrap/>
            <w:vAlign w:val="center"/>
            <w:hideMark/>
          </w:tcPr>
          <w:p w14:paraId="48048E4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0</w:t>
            </w:r>
          </w:p>
        </w:tc>
        <w:tc>
          <w:tcPr>
            <w:tcW w:w="0" w:type="auto"/>
            <w:tcBorders>
              <w:top w:val="nil"/>
              <w:left w:val="nil"/>
              <w:bottom w:val="single" w:sz="4" w:space="0" w:color="BFBFBF"/>
              <w:right w:val="single" w:sz="4" w:space="0" w:color="BFBFBF"/>
            </w:tcBorders>
            <w:shd w:val="clear" w:color="000000" w:fill="FFFFFF"/>
            <w:noWrap/>
            <w:vAlign w:val="center"/>
            <w:hideMark/>
          </w:tcPr>
          <w:p w14:paraId="71D3822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00</w:t>
            </w:r>
          </w:p>
        </w:tc>
        <w:tc>
          <w:tcPr>
            <w:tcW w:w="0" w:type="auto"/>
            <w:tcBorders>
              <w:top w:val="nil"/>
              <w:left w:val="nil"/>
              <w:bottom w:val="single" w:sz="4" w:space="0" w:color="BFBFBF"/>
              <w:right w:val="single" w:sz="4" w:space="0" w:color="auto"/>
            </w:tcBorders>
            <w:shd w:val="clear" w:color="000000" w:fill="FFFFFF"/>
            <w:noWrap/>
            <w:vAlign w:val="center"/>
            <w:hideMark/>
          </w:tcPr>
          <w:p w14:paraId="5A34E0C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0</w:t>
            </w:r>
          </w:p>
        </w:tc>
      </w:tr>
      <w:tr w:rsidR="00BB0BE5" w:rsidRPr="005B3439" w14:paraId="61E7EF81" w14:textId="77777777" w:rsidTr="00EA3E5A">
        <w:trPr>
          <w:trHeight w:val="264"/>
        </w:trPr>
        <w:tc>
          <w:tcPr>
            <w:tcW w:w="0" w:type="auto"/>
            <w:vMerge/>
            <w:tcBorders>
              <w:top w:val="nil"/>
              <w:left w:val="nil"/>
              <w:bottom w:val="nil"/>
              <w:right w:val="nil"/>
            </w:tcBorders>
            <w:vAlign w:val="center"/>
            <w:hideMark/>
          </w:tcPr>
          <w:p w14:paraId="3DDE28B7"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0ECCD31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62CBE92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auto"/>
              <w:right w:val="single" w:sz="4" w:space="0" w:color="auto"/>
            </w:tcBorders>
            <w:shd w:val="clear" w:color="auto" w:fill="auto"/>
            <w:noWrap/>
            <w:vAlign w:val="center"/>
            <w:hideMark/>
          </w:tcPr>
          <w:p w14:paraId="43BD8E4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0" w:type="auto"/>
            <w:gridSpan w:val="2"/>
            <w:tcBorders>
              <w:top w:val="nil"/>
              <w:left w:val="single" w:sz="4" w:space="0" w:color="BFBFBF"/>
              <w:bottom w:val="single" w:sz="4" w:space="0" w:color="auto"/>
              <w:right w:val="single" w:sz="4" w:space="0" w:color="BFBFBF"/>
            </w:tcBorders>
            <w:shd w:val="clear" w:color="000000" w:fill="FFFFFF"/>
            <w:noWrap/>
            <w:vAlign w:val="center"/>
            <w:hideMark/>
          </w:tcPr>
          <w:p w14:paraId="5A07602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w:t>
            </w:r>
          </w:p>
        </w:tc>
        <w:tc>
          <w:tcPr>
            <w:tcW w:w="0" w:type="auto"/>
            <w:tcBorders>
              <w:top w:val="nil"/>
              <w:left w:val="nil"/>
              <w:bottom w:val="single" w:sz="4" w:space="0" w:color="auto"/>
              <w:right w:val="single" w:sz="4" w:space="0" w:color="BFBFBF"/>
            </w:tcBorders>
            <w:shd w:val="clear" w:color="000000" w:fill="FFFFFF"/>
            <w:noWrap/>
            <w:vAlign w:val="center"/>
            <w:hideMark/>
          </w:tcPr>
          <w:p w14:paraId="6801954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w:t>
            </w:r>
          </w:p>
        </w:tc>
        <w:tc>
          <w:tcPr>
            <w:tcW w:w="0" w:type="auto"/>
            <w:tcBorders>
              <w:top w:val="nil"/>
              <w:left w:val="nil"/>
              <w:bottom w:val="single" w:sz="4" w:space="0" w:color="auto"/>
              <w:right w:val="single" w:sz="4" w:space="0" w:color="BFBFBF"/>
            </w:tcBorders>
            <w:shd w:val="clear" w:color="000000" w:fill="FFFFFF"/>
            <w:noWrap/>
            <w:vAlign w:val="center"/>
            <w:hideMark/>
          </w:tcPr>
          <w:p w14:paraId="1FC7E8E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w:t>
            </w:r>
          </w:p>
        </w:tc>
        <w:tc>
          <w:tcPr>
            <w:tcW w:w="0" w:type="auto"/>
            <w:tcBorders>
              <w:top w:val="nil"/>
              <w:left w:val="nil"/>
              <w:bottom w:val="single" w:sz="4" w:space="0" w:color="auto"/>
              <w:right w:val="nil"/>
            </w:tcBorders>
            <w:shd w:val="clear" w:color="000000" w:fill="FFFFFF"/>
          </w:tcPr>
          <w:p w14:paraId="3D78DB3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auto"/>
              <w:right w:val="single" w:sz="4" w:space="0" w:color="BFBFBF"/>
            </w:tcBorders>
            <w:shd w:val="clear" w:color="000000" w:fill="FFFFFF"/>
            <w:noWrap/>
            <w:vAlign w:val="center"/>
            <w:hideMark/>
          </w:tcPr>
          <w:p w14:paraId="533FD823" w14:textId="78750CCC"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 </w:t>
            </w:r>
          </w:p>
        </w:tc>
        <w:tc>
          <w:tcPr>
            <w:tcW w:w="0" w:type="auto"/>
            <w:tcBorders>
              <w:top w:val="nil"/>
              <w:left w:val="nil"/>
              <w:bottom w:val="single" w:sz="4" w:space="0" w:color="auto"/>
              <w:right w:val="single" w:sz="4" w:space="0" w:color="BFBFBF"/>
            </w:tcBorders>
            <w:shd w:val="clear" w:color="000000" w:fill="FFFFFF"/>
            <w:noWrap/>
            <w:vAlign w:val="center"/>
            <w:hideMark/>
          </w:tcPr>
          <w:p w14:paraId="5353A33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w:t>
            </w:r>
          </w:p>
        </w:tc>
        <w:tc>
          <w:tcPr>
            <w:tcW w:w="0" w:type="auto"/>
            <w:tcBorders>
              <w:top w:val="nil"/>
              <w:left w:val="nil"/>
              <w:bottom w:val="single" w:sz="4" w:space="0" w:color="auto"/>
              <w:right w:val="single" w:sz="4" w:space="0" w:color="BFBFBF"/>
            </w:tcBorders>
            <w:shd w:val="clear" w:color="000000" w:fill="FFFFFF"/>
            <w:noWrap/>
            <w:vAlign w:val="center"/>
            <w:hideMark/>
          </w:tcPr>
          <w:p w14:paraId="4AA9290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w:t>
            </w:r>
          </w:p>
        </w:tc>
        <w:tc>
          <w:tcPr>
            <w:tcW w:w="0" w:type="auto"/>
            <w:tcBorders>
              <w:top w:val="nil"/>
              <w:left w:val="nil"/>
              <w:bottom w:val="single" w:sz="4" w:space="0" w:color="auto"/>
              <w:right w:val="single" w:sz="4" w:space="0" w:color="BFBFBF"/>
            </w:tcBorders>
            <w:shd w:val="clear" w:color="000000" w:fill="FFFFFF"/>
            <w:noWrap/>
            <w:vAlign w:val="center"/>
            <w:hideMark/>
          </w:tcPr>
          <w:p w14:paraId="5698E12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w:t>
            </w:r>
          </w:p>
        </w:tc>
        <w:tc>
          <w:tcPr>
            <w:tcW w:w="0" w:type="auto"/>
            <w:tcBorders>
              <w:top w:val="nil"/>
              <w:left w:val="nil"/>
              <w:bottom w:val="single" w:sz="4" w:space="0" w:color="auto"/>
              <w:right w:val="single" w:sz="4" w:space="0" w:color="auto"/>
            </w:tcBorders>
            <w:shd w:val="clear" w:color="000000" w:fill="FFFFFF"/>
            <w:noWrap/>
            <w:vAlign w:val="center"/>
            <w:hideMark/>
          </w:tcPr>
          <w:p w14:paraId="420200D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w:t>
            </w:r>
          </w:p>
        </w:tc>
      </w:tr>
      <w:tr w:rsidR="00BB0BE5" w:rsidRPr="005B3439" w14:paraId="5361FD39" w14:textId="77777777" w:rsidTr="00EA3E5A">
        <w:trPr>
          <w:trHeight w:val="255"/>
        </w:trPr>
        <w:tc>
          <w:tcPr>
            <w:tcW w:w="0" w:type="auto"/>
            <w:vMerge/>
            <w:tcBorders>
              <w:top w:val="nil"/>
              <w:left w:val="nil"/>
              <w:bottom w:val="nil"/>
              <w:right w:val="nil"/>
            </w:tcBorders>
            <w:vAlign w:val="center"/>
            <w:hideMark/>
          </w:tcPr>
          <w:p w14:paraId="19DC242C"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D646C93" w14:textId="62371AC0"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0" w:type="auto"/>
            <w:vMerge w:val="restart"/>
            <w:tcBorders>
              <w:top w:val="nil"/>
              <w:left w:val="single" w:sz="4" w:space="0" w:color="auto"/>
              <w:bottom w:val="single" w:sz="4" w:space="0" w:color="auto"/>
              <w:right w:val="single" w:sz="4" w:space="0" w:color="auto"/>
            </w:tcBorders>
            <w:shd w:val="clear" w:color="000000" w:fill="D9D9D9"/>
            <w:noWrap/>
            <w:vAlign w:val="center"/>
            <w:hideMark/>
          </w:tcPr>
          <w:p w14:paraId="00A60CE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3</w:t>
            </w:r>
          </w:p>
        </w:tc>
        <w:tc>
          <w:tcPr>
            <w:tcW w:w="0" w:type="auto"/>
            <w:tcBorders>
              <w:top w:val="nil"/>
              <w:left w:val="nil"/>
              <w:bottom w:val="single" w:sz="4" w:space="0" w:color="BFBFBF"/>
              <w:right w:val="single" w:sz="4" w:space="0" w:color="auto"/>
            </w:tcBorders>
            <w:shd w:val="clear" w:color="000000" w:fill="D9D9D9"/>
            <w:noWrap/>
            <w:vAlign w:val="center"/>
            <w:hideMark/>
          </w:tcPr>
          <w:p w14:paraId="7D4A016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0" w:type="auto"/>
            <w:tcBorders>
              <w:top w:val="single" w:sz="4" w:space="0" w:color="auto"/>
              <w:left w:val="single" w:sz="4" w:space="0" w:color="auto"/>
              <w:bottom w:val="single" w:sz="4" w:space="0" w:color="000000"/>
              <w:right w:val="single" w:sz="4" w:space="0" w:color="auto"/>
            </w:tcBorders>
            <w:shd w:val="clear" w:color="000000" w:fill="D9D9D9"/>
          </w:tcPr>
          <w:p w14:paraId="67453F9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gridSpan w:val="9"/>
            <w:vMerge w:val="restart"/>
            <w:tcBorders>
              <w:top w:val="single" w:sz="4" w:space="0" w:color="auto"/>
              <w:left w:val="single" w:sz="4" w:space="0" w:color="auto"/>
              <w:bottom w:val="single" w:sz="4" w:space="0" w:color="000000"/>
              <w:right w:val="single" w:sz="4" w:space="0" w:color="000000"/>
            </w:tcBorders>
            <w:shd w:val="clear" w:color="000000" w:fill="D9D9D9"/>
            <w:noWrap/>
            <w:vAlign w:val="center"/>
            <w:hideMark/>
          </w:tcPr>
          <w:p w14:paraId="1B241C65" w14:textId="607E45B6"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nd.</w:t>
            </w:r>
          </w:p>
        </w:tc>
      </w:tr>
      <w:tr w:rsidR="00BB0BE5" w:rsidRPr="005B3439" w14:paraId="1E77B432" w14:textId="77777777" w:rsidTr="00EA3E5A">
        <w:trPr>
          <w:trHeight w:val="264"/>
        </w:trPr>
        <w:tc>
          <w:tcPr>
            <w:tcW w:w="0" w:type="auto"/>
            <w:vMerge/>
            <w:tcBorders>
              <w:top w:val="nil"/>
              <w:left w:val="nil"/>
              <w:bottom w:val="nil"/>
              <w:right w:val="nil"/>
            </w:tcBorders>
            <w:vAlign w:val="center"/>
            <w:hideMark/>
          </w:tcPr>
          <w:p w14:paraId="713C45D3"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304FB2D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7C8D3121"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4FA2BA5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0" w:type="auto"/>
            <w:tcBorders>
              <w:top w:val="nil"/>
              <w:left w:val="nil"/>
              <w:bottom w:val="single" w:sz="4" w:space="0" w:color="BFBFBF"/>
              <w:right w:val="nil"/>
            </w:tcBorders>
          </w:tcPr>
          <w:p w14:paraId="4FBA86E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gridSpan w:val="9"/>
            <w:vMerge/>
            <w:tcBorders>
              <w:top w:val="nil"/>
              <w:left w:val="nil"/>
              <w:bottom w:val="single" w:sz="4" w:space="0" w:color="BFBFBF"/>
              <w:right w:val="single" w:sz="4" w:space="0" w:color="auto"/>
            </w:tcBorders>
            <w:vAlign w:val="center"/>
            <w:hideMark/>
          </w:tcPr>
          <w:p w14:paraId="30D2B508" w14:textId="66A47F75"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22485B3B" w14:textId="77777777" w:rsidTr="00EA3E5A">
        <w:trPr>
          <w:trHeight w:val="255"/>
        </w:trPr>
        <w:tc>
          <w:tcPr>
            <w:tcW w:w="0" w:type="auto"/>
            <w:vMerge/>
            <w:tcBorders>
              <w:top w:val="nil"/>
              <w:left w:val="nil"/>
              <w:bottom w:val="nil"/>
              <w:right w:val="nil"/>
            </w:tcBorders>
            <w:vAlign w:val="center"/>
            <w:hideMark/>
          </w:tcPr>
          <w:p w14:paraId="7148B628"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0D810E2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2B07A33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5F0C3FC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0" w:type="auto"/>
            <w:tcBorders>
              <w:top w:val="nil"/>
              <w:left w:val="nil"/>
              <w:bottom w:val="single" w:sz="4" w:space="0" w:color="BFBFBF"/>
              <w:right w:val="nil"/>
            </w:tcBorders>
          </w:tcPr>
          <w:p w14:paraId="6427E6A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gridSpan w:val="9"/>
            <w:vMerge/>
            <w:tcBorders>
              <w:top w:val="nil"/>
              <w:left w:val="nil"/>
              <w:bottom w:val="single" w:sz="4" w:space="0" w:color="BFBFBF"/>
              <w:right w:val="single" w:sz="4" w:space="0" w:color="auto"/>
            </w:tcBorders>
            <w:vAlign w:val="center"/>
            <w:hideMark/>
          </w:tcPr>
          <w:p w14:paraId="73F893BB" w14:textId="41D6AFED"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0C61BBC0" w14:textId="77777777" w:rsidTr="00EA3E5A">
        <w:trPr>
          <w:trHeight w:val="264"/>
        </w:trPr>
        <w:tc>
          <w:tcPr>
            <w:tcW w:w="0" w:type="auto"/>
            <w:vMerge/>
            <w:tcBorders>
              <w:top w:val="nil"/>
              <w:left w:val="nil"/>
              <w:bottom w:val="nil"/>
              <w:right w:val="nil"/>
            </w:tcBorders>
            <w:vAlign w:val="center"/>
            <w:hideMark/>
          </w:tcPr>
          <w:p w14:paraId="4CE0A84C"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61A5387C"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1A74D4D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nil"/>
              <w:right w:val="single" w:sz="4" w:space="0" w:color="auto"/>
            </w:tcBorders>
            <w:shd w:val="clear" w:color="000000" w:fill="D9D9D9"/>
            <w:noWrap/>
            <w:vAlign w:val="center"/>
            <w:hideMark/>
          </w:tcPr>
          <w:p w14:paraId="0F156C1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0" w:type="auto"/>
            <w:tcBorders>
              <w:top w:val="nil"/>
              <w:left w:val="nil"/>
              <w:bottom w:val="nil"/>
              <w:right w:val="nil"/>
            </w:tcBorders>
          </w:tcPr>
          <w:p w14:paraId="65733E4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gridSpan w:val="9"/>
            <w:vMerge/>
            <w:tcBorders>
              <w:top w:val="nil"/>
              <w:left w:val="nil"/>
              <w:bottom w:val="nil"/>
              <w:right w:val="single" w:sz="4" w:space="0" w:color="auto"/>
            </w:tcBorders>
            <w:vAlign w:val="center"/>
            <w:hideMark/>
          </w:tcPr>
          <w:p w14:paraId="43E03BC5" w14:textId="69C92A93"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3DEDC9F1" w14:textId="77777777" w:rsidTr="00EA3E5A">
        <w:trPr>
          <w:trHeight w:val="264"/>
        </w:trPr>
        <w:tc>
          <w:tcPr>
            <w:tcW w:w="0" w:type="auto"/>
            <w:vMerge/>
            <w:tcBorders>
              <w:top w:val="nil"/>
              <w:left w:val="nil"/>
              <w:bottom w:val="nil"/>
              <w:right w:val="nil"/>
            </w:tcBorders>
            <w:vAlign w:val="center"/>
            <w:hideMark/>
          </w:tcPr>
          <w:p w14:paraId="1C6C7DA8"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091D65C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47D5812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auto"/>
              <w:right w:val="single" w:sz="4" w:space="0" w:color="auto"/>
            </w:tcBorders>
            <w:shd w:val="clear" w:color="000000" w:fill="D9D9D9"/>
            <w:noWrap/>
            <w:vAlign w:val="center"/>
            <w:hideMark/>
          </w:tcPr>
          <w:p w14:paraId="64C82EB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0" w:type="auto"/>
            <w:tcBorders>
              <w:top w:val="nil"/>
              <w:left w:val="nil"/>
              <w:bottom w:val="single" w:sz="4" w:space="0" w:color="auto"/>
              <w:right w:val="nil"/>
            </w:tcBorders>
          </w:tcPr>
          <w:p w14:paraId="00CD511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gridSpan w:val="9"/>
            <w:vMerge/>
            <w:tcBorders>
              <w:top w:val="nil"/>
              <w:left w:val="nil"/>
              <w:bottom w:val="single" w:sz="4" w:space="0" w:color="auto"/>
              <w:right w:val="single" w:sz="4" w:space="0" w:color="auto"/>
            </w:tcBorders>
            <w:vAlign w:val="center"/>
            <w:hideMark/>
          </w:tcPr>
          <w:p w14:paraId="6EB55794" w14:textId="11298483"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61CF4503" w14:textId="77777777" w:rsidTr="00EA3E5A">
        <w:trPr>
          <w:trHeight w:val="255"/>
        </w:trPr>
        <w:tc>
          <w:tcPr>
            <w:tcW w:w="0" w:type="auto"/>
            <w:vMerge/>
            <w:tcBorders>
              <w:top w:val="nil"/>
              <w:left w:val="nil"/>
              <w:bottom w:val="nil"/>
              <w:right w:val="nil"/>
            </w:tcBorders>
            <w:vAlign w:val="center"/>
            <w:hideMark/>
          </w:tcPr>
          <w:p w14:paraId="66690215"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6581D02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01BFB1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4</w:t>
            </w:r>
          </w:p>
        </w:tc>
        <w:tc>
          <w:tcPr>
            <w:tcW w:w="0" w:type="auto"/>
            <w:tcBorders>
              <w:top w:val="nil"/>
              <w:left w:val="nil"/>
              <w:bottom w:val="single" w:sz="4" w:space="0" w:color="BFBFBF"/>
              <w:right w:val="single" w:sz="4" w:space="0" w:color="auto"/>
            </w:tcBorders>
            <w:shd w:val="clear" w:color="auto" w:fill="auto"/>
            <w:noWrap/>
            <w:vAlign w:val="center"/>
            <w:hideMark/>
          </w:tcPr>
          <w:p w14:paraId="0C7C18F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0" w:type="auto"/>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0FD6886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37</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343AEA7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4</w:t>
            </w:r>
          </w:p>
        </w:tc>
        <w:tc>
          <w:tcPr>
            <w:tcW w:w="0" w:type="auto"/>
            <w:tcBorders>
              <w:top w:val="nil"/>
              <w:left w:val="nil"/>
              <w:bottom w:val="nil"/>
              <w:right w:val="nil"/>
            </w:tcBorders>
            <w:shd w:val="clear" w:color="auto" w:fill="auto"/>
            <w:noWrap/>
            <w:vAlign w:val="center"/>
            <w:hideMark/>
          </w:tcPr>
          <w:p w14:paraId="5341F9C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4</w:t>
            </w:r>
          </w:p>
        </w:tc>
        <w:tc>
          <w:tcPr>
            <w:tcW w:w="0" w:type="auto"/>
            <w:tcBorders>
              <w:top w:val="single" w:sz="4" w:space="0" w:color="BFBFBF"/>
              <w:left w:val="single" w:sz="4" w:space="0" w:color="BFBFBF"/>
              <w:bottom w:val="single" w:sz="4" w:space="0" w:color="BFBFBF"/>
              <w:right w:val="single" w:sz="4" w:space="0" w:color="BFBFBF"/>
            </w:tcBorders>
          </w:tcPr>
          <w:p w14:paraId="7611BA8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251713C4" w14:textId="5FAC7502"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1</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015E17F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9.44</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11C9A5A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3.67</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7FE4285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41</w:t>
            </w:r>
          </w:p>
        </w:tc>
        <w:tc>
          <w:tcPr>
            <w:tcW w:w="0" w:type="auto"/>
            <w:tcBorders>
              <w:top w:val="single" w:sz="4" w:space="0" w:color="BFBFBF"/>
              <w:left w:val="nil"/>
              <w:bottom w:val="single" w:sz="4" w:space="0" w:color="BFBFBF"/>
              <w:right w:val="single" w:sz="4" w:space="0" w:color="auto"/>
            </w:tcBorders>
            <w:shd w:val="clear" w:color="000000" w:fill="FFFFFF"/>
            <w:noWrap/>
            <w:vAlign w:val="center"/>
            <w:hideMark/>
          </w:tcPr>
          <w:p w14:paraId="6EEBA96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76</w:t>
            </w:r>
          </w:p>
        </w:tc>
      </w:tr>
      <w:tr w:rsidR="00BB0BE5" w:rsidRPr="005B3439" w14:paraId="7AFDF977" w14:textId="77777777" w:rsidTr="00EA3E5A">
        <w:trPr>
          <w:trHeight w:val="264"/>
        </w:trPr>
        <w:tc>
          <w:tcPr>
            <w:tcW w:w="0" w:type="auto"/>
            <w:vMerge/>
            <w:tcBorders>
              <w:top w:val="nil"/>
              <w:left w:val="nil"/>
              <w:bottom w:val="nil"/>
              <w:right w:val="nil"/>
            </w:tcBorders>
            <w:vAlign w:val="center"/>
            <w:hideMark/>
          </w:tcPr>
          <w:p w14:paraId="67976785"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366B349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49CCF4B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56D61B3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0" w:type="auto"/>
            <w:gridSpan w:val="2"/>
            <w:tcBorders>
              <w:top w:val="nil"/>
              <w:left w:val="single" w:sz="4" w:space="0" w:color="BFBFBF"/>
              <w:bottom w:val="single" w:sz="4" w:space="0" w:color="BFBFBF"/>
              <w:right w:val="single" w:sz="4" w:space="0" w:color="BFBFBF"/>
            </w:tcBorders>
            <w:shd w:val="clear" w:color="000000" w:fill="FFFFFF"/>
            <w:noWrap/>
            <w:vAlign w:val="center"/>
            <w:hideMark/>
          </w:tcPr>
          <w:p w14:paraId="6EDE6F3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24</w:t>
            </w:r>
          </w:p>
        </w:tc>
        <w:tc>
          <w:tcPr>
            <w:tcW w:w="0" w:type="auto"/>
            <w:tcBorders>
              <w:top w:val="nil"/>
              <w:left w:val="nil"/>
              <w:bottom w:val="single" w:sz="4" w:space="0" w:color="BFBFBF"/>
              <w:right w:val="single" w:sz="4" w:space="0" w:color="BFBFBF"/>
            </w:tcBorders>
            <w:shd w:val="clear" w:color="000000" w:fill="FFFFFF"/>
            <w:noWrap/>
            <w:vAlign w:val="center"/>
            <w:hideMark/>
          </w:tcPr>
          <w:p w14:paraId="665E265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4</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44F2A86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3</w:t>
            </w:r>
          </w:p>
        </w:tc>
        <w:tc>
          <w:tcPr>
            <w:tcW w:w="0" w:type="auto"/>
            <w:tcBorders>
              <w:top w:val="nil"/>
              <w:left w:val="nil"/>
              <w:bottom w:val="single" w:sz="4" w:space="0" w:color="BFBFBF"/>
              <w:right w:val="nil"/>
            </w:tcBorders>
            <w:shd w:val="clear" w:color="000000" w:fill="FFFFFF"/>
          </w:tcPr>
          <w:p w14:paraId="69E49D4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FFFFFF"/>
            <w:noWrap/>
            <w:vAlign w:val="center"/>
            <w:hideMark/>
          </w:tcPr>
          <w:p w14:paraId="2C3389D4" w14:textId="212D8218"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6</w:t>
            </w:r>
          </w:p>
        </w:tc>
        <w:tc>
          <w:tcPr>
            <w:tcW w:w="0" w:type="auto"/>
            <w:tcBorders>
              <w:top w:val="nil"/>
              <w:left w:val="nil"/>
              <w:bottom w:val="single" w:sz="4" w:space="0" w:color="BFBFBF"/>
              <w:right w:val="single" w:sz="4" w:space="0" w:color="BFBFBF"/>
            </w:tcBorders>
            <w:shd w:val="clear" w:color="000000" w:fill="FFFFFF"/>
            <w:noWrap/>
            <w:vAlign w:val="center"/>
            <w:hideMark/>
          </w:tcPr>
          <w:p w14:paraId="503B610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04</w:t>
            </w:r>
          </w:p>
        </w:tc>
        <w:tc>
          <w:tcPr>
            <w:tcW w:w="0" w:type="auto"/>
            <w:tcBorders>
              <w:top w:val="nil"/>
              <w:left w:val="nil"/>
              <w:bottom w:val="single" w:sz="4" w:space="0" w:color="BFBFBF"/>
              <w:right w:val="single" w:sz="4" w:space="0" w:color="BFBFBF"/>
            </w:tcBorders>
            <w:shd w:val="clear" w:color="000000" w:fill="FFFFFF"/>
            <w:noWrap/>
            <w:vAlign w:val="center"/>
            <w:hideMark/>
          </w:tcPr>
          <w:p w14:paraId="11055F2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20</w:t>
            </w:r>
          </w:p>
        </w:tc>
        <w:tc>
          <w:tcPr>
            <w:tcW w:w="0" w:type="auto"/>
            <w:tcBorders>
              <w:top w:val="nil"/>
              <w:left w:val="nil"/>
              <w:bottom w:val="single" w:sz="4" w:space="0" w:color="BFBFBF"/>
              <w:right w:val="single" w:sz="4" w:space="0" w:color="BFBFBF"/>
            </w:tcBorders>
            <w:shd w:val="clear" w:color="000000" w:fill="FFFFFF"/>
            <w:noWrap/>
            <w:vAlign w:val="center"/>
            <w:hideMark/>
          </w:tcPr>
          <w:p w14:paraId="161FEAF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28</w:t>
            </w:r>
          </w:p>
        </w:tc>
        <w:tc>
          <w:tcPr>
            <w:tcW w:w="0" w:type="auto"/>
            <w:tcBorders>
              <w:top w:val="nil"/>
              <w:left w:val="nil"/>
              <w:bottom w:val="single" w:sz="4" w:space="0" w:color="BFBFBF"/>
              <w:right w:val="single" w:sz="4" w:space="0" w:color="auto"/>
            </w:tcBorders>
            <w:shd w:val="clear" w:color="000000" w:fill="FFFFFF"/>
            <w:noWrap/>
            <w:vAlign w:val="center"/>
            <w:hideMark/>
          </w:tcPr>
          <w:p w14:paraId="61865F2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4.60</w:t>
            </w:r>
          </w:p>
        </w:tc>
      </w:tr>
      <w:tr w:rsidR="00BB0BE5" w:rsidRPr="005B3439" w14:paraId="289B952A" w14:textId="77777777" w:rsidTr="00EA3E5A">
        <w:trPr>
          <w:trHeight w:val="264"/>
        </w:trPr>
        <w:tc>
          <w:tcPr>
            <w:tcW w:w="0" w:type="auto"/>
            <w:vMerge/>
            <w:tcBorders>
              <w:top w:val="nil"/>
              <w:left w:val="nil"/>
              <w:bottom w:val="nil"/>
              <w:right w:val="nil"/>
            </w:tcBorders>
            <w:vAlign w:val="center"/>
            <w:hideMark/>
          </w:tcPr>
          <w:p w14:paraId="7C584C4D"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627432C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1ECC485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1E011CB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0" w:type="auto"/>
            <w:gridSpan w:val="2"/>
            <w:tcBorders>
              <w:top w:val="nil"/>
              <w:left w:val="single" w:sz="4" w:space="0" w:color="BFBFBF"/>
              <w:bottom w:val="single" w:sz="4" w:space="0" w:color="BFBFBF"/>
              <w:right w:val="single" w:sz="4" w:space="0" w:color="BFBFBF"/>
            </w:tcBorders>
            <w:shd w:val="clear" w:color="000000" w:fill="FFFFFF"/>
            <w:noWrap/>
            <w:vAlign w:val="center"/>
            <w:hideMark/>
          </w:tcPr>
          <w:p w14:paraId="2BB72E7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0" w:type="auto"/>
            <w:tcBorders>
              <w:top w:val="nil"/>
              <w:left w:val="nil"/>
              <w:bottom w:val="single" w:sz="4" w:space="0" w:color="BFBFBF"/>
              <w:right w:val="single" w:sz="4" w:space="0" w:color="BFBFBF"/>
            </w:tcBorders>
            <w:shd w:val="clear" w:color="000000" w:fill="FFFFFF"/>
            <w:noWrap/>
            <w:vAlign w:val="center"/>
            <w:hideMark/>
          </w:tcPr>
          <w:p w14:paraId="2D7D3AA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7</w:t>
            </w:r>
          </w:p>
        </w:tc>
        <w:tc>
          <w:tcPr>
            <w:tcW w:w="0" w:type="auto"/>
            <w:tcBorders>
              <w:top w:val="nil"/>
              <w:left w:val="nil"/>
              <w:bottom w:val="single" w:sz="4" w:space="0" w:color="BFBFBF"/>
              <w:right w:val="single" w:sz="4" w:space="0" w:color="BFBFBF"/>
            </w:tcBorders>
            <w:shd w:val="clear" w:color="000000" w:fill="FFFFFF"/>
            <w:noWrap/>
            <w:vAlign w:val="center"/>
            <w:hideMark/>
          </w:tcPr>
          <w:p w14:paraId="383F185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3</w:t>
            </w:r>
          </w:p>
        </w:tc>
        <w:tc>
          <w:tcPr>
            <w:tcW w:w="0" w:type="auto"/>
            <w:tcBorders>
              <w:top w:val="nil"/>
              <w:left w:val="nil"/>
              <w:bottom w:val="single" w:sz="4" w:space="0" w:color="BFBFBF"/>
              <w:right w:val="nil"/>
            </w:tcBorders>
            <w:shd w:val="clear" w:color="000000" w:fill="FFFFFF"/>
          </w:tcPr>
          <w:p w14:paraId="775A3A7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FFFFFF"/>
            <w:noWrap/>
            <w:vAlign w:val="center"/>
            <w:hideMark/>
          </w:tcPr>
          <w:p w14:paraId="6794AF7E" w14:textId="02725602"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5</w:t>
            </w:r>
          </w:p>
        </w:tc>
        <w:tc>
          <w:tcPr>
            <w:tcW w:w="0" w:type="auto"/>
            <w:tcBorders>
              <w:top w:val="nil"/>
              <w:left w:val="nil"/>
              <w:bottom w:val="single" w:sz="4" w:space="0" w:color="BFBFBF"/>
              <w:right w:val="single" w:sz="4" w:space="0" w:color="BFBFBF"/>
            </w:tcBorders>
            <w:shd w:val="clear" w:color="000000" w:fill="FFFFFF"/>
            <w:noWrap/>
            <w:vAlign w:val="center"/>
            <w:hideMark/>
          </w:tcPr>
          <w:p w14:paraId="4E1D6D5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0</w:t>
            </w:r>
          </w:p>
        </w:tc>
        <w:tc>
          <w:tcPr>
            <w:tcW w:w="0" w:type="auto"/>
            <w:tcBorders>
              <w:top w:val="nil"/>
              <w:left w:val="nil"/>
              <w:bottom w:val="single" w:sz="4" w:space="0" w:color="BFBFBF"/>
              <w:right w:val="single" w:sz="4" w:space="0" w:color="BFBFBF"/>
            </w:tcBorders>
            <w:shd w:val="clear" w:color="000000" w:fill="FFFFFF"/>
            <w:noWrap/>
            <w:vAlign w:val="center"/>
            <w:hideMark/>
          </w:tcPr>
          <w:p w14:paraId="59F839A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0" w:type="auto"/>
            <w:tcBorders>
              <w:top w:val="nil"/>
              <w:left w:val="nil"/>
              <w:bottom w:val="single" w:sz="4" w:space="0" w:color="BFBFBF"/>
              <w:right w:val="single" w:sz="4" w:space="0" w:color="BFBFBF"/>
            </w:tcBorders>
            <w:shd w:val="clear" w:color="000000" w:fill="FFFFFF"/>
            <w:noWrap/>
            <w:vAlign w:val="center"/>
            <w:hideMark/>
          </w:tcPr>
          <w:p w14:paraId="22C9C65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0" w:type="auto"/>
            <w:tcBorders>
              <w:top w:val="nil"/>
              <w:left w:val="nil"/>
              <w:bottom w:val="single" w:sz="4" w:space="0" w:color="BFBFBF"/>
              <w:right w:val="single" w:sz="4" w:space="0" w:color="auto"/>
            </w:tcBorders>
            <w:shd w:val="clear" w:color="000000" w:fill="FFFFFF"/>
            <w:noWrap/>
            <w:vAlign w:val="center"/>
            <w:hideMark/>
          </w:tcPr>
          <w:p w14:paraId="31C9DFC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r>
      <w:tr w:rsidR="00BB0BE5" w:rsidRPr="005B3439" w14:paraId="5C2B579E" w14:textId="77777777" w:rsidTr="00EA3E5A">
        <w:trPr>
          <w:trHeight w:val="264"/>
        </w:trPr>
        <w:tc>
          <w:tcPr>
            <w:tcW w:w="0" w:type="auto"/>
            <w:vMerge/>
            <w:tcBorders>
              <w:top w:val="nil"/>
              <w:left w:val="nil"/>
              <w:bottom w:val="nil"/>
              <w:right w:val="nil"/>
            </w:tcBorders>
            <w:vAlign w:val="center"/>
            <w:hideMark/>
          </w:tcPr>
          <w:p w14:paraId="73B62FFD"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2F5C04E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783505D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252D962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0" w:type="auto"/>
            <w:gridSpan w:val="2"/>
            <w:tcBorders>
              <w:top w:val="nil"/>
              <w:left w:val="single" w:sz="4" w:space="0" w:color="BFBFBF"/>
              <w:bottom w:val="single" w:sz="4" w:space="0" w:color="BFBFBF"/>
              <w:right w:val="single" w:sz="4" w:space="0" w:color="BFBFBF"/>
            </w:tcBorders>
            <w:shd w:val="clear" w:color="000000" w:fill="FFFFFF"/>
            <w:noWrap/>
            <w:vAlign w:val="center"/>
            <w:hideMark/>
          </w:tcPr>
          <w:p w14:paraId="60E5D44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00</w:t>
            </w:r>
          </w:p>
        </w:tc>
        <w:tc>
          <w:tcPr>
            <w:tcW w:w="0" w:type="auto"/>
            <w:tcBorders>
              <w:top w:val="nil"/>
              <w:left w:val="nil"/>
              <w:bottom w:val="single" w:sz="4" w:space="0" w:color="BFBFBF"/>
              <w:right w:val="single" w:sz="4" w:space="0" w:color="BFBFBF"/>
            </w:tcBorders>
            <w:shd w:val="clear" w:color="000000" w:fill="FFFFFF"/>
            <w:noWrap/>
            <w:vAlign w:val="center"/>
            <w:hideMark/>
          </w:tcPr>
          <w:p w14:paraId="6C0E2CB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81</w:t>
            </w:r>
          </w:p>
        </w:tc>
        <w:tc>
          <w:tcPr>
            <w:tcW w:w="0" w:type="auto"/>
            <w:tcBorders>
              <w:top w:val="nil"/>
              <w:left w:val="nil"/>
              <w:bottom w:val="single" w:sz="4" w:space="0" w:color="BFBFBF"/>
              <w:right w:val="single" w:sz="4" w:space="0" w:color="BFBFBF"/>
            </w:tcBorders>
            <w:shd w:val="clear" w:color="000000" w:fill="FFFFFF"/>
            <w:noWrap/>
            <w:vAlign w:val="center"/>
            <w:hideMark/>
          </w:tcPr>
          <w:p w14:paraId="76D56E4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5</w:t>
            </w:r>
          </w:p>
        </w:tc>
        <w:tc>
          <w:tcPr>
            <w:tcW w:w="0" w:type="auto"/>
            <w:tcBorders>
              <w:top w:val="nil"/>
              <w:left w:val="nil"/>
              <w:bottom w:val="single" w:sz="4" w:space="0" w:color="BFBFBF"/>
              <w:right w:val="nil"/>
            </w:tcBorders>
            <w:shd w:val="clear" w:color="000000" w:fill="FFFFFF"/>
          </w:tcPr>
          <w:p w14:paraId="0EA7304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FFFFFF"/>
            <w:noWrap/>
            <w:vAlign w:val="center"/>
            <w:hideMark/>
          </w:tcPr>
          <w:p w14:paraId="74F44386" w14:textId="5B816908"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0" w:type="auto"/>
            <w:tcBorders>
              <w:top w:val="nil"/>
              <w:left w:val="nil"/>
              <w:bottom w:val="single" w:sz="4" w:space="0" w:color="BFBFBF"/>
              <w:right w:val="single" w:sz="4" w:space="0" w:color="BFBFBF"/>
            </w:tcBorders>
            <w:shd w:val="clear" w:color="000000" w:fill="FFFFFF"/>
            <w:noWrap/>
            <w:vAlign w:val="center"/>
            <w:hideMark/>
          </w:tcPr>
          <w:p w14:paraId="59CF72A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0</w:t>
            </w:r>
          </w:p>
        </w:tc>
        <w:tc>
          <w:tcPr>
            <w:tcW w:w="0" w:type="auto"/>
            <w:tcBorders>
              <w:top w:val="nil"/>
              <w:left w:val="nil"/>
              <w:bottom w:val="single" w:sz="4" w:space="0" w:color="BFBFBF"/>
              <w:right w:val="single" w:sz="4" w:space="0" w:color="BFBFBF"/>
            </w:tcBorders>
            <w:shd w:val="clear" w:color="000000" w:fill="FFFFFF"/>
            <w:noWrap/>
            <w:vAlign w:val="center"/>
            <w:hideMark/>
          </w:tcPr>
          <w:p w14:paraId="066D433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00</w:t>
            </w:r>
          </w:p>
        </w:tc>
        <w:tc>
          <w:tcPr>
            <w:tcW w:w="0" w:type="auto"/>
            <w:tcBorders>
              <w:top w:val="nil"/>
              <w:left w:val="nil"/>
              <w:bottom w:val="single" w:sz="4" w:space="0" w:color="BFBFBF"/>
              <w:right w:val="single" w:sz="4" w:space="0" w:color="BFBFBF"/>
            </w:tcBorders>
            <w:shd w:val="clear" w:color="000000" w:fill="FFFFFF"/>
            <w:noWrap/>
            <w:vAlign w:val="center"/>
            <w:hideMark/>
          </w:tcPr>
          <w:p w14:paraId="28B8355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0</w:t>
            </w:r>
          </w:p>
        </w:tc>
        <w:tc>
          <w:tcPr>
            <w:tcW w:w="0" w:type="auto"/>
            <w:tcBorders>
              <w:top w:val="nil"/>
              <w:left w:val="nil"/>
              <w:bottom w:val="single" w:sz="4" w:space="0" w:color="BFBFBF"/>
              <w:right w:val="single" w:sz="4" w:space="0" w:color="auto"/>
            </w:tcBorders>
            <w:shd w:val="clear" w:color="000000" w:fill="FFFFFF"/>
            <w:noWrap/>
            <w:vAlign w:val="center"/>
            <w:hideMark/>
          </w:tcPr>
          <w:p w14:paraId="3DE3832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9.00</w:t>
            </w:r>
          </w:p>
        </w:tc>
      </w:tr>
      <w:tr w:rsidR="00BB0BE5" w:rsidRPr="005B3439" w14:paraId="66EB7A64" w14:textId="77777777" w:rsidTr="00EA3E5A">
        <w:trPr>
          <w:trHeight w:val="264"/>
        </w:trPr>
        <w:tc>
          <w:tcPr>
            <w:tcW w:w="0" w:type="auto"/>
            <w:vMerge/>
            <w:tcBorders>
              <w:top w:val="nil"/>
              <w:left w:val="nil"/>
              <w:bottom w:val="nil"/>
              <w:right w:val="nil"/>
            </w:tcBorders>
            <w:vAlign w:val="center"/>
            <w:hideMark/>
          </w:tcPr>
          <w:p w14:paraId="05CD2A2F"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2AD8022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3BD6502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auto"/>
              <w:right w:val="single" w:sz="4" w:space="0" w:color="auto"/>
            </w:tcBorders>
            <w:shd w:val="clear" w:color="auto" w:fill="auto"/>
            <w:noWrap/>
            <w:vAlign w:val="center"/>
            <w:hideMark/>
          </w:tcPr>
          <w:p w14:paraId="27CEC44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0" w:type="auto"/>
            <w:gridSpan w:val="2"/>
            <w:tcBorders>
              <w:top w:val="nil"/>
              <w:left w:val="single" w:sz="4" w:space="0" w:color="BFBFBF"/>
              <w:bottom w:val="single" w:sz="4" w:space="0" w:color="auto"/>
              <w:right w:val="single" w:sz="4" w:space="0" w:color="BFBFBF"/>
            </w:tcBorders>
            <w:shd w:val="clear" w:color="000000" w:fill="FFFFFF"/>
            <w:noWrap/>
            <w:vAlign w:val="center"/>
            <w:hideMark/>
          </w:tcPr>
          <w:p w14:paraId="424CFA9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w:t>
            </w:r>
          </w:p>
        </w:tc>
        <w:tc>
          <w:tcPr>
            <w:tcW w:w="0" w:type="auto"/>
            <w:tcBorders>
              <w:top w:val="nil"/>
              <w:left w:val="nil"/>
              <w:bottom w:val="single" w:sz="4" w:space="0" w:color="auto"/>
              <w:right w:val="single" w:sz="4" w:space="0" w:color="BFBFBF"/>
            </w:tcBorders>
            <w:shd w:val="clear" w:color="000000" w:fill="FFFFFF"/>
            <w:noWrap/>
            <w:vAlign w:val="center"/>
            <w:hideMark/>
          </w:tcPr>
          <w:p w14:paraId="1E37279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w:t>
            </w:r>
          </w:p>
        </w:tc>
        <w:tc>
          <w:tcPr>
            <w:tcW w:w="0" w:type="auto"/>
            <w:tcBorders>
              <w:top w:val="nil"/>
              <w:left w:val="nil"/>
              <w:bottom w:val="single" w:sz="4" w:space="0" w:color="auto"/>
              <w:right w:val="single" w:sz="4" w:space="0" w:color="BFBFBF"/>
            </w:tcBorders>
            <w:shd w:val="clear" w:color="000000" w:fill="FFFFFF"/>
            <w:noWrap/>
            <w:vAlign w:val="center"/>
            <w:hideMark/>
          </w:tcPr>
          <w:p w14:paraId="44F5809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w:t>
            </w:r>
          </w:p>
        </w:tc>
        <w:tc>
          <w:tcPr>
            <w:tcW w:w="0" w:type="auto"/>
            <w:tcBorders>
              <w:top w:val="nil"/>
              <w:left w:val="nil"/>
              <w:bottom w:val="single" w:sz="4" w:space="0" w:color="auto"/>
              <w:right w:val="nil"/>
            </w:tcBorders>
            <w:shd w:val="clear" w:color="000000" w:fill="FFFFFF"/>
          </w:tcPr>
          <w:p w14:paraId="01D5590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auto"/>
              <w:right w:val="single" w:sz="4" w:space="0" w:color="BFBFBF"/>
            </w:tcBorders>
            <w:shd w:val="clear" w:color="000000" w:fill="FFFFFF"/>
            <w:noWrap/>
            <w:vAlign w:val="center"/>
            <w:hideMark/>
          </w:tcPr>
          <w:p w14:paraId="19526943" w14:textId="3EF2C0A5"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w:t>
            </w:r>
          </w:p>
        </w:tc>
        <w:tc>
          <w:tcPr>
            <w:tcW w:w="0" w:type="auto"/>
            <w:tcBorders>
              <w:top w:val="nil"/>
              <w:left w:val="nil"/>
              <w:bottom w:val="single" w:sz="4" w:space="0" w:color="auto"/>
              <w:right w:val="single" w:sz="4" w:space="0" w:color="BFBFBF"/>
            </w:tcBorders>
            <w:shd w:val="clear" w:color="000000" w:fill="FFFFFF"/>
            <w:noWrap/>
            <w:vAlign w:val="center"/>
            <w:hideMark/>
          </w:tcPr>
          <w:p w14:paraId="099CEB5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w:t>
            </w:r>
          </w:p>
        </w:tc>
        <w:tc>
          <w:tcPr>
            <w:tcW w:w="0" w:type="auto"/>
            <w:tcBorders>
              <w:top w:val="nil"/>
              <w:left w:val="nil"/>
              <w:bottom w:val="single" w:sz="4" w:space="0" w:color="auto"/>
              <w:right w:val="single" w:sz="4" w:space="0" w:color="BFBFBF"/>
            </w:tcBorders>
            <w:shd w:val="clear" w:color="000000" w:fill="FFFFFF"/>
            <w:noWrap/>
            <w:vAlign w:val="center"/>
            <w:hideMark/>
          </w:tcPr>
          <w:p w14:paraId="63FDEED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w:t>
            </w:r>
          </w:p>
        </w:tc>
        <w:tc>
          <w:tcPr>
            <w:tcW w:w="0" w:type="auto"/>
            <w:tcBorders>
              <w:top w:val="nil"/>
              <w:left w:val="nil"/>
              <w:bottom w:val="single" w:sz="4" w:space="0" w:color="auto"/>
              <w:right w:val="single" w:sz="4" w:space="0" w:color="BFBFBF"/>
            </w:tcBorders>
            <w:shd w:val="clear" w:color="000000" w:fill="FFFFFF"/>
            <w:noWrap/>
            <w:vAlign w:val="center"/>
            <w:hideMark/>
          </w:tcPr>
          <w:p w14:paraId="1FC1178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w:t>
            </w:r>
          </w:p>
        </w:tc>
        <w:tc>
          <w:tcPr>
            <w:tcW w:w="0" w:type="auto"/>
            <w:tcBorders>
              <w:top w:val="nil"/>
              <w:left w:val="nil"/>
              <w:bottom w:val="single" w:sz="4" w:space="0" w:color="auto"/>
              <w:right w:val="single" w:sz="4" w:space="0" w:color="auto"/>
            </w:tcBorders>
            <w:shd w:val="clear" w:color="000000" w:fill="FFFFFF"/>
            <w:noWrap/>
            <w:vAlign w:val="center"/>
            <w:hideMark/>
          </w:tcPr>
          <w:p w14:paraId="4DAFA8C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w:t>
            </w:r>
          </w:p>
        </w:tc>
      </w:tr>
      <w:tr w:rsidR="00BB0BE5" w:rsidRPr="005B3439" w14:paraId="448AA876" w14:textId="77777777" w:rsidTr="00EA3E5A">
        <w:trPr>
          <w:trHeight w:val="255"/>
        </w:trPr>
        <w:tc>
          <w:tcPr>
            <w:tcW w:w="0" w:type="auto"/>
            <w:vMerge/>
            <w:tcBorders>
              <w:top w:val="nil"/>
              <w:left w:val="nil"/>
              <w:bottom w:val="nil"/>
              <w:right w:val="nil"/>
            </w:tcBorders>
            <w:vAlign w:val="center"/>
            <w:hideMark/>
          </w:tcPr>
          <w:p w14:paraId="72C337D3"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46419044" w14:textId="172A135A"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0" w:type="auto"/>
            <w:vMerge w:val="restart"/>
            <w:tcBorders>
              <w:top w:val="nil"/>
              <w:left w:val="single" w:sz="4" w:space="0" w:color="auto"/>
              <w:bottom w:val="single" w:sz="4" w:space="0" w:color="auto"/>
              <w:right w:val="single" w:sz="4" w:space="0" w:color="auto"/>
            </w:tcBorders>
            <w:shd w:val="clear" w:color="000000" w:fill="D9D9D9"/>
            <w:noWrap/>
            <w:vAlign w:val="center"/>
            <w:hideMark/>
          </w:tcPr>
          <w:p w14:paraId="5C4848D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C4</w:t>
            </w:r>
          </w:p>
        </w:tc>
        <w:tc>
          <w:tcPr>
            <w:tcW w:w="0" w:type="auto"/>
            <w:tcBorders>
              <w:top w:val="nil"/>
              <w:left w:val="nil"/>
              <w:bottom w:val="single" w:sz="4" w:space="0" w:color="BFBFBF"/>
              <w:right w:val="single" w:sz="4" w:space="0" w:color="auto"/>
            </w:tcBorders>
            <w:shd w:val="clear" w:color="000000" w:fill="D9D9D9"/>
            <w:noWrap/>
            <w:vAlign w:val="center"/>
            <w:hideMark/>
          </w:tcPr>
          <w:p w14:paraId="5C1FF6B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0" w:type="auto"/>
            <w:tcBorders>
              <w:top w:val="single" w:sz="4" w:space="0" w:color="auto"/>
              <w:left w:val="single" w:sz="4" w:space="0" w:color="auto"/>
              <w:bottom w:val="single" w:sz="4" w:space="0" w:color="000000"/>
              <w:right w:val="single" w:sz="4" w:space="0" w:color="auto"/>
            </w:tcBorders>
            <w:shd w:val="clear" w:color="000000" w:fill="D9D9D9"/>
          </w:tcPr>
          <w:p w14:paraId="56A6F14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gridSpan w:val="9"/>
            <w:vMerge w:val="restart"/>
            <w:tcBorders>
              <w:top w:val="single" w:sz="4" w:space="0" w:color="auto"/>
              <w:left w:val="single" w:sz="4" w:space="0" w:color="auto"/>
              <w:bottom w:val="single" w:sz="4" w:space="0" w:color="000000"/>
              <w:right w:val="single" w:sz="4" w:space="0" w:color="000000"/>
            </w:tcBorders>
            <w:shd w:val="clear" w:color="000000" w:fill="D9D9D9"/>
            <w:noWrap/>
            <w:vAlign w:val="center"/>
            <w:hideMark/>
          </w:tcPr>
          <w:p w14:paraId="5147A4D0" w14:textId="70C52846"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nd.</w:t>
            </w:r>
          </w:p>
        </w:tc>
      </w:tr>
      <w:tr w:rsidR="00BB0BE5" w:rsidRPr="005B3439" w14:paraId="63CD9259" w14:textId="77777777" w:rsidTr="00EA3E5A">
        <w:trPr>
          <w:trHeight w:val="264"/>
        </w:trPr>
        <w:tc>
          <w:tcPr>
            <w:tcW w:w="0" w:type="auto"/>
            <w:vMerge/>
            <w:tcBorders>
              <w:top w:val="nil"/>
              <w:left w:val="nil"/>
              <w:bottom w:val="nil"/>
              <w:right w:val="nil"/>
            </w:tcBorders>
            <w:vAlign w:val="center"/>
            <w:hideMark/>
          </w:tcPr>
          <w:p w14:paraId="166D9C19"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060A2DC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4F8AAB5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15DD15F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0" w:type="auto"/>
            <w:tcBorders>
              <w:top w:val="nil"/>
              <w:left w:val="nil"/>
              <w:bottom w:val="single" w:sz="4" w:space="0" w:color="BFBFBF"/>
              <w:right w:val="nil"/>
            </w:tcBorders>
          </w:tcPr>
          <w:p w14:paraId="64A0891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gridSpan w:val="9"/>
            <w:vMerge/>
            <w:tcBorders>
              <w:top w:val="nil"/>
              <w:left w:val="nil"/>
              <w:bottom w:val="single" w:sz="4" w:space="0" w:color="BFBFBF"/>
              <w:right w:val="single" w:sz="4" w:space="0" w:color="auto"/>
            </w:tcBorders>
            <w:vAlign w:val="center"/>
            <w:hideMark/>
          </w:tcPr>
          <w:p w14:paraId="5DA0258E" w14:textId="5D8223B4"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656B24BC" w14:textId="77777777" w:rsidTr="00EA3E5A">
        <w:trPr>
          <w:trHeight w:val="264"/>
        </w:trPr>
        <w:tc>
          <w:tcPr>
            <w:tcW w:w="0" w:type="auto"/>
            <w:vMerge/>
            <w:tcBorders>
              <w:top w:val="nil"/>
              <w:left w:val="nil"/>
              <w:bottom w:val="nil"/>
              <w:right w:val="nil"/>
            </w:tcBorders>
            <w:vAlign w:val="center"/>
            <w:hideMark/>
          </w:tcPr>
          <w:p w14:paraId="60745166"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6963939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2C20EF87"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0691DD5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0" w:type="auto"/>
            <w:tcBorders>
              <w:top w:val="nil"/>
              <w:left w:val="nil"/>
              <w:bottom w:val="single" w:sz="4" w:space="0" w:color="BFBFBF"/>
              <w:right w:val="nil"/>
            </w:tcBorders>
          </w:tcPr>
          <w:p w14:paraId="30D36FD7"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gridSpan w:val="9"/>
            <w:vMerge/>
            <w:tcBorders>
              <w:top w:val="nil"/>
              <w:left w:val="nil"/>
              <w:bottom w:val="single" w:sz="4" w:space="0" w:color="BFBFBF"/>
              <w:right w:val="single" w:sz="4" w:space="0" w:color="auto"/>
            </w:tcBorders>
            <w:vAlign w:val="center"/>
            <w:hideMark/>
          </w:tcPr>
          <w:p w14:paraId="24E44D03" w14:textId="7DB8AD0B"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3BDBB810" w14:textId="77777777" w:rsidTr="00EA3E5A">
        <w:trPr>
          <w:trHeight w:val="264"/>
        </w:trPr>
        <w:tc>
          <w:tcPr>
            <w:tcW w:w="0" w:type="auto"/>
            <w:vMerge/>
            <w:tcBorders>
              <w:top w:val="nil"/>
              <w:left w:val="nil"/>
              <w:bottom w:val="nil"/>
              <w:right w:val="nil"/>
            </w:tcBorders>
            <w:vAlign w:val="center"/>
            <w:hideMark/>
          </w:tcPr>
          <w:p w14:paraId="5A6D266C"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2867ED2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3602BF6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2276778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0" w:type="auto"/>
            <w:tcBorders>
              <w:top w:val="nil"/>
              <w:left w:val="nil"/>
              <w:bottom w:val="single" w:sz="4" w:space="0" w:color="BFBFBF"/>
              <w:right w:val="nil"/>
            </w:tcBorders>
          </w:tcPr>
          <w:p w14:paraId="687C071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gridSpan w:val="9"/>
            <w:vMerge/>
            <w:tcBorders>
              <w:top w:val="nil"/>
              <w:left w:val="nil"/>
              <w:bottom w:val="single" w:sz="4" w:space="0" w:color="BFBFBF"/>
              <w:right w:val="single" w:sz="4" w:space="0" w:color="auto"/>
            </w:tcBorders>
            <w:vAlign w:val="center"/>
            <w:hideMark/>
          </w:tcPr>
          <w:p w14:paraId="35D4B2CA" w14:textId="3A7653DD"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74D51B70" w14:textId="77777777" w:rsidTr="00EA3E5A">
        <w:trPr>
          <w:trHeight w:val="264"/>
        </w:trPr>
        <w:tc>
          <w:tcPr>
            <w:tcW w:w="0" w:type="auto"/>
            <w:vMerge/>
            <w:tcBorders>
              <w:top w:val="nil"/>
              <w:left w:val="nil"/>
              <w:bottom w:val="nil"/>
              <w:right w:val="nil"/>
            </w:tcBorders>
            <w:vAlign w:val="center"/>
            <w:hideMark/>
          </w:tcPr>
          <w:p w14:paraId="77311EFE"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327EE6A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4963F34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auto"/>
              <w:right w:val="single" w:sz="4" w:space="0" w:color="auto"/>
            </w:tcBorders>
            <w:shd w:val="clear" w:color="000000" w:fill="D9D9D9"/>
            <w:noWrap/>
            <w:vAlign w:val="center"/>
            <w:hideMark/>
          </w:tcPr>
          <w:p w14:paraId="1A78DDB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0" w:type="auto"/>
            <w:tcBorders>
              <w:top w:val="nil"/>
              <w:left w:val="nil"/>
              <w:bottom w:val="single" w:sz="4" w:space="0" w:color="auto"/>
              <w:right w:val="nil"/>
            </w:tcBorders>
          </w:tcPr>
          <w:p w14:paraId="14D8D619"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gridSpan w:val="9"/>
            <w:vMerge/>
            <w:tcBorders>
              <w:top w:val="nil"/>
              <w:left w:val="nil"/>
              <w:bottom w:val="single" w:sz="4" w:space="0" w:color="auto"/>
              <w:right w:val="single" w:sz="4" w:space="0" w:color="auto"/>
            </w:tcBorders>
            <w:vAlign w:val="center"/>
            <w:hideMark/>
          </w:tcPr>
          <w:p w14:paraId="29DF4133" w14:textId="792829CF"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6E0279C4" w14:textId="77777777" w:rsidTr="00EA3E5A">
        <w:trPr>
          <w:trHeight w:val="255"/>
        </w:trPr>
        <w:tc>
          <w:tcPr>
            <w:tcW w:w="0" w:type="auto"/>
            <w:vMerge/>
            <w:tcBorders>
              <w:top w:val="nil"/>
              <w:left w:val="nil"/>
              <w:bottom w:val="nil"/>
              <w:right w:val="nil"/>
            </w:tcBorders>
            <w:vAlign w:val="center"/>
            <w:hideMark/>
          </w:tcPr>
          <w:p w14:paraId="2E8A96B1"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15C3D9A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581648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P</w:t>
            </w:r>
          </w:p>
        </w:tc>
        <w:tc>
          <w:tcPr>
            <w:tcW w:w="0" w:type="auto"/>
            <w:tcBorders>
              <w:top w:val="nil"/>
              <w:left w:val="nil"/>
              <w:bottom w:val="single" w:sz="4" w:space="0" w:color="BFBFBF"/>
              <w:right w:val="single" w:sz="4" w:space="0" w:color="auto"/>
            </w:tcBorders>
            <w:shd w:val="clear" w:color="auto" w:fill="auto"/>
            <w:noWrap/>
            <w:vAlign w:val="center"/>
            <w:hideMark/>
          </w:tcPr>
          <w:p w14:paraId="1FF9B9B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0" w:type="auto"/>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4A55E62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69</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5C6AABF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2</w:t>
            </w:r>
          </w:p>
        </w:tc>
        <w:tc>
          <w:tcPr>
            <w:tcW w:w="0" w:type="auto"/>
            <w:tcBorders>
              <w:top w:val="nil"/>
              <w:left w:val="nil"/>
              <w:bottom w:val="nil"/>
              <w:right w:val="nil"/>
            </w:tcBorders>
            <w:shd w:val="clear" w:color="auto" w:fill="auto"/>
            <w:noWrap/>
            <w:vAlign w:val="center"/>
            <w:hideMark/>
          </w:tcPr>
          <w:p w14:paraId="03535DF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2</w:t>
            </w:r>
          </w:p>
        </w:tc>
        <w:tc>
          <w:tcPr>
            <w:tcW w:w="0" w:type="auto"/>
            <w:tcBorders>
              <w:top w:val="single" w:sz="4" w:space="0" w:color="BFBFBF"/>
              <w:left w:val="single" w:sz="4" w:space="0" w:color="BFBFBF"/>
              <w:bottom w:val="single" w:sz="4" w:space="0" w:color="BFBFBF"/>
              <w:right w:val="single" w:sz="4" w:space="0" w:color="BFBFBF"/>
            </w:tcBorders>
          </w:tcPr>
          <w:p w14:paraId="02818A6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3047F07F" w14:textId="5D9A4623"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8</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52E1FAF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36</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4266143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76</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6121B80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25</w:t>
            </w:r>
          </w:p>
        </w:tc>
        <w:tc>
          <w:tcPr>
            <w:tcW w:w="0" w:type="auto"/>
            <w:tcBorders>
              <w:top w:val="single" w:sz="4" w:space="0" w:color="BFBFBF"/>
              <w:left w:val="nil"/>
              <w:bottom w:val="single" w:sz="4" w:space="0" w:color="BFBFBF"/>
              <w:right w:val="single" w:sz="4" w:space="0" w:color="auto"/>
            </w:tcBorders>
            <w:shd w:val="clear" w:color="000000" w:fill="FFFFFF"/>
            <w:noWrap/>
            <w:vAlign w:val="center"/>
            <w:hideMark/>
          </w:tcPr>
          <w:p w14:paraId="659DB3A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8.46</w:t>
            </w:r>
          </w:p>
        </w:tc>
      </w:tr>
      <w:tr w:rsidR="00BB0BE5" w:rsidRPr="005B3439" w14:paraId="1712A224" w14:textId="77777777" w:rsidTr="00EA3E5A">
        <w:trPr>
          <w:trHeight w:val="264"/>
        </w:trPr>
        <w:tc>
          <w:tcPr>
            <w:tcW w:w="0" w:type="auto"/>
            <w:vMerge/>
            <w:tcBorders>
              <w:top w:val="nil"/>
              <w:left w:val="nil"/>
              <w:bottom w:val="nil"/>
              <w:right w:val="nil"/>
            </w:tcBorders>
            <w:vAlign w:val="center"/>
            <w:hideMark/>
          </w:tcPr>
          <w:p w14:paraId="70063B74"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3A23B6A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07239CC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7C4181C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0" w:type="auto"/>
            <w:gridSpan w:val="2"/>
            <w:tcBorders>
              <w:top w:val="nil"/>
              <w:left w:val="single" w:sz="4" w:space="0" w:color="BFBFBF"/>
              <w:bottom w:val="single" w:sz="4" w:space="0" w:color="BFBFBF"/>
              <w:right w:val="single" w:sz="4" w:space="0" w:color="BFBFBF"/>
            </w:tcBorders>
            <w:shd w:val="clear" w:color="000000" w:fill="FFFFFF"/>
            <w:noWrap/>
            <w:vAlign w:val="center"/>
            <w:hideMark/>
          </w:tcPr>
          <w:p w14:paraId="781BF40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48</w:t>
            </w:r>
          </w:p>
        </w:tc>
        <w:tc>
          <w:tcPr>
            <w:tcW w:w="0" w:type="auto"/>
            <w:tcBorders>
              <w:top w:val="nil"/>
              <w:left w:val="nil"/>
              <w:bottom w:val="single" w:sz="4" w:space="0" w:color="BFBFBF"/>
              <w:right w:val="single" w:sz="4" w:space="0" w:color="BFBFBF"/>
            </w:tcBorders>
            <w:shd w:val="clear" w:color="000000" w:fill="FFFFFF"/>
            <w:noWrap/>
            <w:vAlign w:val="center"/>
            <w:hideMark/>
          </w:tcPr>
          <w:p w14:paraId="636D707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7</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7880101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5</w:t>
            </w:r>
          </w:p>
        </w:tc>
        <w:tc>
          <w:tcPr>
            <w:tcW w:w="0" w:type="auto"/>
            <w:tcBorders>
              <w:top w:val="nil"/>
              <w:left w:val="nil"/>
              <w:bottom w:val="single" w:sz="4" w:space="0" w:color="BFBFBF"/>
              <w:right w:val="nil"/>
            </w:tcBorders>
            <w:shd w:val="clear" w:color="000000" w:fill="FFFFFF"/>
          </w:tcPr>
          <w:p w14:paraId="0FD720C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FFFFFF"/>
            <w:noWrap/>
            <w:vAlign w:val="center"/>
            <w:hideMark/>
          </w:tcPr>
          <w:p w14:paraId="63F64F85" w14:textId="3EA660AA"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8</w:t>
            </w:r>
          </w:p>
        </w:tc>
        <w:tc>
          <w:tcPr>
            <w:tcW w:w="0" w:type="auto"/>
            <w:tcBorders>
              <w:top w:val="nil"/>
              <w:left w:val="nil"/>
              <w:bottom w:val="single" w:sz="4" w:space="0" w:color="BFBFBF"/>
              <w:right w:val="single" w:sz="4" w:space="0" w:color="BFBFBF"/>
            </w:tcBorders>
            <w:shd w:val="clear" w:color="000000" w:fill="FFFFFF"/>
            <w:noWrap/>
            <w:vAlign w:val="center"/>
            <w:hideMark/>
          </w:tcPr>
          <w:p w14:paraId="7B55833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98</w:t>
            </w:r>
          </w:p>
        </w:tc>
        <w:tc>
          <w:tcPr>
            <w:tcW w:w="0" w:type="auto"/>
            <w:tcBorders>
              <w:top w:val="nil"/>
              <w:left w:val="nil"/>
              <w:bottom w:val="single" w:sz="4" w:space="0" w:color="BFBFBF"/>
              <w:right w:val="single" w:sz="4" w:space="0" w:color="BFBFBF"/>
            </w:tcBorders>
            <w:shd w:val="clear" w:color="000000" w:fill="FFFFFF"/>
            <w:noWrap/>
            <w:vAlign w:val="center"/>
            <w:hideMark/>
          </w:tcPr>
          <w:p w14:paraId="1A98F13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95</w:t>
            </w:r>
          </w:p>
        </w:tc>
        <w:tc>
          <w:tcPr>
            <w:tcW w:w="0" w:type="auto"/>
            <w:tcBorders>
              <w:top w:val="nil"/>
              <w:left w:val="nil"/>
              <w:bottom w:val="single" w:sz="4" w:space="0" w:color="BFBFBF"/>
              <w:right w:val="single" w:sz="4" w:space="0" w:color="BFBFBF"/>
            </w:tcBorders>
            <w:shd w:val="clear" w:color="000000" w:fill="FFFFFF"/>
            <w:noWrap/>
            <w:vAlign w:val="center"/>
            <w:hideMark/>
          </w:tcPr>
          <w:p w14:paraId="786B739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13</w:t>
            </w:r>
          </w:p>
        </w:tc>
        <w:tc>
          <w:tcPr>
            <w:tcW w:w="0" w:type="auto"/>
            <w:tcBorders>
              <w:top w:val="nil"/>
              <w:left w:val="nil"/>
              <w:bottom w:val="single" w:sz="4" w:space="0" w:color="BFBFBF"/>
              <w:right w:val="single" w:sz="4" w:space="0" w:color="auto"/>
            </w:tcBorders>
            <w:shd w:val="clear" w:color="000000" w:fill="FFFFFF"/>
            <w:noWrap/>
            <w:vAlign w:val="center"/>
            <w:hideMark/>
          </w:tcPr>
          <w:p w14:paraId="4D3F790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3.40</w:t>
            </w:r>
          </w:p>
        </w:tc>
      </w:tr>
      <w:tr w:rsidR="00BB0BE5" w:rsidRPr="005B3439" w14:paraId="68E0A8F5" w14:textId="77777777" w:rsidTr="00EA3E5A">
        <w:trPr>
          <w:trHeight w:val="264"/>
        </w:trPr>
        <w:tc>
          <w:tcPr>
            <w:tcW w:w="0" w:type="auto"/>
            <w:vMerge/>
            <w:tcBorders>
              <w:top w:val="nil"/>
              <w:left w:val="nil"/>
              <w:bottom w:val="nil"/>
              <w:right w:val="nil"/>
            </w:tcBorders>
            <w:vAlign w:val="center"/>
            <w:hideMark/>
          </w:tcPr>
          <w:p w14:paraId="40E2F314"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5D94225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16F6B99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123B19C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0" w:type="auto"/>
            <w:gridSpan w:val="2"/>
            <w:tcBorders>
              <w:top w:val="nil"/>
              <w:left w:val="single" w:sz="4" w:space="0" w:color="BFBFBF"/>
              <w:bottom w:val="single" w:sz="4" w:space="0" w:color="BFBFBF"/>
              <w:right w:val="single" w:sz="4" w:space="0" w:color="BFBFBF"/>
            </w:tcBorders>
            <w:shd w:val="clear" w:color="000000" w:fill="FFFFFF"/>
            <w:noWrap/>
            <w:vAlign w:val="center"/>
            <w:hideMark/>
          </w:tcPr>
          <w:p w14:paraId="00595A3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0" w:type="auto"/>
            <w:tcBorders>
              <w:top w:val="nil"/>
              <w:left w:val="nil"/>
              <w:bottom w:val="single" w:sz="4" w:space="0" w:color="BFBFBF"/>
              <w:right w:val="single" w:sz="4" w:space="0" w:color="BFBFBF"/>
            </w:tcBorders>
            <w:shd w:val="clear" w:color="000000" w:fill="FFFFFF"/>
            <w:noWrap/>
            <w:vAlign w:val="center"/>
            <w:hideMark/>
          </w:tcPr>
          <w:p w14:paraId="7EE69EC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7</w:t>
            </w:r>
          </w:p>
        </w:tc>
        <w:tc>
          <w:tcPr>
            <w:tcW w:w="0" w:type="auto"/>
            <w:tcBorders>
              <w:top w:val="nil"/>
              <w:left w:val="nil"/>
              <w:bottom w:val="single" w:sz="4" w:space="0" w:color="BFBFBF"/>
              <w:right w:val="single" w:sz="4" w:space="0" w:color="BFBFBF"/>
            </w:tcBorders>
            <w:shd w:val="clear" w:color="000000" w:fill="FFFFFF"/>
            <w:noWrap/>
            <w:vAlign w:val="center"/>
            <w:hideMark/>
          </w:tcPr>
          <w:p w14:paraId="7067593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3</w:t>
            </w:r>
          </w:p>
        </w:tc>
        <w:tc>
          <w:tcPr>
            <w:tcW w:w="0" w:type="auto"/>
            <w:tcBorders>
              <w:top w:val="nil"/>
              <w:left w:val="nil"/>
              <w:bottom w:val="single" w:sz="4" w:space="0" w:color="BFBFBF"/>
              <w:right w:val="nil"/>
            </w:tcBorders>
            <w:shd w:val="clear" w:color="000000" w:fill="FFFFFF"/>
          </w:tcPr>
          <w:p w14:paraId="0773AAB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FFFFFF"/>
            <w:noWrap/>
            <w:vAlign w:val="center"/>
            <w:hideMark/>
          </w:tcPr>
          <w:p w14:paraId="47D5ADE7" w14:textId="4B11DDB8"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0</w:t>
            </w:r>
          </w:p>
        </w:tc>
        <w:tc>
          <w:tcPr>
            <w:tcW w:w="0" w:type="auto"/>
            <w:tcBorders>
              <w:top w:val="nil"/>
              <w:left w:val="nil"/>
              <w:bottom w:val="single" w:sz="4" w:space="0" w:color="BFBFBF"/>
              <w:right w:val="single" w:sz="4" w:space="0" w:color="BFBFBF"/>
            </w:tcBorders>
            <w:shd w:val="clear" w:color="000000" w:fill="FFFFFF"/>
            <w:noWrap/>
            <w:vAlign w:val="center"/>
            <w:hideMark/>
          </w:tcPr>
          <w:p w14:paraId="6B7D4F8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00</w:t>
            </w:r>
          </w:p>
        </w:tc>
        <w:tc>
          <w:tcPr>
            <w:tcW w:w="0" w:type="auto"/>
            <w:tcBorders>
              <w:top w:val="nil"/>
              <w:left w:val="nil"/>
              <w:bottom w:val="single" w:sz="4" w:space="0" w:color="BFBFBF"/>
              <w:right w:val="single" w:sz="4" w:space="0" w:color="BFBFBF"/>
            </w:tcBorders>
            <w:shd w:val="clear" w:color="000000" w:fill="FFFFFF"/>
            <w:noWrap/>
            <w:vAlign w:val="center"/>
            <w:hideMark/>
          </w:tcPr>
          <w:p w14:paraId="4161F63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c>
          <w:tcPr>
            <w:tcW w:w="0" w:type="auto"/>
            <w:tcBorders>
              <w:top w:val="nil"/>
              <w:left w:val="nil"/>
              <w:bottom w:val="single" w:sz="4" w:space="0" w:color="BFBFBF"/>
              <w:right w:val="single" w:sz="4" w:space="0" w:color="BFBFBF"/>
            </w:tcBorders>
            <w:shd w:val="clear" w:color="000000" w:fill="FFFFFF"/>
            <w:noWrap/>
            <w:vAlign w:val="center"/>
            <w:hideMark/>
          </w:tcPr>
          <w:p w14:paraId="662F911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00</w:t>
            </w:r>
          </w:p>
        </w:tc>
        <w:tc>
          <w:tcPr>
            <w:tcW w:w="0" w:type="auto"/>
            <w:tcBorders>
              <w:top w:val="nil"/>
              <w:left w:val="nil"/>
              <w:bottom w:val="single" w:sz="4" w:space="0" w:color="BFBFBF"/>
              <w:right w:val="single" w:sz="4" w:space="0" w:color="auto"/>
            </w:tcBorders>
            <w:shd w:val="clear" w:color="000000" w:fill="FFFFFF"/>
            <w:noWrap/>
            <w:vAlign w:val="center"/>
            <w:hideMark/>
          </w:tcPr>
          <w:p w14:paraId="49DE1BE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0</w:t>
            </w:r>
          </w:p>
        </w:tc>
      </w:tr>
      <w:tr w:rsidR="00BB0BE5" w:rsidRPr="005B3439" w14:paraId="17351E96" w14:textId="77777777" w:rsidTr="00EA3E5A">
        <w:trPr>
          <w:trHeight w:val="264"/>
        </w:trPr>
        <w:tc>
          <w:tcPr>
            <w:tcW w:w="0" w:type="auto"/>
            <w:vMerge/>
            <w:tcBorders>
              <w:top w:val="nil"/>
              <w:left w:val="nil"/>
              <w:bottom w:val="nil"/>
              <w:right w:val="nil"/>
            </w:tcBorders>
            <w:vAlign w:val="center"/>
            <w:hideMark/>
          </w:tcPr>
          <w:p w14:paraId="0DBEA283"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656D377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29F5625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45CB61F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0" w:type="auto"/>
            <w:gridSpan w:val="2"/>
            <w:tcBorders>
              <w:top w:val="nil"/>
              <w:left w:val="single" w:sz="4" w:space="0" w:color="BFBFBF"/>
              <w:bottom w:val="single" w:sz="4" w:space="0" w:color="BFBFBF"/>
              <w:right w:val="single" w:sz="4" w:space="0" w:color="BFBFBF"/>
            </w:tcBorders>
            <w:shd w:val="clear" w:color="000000" w:fill="FFFFFF"/>
            <w:noWrap/>
            <w:vAlign w:val="center"/>
            <w:hideMark/>
          </w:tcPr>
          <w:p w14:paraId="267A85A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0.00</w:t>
            </w:r>
          </w:p>
        </w:tc>
        <w:tc>
          <w:tcPr>
            <w:tcW w:w="0" w:type="auto"/>
            <w:tcBorders>
              <w:top w:val="nil"/>
              <w:left w:val="nil"/>
              <w:bottom w:val="single" w:sz="4" w:space="0" w:color="BFBFBF"/>
              <w:right w:val="single" w:sz="4" w:space="0" w:color="BFBFBF"/>
            </w:tcBorders>
            <w:shd w:val="clear" w:color="000000" w:fill="FFFFFF"/>
            <w:noWrap/>
            <w:vAlign w:val="center"/>
            <w:hideMark/>
          </w:tcPr>
          <w:p w14:paraId="4565CBE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78</w:t>
            </w:r>
          </w:p>
        </w:tc>
        <w:tc>
          <w:tcPr>
            <w:tcW w:w="0" w:type="auto"/>
            <w:tcBorders>
              <w:top w:val="nil"/>
              <w:left w:val="nil"/>
              <w:bottom w:val="single" w:sz="4" w:space="0" w:color="BFBFBF"/>
              <w:right w:val="single" w:sz="4" w:space="0" w:color="BFBFBF"/>
            </w:tcBorders>
            <w:shd w:val="clear" w:color="000000" w:fill="FFFFFF"/>
            <w:noWrap/>
            <w:vAlign w:val="center"/>
            <w:hideMark/>
          </w:tcPr>
          <w:p w14:paraId="6D4C494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5</w:t>
            </w:r>
          </w:p>
        </w:tc>
        <w:tc>
          <w:tcPr>
            <w:tcW w:w="0" w:type="auto"/>
            <w:tcBorders>
              <w:top w:val="nil"/>
              <w:left w:val="nil"/>
              <w:bottom w:val="single" w:sz="4" w:space="0" w:color="BFBFBF"/>
              <w:right w:val="nil"/>
            </w:tcBorders>
            <w:shd w:val="clear" w:color="000000" w:fill="FFFFFF"/>
          </w:tcPr>
          <w:p w14:paraId="3139023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FFFFFF"/>
            <w:noWrap/>
            <w:vAlign w:val="center"/>
            <w:hideMark/>
          </w:tcPr>
          <w:p w14:paraId="22A38235" w14:textId="7B6A1F20"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w:t>
            </w:r>
          </w:p>
        </w:tc>
        <w:tc>
          <w:tcPr>
            <w:tcW w:w="0" w:type="auto"/>
            <w:tcBorders>
              <w:top w:val="nil"/>
              <w:left w:val="nil"/>
              <w:bottom w:val="single" w:sz="4" w:space="0" w:color="BFBFBF"/>
              <w:right w:val="single" w:sz="4" w:space="0" w:color="BFBFBF"/>
            </w:tcBorders>
            <w:shd w:val="clear" w:color="000000" w:fill="FFFFFF"/>
            <w:noWrap/>
            <w:vAlign w:val="center"/>
            <w:hideMark/>
          </w:tcPr>
          <w:p w14:paraId="75C6F04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4.00</w:t>
            </w:r>
          </w:p>
        </w:tc>
        <w:tc>
          <w:tcPr>
            <w:tcW w:w="0" w:type="auto"/>
            <w:tcBorders>
              <w:top w:val="nil"/>
              <w:left w:val="nil"/>
              <w:bottom w:val="single" w:sz="4" w:space="0" w:color="BFBFBF"/>
              <w:right w:val="single" w:sz="4" w:space="0" w:color="BFBFBF"/>
            </w:tcBorders>
            <w:shd w:val="clear" w:color="000000" w:fill="FFFFFF"/>
            <w:noWrap/>
            <w:vAlign w:val="center"/>
            <w:hideMark/>
          </w:tcPr>
          <w:p w14:paraId="6BFC1F5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00</w:t>
            </w:r>
          </w:p>
        </w:tc>
        <w:tc>
          <w:tcPr>
            <w:tcW w:w="0" w:type="auto"/>
            <w:tcBorders>
              <w:top w:val="nil"/>
              <w:left w:val="nil"/>
              <w:bottom w:val="single" w:sz="4" w:space="0" w:color="BFBFBF"/>
              <w:right w:val="single" w:sz="4" w:space="0" w:color="BFBFBF"/>
            </w:tcBorders>
            <w:shd w:val="clear" w:color="000000" w:fill="FFFFFF"/>
            <w:noWrap/>
            <w:vAlign w:val="center"/>
            <w:hideMark/>
          </w:tcPr>
          <w:p w14:paraId="424B471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3.00</w:t>
            </w:r>
          </w:p>
        </w:tc>
        <w:tc>
          <w:tcPr>
            <w:tcW w:w="0" w:type="auto"/>
            <w:tcBorders>
              <w:top w:val="nil"/>
              <w:left w:val="nil"/>
              <w:bottom w:val="single" w:sz="4" w:space="0" w:color="BFBFBF"/>
              <w:right w:val="single" w:sz="4" w:space="0" w:color="auto"/>
            </w:tcBorders>
            <w:shd w:val="clear" w:color="000000" w:fill="FFFFFF"/>
            <w:noWrap/>
            <w:vAlign w:val="center"/>
            <w:hideMark/>
          </w:tcPr>
          <w:p w14:paraId="5CF3FCC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9.00</w:t>
            </w:r>
          </w:p>
        </w:tc>
      </w:tr>
      <w:tr w:rsidR="00BB0BE5" w:rsidRPr="005B3439" w14:paraId="3F15368F" w14:textId="77777777" w:rsidTr="00EA3E5A">
        <w:trPr>
          <w:trHeight w:val="264"/>
        </w:trPr>
        <w:tc>
          <w:tcPr>
            <w:tcW w:w="0" w:type="auto"/>
            <w:vMerge/>
            <w:tcBorders>
              <w:top w:val="nil"/>
              <w:left w:val="nil"/>
              <w:bottom w:val="nil"/>
              <w:right w:val="nil"/>
            </w:tcBorders>
            <w:vAlign w:val="center"/>
            <w:hideMark/>
          </w:tcPr>
          <w:p w14:paraId="6BE30E1F"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00A1ACD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55710F1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auto"/>
              <w:right w:val="single" w:sz="4" w:space="0" w:color="auto"/>
            </w:tcBorders>
            <w:shd w:val="clear" w:color="auto" w:fill="auto"/>
            <w:noWrap/>
            <w:vAlign w:val="center"/>
            <w:hideMark/>
          </w:tcPr>
          <w:p w14:paraId="6D5DEFA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0" w:type="auto"/>
            <w:gridSpan w:val="2"/>
            <w:tcBorders>
              <w:top w:val="nil"/>
              <w:left w:val="single" w:sz="4" w:space="0" w:color="BFBFBF"/>
              <w:bottom w:val="single" w:sz="4" w:space="0" w:color="auto"/>
              <w:right w:val="single" w:sz="4" w:space="0" w:color="BFBFBF"/>
            </w:tcBorders>
            <w:shd w:val="clear" w:color="000000" w:fill="FFFFFF"/>
            <w:noWrap/>
            <w:vAlign w:val="center"/>
            <w:hideMark/>
          </w:tcPr>
          <w:p w14:paraId="47BED0D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w:t>
            </w:r>
          </w:p>
        </w:tc>
        <w:tc>
          <w:tcPr>
            <w:tcW w:w="0" w:type="auto"/>
            <w:tcBorders>
              <w:top w:val="nil"/>
              <w:left w:val="nil"/>
              <w:bottom w:val="single" w:sz="4" w:space="0" w:color="auto"/>
              <w:right w:val="single" w:sz="4" w:space="0" w:color="BFBFBF"/>
            </w:tcBorders>
            <w:shd w:val="clear" w:color="000000" w:fill="FFFFFF"/>
            <w:noWrap/>
            <w:vAlign w:val="center"/>
            <w:hideMark/>
          </w:tcPr>
          <w:p w14:paraId="7E5EFB4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w:t>
            </w:r>
          </w:p>
        </w:tc>
        <w:tc>
          <w:tcPr>
            <w:tcW w:w="0" w:type="auto"/>
            <w:tcBorders>
              <w:top w:val="nil"/>
              <w:left w:val="nil"/>
              <w:bottom w:val="single" w:sz="4" w:space="0" w:color="auto"/>
              <w:right w:val="single" w:sz="4" w:space="0" w:color="BFBFBF"/>
            </w:tcBorders>
            <w:shd w:val="clear" w:color="000000" w:fill="FFFFFF"/>
            <w:noWrap/>
            <w:vAlign w:val="center"/>
            <w:hideMark/>
          </w:tcPr>
          <w:p w14:paraId="1CD9F86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w:t>
            </w:r>
          </w:p>
        </w:tc>
        <w:tc>
          <w:tcPr>
            <w:tcW w:w="0" w:type="auto"/>
            <w:tcBorders>
              <w:top w:val="nil"/>
              <w:left w:val="nil"/>
              <w:bottom w:val="single" w:sz="4" w:space="0" w:color="auto"/>
              <w:right w:val="nil"/>
            </w:tcBorders>
            <w:shd w:val="clear" w:color="000000" w:fill="FFFFFF"/>
          </w:tcPr>
          <w:p w14:paraId="718D179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auto"/>
              <w:right w:val="single" w:sz="4" w:space="0" w:color="BFBFBF"/>
            </w:tcBorders>
            <w:shd w:val="clear" w:color="000000" w:fill="FFFFFF"/>
            <w:noWrap/>
            <w:vAlign w:val="center"/>
            <w:hideMark/>
          </w:tcPr>
          <w:p w14:paraId="711C6BB3" w14:textId="7317C27D"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w:t>
            </w:r>
          </w:p>
        </w:tc>
        <w:tc>
          <w:tcPr>
            <w:tcW w:w="0" w:type="auto"/>
            <w:tcBorders>
              <w:top w:val="nil"/>
              <w:left w:val="nil"/>
              <w:bottom w:val="single" w:sz="4" w:space="0" w:color="auto"/>
              <w:right w:val="single" w:sz="4" w:space="0" w:color="BFBFBF"/>
            </w:tcBorders>
            <w:shd w:val="clear" w:color="000000" w:fill="FFFFFF"/>
            <w:noWrap/>
            <w:vAlign w:val="center"/>
            <w:hideMark/>
          </w:tcPr>
          <w:p w14:paraId="6A5CA6C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w:t>
            </w:r>
          </w:p>
        </w:tc>
        <w:tc>
          <w:tcPr>
            <w:tcW w:w="0" w:type="auto"/>
            <w:tcBorders>
              <w:top w:val="nil"/>
              <w:left w:val="nil"/>
              <w:bottom w:val="single" w:sz="4" w:space="0" w:color="auto"/>
              <w:right w:val="single" w:sz="4" w:space="0" w:color="BFBFBF"/>
            </w:tcBorders>
            <w:shd w:val="clear" w:color="000000" w:fill="FFFFFF"/>
            <w:noWrap/>
            <w:vAlign w:val="center"/>
            <w:hideMark/>
          </w:tcPr>
          <w:p w14:paraId="7F76870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5</w:t>
            </w:r>
          </w:p>
        </w:tc>
        <w:tc>
          <w:tcPr>
            <w:tcW w:w="0" w:type="auto"/>
            <w:tcBorders>
              <w:top w:val="nil"/>
              <w:left w:val="nil"/>
              <w:bottom w:val="single" w:sz="4" w:space="0" w:color="auto"/>
              <w:right w:val="single" w:sz="4" w:space="0" w:color="BFBFBF"/>
            </w:tcBorders>
            <w:shd w:val="clear" w:color="000000" w:fill="FFFFFF"/>
            <w:noWrap/>
            <w:vAlign w:val="center"/>
            <w:hideMark/>
          </w:tcPr>
          <w:p w14:paraId="012782A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w:t>
            </w:r>
          </w:p>
        </w:tc>
        <w:tc>
          <w:tcPr>
            <w:tcW w:w="0" w:type="auto"/>
            <w:tcBorders>
              <w:top w:val="nil"/>
              <w:left w:val="nil"/>
              <w:bottom w:val="single" w:sz="4" w:space="0" w:color="auto"/>
              <w:right w:val="single" w:sz="4" w:space="0" w:color="auto"/>
            </w:tcBorders>
            <w:shd w:val="clear" w:color="000000" w:fill="FFFFFF"/>
            <w:noWrap/>
            <w:vAlign w:val="center"/>
            <w:hideMark/>
          </w:tcPr>
          <w:p w14:paraId="63CCB3A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w:t>
            </w:r>
          </w:p>
        </w:tc>
      </w:tr>
      <w:tr w:rsidR="00BB0BE5" w:rsidRPr="005B3439" w14:paraId="2F232394" w14:textId="77777777" w:rsidTr="00EA3E5A">
        <w:trPr>
          <w:trHeight w:val="255"/>
        </w:trPr>
        <w:tc>
          <w:tcPr>
            <w:tcW w:w="0" w:type="auto"/>
            <w:vMerge/>
            <w:tcBorders>
              <w:top w:val="nil"/>
              <w:left w:val="nil"/>
              <w:bottom w:val="nil"/>
              <w:right w:val="nil"/>
            </w:tcBorders>
            <w:vAlign w:val="center"/>
            <w:hideMark/>
          </w:tcPr>
          <w:p w14:paraId="2BDADAED"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060D7AD0" w14:textId="133F94EF"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0" w:type="auto"/>
            <w:vMerge w:val="restart"/>
            <w:tcBorders>
              <w:top w:val="nil"/>
              <w:left w:val="single" w:sz="4" w:space="0" w:color="auto"/>
              <w:bottom w:val="single" w:sz="4" w:space="0" w:color="auto"/>
              <w:right w:val="single" w:sz="4" w:space="0" w:color="auto"/>
            </w:tcBorders>
            <w:shd w:val="clear" w:color="000000" w:fill="D9D9D9"/>
            <w:noWrap/>
            <w:vAlign w:val="center"/>
            <w:hideMark/>
          </w:tcPr>
          <w:p w14:paraId="4E2D205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P</w:t>
            </w:r>
          </w:p>
        </w:tc>
        <w:tc>
          <w:tcPr>
            <w:tcW w:w="0" w:type="auto"/>
            <w:tcBorders>
              <w:top w:val="nil"/>
              <w:left w:val="nil"/>
              <w:bottom w:val="single" w:sz="4" w:space="0" w:color="BFBFBF"/>
              <w:right w:val="single" w:sz="4" w:space="0" w:color="auto"/>
            </w:tcBorders>
            <w:shd w:val="clear" w:color="000000" w:fill="D9D9D9"/>
            <w:noWrap/>
            <w:vAlign w:val="center"/>
            <w:hideMark/>
          </w:tcPr>
          <w:p w14:paraId="343E1B25" w14:textId="77777777" w:rsidR="00BB0BE5" w:rsidRPr="005B3439" w:rsidRDefault="00BB0BE5" w:rsidP="00BB0BE5">
            <w:pPr>
              <w:spacing w:before="0" w:after="0"/>
              <w:jc w:val="center"/>
              <w:rPr>
                <w:rFonts w:asciiTheme="minorHAnsi" w:hAnsiTheme="minorHAnsi" w:cstheme="minorHAnsi"/>
                <w:sz w:val="18"/>
                <w:szCs w:val="18"/>
                <w:lang w:val="en-AU" w:eastAsia="en-AU"/>
              </w:rPr>
            </w:pPr>
            <w:r w:rsidRPr="005B3439">
              <w:rPr>
                <w:rFonts w:asciiTheme="minorHAnsi" w:hAnsiTheme="minorHAnsi" w:cstheme="minorHAnsi"/>
                <w:sz w:val="18"/>
                <w:szCs w:val="18"/>
                <w:lang w:val="en-AU" w:eastAsia="en-AU"/>
              </w:rPr>
              <w:t>mean</w:t>
            </w:r>
          </w:p>
        </w:tc>
        <w:tc>
          <w:tcPr>
            <w:tcW w:w="0" w:type="auto"/>
            <w:tcBorders>
              <w:top w:val="single" w:sz="4" w:space="0" w:color="auto"/>
              <w:left w:val="single" w:sz="4" w:space="0" w:color="auto"/>
              <w:bottom w:val="single" w:sz="4" w:space="0" w:color="000000"/>
              <w:right w:val="single" w:sz="4" w:space="0" w:color="auto"/>
            </w:tcBorders>
            <w:shd w:val="clear" w:color="000000" w:fill="D9D9D9"/>
          </w:tcPr>
          <w:p w14:paraId="13256FC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gridSpan w:val="9"/>
            <w:vMerge w:val="restart"/>
            <w:tcBorders>
              <w:top w:val="single" w:sz="4" w:space="0" w:color="auto"/>
              <w:left w:val="single" w:sz="4" w:space="0" w:color="auto"/>
              <w:bottom w:val="single" w:sz="4" w:space="0" w:color="000000"/>
              <w:right w:val="single" w:sz="4" w:space="0" w:color="000000"/>
            </w:tcBorders>
            <w:shd w:val="clear" w:color="000000" w:fill="D9D9D9"/>
            <w:noWrap/>
            <w:vAlign w:val="center"/>
            <w:hideMark/>
          </w:tcPr>
          <w:p w14:paraId="4DA4321B" w14:textId="4CCDEDB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nd.</w:t>
            </w:r>
          </w:p>
        </w:tc>
      </w:tr>
      <w:tr w:rsidR="00BB0BE5" w:rsidRPr="005B3439" w14:paraId="131068D3" w14:textId="77777777" w:rsidTr="00EA3E5A">
        <w:trPr>
          <w:trHeight w:val="264"/>
        </w:trPr>
        <w:tc>
          <w:tcPr>
            <w:tcW w:w="0" w:type="auto"/>
            <w:vMerge/>
            <w:tcBorders>
              <w:top w:val="nil"/>
              <w:left w:val="nil"/>
              <w:bottom w:val="nil"/>
              <w:right w:val="nil"/>
            </w:tcBorders>
            <w:vAlign w:val="center"/>
            <w:hideMark/>
          </w:tcPr>
          <w:p w14:paraId="7218C293"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3AED6B2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41338FD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7222873E" w14:textId="77777777" w:rsidR="00BB0BE5" w:rsidRPr="005B3439" w:rsidRDefault="00BB0BE5" w:rsidP="00BB0BE5">
            <w:pPr>
              <w:spacing w:before="0" w:after="0"/>
              <w:jc w:val="center"/>
              <w:rPr>
                <w:rFonts w:asciiTheme="minorHAnsi" w:hAnsiTheme="minorHAnsi" w:cstheme="minorHAnsi"/>
                <w:sz w:val="18"/>
                <w:szCs w:val="18"/>
                <w:lang w:val="en-AU" w:eastAsia="en-AU"/>
              </w:rPr>
            </w:pPr>
            <w:r w:rsidRPr="005B3439">
              <w:rPr>
                <w:rFonts w:asciiTheme="minorHAnsi" w:hAnsiTheme="minorHAnsi" w:cstheme="minorHAnsi"/>
                <w:sz w:val="18"/>
                <w:szCs w:val="18"/>
                <w:lang w:val="en-AU" w:eastAsia="en-AU"/>
              </w:rPr>
              <w:t>SD</w:t>
            </w:r>
          </w:p>
        </w:tc>
        <w:tc>
          <w:tcPr>
            <w:tcW w:w="0" w:type="auto"/>
            <w:tcBorders>
              <w:top w:val="nil"/>
              <w:left w:val="nil"/>
              <w:bottom w:val="single" w:sz="4" w:space="0" w:color="BFBFBF"/>
              <w:right w:val="nil"/>
            </w:tcBorders>
          </w:tcPr>
          <w:p w14:paraId="723CEE3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gridSpan w:val="9"/>
            <w:vMerge/>
            <w:tcBorders>
              <w:top w:val="nil"/>
              <w:left w:val="nil"/>
              <w:bottom w:val="single" w:sz="4" w:space="0" w:color="BFBFBF"/>
              <w:right w:val="single" w:sz="4" w:space="0" w:color="auto"/>
            </w:tcBorders>
            <w:vAlign w:val="center"/>
            <w:hideMark/>
          </w:tcPr>
          <w:p w14:paraId="31AB48B0" w14:textId="1E3F0203"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6D2C2379" w14:textId="77777777" w:rsidTr="00EA3E5A">
        <w:trPr>
          <w:trHeight w:val="264"/>
        </w:trPr>
        <w:tc>
          <w:tcPr>
            <w:tcW w:w="0" w:type="auto"/>
            <w:vMerge/>
            <w:tcBorders>
              <w:top w:val="nil"/>
              <w:left w:val="nil"/>
              <w:bottom w:val="nil"/>
              <w:right w:val="nil"/>
            </w:tcBorders>
            <w:vAlign w:val="center"/>
            <w:hideMark/>
          </w:tcPr>
          <w:p w14:paraId="779214CE"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3A351ED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22ED0FA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7B7D27B7" w14:textId="77777777" w:rsidR="00BB0BE5" w:rsidRPr="005B3439" w:rsidRDefault="00BB0BE5" w:rsidP="00BB0BE5">
            <w:pPr>
              <w:spacing w:before="0" w:after="0"/>
              <w:jc w:val="center"/>
              <w:rPr>
                <w:rFonts w:asciiTheme="minorHAnsi" w:hAnsiTheme="minorHAnsi" w:cstheme="minorHAnsi"/>
                <w:sz w:val="18"/>
                <w:szCs w:val="18"/>
                <w:lang w:val="en-AU" w:eastAsia="en-AU"/>
              </w:rPr>
            </w:pPr>
            <w:r w:rsidRPr="005B3439">
              <w:rPr>
                <w:rFonts w:asciiTheme="minorHAnsi" w:hAnsiTheme="minorHAnsi" w:cstheme="minorHAnsi"/>
                <w:sz w:val="18"/>
                <w:szCs w:val="18"/>
                <w:lang w:val="en-AU" w:eastAsia="en-AU"/>
              </w:rPr>
              <w:t>min</w:t>
            </w:r>
          </w:p>
        </w:tc>
        <w:tc>
          <w:tcPr>
            <w:tcW w:w="0" w:type="auto"/>
            <w:tcBorders>
              <w:top w:val="nil"/>
              <w:left w:val="nil"/>
              <w:bottom w:val="single" w:sz="4" w:space="0" w:color="BFBFBF"/>
              <w:right w:val="nil"/>
            </w:tcBorders>
          </w:tcPr>
          <w:p w14:paraId="40AA33D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gridSpan w:val="9"/>
            <w:vMerge/>
            <w:tcBorders>
              <w:top w:val="nil"/>
              <w:left w:val="nil"/>
              <w:bottom w:val="single" w:sz="4" w:space="0" w:color="BFBFBF"/>
              <w:right w:val="single" w:sz="4" w:space="0" w:color="auto"/>
            </w:tcBorders>
            <w:vAlign w:val="center"/>
            <w:hideMark/>
          </w:tcPr>
          <w:p w14:paraId="0B699956" w14:textId="268B14D0"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08E31002" w14:textId="77777777" w:rsidTr="00EA3E5A">
        <w:trPr>
          <w:trHeight w:val="264"/>
        </w:trPr>
        <w:tc>
          <w:tcPr>
            <w:tcW w:w="0" w:type="auto"/>
            <w:vMerge/>
            <w:tcBorders>
              <w:top w:val="nil"/>
              <w:left w:val="nil"/>
              <w:bottom w:val="nil"/>
              <w:right w:val="nil"/>
            </w:tcBorders>
            <w:vAlign w:val="center"/>
            <w:hideMark/>
          </w:tcPr>
          <w:p w14:paraId="5159D1BE"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7DD0385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380F5FE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40DE7D7A" w14:textId="77777777" w:rsidR="00BB0BE5" w:rsidRPr="005B3439" w:rsidRDefault="00BB0BE5" w:rsidP="00BB0BE5">
            <w:pPr>
              <w:spacing w:before="0" w:after="0"/>
              <w:jc w:val="center"/>
              <w:rPr>
                <w:rFonts w:asciiTheme="minorHAnsi" w:hAnsiTheme="minorHAnsi" w:cstheme="minorHAnsi"/>
                <w:sz w:val="18"/>
                <w:szCs w:val="18"/>
                <w:lang w:val="en-AU" w:eastAsia="en-AU"/>
              </w:rPr>
            </w:pPr>
            <w:r w:rsidRPr="005B3439">
              <w:rPr>
                <w:rFonts w:asciiTheme="minorHAnsi" w:hAnsiTheme="minorHAnsi" w:cstheme="minorHAnsi"/>
                <w:sz w:val="18"/>
                <w:szCs w:val="18"/>
                <w:lang w:val="en-AU" w:eastAsia="en-AU"/>
              </w:rPr>
              <w:t>max</w:t>
            </w:r>
          </w:p>
        </w:tc>
        <w:tc>
          <w:tcPr>
            <w:tcW w:w="0" w:type="auto"/>
            <w:tcBorders>
              <w:top w:val="nil"/>
              <w:left w:val="nil"/>
              <w:bottom w:val="single" w:sz="4" w:space="0" w:color="BFBFBF"/>
              <w:right w:val="nil"/>
            </w:tcBorders>
          </w:tcPr>
          <w:p w14:paraId="0B5B193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gridSpan w:val="9"/>
            <w:vMerge/>
            <w:tcBorders>
              <w:top w:val="nil"/>
              <w:left w:val="nil"/>
              <w:bottom w:val="single" w:sz="4" w:space="0" w:color="BFBFBF"/>
              <w:right w:val="single" w:sz="4" w:space="0" w:color="auto"/>
            </w:tcBorders>
            <w:vAlign w:val="center"/>
            <w:hideMark/>
          </w:tcPr>
          <w:p w14:paraId="32808E62" w14:textId="5C92EB56"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471C353F" w14:textId="77777777" w:rsidTr="00EA3E5A">
        <w:trPr>
          <w:trHeight w:val="264"/>
        </w:trPr>
        <w:tc>
          <w:tcPr>
            <w:tcW w:w="0" w:type="auto"/>
            <w:vMerge/>
            <w:tcBorders>
              <w:top w:val="nil"/>
              <w:left w:val="nil"/>
              <w:bottom w:val="nil"/>
              <w:right w:val="nil"/>
            </w:tcBorders>
            <w:vAlign w:val="center"/>
            <w:hideMark/>
          </w:tcPr>
          <w:p w14:paraId="09E9DE5E"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6C04741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01E7970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auto"/>
              <w:right w:val="single" w:sz="4" w:space="0" w:color="auto"/>
            </w:tcBorders>
            <w:shd w:val="clear" w:color="000000" w:fill="D9D9D9"/>
            <w:noWrap/>
            <w:vAlign w:val="center"/>
            <w:hideMark/>
          </w:tcPr>
          <w:p w14:paraId="2C9A2317" w14:textId="77777777" w:rsidR="00BB0BE5" w:rsidRPr="005B3439" w:rsidRDefault="00BB0BE5" w:rsidP="00BB0BE5">
            <w:pPr>
              <w:spacing w:before="0" w:after="0"/>
              <w:jc w:val="center"/>
              <w:rPr>
                <w:rFonts w:asciiTheme="minorHAnsi" w:hAnsiTheme="minorHAnsi" w:cstheme="minorHAnsi"/>
                <w:sz w:val="18"/>
                <w:szCs w:val="18"/>
                <w:lang w:val="en-AU" w:eastAsia="en-AU"/>
              </w:rPr>
            </w:pPr>
            <w:r w:rsidRPr="005B3439">
              <w:rPr>
                <w:rFonts w:asciiTheme="minorHAnsi" w:hAnsiTheme="minorHAnsi" w:cstheme="minorHAnsi"/>
                <w:sz w:val="18"/>
                <w:szCs w:val="18"/>
                <w:lang w:val="en-AU" w:eastAsia="en-AU"/>
              </w:rPr>
              <w:t>count</w:t>
            </w:r>
          </w:p>
        </w:tc>
        <w:tc>
          <w:tcPr>
            <w:tcW w:w="0" w:type="auto"/>
            <w:tcBorders>
              <w:top w:val="nil"/>
              <w:left w:val="nil"/>
              <w:bottom w:val="single" w:sz="4" w:space="0" w:color="auto"/>
              <w:right w:val="nil"/>
            </w:tcBorders>
          </w:tcPr>
          <w:p w14:paraId="0250628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gridSpan w:val="9"/>
            <w:vMerge/>
            <w:tcBorders>
              <w:top w:val="nil"/>
              <w:left w:val="nil"/>
              <w:bottom w:val="single" w:sz="4" w:space="0" w:color="auto"/>
              <w:right w:val="single" w:sz="4" w:space="0" w:color="auto"/>
            </w:tcBorders>
            <w:vAlign w:val="center"/>
            <w:hideMark/>
          </w:tcPr>
          <w:p w14:paraId="3040F5A3" w14:textId="40E3E83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r>
      <w:tr w:rsidR="00BB0BE5" w:rsidRPr="005B3439" w14:paraId="2D005AF3" w14:textId="77777777" w:rsidTr="00EA3E5A">
        <w:trPr>
          <w:trHeight w:val="255"/>
        </w:trPr>
        <w:tc>
          <w:tcPr>
            <w:tcW w:w="0" w:type="auto"/>
            <w:vMerge/>
            <w:tcBorders>
              <w:top w:val="nil"/>
              <w:left w:val="nil"/>
              <w:bottom w:val="nil"/>
              <w:right w:val="nil"/>
            </w:tcBorders>
            <w:vAlign w:val="center"/>
            <w:hideMark/>
          </w:tcPr>
          <w:p w14:paraId="20339339"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75A3A34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1BCF0F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 (or CC5)</w:t>
            </w:r>
          </w:p>
        </w:tc>
        <w:tc>
          <w:tcPr>
            <w:tcW w:w="0" w:type="auto"/>
            <w:tcBorders>
              <w:top w:val="nil"/>
              <w:left w:val="nil"/>
              <w:bottom w:val="single" w:sz="4" w:space="0" w:color="BFBFBF"/>
              <w:right w:val="single" w:sz="4" w:space="0" w:color="auto"/>
            </w:tcBorders>
            <w:shd w:val="clear" w:color="auto" w:fill="auto"/>
            <w:noWrap/>
            <w:vAlign w:val="center"/>
            <w:hideMark/>
          </w:tcPr>
          <w:p w14:paraId="68759A9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0" w:type="auto"/>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02B8385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82</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705574B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5</w:t>
            </w:r>
          </w:p>
        </w:tc>
        <w:tc>
          <w:tcPr>
            <w:tcW w:w="0" w:type="auto"/>
            <w:tcBorders>
              <w:top w:val="nil"/>
              <w:left w:val="nil"/>
              <w:bottom w:val="nil"/>
              <w:right w:val="nil"/>
            </w:tcBorders>
            <w:shd w:val="clear" w:color="auto" w:fill="auto"/>
            <w:noWrap/>
            <w:vAlign w:val="center"/>
            <w:hideMark/>
          </w:tcPr>
          <w:p w14:paraId="196C2D1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8</w:t>
            </w:r>
          </w:p>
        </w:tc>
        <w:tc>
          <w:tcPr>
            <w:tcW w:w="0" w:type="auto"/>
            <w:tcBorders>
              <w:top w:val="single" w:sz="4" w:space="0" w:color="BFBFBF"/>
              <w:left w:val="single" w:sz="4" w:space="0" w:color="BFBFBF"/>
              <w:bottom w:val="single" w:sz="4" w:space="0" w:color="BFBFBF"/>
              <w:right w:val="single" w:sz="4" w:space="0" w:color="BFBFBF"/>
            </w:tcBorders>
          </w:tcPr>
          <w:p w14:paraId="1742B6D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6609846B" w14:textId="60E0484E"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82</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1629F34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86</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6266048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20</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7EC8181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89</w:t>
            </w:r>
          </w:p>
        </w:tc>
        <w:tc>
          <w:tcPr>
            <w:tcW w:w="0" w:type="auto"/>
            <w:tcBorders>
              <w:top w:val="single" w:sz="4" w:space="0" w:color="BFBFBF"/>
              <w:left w:val="nil"/>
              <w:bottom w:val="single" w:sz="4" w:space="0" w:color="BFBFBF"/>
              <w:right w:val="single" w:sz="4" w:space="0" w:color="auto"/>
            </w:tcBorders>
            <w:shd w:val="clear" w:color="000000" w:fill="FFFFFF"/>
            <w:noWrap/>
            <w:vAlign w:val="center"/>
            <w:hideMark/>
          </w:tcPr>
          <w:p w14:paraId="5D51FA6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1.37</w:t>
            </w:r>
          </w:p>
        </w:tc>
      </w:tr>
      <w:tr w:rsidR="00BB0BE5" w:rsidRPr="005B3439" w14:paraId="3C977C45" w14:textId="77777777" w:rsidTr="00EA3E5A">
        <w:trPr>
          <w:trHeight w:val="264"/>
        </w:trPr>
        <w:tc>
          <w:tcPr>
            <w:tcW w:w="0" w:type="auto"/>
            <w:vMerge/>
            <w:tcBorders>
              <w:top w:val="nil"/>
              <w:left w:val="nil"/>
              <w:bottom w:val="nil"/>
              <w:right w:val="nil"/>
            </w:tcBorders>
            <w:vAlign w:val="center"/>
            <w:hideMark/>
          </w:tcPr>
          <w:p w14:paraId="01ADD6BA"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051344C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4F41A03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23AD4C3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0" w:type="auto"/>
            <w:gridSpan w:val="2"/>
            <w:tcBorders>
              <w:top w:val="nil"/>
              <w:left w:val="single" w:sz="4" w:space="0" w:color="BFBFBF"/>
              <w:bottom w:val="single" w:sz="4" w:space="0" w:color="BFBFBF"/>
              <w:right w:val="single" w:sz="4" w:space="0" w:color="BFBFBF"/>
            </w:tcBorders>
            <w:shd w:val="clear" w:color="000000" w:fill="FFFFFF"/>
            <w:noWrap/>
            <w:vAlign w:val="center"/>
            <w:hideMark/>
          </w:tcPr>
          <w:p w14:paraId="4A51EBD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13</w:t>
            </w:r>
          </w:p>
        </w:tc>
        <w:tc>
          <w:tcPr>
            <w:tcW w:w="0" w:type="auto"/>
            <w:tcBorders>
              <w:top w:val="nil"/>
              <w:left w:val="nil"/>
              <w:bottom w:val="single" w:sz="4" w:space="0" w:color="BFBFBF"/>
              <w:right w:val="single" w:sz="4" w:space="0" w:color="BFBFBF"/>
            </w:tcBorders>
            <w:shd w:val="clear" w:color="000000" w:fill="FFFFFF"/>
            <w:noWrap/>
            <w:vAlign w:val="center"/>
            <w:hideMark/>
          </w:tcPr>
          <w:p w14:paraId="43D2703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3</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7B282CF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8</w:t>
            </w:r>
          </w:p>
        </w:tc>
        <w:tc>
          <w:tcPr>
            <w:tcW w:w="0" w:type="auto"/>
            <w:tcBorders>
              <w:top w:val="nil"/>
              <w:left w:val="nil"/>
              <w:bottom w:val="single" w:sz="4" w:space="0" w:color="BFBFBF"/>
              <w:right w:val="nil"/>
            </w:tcBorders>
            <w:shd w:val="clear" w:color="000000" w:fill="FFFFFF"/>
          </w:tcPr>
          <w:p w14:paraId="5FD0C8B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FFFFFF"/>
            <w:noWrap/>
            <w:vAlign w:val="center"/>
            <w:hideMark/>
          </w:tcPr>
          <w:p w14:paraId="4F52265F" w14:textId="756C8900"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9</w:t>
            </w:r>
          </w:p>
        </w:tc>
        <w:tc>
          <w:tcPr>
            <w:tcW w:w="0" w:type="auto"/>
            <w:tcBorders>
              <w:top w:val="nil"/>
              <w:left w:val="nil"/>
              <w:bottom w:val="single" w:sz="4" w:space="0" w:color="BFBFBF"/>
              <w:right w:val="single" w:sz="4" w:space="0" w:color="BFBFBF"/>
            </w:tcBorders>
            <w:shd w:val="clear" w:color="000000" w:fill="FFFFFF"/>
            <w:noWrap/>
            <w:vAlign w:val="center"/>
            <w:hideMark/>
          </w:tcPr>
          <w:p w14:paraId="1D96E32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70</w:t>
            </w:r>
          </w:p>
        </w:tc>
        <w:tc>
          <w:tcPr>
            <w:tcW w:w="0" w:type="auto"/>
            <w:tcBorders>
              <w:top w:val="nil"/>
              <w:left w:val="nil"/>
              <w:bottom w:val="single" w:sz="4" w:space="0" w:color="BFBFBF"/>
              <w:right w:val="single" w:sz="4" w:space="0" w:color="BFBFBF"/>
            </w:tcBorders>
            <w:shd w:val="clear" w:color="000000" w:fill="FFFFFF"/>
            <w:noWrap/>
            <w:vAlign w:val="center"/>
            <w:hideMark/>
          </w:tcPr>
          <w:p w14:paraId="4095247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84</w:t>
            </w:r>
          </w:p>
        </w:tc>
        <w:tc>
          <w:tcPr>
            <w:tcW w:w="0" w:type="auto"/>
            <w:tcBorders>
              <w:top w:val="nil"/>
              <w:left w:val="nil"/>
              <w:bottom w:val="single" w:sz="4" w:space="0" w:color="BFBFBF"/>
              <w:right w:val="single" w:sz="4" w:space="0" w:color="BFBFBF"/>
            </w:tcBorders>
            <w:shd w:val="clear" w:color="000000" w:fill="FFFFFF"/>
            <w:noWrap/>
            <w:vAlign w:val="center"/>
            <w:hideMark/>
          </w:tcPr>
          <w:p w14:paraId="34A3AB4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16</w:t>
            </w:r>
          </w:p>
        </w:tc>
        <w:tc>
          <w:tcPr>
            <w:tcW w:w="0" w:type="auto"/>
            <w:tcBorders>
              <w:top w:val="nil"/>
              <w:left w:val="nil"/>
              <w:bottom w:val="single" w:sz="4" w:space="0" w:color="BFBFBF"/>
              <w:right w:val="single" w:sz="4" w:space="0" w:color="auto"/>
            </w:tcBorders>
            <w:shd w:val="clear" w:color="000000" w:fill="FFFFFF"/>
            <w:noWrap/>
            <w:vAlign w:val="center"/>
            <w:hideMark/>
          </w:tcPr>
          <w:p w14:paraId="05EEFE1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24</w:t>
            </w:r>
          </w:p>
        </w:tc>
      </w:tr>
      <w:tr w:rsidR="00BB0BE5" w:rsidRPr="005B3439" w14:paraId="6675797A" w14:textId="77777777" w:rsidTr="00EA3E5A">
        <w:trPr>
          <w:trHeight w:val="264"/>
        </w:trPr>
        <w:tc>
          <w:tcPr>
            <w:tcW w:w="0" w:type="auto"/>
            <w:vMerge/>
            <w:tcBorders>
              <w:top w:val="nil"/>
              <w:left w:val="nil"/>
              <w:bottom w:val="nil"/>
              <w:right w:val="nil"/>
            </w:tcBorders>
            <w:vAlign w:val="center"/>
            <w:hideMark/>
          </w:tcPr>
          <w:p w14:paraId="1A8745D3"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528E729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3DCDE00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1E17F44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0" w:type="auto"/>
            <w:gridSpan w:val="2"/>
            <w:tcBorders>
              <w:top w:val="nil"/>
              <w:left w:val="single" w:sz="4" w:space="0" w:color="BFBFBF"/>
              <w:bottom w:val="single" w:sz="4" w:space="0" w:color="BFBFBF"/>
              <w:right w:val="single" w:sz="4" w:space="0" w:color="BFBFBF"/>
            </w:tcBorders>
            <w:shd w:val="clear" w:color="000000" w:fill="FFFFFF"/>
            <w:noWrap/>
            <w:vAlign w:val="center"/>
            <w:hideMark/>
          </w:tcPr>
          <w:p w14:paraId="18027D0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0</w:t>
            </w:r>
          </w:p>
        </w:tc>
        <w:tc>
          <w:tcPr>
            <w:tcW w:w="0" w:type="auto"/>
            <w:tcBorders>
              <w:top w:val="nil"/>
              <w:left w:val="nil"/>
              <w:bottom w:val="single" w:sz="4" w:space="0" w:color="BFBFBF"/>
              <w:right w:val="single" w:sz="4" w:space="0" w:color="BFBFBF"/>
            </w:tcBorders>
            <w:shd w:val="clear" w:color="000000" w:fill="FFFFFF"/>
            <w:noWrap/>
            <w:vAlign w:val="center"/>
            <w:hideMark/>
          </w:tcPr>
          <w:p w14:paraId="3282D1A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4</w:t>
            </w:r>
          </w:p>
        </w:tc>
        <w:tc>
          <w:tcPr>
            <w:tcW w:w="0" w:type="auto"/>
            <w:tcBorders>
              <w:top w:val="nil"/>
              <w:left w:val="nil"/>
              <w:bottom w:val="single" w:sz="4" w:space="0" w:color="BFBFBF"/>
              <w:right w:val="single" w:sz="4" w:space="0" w:color="BFBFBF"/>
            </w:tcBorders>
            <w:shd w:val="clear" w:color="000000" w:fill="FFFFFF"/>
            <w:noWrap/>
            <w:vAlign w:val="center"/>
            <w:hideMark/>
          </w:tcPr>
          <w:p w14:paraId="5FB1CD4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1</w:t>
            </w:r>
          </w:p>
        </w:tc>
        <w:tc>
          <w:tcPr>
            <w:tcW w:w="0" w:type="auto"/>
            <w:tcBorders>
              <w:top w:val="nil"/>
              <w:left w:val="nil"/>
              <w:bottom w:val="single" w:sz="4" w:space="0" w:color="BFBFBF"/>
              <w:right w:val="nil"/>
            </w:tcBorders>
            <w:shd w:val="clear" w:color="000000" w:fill="FFFFFF"/>
          </w:tcPr>
          <w:p w14:paraId="1715F74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FFFFFF"/>
            <w:noWrap/>
            <w:vAlign w:val="center"/>
            <w:hideMark/>
          </w:tcPr>
          <w:p w14:paraId="431D2649" w14:textId="67B147A2"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0</w:t>
            </w:r>
          </w:p>
        </w:tc>
        <w:tc>
          <w:tcPr>
            <w:tcW w:w="0" w:type="auto"/>
            <w:tcBorders>
              <w:top w:val="nil"/>
              <w:left w:val="nil"/>
              <w:bottom w:val="single" w:sz="4" w:space="0" w:color="BFBFBF"/>
              <w:right w:val="single" w:sz="4" w:space="0" w:color="BFBFBF"/>
            </w:tcBorders>
            <w:shd w:val="clear" w:color="000000" w:fill="FFFFFF"/>
            <w:noWrap/>
            <w:vAlign w:val="center"/>
            <w:hideMark/>
          </w:tcPr>
          <w:p w14:paraId="5052A44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0" w:type="auto"/>
            <w:tcBorders>
              <w:top w:val="nil"/>
              <w:left w:val="nil"/>
              <w:bottom w:val="single" w:sz="4" w:space="0" w:color="BFBFBF"/>
              <w:right w:val="single" w:sz="4" w:space="0" w:color="BFBFBF"/>
            </w:tcBorders>
            <w:shd w:val="clear" w:color="000000" w:fill="FFFFFF"/>
            <w:noWrap/>
            <w:vAlign w:val="center"/>
            <w:hideMark/>
          </w:tcPr>
          <w:p w14:paraId="0D74DE8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c>
          <w:tcPr>
            <w:tcW w:w="0" w:type="auto"/>
            <w:tcBorders>
              <w:top w:val="nil"/>
              <w:left w:val="nil"/>
              <w:bottom w:val="single" w:sz="4" w:space="0" w:color="BFBFBF"/>
              <w:right w:val="single" w:sz="4" w:space="0" w:color="BFBFBF"/>
            </w:tcBorders>
            <w:shd w:val="clear" w:color="000000" w:fill="FFFFFF"/>
            <w:noWrap/>
            <w:vAlign w:val="center"/>
            <w:hideMark/>
          </w:tcPr>
          <w:p w14:paraId="5789DDB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0</w:t>
            </w:r>
          </w:p>
        </w:tc>
        <w:tc>
          <w:tcPr>
            <w:tcW w:w="0" w:type="auto"/>
            <w:tcBorders>
              <w:top w:val="nil"/>
              <w:left w:val="nil"/>
              <w:bottom w:val="single" w:sz="4" w:space="0" w:color="BFBFBF"/>
              <w:right w:val="single" w:sz="4" w:space="0" w:color="auto"/>
            </w:tcBorders>
            <w:shd w:val="clear" w:color="000000" w:fill="FFFFFF"/>
            <w:noWrap/>
            <w:vAlign w:val="center"/>
            <w:hideMark/>
          </w:tcPr>
          <w:p w14:paraId="5F0BE5A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0</w:t>
            </w:r>
          </w:p>
        </w:tc>
      </w:tr>
      <w:tr w:rsidR="00BB0BE5" w:rsidRPr="005B3439" w14:paraId="3CA51C39" w14:textId="77777777" w:rsidTr="00EA3E5A">
        <w:trPr>
          <w:trHeight w:val="264"/>
        </w:trPr>
        <w:tc>
          <w:tcPr>
            <w:tcW w:w="0" w:type="auto"/>
            <w:vMerge/>
            <w:tcBorders>
              <w:top w:val="nil"/>
              <w:left w:val="nil"/>
              <w:bottom w:val="nil"/>
              <w:right w:val="nil"/>
            </w:tcBorders>
            <w:vAlign w:val="center"/>
            <w:hideMark/>
          </w:tcPr>
          <w:p w14:paraId="43C2204D"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095E01CB"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767777B9"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6038F02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0" w:type="auto"/>
            <w:gridSpan w:val="2"/>
            <w:tcBorders>
              <w:top w:val="nil"/>
              <w:left w:val="single" w:sz="4" w:space="0" w:color="BFBFBF"/>
              <w:bottom w:val="single" w:sz="4" w:space="0" w:color="BFBFBF"/>
              <w:right w:val="single" w:sz="4" w:space="0" w:color="BFBFBF"/>
            </w:tcBorders>
            <w:shd w:val="clear" w:color="000000" w:fill="FFFFFF"/>
            <w:noWrap/>
            <w:vAlign w:val="center"/>
            <w:hideMark/>
          </w:tcPr>
          <w:p w14:paraId="0361595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1.00</w:t>
            </w:r>
          </w:p>
        </w:tc>
        <w:tc>
          <w:tcPr>
            <w:tcW w:w="0" w:type="auto"/>
            <w:tcBorders>
              <w:top w:val="nil"/>
              <w:left w:val="nil"/>
              <w:bottom w:val="single" w:sz="4" w:space="0" w:color="BFBFBF"/>
              <w:right w:val="single" w:sz="4" w:space="0" w:color="BFBFBF"/>
            </w:tcBorders>
            <w:shd w:val="clear" w:color="000000" w:fill="FFFFFF"/>
            <w:noWrap/>
            <w:vAlign w:val="center"/>
            <w:hideMark/>
          </w:tcPr>
          <w:p w14:paraId="48AD244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88</w:t>
            </w:r>
          </w:p>
        </w:tc>
        <w:tc>
          <w:tcPr>
            <w:tcW w:w="0" w:type="auto"/>
            <w:tcBorders>
              <w:top w:val="nil"/>
              <w:left w:val="nil"/>
              <w:bottom w:val="single" w:sz="4" w:space="0" w:color="BFBFBF"/>
              <w:right w:val="single" w:sz="4" w:space="0" w:color="BFBFBF"/>
            </w:tcBorders>
            <w:shd w:val="clear" w:color="000000" w:fill="FFFFFF"/>
            <w:noWrap/>
            <w:vAlign w:val="center"/>
            <w:hideMark/>
          </w:tcPr>
          <w:p w14:paraId="355601E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8</w:t>
            </w:r>
          </w:p>
        </w:tc>
        <w:tc>
          <w:tcPr>
            <w:tcW w:w="0" w:type="auto"/>
            <w:tcBorders>
              <w:top w:val="nil"/>
              <w:left w:val="nil"/>
              <w:bottom w:val="single" w:sz="4" w:space="0" w:color="BFBFBF"/>
              <w:right w:val="nil"/>
            </w:tcBorders>
            <w:shd w:val="clear" w:color="000000" w:fill="FFFFFF"/>
          </w:tcPr>
          <w:p w14:paraId="37BD64E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FFFFFF"/>
            <w:noWrap/>
            <w:vAlign w:val="center"/>
            <w:hideMark/>
          </w:tcPr>
          <w:p w14:paraId="3F92C3CB" w14:textId="40BD42ED"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00</w:t>
            </w:r>
          </w:p>
        </w:tc>
        <w:tc>
          <w:tcPr>
            <w:tcW w:w="0" w:type="auto"/>
            <w:tcBorders>
              <w:top w:val="nil"/>
              <w:left w:val="nil"/>
              <w:bottom w:val="single" w:sz="4" w:space="0" w:color="BFBFBF"/>
              <w:right w:val="single" w:sz="4" w:space="0" w:color="BFBFBF"/>
            </w:tcBorders>
            <w:shd w:val="clear" w:color="000000" w:fill="FFFFFF"/>
            <w:noWrap/>
            <w:vAlign w:val="center"/>
            <w:hideMark/>
          </w:tcPr>
          <w:p w14:paraId="7C6E1F4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4.00</w:t>
            </w:r>
          </w:p>
        </w:tc>
        <w:tc>
          <w:tcPr>
            <w:tcW w:w="0" w:type="auto"/>
            <w:tcBorders>
              <w:top w:val="nil"/>
              <w:left w:val="nil"/>
              <w:bottom w:val="single" w:sz="4" w:space="0" w:color="BFBFBF"/>
              <w:right w:val="single" w:sz="4" w:space="0" w:color="BFBFBF"/>
            </w:tcBorders>
            <w:shd w:val="clear" w:color="000000" w:fill="FFFFFF"/>
            <w:noWrap/>
            <w:vAlign w:val="center"/>
            <w:hideMark/>
          </w:tcPr>
          <w:p w14:paraId="27B2F38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00</w:t>
            </w:r>
          </w:p>
        </w:tc>
        <w:tc>
          <w:tcPr>
            <w:tcW w:w="0" w:type="auto"/>
            <w:tcBorders>
              <w:top w:val="nil"/>
              <w:left w:val="nil"/>
              <w:bottom w:val="single" w:sz="4" w:space="0" w:color="BFBFBF"/>
              <w:right w:val="single" w:sz="4" w:space="0" w:color="BFBFBF"/>
            </w:tcBorders>
            <w:shd w:val="clear" w:color="000000" w:fill="FFFFFF"/>
            <w:noWrap/>
            <w:vAlign w:val="center"/>
            <w:hideMark/>
          </w:tcPr>
          <w:p w14:paraId="1734A0D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7.00</w:t>
            </w:r>
          </w:p>
        </w:tc>
        <w:tc>
          <w:tcPr>
            <w:tcW w:w="0" w:type="auto"/>
            <w:tcBorders>
              <w:top w:val="nil"/>
              <w:left w:val="nil"/>
              <w:bottom w:val="single" w:sz="4" w:space="0" w:color="BFBFBF"/>
              <w:right w:val="single" w:sz="4" w:space="0" w:color="auto"/>
            </w:tcBorders>
            <w:shd w:val="clear" w:color="000000" w:fill="FFFFFF"/>
            <w:noWrap/>
            <w:vAlign w:val="center"/>
            <w:hideMark/>
          </w:tcPr>
          <w:p w14:paraId="590C019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5.00</w:t>
            </w:r>
          </w:p>
        </w:tc>
      </w:tr>
      <w:tr w:rsidR="00BB0BE5" w:rsidRPr="005B3439" w14:paraId="6EBBC04D" w14:textId="77777777" w:rsidTr="00EA3E5A">
        <w:trPr>
          <w:trHeight w:val="264"/>
        </w:trPr>
        <w:tc>
          <w:tcPr>
            <w:tcW w:w="0" w:type="auto"/>
            <w:vMerge/>
            <w:tcBorders>
              <w:top w:val="nil"/>
              <w:left w:val="nil"/>
              <w:bottom w:val="nil"/>
              <w:right w:val="nil"/>
            </w:tcBorders>
            <w:vAlign w:val="center"/>
            <w:hideMark/>
          </w:tcPr>
          <w:p w14:paraId="25389CE9"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07E8673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79CBA6C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auto"/>
              <w:right w:val="single" w:sz="4" w:space="0" w:color="auto"/>
            </w:tcBorders>
            <w:shd w:val="clear" w:color="auto" w:fill="auto"/>
            <w:noWrap/>
            <w:vAlign w:val="center"/>
            <w:hideMark/>
          </w:tcPr>
          <w:p w14:paraId="14C91FC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0" w:type="auto"/>
            <w:gridSpan w:val="2"/>
            <w:tcBorders>
              <w:top w:val="nil"/>
              <w:left w:val="single" w:sz="4" w:space="0" w:color="BFBFBF"/>
              <w:bottom w:val="single" w:sz="4" w:space="0" w:color="auto"/>
              <w:right w:val="single" w:sz="4" w:space="0" w:color="BFBFBF"/>
            </w:tcBorders>
            <w:shd w:val="clear" w:color="000000" w:fill="FFFFFF"/>
            <w:noWrap/>
            <w:vAlign w:val="center"/>
            <w:hideMark/>
          </w:tcPr>
          <w:p w14:paraId="02D574F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8</w:t>
            </w:r>
          </w:p>
        </w:tc>
        <w:tc>
          <w:tcPr>
            <w:tcW w:w="0" w:type="auto"/>
            <w:tcBorders>
              <w:top w:val="nil"/>
              <w:left w:val="nil"/>
              <w:bottom w:val="single" w:sz="4" w:space="0" w:color="auto"/>
              <w:right w:val="single" w:sz="4" w:space="0" w:color="BFBFBF"/>
            </w:tcBorders>
            <w:shd w:val="clear" w:color="000000" w:fill="FFFFFF"/>
            <w:noWrap/>
            <w:vAlign w:val="center"/>
            <w:hideMark/>
          </w:tcPr>
          <w:p w14:paraId="51F4960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3</w:t>
            </w:r>
          </w:p>
        </w:tc>
        <w:tc>
          <w:tcPr>
            <w:tcW w:w="0" w:type="auto"/>
            <w:tcBorders>
              <w:top w:val="nil"/>
              <w:left w:val="nil"/>
              <w:bottom w:val="single" w:sz="4" w:space="0" w:color="auto"/>
              <w:right w:val="single" w:sz="4" w:space="0" w:color="BFBFBF"/>
            </w:tcBorders>
            <w:shd w:val="clear" w:color="000000" w:fill="FFFFFF"/>
            <w:noWrap/>
            <w:vAlign w:val="center"/>
            <w:hideMark/>
          </w:tcPr>
          <w:p w14:paraId="2F2D294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9</w:t>
            </w:r>
          </w:p>
        </w:tc>
        <w:tc>
          <w:tcPr>
            <w:tcW w:w="0" w:type="auto"/>
            <w:tcBorders>
              <w:top w:val="nil"/>
              <w:left w:val="nil"/>
              <w:bottom w:val="single" w:sz="4" w:space="0" w:color="auto"/>
              <w:right w:val="nil"/>
            </w:tcBorders>
            <w:shd w:val="clear" w:color="000000" w:fill="FFFFFF"/>
          </w:tcPr>
          <w:p w14:paraId="3510576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auto"/>
              <w:right w:val="single" w:sz="4" w:space="0" w:color="BFBFBF"/>
            </w:tcBorders>
            <w:shd w:val="clear" w:color="000000" w:fill="FFFFFF"/>
            <w:noWrap/>
            <w:vAlign w:val="center"/>
            <w:hideMark/>
          </w:tcPr>
          <w:p w14:paraId="72961868" w14:textId="77D4AD7C"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6</w:t>
            </w:r>
          </w:p>
        </w:tc>
        <w:tc>
          <w:tcPr>
            <w:tcW w:w="0" w:type="auto"/>
            <w:tcBorders>
              <w:top w:val="nil"/>
              <w:left w:val="nil"/>
              <w:bottom w:val="single" w:sz="4" w:space="0" w:color="auto"/>
              <w:right w:val="single" w:sz="4" w:space="0" w:color="BFBFBF"/>
            </w:tcBorders>
            <w:shd w:val="clear" w:color="000000" w:fill="FFFFFF"/>
            <w:noWrap/>
            <w:vAlign w:val="center"/>
            <w:hideMark/>
          </w:tcPr>
          <w:p w14:paraId="033338C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8</w:t>
            </w:r>
          </w:p>
        </w:tc>
        <w:tc>
          <w:tcPr>
            <w:tcW w:w="0" w:type="auto"/>
            <w:tcBorders>
              <w:top w:val="nil"/>
              <w:left w:val="nil"/>
              <w:bottom w:val="single" w:sz="4" w:space="0" w:color="auto"/>
              <w:right w:val="single" w:sz="4" w:space="0" w:color="BFBFBF"/>
            </w:tcBorders>
            <w:shd w:val="clear" w:color="000000" w:fill="FFFFFF"/>
            <w:noWrap/>
            <w:vAlign w:val="center"/>
            <w:hideMark/>
          </w:tcPr>
          <w:p w14:paraId="5F1612D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8</w:t>
            </w:r>
          </w:p>
        </w:tc>
        <w:tc>
          <w:tcPr>
            <w:tcW w:w="0" w:type="auto"/>
            <w:tcBorders>
              <w:top w:val="nil"/>
              <w:left w:val="nil"/>
              <w:bottom w:val="single" w:sz="4" w:space="0" w:color="auto"/>
              <w:right w:val="single" w:sz="4" w:space="0" w:color="BFBFBF"/>
            </w:tcBorders>
            <w:shd w:val="clear" w:color="000000" w:fill="FFFFFF"/>
            <w:noWrap/>
            <w:vAlign w:val="center"/>
            <w:hideMark/>
          </w:tcPr>
          <w:p w14:paraId="6CDCC4A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7</w:t>
            </w:r>
          </w:p>
        </w:tc>
        <w:tc>
          <w:tcPr>
            <w:tcW w:w="0" w:type="auto"/>
            <w:tcBorders>
              <w:top w:val="nil"/>
              <w:left w:val="nil"/>
              <w:bottom w:val="single" w:sz="4" w:space="0" w:color="auto"/>
              <w:right w:val="single" w:sz="4" w:space="0" w:color="auto"/>
            </w:tcBorders>
            <w:shd w:val="clear" w:color="000000" w:fill="FFFFFF"/>
            <w:noWrap/>
            <w:vAlign w:val="center"/>
            <w:hideMark/>
          </w:tcPr>
          <w:p w14:paraId="6C720F2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8</w:t>
            </w:r>
          </w:p>
        </w:tc>
      </w:tr>
      <w:tr w:rsidR="00BB0BE5" w:rsidRPr="005B3439" w14:paraId="6C4F32BB" w14:textId="77777777" w:rsidTr="00EA3E5A">
        <w:trPr>
          <w:trHeight w:val="255"/>
        </w:trPr>
        <w:tc>
          <w:tcPr>
            <w:tcW w:w="0" w:type="auto"/>
            <w:vMerge/>
            <w:tcBorders>
              <w:top w:val="nil"/>
              <w:left w:val="nil"/>
              <w:bottom w:val="nil"/>
              <w:right w:val="nil"/>
            </w:tcBorders>
            <w:vAlign w:val="center"/>
            <w:hideMark/>
          </w:tcPr>
          <w:p w14:paraId="33CD3D4A"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63B50856" w14:textId="274351DF" w:rsidR="00BB0BE5" w:rsidRPr="005B3439" w:rsidRDefault="00BB0BE5" w:rsidP="00BB0BE5">
            <w:pPr>
              <w:spacing w:before="0" w:after="0"/>
              <w:jc w:val="center"/>
              <w:rPr>
                <w:rFonts w:asciiTheme="minorHAnsi" w:hAnsiTheme="minorHAnsi" w:cstheme="minorHAnsi"/>
                <w:color w:val="000000"/>
                <w:sz w:val="18"/>
                <w:szCs w:val="18"/>
                <w:lang w:val="en-AU" w:eastAsia="en-AU"/>
              </w:rPr>
            </w:pPr>
            <w:r>
              <w:rPr>
                <w:rFonts w:asciiTheme="minorHAnsi" w:hAnsiTheme="minorHAnsi" w:cstheme="minorHAnsi"/>
                <w:color w:val="000000"/>
                <w:sz w:val="18"/>
                <w:szCs w:val="18"/>
                <w:lang w:val="en-AU" w:eastAsia="en-AU"/>
              </w:rPr>
              <w:t>v</w:t>
            </w:r>
          </w:p>
        </w:tc>
        <w:tc>
          <w:tcPr>
            <w:tcW w:w="0" w:type="auto"/>
            <w:vMerge w:val="restart"/>
            <w:tcBorders>
              <w:top w:val="nil"/>
              <w:left w:val="single" w:sz="4" w:space="0" w:color="auto"/>
              <w:bottom w:val="single" w:sz="4" w:space="0" w:color="auto"/>
              <w:right w:val="single" w:sz="4" w:space="0" w:color="auto"/>
            </w:tcBorders>
            <w:shd w:val="clear" w:color="000000" w:fill="D9D9D9"/>
            <w:noWrap/>
            <w:vAlign w:val="center"/>
            <w:hideMark/>
          </w:tcPr>
          <w:p w14:paraId="330DBDE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 (or CC5)</w:t>
            </w:r>
          </w:p>
        </w:tc>
        <w:tc>
          <w:tcPr>
            <w:tcW w:w="0" w:type="auto"/>
            <w:tcBorders>
              <w:top w:val="nil"/>
              <w:left w:val="nil"/>
              <w:bottom w:val="single" w:sz="4" w:space="0" w:color="BFBFBF"/>
              <w:right w:val="single" w:sz="4" w:space="0" w:color="auto"/>
            </w:tcBorders>
            <w:shd w:val="clear" w:color="000000" w:fill="D9D9D9"/>
            <w:noWrap/>
            <w:vAlign w:val="center"/>
            <w:hideMark/>
          </w:tcPr>
          <w:p w14:paraId="313A5D7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0" w:type="auto"/>
            <w:gridSpan w:val="2"/>
            <w:tcBorders>
              <w:top w:val="nil"/>
              <w:left w:val="single" w:sz="4" w:space="0" w:color="BFBFBF"/>
              <w:bottom w:val="single" w:sz="4" w:space="0" w:color="BFBFBF"/>
              <w:right w:val="single" w:sz="4" w:space="0" w:color="BFBFBF"/>
            </w:tcBorders>
            <w:shd w:val="clear" w:color="000000" w:fill="D9D9D9"/>
            <w:noWrap/>
            <w:vAlign w:val="center"/>
            <w:hideMark/>
          </w:tcPr>
          <w:p w14:paraId="2721952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2</w:t>
            </w:r>
          </w:p>
        </w:tc>
        <w:tc>
          <w:tcPr>
            <w:tcW w:w="0" w:type="auto"/>
            <w:tcBorders>
              <w:top w:val="nil"/>
              <w:left w:val="nil"/>
              <w:bottom w:val="single" w:sz="4" w:space="0" w:color="BFBFBF"/>
              <w:right w:val="single" w:sz="4" w:space="0" w:color="BFBFBF"/>
            </w:tcBorders>
            <w:shd w:val="clear" w:color="000000" w:fill="D9D9D9"/>
            <w:noWrap/>
            <w:vAlign w:val="center"/>
            <w:hideMark/>
          </w:tcPr>
          <w:p w14:paraId="4E64902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89</w:t>
            </w:r>
          </w:p>
        </w:tc>
        <w:tc>
          <w:tcPr>
            <w:tcW w:w="0" w:type="auto"/>
            <w:tcBorders>
              <w:top w:val="nil"/>
              <w:left w:val="nil"/>
              <w:bottom w:val="single" w:sz="4" w:space="0" w:color="BFBFBF"/>
              <w:right w:val="single" w:sz="4" w:space="0" w:color="BFBFBF"/>
            </w:tcBorders>
            <w:shd w:val="clear" w:color="000000" w:fill="D9D9D9"/>
            <w:noWrap/>
            <w:vAlign w:val="center"/>
            <w:hideMark/>
          </w:tcPr>
          <w:p w14:paraId="02F9FEF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9</w:t>
            </w:r>
          </w:p>
        </w:tc>
        <w:tc>
          <w:tcPr>
            <w:tcW w:w="0" w:type="auto"/>
            <w:tcBorders>
              <w:top w:val="nil"/>
              <w:left w:val="nil"/>
              <w:bottom w:val="single" w:sz="4" w:space="0" w:color="BFBFBF"/>
              <w:right w:val="nil"/>
            </w:tcBorders>
            <w:shd w:val="clear" w:color="000000" w:fill="D9D9D9"/>
          </w:tcPr>
          <w:p w14:paraId="4101F43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D9D9D9"/>
            <w:noWrap/>
            <w:vAlign w:val="center"/>
            <w:hideMark/>
          </w:tcPr>
          <w:p w14:paraId="4BB7B77A" w14:textId="4EF5A684"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40</w:t>
            </w:r>
          </w:p>
        </w:tc>
        <w:tc>
          <w:tcPr>
            <w:tcW w:w="0" w:type="auto"/>
            <w:tcBorders>
              <w:top w:val="nil"/>
              <w:left w:val="nil"/>
              <w:bottom w:val="single" w:sz="4" w:space="0" w:color="BFBFBF"/>
              <w:right w:val="single" w:sz="4" w:space="0" w:color="BFBFBF"/>
            </w:tcBorders>
            <w:shd w:val="clear" w:color="000000" w:fill="D9D9D9"/>
            <w:noWrap/>
            <w:vAlign w:val="center"/>
            <w:hideMark/>
          </w:tcPr>
          <w:p w14:paraId="6206AA6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9</w:t>
            </w:r>
          </w:p>
        </w:tc>
        <w:tc>
          <w:tcPr>
            <w:tcW w:w="0" w:type="auto"/>
            <w:tcBorders>
              <w:top w:val="nil"/>
              <w:left w:val="nil"/>
              <w:bottom w:val="single" w:sz="4" w:space="0" w:color="BFBFBF"/>
              <w:right w:val="single" w:sz="4" w:space="0" w:color="BFBFBF"/>
            </w:tcBorders>
            <w:shd w:val="clear" w:color="000000" w:fill="D9D9D9"/>
            <w:noWrap/>
            <w:vAlign w:val="center"/>
            <w:hideMark/>
          </w:tcPr>
          <w:p w14:paraId="34C4DFA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3</w:t>
            </w:r>
          </w:p>
        </w:tc>
        <w:tc>
          <w:tcPr>
            <w:tcW w:w="0" w:type="auto"/>
            <w:tcBorders>
              <w:top w:val="nil"/>
              <w:left w:val="nil"/>
              <w:bottom w:val="single" w:sz="4" w:space="0" w:color="BFBFBF"/>
              <w:right w:val="single" w:sz="4" w:space="0" w:color="BFBFBF"/>
            </w:tcBorders>
            <w:shd w:val="clear" w:color="000000" w:fill="D9D9D9"/>
            <w:noWrap/>
            <w:vAlign w:val="center"/>
            <w:hideMark/>
          </w:tcPr>
          <w:p w14:paraId="7FC5E60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5</w:t>
            </w:r>
          </w:p>
        </w:tc>
        <w:tc>
          <w:tcPr>
            <w:tcW w:w="0" w:type="auto"/>
            <w:tcBorders>
              <w:top w:val="nil"/>
              <w:left w:val="nil"/>
              <w:bottom w:val="single" w:sz="4" w:space="0" w:color="BFBFBF"/>
              <w:right w:val="single" w:sz="4" w:space="0" w:color="auto"/>
            </w:tcBorders>
            <w:shd w:val="clear" w:color="000000" w:fill="D9D9D9"/>
            <w:noWrap/>
            <w:vAlign w:val="center"/>
            <w:hideMark/>
          </w:tcPr>
          <w:p w14:paraId="6615C5B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3</w:t>
            </w:r>
          </w:p>
        </w:tc>
      </w:tr>
      <w:tr w:rsidR="00BB0BE5" w:rsidRPr="005B3439" w14:paraId="41514D85" w14:textId="77777777" w:rsidTr="00EA3E5A">
        <w:trPr>
          <w:trHeight w:val="264"/>
        </w:trPr>
        <w:tc>
          <w:tcPr>
            <w:tcW w:w="0" w:type="auto"/>
            <w:vMerge/>
            <w:tcBorders>
              <w:top w:val="nil"/>
              <w:left w:val="nil"/>
              <w:bottom w:val="nil"/>
              <w:right w:val="nil"/>
            </w:tcBorders>
            <w:vAlign w:val="center"/>
            <w:hideMark/>
          </w:tcPr>
          <w:p w14:paraId="355A18AF"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5C71C90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1439775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7BA3489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0" w:type="auto"/>
            <w:gridSpan w:val="2"/>
            <w:tcBorders>
              <w:top w:val="nil"/>
              <w:left w:val="single" w:sz="4" w:space="0" w:color="BFBFBF"/>
              <w:bottom w:val="single" w:sz="4" w:space="0" w:color="BFBFBF"/>
              <w:right w:val="single" w:sz="4" w:space="0" w:color="BFBFBF"/>
            </w:tcBorders>
            <w:shd w:val="clear" w:color="000000" w:fill="D9D9D9"/>
            <w:noWrap/>
            <w:vAlign w:val="center"/>
            <w:hideMark/>
          </w:tcPr>
          <w:p w14:paraId="4224FE2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99</w:t>
            </w:r>
          </w:p>
        </w:tc>
        <w:tc>
          <w:tcPr>
            <w:tcW w:w="0" w:type="auto"/>
            <w:tcBorders>
              <w:top w:val="nil"/>
              <w:left w:val="nil"/>
              <w:bottom w:val="single" w:sz="4" w:space="0" w:color="BFBFBF"/>
              <w:right w:val="single" w:sz="4" w:space="0" w:color="BFBFBF"/>
            </w:tcBorders>
            <w:shd w:val="clear" w:color="000000" w:fill="D9D9D9"/>
            <w:noWrap/>
            <w:vAlign w:val="center"/>
            <w:hideMark/>
          </w:tcPr>
          <w:p w14:paraId="20381A6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1</w:t>
            </w:r>
          </w:p>
        </w:tc>
        <w:tc>
          <w:tcPr>
            <w:tcW w:w="0" w:type="auto"/>
            <w:tcBorders>
              <w:top w:val="nil"/>
              <w:left w:val="nil"/>
              <w:bottom w:val="single" w:sz="4" w:space="0" w:color="BFBFBF"/>
              <w:right w:val="single" w:sz="4" w:space="0" w:color="BFBFBF"/>
            </w:tcBorders>
            <w:shd w:val="clear" w:color="000000" w:fill="D9D9D9"/>
            <w:noWrap/>
            <w:vAlign w:val="center"/>
            <w:hideMark/>
          </w:tcPr>
          <w:p w14:paraId="235AC12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1</w:t>
            </w:r>
          </w:p>
        </w:tc>
        <w:tc>
          <w:tcPr>
            <w:tcW w:w="0" w:type="auto"/>
            <w:tcBorders>
              <w:top w:val="nil"/>
              <w:left w:val="nil"/>
              <w:bottom w:val="single" w:sz="4" w:space="0" w:color="BFBFBF"/>
              <w:right w:val="nil"/>
            </w:tcBorders>
            <w:shd w:val="clear" w:color="000000" w:fill="D9D9D9"/>
          </w:tcPr>
          <w:p w14:paraId="181219D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D9D9D9"/>
            <w:noWrap/>
            <w:vAlign w:val="center"/>
            <w:hideMark/>
          </w:tcPr>
          <w:p w14:paraId="6BB000A7" w14:textId="0302A8CB"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4</w:t>
            </w:r>
          </w:p>
        </w:tc>
        <w:tc>
          <w:tcPr>
            <w:tcW w:w="0" w:type="auto"/>
            <w:tcBorders>
              <w:top w:val="nil"/>
              <w:left w:val="nil"/>
              <w:bottom w:val="single" w:sz="4" w:space="0" w:color="BFBFBF"/>
              <w:right w:val="single" w:sz="4" w:space="0" w:color="BFBFBF"/>
            </w:tcBorders>
            <w:shd w:val="clear" w:color="000000" w:fill="D9D9D9"/>
            <w:noWrap/>
            <w:vAlign w:val="center"/>
            <w:hideMark/>
          </w:tcPr>
          <w:p w14:paraId="5A15F59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9</w:t>
            </w:r>
          </w:p>
        </w:tc>
        <w:tc>
          <w:tcPr>
            <w:tcW w:w="0" w:type="auto"/>
            <w:tcBorders>
              <w:top w:val="nil"/>
              <w:left w:val="nil"/>
              <w:bottom w:val="single" w:sz="4" w:space="0" w:color="BFBFBF"/>
              <w:right w:val="single" w:sz="4" w:space="0" w:color="BFBFBF"/>
            </w:tcBorders>
            <w:shd w:val="clear" w:color="000000" w:fill="D9D9D9"/>
            <w:noWrap/>
            <w:vAlign w:val="center"/>
            <w:hideMark/>
          </w:tcPr>
          <w:p w14:paraId="177A689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7</w:t>
            </w:r>
          </w:p>
        </w:tc>
        <w:tc>
          <w:tcPr>
            <w:tcW w:w="0" w:type="auto"/>
            <w:tcBorders>
              <w:top w:val="nil"/>
              <w:left w:val="nil"/>
              <w:bottom w:val="single" w:sz="4" w:space="0" w:color="BFBFBF"/>
              <w:right w:val="single" w:sz="4" w:space="0" w:color="BFBFBF"/>
            </w:tcBorders>
            <w:shd w:val="clear" w:color="000000" w:fill="D9D9D9"/>
            <w:noWrap/>
            <w:vAlign w:val="center"/>
            <w:hideMark/>
          </w:tcPr>
          <w:p w14:paraId="4E0A083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4</w:t>
            </w:r>
          </w:p>
        </w:tc>
        <w:tc>
          <w:tcPr>
            <w:tcW w:w="0" w:type="auto"/>
            <w:tcBorders>
              <w:top w:val="nil"/>
              <w:left w:val="nil"/>
              <w:bottom w:val="single" w:sz="4" w:space="0" w:color="BFBFBF"/>
              <w:right w:val="single" w:sz="4" w:space="0" w:color="auto"/>
            </w:tcBorders>
            <w:shd w:val="clear" w:color="000000" w:fill="D9D9D9"/>
            <w:noWrap/>
            <w:vAlign w:val="center"/>
            <w:hideMark/>
          </w:tcPr>
          <w:p w14:paraId="71EA371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44</w:t>
            </w:r>
          </w:p>
        </w:tc>
      </w:tr>
      <w:tr w:rsidR="00BB0BE5" w:rsidRPr="005B3439" w14:paraId="7C15838F" w14:textId="77777777" w:rsidTr="00EA3E5A">
        <w:trPr>
          <w:trHeight w:val="264"/>
        </w:trPr>
        <w:tc>
          <w:tcPr>
            <w:tcW w:w="0" w:type="auto"/>
            <w:vMerge/>
            <w:tcBorders>
              <w:top w:val="nil"/>
              <w:left w:val="nil"/>
              <w:bottom w:val="nil"/>
              <w:right w:val="nil"/>
            </w:tcBorders>
            <w:vAlign w:val="center"/>
            <w:hideMark/>
          </w:tcPr>
          <w:p w14:paraId="6717B610"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13B08059"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7538857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1464E36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0" w:type="auto"/>
            <w:gridSpan w:val="2"/>
            <w:tcBorders>
              <w:top w:val="nil"/>
              <w:left w:val="single" w:sz="4" w:space="0" w:color="BFBFBF"/>
              <w:bottom w:val="single" w:sz="4" w:space="0" w:color="BFBFBF"/>
              <w:right w:val="single" w:sz="4" w:space="0" w:color="BFBFBF"/>
            </w:tcBorders>
            <w:shd w:val="clear" w:color="000000" w:fill="D9D9D9"/>
            <w:noWrap/>
            <w:vAlign w:val="center"/>
            <w:hideMark/>
          </w:tcPr>
          <w:p w14:paraId="7D7395B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4</w:t>
            </w:r>
          </w:p>
        </w:tc>
        <w:tc>
          <w:tcPr>
            <w:tcW w:w="0" w:type="auto"/>
            <w:tcBorders>
              <w:top w:val="nil"/>
              <w:left w:val="nil"/>
              <w:bottom w:val="single" w:sz="4" w:space="0" w:color="BFBFBF"/>
              <w:right w:val="single" w:sz="4" w:space="0" w:color="BFBFBF"/>
            </w:tcBorders>
            <w:shd w:val="clear" w:color="000000" w:fill="D9D9D9"/>
            <w:noWrap/>
            <w:vAlign w:val="center"/>
            <w:hideMark/>
          </w:tcPr>
          <w:p w14:paraId="564478E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1</w:t>
            </w:r>
          </w:p>
        </w:tc>
        <w:tc>
          <w:tcPr>
            <w:tcW w:w="0" w:type="auto"/>
            <w:tcBorders>
              <w:top w:val="nil"/>
              <w:left w:val="nil"/>
              <w:bottom w:val="single" w:sz="4" w:space="0" w:color="BFBFBF"/>
              <w:right w:val="single" w:sz="4" w:space="0" w:color="BFBFBF"/>
            </w:tcBorders>
            <w:shd w:val="clear" w:color="000000" w:fill="D9D9D9"/>
            <w:noWrap/>
            <w:vAlign w:val="center"/>
            <w:hideMark/>
          </w:tcPr>
          <w:p w14:paraId="1BDE4E7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1</w:t>
            </w:r>
          </w:p>
        </w:tc>
        <w:tc>
          <w:tcPr>
            <w:tcW w:w="0" w:type="auto"/>
            <w:tcBorders>
              <w:top w:val="nil"/>
              <w:left w:val="nil"/>
              <w:bottom w:val="single" w:sz="4" w:space="0" w:color="BFBFBF"/>
              <w:right w:val="nil"/>
            </w:tcBorders>
            <w:shd w:val="clear" w:color="000000" w:fill="D9D9D9"/>
          </w:tcPr>
          <w:p w14:paraId="68557A3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D9D9D9"/>
            <w:noWrap/>
            <w:vAlign w:val="center"/>
            <w:hideMark/>
          </w:tcPr>
          <w:p w14:paraId="3A7424CF" w14:textId="0974FE89"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50</w:t>
            </w:r>
          </w:p>
        </w:tc>
        <w:tc>
          <w:tcPr>
            <w:tcW w:w="0" w:type="auto"/>
            <w:tcBorders>
              <w:top w:val="nil"/>
              <w:left w:val="nil"/>
              <w:bottom w:val="single" w:sz="4" w:space="0" w:color="BFBFBF"/>
              <w:right w:val="single" w:sz="4" w:space="0" w:color="BFBFBF"/>
            </w:tcBorders>
            <w:shd w:val="clear" w:color="000000" w:fill="D9D9D9"/>
            <w:noWrap/>
            <w:vAlign w:val="center"/>
            <w:hideMark/>
          </w:tcPr>
          <w:p w14:paraId="14B4F84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2</w:t>
            </w:r>
          </w:p>
        </w:tc>
        <w:tc>
          <w:tcPr>
            <w:tcW w:w="0" w:type="auto"/>
            <w:tcBorders>
              <w:top w:val="nil"/>
              <w:left w:val="nil"/>
              <w:bottom w:val="single" w:sz="4" w:space="0" w:color="BFBFBF"/>
              <w:right w:val="single" w:sz="4" w:space="0" w:color="BFBFBF"/>
            </w:tcBorders>
            <w:shd w:val="clear" w:color="000000" w:fill="D9D9D9"/>
            <w:noWrap/>
            <w:vAlign w:val="center"/>
            <w:hideMark/>
          </w:tcPr>
          <w:p w14:paraId="7DA5CF4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4</w:t>
            </w:r>
          </w:p>
        </w:tc>
        <w:tc>
          <w:tcPr>
            <w:tcW w:w="0" w:type="auto"/>
            <w:tcBorders>
              <w:top w:val="nil"/>
              <w:left w:val="nil"/>
              <w:bottom w:val="single" w:sz="4" w:space="0" w:color="BFBFBF"/>
              <w:right w:val="single" w:sz="4" w:space="0" w:color="BFBFBF"/>
            </w:tcBorders>
            <w:shd w:val="clear" w:color="000000" w:fill="D9D9D9"/>
            <w:noWrap/>
            <w:vAlign w:val="center"/>
            <w:hideMark/>
          </w:tcPr>
          <w:p w14:paraId="5D0CB61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0</w:t>
            </w:r>
          </w:p>
        </w:tc>
        <w:tc>
          <w:tcPr>
            <w:tcW w:w="0" w:type="auto"/>
            <w:tcBorders>
              <w:top w:val="nil"/>
              <w:left w:val="nil"/>
              <w:bottom w:val="single" w:sz="4" w:space="0" w:color="BFBFBF"/>
              <w:right w:val="single" w:sz="4" w:space="0" w:color="auto"/>
            </w:tcBorders>
            <w:shd w:val="clear" w:color="000000" w:fill="D9D9D9"/>
            <w:noWrap/>
            <w:vAlign w:val="center"/>
            <w:hideMark/>
          </w:tcPr>
          <w:p w14:paraId="4BB1B91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7</w:t>
            </w:r>
          </w:p>
        </w:tc>
      </w:tr>
      <w:tr w:rsidR="00BB0BE5" w:rsidRPr="005B3439" w14:paraId="61EA6C2D" w14:textId="77777777" w:rsidTr="00EA3E5A">
        <w:trPr>
          <w:trHeight w:val="264"/>
        </w:trPr>
        <w:tc>
          <w:tcPr>
            <w:tcW w:w="0" w:type="auto"/>
            <w:vMerge/>
            <w:tcBorders>
              <w:top w:val="nil"/>
              <w:left w:val="nil"/>
              <w:bottom w:val="nil"/>
              <w:right w:val="nil"/>
            </w:tcBorders>
            <w:vAlign w:val="center"/>
            <w:hideMark/>
          </w:tcPr>
          <w:p w14:paraId="6065029A"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1E21BF50"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0FB5331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nil"/>
              <w:right w:val="single" w:sz="4" w:space="0" w:color="auto"/>
            </w:tcBorders>
            <w:shd w:val="clear" w:color="000000" w:fill="D9D9D9"/>
            <w:noWrap/>
            <w:vAlign w:val="center"/>
            <w:hideMark/>
          </w:tcPr>
          <w:p w14:paraId="3575905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0" w:type="auto"/>
            <w:gridSpan w:val="2"/>
            <w:tcBorders>
              <w:top w:val="nil"/>
              <w:left w:val="single" w:sz="4" w:space="0" w:color="BFBFBF"/>
              <w:bottom w:val="nil"/>
              <w:right w:val="single" w:sz="4" w:space="0" w:color="BFBFBF"/>
            </w:tcBorders>
            <w:shd w:val="clear" w:color="000000" w:fill="D9D9D9"/>
            <w:noWrap/>
            <w:vAlign w:val="center"/>
            <w:hideMark/>
          </w:tcPr>
          <w:p w14:paraId="7A2FEA3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3</w:t>
            </w:r>
          </w:p>
        </w:tc>
        <w:tc>
          <w:tcPr>
            <w:tcW w:w="0" w:type="auto"/>
            <w:tcBorders>
              <w:top w:val="nil"/>
              <w:left w:val="nil"/>
              <w:bottom w:val="nil"/>
              <w:right w:val="single" w:sz="4" w:space="0" w:color="BFBFBF"/>
            </w:tcBorders>
            <w:shd w:val="clear" w:color="000000" w:fill="D9D9D9"/>
            <w:noWrap/>
            <w:vAlign w:val="center"/>
            <w:hideMark/>
          </w:tcPr>
          <w:p w14:paraId="1B3852A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5</w:t>
            </w:r>
          </w:p>
        </w:tc>
        <w:tc>
          <w:tcPr>
            <w:tcW w:w="0" w:type="auto"/>
            <w:tcBorders>
              <w:top w:val="nil"/>
              <w:left w:val="nil"/>
              <w:bottom w:val="nil"/>
              <w:right w:val="single" w:sz="4" w:space="0" w:color="BFBFBF"/>
            </w:tcBorders>
            <w:shd w:val="clear" w:color="000000" w:fill="D9D9D9"/>
            <w:noWrap/>
            <w:vAlign w:val="center"/>
            <w:hideMark/>
          </w:tcPr>
          <w:p w14:paraId="5AC7F6C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8</w:t>
            </w:r>
          </w:p>
        </w:tc>
        <w:tc>
          <w:tcPr>
            <w:tcW w:w="0" w:type="auto"/>
            <w:tcBorders>
              <w:top w:val="nil"/>
              <w:left w:val="nil"/>
              <w:bottom w:val="nil"/>
              <w:right w:val="nil"/>
            </w:tcBorders>
            <w:shd w:val="clear" w:color="000000" w:fill="D9D9D9"/>
          </w:tcPr>
          <w:p w14:paraId="0C88A89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nil"/>
              <w:right w:val="single" w:sz="4" w:space="0" w:color="BFBFBF"/>
            </w:tcBorders>
            <w:shd w:val="clear" w:color="000000" w:fill="D9D9D9"/>
            <w:noWrap/>
            <w:vAlign w:val="center"/>
            <w:hideMark/>
          </w:tcPr>
          <w:p w14:paraId="44534B3F" w14:textId="323DEBB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c>
          <w:tcPr>
            <w:tcW w:w="0" w:type="auto"/>
            <w:tcBorders>
              <w:top w:val="nil"/>
              <w:left w:val="nil"/>
              <w:bottom w:val="single" w:sz="4" w:space="0" w:color="BFBFBF"/>
              <w:right w:val="single" w:sz="4" w:space="0" w:color="BFBFBF"/>
            </w:tcBorders>
            <w:shd w:val="clear" w:color="000000" w:fill="D9D9D9"/>
            <w:noWrap/>
            <w:vAlign w:val="center"/>
            <w:hideMark/>
          </w:tcPr>
          <w:p w14:paraId="4A7A7BA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6</w:t>
            </w:r>
          </w:p>
        </w:tc>
        <w:tc>
          <w:tcPr>
            <w:tcW w:w="0" w:type="auto"/>
            <w:tcBorders>
              <w:top w:val="nil"/>
              <w:left w:val="nil"/>
              <w:bottom w:val="single" w:sz="4" w:space="0" w:color="BFBFBF"/>
              <w:right w:val="single" w:sz="4" w:space="0" w:color="BFBFBF"/>
            </w:tcBorders>
            <w:shd w:val="clear" w:color="000000" w:fill="D9D9D9"/>
            <w:noWrap/>
            <w:vAlign w:val="center"/>
            <w:hideMark/>
          </w:tcPr>
          <w:p w14:paraId="57E60E8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30</w:t>
            </w:r>
          </w:p>
        </w:tc>
        <w:tc>
          <w:tcPr>
            <w:tcW w:w="0" w:type="auto"/>
            <w:tcBorders>
              <w:top w:val="nil"/>
              <w:left w:val="nil"/>
              <w:bottom w:val="nil"/>
              <w:right w:val="single" w:sz="4" w:space="0" w:color="BFBFBF"/>
            </w:tcBorders>
            <w:shd w:val="clear" w:color="000000" w:fill="D9D9D9"/>
            <w:noWrap/>
            <w:vAlign w:val="center"/>
            <w:hideMark/>
          </w:tcPr>
          <w:p w14:paraId="2FC93E7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4</w:t>
            </w:r>
          </w:p>
        </w:tc>
        <w:tc>
          <w:tcPr>
            <w:tcW w:w="0" w:type="auto"/>
            <w:tcBorders>
              <w:top w:val="nil"/>
              <w:left w:val="nil"/>
              <w:bottom w:val="nil"/>
              <w:right w:val="single" w:sz="4" w:space="0" w:color="auto"/>
            </w:tcBorders>
            <w:shd w:val="clear" w:color="000000" w:fill="D9D9D9"/>
            <w:noWrap/>
            <w:vAlign w:val="center"/>
            <w:hideMark/>
          </w:tcPr>
          <w:p w14:paraId="566E561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67</w:t>
            </w:r>
          </w:p>
        </w:tc>
      </w:tr>
      <w:tr w:rsidR="00BB0BE5" w:rsidRPr="005B3439" w14:paraId="1812886F" w14:textId="77777777" w:rsidTr="00EA3E5A">
        <w:trPr>
          <w:trHeight w:val="264"/>
        </w:trPr>
        <w:tc>
          <w:tcPr>
            <w:tcW w:w="0" w:type="auto"/>
            <w:vMerge/>
            <w:tcBorders>
              <w:top w:val="nil"/>
              <w:left w:val="nil"/>
              <w:bottom w:val="nil"/>
              <w:right w:val="nil"/>
            </w:tcBorders>
            <w:vAlign w:val="center"/>
            <w:hideMark/>
          </w:tcPr>
          <w:p w14:paraId="7944EBC9"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64167E5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4DFAE232"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auto"/>
              <w:right w:val="single" w:sz="4" w:space="0" w:color="auto"/>
            </w:tcBorders>
            <w:shd w:val="clear" w:color="000000" w:fill="D9D9D9"/>
            <w:noWrap/>
            <w:vAlign w:val="center"/>
            <w:hideMark/>
          </w:tcPr>
          <w:p w14:paraId="2CC4704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0" w:type="auto"/>
            <w:gridSpan w:val="2"/>
            <w:tcBorders>
              <w:top w:val="nil"/>
              <w:left w:val="single" w:sz="4" w:space="0" w:color="BFBFBF"/>
              <w:bottom w:val="single" w:sz="4" w:space="0" w:color="auto"/>
              <w:right w:val="single" w:sz="4" w:space="0" w:color="BFBFBF"/>
            </w:tcBorders>
            <w:shd w:val="clear" w:color="000000" w:fill="D9D9D9"/>
            <w:noWrap/>
            <w:vAlign w:val="center"/>
            <w:hideMark/>
          </w:tcPr>
          <w:p w14:paraId="0714450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0</w:t>
            </w:r>
          </w:p>
        </w:tc>
        <w:tc>
          <w:tcPr>
            <w:tcW w:w="0" w:type="auto"/>
            <w:tcBorders>
              <w:top w:val="nil"/>
              <w:left w:val="nil"/>
              <w:bottom w:val="single" w:sz="4" w:space="0" w:color="auto"/>
              <w:right w:val="single" w:sz="4" w:space="0" w:color="BFBFBF"/>
            </w:tcBorders>
            <w:shd w:val="clear" w:color="000000" w:fill="D9D9D9"/>
            <w:noWrap/>
            <w:vAlign w:val="center"/>
            <w:hideMark/>
          </w:tcPr>
          <w:p w14:paraId="2FA8492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c>
          <w:tcPr>
            <w:tcW w:w="0" w:type="auto"/>
            <w:tcBorders>
              <w:top w:val="nil"/>
              <w:left w:val="nil"/>
              <w:bottom w:val="single" w:sz="4" w:space="0" w:color="auto"/>
              <w:right w:val="single" w:sz="4" w:space="0" w:color="BFBFBF"/>
            </w:tcBorders>
            <w:shd w:val="clear" w:color="000000" w:fill="D9D9D9"/>
            <w:noWrap/>
            <w:vAlign w:val="center"/>
            <w:hideMark/>
          </w:tcPr>
          <w:p w14:paraId="660C08F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0</w:t>
            </w:r>
          </w:p>
        </w:tc>
        <w:tc>
          <w:tcPr>
            <w:tcW w:w="0" w:type="auto"/>
            <w:tcBorders>
              <w:top w:val="nil"/>
              <w:left w:val="nil"/>
              <w:bottom w:val="single" w:sz="4" w:space="0" w:color="auto"/>
              <w:right w:val="nil"/>
            </w:tcBorders>
            <w:shd w:val="clear" w:color="000000" w:fill="D9D9D9"/>
          </w:tcPr>
          <w:p w14:paraId="7574177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auto"/>
              <w:right w:val="single" w:sz="4" w:space="0" w:color="BFBFBF"/>
            </w:tcBorders>
            <w:shd w:val="clear" w:color="000000" w:fill="D9D9D9"/>
            <w:noWrap/>
            <w:vAlign w:val="center"/>
            <w:hideMark/>
          </w:tcPr>
          <w:p w14:paraId="76C06F06" w14:textId="71B986C5"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0</w:t>
            </w:r>
          </w:p>
        </w:tc>
        <w:tc>
          <w:tcPr>
            <w:tcW w:w="0" w:type="auto"/>
            <w:tcBorders>
              <w:top w:val="nil"/>
              <w:left w:val="nil"/>
              <w:bottom w:val="single" w:sz="4" w:space="0" w:color="auto"/>
              <w:right w:val="single" w:sz="4" w:space="0" w:color="BFBFBF"/>
            </w:tcBorders>
            <w:shd w:val="clear" w:color="000000" w:fill="D9D9D9"/>
            <w:noWrap/>
            <w:vAlign w:val="center"/>
            <w:hideMark/>
          </w:tcPr>
          <w:p w14:paraId="4F70391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0</w:t>
            </w:r>
          </w:p>
        </w:tc>
        <w:tc>
          <w:tcPr>
            <w:tcW w:w="0" w:type="auto"/>
            <w:tcBorders>
              <w:top w:val="nil"/>
              <w:left w:val="nil"/>
              <w:bottom w:val="single" w:sz="4" w:space="0" w:color="auto"/>
              <w:right w:val="single" w:sz="4" w:space="0" w:color="BFBFBF"/>
            </w:tcBorders>
            <w:shd w:val="clear" w:color="000000" w:fill="D9D9D9"/>
            <w:noWrap/>
            <w:vAlign w:val="center"/>
            <w:hideMark/>
          </w:tcPr>
          <w:p w14:paraId="1F4AB6D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0</w:t>
            </w:r>
          </w:p>
        </w:tc>
        <w:tc>
          <w:tcPr>
            <w:tcW w:w="0" w:type="auto"/>
            <w:tcBorders>
              <w:top w:val="nil"/>
              <w:left w:val="nil"/>
              <w:bottom w:val="single" w:sz="4" w:space="0" w:color="auto"/>
              <w:right w:val="single" w:sz="4" w:space="0" w:color="BFBFBF"/>
            </w:tcBorders>
            <w:shd w:val="clear" w:color="000000" w:fill="D9D9D9"/>
            <w:noWrap/>
            <w:vAlign w:val="center"/>
            <w:hideMark/>
          </w:tcPr>
          <w:p w14:paraId="10562D2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00</w:t>
            </w:r>
          </w:p>
        </w:tc>
        <w:tc>
          <w:tcPr>
            <w:tcW w:w="0" w:type="auto"/>
            <w:tcBorders>
              <w:top w:val="nil"/>
              <w:left w:val="nil"/>
              <w:bottom w:val="single" w:sz="4" w:space="0" w:color="auto"/>
              <w:right w:val="single" w:sz="4" w:space="0" w:color="auto"/>
            </w:tcBorders>
            <w:shd w:val="clear" w:color="000000" w:fill="D9D9D9"/>
            <w:noWrap/>
            <w:vAlign w:val="center"/>
            <w:hideMark/>
          </w:tcPr>
          <w:p w14:paraId="550E139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0</w:t>
            </w:r>
          </w:p>
        </w:tc>
      </w:tr>
      <w:tr w:rsidR="00BB0BE5" w:rsidRPr="005B3439" w14:paraId="39B1432C" w14:textId="77777777" w:rsidTr="00EA3E5A">
        <w:trPr>
          <w:trHeight w:val="255"/>
        </w:trPr>
        <w:tc>
          <w:tcPr>
            <w:tcW w:w="0" w:type="auto"/>
            <w:vMerge/>
            <w:tcBorders>
              <w:top w:val="nil"/>
              <w:left w:val="nil"/>
              <w:bottom w:val="nil"/>
              <w:right w:val="nil"/>
            </w:tcBorders>
            <w:vAlign w:val="center"/>
            <w:hideMark/>
          </w:tcPr>
          <w:p w14:paraId="1A08D87A"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6065851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ulti-annual</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1B02CE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T (or CC6)</w:t>
            </w:r>
          </w:p>
        </w:tc>
        <w:tc>
          <w:tcPr>
            <w:tcW w:w="0" w:type="auto"/>
            <w:tcBorders>
              <w:top w:val="nil"/>
              <w:left w:val="nil"/>
              <w:bottom w:val="single" w:sz="4" w:space="0" w:color="BFBFBF"/>
              <w:right w:val="single" w:sz="4" w:space="0" w:color="auto"/>
            </w:tcBorders>
            <w:shd w:val="clear" w:color="auto" w:fill="auto"/>
            <w:noWrap/>
            <w:vAlign w:val="center"/>
            <w:hideMark/>
          </w:tcPr>
          <w:p w14:paraId="4EB7A0C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0" w:type="auto"/>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75A03D6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2</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1F61427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7</w:t>
            </w:r>
          </w:p>
        </w:tc>
        <w:tc>
          <w:tcPr>
            <w:tcW w:w="0" w:type="auto"/>
            <w:tcBorders>
              <w:top w:val="nil"/>
              <w:left w:val="nil"/>
              <w:bottom w:val="nil"/>
              <w:right w:val="nil"/>
            </w:tcBorders>
            <w:shd w:val="clear" w:color="auto" w:fill="auto"/>
            <w:noWrap/>
            <w:vAlign w:val="center"/>
            <w:hideMark/>
          </w:tcPr>
          <w:p w14:paraId="7140586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3</w:t>
            </w:r>
          </w:p>
        </w:tc>
        <w:tc>
          <w:tcPr>
            <w:tcW w:w="0" w:type="auto"/>
            <w:tcBorders>
              <w:top w:val="single" w:sz="4" w:space="0" w:color="BFBFBF"/>
              <w:left w:val="single" w:sz="4" w:space="0" w:color="BFBFBF"/>
              <w:bottom w:val="single" w:sz="4" w:space="0" w:color="BFBFBF"/>
              <w:right w:val="single" w:sz="4" w:space="0" w:color="BFBFBF"/>
            </w:tcBorders>
          </w:tcPr>
          <w:p w14:paraId="7D4F28D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4C8C3A97" w14:textId="01B44F34"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94</w:t>
            </w:r>
          </w:p>
        </w:tc>
        <w:tc>
          <w:tcPr>
            <w:tcW w:w="0" w:type="auto"/>
            <w:tcBorders>
              <w:top w:val="nil"/>
              <w:left w:val="nil"/>
              <w:bottom w:val="single" w:sz="4" w:space="0" w:color="BFBFBF"/>
              <w:right w:val="single" w:sz="4" w:space="0" w:color="BFBFBF"/>
            </w:tcBorders>
            <w:shd w:val="clear" w:color="000000" w:fill="FFFFFF"/>
            <w:noWrap/>
            <w:vAlign w:val="center"/>
            <w:hideMark/>
          </w:tcPr>
          <w:p w14:paraId="3AB07E4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97</w:t>
            </w:r>
          </w:p>
        </w:tc>
        <w:tc>
          <w:tcPr>
            <w:tcW w:w="0" w:type="auto"/>
            <w:tcBorders>
              <w:top w:val="nil"/>
              <w:left w:val="nil"/>
              <w:bottom w:val="single" w:sz="4" w:space="0" w:color="BFBFBF"/>
              <w:right w:val="single" w:sz="4" w:space="0" w:color="BFBFBF"/>
            </w:tcBorders>
            <w:shd w:val="clear" w:color="000000" w:fill="FFFFFF"/>
            <w:noWrap/>
            <w:vAlign w:val="center"/>
            <w:hideMark/>
          </w:tcPr>
          <w:p w14:paraId="1FEA732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90</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005103A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3</w:t>
            </w:r>
          </w:p>
        </w:tc>
        <w:tc>
          <w:tcPr>
            <w:tcW w:w="0" w:type="auto"/>
            <w:tcBorders>
              <w:top w:val="single" w:sz="4" w:space="0" w:color="BFBFBF"/>
              <w:left w:val="nil"/>
              <w:bottom w:val="single" w:sz="4" w:space="0" w:color="BFBFBF"/>
              <w:right w:val="single" w:sz="4" w:space="0" w:color="auto"/>
            </w:tcBorders>
            <w:shd w:val="clear" w:color="000000" w:fill="FFFFFF"/>
            <w:noWrap/>
            <w:vAlign w:val="center"/>
            <w:hideMark/>
          </w:tcPr>
          <w:p w14:paraId="3F04E42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46</w:t>
            </w:r>
          </w:p>
        </w:tc>
      </w:tr>
      <w:tr w:rsidR="00BB0BE5" w:rsidRPr="005B3439" w14:paraId="1824101A" w14:textId="77777777" w:rsidTr="00EA3E5A">
        <w:trPr>
          <w:trHeight w:val="264"/>
        </w:trPr>
        <w:tc>
          <w:tcPr>
            <w:tcW w:w="0" w:type="auto"/>
            <w:vMerge/>
            <w:tcBorders>
              <w:top w:val="nil"/>
              <w:left w:val="nil"/>
              <w:bottom w:val="nil"/>
              <w:right w:val="nil"/>
            </w:tcBorders>
            <w:vAlign w:val="center"/>
            <w:hideMark/>
          </w:tcPr>
          <w:p w14:paraId="606ACE24"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7C732F2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69E45FC7"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793B3E1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0" w:type="auto"/>
            <w:gridSpan w:val="2"/>
            <w:tcBorders>
              <w:top w:val="nil"/>
              <w:left w:val="single" w:sz="4" w:space="0" w:color="BFBFBF"/>
              <w:bottom w:val="single" w:sz="4" w:space="0" w:color="BFBFBF"/>
              <w:right w:val="single" w:sz="4" w:space="0" w:color="BFBFBF"/>
            </w:tcBorders>
            <w:shd w:val="clear" w:color="000000" w:fill="FFFFFF"/>
            <w:noWrap/>
            <w:vAlign w:val="center"/>
            <w:hideMark/>
          </w:tcPr>
          <w:p w14:paraId="70CAE32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78</w:t>
            </w:r>
          </w:p>
        </w:tc>
        <w:tc>
          <w:tcPr>
            <w:tcW w:w="0" w:type="auto"/>
            <w:tcBorders>
              <w:top w:val="nil"/>
              <w:left w:val="nil"/>
              <w:bottom w:val="single" w:sz="4" w:space="0" w:color="BFBFBF"/>
              <w:right w:val="single" w:sz="4" w:space="0" w:color="BFBFBF"/>
            </w:tcBorders>
            <w:shd w:val="clear" w:color="000000" w:fill="FFFFFF"/>
            <w:noWrap/>
            <w:vAlign w:val="center"/>
            <w:hideMark/>
          </w:tcPr>
          <w:p w14:paraId="327962D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1</w:t>
            </w:r>
          </w:p>
        </w:tc>
        <w:tc>
          <w:tcPr>
            <w:tcW w:w="0" w:type="auto"/>
            <w:tcBorders>
              <w:top w:val="single" w:sz="4" w:space="0" w:color="BFBFBF"/>
              <w:left w:val="nil"/>
              <w:bottom w:val="single" w:sz="4" w:space="0" w:color="BFBFBF"/>
              <w:right w:val="single" w:sz="4" w:space="0" w:color="BFBFBF"/>
            </w:tcBorders>
            <w:shd w:val="clear" w:color="000000" w:fill="FFFFFF"/>
            <w:noWrap/>
            <w:vAlign w:val="center"/>
            <w:hideMark/>
          </w:tcPr>
          <w:p w14:paraId="75D21FA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1</w:t>
            </w:r>
          </w:p>
        </w:tc>
        <w:tc>
          <w:tcPr>
            <w:tcW w:w="0" w:type="auto"/>
            <w:tcBorders>
              <w:top w:val="nil"/>
              <w:left w:val="nil"/>
              <w:bottom w:val="single" w:sz="4" w:space="0" w:color="BFBFBF"/>
              <w:right w:val="nil"/>
            </w:tcBorders>
            <w:shd w:val="clear" w:color="000000" w:fill="FFFFFF"/>
          </w:tcPr>
          <w:p w14:paraId="403BA53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FFFFFF"/>
            <w:noWrap/>
            <w:vAlign w:val="center"/>
            <w:hideMark/>
          </w:tcPr>
          <w:p w14:paraId="19146CE9" w14:textId="60DE0390"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0</w:t>
            </w:r>
          </w:p>
        </w:tc>
        <w:tc>
          <w:tcPr>
            <w:tcW w:w="0" w:type="auto"/>
            <w:tcBorders>
              <w:top w:val="nil"/>
              <w:left w:val="nil"/>
              <w:bottom w:val="single" w:sz="4" w:space="0" w:color="BFBFBF"/>
              <w:right w:val="single" w:sz="4" w:space="0" w:color="BFBFBF"/>
            </w:tcBorders>
            <w:shd w:val="clear" w:color="000000" w:fill="FFFFFF"/>
            <w:noWrap/>
            <w:vAlign w:val="center"/>
            <w:hideMark/>
          </w:tcPr>
          <w:p w14:paraId="3FA2DF3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29</w:t>
            </w:r>
          </w:p>
        </w:tc>
        <w:tc>
          <w:tcPr>
            <w:tcW w:w="0" w:type="auto"/>
            <w:tcBorders>
              <w:top w:val="nil"/>
              <w:left w:val="nil"/>
              <w:bottom w:val="single" w:sz="4" w:space="0" w:color="BFBFBF"/>
              <w:right w:val="single" w:sz="4" w:space="0" w:color="BFBFBF"/>
            </w:tcBorders>
            <w:shd w:val="clear" w:color="000000" w:fill="FFFFFF"/>
            <w:noWrap/>
            <w:vAlign w:val="center"/>
            <w:hideMark/>
          </w:tcPr>
          <w:p w14:paraId="665A202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85</w:t>
            </w:r>
          </w:p>
        </w:tc>
        <w:tc>
          <w:tcPr>
            <w:tcW w:w="0" w:type="auto"/>
            <w:tcBorders>
              <w:top w:val="nil"/>
              <w:left w:val="nil"/>
              <w:bottom w:val="single" w:sz="4" w:space="0" w:color="BFBFBF"/>
              <w:right w:val="single" w:sz="4" w:space="0" w:color="BFBFBF"/>
            </w:tcBorders>
            <w:shd w:val="clear" w:color="000000" w:fill="FFFFFF"/>
            <w:noWrap/>
            <w:vAlign w:val="center"/>
            <w:hideMark/>
          </w:tcPr>
          <w:p w14:paraId="2A8FD2C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33</w:t>
            </w:r>
          </w:p>
        </w:tc>
        <w:tc>
          <w:tcPr>
            <w:tcW w:w="0" w:type="auto"/>
            <w:tcBorders>
              <w:top w:val="nil"/>
              <w:left w:val="nil"/>
              <w:bottom w:val="single" w:sz="4" w:space="0" w:color="BFBFBF"/>
              <w:right w:val="single" w:sz="4" w:space="0" w:color="auto"/>
            </w:tcBorders>
            <w:shd w:val="clear" w:color="000000" w:fill="FFFFFF"/>
            <w:noWrap/>
            <w:vAlign w:val="center"/>
            <w:hideMark/>
          </w:tcPr>
          <w:p w14:paraId="6A9603F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99</w:t>
            </w:r>
          </w:p>
        </w:tc>
      </w:tr>
      <w:tr w:rsidR="00BB0BE5" w:rsidRPr="005B3439" w14:paraId="5125F9D4" w14:textId="77777777" w:rsidTr="00EA3E5A">
        <w:trPr>
          <w:trHeight w:val="264"/>
        </w:trPr>
        <w:tc>
          <w:tcPr>
            <w:tcW w:w="0" w:type="auto"/>
            <w:vMerge/>
            <w:tcBorders>
              <w:top w:val="nil"/>
              <w:left w:val="nil"/>
              <w:bottom w:val="nil"/>
              <w:right w:val="nil"/>
            </w:tcBorders>
            <w:vAlign w:val="center"/>
            <w:hideMark/>
          </w:tcPr>
          <w:p w14:paraId="3A8A6D58"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6B918FC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4A4591B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69F4242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0" w:type="auto"/>
            <w:gridSpan w:val="2"/>
            <w:tcBorders>
              <w:top w:val="nil"/>
              <w:left w:val="single" w:sz="4" w:space="0" w:color="BFBFBF"/>
              <w:bottom w:val="single" w:sz="4" w:space="0" w:color="BFBFBF"/>
              <w:right w:val="single" w:sz="4" w:space="0" w:color="BFBFBF"/>
            </w:tcBorders>
            <w:shd w:val="clear" w:color="000000" w:fill="FFFFFF"/>
            <w:noWrap/>
            <w:vAlign w:val="center"/>
            <w:hideMark/>
          </w:tcPr>
          <w:p w14:paraId="561C8E2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1</w:t>
            </w:r>
          </w:p>
        </w:tc>
        <w:tc>
          <w:tcPr>
            <w:tcW w:w="0" w:type="auto"/>
            <w:tcBorders>
              <w:top w:val="nil"/>
              <w:left w:val="nil"/>
              <w:bottom w:val="single" w:sz="4" w:space="0" w:color="BFBFBF"/>
              <w:right w:val="single" w:sz="4" w:space="0" w:color="BFBFBF"/>
            </w:tcBorders>
            <w:shd w:val="clear" w:color="000000" w:fill="FFFFFF"/>
            <w:noWrap/>
            <w:vAlign w:val="center"/>
            <w:hideMark/>
          </w:tcPr>
          <w:p w14:paraId="2085D2F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5</w:t>
            </w:r>
          </w:p>
        </w:tc>
        <w:tc>
          <w:tcPr>
            <w:tcW w:w="0" w:type="auto"/>
            <w:tcBorders>
              <w:top w:val="nil"/>
              <w:left w:val="nil"/>
              <w:bottom w:val="single" w:sz="4" w:space="0" w:color="BFBFBF"/>
              <w:right w:val="single" w:sz="4" w:space="0" w:color="BFBFBF"/>
            </w:tcBorders>
            <w:shd w:val="clear" w:color="000000" w:fill="FFFFFF"/>
            <w:noWrap/>
            <w:vAlign w:val="center"/>
            <w:hideMark/>
          </w:tcPr>
          <w:p w14:paraId="48FB506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1</w:t>
            </w:r>
          </w:p>
        </w:tc>
        <w:tc>
          <w:tcPr>
            <w:tcW w:w="0" w:type="auto"/>
            <w:tcBorders>
              <w:top w:val="nil"/>
              <w:left w:val="nil"/>
              <w:bottom w:val="single" w:sz="4" w:space="0" w:color="BFBFBF"/>
              <w:right w:val="nil"/>
            </w:tcBorders>
            <w:shd w:val="clear" w:color="000000" w:fill="FFFFFF"/>
          </w:tcPr>
          <w:p w14:paraId="2EAFECB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FFFFFF"/>
            <w:noWrap/>
            <w:vAlign w:val="center"/>
            <w:hideMark/>
          </w:tcPr>
          <w:p w14:paraId="6C48773A" w14:textId="4B3E437D"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0" w:type="auto"/>
            <w:tcBorders>
              <w:top w:val="nil"/>
              <w:left w:val="nil"/>
              <w:bottom w:val="single" w:sz="4" w:space="0" w:color="BFBFBF"/>
              <w:right w:val="single" w:sz="4" w:space="0" w:color="BFBFBF"/>
            </w:tcBorders>
            <w:shd w:val="clear" w:color="000000" w:fill="FFFFFF"/>
            <w:noWrap/>
            <w:vAlign w:val="center"/>
            <w:hideMark/>
          </w:tcPr>
          <w:p w14:paraId="3312D6E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0</w:t>
            </w:r>
          </w:p>
        </w:tc>
        <w:tc>
          <w:tcPr>
            <w:tcW w:w="0" w:type="auto"/>
            <w:tcBorders>
              <w:top w:val="nil"/>
              <w:left w:val="nil"/>
              <w:bottom w:val="single" w:sz="4" w:space="0" w:color="BFBFBF"/>
              <w:right w:val="single" w:sz="4" w:space="0" w:color="BFBFBF"/>
            </w:tcBorders>
            <w:shd w:val="clear" w:color="000000" w:fill="FFFFFF"/>
            <w:noWrap/>
            <w:vAlign w:val="center"/>
            <w:hideMark/>
          </w:tcPr>
          <w:p w14:paraId="74CBD01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2</w:t>
            </w:r>
          </w:p>
        </w:tc>
        <w:tc>
          <w:tcPr>
            <w:tcW w:w="0" w:type="auto"/>
            <w:tcBorders>
              <w:top w:val="nil"/>
              <w:left w:val="nil"/>
              <w:bottom w:val="single" w:sz="4" w:space="0" w:color="BFBFBF"/>
              <w:right w:val="single" w:sz="4" w:space="0" w:color="BFBFBF"/>
            </w:tcBorders>
            <w:shd w:val="clear" w:color="000000" w:fill="FFFFFF"/>
            <w:noWrap/>
            <w:vAlign w:val="center"/>
            <w:hideMark/>
          </w:tcPr>
          <w:p w14:paraId="49FB9AB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9</w:t>
            </w:r>
          </w:p>
        </w:tc>
        <w:tc>
          <w:tcPr>
            <w:tcW w:w="0" w:type="auto"/>
            <w:tcBorders>
              <w:top w:val="nil"/>
              <w:left w:val="nil"/>
              <w:bottom w:val="single" w:sz="4" w:space="0" w:color="BFBFBF"/>
              <w:right w:val="single" w:sz="4" w:space="0" w:color="auto"/>
            </w:tcBorders>
            <w:shd w:val="clear" w:color="000000" w:fill="FFFFFF"/>
            <w:noWrap/>
            <w:vAlign w:val="center"/>
            <w:hideMark/>
          </w:tcPr>
          <w:p w14:paraId="546C131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0</w:t>
            </w:r>
          </w:p>
        </w:tc>
      </w:tr>
      <w:tr w:rsidR="00BB0BE5" w:rsidRPr="005B3439" w14:paraId="47624938" w14:textId="77777777" w:rsidTr="00EA3E5A">
        <w:trPr>
          <w:trHeight w:val="264"/>
        </w:trPr>
        <w:tc>
          <w:tcPr>
            <w:tcW w:w="0" w:type="auto"/>
            <w:vMerge/>
            <w:tcBorders>
              <w:top w:val="nil"/>
              <w:left w:val="nil"/>
              <w:bottom w:val="nil"/>
              <w:right w:val="nil"/>
            </w:tcBorders>
            <w:vAlign w:val="center"/>
            <w:hideMark/>
          </w:tcPr>
          <w:p w14:paraId="38EE1FFE"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224E3548"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2D5ED51D"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2A2277B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0" w:type="auto"/>
            <w:gridSpan w:val="2"/>
            <w:tcBorders>
              <w:top w:val="nil"/>
              <w:left w:val="single" w:sz="4" w:space="0" w:color="BFBFBF"/>
              <w:bottom w:val="single" w:sz="4" w:space="0" w:color="BFBFBF"/>
              <w:right w:val="single" w:sz="4" w:space="0" w:color="BFBFBF"/>
            </w:tcBorders>
            <w:shd w:val="clear" w:color="000000" w:fill="FFFFFF"/>
            <w:noWrap/>
            <w:vAlign w:val="center"/>
            <w:hideMark/>
          </w:tcPr>
          <w:p w14:paraId="0757EB4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2.00</w:t>
            </w:r>
          </w:p>
        </w:tc>
        <w:tc>
          <w:tcPr>
            <w:tcW w:w="0" w:type="auto"/>
            <w:tcBorders>
              <w:top w:val="nil"/>
              <w:left w:val="nil"/>
              <w:bottom w:val="single" w:sz="4" w:space="0" w:color="BFBFBF"/>
              <w:right w:val="single" w:sz="4" w:space="0" w:color="BFBFBF"/>
            </w:tcBorders>
            <w:shd w:val="clear" w:color="000000" w:fill="FFFFFF"/>
            <w:noWrap/>
            <w:vAlign w:val="center"/>
            <w:hideMark/>
          </w:tcPr>
          <w:p w14:paraId="52E9819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9</w:t>
            </w:r>
          </w:p>
        </w:tc>
        <w:tc>
          <w:tcPr>
            <w:tcW w:w="0" w:type="auto"/>
            <w:tcBorders>
              <w:top w:val="nil"/>
              <w:left w:val="nil"/>
              <w:bottom w:val="single" w:sz="4" w:space="0" w:color="BFBFBF"/>
              <w:right w:val="single" w:sz="4" w:space="0" w:color="BFBFBF"/>
            </w:tcBorders>
            <w:shd w:val="clear" w:color="000000" w:fill="FFFFFF"/>
            <w:noWrap/>
            <w:vAlign w:val="center"/>
            <w:hideMark/>
          </w:tcPr>
          <w:p w14:paraId="631D81A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5</w:t>
            </w:r>
          </w:p>
        </w:tc>
        <w:tc>
          <w:tcPr>
            <w:tcW w:w="0" w:type="auto"/>
            <w:tcBorders>
              <w:top w:val="nil"/>
              <w:left w:val="nil"/>
              <w:bottom w:val="single" w:sz="4" w:space="0" w:color="BFBFBF"/>
              <w:right w:val="nil"/>
            </w:tcBorders>
            <w:shd w:val="clear" w:color="000000" w:fill="FFFFFF"/>
          </w:tcPr>
          <w:p w14:paraId="78C6C67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FFFFFF"/>
            <w:noWrap/>
            <w:vAlign w:val="center"/>
            <w:hideMark/>
          </w:tcPr>
          <w:p w14:paraId="7E03D0E9" w14:textId="2E186426"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00</w:t>
            </w:r>
          </w:p>
        </w:tc>
        <w:tc>
          <w:tcPr>
            <w:tcW w:w="0" w:type="auto"/>
            <w:tcBorders>
              <w:top w:val="nil"/>
              <w:left w:val="nil"/>
              <w:bottom w:val="single" w:sz="4" w:space="0" w:color="BFBFBF"/>
              <w:right w:val="single" w:sz="4" w:space="0" w:color="BFBFBF"/>
            </w:tcBorders>
            <w:shd w:val="clear" w:color="000000" w:fill="FFFFFF"/>
            <w:noWrap/>
            <w:vAlign w:val="center"/>
            <w:hideMark/>
          </w:tcPr>
          <w:p w14:paraId="7372746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5.00</w:t>
            </w:r>
          </w:p>
        </w:tc>
        <w:tc>
          <w:tcPr>
            <w:tcW w:w="0" w:type="auto"/>
            <w:tcBorders>
              <w:top w:val="nil"/>
              <w:left w:val="nil"/>
              <w:bottom w:val="single" w:sz="4" w:space="0" w:color="BFBFBF"/>
              <w:right w:val="single" w:sz="4" w:space="0" w:color="BFBFBF"/>
            </w:tcBorders>
            <w:shd w:val="clear" w:color="000000" w:fill="FFFFFF"/>
            <w:noWrap/>
            <w:vAlign w:val="center"/>
            <w:hideMark/>
          </w:tcPr>
          <w:p w14:paraId="08E873B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00</w:t>
            </w:r>
          </w:p>
        </w:tc>
        <w:tc>
          <w:tcPr>
            <w:tcW w:w="0" w:type="auto"/>
            <w:tcBorders>
              <w:top w:val="nil"/>
              <w:left w:val="nil"/>
              <w:bottom w:val="single" w:sz="4" w:space="0" w:color="BFBFBF"/>
              <w:right w:val="single" w:sz="4" w:space="0" w:color="BFBFBF"/>
            </w:tcBorders>
            <w:shd w:val="clear" w:color="000000" w:fill="FFFFFF"/>
            <w:noWrap/>
            <w:vAlign w:val="center"/>
            <w:hideMark/>
          </w:tcPr>
          <w:p w14:paraId="58AB839A"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0.00</w:t>
            </w:r>
          </w:p>
        </w:tc>
        <w:tc>
          <w:tcPr>
            <w:tcW w:w="0" w:type="auto"/>
            <w:tcBorders>
              <w:top w:val="nil"/>
              <w:left w:val="nil"/>
              <w:bottom w:val="single" w:sz="4" w:space="0" w:color="BFBFBF"/>
              <w:right w:val="single" w:sz="4" w:space="0" w:color="auto"/>
            </w:tcBorders>
            <w:shd w:val="clear" w:color="000000" w:fill="FFFFFF"/>
            <w:noWrap/>
            <w:vAlign w:val="center"/>
            <w:hideMark/>
          </w:tcPr>
          <w:p w14:paraId="46E4822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36.87</w:t>
            </w:r>
          </w:p>
        </w:tc>
      </w:tr>
      <w:tr w:rsidR="00BB0BE5" w:rsidRPr="005B3439" w14:paraId="3237D5B7" w14:textId="77777777" w:rsidTr="00EA3E5A">
        <w:trPr>
          <w:trHeight w:val="264"/>
        </w:trPr>
        <w:tc>
          <w:tcPr>
            <w:tcW w:w="0" w:type="auto"/>
            <w:vMerge/>
            <w:tcBorders>
              <w:top w:val="nil"/>
              <w:left w:val="nil"/>
              <w:bottom w:val="nil"/>
              <w:right w:val="nil"/>
            </w:tcBorders>
            <w:vAlign w:val="center"/>
            <w:hideMark/>
          </w:tcPr>
          <w:p w14:paraId="209FB985"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2A9CE46E"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5FF423E1"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auto"/>
              <w:right w:val="single" w:sz="4" w:space="0" w:color="auto"/>
            </w:tcBorders>
            <w:shd w:val="clear" w:color="auto" w:fill="auto"/>
            <w:noWrap/>
            <w:vAlign w:val="center"/>
            <w:hideMark/>
          </w:tcPr>
          <w:p w14:paraId="3411595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0" w:type="auto"/>
            <w:gridSpan w:val="2"/>
            <w:tcBorders>
              <w:top w:val="nil"/>
              <w:left w:val="single" w:sz="4" w:space="0" w:color="BFBFBF"/>
              <w:bottom w:val="single" w:sz="4" w:space="0" w:color="auto"/>
              <w:right w:val="single" w:sz="4" w:space="0" w:color="BFBFBF"/>
            </w:tcBorders>
            <w:shd w:val="clear" w:color="000000" w:fill="FFFFFF"/>
            <w:noWrap/>
            <w:vAlign w:val="center"/>
            <w:hideMark/>
          </w:tcPr>
          <w:p w14:paraId="189E0A7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w:t>
            </w:r>
          </w:p>
        </w:tc>
        <w:tc>
          <w:tcPr>
            <w:tcW w:w="0" w:type="auto"/>
            <w:tcBorders>
              <w:top w:val="nil"/>
              <w:left w:val="nil"/>
              <w:bottom w:val="single" w:sz="4" w:space="0" w:color="auto"/>
              <w:right w:val="single" w:sz="4" w:space="0" w:color="BFBFBF"/>
            </w:tcBorders>
            <w:shd w:val="clear" w:color="000000" w:fill="FFFFFF"/>
            <w:noWrap/>
            <w:vAlign w:val="center"/>
            <w:hideMark/>
          </w:tcPr>
          <w:p w14:paraId="0204749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w:t>
            </w:r>
          </w:p>
        </w:tc>
        <w:tc>
          <w:tcPr>
            <w:tcW w:w="0" w:type="auto"/>
            <w:tcBorders>
              <w:top w:val="nil"/>
              <w:left w:val="nil"/>
              <w:bottom w:val="single" w:sz="4" w:space="0" w:color="auto"/>
              <w:right w:val="single" w:sz="4" w:space="0" w:color="BFBFBF"/>
            </w:tcBorders>
            <w:shd w:val="clear" w:color="000000" w:fill="FFFFFF"/>
            <w:noWrap/>
            <w:vAlign w:val="center"/>
            <w:hideMark/>
          </w:tcPr>
          <w:p w14:paraId="7FF973E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w:t>
            </w:r>
          </w:p>
        </w:tc>
        <w:tc>
          <w:tcPr>
            <w:tcW w:w="0" w:type="auto"/>
            <w:tcBorders>
              <w:top w:val="nil"/>
              <w:left w:val="nil"/>
              <w:bottom w:val="single" w:sz="4" w:space="0" w:color="auto"/>
              <w:right w:val="nil"/>
            </w:tcBorders>
            <w:shd w:val="clear" w:color="000000" w:fill="FFFFFF"/>
          </w:tcPr>
          <w:p w14:paraId="55C6FB5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auto"/>
              <w:right w:val="single" w:sz="4" w:space="0" w:color="BFBFBF"/>
            </w:tcBorders>
            <w:shd w:val="clear" w:color="000000" w:fill="FFFFFF"/>
            <w:noWrap/>
            <w:vAlign w:val="center"/>
            <w:hideMark/>
          </w:tcPr>
          <w:p w14:paraId="1FE08E30" w14:textId="7CB8BA10"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8</w:t>
            </w:r>
          </w:p>
        </w:tc>
        <w:tc>
          <w:tcPr>
            <w:tcW w:w="0" w:type="auto"/>
            <w:tcBorders>
              <w:top w:val="nil"/>
              <w:left w:val="nil"/>
              <w:bottom w:val="single" w:sz="4" w:space="0" w:color="auto"/>
              <w:right w:val="single" w:sz="4" w:space="0" w:color="BFBFBF"/>
            </w:tcBorders>
            <w:shd w:val="clear" w:color="000000" w:fill="FFFFFF"/>
            <w:noWrap/>
            <w:vAlign w:val="center"/>
            <w:hideMark/>
          </w:tcPr>
          <w:p w14:paraId="04BB781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w:t>
            </w:r>
          </w:p>
        </w:tc>
        <w:tc>
          <w:tcPr>
            <w:tcW w:w="0" w:type="auto"/>
            <w:tcBorders>
              <w:top w:val="nil"/>
              <w:left w:val="nil"/>
              <w:bottom w:val="single" w:sz="4" w:space="0" w:color="auto"/>
              <w:right w:val="single" w:sz="4" w:space="0" w:color="BFBFBF"/>
            </w:tcBorders>
            <w:shd w:val="clear" w:color="000000" w:fill="FFFFFF"/>
            <w:noWrap/>
            <w:vAlign w:val="center"/>
            <w:hideMark/>
          </w:tcPr>
          <w:p w14:paraId="26F9F99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w:t>
            </w:r>
          </w:p>
        </w:tc>
        <w:tc>
          <w:tcPr>
            <w:tcW w:w="0" w:type="auto"/>
            <w:tcBorders>
              <w:top w:val="nil"/>
              <w:left w:val="nil"/>
              <w:bottom w:val="single" w:sz="4" w:space="0" w:color="auto"/>
              <w:right w:val="single" w:sz="4" w:space="0" w:color="BFBFBF"/>
            </w:tcBorders>
            <w:shd w:val="clear" w:color="000000" w:fill="FFFFFF"/>
            <w:noWrap/>
            <w:vAlign w:val="center"/>
            <w:hideMark/>
          </w:tcPr>
          <w:p w14:paraId="5EE918C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w:t>
            </w:r>
          </w:p>
        </w:tc>
        <w:tc>
          <w:tcPr>
            <w:tcW w:w="0" w:type="auto"/>
            <w:tcBorders>
              <w:top w:val="nil"/>
              <w:left w:val="nil"/>
              <w:bottom w:val="single" w:sz="4" w:space="0" w:color="auto"/>
              <w:right w:val="single" w:sz="4" w:space="0" w:color="auto"/>
            </w:tcBorders>
            <w:shd w:val="clear" w:color="000000" w:fill="FFFFFF"/>
            <w:noWrap/>
            <w:vAlign w:val="center"/>
            <w:hideMark/>
          </w:tcPr>
          <w:p w14:paraId="2F678A7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7</w:t>
            </w:r>
          </w:p>
        </w:tc>
      </w:tr>
      <w:tr w:rsidR="00BB0BE5" w:rsidRPr="005B3439" w14:paraId="25DAA22C" w14:textId="77777777" w:rsidTr="00EA3E5A">
        <w:trPr>
          <w:trHeight w:val="255"/>
        </w:trPr>
        <w:tc>
          <w:tcPr>
            <w:tcW w:w="0" w:type="auto"/>
            <w:vMerge/>
            <w:tcBorders>
              <w:top w:val="nil"/>
              <w:left w:val="nil"/>
              <w:bottom w:val="nil"/>
              <w:right w:val="nil"/>
            </w:tcBorders>
            <w:vAlign w:val="center"/>
            <w:hideMark/>
          </w:tcPr>
          <w:p w14:paraId="230EA932"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047DA33B" w14:textId="3536F8FE"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01</w:t>
            </w:r>
            <w:r>
              <w:rPr>
                <w:rFonts w:asciiTheme="minorHAnsi" w:hAnsiTheme="minorHAnsi" w:cstheme="minorHAnsi"/>
                <w:color w:val="000000"/>
                <w:sz w:val="18"/>
                <w:szCs w:val="18"/>
                <w:lang w:val="en-AU" w:eastAsia="en-AU"/>
              </w:rPr>
              <w:t>7</w:t>
            </w:r>
            <w:r w:rsidRPr="005B3439">
              <w:rPr>
                <w:rFonts w:asciiTheme="minorHAnsi" w:hAnsiTheme="minorHAnsi" w:cstheme="minorHAnsi"/>
                <w:color w:val="000000"/>
                <w:sz w:val="18"/>
                <w:szCs w:val="18"/>
                <w:lang w:val="en-AU" w:eastAsia="en-AU"/>
              </w:rPr>
              <w:t>-1</w:t>
            </w:r>
            <w:r>
              <w:rPr>
                <w:rFonts w:asciiTheme="minorHAnsi" w:hAnsiTheme="minorHAnsi" w:cstheme="minorHAnsi"/>
                <w:color w:val="000000"/>
                <w:sz w:val="18"/>
                <w:szCs w:val="18"/>
                <w:lang w:val="en-AU" w:eastAsia="en-AU"/>
              </w:rPr>
              <w:t>8</w:t>
            </w:r>
          </w:p>
        </w:tc>
        <w:tc>
          <w:tcPr>
            <w:tcW w:w="0" w:type="auto"/>
            <w:vMerge w:val="restart"/>
            <w:tcBorders>
              <w:top w:val="nil"/>
              <w:left w:val="single" w:sz="4" w:space="0" w:color="auto"/>
              <w:bottom w:val="single" w:sz="4" w:space="0" w:color="auto"/>
              <w:right w:val="single" w:sz="4" w:space="0" w:color="auto"/>
            </w:tcBorders>
            <w:shd w:val="clear" w:color="000000" w:fill="D9D9D9"/>
            <w:noWrap/>
            <w:vAlign w:val="center"/>
            <w:hideMark/>
          </w:tcPr>
          <w:p w14:paraId="62EBCD8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T (or CC6)</w:t>
            </w:r>
          </w:p>
        </w:tc>
        <w:tc>
          <w:tcPr>
            <w:tcW w:w="0" w:type="auto"/>
            <w:tcBorders>
              <w:top w:val="nil"/>
              <w:left w:val="nil"/>
              <w:bottom w:val="single" w:sz="4" w:space="0" w:color="BFBFBF"/>
              <w:right w:val="single" w:sz="4" w:space="0" w:color="auto"/>
            </w:tcBorders>
            <w:shd w:val="clear" w:color="000000" w:fill="D9D9D9"/>
            <w:noWrap/>
            <w:vAlign w:val="center"/>
            <w:hideMark/>
          </w:tcPr>
          <w:p w14:paraId="0B38654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ean</w:t>
            </w:r>
          </w:p>
        </w:tc>
        <w:tc>
          <w:tcPr>
            <w:tcW w:w="0" w:type="auto"/>
            <w:gridSpan w:val="2"/>
            <w:tcBorders>
              <w:top w:val="nil"/>
              <w:left w:val="single" w:sz="4" w:space="0" w:color="BFBFBF"/>
              <w:bottom w:val="single" w:sz="4" w:space="0" w:color="BFBFBF"/>
              <w:right w:val="single" w:sz="4" w:space="0" w:color="BFBFBF"/>
            </w:tcBorders>
            <w:shd w:val="clear" w:color="000000" w:fill="D9D9D9"/>
            <w:noWrap/>
            <w:vAlign w:val="center"/>
            <w:hideMark/>
          </w:tcPr>
          <w:p w14:paraId="0D91EED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60</w:t>
            </w:r>
          </w:p>
        </w:tc>
        <w:tc>
          <w:tcPr>
            <w:tcW w:w="0" w:type="auto"/>
            <w:tcBorders>
              <w:top w:val="nil"/>
              <w:left w:val="nil"/>
              <w:bottom w:val="single" w:sz="4" w:space="0" w:color="BFBFBF"/>
              <w:right w:val="single" w:sz="4" w:space="0" w:color="BFBFBF"/>
            </w:tcBorders>
            <w:shd w:val="clear" w:color="000000" w:fill="D9D9D9"/>
            <w:noWrap/>
            <w:vAlign w:val="center"/>
            <w:hideMark/>
          </w:tcPr>
          <w:p w14:paraId="32859C9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68</w:t>
            </w:r>
          </w:p>
        </w:tc>
        <w:tc>
          <w:tcPr>
            <w:tcW w:w="0" w:type="auto"/>
            <w:tcBorders>
              <w:top w:val="nil"/>
              <w:left w:val="nil"/>
              <w:bottom w:val="single" w:sz="4" w:space="0" w:color="BFBFBF"/>
              <w:right w:val="single" w:sz="4" w:space="0" w:color="BFBFBF"/>
            </w:tcBorders>
            <w:shd w:val="clear" w:color="000000" w:fill="D9D9D9"/>
            <w:noWrap/>
            <w:vAlign w:val="center"/>
            <w:hideMark/>
          </w:tcPr>
          <w:p w14:paraId="4AD4C31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2</w:t>
            </w:r>
          </w:p>
        </w:tc>
        <w:tc>
          <w:tcPr>
            <w:tcW w:w="0" w:type="auto"/>
            <w:tcBorders>
              <w:top w:val="nil"/>
              <w:left w:val="nil"/>
              <w:bottom w:val="single" w:sz="4" w:space="0" w:color="BFBFBF"/>
              <w:right w:val="nil"/>
            </w:tcBorders>
            <w:shd w:val="clear" w:color="000000" w:fill="D9D9D9"/>
          </w:tcPr>
          <w:p w14:paraId="27414F1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D9D9D9"/>
            <w:noWrap/>
            <w:vAlign w:val="center"/>
            <w:hideMark/>
          </w:tcPr>
          <w:p w14:paraId="5F4E1835" w14:textId="4DA3FD82"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90</w:t>
            </w:r>
          </w:p>
        </w:tc>
        <w:tc>
          <w:tcPr>
            <w:tcW w:w="0" w:type="auto"/>
            <w:tcBorders>
              <w:top w:val="nil"/>
              <w:left w:val="nil"/>
              <w:bottom w:val="single" w:sz="4" w:space="0" w:color="BFBFBF"/>
              <w:right w:val="single" w:sz="4" w:space="0" w:color="BFBFBF"/>
            </w:tcBorders>
            <w:shd w:val="clear" w:color="000000" w:fill="D9D9D9"/>
            <w:noWrap/>
            <w:vAlign w:val="center"/>
            <w:hideMark/>
          </w:tcPr>
          <w:p w14:paraId="52039FF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6</w:t>
            </w:r>
          </w:p>
        </w:tc>
        <w:tc>
          <w:tcPr>
            <w:tcW w:w="0" w:type="auto"/>
            <w:tcBorders>
              <w:top w:val="nil"/>
              <w:left w:val="nil"/>
              <w:bottom w:val="single" w:sz="4" w:space="0" w:color="BFBFBF"/>
              <w:right w:val="single" w:sz="4" w:space="0" w:color="BFBFBF"/>
            </w:tcBorders>
            <w:shd w:val="clear" w:color="000000" w:fill="D9D9D9"/>
            <w:noWrap/>
            <w:vAlign w:val="center"/>
            <w:hideMark/>
          </w:tcPr>
          <w:p w14:paraId="701BAF9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4</w:t>
            </w:r>
          </w:p>
        </w:tc>
        <w:tc>
          <w:tcPr>
            <w:tcW w:w="0" w:type="auto"/>
            <w:tcBorders>
              <w:top w:val="nil"/>
              <w:left w:val="nil"/>
              <w:bottom w:val="single" w:sz="4" w:space="0" w:color="BFBFBF"/>
              <w:right w:val="single" w:sz="4" w:space="0" w:color="BFBFBF"/>
            </w:tcBorders>
            <w:shd w:val="clear" w:color="000000" w:fill="D9D9D9"/>
            <w:noWrap/>
            <w:vAlign w:val="center"/>
            <w:hideMark/>
          </w:tcPr>
          <w:p w14:paraId="712C729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2</w:t>
            </w:r>
          </w:p>
        </w:tc>
        <w:tc>
          <w:tcPr>
            <w:tcW w:w="0" w:type="auto"/>
            <w:tcBorders>
              <w:top w:val="nil"/>
              <w:left w:val="nil"/>
              <w:bottom w:val="single" w:sz="4" w:space="0" w:color="BFBFBF"/>
              <w:right w:val="single" w:sz="4" w:space="0" w:color="auto"/>
            </w:tcBorders>
            <w:shd w:val="clear" w:color="000000" w:fill="D9D9D9"/>
            <w:noWrap/>
            <w:vAlign w:val="center"/>
            <w:hideMark/>
          </w:tcPr>
          <w:p w14:paraId="5136294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6.27</w:t>
            </w:r>
          </w:p>
        </w:tc>
      </w:tr>
      <w:tr w:rsidR="00BB0BE5" w:rsidRPr="005B3439" w14:paraId="17A8B7BD" w14:textId="77777777" w:rsidTr="00EA3E5A">
        <w:trPr>
          <w:trHeight w:val="264"/>
        </w:trPr>
        <w:tc>
          <w:tcPr>
            <w:tcW w:w="0" w:type="auto"/>
            <w:vMerge/>
            <w:tcBorders>
              <w:top w:val="nil"/>
              <w:left w:val="nil"/>
              <w:bottom w:val="nil"/>
              <w:right w:val="nil"/>
            </w:tcBorders>
            <w:vAlign w:val="center"/>
            <w:hideMark/>
          </w:tcPr>
          <w:p w14:paraId="4F8C44DB"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533A5B5A"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00CF64B7"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2F576BD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SD</w:t>
            </w:r>
          </w:p>
        </w:tc>
        <w:tc>
          <w:tcPr>
            <w:tcW w:w="0" w:type="auto"/>
            <w:gridSpan w:val="2"/>
            <w:tcBorders>
              <w:top w:val="nil"/>
              <w:left w:val="single" w:sz="4" w:space="0" w:color="BFBFBF"/>
              <w:bottom w:val="single" w:sz="4" w:space="0" w:color="BFBFBF"/>
              <w:right w:val="single" w:sz="4" w:space="0" w:color="BFBFBF"/>
            </w:tcBorders>
            <w:shd w:val="clear" w:color="000000" w:fill="D9D9D9"/>
            <w:noWrap/>
            <w:vAlign w:val="center"/>
            <w:hideMark/>
          </w:tcPr>
          <w:p w14:paraId="47D1DDA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74</w:t>
            </w:r>
          </w:p>
        </w:tc>
        <w:tc>
          <w:tcPr>
            <w:tcW w:w="0" w:type="auto"/>
            <w:tcBorders>
              <w:top w:val="nil"/>
              <w:left w:val="nil"/>
              <w:bottom w:val="single" w:sz="4" w:space="0" w:color="BFBFBF"/>
              <w:right w:val="single" w:sz="4" w:space="0" w:color="BFBFBF"/>
            </w:tcBorders>
            <w:shd w:val="clear" w:color="000000" w:fill="D9D9D9"/>
            <w:noWrap/>
            <w:vAlign w:val="center"/>
            <w:hideMark/>
          </w:tcPr>
          <w:p w14:paraId="5930D88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5</w:t>
            </w:r>
          </w:p>
        </w:tc>
        <w:tc>
          <w:tcPr>
            <w:tcW w:w="0" w:type="auto"/>
            <w:tcBorders>
              <w:top w:val="nil"/>
              <w:left w:val="nil"/>
              <w:bottom w:val="single" w:sz="4" w:space="0" w:color="BFBFBF"/>
              <w:right w:val="single" w:sz="4" w:space="0" w:color="BFBFBF"/>
            </w:tcBorders>
            <w:shd w:val="clear" w:color="000000" w:fill="D9D9D9"/>
            <w:noWrap/>
            <w:vAlign w:val="center"/>
            <w:hideMark/>
          </w:tcPr>
          <w:p w14:paraId="41F04DA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1</w:t>
            </w:r>
          </w:p>
        </w:tc>
        <w:tc>
          <w:tcPr>
            <w:tcW w:w="0" w:type="auto"/>
            <w:tcBorders>
              <w:top w:val="nil"/>
              <w:left w:val="nil"/>
              <w:bottom w:val="single" w:sz="4" w:space="0" w:color="BFBFBF"/>
              <w:right w:val="nil"/>
            </w:tcBorders>
            <w:shd w:val="clear" w:color="000000" w:fill="D9D9D9"/>
          </w:tcPr>
          <w:p w14:paraId="3EFFBA6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D9D9D9"/>
            <w:noWrap/>
            <w:vAlign w:val="center"/>
            <w:hideMark/>
          </w:tcPr>
          <w:p w14:paraId="3AE09F05" w14:textId="0F83667E"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1.11</w:t>
            </w:r>
          </w:p>
        </w:tc>
        <w:tc>
          <w:tcPr>
            <w:tcW w:w="0" w:type="auto"/>
            <w:tcBorders>
              <w:top w:val="nil"/>
              <w:left w:val="nil"/>
              <w:bottom w:val="single" w:sz="4" w:space="0" w:color="BFBFBF"/>
              <w:right w:val="single" w:sz="4" w:space="0" w:color="BFBFBF"/>
            </w:tcBorders>
            <w:shd w:val="clear" w:color="000000" w:fill="D9D9D9"/>
            <w:noWrap/>
            <w:vAlign w:val="center"/>
            <w:hideMark/>
          </w:tcPr>
          <w:p w14:paraId="56414CF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5</w:t>
            </w:r>
          </w:p>
        </w:tc>
        <w:tc>
          <w:tcPr>
            <w:tcW w:w="0" w:type="auto"/>
            <w:tcBorders>
              <w:top w:val="nil"/>
              <w:left w:val="nil"/>
              <w:bottom w:val="single" w:sz="4" w:space="0" w:color="BFBFBF"/>
              <w:right w:val="single" w:sz="4" w:space="0" w:color="BFBFBF"/>
            </w:tcBorders>
            <w:shd w:val="clear" w:color="000000" w:fill="D9D9D9"/>
            <w:noWrap/>
            <w:vAlign w:val="center"/>
            <w:hideMark/>
          </w:tcPr>
          <w:p w14:paraId="2233A5B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2</w:t>
            </w:r>
          </w:p>
        </w:tc>
        <w:tc>
          <w:tcPr>
            <w:tcW w:w="0" w:type="auto"/>
            <w:tcBorders>
              <w:top w:val="nil"/>
              <w:left w:val="nil"/>
              <w:bottom w:val="single" w:sz="4" w:space="0" w:color="BFBFBF"/>
              <w:right w:val="single" w:sz="4" w:space="0" w:color="BFBFBF"/>
            </w:tcBorders>
            <w:shd w:val="clear" w:color="000000" w:fill="D9D9D9"/>
            <w:noWrap/>
            <w:vAlign w:val="center"/>
            <w:hideMark/>
          </w:tcPr>
          <w:p w14:paraId="3269E1A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3</w:t>
            </w:r>
          </w:p>
        </w:tc>
        <w:tc>
          <w:tcPr>
            <w:tcW w:w="0" w:type="auto"/>
            <w:tcBorders>
              <w:top w:val="nil"/>
              <w:left w:val="nil"/>
              <w:bottom w:val="single" w:sz="4" w:space="0" w:color="BFBFBF"/>
              <w:right w:val="single" w:sz="4" w:space="0" w:color="auto"/>
            </w:tcBorders>
            <w:shd w:val="clear" w:color="000000" w:fill="D9D9D9"/>
            <w:noWrap/>
            <w:vAlign w:val="center"/>
            <w:hideMark/>
          </w:tcPr>
          <w:p w14:paraId="2301D08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47</w:t>
            </w:r>
          </w:p>
        </w:tc>
      </w:tr>
      <w:tr w:rsidR="00BB0BE5" w:rsidRPr="005B3439" w14:paraId="34A70803" w14:textId="77777777" w:rsidTr="00EA3E5A">
        <w:trPr>
          <w:trHeight w:val="264"/>
        </w:trPr>
        <w:tc>
          <w:tcPr>
            <w:tcW w:w="0" w:type="auto"/>
            <w:vMerge/>
            <w:tcBorders>
              <w:top w:val="nil"/>
              <w:left w:val="nil"/>
              <w:bottom w:val="nil"/>
              <w:right w:val="nil"/>
            </w:tcBorders>
            <w:vAlign w:val="center"/>
            <w:hideMark/>
          </w:tcPr>
          <w:p w14:paraId="3E9D7D17"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3AD4B45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0D187243"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7DE42E5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in</w:t>
            </w:r>
          </w:p>
        </w:tc>
        <w:tc>
          <w:tcPr>
            <w:tcW w:w="0" w:type="auto"/>
            <w:gridSpan w:val="2"/>
            <w:tcBorders>
              <w:top w:val="nil"/>
              <w:left w:val="single" w:sz="4" w:space="0" w:color="BFBFBF"/>
              <w:bottom w:val="single" w:sz="4" w:space="0" w:color="BFBFBF"/>
              <w:right w:val="single" w:sz="4" w:space="0" w:color="BFBFBF"/>
            </w:tcBorders>
            <w:shd w:val="clear" w:color="000000" w:fill="D9D9D9"/>
            <w:noWrap/>
            <w:vAlign w:val="center"/>
            <w:hideMark/>
          </w:tcPr>
          <w:p w14:paraId="35D26359"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43</w:t>
            </w:r>
          </w:p>
        </w:tc>
        <w:tc>
          <w:tcPr>
            <w:tcW w:w="0" w:type="auto"/>
            <w:tcBorders>
              <w:top w:val="nil"/>
              <w:left w:val="nil"/>
              <w:bottom w:val="single" w:sz="4" w:space="0" w:color="BFBFBF"/>
              <w:right w:val="single" w:sz="4" w:space="0" w:color="BFBFBF"/>
            </w:tcBorders>
            <w:shd w:val="clear" w:color="000000" w:fill="D9D9D9"/>
            <w:noWrap/>
            <w:vAlign w:val="center"/>
            <w:hideMark/>
          </w:tcPr>
          <w:p w14:paraId="633A198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50</w:t>
            </w:r>
          </w:p>
        </w:tc>
        <w:tc>
          <w:tcPr>
            <w:tcW w:w="0" w:type="auto"/>
            <w:tcBorders>
              <w:top w:val="nil"/>
              <w:left w:val="nil"/>
              <w:bottom w:val="single" w:sz="4" w:space="0" w:color="BFBFBF"/>
              <w:right w:val="single" w:sz="4" w:space="0" w:color="BFBFBF"/>
            </w:tcBorders>
            <w:shd w:val="clear" w:color="000000" w:fill="D9D9D9"/>
            <w:noWrap/>
            <w:vAlign w:val="center"/>
            <w:hideMark/>
          </w:tcPr>
          <w:p w14:paraId="46F26C32"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1</w:t>
            </w:r>
          </w:p>
        </w:tc>
        <w:tc>
          <w:tcPr>
            <w:tcW w:w="0" w:type="auto"/>
            <w:tcBorders>
              <w:top w:val="nil"/>
              <w:left w:val="nil"/>
              <w:bottom w:val="single" w:sz="4" w:space="0" w:color="BFBFBF"/>
              <w:right w:val="nil"/>
            </w:tcBorders>
            <w:shd w:val="clear" w:color="000000" w:fill="D9D9D9"/>
          </w:tcPr>
          <w:p w14:paraId="2FCFCA57"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D9D9D9"/>
            <w:noWrap/>
            <w:vAlign w:val="center"/>
            <w:hideMark/>
          </w:tcPr>
          <w:p w14:paraId="5D2D8252" w14:textId="739ED7F5"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4.00</w:t>
            </w:r>
          </w:p>
        </w:tc>
        <w:tc>
          <w:tcPr>
            <w:tcW w:w="0" w:type="auto"/>
            <w:tcBorders>
              <w:top w:val="nil"/>
              <w:left w:val="nil"/>
              <w:bottom w:val="single" w:sz="4" w:space="0" w:color="BFBFBF"/>
              <w:right w:val="single" w:sz="4" w:space="0" w:color="BFBFBF"/>
            </w:tcBorders>
            <w:shd w:val="clear" w:color="000000" w:fill="D9D9D9"/>
            <w:noWrap/>
            <w:vAlign w:val="center"/>
            <w:hideMark/>
          </w:tcPr>
          <w:p w14:paraId="35ED5A8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0</w:t>
            </w:r>
          </w:p>
        </w:tc>
        <w:tc>
          <w:tcPr>
            <w:tcW w:w="0" w:type="auto"/>
            <w:tcBorders>
              <w:top w:val="nil"/>
              <w:left w:val="nil"/>
              <w:bottom w:val="single" w:sz="4" w:space="0" w:color="BFBFBF"/>
              <w:right w:val="single" w:sz="4" w:space="0" w:color="BFBFBF"/>
            </w:tcBorders>
            <w:shd w:val="clear" w:color="000000" w:fill="D9D9D9"/>
            <w:noWrap/>
            <w:vAlign w:val="center"/>
            <w:hideMark/>
          </w:tcPr>
          <w:p w14:paraId="6DB7E076"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2</w:t>
            </w:r>
          </w:p>
        </w:tc>
        <w:tc>
          <w:tcPr>
            <w:tcW w:w="0" w:type="auto"/>
            <w:tcBorders>
              <w:top w:val="nil"/>
              <w:left w:val="nil"/>
              <w:bottom w:val="single" w:sz="4" w:space="0" w:color="BFBFBF"/>
              <w:right w:val="single" w:sz="4" w:space="0" w:color="BFBFBF"/>
            </w:tcBorders>
            <w:shd w:val="clear" w:color="000000" w:fill="D9D9D9"/>
            <w:noWrap/>
            <w:vAlign w:val="center"/>
            <w:hideMark/>
          </w:tcPr>
          <w:p w14:paraId="422AF7C4"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9</w:t>
            </w:r>
          </w:p>
        </w:tc>
        <w:tc>
          <w:tcPr>
            <w:tcW w:w="0" w:type="auto"/>
            <w:tcBorders>
              <w:top w:val="nil"/>
              <w:left w:val="nil"/>
              <w:bottom w:val="single" w:sz="4" w:space="0" w:color="BFBFBF"/>
              <w:right w:val="single" w:sz="4" w:space="0" w:color="auto"/>
            </w:tcBorders>
            <w:shd w:val="clear" w:color="000000" w:fill="D9D9D9"/>
            <w:noWrap/>
            <w:vAlign w:val="center"/>
            <w:hideMark/>
          </w:tcPr>
          <w:p w14:paraId="056FFF6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20</w:t>
            </w:r>
          </w:p>
        </w:tc>
      </w:tr>
      <w:tr w:rsidR="00BB0BE5" w:rsidRPr="005B3439" w14:paraId="2F743150" w14:textId="77777777" w:rsidTr="00EA3E5A">
        <w:trPr>
          <w:trHeight w:val="264"/>
        </w:trPr>
        <w:tc>
          <w:tcPr>
            <w:tcW w:w="0" w:type="auto"/>
            <w:vMerge/>
            <w:tcBorders>
              <w:top w:val="nil"/>
              <w:left w:val="nil"/>
              <w:bottom w:val="nil"/>
              <w:right w:val="nil"/>
            </w:tcBorders>
            <w:vAlign w:val="center"/>
            <w:hideMark/>
          </w:tcPr>
          <w:p w14:paraId="06EB27E5"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066636A4"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1A4AD8C5"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446AB0F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max</w:t>
            </w:r>
          </w:p>
        </w:tc>
        <w:tc>
          <w:tcPr>
            <w:tcW w:w="0" w:type="auto"/>
            <w:gridSpan w:val="2"/>
            <w:tcBorders>
              <w:top w:val="nil"/>
              <w:left w:val="single" w:sz="4" w:space="0" w:color="BFBFBF"/>
              <w:bottom w:val="single" w:sz="4" w:space="0" w:color="BFBFBF"/>
              <w:right w:val="single" w:sz="4" w:space="0" w:color="BFBFBF"/>
            </w:tcBorders>
            <w:shd w:val="clear" w:color="000000" w:fill="D9D9D9"/>
            <w:noWrap/>
            <w:vAlign w:val="center"/>
            <w:hideMark/>
          </w:tcPr>
          <w:p w14:paraId="4C13E4C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2.68</w:t>
            </w:r>
          </w:p>
        </w:tc>
        <w:tc>
          <w:tcPr>
            <w:tcW w:w="0" w:type="auto"/>
            <w:tcBorders>
              <w:top w:val="nil"/>
              <w:left w:val="nil"/>
              <w:bottom w:val="single" w:sz="4" w:space="0" w:color="BFBFBF"/>
              <w:right w:val="single" w:sz="4" w:space="0" w:color="BFBFBF"/>
            </w:tcBorders>
            <w:shd w:val="clear" w:color="000000" w:fill="D9D9D9"/>
            <w:noWrap/>
            <w:vAlign w:val="center"/>
            <w:hideMark/>
          </w:tcPr>
          <w:p w14:paraId="323D439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96</w:t>
            </w:r>
          </w:p>
        </w:tc>
        <w:tc>
          <w:tcPr>
            <w:tcW w:w="0" w:type="auto"/>
            <w:tcBorders>
              <w:top w:val="nil"/>
              <w:left w:val="nil"/>
              <w:bottom w:val="single" w:sz="4" w:space="0" w:color="BFBFBF"/>
              <w:right w:val="single" w:sz="4" w:space="0" w:color="BFBFBF"/>
            </w:tcBorders>
            <w:shd w:val="clear" w:color="000000" w:fill="D9D9D9"/>
            <w:noWrap/>
            <w:vAlign w:val="center"/>
            <w:hideMark/>
          </w:tcPr>
          <w:p w14:paraId="7357F89C"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5</w:t>
            </w:r>
          </w:p>
        </w:tc>
        <w:tc>
          <w:tcPr>
            <w:tcW w:w="0" w:type="auto"/>
            <w:tcBorders>
              <w:top w:val="nil"/>
              <w:left w:val="nil"/>
              <w:bottom w:val="single" w:sz="4" w:space="0" w:color="BFBFBF"/>
              <w:right w:val="nil"/>
            </w:tcBorders>
            <w:shd w:val="clear" w:color="000000" w:fill="D9D9D9"/>
          </w:tcPr>
          <w:p w14:paraId="71E10AB5"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BFBFBF"/>
              <w:right w:val="single" w:sz="4" w:space="0" w:color="BFBFBF"/>
            </w:tcBorders>
            <w:shd w:val="clear" w:color="000000" w:fill="D9D9D9"/>
            <w:noWrap/>
            <w:vAlign w:val="center"/>
            <w:hideMark/>
          </w:tcPr>
          <w:p w14:paraId="10E96E50" w14:textId="51923AA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7.00</w:t>
            </w:r>
          </w:p>
        </w:tc>
        <w:tc>
          <w:tcPr>
            <w:tcW w:w="0" w:type="auto"/>
            <w:tcBorders>
              <w:top w:val="nil"/>
              <w:left w:val="nil"/>
              <w:bottom w:val="single" w:sz="4" w:space="0" w:color="BFBFBF"/>
              <w:right w:val="single" w:sz="4" w:space="0" w:color="BFBFBF"/>
            </w:tcBorders>
            <w:shd w:val="clear" w:color="000000" w:fill="D9D9D9"/>
            <w:noWrap/>
            <w:vAlign w:val="center"/>
            <w:hideMark/>
          </w:tcPr>
          <w:p w14:paraId="6639AD6E"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23</w:t>
            </w:r>
          </w:p>
        </w:tc>
        <w:tc>
          <w:tcPr>
            <w:tcW w:w="0" w:type="auto"/>
            <w:tcBorders>
              <w:top w:val="nil"/>
              <w:left w:val="nil"/>
              <w:bottom w:val="single" w:sz="4" w:space="0" w:color="BFBFBF"/>
              <w:right w:val="single" w:sz="4" w:space="0" w:color="BFBFBF"/>
            </w:tcBorders>
            <w:shd w:val="clear" w:color="000000" w:fill="D9D9D9"/>
            <w:noWrap/>
            <w:vAlign w:val="center"/>
            <w:hideMark/>
          </w:tcPr>
          <w:p w14:paraId="4DBF41E8"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07</w:t>
            </w:r>
          </w:p>
        </w:tc>
        <w:tc>
          <w:tcPr>
            <w:tcW w:w="0" w:type="auto"/>
            <w:tcBorders>
              <w:top w:val="nil"/>
              <w:left w:val="nil"/>
              <w:bottom w:val="single" w:sz="4" w:space="0" w:color="BFBFBF"/>
              <w:right w:val="single" w:sz="4" w:space="0" w:color="BFBFBF"/>
            </w:tcBorders>
            <w:shd w:val="clear" w:color="000000" w:fill="D9D9D9"/>
            <w:noWrap/>
            <w:vAlign w:val="center"/>
            <w:hideMark/>
          </w:tcPr>
          <w:p w14:paraId="3D503F2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0.18</w:t>
            </w:r>
          </w:p>
        </w:tc>
        <w:tc>
          <w:tcPr>
            <w:tcW w:w="0" w:type="auto"/>
            <w:tcBorders>
              <w:top w:val="nil"/>
              <w:left w:val="nil"/>
              <w:bottom w:val="single" w:sz="4" w:space="0" w:color="BFBFBF"/>
              <w:right w:val="single" w:sz="4" w:space="0" w:color="auto"/>
            </w:tcBorders>
            <w:shd w:val="clear" w:color="000000" w:fill="D9D9D9"/>
            <w:noWrap/>
            <w:vAlign w:val="center"/>
            <w:hideMark/>
          </w:tcPr>
          <w:p w14:paraId="4A941EF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9.78</w:t>
            </w:r>
          </w:p>
        </w:tc>
      </w:tr>
      <w:tr w:rsidR="00BB0BE5" w:rsidRPr="005B3439" w14:paraId="628EE191" w14:textId="77777777" w:rsidTr="00EA3E5A">
        <w:trPr>
          <w:trHeight w:val="264"/>
        </w:trPr>
        <w:tc>
          <w:tcPr>
            <w:tcW w:w="0" w:type="auto"/>
            <w:vMerge/>
            <w:tcBorders>
              <w:top w:val="nil"/>
              <w:left w:val="nil"/>
              <w:bottom w:val="nil"/>
              <w:right w:val="nil"/>
            </w:tcBorders>
            <w:vAlign w:val="center"/>
            <w:hideMark/>
          </w:tcPr>
          <w:p w14:paraId="17948628" w14:textId="77777777" w:rsidR="00BB0BE5" w:rsidRPr="005B3439" w:rsidRDefault="00BB0BE5" w:rsidP="00BB0BE5">
            <w:pPr>
              <w:spacing w:before="0" w:after="0"/>
              <w:jc w:val="left"/>
              <w:rPr>
                <w:rFonts w:asciiTheme="minorHAnsi" w:hAnsiTheme="minorHAnsi" w:cstheme="minorHAnsi"/>
                <w:b/>
                <w:bCs/>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37EB79EF"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vMerge/>
            <w:tcBorders>
              <w:top w:val="nil"/>
              <w:left w:val="single" w:sz="4" w:space="0" w:color="auto"/>
              <w:bottom w:val="single" w:sz="4" w:space="0" w:color="auto"/>
              <w:right w:val="single" w:sz="4" w:space="0" w:color="auto"/>
            </w:tcBorders>
            <w:vAlign w:val="center"/>
            <w:hideMark/>
          </w:tcPr>
          <w:p w14:paraId="5FB191A6" w14:textId="77777777" w:rsidR="00BB0BE5" w:rsidRPr="005B3439" w:rsidRDefault="00BB0BE5" w:rsidP="00BB0BE5">
            <w:pPr>
              <w:spacing w:before="0" w:after="0"/>
              <w:jc w:val="left"/>
              <w:rPr>
                <w:rFonts w:asciiTheme="minorHAnsi" w:hAnsiTheme="minorHAnsi" w:cstheme="minorHAnsi"/>
                <w:color w:val="000000"/>
                <w:sz w:val="18"/>
                <w:szCs w:val="18"/>
                <w:lang w:val="en-AU" w:eastAsia="en-AU"/>
              </w:rPr>
            </w:pPr>
          </w:p>
        </w:tc>
        <w:tc>
          <w:tcPr>
            <w:tcW w:w="0" w:type="auto"/>
            <w:tcBorders>
              <w:top w:val="nil"/>
              <w:left w:val="nil"/>
              <w:bottom w:val="single" w:sz="4" w:space="0" w:color="auto"/>
              <w:right w:val="single" w:sz="4" w:space="0" w:color="auto"/>
            </w:tcBorders>
            <w:shd w:val="clear" w:color="000000" w:fill="D9D9D9"/>
            <w:noWrap/>
            <w:vAlign w:val="center"/>
            <w:hideMark/>
          </w:tcPr>
          <w:p w14:paraId="3A2D869D"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count</w:t>
            </w:r>
          </w:p>
        </w:tc>
        <w:tc>
          <w:tcPr>
            <w:tcW w:w="0" w:type="auto"/>
            <w:gridSpan w:val="2"/>
            <w:tcBorders>
              <w:top w:val="nil"/>
              <w:left w:val="single" w:sz="4" w:space="0" w:color="BFBFBF"/>
              <w:bottom w:val="single" w:sz="4" w:space="0" w:color="auto"/>
              <w:right w:val="single" w:sz="4" w:space="0" w:color="BFBFBF"/>
            </w:tcBorders>
            <w:shd w:val="clear" w:color="000000" w:fill="D9D9D9"/>
            <w:noWrap/>
            <w:vAlign w:val="center"/>
            <w:hideMark/>
          </w:tcPr>
          <w:p w14:paraId="7F9211C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c>
          <w:tcPr>
            <w:tcW w:w="0" w:type="auto"/>
            <w:tcBorders>
              <w:top w:val="nil"/>
              <w:left w:val="nil"/>
              <w:bottom w:val="single" w:sz="4" w:space="0" w:color="auto"/>
              <w:right w:val="single" w:sz="4" w:space="0" w:color="BFBFBF"/>
            </w:tcBorders>
            <w:shd w:val="clear" w:color="000000" w:fill="D9D9D9"/>
            <w:noWrap/>
            <w:vAlign w:val="center"/>
            <w:hideMark/>
          </w:tcPr>
          <w:p w14:paraId="21C19401"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c>
          <w:tcPr>
            <w:tcW w:w="0" w:type="auto"/>
            <w:tcBorders>
              <w:top w:val="nil"/>
              <w:left w:val="nil"/>
              <w:bottom w:val="single" w:sz="4" w:space="0" w:color="auto"/>
              <w:right w:val="single" w:sz="4" w:space="0" w:color="BFBFBF"/>
            </w:tcBorders>
            <w:shd w:val="clear" w:color="000000" w:fill="D9D9D9"/>
            <w:noWrap/>
            <w:vAlign w:val="center"/>
            <w:hideMark/>
          </w:tcPr>
          <w:p w14:paraId="1A57BC9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c>
          <w:tcPr>
            <w:tcW w:w="0" w:type="auto"/>
            <w:tcBorders>
              <w:top w:val="nil"/>
              <w:left w:val="nil"/>
              <w:bottom w:val="single" w:sz="4" w:space="0" w:color="auto"/>
              <w:right w:val="nil"/>
            </w:tcBorders>
            <w:shd w:val="clear" w:color="000000" w:fill="D9D9D9"/>
          </w:tcPr>
          <w:p w14:paraId="6E5289B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p>
        </w:tc>
        <w:tc>
          <w:tcPr>
            <w:tcW w:w="0" w:type="auto"/>
            <w:tcBorders>
              <w:top w:val="nil"/>
              <w:left w:val="nil"/>
              <w:bottom w:val="single" w:sz="4" w:space="0" w:color="auto"/>
              <w:right w:val="single" w:sz="4" w:space="0" w:color="BFBFBF"/>
            </w:tcBorders>
            <w:shd w:val="clear" w:color="000000" w:fill="D9D9D9"/>
            <w:noWrap/>
            <w:vAlign w:val="center"/>
            <w:hideMark/>
          </w:tcPr>
          <w:p w14:paraId="32E99DC1" w14:textId="6164AD20"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c>
          <w:tcPr>
            <w:tcW w:w="0" w:type="auto"/>
            <w:tcBorders>
              <w:top w:val="nil"/>
              <w:left w:val="nil"/>
              <w:bottom w:val="single" w:sz="4" w:space="0" w:color="auto"/>
              <w:right w:val="single" w:sz="4" w:space="0" w:color="BFBFBF"/>
            </w:tcBorders>
            <w:shd w:val="clear" w:color="000000" w:fill="D9D9D9"/>
            <w:noWrap/>
            <w:vAlign w:val="center"/>
            <w:hideMark/>
          </w:tcPr>
          <w:p w14:paraId="4755CCDB"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c>
          <w:tcPr>
            <w:tcW w:w="0" w:type="auto"/>
            <w:tcBorders>
              <w:top w:val="nil"/>
              <w:left w:val="nil"/>
              <w:bottom w:val="single" w:sz="4" w:space="0" w:color="auto"/>
              <w:right w:val="single" w:sz="4" w:space="0" w:color="BFBFBF"/>
            </w:tcBorders>
            <w:shd w:val="clear" w:color="000000" w:fill="D9D9D9"/>
            <w:noWrap/>
            <w:vAlign w:val="center"/>
            <w:hideMark/>
          </w:tcPr>
          <w:p w14:paraId="41A0BBEF"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c>
          <w:tcPr>
            <w:tcW w:w="0" w:type="auto"/>
            <w:tcBorders>
              <w:top w:val="nil"/>
              <w:left w:val="nil"/>
              <w:bottom w:val="single" w:sz="4" w:space="0" w:color="auto"/>
              <w:right w:val="single" w:sz="4" w:space="0" w:color="BFBFBF"/>
            </w:tcBorders>
            <w:shd w:val="clear" w:color="000000" w:fill="D9D9D9"/>
            <w:noWrap/>
            <w:vAlign w:val="center"/>
            <w:hideMark/>
          </w:tcPr>
          <w:p w14:paraId="4E569983"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c>
          <w:tcPr>
            <w:tcW w:w="0" w:type="auto"/>
            <w:tcBorders>
              <w:top w:val="nil"/>
              <w:left w:val="nil"/>
              <w:bottom w:val="single" w:sz="4" w:space="0" w:color="auto"/>
              <w:right w:val="single" w:sz="4" w:space="0" w:color="auto"/>
            </w:tcBorders>
            <w:shd w:val="clear" w:color="000000" w:fill="D9D9D9"/>
            <w:noWrap/>
            <w:vAlign w:val="center"/>
            <w:hideMark/>
          </w:tcPr>
          <w:p w14:paraId="6B4C20B0" w14:textId="77777777" w:rsidR="00BB0BE5" w:rsidRPr="005B3439" w:rsidRDefault="00BB0BE5" w:rsidP="00BB0BE5">
            <w:pPr>
              <w:spacing w:before="0" w:after="0"/>
              <w:jc w:val="center"/>
              <w:rPr>
                <w:rFonts w:asciiTheme="minorHAnsi" w:hAnsiTheme="minorHAnsi" w:cstheme="minorHAnsi"/>
                <w:color w:val="000000"/>
                <w:sz w:val="18"/>
                <w:szCs w:val="18"/>
                <w:lang w:val="en-AU" w:eastAsia="en-AU"/>
              </w:rPr>
            </w:pPr>
            <w:r w:rsidRPr="005B3439">
              <w:rPr>
                <w:rFonts w:asciiTheme="minorHAnsi" w:hAnsiTheme="minorHAnsi" w:cstheme="minorHAnsi"/>
                <w:color w:val="000000"/>
                <w:sz w:val="18"/>
                <w:szCs w:val="18"/>
                <w:lang w:val="en-AU" w:eastAsia="en-AU"/>
              </w:rPr>
              <w:t>5.00</w:t>
            </w:r>
          </w:p>
        </w:tc>
      </w:tr>
    </w:tbl>
    <w:p w14:paraId="45CBF1FB" w14:textId="362AA835" w:rsidR="005B3439" w:rsidRPr="005B3439" w:rsidRDefault="005B3439" w:rsidP="005B3439">
      <w:pPr>
        <w:tabs>
          <w:tab w:val="left" w:pos="3971"/>
        </w:tabs>
        <w:rPr>
          <w:lang w:val="en-US"/>
        </w:rPr>
        <w:sectPr w:rsidR="005B3439" w:rsidRPr="005B3439" w:rsidSect="00B674F0">
          <w:pgSz w:w="11907" w:h="16839" w:code="9"/>
          <w:pgMar w:top="1440" w:right="1440" w:bottom="1440" w:left="1440" w:header="709" w:footer="709" w:gutter="0"/>
          <w:cols w:space="708"/>
          <w:docGrid w:linePitch="360"/>
        </w:sectPr>
      </w:pPr>
      <w:r>
        <w:rPr>
          <w:lang w:val="en-US"/>
        </w:rPr>
        <w:tab/>
      </w:r>
    </w:p>
    <w:p w14:paraId="6DFD37E9" w14:textId="39C75F4A" w:rsidR="008C5505" w:rsidRDefault="00DD1D3E" w:rsidP="00C83B6E">
      <w:pPr>
        <w:pStyle w:val="Caption"/>
      </w:pPr>
      <w:bookmarkStart w:id="2226" w:name="_Toc5614711"/>
      <w:bookmarkEnd w:id="2212"/>
      <w:bookmarkEnd w:id="2213"/>
      <w:bookmarkEnd w:id="2214"/>
      <w:r>
        <w:t>Table E-</w:t>
      </w:r>
      <w:r>
        <w:fldChar w:fldCharType="begin"/>
      </w:r>
      <w:r>
        <w:instrText xml:space="preserve"> SEQ Table_E- \* ARABIC </w:instrText>
      </w:r>
      <w:r>
        <w:fldChar w:fldCharType="separate"/>
      </w:r>
      <w:r w:rsidR="00335316">
        <w:rPr>
          <w:noProof/>
        </w:rPr>
        <w:t>10</w:t>
      </w:r>
      <w:r>
        <w:rPr>
          <w:noProof/>
        </w:rPr>
        <w:fldChar w:fldCharType="end"/>
      </w:r>
      <w:r>
        <w:t xml:space="preserve">: Site-specific Guideline Values (GVs) used for comparison with water quality monitoring data.  These GVs are used to calculate the annual condition version of the </w:t>
      </w:r>
      <w:r>
        <w:rPr>
          <w:rStyle w:val="FigureChar"/>
          <w:rFonts w:eastAsia="Calibri"/>
          <w:szCs w:val="18"/>
        </w:rPr>
        <w:t>WQ Index</w:t>
      </w:r>
      <w:r w:rsidDel="006B6CC1">
        <w:t xml:space="preserve"> </w:t>
      </w:r>
      <w:r>
        <w:t xml:space="preserve">for each water quality sampling location and are derived from </w:t>
      </w:r>
      <w:bookmarkEnd w:id="2226"/>
      <w:r>
        <w:t xml:space="preserve">the </w:t>
      </w:r>
      <w:r>
        <w:rPr>
          <w:rStyle w:val="IntenseReference"/>
          <w:rFonts w:eastAsiaTheme="majorEastAsia"/>
        </w:rPr>
        <w:t>Water Quality Guidelines for the Great Barrier Reef Marine Park (</w:t>
      </w:r>
      <w:r w:rsidRPr="00B72C55">
        <w:rPr>
          <w:rStyle w:val="IntenseReference"/>
          <w:rFonts w:eastAsiaTheme="majorEastAsia"/>
        </w:rPr>
        <w:t>Great Barrier Reef Marine Park Authority</w:t>
      </w:r>
      <w:r>
        <w:rPr>
          <w:rStyle w:val="IntenseReference"/>
          <w:rFonts w:eastAsiaTheme="majorEastAsia"/>
        </w:rPr>
        <w:t>, 2010), see Table D-1.  See Section 2.4 for details on Index calculation.</w:t>
      </w:r>
      <w:r>
        <w:rPr>
          <w:lang w:val="en-AU"/>
        </w:rPr>
        <w:t xml:space="preserve">  </w:t>
      </w:r>
      <w:r>
        <w:t>DOF is direction of failure (‘H’ indicates that high values fail, while ‘L’ indicates that low values fail).  The type of GV (‘mean’ or ‘median’) indicates whether the GV should be applied to mean or median values from monitoring data. Bold GVs are those applied to monitoring data.</w:t>
      </w:r>
    </w:p>
    <w:tbl>
      <w:tblPr>
        <w:tblW w:w="0" w:type="auto"/>
        <w:jc w:val="center"/>
        <w:tblLook w:val="04A0" w:firstRow="1" w:lastRow="0" w:firstColumn="1" w:lastColumn="0" w:noHBand="0" w:noVBand="1"/>
      </w:tblPr>
      <w:tblGrid>
        <w:gridCol w:w="1124"/>
        <w:gridCol w:w="2537"/>
        <w:gridCol w:w="1344"/>
        <w:gridCol w:w="865"/>
        <w:gridCol w:w="499"/>
        <w:gridCol w:w="550"/>
        <w:gridCol w:w="652"/>
        <w:gridCol w:w="652"/>
        <w:gridCol w:w="652"/>
      </w:tblGrid>
      <w:tr w:rsidR="00DD1D3E" w14:paraId="49838EBD" w14:textId="77777777" w:rsidTr="00522474">
        <w:trPr>
          <w:tblHeader/>
          <w:jc w:val="center"/>
        </w:trPr>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36718E41" w14:textId="77777777" w:rsidR="00DD1D3E" w:rsidRDefault="00DD1D3E" w:rsidP="00522474">
            <w:pPr>
              <w:spacing w:before="0" w:after="0"/>
              <w:ind w:left="20" w:right="20"/>
            </w:pP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3D6B2E5A" w14:textId="77777777" w:rsidR="00DD1D3E" w:rsidRDefault="00DD1D3E" w:rsidP="00522474">
            <w:pPr>
              <w:spacing w:before="0" w:after="0"/>
              <w:ind w:left="20" w:right="20"/>
            </w:pP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3DE0B42" w14:textId="77777777" w:rsidR="00DD1D3E" w:rsidRDefault="00DD1D3E" w:rsidP="00522474">
            <w:pPr>
              <w:spacing w:before="0" w:after="0"/>
              <w:ind w:left="20" w:right="20"/>
            </w:pP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862D7A5" w14:textId="77777777" w:rsidR="00DD1D3E" w:rsidRDefault="00DD1D3E" w:rsidP="00522474">
            <w:pPr>
              <w:spacing w:before="0" w:after="0"/>
              <w:ind w:left="20" w:right="20"/>
            </w:pP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2F7814C" w14:textId="77777777" w:rsidR="00DD1D3E" w:rsidRDefault="00DD1D3E" w:rsidP="00522474">
            <w:pPr>
              <w:spacing w:before="0" w:after="0"/>
              <w:ind w:left="20" w:right="20"/>
              <w:jc w:val="center"/>
            </w:pP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C282ED3" w14:textId="77777777" w:rsidR="00DD1D3E" w:rsidRDefault="00DD1D3E" w:rsidP="00522474">
            <w:pPr>
              <w:spacing w:before="0" w:after="0"/>
              <w:ind w:left="20" w:right="20"/>
              <w:jc w:val="center"/>
            </w:pPr>
            <w:r>
              <w:rPr>
                <w:rFonts w:ascii="Arial Narrow Bold" w:hAnsi="Arial Narrow Bold" w:cs="Arial Narrow Bold"/>
                <w:color w:val="000000"/>
                <w:sz w:val="14"/>
              </w:rPr>
              <w:t>Annual</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C995C46" w14:textId="77777777" w:rsidR="00DD1D3E" w:rsidRDefault="00DD1D3E" w:rsidP="00522474">
            <w:pPr>
              <w:spacing w:before="0" w:after="0"/>
              <w:ind w:left="20" w:right="20"/>
              <w:jc w:val="center"/>
            </w:pPr>
            <w:r>
              <w:rPr>
                <w:rFonts w:ascii="Arial Narrow Bold" w:hAnsi="Arial Narrow Bold" w:cs="Arial Narrow Bold"/>
                <w:color w:val="000000"/>
                <w:sz w:val="14"/>
              </w:rPr>
              <w:t>Dry</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275BA95" w14:textId="77777777" w:rsidR="00DD1D3E" w:rsidRDefault="00DD1D3E" w:rsidP="00522474">
            <w:pPr>
              <w:spacing w:before="0" w:after="0"/>
              <w:ind w:left="20" w:right="20"/>
              <w:jc w:val="center"/>
            </w:pPr>
            <w:r>
              <w:rPr>
                <w:rFonts w:ascii="Arial Narrow Bold" w:hAnsi="Arial Narrow Bold" w:cs="Arial Narrow Bold"/>
                <w:color w:val="000000"/>
                <w:sz w:val="14"/>
              </w:rPr>
              <w:t>Wet</w:t>
            </w:r>
          </w:p>
        </w:tc>
      </w:tr>
      <w:tr w:rsidR="00DD1D3E" w14:paraId="3B5E0285" w14:textId="77777777" w:rsidTr="00522474">
        <w:trPr>
          <w:tblHeader/>
          <w:jc w:val="center"/>
        </w:trPr>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707D3BB" w14:textId="77777777" w:rsidR="00DD1D3E" w:rsidRDefault="00DD1D3E" w:rsidP="00522474">
            <w:pPr>
              <w:spacing w:before="0" w:after="0"/>
              <w:ind w:left="20" w:right="20"/>
            </w:pPr>
            <w:r>
              <w:rPr>
                <w:rFonts w:ascii="Arial Narrow Bold" w:hAnsi="Arial Narrow Bold" w:cs="Arial Narrow Bold"/>
                <w:color w:val="000000"/>
                <w:sz w:val="14"/>
              </w:rPr>
              <w:t>GBRMPA group</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2529C6D" w14:textId="77777777" w:rsidR="00DD1D3E" w:rsidRDefault="00DD1D3E" w:rsidP="00522474">
            <w:pPr>
              <w:spacing w:before="0" w:after="0"/>
              <w:ind w:left="20" w:right="20"/>
            </w:pPr>
            <w:r>
              <w:rPr>
                <w:rFonts w:ascii="Arial Narrow Bold" w:hAnsi="Arial Narrow Bold" w:cs="Arial Narrow Bold"/>
                <w:color w:val="000000"/>
                <w:sz w:val="14"/>
              </w:rPr>
              <w:t>GBRMPA sites</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647E63B" w14:textId="77777777" w:rsidR="00DD1D3E" w:rsidRDefault="00DD1D3E" w:rsidP="00522474">
            <w:pPr>
              <w:spacing w:before="0" w:after="0"/>
              <w:ind w:left="20" w:right="20"/>
            </w:pPr>
            <w:r>
              <w:rPr>
                <w:rFonts w:ascii="Arial Narrow Bold" w:hAnsi="Arial Narrow Bold" w:cs="Arial Narrow Bold"/>
                <w:color w:val="000000"/>
                <w:sz w:val="14"/>
              </w:rPr>
              <w:t>Water Body</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5816BC" w14:textId="77777777" w:rsidR="00DD1D3E" w:rsidRDefault="00DD1D3E" w:rsidP="00522474">
            <w:pPr>
              <w:spacing w:before="0" w:after="0"/>
              <w:ind w:left="20" w:right="20"/>
            </w:pPr>
            <w:r>
              <w:rPr>
                <w:rFonts w:ascii="Arial Narrow Bold" w:hAnsi="Arial Narrow Bold" w:cs="Arial Narrow Bold"/>
                <w:color w:val="000000"/>
                <w:sz w:val="14"/>
              </w:rPr>
              <w:t>Measure</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16D1811" w14:textId="77777777" w:rsidR="00DD1D3E" w:rsidRDefault="00DD1D3E" w:rsidP="00522474">
            <w:pPr>
              <w:spacing w:before="0" w:after="0"/>
              <w:ind w:left="20" w:right="20"/>
              <w:jc w:val="center"/>
            </w:pPr>
            <w:r>
              <w:rPr>
                <w:rFonts w:ascii="Arial Narrow Bold" w:hAnsi="Arial Narrow Bold" w:cs="Arial Narrow Bold"/>
                <w:color w:val="000000"/>
                <w:sz w:val="14"/>
              </w:rPr>
              <w:t>DOF</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14121FC" w14:textId="77777777" w:rsidR="00DD1D3E" w:rsidRDefault="00DD1D3E" w:rsidP="00522474">
            <w:pPr>
              <w:spacing w:before="0" w:after="0"/>
              <w:ind w:left="20" w:right="20"/>
              <w:jc w:val="center"/>
            </w:pPr>
            <w:r>
              <w:rPr>
                <w:rFonts w:ascii="Arial Narrow Bold" w:hAnsi="Arial Narrow Bold" w:cs="Arial Narrow Bold"/>
                <w:color w:val="000000"/>
                <w:sz w:val="14"/>
              </w:rPr>
              <w:t>Mea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AC1AA46" w14:textId="77777777" w:rsidR="00DD1D3E" w:rsidRDefault="00DD1D3E" w:rsidP="00522474">
            <w:pPr>
              <w:spacing w:before="0" w:after="0"/>
              <w:ind w:left="20" w:right="20"/>
              <w:jc w:val="center"/>
            </w:pPr>
            <w:r>
              <w:rPr>
                <w:rFonts w:ascii="Arial Narrow Bold" w:hAnsi="Arial Narrow Bold" w:cs="Arial Narrow Bold"/>
                <w:color w:val="000000"/>
                <w:sz w:val="14"/>
              </w:rPr>
              <w:t>Media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2ADFE39" w14:textId="77777777" w:rsidR="00DD1D3E" w:rsidRDefault="00DD1D3E" w:rsidP="00522474">
            <w:pPr>
              <w:spacing w:before="0" w:after="0"/>
              <w:ind w:left="20" w:right="20"/>
              <w:jc w:val="center"/>
            </w:pPr>
            <w:r>
              <w:rPr>
                <w:rFonts w:ascii="Arial Narrow Bold" w:hAnsi="Arial Narrow Bold" w:cs="Arial Narrow Bold"/>
                <w:color w:val="000000"/>
                <w:sz w:val="14"/>
              </w:rPr>
              <w:t>Media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37FE8C6D" w14:textId="77777777" w:rsidR="00DD1D3E" w:rsidRDefault="00DD1D3E" w:rsidP="00522474">
            <w:pPr>
              <w:spacing w:before="0" w:after="0"/>
              <w:ind w:left="20" w:right="20"/>
              <w:jc w:val="center"/>
            </w:pPr>
            <w:r>
              <w:rPr>
                <w:rFonts w:ascii="Arial Narrow Bold" w:hAnsi="Arial Narrow Bold" w:cs="Arial Narrow Bold"/>
                <w:color w:val="000000"/>
                <w:sz w:val="14"/>
              </w:rPr>
              <w:t>Median</w:t>
            </w:r>
          </w:p>
        </w:tc>
      </w:tr>
      <w:tr w:rsidR="00DD1D3E" w14:paraId="26A02A9F" w14:textId="77777777" w:rsidTr="00522474">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9388C0" w14:textId="77777777" w:rsidR="00DD1D3E" w:rsidRDefault="00DD1D3E" w:rsidP="00522474">
            <w:pPr>
              <w:spacing w:before="0" w:after="0"/>
              <w:ind w:left="20" w:right="20"/>
            </w:pPr>
            <w:r>
              <w:rPr>
                <w:rFonts w:ascii="Arial Narrow" w:hAnsi="Arial Narrow" w:cs="Arial Narrow"/>
                <w:color w:val="000000"/>
                <w:sz w:val="14"/>
              </w:rPr>
              <w:t>1</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F1FED2" w14:textId="77777777" w:rsidR="00DD1D3E" w:rsidRDefault="00DD1D3E" w:rsidP="00522474">
            <w:pPr>
              <w:spacing w:before="0" w:after="0"/>
              <w:ind w:left="20" w:right="20"/>
            </w:pPr>
            <w:r>
              <w:rPr>
                <w:rFonts w:ascii="Arial Narrow" w:hAnsi="Arial Narrow" w:cs="Arial Narrow"/>
                <w:color w:val="000000"/>
                <w:sz w:val="14"/>
              </w:rPr>
              <w:t>C1,C6,C8,RM1,RM4,RM8,TUL1</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C9ACA9" w14:textId="77777777" w:rsidR="00DD1D3E" w:rsidRDefault="00DD1D3E" w:rsidP="00522474">
            <w:pPr>
              <w:spacing w:before="0" w:after="0"/>
              <w:ind w:left="20" w:right="20"/>
            </w:pPr>
            <w:r>
              <w:rPr>
                <w:rFonts w:ascii="Arial Narrow" w:hAnsi="Arial Narrow" w:cs="Arial Narrow"/>
                <w:color w:val="000000"/>
                <w:sz w:val="14"/>
              </w:rPr>
              <w:t>Open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F19839" w14:textId="77777777" w:rsidR="00DD1D3E" w:rsidRDefault="00DD1D3E" w:rsidP="00522474">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69B1D3"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D7D3E0" w14:textId="77777777" w:rsidR="00DD1D3E" w:rsidRDefault="00DD1D3E" w:rsidP="00522474">
            <w:pPr>
              <w:spacing w:before="0" w:after="0"/>
              <w:jc w:val="center"/>
            </w:pPr>
            <w:r>
              <w:rPr>
                <w:rFonts w:ascii="Arial Narrow" w:hAnsi="Arial Narrow" w:cs="Arial Narrow"/>
                <w:color w:val="000000"/>
                <w:sz w:val="14"/>
              </w:rPr>
              <w:t xml:space="preserve"> 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E82BB2"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E0EDAF" w14:textId="77777777" w:rsidR="00DD1D3E" w:rsidRDefault="00DD1D3E" w:rsidP="00522474">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0B17E3" w14:textId="77777777" w:rsidR="00DD1D3E" w:rsidRDefault="00DD1D3E" w:rsidP="00522474">
            <w:pPr>
              <w:spacing w:before="0" w:after="0"/>
              <w:jc w:val="center"/>
            </w:pPr>
            <w:r>
              <w:rPr>
                <w:rFonts w:ascii="Arial Narrow" w:hAnsi="Arial Narrow" w:cs="Arial Narrow"/>
                <w:b/>
                <w:color w:val="000000"/>
                <w:sz w:val="16"/>
              </w:rPr>
              <w:t xml:space="preserve"> 0.63</w:t>
            </w:r>
          </w:p>
        </w:tc>
      </w:tr>
      <w:tr w:rsidR="00DD1D3E" w14:paraId="0FBFB0A1"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8FD05A"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390E8C"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EFE262"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CC950E" w14:textId="77777777" w:rsidR="00DD1D3E" w:rsidRDefault="00DD1D3E" w:rsidP="00522474">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7F108E"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AAE297"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C38DE1" w14:textId="77777777" w:rsidR="00DD1D3E" w:rsidRDefault="00DD1D3E" w:rsidP="00522474">
            <w:pPr>
              <w:spacing w:before="0" w:after="0"/>
              <w:jc w:val="center"/>
            </w:pPr>
            <w:r>
              <w:rPr>
                <w:rFonts w:ascii="Arial Narrow" w:hAnsi="Arial Narrow" w:cs="Arial Narrow"/>
                <w:b/>
                <w:color w:val="000000"/>
                <w:sz w:val="16"/>
              </w:rPr>
              <w:t xml:space="preserve"> 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26AE1B"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F21296" w14:textId="77777777" w:rsidR="00DD1D3E" w:rsidRDefault="00DD1D3E" w:rsidP="00522474">
            <w:pPr>
              <w:spacing w:before="0" w:after="0"/>
              <w:jc w:val="center"/>
            </w:pPr>
          </w:p>
        </w:tc>
      </w:tr>
      <w:tr w:rsidR="00DD1D3E" w14:paraId="17E457DD"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E7C370"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418D4F"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D6DF92"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4BD601" w14:textId="77777777" w:rsidR="00DD1D3E" w:rsidRDefault="00DD1D3E" w:rsidP="00522474">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5DC8D9"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EED034"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B6042D" w14:textId="77777777" w:rsidR="00DD1D3E" w:rsidRDefault="00DD1D3E" w:rsidP="00522474">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CB0F69"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1AF98D" w14:textId="77777777" w:rsidR="00DD1D3E" w:rsidRDefault="00DD1D3E" w:rsidP="00522474">
            <w:pPr>
              <w:spacing w:before="0" w:after="0"/>
              <w:jc w:val="center"/>
            </w:pPr>
          </w:p>
        </w:tc>
      </w:tr>
      <w:tr w:rsidR="00DD1D3E" w14:paraId="036B246B"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0B7142"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04BEC2"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16BA6B"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FA7F93" w14:textId="77777777" w:rsidR="00DD1D3E" w:rsidRDefault="00DD1D3E" w:rsidP="00522474">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FD090A"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5087EB" w14:textId="77777777" w:rsidR="00DD1D3E" w:rsidRDefault="00DD1D3E" w:rsidP="00522474">
            <w:pPr>
              <w:spacing w:before="0" w:after="0"/>
              <w:jc w:val="center"/>
            </w:pPr>
            <w:r>
              <w:rPr>
                <w:rFonts w:ascii="Arial Narrow" w:hAnsi="Arial Narrow" w:cs="Arial Narrow"/>
                <w:color w:val="000000"/>
                <w:sz w:val="14"/>
              </w:rPr>
              <w:t xml:space="preserve"> 2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7B208F"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9CCDC9" w14:textId="77777777" w:rsidR="00DD1D3E" w:rsidRDefault="00DD1D3E" w:rsidP="00522474">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8F8EEF" w14:textId="77777777" w:rsidR="00DD1D3E" w:rsidRDefault="00DD1D3E" w:rsidP="00522474">
            <w:pPr>
              <w:spacing w:before="0" w:after="0"/>
              <w:jc w:val="center"/>
            </w:pPr>
            <w:r>
              <w:rPr>
                <w:rFonts w:ascii="Arial Narrow" w:hAnsi="Arial Narrow" w:cs="Arial Narrow"/>
                <w:b/>
                <w:color w:val="000000"/>
                <w:sz w:val="16"/>
              </w:rPr>
              <w:t xml:space="preserve"> 25.00</w:t>
            </w:r>
          </w:p>
        </w:tc>
      </w:tr>
      <w:tr w:rsidR="00DD1D3E" w14:paraId="309A8524"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60DC30"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EBE392"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86327B"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4B5561" w14:textId="77777777" w:rsidR="00DD1D3E" w:rsidRDefault="00DD1D3E" w:rsidP="00522474">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1722A9"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997E9D"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9B4957" w14:textId="77777777" w:rsidR="00DD1D3E" w:rsidRDefault="00DD1D3E" w:rsidP="00522474">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5975A2"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029853" w14:textId="77777777" w:rsidR="00DD1D3E" w:rsidRDefault="00DD1D3E" w:rsidP="00522474">
            <w:pPr>
              <w:spacing w:before="0" w:after="0"/>
              <w:jc w:val="center"/>
            </w:pPr>
          </w:p>
        </w:tc>
      </w:tr>
      <w:tr w:rsidR="00DD1D3E" w14:paraId="24A36747"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F27984"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2C82B7"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9F5E15"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E8F691" w14:textId="77777777" w:rsidR="00DD1D3E" w:rsidRDefault="00DD1D3E" w:rsidP="00522474">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47CF3A"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E5A08A" w14:textId="77777777" w:rsidR="00DD1D3E" w:rsidRDefault="00DD1D3E" w:rsidP="00522474">
            <w:pPr>
              <w:spacing w:before="0" w:after="0"/>
              <w:jc w:val="center"/>
            </w:pPr>
            <w:r>
              <w:rPr>
                <w:rFonts w:ascii="Arial Narrow" w:hAnsi="Arial Narrow" w:cs="Arial Narrow"/>
                <w:color w:val="000000"/>
                <w:sz w:val="14"/>
              </w:rPr>
              <w:t xml:space="preserve"> 2.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4C9804"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7088AD" w14:textId="77777777" w:rsidR="00DD1D3E" w:rsidRDefault="00DD1D3E" w:rsidP="00522474">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3829AC" w14:textId="77777777" w:rsidR="00DD1D3E" w:rsidRDefault="00DD1D3E" w:rsidP="00522474">
            <w:pPr>
              <w:spacing w:before="0" w:after="0"/>
              <w:jc w:val="center"/>
            </w:pPr>
            <w:r>
              <w:rPr>
                <w:rFonts w:ascii="Arial Narrow" w:hAnsi="Arial Narrow" w:cs="Arial Narrow"/>
                <w:b/>
                <w:color w:val="000000"/>
                <w:sz w:val="16"/>
              </w:rPr>
              <w:t xml:space="preserve"> 3.30</w:t>
            </w:r>
          </w:p>
        </w:tc>
      </w:tr>
      <w:tr w:rsidR="00DD1D3E" w14:paraId="321C576B"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BDE6AF"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47A3E3"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670CE9"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67317F" w14:textId="77777777" w:rsidR="00DD1D3E" w:rsidRDefault="00DD1D3E" w:rsidP="00522474">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E2895D" w14:textId="77777777" w:rsidR="00DD1D3E" w:rsidRDefault="00DD1D3E" w:rsidP="00522474">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BC7F6A" w14:textId="77777777" w:rsidR="00DD1D3E" w:rsidRDefault="00DD1D3E" w:rsidP="00522474">
            <w:pPr>
              <w:spacing w:before="0" w:after="0"/>
              <w:jc w:val="center"/>
            </w:pPr>
            <w:r>
              <w:rPr>
                <w:rFonts w:ascii="Arial Narrow" w:hAnsi="Arial Narrow" w:cs="Arial Narrow"/>
                <w:b/>
                <w:color w:val="000000"/>
                <w:sz w:val="16"/>
              </w:rPr>
              <w:t xml:space="preserve"> 1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70DC0D"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B6B0B2"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A56B91" w14:textId="77777777" w:rsidR="00DD1D3E" w:rsidRDefault="00DD1D3E" w:rsidP="00522474">
            <w:pPr>
              <w:spacing w:before="0" w:after="0"/>
              <w:jc w:val="center"/>
            </w:pPr>
          </w:p>
        </w:tc>
      </w:tr>
      <w:tr w:rsidR="00DD1D3E" w14:paraId="721D96AC"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527120"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CA9683"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FD2125"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ED3E17" w14:textId="77777777" w:rsidR="00DD1D3E" w:rsidRDefault="00DD1D3E" w:rsidP="00522474">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73D44B"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A41638" w14:textId="77777777" w:rsidR="00DD1D3E" w:rsidRDefault="00DD1D3E" w:rsidP="00522474">
            <w:pPr>
              <w:spacing w:before="0" w:after="0"/>
              <w:jc w:val="center"/>
            </w:pPr>
            <w:r>
              <w:rPr>
                <w:rFonts w:ascii="Arial Narrow" w:hAnsi="Arial Narrow" w:cs="Arial Narrow"/>
                <w:color w:val="000000"/>
                <w:sz w:val="14"/>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F51512"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362C41" w14:textId="77777777" w:rsidR="00DD1D3E" w:rsidRDefault="00DD1D3E" w:rsidP="00522474">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4C95DB" w14:textId="77777777" w:rsidR="00DD1D3E" w:rsidRDefault="00DD1D3E" w:rsidP="00522474">
            <w:pPr>
              <w:spacing w:before="0" w:after="0"/>
              <w:jc w:val="center"/>
            </w:pPr>
            <w:r>
              <w:rPr>
                <w:rFonts w:ascii="Arial Narrow" w:hAnsi="Arial Narrow" w:cs="Arial Narrow"/>
                <w:b/>
                <w:color w:val="000000"/>
                <w:sz w:val="16"/>
              </w:rPr>
              <w:t xml:space="preserve"> 2.40</w:t>
            </w:r>
          </w:p>
        </w:tc>
      </w:tr>
      <w:tr w:rsidR="00DD1D3E" w14:paraId="7AEF78DA" w14:textId="77777777" w:rsidTr="00522474">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2A3374" w14:textId="77777777" w:rsidR="00DD1D3E" w:rsidRDefault="00DD1D3E" w:rsidP="00522474">
            <w:pPr>
              <w:spacing w:before="0" w:after="0"/>
              <w:ind w:left="20" w:right="20"/>
            </w:pPr>
            <w:r>
              <w:rPr>
                <w:rFonts w:ascii="Arial Narrow" w:hAnsi="Arial Narrow" w:cs="Arial Narrow"/>
                <w:color w:val="000000"/>
                <w:sz w:val="14"/>
              </w:rPr>
              <w:t>2</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04CEF9" w14:textId="77777777" w:rsidR="00DD1D3E" w:rsidRDefault="00DD1D3E" w:rsidP="00522474">
            <w:pPr>
              <w:spacing w:before="0" w:after="0"/>
              <w:ind w:left="20" w:right="20"/>
            </w:pPr>
            <w:r>
              <w:rPr>
                <w:rFonts w:ascii="Arial Narrow" w:hAnsi="Arial Narrow" w:cs="Arial Narrow"/>
                <w:color w:val="000000"/>
                <w:sz w:val="14"/>
              </w:rPr>
              <w:t>RM9,RM10,TUL3,TUL4,TUL5,TUL6,TUL8,TUL9</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84D43D" w14:textId="77777777" w:rsidR="00DD1D3E" w:rsidRDefault="00DD1D3E" w:rsidP="00522474">
            <w:pPr>
              <w:spacing w:before="0" w:after="0"/>
              <w:ind w:left="20" w:right="20"/>
            </w:pPr>
            <w:r>
              <w:rPr>
                <w:rFonts w:ascii="Arial Narrow" w:hAnsi="Arial Narrow" w:cs="Arial Narrow"/>
                <w:color w:val="000000"/>
                <w:sz w:val="14"/>
              </w:rPr>
              <w:t>Open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CF0153" w14:textId="77777777" w:rsidR="00DD1D3E" w:rsidRDefault="00DD1D3E" w:rsidP="00522474">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72ACD6"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5D65DB" w14:textId="77777777" w:rsidR="00DD1D3E" w:rsidRDefault="00DD1D3E" w:rsidP="00522474">
            <w:pPr>
              <w:spacing w:before="0" w:after="0"/>
              <w:jc w:val="center"/>
            </w:pPr>
            <w:r>
              <w:rPr>
                <w:rFonts w:ascii="Arial Narrow" w:hAnsi="Arial Narrow" w:cs="Arial Narrow"/>
                <w:color w:val="000000"/>
                <w:sz w:val="14"/>
              </w:rPr>
              <w:t xml:space="preserve"> 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1973C7"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7B5E60" w14:textId="77777777" w:rsidR="00DD1D3E" w:rsidRDefault="00DD1D3E" w:rsidP="00522474">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E074D8" w14:textId="77777777" w:rsidR="00DD1D3E" w:rsidRDefault="00DD1D3E" w:rsidP="00522474">
            <w:pPr>
              <w:spacing w:before="0" w:after="0"/>
              <w:jc w:val="center"/>
            </w:pPr>
            <w:r>
              <w:rPr>
                <w:rFonts w:ascii="Arial Narrow" w:hAnsi="Arial Narrow" w:cs="Arial Narrow"/>
                <w:b/>
                <w:color w:val="000000"/>
                <w:sz w:val="16"/>
              </w:rPr>
              <w:t xml:space="preserve"> 0.63</w:t>
            </w:r>
          </w:p>
        </w:tc>
      </w:tr>
      <w:tr w:rsidR="00DD1D3E" w14:paraId="7D85C448"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FC4319"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A6F252"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AAFE44"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E965AC" w14:textId="77777777" w:rsidR="00DD1D3E" w:rsidRDefault="00DD1D3E" w:rsidP="00522474">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EE51C7"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C3EE0C"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902964" w14:textId="77777777" w:rsidR="00DD1D3E" w:rsidRDefault="00DD1D3E" w:rsidP="00522474">
            <w:pPr>
              <w:spacing w:before="0" w:after="0"/>
              <w:jc w:val="center"/>
            </w:pPr>
            <w:r>
              <w:rPr>
                <w:rFonts w:ascii="Arial Narrow" w:hAnsi="Arial Narrow" w:cs="Arial Narrow"/>
                <w:b/>
                <w:color w:val="000000"/>
                <w:sz w:val="16"/>
              </w:rPr>
              <w:t xml:space="preserve"> 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908B71"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4224AC" w14:textId="77777777" w:rsidR="00DD1D3E" w:rsidRDefault="00DD1D3E" w:rsidP="00522474">
            <w:pPr>
              <w:spacing w:before="0" w:after="0"/>
              <w:jc w:val="center"/>
            </w:pPr>
          </w:p>
        </w:tc>
      </w:tr>
      <w:tr w:rsidR="00DD1D3E" w14:paraId="5523B571"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C7EA48"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7383D5"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953449"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0386F2" w14:textId="77777777" w:rsidR="00DD1D3E" w:rsidRDefault="00DD1D3E" w:rsidP="00522474">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5CD51F"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68D815"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3684F5" w14:textId="77777777" w:rsidR="00DD1D3E" w:rsidRDefault="00DD1D3E" w:rsidP="00522474">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9770FD"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D66669" w14:textId="77777777" w:rsidR="00DD1D3E" w:rsidRDefault="00DD1D3E" w:rsidP="00522474">
            <w:pPr>
              <w:spacing w:before="0" w:after="0"/>
              <w:jc w:val="center"/>
            </w:pPr>
          </w:p>
        </w:tc>
      </w:tr>
      <w:tr w:rsidR="00DD1D3E" w14:paraId="3A8C38FB"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F48E16"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FBBA43"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254EC4"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4B9869" w14:textId="77777777" w:rsidR="00DD1D3E" w:rsidRDefault="00DD1D3E" w:rsidP="00522474">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22BA81"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59AFD7" w14:textId="77777777" w:rsidR="00DD1D3E" w:rsidRDefault="00DD1D3E" w:rsidP="00522474">
            <w:pPr>
              <w:spacing w:before="0" w:after="0"/>
              <w:jc w:val="center"/>
            </w:pPr>
            <w:r>
              <w:rPr>
                <w:rFonts w:ascii="Arial Narrow" w:hAnsi="Arial Narrow" w:cs="Arial Narrow"/>
                <w:color w:val="000000"/>
                <w:sz w:val="14"/>
              </w:rPr>
              <w:t xml:space="preserve"> 2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BBC82A"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FAACE1" w14:textId="77777777" w:rsidR="00DD1D3E" w:rsidRDefault="00DD1D3E" w:rsidP="00522474">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C7015E" w14:textId="77777777" w:rsidR="00DD1D3E" w:rsidRDefault="00DD1D3E" w:rsidP="00522474">
            <w:pPr>
              <w:spacing w:before="0" w:after="0"/>
              <w:jc w:val="center"/>
            </w:pPr>
            <w:r>
              <w:rPr>
                <w:rFonts w:ascii="Arial Narrow" w:hAnsi="Arial Narrow" w:cs="Arial Narrow"/>
                <w:b/>
                <w:color w:val="000000"/>
                <w:sz w:val="16"/>
              </w:rPr>
              <w:t xml:space="preserve"> 25.00</w:t>
            </w:r>
          </w:p>
        </w:tc>
      </w:tr>
      <w:tr w:rsidR="00DD1D3E" w14:paraId="3BED30F8"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72DA1D"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2657B6"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FFBE66"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3854BA" w14:textId="77777777" w:rsidR="00DD1D3E" w:rsidRDefault="00DD1D3E" w:rsidP="00522474">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173F36"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E0B3B7"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5B36B1" w14:textId="77777777" w:rsidR="00DD1D3E" w:rsidRDefault="00DD1D3E" w:rsidP="00522474">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4DFB85"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B6E148" w14:textId="77777777" w:rsidR="00DD1D3E" w:rsidRDefault="00DD1D3E" w:rsidP="00522474">
            <w:pPr>
              <w:spacing w:before="0" w:after="0"/>
              <w:jc w:val="center"/>
            </w:pPr>
          </w:p>
        </w:tc>
      </w:tr>
      <w:tr w:rsidR="00DD1D3E" w14:paraId="03891B03"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7C5B36"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C3D42C"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AF869C"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CBD45A" w14:textId="77777777" w:rsidR="00DD1D3E" w:rsidRDefault="00DD1D3E" w:rsidP="00522474">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9E7E0E"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568E37" w14:textId="77777777" w:rsidR="00DD1D3E" w:rsidRDefault="00DD1D3E" w:rsidP="00522474">
            <w:pPr>
              <w:spacing w:before="0" w:after="0"/>
              <w:jc w:val="center"/>
            </w:pPr>
            <w:r>
              <w:rPr>
                <w:rFonts w:ascii="Arial Narrow" w:hAnsi="Arial Narrow" w:cs="Arial Narrow"/>
                <w:color w:val="000000"/>
                <w:sz w:val="14"/>
              </w:rPr>
              <w:t xml:space="preserve"> 2.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9AB77C"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7DF246" w14:textId="77777777" w:rsidR="00DD1D3E" w:rsidRDefault="00DD1D3E" w:rsidP="00522474">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C46CA7" w14:textId="77777777" w:rsidR="00DD1D3E" w:rsidRDefault="00DD1D3E" w:rsidP="00522474">
            <w:pPr>
              <w:spacing w:before="0" w:after="0"/>
              <w:jc w:val="center"/>
            </w:pPr>
            <w:r>
              <w:rPr>
                <w:rFonts w:ascii="Arial Narrow" w:hAnsi="Arial Narrow" w:cs="Arial Narrow"/>
                <w:b/>
                <w:color w:val="000000"/>
                <w:sz w:val="16"/>
              </w:rPr>
              <w:t xml:space="preserve"> 3.30</w:t>
            </w:r>
          </w:p>
        </w:tc>
      </w:tr>
      <w:tr w:rsidR="00DD1D3E" w14:paraId="411C6E09"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DDFB7C"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05A322"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501615"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6C0F74" w14:textId="77777777" w:rsidR="00DD1D3E" w:rsidRDefault="00DD1D3E" w:rsidP="00522474">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99973B" w14:textId="77777777" w:rsidR="00DD1D3E" w:rsidRDefault="00DD1D3E" w:rsidP="00522474">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4B6DDA" w14:textId="77777777" w:rsidR="00DD1D3E" w:rsidRDefault="00DD1D3E" w:rsidP="00522474">
            <w:pPr>
              <w:spacing w:before="0" w:after="0"/>
              <w:jc w:val="center"/>
            </w:pPr>
            <w:r>
              <w:rPr>
                <w:rFonts w:ascii="Arial Narrow" w:hAnsi="Arial Narrow" w:cs="Arial Narrow"/>
                <w:b/>
                <w:color w:val="000000"/>
                <w:sz w:val="16"/>
              </w:rPr>
              <w:t xml:space="preserve"> 1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C21F9C"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436E3A"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E876A6" w14:textId="77777777" w:rsidR="00DD1D3E" w:rsidRDefault="00DD1D3E" w:rsidP="00522474">
            <w:pPr>
              <w:spacing w:before="0" w:after="0"/>
              <w:jc w:val="center"/>
            </w:pPr>
          </w:p>
        </w:tc>
      </w:tr>
      <w:tr w:rsidR="00DD1D3E" w14:paraId="3B17187C"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B61DCB"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A1DC5F"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900A71"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ED7A66" w14:textId="77777777" w:rsidR="00DD1D3E" w:rsidRDefault="00DD1D3E" w:rsidP="00522474">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7D83BA"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336D42" w14:textId="77777777" w:rsidR="00DD1D3E" w:rsidRDefault="00DD1D3E" w:rsidP="00522474">
            <w:pPr>
              <w:spacing w:before="0" w:after="0"/>
              <w:jc w:val="center"/>
            </w:pPr>
            <w:r>
              <w:rPr>
                <w:rFonts w:ascii="Arial Narrow" w:hAnsi="Arial Narrow" w:cs="Arial Narrow"/>
                <w:color w:val="000000"/>
                <w:sz w:val="14"/>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F34C07"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B87439" w14:textId="77777777" w:rsidR="00DD1D3E" w:rsidRDefault="00DD1D3E" w:rsidP="00522474">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4F73B8" w14:textId="77777777" w:rsidR="00DD1D3E" w:rsidRDefault="00DD1D3E" w:rsidP="00522474">
            <w:pPr>
              <w:spacing w:before="0" w:after="0"/>
              <w:jc w:val="center"/>
            </w:pPr>
            <w:r>
              <w:rPr>
                <w:rFonts w:ascii="Arial Narrow" w:hAnsi="Arial Narrow" w:cs="Arial Narrow"/>
                <w:b/>
                <w:color w:val="000000"/>
                <w:sz w:val="16"/>
              </w:rPr>
              <w:t xml:space="preserve"> 2.40</w:t>
            </w:r>
          </w:p>
        </w:tc>
      </w:tr>
      <w:tr w:rsidR="00DD1D3E" w14:paraId="4E24C1A6" w14:textId="77777777" w:rsidTr="00522474">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132132" w14:textId="77777777" w:rsidR="00DD1D3E" w:rsidRDefault="00DD1D3E" w:rsidP="00522474">
            <w:pPr>
              <w:spacing w:before="0" w:after="0"/>
              <w:ind w:left="20" w:right="20"/>
            </w:pPr>
            <w:r>
              <w:rPr>
                <w:rFonts w:ascii="Arial Narrow" w:hAnsi="Arial Narrow" w:cs="Arial Narrow"/>
                <w:color w:val="000000"/>
                <w:sz w:val="14"/>
              </w:rPr>
              <w:t>3</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ED2DF6" w14:textId="77777777" w:rsidR="00DD1D3E" w:rsidRDefault="00DD1D3E" w:rsidP="00522474">
            <w:pPr>
              <w:spacing w:before="0" w:after="0"/>
              <w:ind w:left="20" w:right="20"/>
            </w:pPr>
            <w:r>
              <w:rPr>
                <w:rFonts w:ascii="Arial Narrow" w:hAnsi="Arial Narrow" w:cs="Arial Narrow"/>
                <w:color w:val="000000"/>
                <w:sz w:val="14"/>
              </w:rPr>
              <w:t>C4,C5,C11,RM2,RM3,RM5,RM6,RM7,TUL2</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093C6A" w14:textId="77777777" w:rsidR="00DD1D3E" w:rsidRDefault="00DD1D3E" w:rsidP="00522474">
            <w:pPr>
              <w:spacing w:before="0" w:after="0"/>
              <w:ind w:left="20" w:right="20"/>
            </w:pPr>
            <w:r>
              <w:rPr>
                <w:rFonts w:ascii="Arial Narrow" w:hAnsi="Arial Narrow" w:cs="Arial Narrow"/>
                <w:color w:val="000000"/>
                <w:sz w:val="14"/>
              </w:rPr>
              <w:t>Midshelf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5F9457" w14:textId="77777777" w:rsidR="00DD1D3E" w:rsidRDefault="00DD1D3E" w:rsidP="00522474">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CA7B51"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E97E42"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9D8DC8" w14:textId="77777777" w:rsidR="00DD1D3E" w:rsidRDefault="00DD1D3E" w:rsidP="00522474">
            <w:pPr>
              <w:spacing w:before="0" w:after="0"/>
              <w:jc w:val="center"/>
            </w:pPr>
            <w:r>
              <w:rPr>
                <w:rFonts w:ascii="Arial Narrow" w:hAnsi="Arial Narrow" w:cs="Arial Narrow"/>
                <w:color w:val="000000"/>
                <w:sz w:val="14"/>
              </w:rPr>
              <w:t xml:space="preserve"> 0.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550967" w14:textId="77777777" w:rsidR="00DD1D3E" w:rsidRDefault="00DD1D3E" w:rsidP="00522474">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565C6E" w14:textId="77777777" w:rsidR="00DD1D3E" w:rsidRDefault="00DD1D3E" w:rsidP="00522474">
            <w:pPr>
              <w:spacing w:before="0" w:after="0"/>
              <w:jc w:val="center"/>
            </w:pPr>
            <w:r>
              <w:rPr>
                <w:rFonts w:ascii="Arial Narrow" w:hAnsi="Arial Narrow" w:cs="Arial Narrow"/>
                <w:b/>
                <w:color w:val="000000"/>
                <w:sz w:val="16"/>
              </w:rPr>
              <w:t xml:space="preserve"> 0.63</w:t>
            </w:r>
          </w:p>
        </w:tc>
      </w:tr>
      <w:tr w:rsidR="00DD1D3E" w14:paraId="5FA948DA"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25E766"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2B3C0E"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AB8C45"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313333" w14:textId="77777777" w:rsidR="00DD1D3E" w:rsidRDefault="00DD1D3E" w:rsidP="00522474">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85CFDE"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845529"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C3DF35" w14:textId="77777777" w:rsidR="00DD1D3E" w:rsidRDefault="00DD1D3E" w:rsidP="00522474">
            <w:pPr>
              <w:spacing w:before="0" w:after="0"/>
              <w:jc w:val="center"/>
            </w:pPr>
            <w:r>
              <w:rPr>
                <w:rFonts w:ascii="Arial Narrow" w:hAnsi="Arial Narrow" w:cs="Arial Narrow"/>
                <w:b/>
                <w:color w:val="000000"/>
                <w:sz w:val="16"/>
              </w:rPr>
              <w:t xml:space="preserve"> 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56E1DF"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241E40" w14:textId="77777777" w:rsidR="00DD1D3E" w:rsidRDefault="00DD1D3E" w:rsidP="00522474">
            <w:pPr>
              <w:spacing w:before="0" w:after="0"/>
              <w:jc w:val="center"/>
            </w:pPr>
          </w:p>
        </w:tc>
      </w:tr>
      <w:tr w:rsidR="00DD1D3E" w14:paraId="305E846A"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5CB799"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FC51B6"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D76099"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A1B13E" w14:textId="77777777" w:rsidR="00DD1D3E" w:rsidRDefault="00DD1D3E" w:rsidP="00522474">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193AF8"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F7EC59"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32EB47" w14:textId="77777777" w:rsidR="00DD1D3E" w:rsidRDefault="00DD1D3E" w:rsidP="00522474">
            <w:pPr>
              <w:spacing w:before="0" w:after="0"/>
              <w:jc w:val="center"/>
            </w:pPr>
            <w:r>
              <w:rPr>
                <w:rFonts w:ascii="Arial Narrow" w:hAnsi="Arial Narrow" w:cs="Arial Narrow"/>
                <w:b/>
                <w:color w:val="000000"/>
                <w:sz w:val="16"/>
              </w:rPr>
              <w:t xml:space="preserve"> 0.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78A735"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B380BB" w14:textId="77777777" w:rsidR="00DD1D3E" w:rsidRDefault="00DD1D3E" w:rsidP="00522474">
            <w:pPr>
              <w:spacing w:before="0" w:after="0"/>
              <w:jc w:val="center"/>
            </w:pPr>
          </w:p>
        </w:tc>
      </w:tr>
      <w:tr w:rsidR="00DD1D3E" w14:paraId="0BFE2914"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0AA15D"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DD31DE"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CEFDA0"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E48CDD" w14:textId="77777777" w:rsidR="00DD1D3E" w:rsidRDefault="00DD1D3E" w:rsidP="00522474">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FCB46F"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A2B801"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79C23F" w14:textId="77777777" w:rsidR="00DD1D3E" w:rsidRDefault="00DD1D3E" w:rsidP="00522474">
            <w:pPr>
              <w:spacing w:before="0" w:after="0"/>
              <w:jc w:val="center"/>
            </w:pPr>
            <w:r>
              <w:rPr>
                <w:rFonts w:ascii="Arial Narrow" w:hAnsi="Arial Narrow" w:cs="Arial Narrow"/>
                <w:color w:val="000000"/>
                <w:sz w:val="14"/>
              </w:rPr>
              <w:t xml:space="preserve"> 1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1DDA74" w14:textId="77777777" w:rsidR="00DD1D3E" w:rsidRDefault="00DD1D3E" w:rsidP="00522474">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527FD1" w14:textId="77777777" w:rsidR="00DD1D3E" w:rsidRDefault="00DD1D3E" w:rsidP="00522474">
            <w:pPr>
              <w:spacing w:before="0" w:after="0"/>
              <w:jc w:val="center"/>
            </w:pPr>
            <w:r>
              <w:rPr>
                <w:rFonts w:ascii="Arial Narrow" w:hAnsi="Arial Narrow" w:cs="Arial Narrow"/>
                <w:b/>
                <w:color w:val="000000"/>
                <w:sz w:val="16"/>
              </w:rPr>
              <w:t xml:space="preserve"> 25.00</w:t>
            </w:r>
          </w:p>
        </w:tc>
      </w:tr>
      <w:tr w:rsidR="00DD1D3E" w14:paraId="0246834C"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7AA7ED"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8909C2"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484F6F"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1C4E2F" w14:textId="77777777" w:rsidR="00DD1D3E" w:rsidRDefault="00DD1D3E" w:rsidP="00522474">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F03A64"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FCD596"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9AAB5E" w14:textId="77777777" w:rsidR="00DD1D3E" w:rsidRDefault="00DD1D3E" w:rsidP="00522474">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AD00C0"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02AA27" w14:textId="77777777" w:rsidR="00DD1D3E" w:rsidRDefault="00DD1D3E" w:rsidP="00522474">
            <w:pPr>
              <w:spacing w:before="0" w:after="0"/>
              <w:jc w:val="center"/>
            </w:pPr>
          </w:p>
        </w:tc>
      </w:tr>
      <w:tr w:rsidR="00DD1D3E" w14:paraId="5F69DEC7"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27A817"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685E04"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EB79E6"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B03A1B" w14:textId="77777777" w:rsidR="00DD1D3E" w:rsidRDefault="00DD1D3E" w:rsidP="00522474">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B1F794"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738D1B"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F92251" w14:textId="77777777" w:rsidR="00DD1D3E" w:rsidRDefault="00DD1D3E" w:rsidP="00522474">
            <w:pPr>
              <w:spacing w:before="0" w:after="0"/>
              <w:jc w:val="center"/>
            </w:pPr>
            <w:r>
              <w:rPr>
                <w:rFonts w:ascii="Arial Narrow" w:hAnsi="Arial Narrow" w:cs="Arial Narrow"/>
                <w:color w:val="000000"/>
                <w:sz w:val="14"/>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A671A3" w14:textId="77777777" w:rsidR="00DD1D3E" w:rsidRDefault="00DD1D3E" w:rsidP="00522474">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626FDA" w14:textId="77777777" w:rsidR="00DD1D3E" w:rsidRDefault="00DD1D3E" w:rsidP="00522474">
            <w:pPr>
              <w:spacing w:before="0" w:after="0"/>
              <w:jc w:val="center"/>
            </w:pPr>
            <w:r>
              <w:rPr>
                <w:rFonts w:ascii="Arial Narrow" w:hAnsi="Arial Narrow" w:cs="Arial Narrow"/>
                <w:b/>
                <w:color w:val="000000"/>
                <w:sz w:val="16"/>
              </w:rPr>
              <w:t xml:space="preserve"> 3.30</w:t>
            </w:r>
          </w:p>
        </w:tc>
      </w:tr>
      <w:tr w:rsidR="00DD1D3E" w14:paraId="3E926901"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94574C"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E60B1B"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44AE1B"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D7E420" w14:textId="77777777" w:rsidR="00DD1D3E" w:rsidRDefault="00DD1D3E" w:rsidP="00522474">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5780CE" w14:textId="77777777" w:rsidR="00DD1D3E" w:rsidRDefault="00DD1D3E" w:rsidP="00522474">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F54F3B"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ED4F98" w14:textId="77777777" w:rsidR="00DD1D3E" w:rsidRDefault="00DD1D3E" w:rsidP="00522474">
            <w:pPr>
              <w:spacing w:before="0" w:after="0"/>
              <w:jc w:val="center"/>
            </w:pPr>
            <w:r>
              <w:rPr>
                <w:rFonts w:ascii="Arial Narrow" w:hAnsi="Arial Narrow" w:cs="Arial Narrow"/>
                <w:b/>
                <w:color w:val="000000"/>
                <w:sz w:val="16"/>
              </w:rPr>
              <w:t xml:space="preserve"> 13.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1346CC"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8FCC04" w14:textId="77777777" w:rsidR="00DD1D3E" w:rsidRDefault="00DD1D3E" w:rsidP="00522474">
            <w:pPr>
              <w:spacing w:before="0" w:after="0"/>
              <w:jc w:val="center"/>
            </w:pPr>
          </w:p>
        </w:tc>
      </w:tr>
      <w:tr w:rsidR="00DD1D3E" w14:paraId="11E2579E"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D32402"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190FA1"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798874"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749273" w14:textId="77777777" w:rsidR="00DD1D3E" w:rsidRDefault="00DD1D3E" w:rsidP="00522474">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23041E"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61D188"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B0380F" w14:textId="77777777" w:rsidR="00DD1D3E" w:rsidRDefault="00DD1D3E" w:rsidP="00522474">
            <w:pPr>
              <w:spacing w:before="0" w:after="0"/>
              <w:jc w:val="center"/>
            </w:pPr>
            <w:r>
              <w:rPr>
                <w:rFonts w:ascii="Arial Narrow" w:hAnsi="Arial Narrow" w:cs="Arial Narrow"/>
                <w:color w:val="000000"/>
                <w:sz w:val="14"/>
              </w:rPr>
              <w:t xml:space="preserve"> 1.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634F45" w14:textId="77777777" w:rsidR="00DD1D3E" w:rsidRDefault="00DD1D3E" w:rsidP="00522474">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E4F045" w14:textId="77777777" w:rsidR="00DD1D3E" w:rsidRDefault="00DD1D3E" w:rsidP="00522474">
            <w:pPr>
              <w:spacing w:before="0" w:after="0"/>
              <w:jc w:val="center"/>
            </w:pPr>
            <w:r>
              <w:rPr>
                <w:rFonts w:ascii="Arial Narrow" w:hAnsi="Arial Narrow" w:cs="Arial Narrow"/>
                <w:b/>
                <w:color w:val="000000"/>
                <w:sz w:val="16"/>
              </w:rPr>
              <w:t xml:space="preserve"> 2.40</w:t>
            </w:r>
          </w:p>
        </w:tc>
      </w:tr>
      <w:tr w:rsidR="00DD1D3E" w14:paraId="795D0519" w14:textId="77777777" w:rsidTr="00522474">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4805FE" w14:textId="77777777" w:rsidR="00DD1D3E" w:rsidRDefault="00DD1D3E" w:rsidP="00522474">
            <w:pPr>
              <w:spacing w:before="0" w:after="0"/>
              <w:ind w:left="20" w:right="20"/>
            </w:pPr>
            <w:r>
              <w:rPr>
                <w:rFonts w:ascii="Arial Narrow" w:hAnsi="Arial Narrow" w:cs="Arial Narrow"/>
                <w:color w:val="000000"/>
                <w:sz w:val="14"/>
              </w:rPr>
              <w:t>4</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1AA096" w14:textId="77777777" w:rsidR="00DD1D3E" w:rsidRDefault="00DD1D3E" w:rsidP="00522474">
            <w:pPr>
              <w:spacing w:before="0" w:after="0"/>
              <w:ind w:left="20" w:right="20"/>
            </w:pPr>
            <w:r>
              <w:rPr>
                <w:rFonts w:ascii="Arial Narrow" w:hAnsi="Arial Narrow" w:cs="Arial Narrow"/>
                <w:color w:val="000000"/>
                <w:sz w:val="14"/>
              </w:rPr>
              <w:t>RM12,TUL11</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8F86FD" w14:textId="77777777" w:rsidR="00DD1D3E" w:rsidRDefault="00DD1D3E" w:rsidP="00522474">
            <w:pPr>
              <w:spacing w:before="0" w:after="0"/>
              <w:ind w:left="20" w:right="20"/>
            </w:pPr>
            <w:r>
              <w:rPr>
                <w:rFonts w:ascii="Arial Narrow" w:hAnsi="Arial Narrow" w:cs="Arial Narrow"/>
                <w:color w:val="000000"/>
                <w:sz w:val="14"/>
              </w:rPr>
              <w:t>Midestuarine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3A7259" w14:textId="77777777" w:rsidR="00DD1D3E" w:rsidRDefault="00DD1D3E" w:rsidP="00522474">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41A363"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25EBBF"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D1F5F8" w14:textId="77777777" w:rsidR="00DD1D3E" w:rsidRDefault="00DD1D3E" w:rsidP="00522474">
            <w:pPr>
              <w:spacing w:before="0" w:after="0"/>
              <w:jc w:val="center"/>
            </w:pPr>
            <w:r>
              <w:rPr>
                <w:rFonts w:ascii="Arial Narrow" w:hAnsi="Arial Narrow" w:cs="Arial Narrow"/>
                <w:color w:val="000000"/>
                <w:sz w:val="14"/>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D62767" w14:textId="77777777" w:rsidR="00DD1D3E" w:rsidRDefault="00DD1D3E" w:rsidP="00522474">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B25B14" w14:textId="77777777" w:rsidR="00DD1D3E" w:rsidRDefault="00DD1D3E" w:rsidP="00522474">
            <w:pPr>
              <w:spacing w:before="0" w:after="0"/>
              <w:jc w:val="center"/>
            </w:pPr>
            <w:r>
              <w:rPr>
                <w:rFonts w:ascii="Arial Narrow" w:hAnsi="Arial Narrow" w:cs="Arial Narrow"/>
                <w:b/>
                <w:color w:val="000000"/>
                <w:sz w:val="16"/>
              </w:rPr>
              <w:t xml:space="preserve"> 0.63</w:t>
            </w:r>
          </w:p>
        </w:tc>
      </w:tr>
      <w:tr w:rsidR="00DD1D3E" w14:paraId="04F08434"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999396"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BF8C94"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80CE41"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755357" w14:textId="77777777" w:rsidR="00DD1D3E" w:rsidRDefault="00DD1D3E" w:rsidP="00522474">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0B09EC"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8869FD"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570527" w14:textId="77777777" w:rsidR="00DD1D3E" w:rsidRDefault="00DD1D3E" w:rsidP="00522474">
            <w:pPr>
              <w:spacing w:before="0" w:after="0"/>
              <w:jc w:val="center"/>
            </w:pPr>
            <w:r>
              <w:rPr>
                <w:rFonts w:ascii="Arial Narrow" w:hAnsi="Arial Narrow" w:cs="Arial Narrow"/>
                <w:b/>
                <w:color w:val="000000"/>
                <w:sz w:val="16"/>
              </w:rPr>
              <w:t xml:space="preserve"> 15.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6D4E68"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65D02F" w14:textId="77777777" w:rsidR="00DD1D3E" w:rsidRDefault="00DD1D3E" w:rsidP="00522474">
            <w:pPr>
              <w:spacing w:before="0" w:after="0"/>
              <w:jc w:val="center"/>
            </w:pPr>
          </w:p>
        </w:tc>
      </w:tr>
      <w:tr w:rsidR="00DD1D3E" w14:paraId="10184A12"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0C6C4D"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A37C4B"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E43D89"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198703" w14:textId="77777777" w:rsidR="00DD1D3E" w:rsidRDefault="00DD1D3E" w:rsidP="00522474">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5D5A8E"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67B29B"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3BC6EA" w14:textId="77777777" w:rsidR="00DD1D3E" w:rsidRDefault="00DD1D3E" w:rsidP="00522474">
            <w:pPr>
              <w:spacing w:before="0" w:after="0"/>
              <w:jc w:val="center"/>
            </w:pPr>
            <w:r>
              <w:rPr>
                <w:rFonts w:ascii="Arial Narrow" w:hAnsi="Arial Narrow" w:cs="Arial Narrow"/>
                <w:b/>
                <w:color w:val="000000"/>
                <w:sz w:val="16"/>
              </w:rPr>
              <w:t xml:space="preserve"> 5.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4ADA58"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A74BEB" w14:textId="77777777" w:rsidR="00DD1D3E" w:rsidRDefault="00DD1D3E" w:rsidP="00522474">
            <w:pPr>
              <w:spacing w:before="0" w:after="0"/>
              <w:jc w:val="center"/>
            </w:pPr>
          </w:p>
        </w:tc>
      </w:tr>
      <w:tr w:rsidR="00DD1D3E" w14:paraId="2C8670CB"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DE43E6"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DF7A3C"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614C07"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AE88AE" w14:textId="77777777" w:rsidR="00DD1D3E" w:rsidRDefault="00DD1D3E" w:rsidP="00522474">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BE3069"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5404A3"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42A88B"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48D9B4" w14:textId="77777777" w:rsidR="00DD1D3E" w:rsidRDefault="00DD1D3E" w:rsidP="00522474">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D495E0" w14:textId="77777777" w:rsidR="00DD1D3E" w:rsidRDefault="00DD1D3E" w:rsidP="00522474">
            <w:pPr>
              <w:spacing w:before="0" w:after="0"/>
              <w:jc w:val="center"/>
            </w:pPr>
            <w:r>
              <w:rPr>
                <w:rFonts w:ascii="Arial Narrow" w:hAnsi="Arial Narrow" w:cs="Arial Narrow"/>
                <w:b/>
                <w:color w:val="000000"/>
                <w:sz w:val="16"/>
              </w:rPr>
              <w:t xml:space="preserve"> 25.00</w:t>
            </w:r>
          </w:p>
        </w:tc>
      </w:tr>
      <w:tr w:rsidR="00DD1D3E" w14:paraId="5D29C225"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A1DAFC"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5ADB14"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934676"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02FF8C" w14:textId="77777777" w:rsidR="00DD1D3E" w:rsidRDefault="00DD1D3E" w:rsidP="00522474">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12802B"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CBB117"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556D10" w14:textId="77777777" w:rsidR="00DD1D3E" w:rsidRDefault="00DD1D3E" w:rsidP="00522474">
            <w:pPr>
              <w:spacing w:before="0" w:after="0"/>
              <w:jc w:val="center"/>
            </w:pPr>
            <w:r>
              <w:rPr>
                <w:rFonts w:ascii="Arial Narrow" w:hAnsi="Arial Narrow" w:cs="Arial Narrow"/>
                <w:b/>
                <w:color w:val="000000"/>
                <w:sz w:val="16"/>
              </w:rPr>
              <w:t xml:space="preserve"> 3.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45D103"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701D87" w14:textId="77777777" w:rsidR="00DD1D3E" w:rsidRDefault="00DD1D3E" w:rsidP="00522474">
            <w:pPr>
              <w:spacing w:before="0" w:after="0"/>
              <w:jc w:val="center"/>
            </w:pPr>
          </w:p>
        </w:tc>
      </w:tr>
      <w:tr w:rsidR="00DD1D3E" w14:paraId="20B2A5FB"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09FA42"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D27045"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29ED0C"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77A100" w14:textId="77777777" w:rsidR="00DD1D3E" w:rsidRDefault="00DD1D3E" w:rsidP="00522474">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686D51"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36A0FB"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CA8DE1"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B1E2A1" w14:textId="77777777" w:rsidR="00DD1D3E" w:rsidRDefault="00DD1D3E" w:rsidP="00522474">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5017EC" w14:textId="77777777" w:rsidR="00DD1D3E" w:rsidRDefault="00DD1D3E" w:rsidP="00522474">
            <w:pPr>
              <w:spacing w:before="0" w:after="0"/>
              <w:jc w:val="center"/>
            </w:pPr>
            <w:r>
              <w:rPr>
                <w:rFonts w:ascii="Arial Narrow" w:hAnsi="Arial Narrow" w:cs="Arial Narrow"/>
                <w:b/>
                <w:color w:val="000000"/>
                <w:sz w:val="16"/>
              </w:rPr>
              <w:t xml:space="preserve"> 3.30</w:t>
            </w:r>
          </w:p>
        </w:tc>
      </w:tr>
      <w:tr w:rsidR="00DD1D3E" w14:paraId="63184284"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966195"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2A4AFA"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8B14FE"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B10DC8" w14:textId="77777777" w:rsidR="00DD1D3E" w:rsidRDefault="00DD1D3E" w:rsidP="00522474">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6A8802" w14:textId="77777777" w:rsidR="00DD1D3E" w:rsidRDefault="00DD1D3E" w:rsidP="00522474">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F0AEDC"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710AC3" w14:textId="77777777" w:rsidR="00DD1D3E" w:rsidRDefault="00DD1D3E" w:rsidP="00522474">
            <w:pPr>
              <w:spacing w:before="0" w:after="0"/>
              <w:jc w:val="center"/>
            </w:pPr>
            <w:r>
              <w:rPr>
                <w:rFonts w:ascii="Arial Narrow" w:hAnsi="Arial Narrow" w:cs="Arial Narrow"/>
                <w:b/>
                <w:color w:val="000000"/>
                <w:sz w:val="16"/>
              </w:rPr>
              <w:t xml:space="preserve"> 1.5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B69057"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CC279A" w14:textId="77777777" w:rsidR="00DD1D3E" w:rsidRDefault="00DD1D3E" w:rsidP="00522474">
            <w:pPr>
              <w:spacing w:before="0" w:after="0"/>
              <w:jc w:val="center"/>
            </w:pPr>
          </w:p>
        </w:tc>
      </w:tr>
      <w:tr w:rsidR="00DD1D3E" w14:paraId="18BDC012"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BCC0A8"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37CCCA"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B84078"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8E0253" w14:textId="77777777" w:rsidR="00DD1D3E" w:rsidRDefault="00DD1D3E" w:rsidP="00522474">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FC15FA"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E3D9FB"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2E5AEF" w14:textId="77777777" w:rsidR="00DD1D3E" w:rsidRDefault="00DD1D3E" w:rsidP="00522474">
            <w:pPr>
              <w:spacing w:before="0" w:after="0"/>
              <w:jc w:val="center"/>
            </w:pPr>
            <w:r>
              <w:rPr>
                <w:rFonts w:ascii="Arial Narrow" w:hAnsi="Arial Narrow" w:cs="Arial Narrow"/>
                <w:color w:val="000000"/>
                <w:sz w:val="14"/>
              </w:rPr>
              <w:t xml:space="preserve"> 7.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635A1D" w14:textId="77777777" w:rsidR="00DD1D3E" w:rsidRDefault="00DD1D3E" w:rsidP="00522474">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84FBD3" w14:textId="77777777" w:rsidR="00DD1D3E" w:rsidRDefault="00DD1D3E" w:rsidP="00522474">
            <w:pPr>
              <w:spacing w:before="0" w:after="0"/>
              <w:jc w:val="center"/>
            </w:pPr>
            <w:r>
              <w:rPr>
                <w:rFonts w:ascii="Arial Narrow" w:hAnsi="Arial Narrow" w:cs="Arial Narrow"/>
                <w:b/>
                <w:color w:val="000000"/>
                <w:sz w:val="16"/>
              </w:rPr>
              <w:t xml:space="preserve"> 2.40</w:t>
            </w:r>
          </w:p>
        </w:tc>
      </w:tr>
      <w:tr w:rsidR="00DD1D3E" w14:paraId="4703ACFF" w14:textId="77777777" w:rsidTr="00522474">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7E3407" w14:textId="77777777" w:rsidR="00DD1D3E" w:rsidRDefault="00DD1D3E" w:rsidP="00522474">
            <w:pPr>
              <w:spacing w:before="0" w:after="0"/>
              <w:ind w:left="20" w:right="20"/>
            </w:pPr>
            <w:r>
              <w:rPr>
                <w:rFonts w:ascii="Arial Narrow" w:hAnsi="Arial Narrow" w:cs="Arial Narrow"/>
                <w:color w:val="000000"/>
                <w:sz w:val="14"/>
              </w:rPr>
              <w:t>5</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9EC0F0" w14:textId="77777777" w:rsidR="00DD1D3E" w:rsidRDefault="00DD1D3E" w:rsidP="00522474">
            <w:pPr>
              <w:spacing w:before="0" w:after="0"/>
              <w:ind w:left="20" w:right="20"/>
            </w:pPr>
            <w:r>
              <w:rPr>
                <w:rFonts w:ascii="Arial Narrow" w:hAnsi="Arial Narrow" w:cs="Arial Narrow"/>
                <w:color w:val="000000"/>
                <w:sz w:val="14"/>
              </w:rPr>
              <w:t>TUL7,TUL10</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5CB392" w14:textId="77777777" w:rsidR="00DD1D3E" w:rsidRDefault="00DD1D3E" w:rsidP="00522474">
            <w:pPr>
              <w:spacing w:before="0" w:after="0"/>
              <w:ind w:left="20" w:right="20"/>
            </w:pPr>
            <w:r>
              <w:rPr>
                <w:rFonts w:ascii="Arial Narrow" w:hAnsi="Arial Narrow" w:cs="Arial Narrow"/>
                <w:color w:val="000000"/>
                <w:sz w:val="14"/>
              </w:rPr>
              <w:t>Lower estuarine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61AF99" w14:textId="77777777" w:rsidR="00DD1D3E" w:rsidRDefault="00DD1D3E" w:rsidP="00522474">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9A45F8"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7AF636"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445B86" w14:textId="77777777" w:rsidR="00DD1D3E" w:rsidRDefault="00DD1D3E" w:rsidP="00522474">
            <w:pPr>
              <w:spacing w:before="0" w:after="0"/>
              <w:jc w:val="center"/>
            </w:pPr>
            <w:r>
              <w:rPr>
                <w:rFonts w:ascii="Arial Narrow" w:hAnsi="Arial Narrow" w:cs="Arial Narrow"/>
                <w:color w:val="000000"/>
                <w:sz w:val="14"/>
              </w:rPr>
              <w:t xml:space="preserve"> 1.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77D85B" w14:textId="77777777" w:rsidR="00DD1D3E" w:rsidRDefault="00DD1D3E" w:rsidP="00522474">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B3E923" w14:textId="77777777" w:rsidR="00DD1D3E" w:rsidRDefault="00DD1D3E" w:rsidP="00522474">
            <w:pPr>
              <w:spacing w:before="0" w:after="0"/>
              <w:jc w:val="center"/>
            </w:pPr>
            <w:r>
              <w:rPr>
                <w:rFonts w:ascii="Arial Narrow" w:hAnsi="Arial Narrow" w:cs="Arial Narrow"/>
                <w:b/>
                <w:color w:val="000000"/>
                <w:sz w:val="16"/>
              </w:rPr>
              <w:t xml:space="preserve"> 0.63</w:t>
            </w:r>
          </w:p>
        </w:tc>
      </w:tr>
      <w:tr w:rsidR="00DD1D3E" w14:paraId="4115FDB9"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107ED6"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DECD87"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7FA290"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8C4515" w14:textId="77777777" w:rsidR="00DD1D3E" w:rsidRDefault="00DD1D3E" w:rsidP="00522474">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42F724"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1008FB"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35440D" w14:textId="77777777" w:rsidR="00DD1D3E" w:rsidRDefault="00DD1D3E" w:rsidP="00522474">
            <w:pPr>
              <w:spacing w:before="0" w:after="0"/>
              <w:jc w:val="center"/>
            </w:pPr>
            <w:r>
              <w:rPr>
                <w:rFonts w:ascii="Arial Narrow" w:hAnsi="Arial Narrow" w:cs="Arial Narrow"/>
                <w:b/>
                <w:color w:val="000000"/>
                <w:sz w:val="16"/>
              </w:rPr>
              <w:t xml:space="preserve"> 3.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806969"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58ADF3" w14:textId="77777777" w:rsidR="00DD1D3E" w:rsidRDefault="00DD1D3E" w:rsidP="00522474">
            <w:pPr>
              <w:spacing w:before="0" w:after="0"/>
              <w:jc w:val="center"/>
            </w:pPr>
          </w:p>
        </w:tc>
      </w:tr>
      <w:tr w:rsidR="00DD1D3E" w14:paraId="1F1E0892"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B36FC3"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D33F3E"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2DF83A"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98A694" w14:textId="77777777" w:rsidR="00DD1D3E" w:rsidRDefault="00DD1D3E" w:rsidP="00522474">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3B6FFB"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43BF76"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14CC17" w14:textId="77777777" w:rsidR="00DD1D3E" w:rsidRDefault="00DD1D3E" w:rsidP="00522474">
            <w:pPr>
              <w:spacing w:before="0" w:after="0"/>
              <w:jc w:val="center"/>
            </w:pPr>
            <w:r>
              <w:rPr>
                <w:rFonts w:ascii="Arial Narrow" w:hAnsi="Arial Narrow" w:cs="Arial Narrow"/>
                <w:b/>
                <w:color w:val="000000"/>
                <w:sz w:val="16"/>
              </w:rPr>
              <w:t xml:space="preserve"> 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E64700"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3EB121" w14:textId="77777777" w:rsidR="00DD1D3E" w:rsidRDefault="00DD1D3E" w:rsidP="00522474">
            <w:pPr>
              <w:spacing w:before="0" w:after="0"/>
              <w:jc w:val="center"/>
            </w:pPr>
          </w:p>
        </w:tc>
      </w:tr>
      <w:tr w:rsidR="00DD1D3E" w14:paraId="40EC0333"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3B8AC0"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46CD0E"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355BBE"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0D50B4" w14:textId="77777777" w:rsidR="00DD1D3E" w:rsidRDefault="00DD1D3E" w:rsidP="00522474">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DDEA93"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7CD36F"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C80E7B"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E077A1" w14:textId="77777777" w:rsidR="00DD1D3E" w:rsidRDefault="00DD1D3E" w:rsidP="00522474">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5A012D" w14:textId="77777777" w:rsidR="00DD1D3E" w:rsidRDefault="00DD1D3E" w:rsidP="00522474">
            <w:pPr>
              <w:spacing w:before="0" w:after="0"/>
              <w:jc w:val="center"/>
            </w:pPr>
            <w:r>
              <w:rPr>
                <w:rFonts w:ascii="Arial Narrow" w:hAnsi="Arial Narrow" w:cs="Arial Narrow"/>
                <w:b/>
                <w:color w:val="000000"/>
                <w:sz w:val="16"/>
              </w:rPr>
              <w:t xml:space="preserve"> 25.00</w:t>
            </w:r>
          </w:p>
        </w:tc>
      </w:tr>
      <w:tr w:rsidR="00DD1D3E" w14:paraId="7C8A8007"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438BED"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5BD91D"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A51B75"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1B1CF7" w14:textId="77777777" w:rsidR="00DD1D3E" w:rsidRDefault="00DD1D3E" w:rsidP="00522474">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32F1D0"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73C0B5"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B4BB3E" w14:textId="77777777" w:rsidR="00DD1D3E" w:rsidRDefault="00DD1D3E" w:rsidP="00522474">
            <w:pPr>
              <w:spacing w:before="0" w:after="0"/>
              <w:jc w:val="center"/>
            </w:pPr>
            <w:r>
              <w:rPr>
                <w:rFonts w:ascii="Arial Narrow" w:hAnsi="Arial Narrow" w:cs="Arial Narrow"/>
                <w:b/>
                <w:color w:val="000000"/>
                <w:sz w:val="16"/>
              </w:rPr>
              <w:t xml:space="preserve"> 3.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800B0C"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3496D1" w14:textId="77777777" w:rsidR="00DD1D3E" w:rsidRDefault="00DD1D3E" w:rsidP="00522474">
            <w:pPr>
              <w:spacing w:before="0" w:after="0"/>
              <w:jc w:val="center"/>
            </w:pPr>
          </w:p>
        </w:tc>
      </w:tr>
      <w:tr w:rsidR="00DD1D3E" w14:paraId="0C588ECA"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5E7DE9"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113521"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2FF288"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780015" w14:textId="77777777" w:rsidR="00DD1D3E" w:rsidRDefault="00DD1D3E" w:rsidP="00522474">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A7F3B5"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3D2493"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B0C942"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25C91C" w14:textId="77777777" w:rsidR="00DD1D3E" w:rsidRDefault="00DD1D3E" w:rsidP="00522474">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A112BC" w14:textId="77777777" w:rsidR="00DD1D3E" w:rsidRDefault="00DD1D3E" w:rsidP="00522474">
            <w:pPr>
              <w:spacing w:before="0" w:after="0"/>
              <w:jc w:val="center"/>
            </w:pPr>
            <w:r>
              <w:rPr>
                <w:rFonts w:ascii="Arial Narrow" w:hAnsi="Arial Narrow" w:cs="Arial Narrow"/>
                <w:b/>
                <w:color w:val="000000"/>
                <w:sz w:val="16"/>
              </w:rPr>
              <w:t xml:space="preserve"> 3.30</w:t>
            </w:r>
          </w:p>
        </w:tc>
      </w:tr>
      <w:tr w:rsidR="00DD1D3E" w14:paraId="0CA00CE2"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6AA2B7"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F11D52"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FEC0A1"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30EBA1" w14:textId="77777777" w:rsidR="00DD1D3E" w:rsidRDefault="00DD1D3E" w:rsidP="00522474">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CC652B" w14:textId="77777777" w:rsidR="00DD1D3E" w:rsidRDefault="00DD1D3E" w:rsidP="00522474">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51E8C0"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5B0E8E" w14:textId="77777777" w:rsidR="00DD1D3E" w:rsidRDefault="00DD1D3E" w:rsidP="00522474">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4A1A5B"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E1D472" w14:textId="77777777" w:rsidR="00DD1D3E" w:rsidRDefault="00DD1D3E" w:rsidP="00522474">
            <w:pPr>
              <w:spacing w:before="0" w:after="0"/>
              <w:jc w:val="center"/>
            </w:pPr>
          </w:p>
        </w:tc>
      </w:tr>
      <w:tr w:rsidR="00DD1D3E" w14:paraId="3CA5BAA3"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1AEA0E"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91FE83"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DDE94A"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4BA5D5" w14:textId="77777777" w:rsidR="00DD1D3E" w:rsidRDefault="00DD1D3E" w:rsidP="00522474">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25B03A"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E65E5C"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BEDF97" w14:textId="77777777" w:rsidR="00DD1D3E" w:rsidRDefault="00DD1D3E" w:rsidP="00522474">
            <w:pPr>
              <w:spacing w:before="0" w:after="0"/>
              <w:jc w:val="center"/>
            </w:pPr>
            <w:r>
              <w:rPr>
                <w:rFonts w:ascii="Arial Narrow" w:hAnsi="Arial Narrow" w:cs="Arial Narrow"/>
                <w:color w:val="000000"/>
                <w:sz w:val="14"/>
              </w:rPr>
              <w:t xml:space="preserve"> 5.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94917A" w14:textId="77777777" w:rsidR="00DD1D3E" w:rsidRDefault="00DD1D3E" w:rsidP="00522474">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9DC545" w14:textId="77777777" w:rsidR="00DD1D3E" w:rsidRDefault="00DD1D3E" w:rsidP="00522474">
            <w:pPr>
              <w:spacing w:before="0" w:after="0"/>
              <w:jc w:val="center"/>
            </w:pPr>
            <w:r>
              <w:rPr>
                <w:rFonts w:ascii="Arial Narrow" w:hAnsi="Arial Narrow" w:cs="Arial Narrow"/>
                <w:b/>
                <w:color w:val="000000"/>
                <w:sz w:val="16"/>
              </w:rPr>
              <w:t xml:space="preserve"> 2.40</w:t>
            </w:r>
          </w:p>
        </w:tc>
      </w:tr>
      <w:tr w:rsidR="00DD1D3E" w14:paraId="0237EAA7" w14:textId="77777777" w:rsidTr="00522474">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F5DF80" w14:textId="77777777" w:rsidR="00DD1D3E" w:rsidRDefault="00DD1D3E" w:rsidP="00522474">
            <w:pPr>
              <w:spacing w:before="0" w:after="0"/>
              <w:ind w:left="20" w:right="20"/>
            </w:pPr>
            <w:r>
              <w:rPr>
                <w:rFonts w:ascii="Arial Narrow" w:hAnsi="Arial Narrow" w:cs="Arial Narrow"/>
                <w:color w:val="000000"/>
                <w:sz w:val="14"/>
              </w:rPr>
              <w:t>6</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8BF4A3" w14:textId="77777777" w:rsidR="00DD1D3E" w:rsidRDefault="00DD1D3E" w:rsidP="00522474">
            <w:pPr>
              <w:spacing w:before="0" w:after="0"/>
              <w:ind w:left="20" w:right="20"/>
            </w:pPr>
            <w:r>
              <w:rPr>
                <w:rFonts w:ascii="Arial Narrow" w:hAnsi="Arial Narrow" w:cs="Arial Narrow"/>
                <w:color w:val="000000"/>
                <w:sz w:val="14"/>
              </w:rPr>
              <w:t>BUR1,BUR2</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34E176" w14:textId="77777777" w:rsidR="00DD1D3E" w:rsidRDefault="00DD1D3E" w:rsidP="00522474">
            <w:pPr>
              <w:spacing w:before="0" w:after="0"/>
              <w:ind w:left="20" w:right="20"/>
            </w:pPr>
            <w:r>
              <w:rPr>
                <w:rFonts w:ascii="Arial Narrow" w:hAnsi="Arial Narrow" w:cs="Arial Narrow"/>
                <w:color w:val="000000"/>
                <w:sz w:val="14"/>
              </w:rPr>
              <w:t>Open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BA5A50" w14:textId="77777777" w:rsidR="00DD1D3E" w:rsidRDefault="00DD1D3E" w:rsidP="00522474">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277F04"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4068A9"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FBFBAF" w14:textId="77777777" w:rsidR="00DD1D3E" w:rsidRDefault="00DD1D3E" w:rsidP="00522474">
            <w:pPr>
              <w:spacing w:before="0" w:after="0"/>
              <w:jc w:val="center"/>
            </w:pPr>
            <w:r>
              <w:rPr>
                <w:rFonts w:ascii="Arial Narrow" w:hAnsi="Arial Narrow" w:cs="Arial Narrow"/>
                <w:color w:val="000000"/>
                <w:sz w:val="14"/>
              </w:rPr>
              <w:t xml:space="preserve"> 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F31C5A" w14:textId="77777777" w:rsidR="00DD1D3E" w:rsidRDefault="00DD1D3E" w:rsidP="00522474">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936FE2" w14:textId="77777777" w:rsidR="00DD1D3E" w:rsidRDefault="00DD1D3E" w:rsidP="00522474">
            <w:pPr>
              <w:spacing w:before="0" w:after="0"/>
              <w:jc w:val="center"/>
            </w:pPr>
            <w:r>
              <w:rPr>
                <w:rFonts w:ascii="Arial Narrow" w:hAnsi="Arial Narrow" w:cs="Arial Narrow"/>
                <w:b/>
                <w:color w:val="000000"/>
                <w:sz w:val="16"/>
              </w:rPr>
              <w:t xml:space="preserve"> 0.63</w:t>
            </w:r>
          </w:p>
        </w:tc>
      </w:tr>
      <w:tr w:rsidR="00DD1D3E" w14:paraId="0ADA536A"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31A8F7"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2BCA3A"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F9C9EA"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C414B6" w14:textId="77777777" w:rsidR="00DD1D3E" w:rsidRDefault="00DD1D3E" w:rsidP="00522474">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5B69F4"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FC7554"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2E007D" w14:textId="77777777" w:rsidR="00DD1D3E" w:rsidRDefault="00DD1D3E" w:rsidP="00522474">
            <w:pPr>
              <w:spacing w:before="0" w:after="0"/>
              <w:jc w:val="center"/>
            </w:pPr>
            <w:r>
              <w:rPr>
                <w:rFonts w:ascii="Arial Narrow" w:hAnsi="Arial Narrow" w:cs="Arial Narrow"/>
                <w:b/>
                <w:color w:val="000000"/>
                <w:sz w:val="16"/>
              </w:rPr>
              <w:t xml:space="preserve"> 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D5A79B"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8BCA3D" w14:textId="77777777" w:rsidR="00DD1D3E" w:rsidRDefault="00DD1D3E" w:rsidP="00522474">
            <w:pPr>
              <w:spacing w:before="0" w:after="0"/>
              <w:jc w:val="center"/>
            </w:pPr>
          </w:p>
        </w:tc>
      </w:tr>
      <w:tr w:rsidR="00DD1D3E" w14:paraId="349F164D"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BEC765"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F46F3E"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5C799D"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B23893" w14:textId="77777777" w:rsidR="00DD1D3E" w:rsidRDefault="00DD1D3E" w:rsidP="00522474">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31569C"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D49E93"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D449A3" w14:textId="77777777" w:rsidR="00DD1D3E" w:rsidRDefault="00DD1D3E" w:rsidP="00522474">
            <w:pPr>
              <w:spacing w:before="0" w:after="0"/>
              <w:jc w:val="center"/>
            </w:pPr>
            <w:r>
              <w:rPr>
                <w:rFonts w:ascii="Arial Narrow" w:hAnsi="Arial Narrow" w:cs="Arial Narrow"/>
                <w:b/>
                <w:color w:val="000000"/>
                <w:sz w:val="16"/>
              </w:rPr>
              <w:t xml:space="preserve"> 0.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19E30F"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287F0E" w14:textId="77777777" w:rsidR="00DD1D3E" w:rsidRDefault="00DD1D3E" w:rsidP="00522474">
            <w:pPr>
              <w:spacing w:before="0" w:after="0"/>
              <w:jc w:val="center"/>
            </w:pPr>
          </w:p>
        </w:tc>
      </w:tr>
      <w:tr w:rsidR="00DD1D3E" w14:paraId="276BFD13"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27561F"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1FCE69"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3E623E"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4BC508" w14:textId="77777777" w:rsidR="00DD1D3E" w:rsidRDefault="00DD1D3E" w:rsidP="00522474">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D29BF2"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B57D2A"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8F7D77" w14:textId="77777777" w:rsidR="00DD1D3E" w:rsidRDefault="00DD1D3E" w:rsidP="00522474">
            <w:pPr>
              <w:spacing w:before="0" w:after="0"/>
              <w:jc w:val="center"/>
            </w:pPr>
            <w:r>
              <w:rPr>
                <w:rFonts w:ascii="Arial Narrow" w:hAnsi="Arial Narrow" w:cs="Arial Narrow"/>
                <w:color w:val="000000"/>
                <w:sz w:val="14"/>
              </w:rPr>
              <w:t xml:space="preserve"> 1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CD0378" w14:textId="77777777" w:rsidR="00DD1D3E" w:rsidRDefault="00DD1D3E" w:rsidP="00522474">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0ABFC7" w14:textId="77777777" w:rsidR="00DD1D3E" w:rsidRDefault="00DD1D3E" w:rsidP="00522474">
            <w:pPr>
              <w:spacing w:before="0" w:after="0"/>
              <w:jc w:val="center"/>
            </w:pPr>
            <w:r>
              <w:rPr>
                <w:rFonts w:ascii="Arial Narrow" w:hAnsi="Arial Narrow" w:cs="Arial Narrow"/>
                <w:b/>
                <w:color w:val="000000"/>
                <w:sz w:val="16"/>
              </w:rPr>
              <w:t xml:space="preserve"> 25.00</w:t>
            </w:r>
          </w:p>
        </w:tc>
      </w:tr>
      <w:tr w:rsidR="00DD1D3E" w14:paraId="14912186"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D89C30"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ECD8EC"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4A9665"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789787" w14:textId="77777777" w:rsidR="00DD1D3E" w:rsidRDefault="00DD1D3E" w:rsidP="00522474">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59F32D"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D2FD15"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43F2A9" w14:textId="77777777" w:rsidR="00DD1D3E" w:rsidRDefault="00DD1D3E" w:rsidP="00522474">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C103AD"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B6EC39" w14:textId="77777777" w:rsidR="00DD1D3E" w:rsidRDefault="00DD1D3E" w:rsidP="00522474">
            <w:pPr>
              <w:spacing w:before="0" w:after="0"/>
              <w:jc w:val="center"/>
            </w:pPr>
          </w:p>
        </w:tc>
      </w:tr>
      <w:tr w:rsidR="00DD1D3E" w14:paraId="72CA0D56"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BFCADA"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D5D760"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B450F9"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9324CB" w14:textId="77777777" w:rsidR="00DD1D3E" w:rsidRDefault="00DD1D3E" w:rsidP="00522474">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F74C66"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3AB7ED"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AED4E4" w14:textId="77777777" w:rsidR="00DD1D3E" w:rsidRDefault="00DD1D3E" w:rsidP="00522474">
            <w:pPr>
              <w:spacing w:before="0" w:after="0"/>
              <w:jc w:val="center"/>
            </w:pPr>
            <w:r>
              <w:rPr>
                <w:rFonts w:ascii="Arial Narrow" w:hAnsi="Arial Narrow" w:cs="Arial Narrow"/>
                <w:color w:val="000000"/>
                <w:sz w:val="14"/>
              </w:rPr>
              <w:t xml:space="preserve"> 2.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2A07D8" w14:textId="77777777" w:rsidR="00DD1D3E" w:rsidRDefault="00DD1D3E" w:rsidP="00522474">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7BBB37" w14:textId="77777777" w:rsidR="00DD1D3E" w:rsidRDefault="00DD1D3E" w:rsidP="00522474">
            <w:pPr>
              <w:spacing w:before="0" w:after="0"/>
              <w:jc w:val="center"/>
            </w:pPr>
            <w:r>
              <w:rPr>
                <w:rFonts w:ascii="Arial Narrow" w:hAnsi="Arial Narrow" w:cs="Arial Narrow"/>
                <w:b/>
                <w:color w:val="000000"/>
                <w:sz w:val="16"/>
              </w:rPr>
              <w:t xml:space="preserve"> 3.30</w:t>
            </w:r>
          </w:p>
        </w:tc>
      </w:tr>
      <w:tr w:rsidR="00DD1D3E" w14:paraId="13DFD536"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6E8CB6"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18EE52"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7B8F36"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31F923" w14:textId="77777777" w:rsidR="00DD1D3E" w:rsidRDefault="00DD1D3E" w:rsidP="00522474">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2F8A8F" w14:textId="77777777" w:rsidR="00DD1D3E" w:rsidRDefault="00DD1D3E" w:rsidP="00522474">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E3576E" w14:textId="77777777" w:rsidR="00DD1D3E" w:rsidRDefault="00DD1D3E" w:rsidP="00522474">
            <w:pPr>
              <w:spacing w:before="0" w:after="0"/>
              <w:jc w:val="center"/>
            </w:pPr>
            <w:r>
              <w:rPr>
                <w:rFonts w:ascii="Arial Narrow" w:hAnsi="Arial Narrow" w:cs="Arial Narrow"/>
                <w:b/>
                <w:color w:val="000000"/>
                <w:sz w:val="16"/>
              </w:rPr>
              <w:t xml:space="preserve"> 1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9DFBBD"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CF6744"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B95ADE" w14:textId="77777777" w:rsidR="00DD1D3E" w:rsidRDefault="00DD1D3E" w:rsidP="00522474">
            <w:pPr>
              <w:spacing w:before="0" w:after="0"/>
              <w:jc w:val="center"/>
            </w:pPr>
          </w:p>
        </w:tc>
      </w:tr>
      <w:tr w:rsidR="00DD1D3E" w14:paraId="41315C7E"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0334F0"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129721"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3CB2D2"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A4D000" w14:textId="77777777" w:rsidR="00DD1D3E" w:rsidRDefault="00DD1D3E" w:rsidP="00522474">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CC3BD5"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203E2F"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FE68D1" w14:textId="77777777" w:rsidR="00DD1D3E" w:rsidRDefault="00DD1D3E" w:rsidP="00522474">
            <w:pPr>
              <w:spacing w:before="0" w:after="0"/>
              <w:jc w:val="center"/>
            </w:pPr>
            <w:r>
              <w:rPr>
                <w:rFonts w:ascii="Arial Narrow" w:hAnsi="Arial Narrow" w:cs="Arial Narrow"/>
                <w:color w:val="000000"/>
                <w:sz w:val="14"/>
              </w:rPr>
              <w:t xml:space="preserve"> 1.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07E84D" w14:textId="77777777" w:rsidR="00DD1D3E" w:rsidRDefault="00DD1D3E" w:rsidP="00522474">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67ABA9" w14:textId="77777777" w:rsidR="00DD1D3E" w:rsidRDefault="00DD1D3E" w:rsidP="00522474">
            <w:pPr>
              <w:spacing w:before="0" w:after="0"/>
              <w:jc w:val="center"/>
            </w:pPr>
            <w:r>
              <w:rPr>
                <w:rFonts w:ascii="Arial Narrow" w:hAnsi="Arial Narrow" w:cs="Arial Narrow"/>
                <w:b/>
                <w:color w:val="000000"/>
                <w:sz w:val="16"/>
              </w:rPr>
              <w:t xml:space="preserve"> 2.40</w:t>
            </w:r>
          </w:p>
        </w:tc>
      </w:tr>
      <w:tr w:rsidR="00DD1D3E" w14:paraId="4273B5EF" w14:textId="77777777" w:rsidTr="00522474">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B62F68" w14:textId="77777777" w:rsidR="00DD1D3E" w:rsidRDefault="00DD1D3E" w:rsidP="00522474">
            <w:pPr>
              <w:spacing w:before="0" w:after="0"/>
              <w:ind w:left="20" w:right="20"/>
            </w:pPr>
            <w:r>
              <w:rPr>
                <w:rFonts w:ascii="Arial Narrow" w:hAnsi="Arial Narrow" w:cs="Arial Narrow"/>
                <w:color w:val="000000"/>
                <w:sz w:val="14"/>
              </w:rPr>
              <w:t>7</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457641" w14:textId="77777777" w:rsidR="00DD1D3E" w:rsidRDefault="00DD1D3E" w:rsidP="00522474">
            <w:pPr>
              <w:spacing w:before="0" w:after="0"/>
              <w:ind w:left="20" w:right="20"/>
            </w:pPr>
            <w:r>
              <w:rPr>
                <w:rFonts w:ascii="Arial Narrow" w:hAnsi="Arial Narrow" w:cs="Arial Narrow"/>
                <w:color w:val="000000"/>
                <w:sz w:val="14"/>
              </w:rPr>
              <w:t>BUR3</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D694C7" w14:textId="77777777" w:rsidR="00DD1D3E" w:rsidRDefault="00DD1D3E" w:rsidP="00522474">
            <w:pPr>
              <w:spacing w:before="0" w:after="0"/>
              <w:ind w:left="20" w:right="20"/>
            </w:pPr>
            <w:r>
              <w:rPr>
                <w:rFonts w:ascii="Arial Narrow" w:hAnsi="Arial Narrow" w:cs="Arial Narrow"/>
                <w:color w:val="000000"/>
                <w:sz w:val="14"/>
              </w:rPr>
              <w:t>Open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163ED5" w14:textId="77777777" w:rsidR="00DD1D3E" w:rsidRDefault="00DD1D3E" w:rsidP="00522474">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752F1E"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9D8583" w14:textId="77777777" w:rsidR="00DD1D3E" w:rsidRDefault="00DD1D3E" w:rsidP="00522474">
            <w:pPr>
              <w:spacing w:before="0" w:after="0"/>
              <w:jc w:val="center"/>
            </w:pPr>
            <w:r>
              <w:rPr>
                <w:rFonts w:ascii="Arial Narrow" w:hAnsi="Arial Narrow" w:cs="Arial Narrow"/>
                <w:color w:val="000000"/>
                <w:sz w:val="14"/>
              </w:rPr>
              <w:t xml:space="preserve"> 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17D6D8"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99F7A7" w14:textId="77777777" w:rsidR="00DD1D3E" w:rsidRDefault="00DD1D3E" w:rsidP="00522474">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BEC40B" w14:textId="77777777" w:rsidR="00DD1D3E" w:rsidRDefault="00DD1D3E" w:rsidP="00522474">
            <w:pPr>
              <w:spacing w:before="0" w:after="0"/>
              <w:jc w:val="center"/>
            </w:pPr>
            <w:r>
              <w:rPr>
                <w:rFonts w:ascii="Arial Narrow" w:hAnsi="Arial Narrow" w:cs="Arial Narrow"/>
                <w:b/>
                <w:color w:val="000000"/>
                <w:sz w:val="16"/>
              </w:rPr>
              <w:t xml:space="preserve"> 0.63</w:t>
            </w:r>
          </w:p>
        </w:tc>
      </w:tr>
      <w:tr w:rsidR="00DD1D3E" w14:paraId="478998B4"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1766CA"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CF52D6"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A9B489"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7FA89D" w14:textId="77777777" w:rsidR="00DD1D3E" w:rsidRDefault="00DD1D3E" w:rsidP="00522474">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745565"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FCCCAD"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44B92D" w14:textId="77777777" w:rsidR="00DD1D3E" w:rsidRDefault="00DD1D3E" w:rsidP="00522474">
            <w:pPr>
              <w:spacing w:before="0" w:after="0"/>
              <w:jc w:val="center"/>
            </w:pPr>
            <w:r>
              <w:rPr>
                <w:rFonts w:ascii="Arial Narrow" w:hAnsi="Arial Narrow" w:cs="Arial Narrow"/>
                <w:b/>
                <w:color w:val="000000"/>
                <w:sz w:val="16"/>
              </w:rPr>
              <w:t xml:space="preserve"> 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80D342"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3551A1" w14:textId="77777777" w:rsidR="00DD1D3E" w:rsidRDefault="00DD1D3E" w:rsidP="00522474">
            <w:pPr>
              <w:spacing w:before="0" w:after="0"/>
              <w:jc w:val="center"/>
            </w:pPr>
          </w:p>
        </w:tc>
      </w:tr>
      <w:tr w:rsidR="00DD1D3E" w14:paraId="3E77806F"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B41E1E"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F40785"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D129A6"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377ED9" w14:textId="77777777" w:rsidR="00DD1D3E" w:rsidRDefault="00DD1D3E" w:rsidP="00522474">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0A37D9"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0D8B0C"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9C3814" w14:textId="77777777" w:rsidR="00DD1D3E" w:rsidRDefault="00DD1D3E" w:rsidP="00522474">
            <w:pPr>
              <w:spacing w:before="0" w:after="0"/>
              <w:jc w:val="center"/>
            </w:pPr>
            <w:r>
              <w:rPr>
                <w:rFonts w:ascii="Arial Narrow" w:hAnsi="Arial Narrow" w:cs="Arial Narrow"/>
                <w:b/>
                <w:color w:val="000000"/>
                <w:sz w:val="16"/>
              </w:rPr>
              <w:t xml:space="preserve"> 0.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20469C"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41A584" w14:textId="77777777" w:rsidR="00DD1D3E" w:rsidRDefault="00DD1D3E" w:rsidP="00522474">
            <w:pPr>
              <w:spacing w:before="0" w:after="0"/>
              <w:jc w:val="center"/>
            </w:pPr>
          </w:p>
        </w:tc>
      </w:tr>
      <w:tr w:rsidR="00DD1D3E" w14:paraId="3D6EC256"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87071B"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28560D"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79EFE3"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F4B607" w14:textId="77777777" w:rsidR="00DD1D3E" w:rsidRDefault="00DD1D3E" w:rsidP="00522474">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F7E6DD"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60683B" w14:textId="77777777" w:rsidR="00DD1D3E" w:rsidRDefault="00DD1D3E" w:rsidP="00522474">
            <w:pPr>
              <w:spacing w:before="0" w:after="0"/>
              <w:jc w:val="center"/>
            </w:pPr>
            <w:r>
              <w:rPr>
                <w:rFonts w:ascii="Arial Narrow" w:hAnsi="Arial Narrow" w:cs="Arial Narrow"/>
                <w:color w:val="000000"/>
                <w:sz w:val="14"/>
              </w:rPr>
              <w:t xml:space="preserve"> 2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8B5EE5"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C4719F" w14:textId="77777777" w:rsidR="00DD1D3E" w:rsidRDefault="00DD1D3E" w:rsidP="00522474">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47D978" w14:textId="77777777" w:rsidR="00DD1D3E" w:rsidRDefault="00DD1D3E" w:rsidP="00522474">
            <w:pPr>
              <w:spacing w:before="0" w:after="0"/>
              <w:jc w:val="center"/>
            </w:pPr>
            <w:r>
              <w:rPr>
                <w:rFonts w:ascii="Arial Narrow" w:hAnsi="Arial Narrow" w:cs="Arial Narrow"/>
                <w:b/>
                <w:color w:val="000000"/>
                <w:sz w:val="16"/>
              </w:rPr>
              <w:t xml:space="preserve"> 25.00</w:t>
            </w:r>
          </w:p>
        </w:tc>
      </w:tr>
      <w:tr w:rsidR="00DD1D3E" w14:paraId="190C4D8E"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222CE4"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2103E5"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9F0C3C"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A51B71" w14:textId="77777777" w:rsidR="00DD1D3E" w:rsidRDefault="00DD1D3E" w:rsidP="00522474">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1A66A9"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E14C79"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3F60B9" w14:textId="77777777" w:rsidR="00DD1D3E" w:rsidRDefault="00DD1D3E" w:rsidP="00522474">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6E7DD7"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DE5269" w14:textId="77777777" w:rsidR="00DD1D3E" w:rsidRDefault="00DD1D3E" w:rsidP="00522474">
            <w:pPr>
              <w:spacing w:before="0" w:after="0"/>
              <w:jc w:val="center"/>
            </w:pPr>
          </w:p>
        </w:tc>
      </w:tr>
      <w:tr w:rsidR="00DD1D3E" w14:paraId="581E358E"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07F809"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C334A2"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C6E9A4"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FE1AA9" w14:textId="77777777" w:rsidR="00DD1D3E" w:rsidRDefault="00DD1D3E" w:rsidP="00522474">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519651"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0081DD" w14:textId="77777777" w:rsidR="00DD1D3E" w:rsidRDefault="00DD1D3E" w:rsidP="00522474">
            <w:pPr>
              <w:spacing w:before="0" w:after="0"/>
              <w:jc w:val="center"/>
            </w:pPr>
            <w:r>
              <w:rPr>
                <w:rFonts w:ascii="Arial Narrow" w:hAnsi="Arial Narrow" w:cs="Arial Narrow"/>
                <w:color w:val="000000"/>
                <w:sz w:val="14"/>
              </w:rPr>
              <w:t xml:space="preserve"> 2.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82A5FE"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26EFA5" w14:textId="77777777" w:rsidR="00DD1D3E" w:rsidRDefault="00DD1D3E" w:rsidP="00522474">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C455DA" w14:textId="77777777" w:rsidR="00DD1D3E" w:rsidRDefault="00DD1D3E" w:rsidP="00522474">
            <w:pPr>
              <w:spacing w:before="0" w:after="0"/>
              <w:jc w:val="center"/>
            </w:pPr>
            <w:r>
              <w:rPr>
                <w:rFonts w:ascii="Arial Narrow" w:hAnsi="Arial Narrow" w:cs="Arial Narrow"/>
                <w:b/>
                <w:color w:val="000000"/>
                <w:sz w:val="16"/>
              </w:rPr>
              <w:t xml:space="preserve"> 3.30</w:t>
            </w:r>
          </w:p>
        </w:tc>
      </w:tr>
      <w:tr w:rsidR="00DD1D3E" w14:paraId="54205D09"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F96C9E"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C8AFAF"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088E95"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52EB4F" w14:textId="77777777" w:rsidR="00DD1D3E" w:rsidRDefault="00DD1D3E" w:rsidP="00522474">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19EEDE" w14:textId="77777777" w:rsidR="00DD1D3E" w:rsidRDefault="00DD1D3E" w:rsidP="00522474">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EDAB32" w14:textId="77777777" w:rsidR="00DD1D3E" w:rsidRDefault="00DD1D3E" w:rsidP="00522474">
            <w:pPr>
              <w:spacing w:before="0" w:after="0"/>
              <w:jc w:val="center"/>
            </w:pPr>
            <w:r>
              <w:rPr>
                <w:rFonts w:ascii="Arial Narrow" w:hAnsi="Arial Narrow" w:cs="Arial Narrow"/>
                <w:b/>
                <w:color w:val="000000"/>
                <w:sz w:val="16"/>
              </w:rPr>
              <w:t xml:space="preserve"> 1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CD4A0C"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9E80A1"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B98B42" w14:textId="77777777" w:rsidR="00DD1D3E" w:rsidRDefault="00DD1D3E" w:rsidP="00522474">
            <w:pPr>
              <w:spacing w:before="0" w:after="0"/>
              <w:jc w:val="center"/>
            </w:pPr>
          </w:p>
        </w:tc>
      </w:tr>
      <w:tr w:rsidR="00DD1D3E" w14:paraId="0C443704"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9DF7FC"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3F76F4"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C36AF3"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EAACDF" w14:textId="77777777" w:rsidR="00DD1D3E" w:rsidRDefault="00DD1D3E" w:rsidP="00522474">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F68A27"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1EDB46" w14:textId="77777777" w:rsidR="00DD1D3E" w:rsidRDefault="00DD1D3E" w:rsidP="00522474">
            <w:pPr>
              <w:spacing w:before="0" w:after="0"/>
              <w:jc w:val="center"/>
            </w:pPr>
            <w:r>
              <w:rPr>
                <w:rFonts w:ascii="Arial Narrow" w:hAnsi="Arial Narrow" w:cs="Arial Narrow"/>
                <w:color w:val="000000"/>
                <w:sz w:val="14"/>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CEF5DB"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BA9BEA" w14:textId="77777777" w:rsidR="00DD1D3E" w:rsidRDefault="00DD1D3E" w:rsidP="00522474">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FC332D" w14:textId="77777777" w:rsidR="00DD1D3E" w:rsidRDefault="00DD1D3E" w:rsidP="00522474">
            <w:pPr>
              <w:spacing w:before="0" w:after="0"/>
              <w:jc w:val="center"/>
            </w:pPr>
            <w:r>
              <w:rPr>
                <w:rFonts w:ascii="Arial Narrow" w:hAnsi="Arial Narrow" w:cs="Arial Narrow"/>
                <w:b/>
                <w:color w:val="000000"/>
                <w:sz w:val="16"/>
              </w:rPr>
              <w:t xml:space="preserve"> 2.40</w:t>
            </w:r>
          </w:p>
        </w:tc>
      </w:tr>
      <w:tr w:rsidR="00DD1D3E" w14:paraId="0AA395A9" w14:textId="77777777" w:rsidTr="00522474">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FF5CFC" w14:textId="77777777" w:rsidR="00DD1D3E" w:rsidRDefault="00DD1D3E" w:rsidP="00522474">
            <w:pPr>
              <w:spacing w:before="0" w:after="0"/>
              <w:ind w:left="20" w:right="20"/>
            </w:pPr>
            <w:r>
              <w:rPr>
                <w:rFonts w:ascii="Arial Narrow" w:hAnsi="Arial Narrow" w:cs="Arial Narrow"/>
                <w:color w:val="000000"/>
                <w:sz w:val="14"/>
              </w:rPr>
              <w:t>8</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9F02CA" w14:textId="77777777" w:rsidR="00DD1D3E" w:rsidRDefault="00DD1D3E" w:rsidP="00522474">
            <w:pPr>
              <w:spacing w:before="0" w:after="0"/>
              <w:ind w:left="20" w:right="20"/>
            </w:pPr>
            <w:r>
              <w:rPr>
                <w:rFonts w:ascii="Arial Narrow" w:hAnsi="Arial Narrow" w:cs="Arial Narrow"/>
                <w:color w:val="000000"/>
                <w:sz w:val="14"/>
              </w:rPr>
              <w:t>BUR4</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3AF804" w14:textId="77777777" w:rsidR="00DD1D3E" w:rsidRDefault="00DD1D3E" w:rsidP="00522474">
            <w:pPr>
              <w:spacing w:before="0" w:after="0"/>
              <w:ind w:left="20" w:right="20"/>
            </w:pPr>
            <w:r>
              <w:rPr>
                <w:rFonts w:ascii="Arial Narrow" w:hAnsi="Arial Narrow" w:cs="Arial Narrow"/>
                <w:color w:val="000000"/>
                <w:sz w:val="14"/>
              </w:rPr>
              <w:t>Open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499C60" w14:textId="77777777" w:rsidR="00DD1D3E" w:rsidRDefault="00DD1D3E" w:rsidP="00522474">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00F06F"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1498D4"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37FA4B" w14:textId="77777777" w:rsidR="00DD1D3E" w:rsidRDefault="00DD1D3E" w:rsidP="00522474">
            <w:pPr>
              <w:spacing w:before="0" w:after="0"/>
              <w:jc w:val="center"/>
            </w:pPr>
            <w:r>
              <w:rPr>
                <w:rFonts w:ascii="Arial Narrow" w:hAnsi="Arial Narrow" w:cs="Arial Narrow"/>
                <w:color w:val="000000"/>
                <w:sz w:val="14"/>
              </w:rPr>
              <w:t xml:space="preserve"> 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8A0410" w14:textId="77777777" w:rsidR="00DD1D3E" w:rsidRDefault="00DD1D3E" w:rsidP="00522474">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CA942F" w14:textId="77777777" w:rsidR="00DD1D3E" w:rsidRDefault="00DD1D3E" w:rsidP="00522474">
            <w:pPr>
              <w:spacing w:before="0" w:after="0"/>
              <w:jc w:val="center"/>
            </w:pPr>
            <w:r>
              <w:rPr>
                <w:rFonts w:ascii="Arial Narrow" w:hAnsi="Arial Narrow" w:cs="Arial Narrow"/>
                <w:b/>
                <w:color w:val="000000"/>
                <w:sz w:val="16"/>
              </w:rPr>
              <w:t xml:space="preserve"> 0.63</w:t>
            </w:r>
          </w:p>
        </w:tc>
      </w:tr>
      <w:tr w:rsidR="00DD1D3E" w14:paraId="497D563C"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B12BEB"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EEA0B3"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97D40F"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AF25E9" w14:textId="77777777" w:rsidR="00DD1D3E" w:rsidRDefault="00DD1D3E" w:rsidP="00522474">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4E02AE"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C9BF67"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C0A55D" w14:textId="77777777" w:rsidR="00DD1D3E" w:rsidRDefault="00DD1D3E" w:rsidP="00522474">
            <w:pPr>
              <w:spacing w:before="0" w:after="0"/>
              <w:jc w:val="center"/>
            </w:pPr>
            <w:r>
              <w:rPr>
                <w:rFonts w:ascii="Arial Narrow" w:hAnsi="Arial Narrow" w:cs="Arial Narrow"/>
                <w:b/>
                <w:color w:val="000000"/>
                <w:sz w:val="16"/>
              </w:rPr>
              <w:t xml:space="preserve"> 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94BD8C"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3878C2" w14:textId="77777777" w:rsidR="00DD1D3E" w:rsidRDefault="00DD1D3E" w:rsidP="00522474">
            <w:pPr>
              <w:spacing w:before="0" w:after="0"/>
              <w:jc w:val="center"/>
            </w:pPr>
          </w:p>
        </w:tc>
      </w:tr>
      <w:tr w:rsidR="00DD1D3E" w14:paraId="53A52B4D"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6218A2"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57DAB7"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6E6C7B"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4487E4" w14:textId="77777777" w:rsidR="00DD1D3E" w:rsidRDefault="00DD1D3E" w:rsidP="00522474">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1E3489"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D2253D"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EB7B36" w14:textId="77777777" w:rsidR="00DD1D3E" w:rsidRDefault="00DD1D3E" w:rsidP="00522474">
            <w:pPr>
              <w:spacing w:before="0" w:after="0"/>
              <w:jc w:val="center"/>
            </w:pPr>
            <w:r>
              <w:rPr>
                <w:rFonts w:ascii="Arial Narrow" w:hAnsi="Arial Narrow" w:cs="Arial Narrow"/>
                <w:b/>
                <w:color w:val="000000"/>
                <w:sz w:val="16"/>
              </w:rPr>
              <w:t xml:space="preserve"> 1.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E2AFBE"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7CDFDE" w14:textId="77777777" w:rsidR="00DD1D3E" w:rsidRDefault="00DD1D3E" w:rsidP="00522474">
            <w:pPr>
              <w:spacing w:before="0" w:after="0"/>
              <w:jc w:val="center"/>
            </w:pPr>
          </w:p>
        </w:tc>
      </w:tr>
      <w:tr w:rsidR="00DD1D3E" w14:paraId="5088A954"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7B1925"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8050B2"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A4959C"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0C3D17" w14:textId="77777777" w:rsidR="00DD1D3E" w:rsidRDefault="00DD1D3E" w:rsidP="00522474">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9076C5"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292E1F"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DB2AD6" w14:textId="77777777" w:rsidR="00DD1D3E" w:rsidRDefault="00DD1D3E" w:rsidP="00522474">
            <w:pPr>
              <w:spacing w:before="0" w:after="0"/>
              <w:jc w:val="center"/>
            </w:pPr>
            <w:r>
              <w:rPr>
                <w:rFonts w:ascii="Arial Narrow" w:hAnsi="Arial Narrow" w:cs="Arial Narrow"/>
                <w:color w:val="000000"/>
                <w:sz w:val="14"/>
              </w:rPr>
              <w:t xml:space="preserve"> 17.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0729D7" w14:textId="77777777" w:rsidR="00DD1D3E" w:rsidRDefault="00DD1D3E" w:rsidP="00522474">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DCC545" w14:textId="77777777" w:rsidR="00DD1D3E" w:rsidRDefault="00DD1D3E" w:rsidP="00522474">
            <w:pPr>
              <w:spacing w:before="0" w:after="0"/>
              <w:jc w:val="center"/>
            </w:pPr>
            <w:r>
              <w:rPr>
                <w:rFonts w:ascii="Arial Narrow" w:hAnsi="Arial Narrow" w:cs="Arial Narrow"/>
                <w:b/>
                <w:color w:val="000000"/>
                <w:sz w:val="16"/>
              </w:rPr>
              <w:t xml:space="preserve"> 25.00</w:t>
            </w:r>
          </w:p>
        </w:tc>
      </w:tr>
      <w:tr w:rsidR="00DD1D3E" w14:paraId="74C000FA"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D4DD60"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3D67E4"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C782A0"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EB0413" w14:textId="77777777" w:rsidR="00DD1D3E" w:rsidRDefault="00DD1D3E" w:rsidP="00522474">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081F79"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AC453E"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E91EA9" w14:textId="77777777" w:rsidR="00DD1D3E" w:rsidRDefault="00DD1D3E" w:rsidP="00522474">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4A09A5"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60C706" w14:textId="77777777" w:rsidR="00DD1D3E" w:rsidRDefault="00DD1D3E" w:rsidP="00522474">
            <w:pPr>
              <w:spacing w:before="0" w:after="0"/>
              <w:jc w:val="center"/>
            </w:pPr>
          </w:p>
        </w:tc>
      </w:tr>
      <w:tr w:rsidR="00DD1D3E" w14:paraId="22F4F811"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F261D2"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9F7773"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B65F87"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7B9556" w14:textId="77777777" w:rsidR="00DD1D3E" w:rsidRDefault="00DD1D3E" w:rsidP="00522474">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1CCF2B"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449709" w14:textId="77777777" w:rsidR="00DD1D3E" w:rsidRDefault="00DD1D3E" w:rsidP="00522474">
            <w:pPr>
              <w:spacing w:before="0" w:after="0"/>
              <w:jc w:val="center"/>
            </w:pPr>
            <w:r>
              <w:rPr>
                <w:rFonts w:ascii="Arial Narrow" w:hAnsi="Arial Narrow" w:cs="Arial Narrow"/>
                <w:color w:val="000000"/>
                <w:sz w:val="14"/>
              </w:rPr>
              <w:t xml:space="preserve"> 2.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631C1F"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3AA1AA" w14:textId="77777777" w:rsidR="00DD1D3E" w:rsidRDefault="00DD1D3E" w:rsidP="00522474">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58A669" w14:textId="77777777" w:rsidR="00DD1D3E" w:rsidRDefault="00DD1D3E" w:rsidP="00522474">
            <w:pPr>
              <w:spacing w:before="0" w:after="0"/>
              <w:jc w:val="center"/>
            </w:pPr>
            <w:r>
              <w:rPr>
                <w:rFonts w:ascii="Arial Narrow" w:hAnsi="Arial Narrow" w:cs="Arial Narrow"/>
                <w:b/>
                <w:color w:val="000000"/>
                <w:sz w:val="16"/>
              </w:rPr>
              <w:t xml:space="preserve"> 3.30</w:t>
            </w:r>
          </w:p>
        </w:tc>
      </w:tr>
      <w:tr w:rsidR="00DD1D3E" w14:paraId="32DE2ED8"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DD6990"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27746F"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AA85DE"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DE4A53" w14:textId="77777777" w:rsidR="00DD1D3E" w:rsidRDefault="00DD1D3E" w:rsidP="00522474">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D6203A" w14:textId="77777777" w:rsidR="00DD1D3E" w:rsidRDefault="00DD1D3E" w:rsidP="00522474">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9F3540"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CAAC78" w14:textId="77777777" w:rsidR="00DD1D3E" w:rsidRDefault="00DD1D3E" w:rsidP="00522474">
            <w:pPr>
              <w:spacing w:before="0" w:after="0"/>
              <w:jc w:val="center"/>
            </w:pPr>
            <w:r>
              <w:rPr>
                <w:rFonts w:ascii="Arial Narrow" w:hAnsi="Arial Narrow" w:cs="Arial Narrow"/>
                <w:b/>
                <w:color w:val="000000"/>
                <w:sz w:val="16"/>
              </w:rPr>
              <w:t xml:space="preserve"> 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4757BA"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FD5623" w14:textId="77777777" w:rsidR="00DD1D3E" w:rsidRDefault="00DD1D3E" w:rsidP="00522474">
            <w:pPr>
              <w:spacing w:before="0" w:after="0"/>
              <w:jc w:val="center"/>
            </w:pPr>
          </w:p>
        </w:tc>
      </w:tr>
      <w:tr w:rsidR="00DD1D3E" w14:paraId="7A28D047"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B7DBCE"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781E50"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2FD0E9"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6E3936" w14:textId="77777777" w:rsidR="00DD1D3E" w:rsidRDefault="00DD1D3E" w:rsidP="00522474">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9599CB"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39DE07"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07B837" w14:textId="77777777" w:rsidR="00DD1D3E" w:rsidRDefault="00DD1D3E" w:rsidP="00522474">
            <w:pPr>
              <w:spacing w:before="0" w:after="0"/>
              <w:jc w:val="center"/>
            </w:pPr>
            <w:r>
              <w:rPr>
                <w:rFonts w:ascii="Arial Narrow" w:hAnsi="Arial Narrow" w:cs="Arial Narrow"/>
                <w:color w:val="000000"/>
                <w:sz w:val="14"/>
              </w:rPr>
              <w:t xml:space="preserve"> 1.9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32F19E" w14:textId="77777777" w:rsidR="00DD1D3E" w:rsidRDefault="00DD1D3E" w:rsidP="00522474">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6C19DC" w14:textId="77777777" w:rsidR="00DD1D3E" w:rsidRDefault="00DD1D3E" w:rsidP="00522474">
            <w:pPr>
              <w:spacing w:before="0" w:after="0"/>
              <w:jc w:val="center"/>
            </w:pPr>
            <w:r>
              <w:rPr>
                <w:rFonts w:ascii="Arial Narrow" w:hAnsi="Arial Narrow" w:cs="Arial Narrow"/>
                <w:b/>
                <w:color w:val="000000"/>
                <w:sz w:val="16"/>
              </w:rPr>
              <w:t xml:space="preserve"> 2.40</w:t>
            </w:r>
          </w:p>
        </w:tc>
      </w:tr>
      <w:tr w:rsidR="00DD1D3E" w14:paraId="50575B5A" w14:textId="77777777" w:rsidTr="00522474">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CB3F50" w14:textId="77777777" w:rsidR="00DD1D3E" w:rsidRDefault="00DD1D3E" w:rsidP="00522474">
            <w:pPr>
              <w:spacing w:before="0" w:after="0"/>
              <w:ind w:left="20" w:right="20"/>
            </w:pPr>
            <w:r>
              <w:rPr>
                <w:rFonts w:ascii="Arial Narrow" w:hAnsi="Arial Narrow" w:cs="Arial Narrow"/>
                <w:color w:val="000000"/>
                <w:sz w:val="14"/>
              </w:rPr>
              <w:t>9</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489BEE" w14:textId="77777777" w:rsidR="00DD1D3E" w:rsidRDefault="00DD1D3E" w:rsidP="00522474">
            <w:pPr>
              <w:spacing w:before="0" w:after="0"/>
              <w:ind w:left="20" w:right="20"/>
            </w:pPr>
            <w:r>
              <w:rPr>
                <w:rFonts w:ascii="Arial Narrow" w:hAnsi="Arial Narrow" w:cs="Arial Narrow"/>
                <w:color w:val="000000"/>
                <w:sz w:val="14"/>
              </w:rPr>
              <w:t>BUR5</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92D852" w14:textId="77777777" w:rsidR="00DD1D3E" w:rsidRDefault="00DD1D3E" w:rsidP="00522474">
            <w:pPr>
              <w:spacing w:before="0" w:after="0"/>
              <w:ind w:left="20" w:right="20"/>
            </w:pPr>
            <w:r>
              <w:rPr>
                <w:rFonts w:ascii="Arial Narrow" w:hAnsi="Arial Narrow" w:cs="Arial Narrow"/>
                <w:color w:val="000000"/>
                <w:sz w:val="14"/>
              </w:rPr>
              <w:t>Open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8199FA" w14:textId="77777777" w:rsidR="00DD1D3E" w:rsidRDefault="00DD1D3E" w:rsidP="00522474">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FD0402"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8F81B0"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6F2949" w14:textId="77777777" w:rsidR="00DD1D3E" w:rsidRDefault="00DD1D3E" w:rsidP="00522474">
            <w:pPr>
              <w:spacing w:before="0" w:after="0"/>
              <w:jc w:val="center"/>
            </w:pPr>
            <w:r>
              <w:rPr>
                <w:rFonts w:ascii="Arial Narrow" w:hAnsi="Arial Narrow" w:cs="Arial Narrow"/>
                <w:color w:val="000000"/>
                <w:sz w:val="14"/>
              </w:rPr>
              <w:t xml:space="preserve"> 0.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8FA22D" w14:textId="77777777" w:rsidR="00DD1D3E" w:rsidRDefault="00DD1D3E" w:rsidP="00522474">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4D44DC" w14:textId="77777777" w:rsidR="00DD1D3E" w:rsidRDefault="00DD1D3E" w:rsidP="00522474">
            <w:pPr>
              <w:spacing w:before="0" w:after="0"/>
              <w:jc w:val="center"/>
            </w:pPr>
            <w:r>
              <w:rPr>
                <w:rFonts w:ascii="Arial Narrow" w:hAnsi="Arial Narrow" w:cs="Arial Narrow"/>
                <w:b/>
                <w:color w:val="000000"/>
                <w:sz w:val="16"/>
              </w:rPr>
              <w:t xml:space="preserve"> 0.63</w:t>
            </w:r>
          </w:p>
        </w:tc>
      </w:tr>
      <w:tr w:rsidR="00DD1D3E" w14:paraId="09C27758"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5864B6"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1C6BDD"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62DDA4"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DDCD0C" w14:textId="77777777" w:rsidR="00DD1D3E" w:rsidRDefault="00DD1D3E" w:rsidP="00522474">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10117C"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7BB0DD"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3D00EE" w14:textId="77777777" w:rsidR="00DD1D3E" w:rsidRDefault="00DD1D3E" w:rsidP="00522474">
            <w:pPr>
              <w:spacing w:before="0" w:after="0"/>
              <w:jc w:val="center"/>
            </w:pPr>
            <w:r>
              <w:rPr>
                <w:rFonts w:ascii="Arial Narrow" w:hAnsi="Arial Narrow" w:cs="Arial Narrow"/>
                <w:b/>
                <w:color w:val="000000"/>
                <w:sz w:val="16"/>
              </w:rPr>
              <w:t xml:space="preserve"> 0.5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595A7E"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F157D0" w14:textId="77777777" w:rsidR="00DD1D3E" w:rsidRDefault="00DD1D3E" w:rsidP="00522474">
            <w:pPr>
              <w:spacing w:before="0" w:after="0"/>
              <w:jc w:val="center"/>
            </w:pPr>
          </w:p>
        </w:tc>
      </w:tr>
      <w:tr w:rsidR="00DD1D3E" w14:paraId="0FF652B8"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6927F7"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2EDCA9"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D42680"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D5AD95" w14:textId="77777777" w:rsidR="00DD1D3E" w:rsidRDefault="00DD1D3E" w:rsidP="00522474">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70DFA2"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400DAA"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58F4FF" w14:textId="77777777" w:rsidR="00DD1D3E" w:rsidRDefault="00DD1D3E" w:rsidP="00522474">
            <w:pPr>
              <w:spacing w:before="0" w:after="0"/>
              <w:jc w:val="center"/>
            </w:pPr>
            <w:r>
              <w:rPr>
                <w:rFonts w:ascii="Arial Narrow" w:hAnsi="Arial Narrow" w:cs="Arial Narrow"/>
                <w:b/>
                <w:color w:val="000000"/>
                <w:sz w:val="16"/>
              </w:rPr>
              <w:t xml:space="preserve"> 3.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BBA3FD"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8F1A71" w14:textId="77777777" w:rsidR="00DD1D3E" w:rsidRDefault="00DD1D3E" w:rsidP="00522474">
            <w:pPr>
              <w:spacing w:before="0" w:after="0"/>
              <w:jc w:val="center"/>
            </w:pPr>
          </w:p>
        </w:tc>
      </w:tr>
      <w:tr w:rsidR="00DD1D3E" w14:paraId="01068520"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D0255F"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36A720"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B6229B"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5A860D" w14:textId="77777777" w:rsidR="00DD1D3E" w:rsidRDefault="00DD1D3E" w:rsidP="00522474">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D57039"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3F09D4" w14:textId="77777777" w:rsidR="00DD1D3E" w:rsidRDefault="00DD1D3E" w:rsidP="00522474">
            <w:pPr>
              <w:spacing w:before="0" w:after="0"/>
              <w:jc w:val="center"/>
            </w:pPr>
            <w:r>
              <w:rPr>
                <w:rFonts w:ascii="Arial Narrow" w:hAnsi="Arial Narrow" w:cs="Arial Narrow"/>
                <w:color w:val="000000"/>
                <w:sz w:val="14"/>
              </w:rPr>
              <w:t xml:space="preserve"> 2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690306"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A5E481" w14:textId="77777777" w:rsidR="00DD1D3E" w:rsidRDefault="00DD1D3E" w:rsidP="00522474">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3C1536" w14:textId="77777777" w:rsidR="00DD1D3E" w:rsidRDefault="00DD1D3E" w:rsidP="00522474">
            <w:pPr>
              <w:spacing w:before="0" w:after="0"/>
              <w:jc w:val="center"/>
            </w:pPr>
            <w:r>
              <w:rPr>
                <w:rFonts w:ascii="Arial Narrow" w:hAnsi="Arial Narrow" w:cs="Arial Narrow"/>
                <w:b/>
                <w:color w:val="000000"/>
                <w:sz w:val="16"/>
              </w:rPr>
              <w:t xml:space="preserve"> 25.00</w:t>
            </w:r>
          </w:p>
        </w:tc>
      </w:tr>
      <w:tr w:rsidR="00DD1D3E" w14:paraId="43206A10"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2DBB31"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734B33"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18C768"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A6BF7F" w14:textId="77777777" w:rsidR="00DD1D3E" w:rsidRDefault="00DD1D3E" w:rsidP="00522474">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0D0F07"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06599C"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A88CE4" w14:textId="77777777" w:rsidR="00DD1D3E" w:rsidRDefault="00DD1D3E" w:rsidP="00522474">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31CACA"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3D778F" w14:textId="77777777" w:rsidR="00DD1D3E" w:rsidRDefault="00DD1D3E" w:rsidP="00522474">
            <w:pPr>
              <w:spacing w:before="0" w:after="0"/>
              <w:jc w:val="center"/>
            </w:pPr>
          </w:p>
        </w:tc>
      </w:tr>
      <w:tr w:rsidR="00DD1D3E" w14:paraId="3D0771F9"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91BBBB"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DBDF8E"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1C36A3"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68BBFF" w14:textId="77777777" w:rsidR="00DD1D3E" w:rsidRDefault="00DD1D3E" w:rsidP="00522474">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00E2A1"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030EC8" w14:textId="77777777" w:rsidR="00DD1D3E" w:rsidRDefault="00DD1D3E" w:rsidP="00522474">
            <w:pPr>
              <w:spacing w:before="0" w:after="0"/>
              <w:jc w:val="center"/>
            </w:pPr>
            <w:r>
              <w:rPr>
                <w:rFonts w:ascii="Arial Narrow" w:hAnsi="Arial Narrow" w:cs="Arial Narrow"/>
                <w:color w:val="000000"/>
                <w:sz w:val="14"/>
              </w:rPr>
              <w:t xml:space="preserve"> 2.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5AF5C1"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92EAEB" w14:textId="77777777" w:rsidR="00DD1D3E" w:rsidRDefault="00DD1D3E" w:rsidP="00522474">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4B123C" w14:textId="77777777" w:rsidR="00DD1D3E" w:rsidRDefault="00DD1D3E" w:rsidP="00522474">
            <w:pPr>
              <w:spacing w:before="0" w:after="0"/>
              <w:jc w:val="center"/>
            </w:pPr>
            <w:r>
              <w:rPr>
                <w:rFonts w:ascii="Arial Narrow" w:hAnsi="Arial Narrow" w:cs="Arial Narrow"/>
                <w:b/>
                <w:color w:val="000000"/>
                <w:sz w:val="16"/>
              </w:rPr>
              <w:t xml:space="preserve"> 3.30</w:t>
            </w:r>
          </w:p>
        </w:tc>
      </w:tr>
      <w:tr w:rsidR="00DD1D3E" w14:paraId="45DCBAFA"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AC1FB1"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48B905"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EEC7FD"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7B0036" w14:textId="77777777" w:rsidR="00DD1D3E" w:rsidRDefault="00DD1D3E" w:rsidP="00522474">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C40683" w14:textId="77777777" w:rsidR="00DD1D3E" w:rsidRDefault="00DD1D3E" w:rsidP="00522474">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3AA2D7"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85BE03" w14:textId="77777777" w:rsidR="00DD1D3E" w:rsidRDefault="00DD1D3E" w:rsidP="00522474">
            <w:pPr>
              <w:spacing w:before="0" w:after="0"/>
              <w:jc w:val="center"/>
            </w:pPr>
            <w:r>
              <w:rPr>
                <w:rFonts w:ascii="Arial Narrow" w:hAnsi="Arial Narrow" w:cs="Arial Narrow"/>
                <w:b/>
                <w:color w:val="000000"/>
                <w:sz w:val="16"/>
              </w:rPr>
              <w:t xml:space="preserve"> 3.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D763DC"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1EE8FC" w14:textId="77777777" w:rsidR="00DD1D3E" w:rsidRDefault="00DD1D3E" w:rsidP="00522474">
            <w:pPr>
              <w:spacing w:before="0" w:after="0"/>
              <w:jc w:val="center"/>
            </w:pPr>
          </w:p>
        </w:tc>
      </w:tr>
      <w:tr w:rsidR="00DD1D3E" w14:paraId="7E3B8FF6"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FDE1D6"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CDA07E"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92BBC5"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3A3EAD" w14:textId="77777777" w:rsidR="00DD1D3E" w:rsidRDefault="00DD1D3E" w:rsidP="00522474">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83189D"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54077D"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B0390D" w14:textId="77777777" w:rsidR="00DD1D3E" w:rsidRDefault="00DD1D3E" w:rsidP="00522474">
            <w:pPr>
              <w:spacing w:before="0" w:after="0"/>
              <w:jc w:val="center"/>
            </w:pPr>
            <w:r>
              <w:rPr>
                <w:rFonts w:ascii="Arial Narrow" w:hAnsi="Arial Narrow" w:cs="Arial Narrow"/>
                <w:color w:val="000000"/>
                <w:sz w:val="14"/>
              </w:rPr>
              <w:t xml:space="preserve"> 5.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897E1E" w14:textId="77777777" w:rsidR="00DD1D3E" w:rsidRDefault="00DD1D3E" w:rsidP="00522474">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B808F0" w14:textId="77777777" w:rsidR="00DD1D3E" w:rsidRDefault="00DD1D3E" w:rsidP="00522474">
            <w:pPr>
              <w:spacing w:before="0" w:after="0"/>
              <w:jc w:val="center"/>
            </w:pPr>
            <w:r>
              <w:rPr>
                <w:rFonts w:ascii="Arial Narrow" w:hAnsi="Arial Narrow" w:cs="Arial Narrow"/>
                <w:b/>
                <w:color w:val="000000"/>
                <w:sz w:val="16"/>
              </w:rPr>
              <w:t xml:space="preserve"> 2.40</w:t>
            </w:r>
          </w:p>
        </w:tc>
      </w:tr>
      <w:tr w:rsidR="00DD1D3E" w14:paraId="77BB17EF" w14:textId="77777777" w:rsidTr="00522474">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0EDA16" w14:textId="77777777" w:rsidR="00DD1D3E" w:rsidRDefault="00DD1D3E" w:rsidP="00522474">
            <w:pPr>
              <w:spacing w:before="0" w:after="0"/>
              <w:ind w:left="20" w:right="20"/>
            </w:pPr>
            <w:r>
              <w:rPr>
                <w:rFonts w:ascii="Arial Narrow" w:hAnsi="Arial Narrow" w:cs="Arial Narrow"/>
                <w:color w:val="000000"/>
                <w:sz w:val="14"/>
              </w:rPr>
              <w:t>10</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D15270" w14:textId="77777777" w:rsidR="00DD1D3E" w:rsidRDefault="00DD1D3E" w:rsidP="00522474">
            <w:pPr>
              <w:spacing w:before="0" w:after="0"/>
              <w:ind w:left="20" w:right="20"/>
            </w:pPr>
            <w:r>
              <w:rPr>
                <w:rFonts w:ascii="Arial Narrow" w:hAnsi="Arial Narrow" w:cs="Arial Narrow"/>
                <w:color w:val="000000"/>
                <w:sz w:val="14"/>
              </w:rPr>
              <w:t>BUR6.BUR7</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54615D" w14:textId="77777777" w:rsidR="00DD1D3E" w:rsidRDefault="00DD1D3E" w:rsidP="00522474">
            <w:pPr>
              <w:spacing w:before="0" w:after="0"/>
              <w:ind w:left="20" w:right="20"/>
            </w:pPr>
            <w:r>
              <w:rPr>
                <w:rFonts w:ascii="Arial Narrow" w:hAnsi="Arial Narrow" w:cs="Arial Narrow"/>
                <w:color w:val="000000"/>
                <w:sz w:val="14"/>
              </w:rPr>
              <w:t>Open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27FBFC" w14:textId="77777777" w:rsidR="00DD1D3E" w:rsidRDefault="00DD1D3E" w:rsidP="00522474">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FACC2A"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772406" w14:textId="77777777" w:rsidR="00DD1D3E" w:rsidRDefault="00DD1D3E" w:rsidP="00522474">
            <w:pPr>
              <w:spacing w:before="0" w:after="0"/>
              <w:jc w:val="center"/>
            </w:pPr>
            <w:r>
              <w:rPr>
                <w:rFonts w:ascii="Arial Narrow" w:hAnsi="Arial Narrow" w:cs="Arial Narrow"/>
                <w:color w:val="000000"/>
                <w:sz w:val="14"/>
              </w:rPr>
              <w:t xml:space="preserve"> 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ADDFEF"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74A0ED" w14:textId="77777777" w:rsidR="00DD1D3E" w:rsidRDefault="00DD1D3E" w:rsidP="00522474">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4E7A6A" w14:textId="77777777" w:rsidR="00DD1D3E" w:rsidRDefault="00DD1D3E" w:rsidP="00522474">
            <w:pPr>
              <w:spacing w:before="0" w:after="0"/>
              <w:jc w:val="center"/>
            </w:pPr>
            <w:r>
              <w:rPr>
                <w:rFonts w:ascii="Arial Narrow" w:hAnsi="Arial Narrow" w:cs="Arial Narrow"/>
                <w:b/>
                <w:color w:val="000000"/>
                <w:sz w:val="16"/>
              </w:rPr>
              <w:t xml:space="preserve"> 0.63</w:t>
            </w:r>
          </w:p>
        </w:tc>
      </w:tr>
      <w:tr w:rsidR="00DD1D3E" w14:paraId="3D9F37B4"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922D73"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E677E9"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92E508"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695760" w14:textId="77777777" w:rsidR="00DD1D3E" w:rsidRDefault="00DD1D3E" w:rsidP="00522474">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49ADE8"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A16151"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1F3791" w14:textId="77777777" w:rsidR="00DD1D3E" w:rsidRDefault="00DD1D3E" w:rsidP="00522474">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A39907"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329C33" w14:textId="77777777" w:rsidR="00DD1D3E" w:rsidRDefault="00DD1D3E" w:rsidP="00522474">
            <w:pPr>
              <w:spacing w:before="0" w:after="0"/>
              <w:jc w:val="center"/>
            </w:pPr>
          </w:p>
        </w:tc>
      </w:tr>
      <w:tr w:rsidR="00DD1D3E" w14:paraId="084F1AC7"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28D2E1"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2EB716"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32AD6B"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33C752" w14:textId="77777777" w:rsidR="00DD1D3E" w:rsidRDefault="00DD1D3E" w:rsidP="00522474">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7292E4"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7A2991" w14:textId="77777777" w:rsidR="00DD1D3E" w:rsidRDefault="00DD1D3E" w:rsidP="00522474">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99795D"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D1CEE2"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FA95BB" w14:textId="77777777" w:rsidR="00DD1D3E" w:rsidRDefault="00DD1D3E" w:rsidP="00522474">
            <w:pPr>
              <w:spacing w:before="0" w:after="0"/>
              <w:jc w:val="center"/>
            </w:pPr>
          </w:p>
        </w:tc>
      </w:tr>
      <w:tr w:rsidR="00DD1D3E" w14:paraId="23612F9D"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C2F0B9"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99DE66"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F5A5D4"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E78763" w14:textId="77777777" w:rsidR="00DD1D3E" w:rsidRDefault="00DD1D3E" w:rsidP="00522474">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41C4D9"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29712E"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E7BBF8" w14:textId="77777777" w:rsidR="00DD1D3E" w:rsidRDefault="00DD1D3E" w:rsidP="00522474">
            <w:pPr>
              <w:spacing w:before="0" w:after="0"/>
              <w:jc w:val="center"/>
            </w:pPr>
            <w:r>
              <w:rPr>
                <w:rFonts w:ascii="Arial Narrow" w:hAnsi="Arial Narrow" w:cs="Arial Narrow"/>
                <w:color w:val="000000"/>
                <w:sz w:val="14"/>
              </w:rPr>
              <w:t xml:space="preserve"> 13.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22E3CD" w14:textId="77777777" w:rsidR="00DD1D3E" w:rsidRDefault="00DD1D3E" w:rsidP="00522474">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89E69E" w14:textId="77777777" w:rsidR="00DD1D3E" w:rsidRDefault="00DD1D3E" w:rsidP="00522474">
            <w:pPr>
              <w:spacing w:before="0" w:after="0"/>
              <w:jc w:val="center"/>
            </w:pPr>
            <w:r>
              <w:rPr>
                <w:rFonts w:ascii="Arial Narrow" w:hAnsi="Arial Narrow" w:cs="Arial Narrow"/>
                <w:b/>
                <w:color w:val="000000"/>
                <w:sz w:val="16"/>
              </w:rPr>
              <w:t xml:space="preserve"> 25.00</w:t>
            </w:r>
          </w:p>
        </w:tc>
      </w:tr>
      <w:tr w:rsidR="00DD1D3E" w14:paraId="4360D6A6"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6C6962"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13BC26"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25FF0F"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B6A2AA" w14:textId="77777777" w:rsidR="00DD1D3E" w:rsidRDefault="00DD1D3E" w:rsidP="00522474">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8B20C8"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758E5F"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E393B3" w14:textId="77777777" w:rsidR="00DD1D3E" w:rsidRDefault="00DD1D3E" w:rsidP="00522474">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A614EB"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7D3B83" w14:textId="77777777" w:rsidR="00DD1D3E" w:rsidRDefault="00DD1D3E" w:rsidP="00522474">
            <w:pPr>
              <w:spacing w:before="0" w:after="0"/>
              <w:jc w:val="center"/>
            </w:pPr>
          </w:p>
        </w:tc>
      </w:tr>
      <w:tr w:rsidR="00DD1D3E" w14:paraId="35EE5FA9"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1771C6"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74A01C"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2F0A4B"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AABAF6" w14:textId="77777777" w:rsidR="00DD1D3E" w:rsidRDefault="00DD1D3E" w:rsidP="00522474">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D32F6E"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CF746B"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B1DE40" w14:textId="77777777" w:rsidR="00DD1D3E" w:rsidRDefault="00DD1D3E" w:rsidP="00522474">
            <w:pPr>
              <w:spacing w:before="0" w:after="0"/>
              <w:jc w:val="center"/>
            </w:pPr>
            <w:r>
              <w:rPr>
                <w:rFonts w:ascii="Arial Narrow" w:hAnsi="Arial Narrow" w:cs="Arial Narrow"/>
                <w:color w:val="000000"/>
                <w:sz w:val="14"/>
              </w:rPr>
              <w:t xml:space="preserve"> 2.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A80BA1" w14:textId="77777777" w:rsidR="00DD1D3E" w:rsidRDefault="00DD1D3E" w:rsidP="00522474">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D2D2D0" w14:textId="77777777" w:rsidR="00DD1D3E" w:rsidRDefault="00DD1D3E" w:rsidP="00522474">
            <w:pPr>
              <w:spacing w:before="0" w:after="0"/>
              <w:jc w:val="center"/>
            </w:pPr>
            <w:r>
              <w:rPr>
                <w:rFonts w:ascii="Arial Narrow" w:hAnsi="Arial Narrow" w:cs="Arial Narrow"/>
                <w:b/>
                <w:color w:val="000000"/>
                <w:sz w:val="16"/>
              </w:rPr>
              <w:t xml:space="preserve"> 3.30</w:t>
            </w:r>
          </w:p>
        </w:tc>
      </w:tr>
      <w:tr w:rsidR="00DD1D3E" w14:paraId="380FEAC9"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D8B807"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18B205"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723C9D"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8C21DB" w14:textId="77777777" w:rsidR="00DD1D3E" w:rsidRDefault="00DD1D3E" w:rsidP="00522474">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FBD20F" w14:textId="77777777" w:rsidR="00DD1D3E" w:rsidRDefault="00DD1D3E" w:rsidP="00522474">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B65AE6" w14:textId="77777777" w:rsidR="00DD1D3E" w:rsidRDefault="00DD1D3E" w:rsidP="00522474">
            <w:pPr>
              <w:spacing w:before="0" w:after="0"/>
              <w:jc w:val="center"/>
            </w:pPr>
            <w:r>
              <w:rPr>
                <w:rFonts w:ascii="Arial Narrow" w:hAnsi="Arial Narrow" w:cs="Arial Narrow"/>
                <w:b/>
                <w:color w:val="000000"/>
                <w:sz w:val="16"/>
              </w:rPr>
              <w:t xml:space="preserve"> 1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C9EE0B"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BDD039"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E9E556" w14:textId="77777777" w:rsidR="00DD1D3E" w:rsidRDefault="00DD1D3E" w:rsidP="00522474">
            <w:pPr>
              <w:spacing w:before="0" w:after="0"/>
              <w:jc w:val="center"/>
            </w:pPr>
          </w:p>
        </w:tc>
      </w:tr>
      <w:tr w:rsidR="00DD1D3E" w14:paraId="2A1042EB"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AEF2FD"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ACC92D"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AE8118"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9B1C9B" w14:textId="77777777" w:rsidR="00DD1D3E" w:rsidRDefault="00DD1D3E" w:rsidP="00522474">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A54A90"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2A51A6"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8B3740" w14:textId="77777777" w:rsidR="00DD1D3E" w:rsidRDefault="00DD1D3E" w:rsidP="00522474">
            <w:pPr>
              <w:spacing w:before="0" w:after="0"/>
              <w:jc w:val="center"/>
            </w:pPr>
            <w:r>
              <w:rPr>
                <w:rFonts w:ascii="Arial Narrow" w:hAnsi="Arial Narrow" w:cs="Arial Narrow"/>
                <w:color w:val="000000"/>
                <w:sz w:val="14"/>
              </w:rPr>
              <w:t xml:space="preserve"> 1.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D38C50" w14:textId="77777777" w:rsidR="00DD1D3E" w:rsidRDefault="00DD1D3E" w:rsidP="00522474">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BA886B" w14:textId="77777777" w:rsidR="00DD1D3E" w:rsidRDefault="00DD1D3E" w:rsidP="00522474">
            <w:pPr>
              <w:spacing w:before="0" w:after="0"/>
              <w:jc w:val="center"/>
            </w:pPr>
            <w:r>
              <w:rPr>
                <w:rFonts w:ascii="Arial Narrow" w:hAnsi="Arial Narrow" w:cs="Arial Narrow"/>
                <w:b/>
                <w:color w:val="000000"/>
                <w:sz w:val="16"/>
              </w:rPr>
              <w:t xml:space="preserve"> 2.40</w:t>
            </w:r>
          </w:p>
        </w:tc>
      </w:tr>
      <w:tr w:rsidR="00DD1D3E" w14:paraId="1D7088D9" w14:textId="77777777" w:rsidTr="00522474">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E4073D" w14:textId="77777777" w:rsidR="00DD1D3E" w:rsidRDefault="00DD1D3E" w:rsidP="00522474">
            <w:pPr>
              <w:spacing w:before="0" w:after="0"/>
              <w:ind w:left="20" w:right="20"/>
            </w:pPr>
            <w:r>
              <w:rPr>
                <w:rFonts w:ascii="Arial Narrow" w:hAnsi="Arial Narrow" w:cs="Arial Narrow"/>
                <w:color w:val="000000"/>
                <w:sz w:val="14"/>
              </w:rPr>
              <w:t>11</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F68F24" w14:textId="77777777" w:rsidR="00DD1D3E" w:rsidRDefault="00DD1D3E" w:rsidP="00522474">
            <w:pPr>
              <w:spacing w:before="0" w:after="0"/>
              <w:ind w:left="20" w:right="20"/>
            </w:pPr>
            <w:r>
              <w:rPr>
                <w:rFonts w:ascii="Arial Narrow" w:hAnsi="Arial Narrow" w:cs="Arial Narrow"/>
                <w:color w:val="000000"/>
                <w:sz w:val="14"/>
              </w:rPr>
              <w:t>BUR8,BUR9</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DE4C12" w14:textId="77777777" w:rsidR="00DD1D3E" w:rsidRDefault="00DD1D3E" w:rsidP="00522474">
            <w:pPr>
              <w:spacing w:before="0" w:after="0"/>
              <w:ind w:left="20" w:right="20"/>
            </w:pPr>
            <w:r>
              <w:rPr>
                <w:rFonts w:ascii="Arial Narrow" w:hAnsi="Arial Narrow" w:cs="Arial Narrow"/>
                <w:color w:val="000000"/>
                <w:sz w:val="14"/>
              </w:rPr>
              <w:t>Enclosed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1908E9" w14:textId="77777777" w:rsidR="00DD1D3E" w:rsidRDefault="00DD1D3E" w:rsidP="00522474">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77993A"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3E23F4"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F63855" w14:textId="77777777" w:rsidR="00DD1D3E" w:rsidRDefault="00DD1D3E" w:rsidP="00522474">
            <w:pPr>
              <w:spacing w:before="0" w:after="0"/>
              <w:jc w:val="center"/>
            </w:pPr>
            <w:r>
              <w:rPr>
                <w:rFonts w:ascii="Arial Narrow" w:hAnsi="Arial Narrow" w:cs="Arial Narrow"/>
                <w:color w:val="000000"/>
                <w:sz w:val="14"/>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DBF5E9" w14:textId="77777777" w:rsidR="00DD1D3E" w:rsidRDefault="00DD1D3E" w:rsidP="00522474">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75CE1A" w14:textId="77777777" w:rsidR="00DD1D3E" w:rsidRDefault="00DD1D3E" w:rsidP="00522474">
            <w:pPr>
              <w:spacing w:before="0" w:after="0"/>
              <w:jc w:val="center"/>
            </w:pPr>
            <w:r>
              <w:rPr>
                <w:rFonts w:ascii="Arial Narrow" w:hAnsi="Arial Narrow" w:cs="Arial Narrow"/>
                <w:b/>
                <w:color w:val="000000"/>
                <w:sz w:val="16"/>
              </w:rPr>
              <w:t xml:space="preserve"> 0.63</w:t>
            </w:r>
          </w:p>
        </w:tc>
      </w:tr>
      <w:tr w:rsidR="00DD1D3E" w14:paraId="43F7F164"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3EB8AA"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3EFE57"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B02C5E"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A2F281" w14:textId="77777777" w:rsidR="00DD1D3E" w:rsidRDefault="00DD1D3E" w:rsidP="00522474">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3E2F54"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AA9C01"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2FC12F" w14:textId="77777777" w:rsidR="00DD1D3E" w:rsidRDefault="00DD1D3E" w:rsidP="00522474">
            <w:pPr>
              <w:spacing w:before="0" w:after="0"/>
              <w:jc w:val="center"/>
            </w:pPr>
            <w:r>
              <w:rPr>
                <w:rFonts w:ascii="Arial Narrow" w:hAnsi="Arial Narrow" w:cs="Arial Narrow"/>
                <w:b/>
                <w:color w:val="000000"/>
                <w:sz w:val="16"/>
              </w:rPr>
              <w:t xml:space="preserve"> 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12F45A"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34F717" w14:textId="77777777" w:rsidR="00DD1D3E" w:rsidRDefault="00DD1D3E" w:rsidP="00522474">
            <w:pPr>
              <w:spacing w:before="0" w:after="0"/>
              <w:jc w:val="center"/>
            </w:pPr>
          </w:p>
        </w:tc>
      </w:tr>
      <w:tr w:rsidR="00DD1D3E" w14:paraId="223C53C6"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F46079"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25BEF3"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1B4492"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227C25" w14:textId="77777777" w:rsidR="00DD1D3E" w:rsidRDefault="00DD1D3E" w:rsidP="00522474">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014885"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47EF2F"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AFA1E2" w14:textId="77777777" w:rsidR="00DD1D3E" w:rsidRDefault="00DD1D3E" w:rsidP="00522474">
            <w:pPr>
              <w:spacing w:before="0" w:after="0"/>
              <w:jc w:val="center"/>
            </w:pPr>
            <w:r>
              <w:rPr>
                <w:rFonts w:ascii="Arial Narrow" w:hAnsi="Arial Narrow" w:cs="Arial Narrow"/>
                <w:b/>
                <w:color w:val="000000"/>
                <w:sz w:val="16"/>
              </w:rPr>
              <w:t xml:space="preserve"> 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E243B4"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4C2536" w14:textId="77777777" w:rsidR="00DD1D3E" w:rsidRDefault="00DD1D3E" w:rsidP="00522474">
            <w:pPr>
              <w:spacing w:before="0" w:after="0"/>
              <w:jc w:val="center"/>
            </w:pPr>
          </w:p>
        </w:tc>
      </w:tr>
      <w:tr w:rsidR="00DD1D3E" w14:paraId="1914439F"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668D85"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50292B"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482838"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3BBEC4" w14:textId="77777777" w:rsidR="00DD1D3E" w:rsidRDefault="00DD1D3E" w:rsidP="00522474">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12378E"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E9E79A"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66CE72"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0ABA89" w14:textId="77777777" w:rsidR="00DD1D3E" w:rsidRDefault="00DD1D3E" w:rsidP="00522474">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A312C7" w14:textId="77777777" w:rsidR="00DD1D3E" w:rsidRDefault="00DD1D3E" w:rsidP="00522474">
            <w:pPr>
              <w:spacing w:before="0" w:after="0"/>
              <w:jc w:val="center"/>
            </w:pPr>
            <w:r>
              <w:rPr>
                <w:rFonts w:ascii="Arial Narrow" w:hAnsi="Arial Narrow" w:cs="Arial Narrow"/>
                <w:b/>
                <w:color w:val="000000"/>
                <w:sz w:val="16"/>
              </w:rPr>
              <w:t xml:space="preserve"> 25.00</w:t>
            </w:r>
          </w:p>
        </w:tc>
      </w:tr>
      <w:tr w:rsidR="00DD1D3E" w14:paraId="579D39C2"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72F0BF"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8A9BE4"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8B3EC4"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F39CDF" w14:textId="77777777" w:rsidR="00DD1D3E" w:rsidRDefault="00DD1D3E" w:rsidP="00522474">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D615A4"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090D5E"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52B25A" w14:textId="77777777" w:rsidR="00DD1D3E" w:rsidRDefault="00DD1D3E" w:rsidP="00522474">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91136A"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A2B8EE" w14:textId="77777777" w:rsidR="00DD1D3E" w:rsidRDefault="00DD1D3E" w:rsidP="00522474">
            <w:pPr>
              <w:spacing w:before="0" w:after="0"/>
              <w:jc w:val="center"/>
            </w:pPr>
          </w:p>
        </w:tc>
      </w:tr>
      <w:tr w:rsidR="00DD1D3E" w14:paraId="75F91D28"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BDA344"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2D2EBD"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66C3A1"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6BCF74" w14:textId="77777777" w:rsidR="00DD1D3E" w:rsidRDefault="00DD1D3E" w:rsidP="00522474">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02786B"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D294A3"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9CFD1D"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A741D0" w14:textId="77777777" w:rsidR="00DD1D3E" w:rsidRDefault="00DD1D3E" w:rsidP="00522474">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94A135" w14:textId="77777777" w:rsidR="00DD1D3E" w:rsidRDefault="00DD1D3E" w:rsidP="00522474">
            <w:pPr>
              <w:spacing w:before="0" w:after="0"/>
              <w:jc w:val="center"/>
            </w:pPr>
            <w:r>
              <w:rPr>
                <w:rFonts w:ascii="Arial Narrow" w:hAnsi="Arial Narrow" w:cs="Arial Narrow"/>
                <w:b/>
                <w:color w:val="000000"/>
                <w:sz w:val="16"/>
              </w:rPr>
              <w:t xml:space="preserve"> 3.30</w:t>
            </w:r>
          </w:p>
        </w:tc>
      </w:tr>
      <w:tr w:rsidR="00DD1D3E" w14:paraId="7623BF09"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E07C7E"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14DC71"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59BFD5"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210DB2" w14:textId="77777777" w:rsidR="00DD1D3E" w:rsidRDefault="00DD1D3E" w:rsidP="00522474">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172BCD" w14:textId="77777777" w:rsidR="00DD1D3E" w:rsidRDefault="00DD1D3E" w:rsidP="00522474">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F80B8C"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DFDCEB" w14:textId="77777777" w:rsidR="00DD1D3E" w:rsidRDefault="00DD1D3E" w:rsidP="00522474">
            <w:pPr>
              <w:spacing w:before="0" w:after="0"/>
              <w:jc w:val="center"/>
            </w:pPr>
            <w:r>
              <w:rPr>
                <w:rFonts w:ascii="Arial Narrow" w:hAnsi="Arial Narrow" w:cs="Arial Narrow"/>
                <w:b/>
                <w:color w:val="000000"/>
                <w:sz w:val="16"/>
              </w:rPr>
              <w:t xml:space="preserve"> 1.5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2ADBCB"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3ECBF9" w14:textId="77777777" w:rsidR="00DD1D3E" w:rsidRDefault="00DD1D3E" w:rsidP="00522474">
            <w:pPr>
              <w:spacing w:before="0" w:after="0"/>
              <w:jc w:val="center"/>
            </w:pPr>
          </w:p>
        </w:tc>
      </w:tr>
      <w:tr w:rsidR="00DD1D3E" w14:paraId="17D72359"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64A338"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D68B5D"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AD3777"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35B16A" w14:textId="77777777" w:rsidR="00DD1D3E" w:rsidRDefault="00DD1D3E" w:rsidP="00522474">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E3F989"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E8E84C"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2451E6" w14:textId="77777777" w:rsidR="00DD1D3E" w:rsidRDefault="00DD1D3E" w:rsidP="00522474">
            <w:pPr>
              <w:spacing w:before="0" w:after="0"/>
              <w:jc w:val="center"/>
            </w:pPr>
            <w:r>
              <w:rPr>
                <w:rFonts w:ascii="Arial Narrow" w:hAnsi="Arial Narrow" w:cs="Arial Narrow"/>
                <w:color w:val="000000"/>
                <w:sz w:val="14"/>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66B76D" w14:textId="77777777" w:rsidR="00DD1D3E" w:rsidRDefault="00DD1D3E" w:rsidP="00522474">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97A665" w14:textId="77777777" w:rsidR="00DD1D3E" w:rsidRDefault="00DD1D3E" w:rsidP="00522474">
            <w:pPr>
              <w:spacing w:before="0" w:after="0"/>
              <w:jc w:val="center"/>
            </w:pPr>
            <w:r>
              <w:rPr>
                <w:rFonts w:ascii="Arial Narrow" w:hAnsi="Arial Narrow" w:cs="Arial Narrow"/>
                <w:b/>
                <w:color w:val="000000"/>
                <w:sz w:val="16"/>
              </w:rPr>
              <w:t xml:space="preserve"> 2.40</w:t>
            </w:r>
          </w:p>
        </w:tc>
      </w:tr>
      <w:tr w:rsidR="00DD1D3E" w14:paraId="44831758" w14:textId="77777777" w:rsidTr="00522474">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73B8B7" w14:textId="77777777" w:rsidR="00DD1D3E" w:rsidRDefault="00DD1D3E" w:rsidP="00522474">
            <w:pPr>
              <w:spacing w:before="0" w:after="0"/>
              <w:ind w:left="20" w:right="20"/>
            </w:pPr>
            <w:r>
              <w:rPr>
                <w:rFonts w:ascii="Arial Narrow" w:hAnsi="Arial Narrow" w:cs="Arial Narrow"/>
                <w:color w:val="000000"/>
                <w:sz w:val="14"/>
              </w:rPr>
              <w:t>12</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8224D6" w14:textId="77777777" w:rsidR="00DD1D3E" w:rsidRDefault="00DD1D3E" w:rsidP="00522474">
            <w:pPr>
              <w:spacing w:before="0" w:after="0"/>
              <w:ind w:left="20" w:right="20"/>
            </w:pPr>
            <w:r>
              <w:rPr>
                <w:rFonts w:ascii="Arial Narrow" w:hAnsi="Arial Narrow" w:cs="Arial Narrow"/>
                <w:color w:val="000000"/>
                <w:sz w:val="14"/>
              </w:rPr>
              <w:t>BUR10</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CC1636" w14:textId="77777777" w:rsidR="00DD1D3E" w:rsidRDefault="00DD1D3E" w:rsidP="00522474">
            <w:pPr>
              <w:spacing w:before="0" w:after="0"/>
              <w:ind w:left="20" w:right="20"/>
            </w:pPr>
            <w:r>
              <w:rPr>
                <w:rFonts w:ascii="Arial Narrow" w:hAnsi="Arial Narrow" w:cs="Arial Narrow"/>
                <w:color w:val="000000"/>
                <w:sz w:val="14"/>
              </w:rPr>
              <w:t>Midshelf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7CE1D3" w14:textId="77777777" w:rsidR="00DD1D3E" w:rsidRDefault="00DD1D3E" w:rsidP="00522474">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F004B6"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F1A8A2"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DF5771" w14:textId="77777777" w:rsidR="00DD1D3E" w:rsidRDefault="00DD1D3E" w:rsidP="00522474">
            <w:pPr>
              <w:spacing w:before="0" w:after="0"/>
              <w:jc w:val="center"/>
            </w:pPr>
            <w:r>
              <w:rPr>
                <w:rFonts w:ascii="Arial Narrow" w:hAnsi="Arial Narrow" w:cs="Arial Narrow"/>
                <w:color w:val="000000"/>
                <w:sz w:val="14"/>
              </w:rPr>
              <w:t xml:space="preserve"> 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2A8F59" w14:textId="77777777" w:rsidR="00DD1D3E" w:rsidRDefault="00DD1D3E" w:rsidP="00522474">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CA2890" w14:textId="77777777" w:rsidR="00DD1D3E" w:rsidRDefault="00DD1D3E" w:rsidP="00522474">
            <w:pPr>
              <w:spacing w:before="0" w:after="0"/>
              <w:jc w:val="center"/>
            </w:pPr>
            <w:r>
              <w:rPr>
                <w:rFonts w:ascii="Arial Narrow" w:hAnsi="Arial Narrow" w:cs="Arial Narrow"/>
                <w:b/>
                <w:color w:val="000000"/>
                <w:sz w:val="16"/>
              </w:rPr>
              <w:t xml:space="preserve"> 0.63</w:t>
            </w:r>
          </w:p>
        </w:tc>
      </w:tr>
      <w:tr w:rsidR="00DD1D3E" w14:paraId="01DB3E5B"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236EB2"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5A99CE"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CB201E"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9C0626" w14:textId="77777777" w:rsidR="00DD1D3E" w:rsidRDefault="00DD1D3E" w:rsidP="00522474">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A4C52E"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2D6CB2"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AFD397" w14:textId="77777777" w:rsidR="00DD1D3E" w:rsidRDefault="00DD1D3E" w:rsidP="00522474">
            <w:pPr>
              <w:spacing w:before="0" w:after="0"/>
              <w:jc w:val="center"/>
            </w:pPr>
            <w:r>
              <w:rPr>
                <w:rFonts w:ascii="Arial Narrow" w:hAnsi="Arial Narrow" w:cs="Arial Narrow"/>
                <w:b/>
                <w:color w:val="000000"/>
                <w:sz w:val="16"/>
              </w:rPr>
              <w:t xml:space="preserve"> 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55030D"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62D03A" w14:textId="77777777" w:rsidR="00DD1D3E" w:rsidRDefault="00DD1D3E" w:rsidP="00522474">
            <w:pPr>
              <w:spacing w:before="0" w:after="0"/>
              <w:jc w:val="center"/>
            </w:pPr>
          </w:p>
        </w:tc>
      </w:tr>
      <w:tr w:rsidR="00DD1D3E" w14:paraId="185CA2E8"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F3D125"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AB5919"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861110"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496BC1" w14:textId="77777777" w:rsidR="00DD1D3E" w:rsidRDefault="00DD1D3E" w:rsidP="00522474">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B795E4"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FE304E"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901082" w14:textId="77777777" w:rsidR="00DD1D3E" w:rsidRDefault="00DD1D3E" w:rsidP="00522474">
            <w:pPr>
              <w:spacing w:before="0" w:after="0"/>
              <w:jc w:val="center"/>
            </w:pPr>
            <w:r>
              <w:rPr>
                <w:rFonts w:ascii="Arial Narrow" w:hAnsi="Arial Narrow" w:cs="Arial Narrow"/>
                <w:b/>
                <w:color w:val="000000"/>
                <w:sz w:val="16"/>
              </w:rPr>
              <w:t xml:space="preserve"> 0.5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D5FB7B"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1D76A0" w14:textId="77777777" w:rsidR="00DD1D3E" w:rsidRDefault="00DD1D3E" w:rsidP="00522474">
            <w:pPr>
              <w:spacing w:before="0" w:after="0"/>
              <w:jc w:val="center"/>
            </w:pPr>
          </w:p>
        </w:tc>
      </w:tr>
      <w:tr w:rsidR="00DD1D3E" w14:paraId="30D01E96"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E25C66"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FF7EC8"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AFB4AB"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B2E141" w14:textId="77777777" w:rsidR="00DD1D3E" w:rsidRDefault="00DD1D3E" w:rsidP="00522474">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787259"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C7A45C"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F94A12" w14:textId="77777777" w:rsidR="00DD1D3E" w:rsidRDefault="00DD1D3E" w:rsidP="00522474">
            <w:pPr>
              <w:spacing w:before="0" w:after="0"/>
              <w:jc w:val="center"/>
            </w:pPr>
            <w:r>
              <w:rPr>
                <w:rFonts w:ascii="Arial Narrow" w:hAnsi="Arial Narrow" w:cs="Arial Narrow"/>
                <w:color w:val="000000"/>
                <w:sz w:val="14"/>
              </w:rPr>
              <w:t xml:space="preserve"> 1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9B56B4" w14:textId="77777777" w:rsidR="00DD1D3E" w:rsidRDefault="00DD1D3E" w:rsidP="00522474">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59F9C6" w14:textId="77777777" w:rsidR="00DD1D3E" w:rsidRDefault="00DD1D3E" w:rsidP="00522474">
            <w:pPr>
              <w:spacing w:before="0" w:after="0"/>
              <w:jc w:val="center"/>
            </w:pPr>
            <w:r>
              <w:rPr>
                <w:rFonts w:ascii="Arial Narrow" w:hAnsi="Arial Narrow" w:cs="Arial Narrow"/>
                <w:b/>
                <w:color w:val="000000"/>
                <w:sz w:val="16"/>
              </w:rPr>
              <w:t xml:space="preserve"> 25.00</w:t>
            </w:r>
          </w:p>
        </w:tc>
      </w:tr>
      <w:tr w:rsidR="00DD1D3E" w14:paraId="252F8A63"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3236E3"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706681"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1913A4"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135DEF" w14:textId="77777777" w:rsidR="00DD1D3E" w:rsidRDefault="00DD1D3E" w:rsidP="00522474">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076E1E"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185C00"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8E4371" w14:textId="77777777" w:rsidR="00DD1D3E" w:rsidRDefault="00DD1D3E" w:rsidP="00522474">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BE1EEA"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B4E12F" w14:textId="77777777" w:rsidR="00DD1D3E" w:rsidRDefault="00DD1D3E" w:rsidP="00522474">
            <w:pPr>
              <w:spacing w:before="0" w:after="0"/>
              <w:jc w:val="center"/>
            </w:pPr>
          </w:p>
        </w:tc>
      </w:tr>
      <w:tr w:rsidR="00DD1D3E" w14:paraId="2B24B5D5"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DCC84A"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FC8DEE"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DDD581"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547AE0" w14:textId="77777777" w:rsidR="00DD1D3E" w:rsidRDefault="00DD1D3E" w:rsidP="00522474">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FAA203"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26479A"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9591D2" w14:textId="77777777" w:rsidR="00DD1D3E" w:rsidRDefault="00DD1D3E" w:rsidP="00522474">
            <w:pPr>
              <w:spacing w:before="0" w:after="0"/>
              <w:jc w:val="center"/>
            </w:pPr>
            <w:r>
              <w:rPr>
                <w:rFonts w:ascii="Arial Narrow" w:hAnsi="Arial Narrow" w:cs="Arial Narrow"/>
                <w:color w:val="000000"/>
                <w:sz w:val="14"/>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080BF1" w14:textId="77777777" w:rsidR="00DD1D3E" w:rsidRDefault="00DD1D3E" w:rsidP="00522474">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BEF0B3" w14:textId="77777777" w:rsidR="00DD1D3E" w:rsidRDefault="00DD1D3E" w:rsidP="00522474">
            <w:pPr>
              <w:spacing w:before="0" w:after="0"/>
              <w:jc w:val="center"/>
            </w:pPr>
            <w:r>
              <w:rPr>
                <w:rFonts w:ascii="Arial Narrow" w:hAnsi="Arial Narrow" w:cs="Arial Narrow"/>
                <w:b/>
                <w:color w:val="000000"/>
                <w:sz w:val="16"/>
              </w:rPr>
              <w:t xml:space="preserve"> 3.30</w:t>
            </w:r>
          </w:p>
        </w:tc>
      </w:tr>
      <w:tr w:rsidR="00DD1D3E" w14:paraId="0901C175"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6065B3"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2A5C25"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1DC24C"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B3A2B2" w14:textId="77777777" w:rsidR="00DD1D3E" w:rsidRDefault="00DD1D3E" w:rsidP="00522474">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754C47" w14:textId="77777777" w:rsidR="00DD1D3E" w:rsidRDefault="00DD1D3E" w:rsidP="00522474">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FBE973" w14:textId="77777777" w:rsidR="00DD1D3E" w:rsidRDefault="00DD1D3E" w:rsidP="00522474">
            <w:pPr>
              <w:spacing w:before="0" w:after="0"/>
              <w:jc w:val="center"/>
            </w:pPr>
            <w:r>
              <w:rPr>
                <w:rFonts w:ascii="Arial Narrow" w:hAnsi="Arial Narrow" w:cs="Arial Narrow"/>
                <w:b/>
                <w:color w:val="000000"/>
                <w:sz w:val="16"/>
              </w:rPr>
              <w:t xml:space="preserve"> 1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37E0AD"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B34F73"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FBB955" w14:textId="77777777" w:rsidR="00DD1D3E" w:rsidRDefault="00DD1D3E" w:rsidP="00522474">
            <w:pPr>
              <w:spacing w:before="0" w:after="0"/>
              <w:jc w:val="center"/>
            </w:pPr>
          </w:p>
        </w:tc>
      </w:tr>
      <w:tr w:rsidR="00DD1D3E" w14:paraId="4584DF77"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67553C"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3DAD52"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2F0A6B"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AF665D" w14:textId="77777777" w:rsidR="00DD1D3E" w:rsidRDefault="00DD1D3E" w:rsidP="00522474">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F6E02A"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02980E"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902109" w14:textId="77777777" w:rsidR="00DD1D3E" w:rsidRDefault="00DD1D3E" w:rsidP="00522474">
            <w:pPr>
              <w:spacing w:before="0" w:after="0"/>
              <w:jc w:val="center"/>
            </w:pPr>
            <w:r>
              <w:rPr>
                <w:rFonts w:ascii="Arial Narrow" w:hAnsi="Arial Narrow" w:cs="Arial Narrow"/>
                <w:color w:val="000000"/>
                <w:sz w:val="14"/>
              </w:rPr>
              <w:t xml:space="preserve"> 0.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5028D8" w14:textId="77777777" w:rsidR="00DD1D3E" w:rsidRDefault="00DD1D3E" w:rsidP="00522474">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3BA063" w14:textId="77777777" w:rsidR="00DD1D3E" w:rsidRDefault="00DD1D3E" w:rsidP="00522474">
            <w:pPr>
              <w:spacing w:before="0" w:after="0"/>
              <w:jc w:val="center"/>
            </w:pPr>
            <w:r>
              <w:rPr>
                <w:rFonts w:ascii="Arial Narrow" w:hAnsi="Arial Narrow" w:cs="Arial Narrow"/>
                <w:b/>
                <w:color w:val="000000"/>
                <w:sz w:val="16"/>
              </w:rPr>
              <w:t xml:space="preserve"> 2.40</w:t>
            </w:r>
          </w:p>
        </w:tc>
      </w:tr>
      <w:tr w:rsidR="00DD1D3E" w14:paraId="79C665C2" w14:textId="77777777" w:rsidTr="00522474">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7DA87B" w14:textId="77777777" w:rsidR="00DD1D3E" w:rsidRDefault="00DD1D3E" w:rsidP="00522474">
            <w:pPr>
              <w:spacing w:before="0" w:after="0"/>
              <w:ind w:left="20" w:right="20"/>
            </w:pPr>
            <w:r>
              <w:rPr>
                <w:rFonts w:ascii="Arial Narrow" w:hAnsi="Arial Narrow" w:cs="Arial Narrow"/>
                <w:color w:val="000000"/>
                <w:sz w:val="14"/>
              </w:rPr>
              <w:t>13</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B53EC5" w14:textId="77777777" w:rsidR="00DD1D3E" w:rsidRDefault="00DD1D3E" w:rsidP="00522474">
            <w:pPr>
              <w:spacing w:before="0" w:after="0"/>
              <w:ind w:left="20" w:right="20"/>
            </w:pPr>
            <w:r>
              <w:rPr>
                <w:rFonts w:ascii="Arial Narrow" w:hAnsi="Arial Narrow" w:cs="Arial Narrow"/>
                <w:color w:val="000000"/>
                <w:sz w:val="14"/>
              </w:rPr>
              <w:t>BUR11,BUR12</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35B501" w14:textId="77777777" w:rsidR="00DD1D3E" w:rsidRDefault="00DD1D3E" w:rsidP="00522474">
            <w:pPr>
              <w:spacing w:before="0" w:after="0"/>
              <w:ind w:left="20" w:right="20"/>
            </w:pPr>
            <w:r>
              <w:rPr>
                <w:rFonts w:ascii="Arial Narrow" w:hAnsi="Arial Narrow" w:cs="Arial Narrow"/>
                <w:color w:val="000000"/>
                <w:sz w:val="14"/>
              </w:rPr>
              <w:t>Open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6DABFF" w14:textId="77777777" w:rsidR="00DD1D3E" w:rsidRDefault="00DD1D3E" w:rsidP="00522474">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6C3E29"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9993B7" w14:textId="77777777" w:rsidR="00DD1D3E" w:rsidRDefault="00DD1D3E" w:rsidP="00522474">
            <w:pPr>
              <w:spacing w:before="0" w:after="0"/>
              <w:jc w:val="center"/>
            </w:pPr>
            <w:r>
              <w:rPr>
                <w:rFonts w:ascii="Arial Narrow" w:hAnsi="Arial Narrow" w:cs="Arial Narrow"/>
                <w:color w:val="000000"/>
                <w:sz w:val="14"/>
              </w:rPr>
              <w:t xml:space="preserve"> 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C4D81B"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A34AC4" w14:textId="77777777" w:rsidR="00DD1D3E" w:rsidRDefault="00DD1D3E" w:rsidP="00522474">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781B90" w14:textId="77777777" w:rsidR="00DD1D3E" w:rsidRDefault="00DD1D3E" w:rsidP="00522474">
            <w:pPr>
              <w:spacing w:before="0" w:after="0"/>
              <w:jc w:val="center"/>
            </w:pPr>
            <w:r>
              <w:rPr>
                <w:rFonts w:ascii="Arial Narrow" w:hAnsi="Arial Narrow" w:cs="Arial Narrow"/>
                <w:b/>
                <w:color w:val="000000"/>
                <w:sz w:val="16"/>
              </w:rPr>
              <w:t xml:space="preserve"> 0.63</w:t>
            </w:r>
          </w:p>
        </w:tc>
      </w:tr>
      <w:tr w:rsidR="00DD1D3E" w14:paraId="6961D8A3"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3ACCD2"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D06C2E"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D2FD06"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41A0A1" w14:textId="77777777" w:rsidR="00DD1D3E" w:rsidRDefault="00DD1D3E" w:rsidP="00522474">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BC04F8"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179F0B"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3D5A11" w14:textId="77777777" w:rsidR="00DD1D3E" w:rsidRDefault="00DD1D3E" w:rsidP="00522474">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B4F553"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343F01" w14:textId="77777777" w:rsidR="00DD1D3E" w:rsidRDefault="00DD1D3E" w:rsidP="00522474">
            <w:pPr>
              <w:spacing w:before="0" w:after="0"/>
              <w:jc w:val="center"/>
            </w:pPr>
          </w:p>
        </w:tc>
      </w:tr>
      <w:tr w:rsidR="00DD1D3E" w14:paraId="7C0BD14C"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C0C5CC"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71021F"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6B1F07"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92191F" w14:textId="77777777" w:rsidR="00DD1D3E" w:rsidRDefault="00DD1D3E" w:rsidP="00522474">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DAA257"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92A28C"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729E83" w14:textId="77777777" w:rsidR="00DD1D3E" w:rsidRDefault="00DD1D3E" w:rsidP="00522474">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37F6A3"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FD8609" w14:textId="77777777" w:rsidR="00DD1D3E" w:rsidRDefault="00DD1D3E" w:rsidP="00522474">
            <w:pPr>
              <w:spacing w:before="0" w:after="0"/>
              <w:jc w:val="center"/>
            </w:pPr>
          </w:p>
        </w:tc>
      </w:tr>
      <w:tr w:rsidR="00DD1D3E" w14:paraId="4B8B411D"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693C21"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34B101"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77464F"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D12175" w14:textId="77777777" w:rsidR="00DD1D3E" w:rsidRDefault="00DD1D3E" w:rsidP="00522474">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FD80C3"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418B09" w14:textId="77777777" w:rsidR="00DD1D3E" w:rsidRDefault="00DD1D3E" w:rsidP="00522474">
            <w:pPr>
              <w:spacing w:before="0" w:after="0"/>
              <w:jc w:val="center"/>
            </w:pPr>
            <w:r>
              <w:rPr>
                <w:rFonts w:ascii="Arial Narrow" w:hAnsi="Arial Narrow" w:cs="Arial Narrow"/>
                <w:color w:val="000000"/>
                <w:sz w:val="14"/>
              </w:rPr>
              <w:t xml:space="preserve"> 2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7FBC13"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5EFCA5" w14:textId="77777777" w:rsidR="00DD1D3E" w:rsidRDefault="00DD1D3E" w:rsidP="00522474">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0F1451" w14:textId="77777777" w:rsidR="00DD1D3E" w:rsidRDefault="00DD1D3E" w:rsidP="00522474">
            <w:pPr>
              <w:spacing w:before="0" w:after="0"/>
              <w:jc w:val="center"/>
            </w:pPr>
            <w:r>
              <w:rPr>
                <w:rFonts w:ascii="Arial Narrow" w:hAnsi="Arial Narrow" w:cs="Arial Narrow"/>
                <w:b/>
                <w:color w:val="000000"/>
                <w:sz w:val="16"/>
              </w:rPr>
              <w:t xml:space="preserve"> 25.00</w:t>
            </w:r>
          </w:p>
        </w:tc>
      </w:tr>
      <w:tr w:rsidR="00DD1D3E" w14:paraId="15B0C997"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4DDFA2"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892B7C"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560187"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854479" w14:textId="77777777" w:rsidR="00DD1D3E" w:rsidRDefault="00DD1D3E" w:rsidP="00522474">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A0CB26"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9E2794"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612A23" w14:textId="77777777" w:rsidR="00DD1D3E" w:rsidRDefault="00DD1D3E" w:rsidP="00522474">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9A6499"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11FA00" w14:textId="77777777" w:rsidR="00DD1D3E" w:rsidRDefault="00DD1D3E" w:rsidP="00522474">
            <w:pPr>
              <w:spacing w:before="0" w:after="0"/>
              <w:jc w:val="center"/>
            </w:pPr>
          </w:p>
        </w:tc>
      </w:tr>
      <w:tr w:rsidR="00DD1D3E" w14:paraId="787FE275"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325570"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046A47"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6DEF4D"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8217B7" w14:textId="77777777" w:rsidR="00DD1D3E" w:rsidRDefault="00DD1D3E" w:rsidP="00522474">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D4B0E7"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937D8F" w14:textId="77777777" w:rsidR="00DD1D3E" w:rsidRDefault="00DD1D3E" w:rsidP="00522474">
            <w:pPr>
              <w:spacing w:before="0" w:after="0"/>
              <w:jc w:val="center"/>
            </w:pPr>
            <w:r>
              <w:rPr>
                <w:rFonts w:ascii="Arial Narrow" w:hAnsi="Arial Narrow" w:cs="Arial Narrow"/>
                <w:color w:val="000000"/>
                <w:sz w:val="14"/>
              </w:rPr>
              <w:t xml:space="preserve"> 2.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44C983"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F39C61" w14:textId="77777777" w:rsidR="00DD1D3E" w:rsidRDefault="00DD1D3E" w:rsidP="00522474">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C2FD64" w14:textId="77777777" w:rsidR="00DD1D3E" w:rsidRDefault="00DD1D3E" w:rsidP="00522474">
            <w:pPr>
              <w:spacing w:before="0" w:after="0"/>
              <w:jc w:val="center"/>
            </w:pPr>
            <w:r>
              <w:rPr>
                <w:rFonts w:ascii="Arial Narrow" w:hAnsi="Arial Narrow" w:cs="Arial Narrow"/>
                <w:b/>
                <w:color w:val="000000"/>
                <w:sz w:val="16"/>
              </w:rPr>
              <w:t xml:space="preserve"> 3.30</w:t>
            </w:r>
          </w:p>
        </w:tc>
      </w:tr>
      <w:tr w:rsidR="00DD1D3E" w14:paraId="01DC433F"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1F8961"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E63737"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E0FED1"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9C567F" w14:textId="77777777" w:rsidR="00DD1D3E" w:rsidRDefault="00DD1D3E" w:rsidP="00522474">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AEECF3" w14:textId="77777777" w:rsidR="00DD1D3E" w:rsidRDefault="00DD1D3E" w:rsidP="00522474">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C50390" w14:textId="77777777" w:rsidR="00DD1D3E" w:rsidRDefault="00DD1D3E" w:rsidP="00522474">
            <w:pPr>
              <w:spacing w:before="0" w:after="0"/>
              <w:jc w:val="center"/>
            </w:pPr>
            <w:r>
              <w:rPr>
                <w:rFonts w:ascii="Arial Narrow" w:hAnsi="Arial Narrow" w:cs="Arial Narrow"/>
                <w:b/>
                <w:color w:val="000000"/>
                <w:sz w:val="16"/>
              </w:rPr>
              <w:t xml:space="preserve"> 1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268AA0"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A0D165"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8E1584" w14:textId="77777777" w:rsidR="00DD1D3E" w:rsidRDefault="00DD1D3E" w:rsidP="00522474">
            <w:pPr>
              <w:spacing w:before="0" w:after="0"/>
              <w:jc w:val="center"/>
            </w:pPr>
          </w:p>
        </w:tc>
      </w:tr>
      <w:tr w:rsidR="00DD1D3E" w14:paraId="67E9D687"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0C76A4"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30589B"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C419CA"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1E07F1" w14:textId="77777777" w:rsidR="00DD1D3E" w:rsidRDefault="00DD1D3E" w:rsidP="00522474">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236CD0"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122D40" w14:textId="77777777" w:rsidR="00DD1D3E" w:rsidRDefault="00DD1D3E" w:rsidP="00522474">
            <w:pPr>
              <w:spacing w:before="0" w:after="0"/>
              <w:jc w:val="center"/>
            </w:pPr>
            <w:r>
              <w:rPr>
                <w:rFonts w:ascii="Arial Narrow" w:hAnsi="Arial Narrow" w:cs="Arial Narrow"/>
                <w:color w:val="000000"/>
                <w:sz w:val="14"/>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5EA0E2"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4EAD29" w14:textId="77777777" w:rsidR="00DD1D3E" w:rsidRDefault="00DD1D3E" w:rsidP="00522474">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55B411" w14:textId="77777777" w:rsidR="00DD1D3E" w:rsidRDefault="00DD1D3E" w:rsidP="00522474">
            <w:pPr>
              <w:spacing w:before="0" w:after="0"/>
              <w:jc w:val="center"/>
            </w:pPr>
            <w:r>
              <w:rPr>
                <w:rFonts w:ascii="Arial Narrow" w:hAnsi="Arial Narrow" w:cs="Arial Narrow"/>
                <w:b/>
                <w:color w:val="000000"/>
                <w:sz w:val="16"/>
              </w:rPr>
              <w:t xml:space="preserve"> 2.40</w:t>
            </w:r>
          </w:p>
        </w:tc>
      </w:tr>
      <w:tr w:rsidR="00DD1D3E" w14:paraId="0363C9B5" w14:textId="77777777" w:rsidTr="00522474">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D7D7AE" w14:textId="77777777" w:rsidR="00DD1D3E" w:rsidRDefault="00DD1D3E" w:rsidP="00522474">
            <w:pPr>
              <w:spacing w:before="0" w:after="0"/>
              <w:ind w:left="20" w:right="20"/>
            </w:pPr>
            <w:r>
              <w:rPr>
                <w:rFonts w:ascii="Arial Narrow" w:hAnsi="Arial Narrow" w:cs="Arial Narrow"/>
                <w:color w:val="000000"/>
                <w:sz w:val="14"/>
              </w:rPr>
              <w:t>14</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79F17F" w14:textId="77777777" w:rsidR="00DD1D3E" w:rsidRDefault="00DD1D3E" w:rsidP="00522474">
            <w:pPr>
              <w:spacing w:before="0" w:after="0"/>
              <w:ind w:left="20" w:right="20"/>
            </w:pPr>
            <w:r>
              <w:rPr>
                <w:rFonts w:ascii="Arial Narrow" w:hAnsi="Arial Narrow" w:cs="Arial Narrow"/>
                <w:color w:val="000000"/>
                <w:sz w:val="14"/>
              </w:rPr>
              <w:t>BUR13,BUR14,BUR15</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327353" w14:textId="77777777" w:rsidR="00DD1D3E" w:rsidRDefault="00DD1D3E" w:rsidP="00522474">
            <w:pPr>
              <w:spacing w:before="0" w:after="0"/>
              <w:ind w:left="20" w:right="20"/>
            </w:pPr>
            <w:r>
              <w:rPr>
                <w:rFonts w:ascii="Arial Narrow" w:hAnsi="Arial Narrow" w:cs="Arial Narrow"/>
                <w:color w:val="000000"/>
                <w:sz w:val="14"/>
              </w:rPr>
              <w:t>Enclosed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7EF6FF" w14:textId="77777777" w:rsidR="00DD1D3E" w:rsidRDefault="00DD1D3E" w:rsidP="00522474">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D63ED2"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34E23F"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D86135" w14:textId="77777777" w:rsidR="00DD1D3E" w:rsidRDefault="00DD1D3E" w:rsidP="00522474">
            <w:pPr>
              <w:spacing w:before="0" w:after="0"/>
              <w:jc w:val="center"/>
            </w:pPr>
            <w:r>
              <w:rPr>
                <w:rFonts w:ascii="Arial Narrow" w:hAnsi="Arial Narrow" w:cs="Arial Narrow"/>
                <w:color w:val="000000"/>
                <w:sz w:val="14"/>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15EB52" w14:textId="77777777" w:rsidR="00DD1D3E" w:rsidRDefault="00DD1D3E" w:rsidP="00522474">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F1840E" w14:textId="77777777" w:rsidR="00DD1D3E" w:rsidRDefault="00DD1D3E" w:rsidP="00522474">
            <w:pPr>
              <w:spacing w:before="0" w:after="0"/>
              <w:jc w:val="center"/>
            </w:pPr>
            <w:r>
              <w:rPr>
                <w:rFonts w:ascii="Arial Narrow" w:hAnsi="Arial Narrow" w:cs="Arial Narrow"/>
                <w:b/>
                <w:color w:val="000000"/>
                <w:sz w:val="16"/>
              </w:rPr>
              <w:t xml:space="preserve"> 0.63</w:t>
            </w:r>
          </w:p>
        </w:tc>
      </w:tr>
      <w:tr w:rsidR="00DD1D3E" w14:paraId="40DB346E"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3DD635"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4F8499"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9EB726"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E51748" w14:textId="77777777" w:rsidR="00DD1D3E" w:rsidRDefault="00DD1D3E" w:rsidP="00522474">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BADCE7"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B96926"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03D1D7" w14:textId="77777777" w:rsidR="00DD1D3E" w:rsidRDefault="00DD1D3E" w:rsidP="00522474">
            <w:pPr>
              <w:spacing w:before="0" w:after="0"/>
              <w:jc w:val="center"/>
            </w:pPr>
            <w:r>
              <w:rPr>
                <w:rFonts w:ascii="Arial Narrow" w:hAnsi="Arial Narrow" w:cs="Arial Narrow"/>
                <w:b/>
                <w:color w:val="000000"/>
                <w:sz w:val="16"/>
              </w:rPr>
              <w:t xml:space="preserve"> 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95E279"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1E0CBA" w14:textId="77777777" w:rsidR="00DD1D3E" w:rsidRDefault="00DD1D3E" w:rsidP="00522474">
            <w:pPr>
              <w:spacing w:before="0" w:after="0"/>
              <w:jc w:val="center"/>
            </w:pPr>
          </w:p>
        </w:tc>
      </w:tr>
      <w:tr w:rsidR="00DD1D3E" w14:paraId="1633AE73"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773947"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DD200C"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236299"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8A5330" w14:textId="77777777" w:rsidR="00DD1D3E" w:rsidRDefault="00DD1D3E" w:rsidP="00522474">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A6167B"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B92F72"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5DFC2F" w14:textId="77777777" w:rsidR="00DD1D3E" w:rsidRDefault="00DD1D3E" w:rsidP="00522474">
            <w:pPr>
              <w:spacing w:before="0" w:after="0"/>
              <w:jc w:val="center"/>
            </w:pPr>
            <w:r>
              <w:rPr>
                <w:rFonts w:ascii="Arial Narrow" w:hAnsi="Arial Narrow" w:cs="Arial Narrow"/>
                <w:b/>
                <w:color w:val="000000"/>
                <w:sz w:val="16"/>
              </w:rPr>
              <w:t xml:space="preserve"> 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A073C3"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85CDC4" w14:textId="77777777" w:rsidR="00DD1D3E" w:rsidRDefault="00DD1D3E" w:rsidP="00522474">
            <w:pPr>
              <w:spacing w:before="0" w:after="0"/>
              <w:jc w:val="center"/>
            </w:pPr>
          </w:p>
        </w:tc>
      </w:tr>
      <w:tr w:rsidR="00DD1D3E" w14:paraId="43BF120E"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B827E0"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DE9BC2"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0A4415"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E2B4F8" w14:textId="77777777" w:rsidR="00DD1D3E" w:rsidRDefault="00DD1D3E" w:rsidP="00522474">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4551AE"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5B53E9"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AEC100"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2EEF0C" w14:textId="77777777" w:rsidR="00DD1D3E" w:rsidRDefault="00DD1D3E" w:rsidP="00522474">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95753B" w14:textId="77777777" w:rsidR="00DD1D3E" w:rsidRDefault="00DD1D3E" w:rsidP="00522474">
            <w:pPr>
              <w:spacing w:before="0" w:after="0"/>
              <w:jc w:val="center"/>
            </w:pPr>
            <w:r>
              <w:rPr>
                <w:rFonts w:ascii="Arial Narrow" w:hAnsi="Arial Narrow" w:cs="Arial Narrow"/>
                <w:b/>
                <w:color w:val="000000"/>
                <w:sz w:val="16"/>
              </w:rPr>
              <w:t xml:space="preserve"> 25.00</w:t>
            </w:r>
          </w:p>
        </w:tc>
      </w:tr>
      <w:tr w:rsidR="00DD1D3E" w14:paraId="2E17DAE8"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2470B7"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04D6D9"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B32FC7"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3CC32E" w14:textId="77777777" w:rsidR="00DD1D3E" w:rsidRDefault="00DD1D3E" w:rsidP="00522474">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18860A"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DB0EAA"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CE7237" w14:textId="77777777" w:rsidR="00DD1D3E" w:rsidRDefault="00DD1D3E" w:rsidP="00522474">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007561"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A3FC6F" w14:textId="77777777" w:rsidR="00DD1D3E" w:rsidRDefault="00DD1D3E" w:rsidP="00522474">
            <w:pPr>
              <w:spacing w:before="0" w:after="0"/>
              <w:jc w:val="center"/>
            </w:pPr>
          </w:p>
        </w:tc>
      </w:tr>
      <w:tr w:rsidR="00DD1D3E" w14:paraId="464B3D0F"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35D30B"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EE2D63"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503622"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39AA43" w14:textId="77777777" w:rsidR="00DD1D3E" w:rsidRDefault="00DD1D3E" w:rsidP="00522474">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45CC8C"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C4C23E"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5CA4E2"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2E3C36" w14:textId="77777777" w:rsidR="00DD1D3E" w:rsidRDefault="00DD1D3E" w:rsidP="00522474">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C88962" w14:textId="77777777" w:rsidR="00DD1D3E" w:rsidRDefault="00DD1D3E" w:rsidP="00522474">
            <w:pPr>
              <w:spacing w:before="0" w:after="0"/>
              <w:jc w:val="center"/>
            </w:pPr>
            <w:r>
              <w:rPr>
                <w:rFonts w:ascii="Arial Narrow" w:hAnsi="Arial Narrow" w:cs="Arial Narrow"/>
                <w:b/>
                <w:color w:val="000000"/>
                <w:sz w:val="16"/>
              </w:rPr>
              <w:t xml:space="preserve"> 3.30</w:t>
            </w:r>
          </w:p>
        </w:tc>
      </w:tr>
      <w:tr w:rsidR="00DD1D3E" w14:paraId="59D9735D"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7234BA"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5D99F6"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E85CC5"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3BA258" w14:textId="77777777" w:rsidR="00DD1D3E" w:rsidRDefault="00DD1D3E" w:rsidP="00522474">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CFED54" w14:textId="77777777" w:rsidR="00DD1D3E" w:rsidRDefault="00DD1D3E" w:rsidP="00522474">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D068FB"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58719A" w14:textId="77777777" w:rsidR="00DD1D3E" w:rsidRDefault="00DD1D3E" w:rsidP="00522474">
            <w:pPr>
              <w:spacing w:before="0" w:after="0"/>
              <w:jc w:val="center"/>
            </w:pPr>
            <w:r>
              <w:rPr>
                <w:rFonts w:ascii="Arial Narrow" w:hAnsi="Arial Narrow" w:cs="Arial Narrow"/>
                <w:b/>
                <w:color w:val="000000"/>
                <w:sz w:val="16"/>
              </w:rPr>
              <w:t xml:space="preserve"> 1.5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0AE3B4"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CE6A87" w14:textId="77777777" w:rsidR="00DD1D3E" w:rsidRDefault="00DD1D3E" w:rsidP="00522474">
            <w:pPr>
              <w:spacing w:before="0" w:after="0"/>
              <w:jc w:val="center"/>
            </w:pPr>
          </w:p>
        </w:tc>
      </w:tr>
      <w:tr w:rsidR="00DD1D3E" w14:paraId="18A3E945"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2BAB14"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4ECE25"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473DE7"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1EA64D" w14:textId="77777777" w:rsidR="00DD1D3E" w:rsidRDefault="00DD1D3E" w:rsidP="00522474">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DEBAA7"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AB7AF9"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998848" w14:textId="77777777" w:rsidR="00DD1D3E" w:rsidRDefault="00DD1D3E" w:rsidP="00522474">
            <w:pPr>
              <w:spacing w:before="0" w:after="0"/>
              <w:jc w:val="center"/>
            </w:pPr>
            <w:r>
              <w:rPr>
                <w:rFonts w:ascii="Arial Narrow" w:hAnsi="Arial Narrow" w:cs="Arial Narrow"/>
                <w:color w:val="000000"/>
                <w:sz w:val="14"/>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0E2C97" w14:textId="77777777" w:rsidR="00DD1D3E" w:rsidRDefault="00DD1D3E" w:rsidP="00522474">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D16F33" w14:textId="77777777" w:rsidR="00DD1D3E" w:rsidRDefault="00DD1D3E" w:rsidP="00522474">
            <w:pPr>
              <w:spacing w:before="0" w:after="0"/>
              <w:jc w:val="center"/>
            </w:pPr>
            <w:r>
              <w:rPr>
                <w:rFonts w:ascii="Arial Narrow" w:hAnsi="Arial Narrow" w:cs="Arial Narrow"/>
                <w:b/>
                <w:color w:val="000000"/>
                <w:sz w:val="16"/>
              </w:rPr>
              <w:t xml:space="preserve"> 2.40</w:t>
            </w:r>
          </w:p>
        </w:tc>
      </w:tr>
      <w:tr w:rsidR="00DD1D3E" w14:paraId="525C4D5A" w14:textId="77777777" w:rsidTr="00522474">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38CB90" w14:textId="77777777" w:rsidR="00DD1D3E" w:rsidRDefault="00DD1D3E" w:rsidP="00522474">
            <w:pPr>
              <w:spacing w:before="0" w:after="0"/>
              <w:ind w:left="20" w:right="20"/>
            </w:pPr>
            <w:r>
              <w:rPr>
                <w:rFonts w:ascii="Arial Narrow" w:hAnsi="Arial Narrow" w:cs="Arial Narrow"/>
                <w:color w:val="000000"/>
                <w:sz w:val="14"/>
              </w:rPr>
              <w:t>15</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E648CE" w14:textId="77777777" w:rsidR="00DD1D3E" w:rsidRDefault="00DD1D3E" w:rsidP="00522474">
            <w:pPr>
              <w:spacing w:before="0" w:after="0"/>
              <w:ind w:left="20" w:right="20"/>
            </w:pPr>
            <w:r>
              <w:rPr>
                <w:rFonts w:ascii="Arial Narrow" w:hAnsi="Arial Narrow" w:cs="Arial Narrow"/>
                <w:color w:val="000000"/>
                <w:sz w:val="14"/>
              </w:rPr>
              <w:t>WHI1,WHI2,WHI3,WHI4,WHI5</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83B31E" w14:textId="77777777" w:rsidR="00DD1D3E" w:rsidRDefault="00DD1D3E" w:rsidP="00522474">
            <w:pPr>
              <w:spacing w:before="0" w:after="0"/>
              <w:ind w:left="20" w:right="20"/>
            </w:pPr>
            <w:r>
              <w:rPr>
                <w:rFonts w:ascii="Arial Narrow" w:hAnsi="Arial Narrow" w:cs="Arial Narrow"/>
                <w:color w:val="000000"/>
                <w:sz w:val="14"/>
              </w:rPr>
              <w:t>Open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7B6D27" w14:textId="77777777" w:rsidR="00DD1D3E" w:rsidRDefault="00DD1D3E" w:rsidP="00522474">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17302E"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A04BB3"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84D696" w14:textId="77777777" w:rsidR="00DD1D3E" w:rsidRDefault="00DD1D3E" w:rsidP="00522474">
            <w:pPr>
              <w:spacing w:before="0" w:after="0"/>
              <w:jc w:val="center"/>
            </w:pPr>
            <w:r>
              <w:rPr>
                <w:rFonts w:ascii="Arial Narrow" w:hAnsi="Arial Narrow" w:cs="Arial Narrow"/>
                <w:color w:val="000000"/>
                <w:sz w:val="14"/>
              </w:rPr>
              <w:t xml:space="preserve"> 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291A0D" w14:textId="77777777" w:rsidR="00DD1D3E" w:rsidRDefault="00DD1D3E" w:rsidP="00522474">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D92B3C" w14:textId="77777777" w:rsidR="00DD1D3E" w:rsidRDefault="00DD1D3E" w:rsidP="00522474">
            <w:pPr>
              <w:spacing w:before="0" w:after="0"/>
              <w:jc w:val="center"/>
            </w:pPr>
            <w:r>
              <w:rPr>
                <w:rFonts w:ascii="Arial Narrow" w:hAnsi="Arial Narrow" w:cs="Arial Narrow"/>
                <w:b/>
                <w:color w:val="000000"/>
                <w:sz w:val="16"/>
              </w:rPr>
              <w:t xml:space="preserve"> 0.63</w:t>
            </w:r>
          </w:p>
        </w:tc>
      </w:tr>
      <w:tr w:rsidR="00DD1D3E" w14:paraId="72526096"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104425"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13201A"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C34510"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3D3275" w14:textId="77777777" w:rsidR="00DD1D3E" w:rsidRDefault="00DD1D3E" w:rsidP="00522474">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C57C76"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44900F"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577D73" w14:textId="77777777" w:rsidR="00DD1D3E" w:rsidRDefault="00DD1D3E" w:rsidP="00522474">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744AC5"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651E90" w14:textId="77777777" w:rsidR="00DD1D3E" w:rsidRDefault="00DD1D3E" w:rsidP="00522474">
            <w:pPr>
              <w:spacing w:before="0" w:after="0"/>
              <w:jc w:val="center"/>
            </w:pPr>
          </w:p>
        </w:tc>
      </w:tr>
      <w:tr w:rsidR="00DD1D3E" w14:paraId="65F53D20"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505872"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5DF44A"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71A3C9"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A514E3" w14:textId="77777777" w:rsidR="00DD1D3E" w:rsidRDefault="00DD1D3E" w:rsidP="00522474">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1F0B27"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FBA3F9"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CE41E6" w14:textId="77777777" w:rsidR="00DD1D3E" w:rsidRDefault="00DD1D3E" w:rsidP="00522474">
            <w:pPr>
              <w:spacing w:before="0" w:after="0"/>
              <w:jc w:val="center"/>
            </w:pPr>
            <w:r>
              <w:rPr>
                <w:rFonts w:ascii="Arial Narrow" w:hAnsi="Arial Narrow" w:cs="Arial Narrow"/>
                <w:b/>
                <w:color w:val="000000"/>
                <w:sz w:val="16"/>
              </w:rPr>
              <w:t xml:space="preserve"> 1.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C30878"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28BD5B" w14:textId="77777777" w:rsidR="00DD1D3E" w:rsidRDefault="00DD1D3E" w:rsidP="00522474">
            <w:pPr>
              <w:spacing w:before="0" w:after="0"/>
              <w:jc w:val="center"/>
            </w:pPr>
          </w:p>
        </w:tc>
      </w:tr>
      <w:tr w:rsidR="00DD1D3E" w14:paraId="67C2BC8D"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36D237"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2B3670"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D431D7"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88E610" w14:textId="77777777" w:rsidR="00DD1D3E" w:rsidRDefault="00DD1D3E" w:rsidP="00522474">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EECF4D"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938E7F" w14:textId="77777777" w:rsidR="00DD1D3E" w:rsidRDefault="00DD1D3E" w:rsidP="00522474">
            <w:pPr>
              <w:spacing w:before="0" w:after="0"/>
              <w:jc w:val="center"/>
            </w:pPr>
            <w:r>
              <w:rPr>
                <w:rFonts w:ascii="Arial Narrow" w:hAnsi="Arial Narrow" w:cs="Arial Narrow"/>
                <w:color w:val="000000"/>
                <w:sz w:val="14"/>
              </w:rPr>
              <w:t xml:space="preserve"> 1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CE6998"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B59C53" w14:textId="77777777" w:rsidR="00DD1D3E" w:rsidRDefault="00DD1D3E" w:rsidP="00522474">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3AE728" w14:textId="77777777" w:rsidR="00DD1D3E" w:rsidRDefault="00DD1D3E" w:rsidP="00522474">
            <w:pPr>
              <w:spacing w:before="0" w:after="0"/>
              <w:jc w:val="center"/>
            </w:pPr>
            <w:r>
              <w:rPr>
                <w:rFonts w:ascii="Arial Narrow" w:hAnsi="Arial Narrow" w:cs="Arial Narrow"/>
                <w:b/>
                <w:color w:val="000000"/>
                <w:sz w:val="16"/>
              </w:rPr>
              <w:t xml:space="preserve"> 25.00</w:t>
            </w:r>
          </w:p>
        </w:tc>
      </w:tr>
      <w:tr w:rsidR="00DD1D3E" w14:paraId="46D9326E"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C850F4"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D6716B"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C9C201"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2479AD" w14:textId="77777777" w:rsidR="00DD1D3E" w:rsidRDefault="00DD1D3E" w:rsidP="00522474">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5CCF78"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8FFE79"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220D33" w14:textId="77777777" w:rsidR="00DD1D3E" w:rsidRDefault="00DD1D3E" w:rsidP="00522474">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611B92"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6B7E4D" w14:textId="77777777" w:rsidR="00DD1D3E" w:rsidRDefault="00DD1D3E" w:rsidP="00522474">
            <w:pPr>
              <w:spacing w:before="0" w:after="0"/>
              <w:jc w:val="center"/>
            </w:pPr>
          </w:p>
        </w:tc>
      </w:tr>
      <w:tr w:rsidR="00DD1D3E" w14:paraId="3497B43A"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70735D"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06829E"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CD93FC"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B2E0F1" w14:textId="77777777" w:rsidR="00DD1D3E" w:rsidRDefault="00DD1D3E" w:rsidP="00522474">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6C78CF"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636F65"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B55980" w14:textId="77777777" w:rsidR="00DD1D3E" w:rsidRDefault="00DD1D3E" w:rsidP="00522474">
            <w:pPr>
              <w:spacing w:before="0" w:after="0"/>
              <w:jc w:val="center"/>
            </w:pPr>
            <w:r>
              <w:rPr>
                <w:rFonts w:ascii="Arial Narrow" w:hAnsi="Arial Narrow" w:cs="Arial Narrow"/>
                <w:color w:val="000000"/>
                <w:sz w:val="14"/>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3734E1" w14:textId="77777777" w:rsidR="00DD1D3E" w:rsidRDefault="00DD1D3E" w:rsidP="00522474">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F46A1D" w14:textId="77777777" w:rsidR="00DD1D3E" w:rsidRDefault="00DD1D3E" w:rsidP="00522474">
            <w:pPr>
              <w:spacing w:before="0" w:after="0"/>
              <w:jc w:val="center"/>
            </w:pPr>
            <w:r>
              <w:rPr>
                <w:rFonts w:ascii="Arial Narrow" w:hAnsi="Arial Narrow" w:cs="Arial Narrow"/>
                <w:b/>
                <w:color w:val="000000"/>
                <w:sz w:val="16"/>
              </w:rPr>
              <w:t xml:space="preserve"> 3.30</w:t>
            </w:r>
          </w:p>
        </w:tc>
      </w:tr>
      <w:tr w:rsidR="00DD1D3E" w14:paraId="59AF9412"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E9D8CE"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2F3878"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962113"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7F8256" w14:textId="77777777" w:rsidR="00DD1D3E" w:rsidRDefault="00DD1D3E" w:rsidP="00522474">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B7EC11" w14:textId="77777777" w:rsidR="00DD1D3E" w:rsidRDefault="00DD1D3E" w:rsidP="00522474">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E82550" w14:textId="77777777" w:rsidR="00DD1D3E" w:rsidRDefault="00DD1D3E" w:rsidP="00522474">
            <w:pPr>
              <w:spacing w:before="0" w:after="0"/>
              <w:jc w:val="center"/>
            </w:pPr>
            <w:r>
              <w:rPr>
                <w:rFonts w:ascii="Arial Narrow" w:hAnsi="Arial Narrow" w:cs="Arial Narrow"/>
                <w:b/>
                <w:color w:val="000000"/>
                <w:sz w:val="16"/>
              </w:rPr>
              <w:t xml:space="preserve"> 1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EC3F6F"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4A6935"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B2CEAE" w14:textId="77777777" w:rsidR="00DD1D3E" w:rsidRDefault="00DD1D3E" w:rsidP="00522474">
            <w:pPr>
              <w:spacing w:before="0" w:after="0"/>
              <w:jc w:val="center"/>
            </w:pPr>
          </w:p>
        </w:tc>
      </w:tr>
      <w:tr w:rsidR="00DD1D3E" w14:paraId="77024E77"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D04C7B"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12F1A3"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CCC3B8"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7D4AF3" w14:textId="77777777" w:rsidR="00DD1D3E" w:rsidRDefault="00DD1D3E" w:rsidP="00522474">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B135B5"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6603BE"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AA898F" w14:textId="77777777" w:rsidR="00DD1D3E" w:rsidRDefault="00DD1D3E" w:rsidP="00522474">
            <w:pPr>
              <w:spacing w:before="0" w:after="0"/>
              <w:jc w:val="center"/>
            </w:pPr>
            <w:r>
              <w:rPr>
                <w:rFonts w:ascii="Arial Narrow" w:hAnsi="Arial Narrow" w:cs="Arial Narrow"/>
                <w:color w:val="000000"/>
                <w:sz w:val="14"/>
              </w:rPr>
              <w:t xml:space="preserve"> 1.4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6BFE67" w14:textId="77777777" w:rsidR="00DD1D3E" w:rsidRDefault="00DD1D3E" w:rsidP="00522474">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0B8BE3" w14:textId="77777777" w:rsidR="00DD1D3E" w:rsidRDefault="00DD1D3E" w:rsidP="00522474">
            <w:pPr>
              <w:spacing w:before="0" w:after="0"/>
              <w:jc w:val="center"/>
            </w:pPr>
            <w:r>
              <w:rPr>
                <w:rFonts w:ascii="Arial Narrow" w:hAnsi="Arial Narrow" w:cs="Arial Narrow"/>
                <w:b/>
                <w:color w:val="000000"/>
                <w:sz w:val="16"/>
              </w:rPr>
              <w:t xml:space="preserve"> 2.40</w:t>
            </w:r>
          </w:p>
        </w:tc>
      </w:tr>
      <w:tr w:rsidR="00DD1D3E" w14:paraId="610290A2" w14:textId="77777777" w:rsidTr="00522474">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89249E" w14:textId="77777777" w:rsidR="00DD1D3E" w:rsidRDefault="00DD1D3E" w:rsidP="00522474">
            <w:pPr>
              <w:spacing w:before="0" w:after="0"/>
              <w:ind w:left="20" w:right="20"/>
            </w:pPr>
            <w:r>
              <w:rPr>
                <w:rFonts w:ascii="Arial Narrow" w:hAnsi="Arial Narrow" w:cs="Arial Narrow"/>
                <w:color w:val="000000"/>
                <w:sz w:val="14"/>
              </w:rPr>
              <w:t>16</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4E7EC3" w14:textId="77777777" w:rsidR="00DD1D3E" w:rsidRDefault="00DD1D3E" w:rsidP="00522474">
            <w:pPr>
              <w:spacing w:before="0" w:after="0"/>
              <w:ind w:left="20" w:right="20"/>
            </w:pPr>
            <w:r>
              <w:rPr>
                <w:rFonts w:ascii="Arial Narrow" w:hAnsi="Arial Narrow" w:cs="Arial Narrow"/>
                <w:color w:val="000000"/>
                <w:sz w:val="14"/>
              </w:rPr>
              <w:t>WHI6</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61F5FB" w14:textId="77777777" w:rsidR="00DD1D3E" w:rsidRDefault="00DD1D3E" w:rsidP="00522474">
            <w:pPr>
              <w:spacing w:before="0" w:after="0"/>
              <w:ind w:left="20" w:right="20"/>
            </w:pPr>
            <w:r>
              <w:rPr>
                <w:rFonts w:ascii="Arial Narrow" w:hAnsi="Arial Narrow" w:cs="Arial Narrow"/>
                <w:color w:val="000000"/>
                <w:sz w:val="14"/>
              </w:rPr>
              <w:t>Enclosed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264A51" w14:textId="77777777" w:rsidR="00DD1D3E" w:rsidRDefault="00DD1D3E" w:rsidP="00522474">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FDDEBF"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56E648"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CD2807" w14:textId="77777777" w:rsidR="00DD1D3E" w:rsidRDefault="00DD1D3E" w:rsidP="00522474">
            <w:pPr>
              <w:spacing w:before="0" w:after="0"/>
              <w:jc w:val="center"/>
            </w:pPr>
            <w:r>
              <w:rPr>
                <w:rFonts w:ascii="Arial Narrow" w:hAnsi="Arial Narrow" w:cs="Arial Narrow"/>
                <w:color w:val="000000"/>
                <w:sz w:val="14"/>
              </w:rPr>
              <w:t xml:space="preserve"> 1.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859203" w14:textId="77777777" w:rsidR="00DD1D3E" w:rsidRDefault="00DD1D3E" w:rsidP="00522474">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3F49E4" w14:textId="77777777" w:rsidR="00DD1D3E" w:rsidRDefault="00DD1D3E" w:rsidP="00522474">
            <w:pPr>
              <w:spacing w:before="0" w:after="0"/>
              <w:jc w:val="center"/>
            </w:pPr>
            <w:r>
              <w:rPr>
                <w:rFonts w:ascii="Arial Narrow" w:hAnsi="Arial Narrow" w:cs="Arial Narrow"/>
                <w:b/>
                <w:color w:val="000000"/>
                <w:sz w:val="16"/>
              </w:rPr>
              <w:t xml:space="preserve"> 0.63</w:t>
            </w:r>
          </w:p>
        </w:tc>
      </w:tr>
      <w:tr w:rsidR="00DD1D3E" w14:paraId="429F28B3"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738AC4"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9F5AF7"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71A6CC"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18BDB2" w14:textId="77777777" w:rsidR="00DD1D3E" w:rsidRDefault="00DD1D3E" w:rsidP="00522474">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322A7B"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94A234"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1F5F7D" w14:textId="77777777" w:rsidR="00DD1D3E" w:rsidRDefault="00DD1D3E" w:rsidP="00522474">
            <w:pPr>
              <w:spacing w:before="0" w:after="0"/>
              <w:jc w:val="center"/>
            </w:pPr>
            <w:r>
              <w:rPr>
                <w:rFonts w:ascii="Arial Narrow" w:hAnsi="Arial Narrow" w:cs="Arial Narrow"/>
                <w:b/>
                <w:color w:val="000000"/>
                <w:sz w:val="16"/>
              </w:rPr>
              <w:t xml:space="preserve"> 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9EF38A"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F1A04B" w14:textId="77777777" w:rsidR="00DD1D3E" w:rsidRDefault="00DD1D3E" w:rsidP="00522474">
            <w:pPr>
              <w:spacing w:before="0" w:after="0"/>
              <w:jc w:val="center"/>
            </w:pPr>
          </w:p>
        </w:tc>
      </w:tr>
      <w:tr w:rsidR="00DD1D3E" w14:paraId="3FE02FDD"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E9317E"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1CA025"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38582C"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9B7AB0" w14:textId="77777777" w:rsidR="00DD1D3E" w:rsidRDefault="00DD1D3E" w:rsidP="00522474">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BE6F4E"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C0D41B"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9608AA" w14:textId="77777777" w:rsidR="00DD1D3E" w:rsidRDefault="00DD1D3E" w:rsidP="00522474">
            <w:pPr>
              <w:spacing w:before="0" w:after="0"/>
              <w:jc w:val="center"/>
            </w:pPr>
            <w:r>
              <w:rPr>
                <w:rFonts w:ascii="Arial Narrow" w:hAnsi="Arial Narrow" w:cs="Arial Narrow"/>
                <w:b/>
                <w:color w:val="000000"/>
                <w:sz w:val="16"/>
              </w:rPr>
              <w:t xml:space="preserve"> 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D7616F"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C1CCF1" w14:textId="77777777" w:rsidR="00DD1D3E" w:rsidRDefault="00DD1D3E" w:rsidP="00522474">
            <w:pPr>
              <w:spacing w:before="0" w:after="0"/>
              <w:jc w:val="center"/>
            </w:pPr>
          </w:p>
        </w:tc>
      </w:tr>
      <w:tr w:rsidR="00DD1D3E" w14:paraId="718B492F"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9903DC"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35C8D8"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66C99B"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510F8F" w14:textId="77777777" w:rsidR="00DD1D3E" w:rsidRDefault="00DD1D3E" w:rsidP="00522474">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CEA908"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3767B4"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924F63"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FC717E" w14:textId="77777777" w:rsidR="00DD1D3E" w:rsidRDefault="00DD1D3E" w:rsidP="00522474">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9AB129" w14:textId="77777777" w:rsidR="00DD1D3E" w:rsidRDefault="00DD1D3E" w:rsidP="00522474">
            <w:pPr>
              <w:spacing w:before="0" w:after="0"/>
              <w:jc w:val="center"/>
            </w:pPr>
            <w:r>
              <w:rPr>
                <w:rFonts w:ascii="Arial Narrow" w:hAnsi="Arial Narrow" w:cs="Arial Narrow"/>
                <w:b/>
                <w:color w:val="000000"/>
                <w:sz w:val="16"/>
              </w:rPr>
              <w:t xml:space="preserve"> 25.00</w:t>
            </w:r>
          </w:p>
        </w:tc>
      </w:tr>
      <w:tr w:rsidR="00DD1D3E" w14:paraId="4E76FCBD"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83815F"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06BF33"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E1EF61"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A92CA2" w14:textId="77777777" w:rsidR="00DD1D3E" w:rsidRDefault="00DD1D3E" w:rsidP="00522474">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3F3B"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E0A85B"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A77072" w14:textId="77777777" w:rsidR="00DD1D3E" w:rsidRDefault="00DD1D3E" w:rsidP="00522474">
            <w:pPr>
              <w:spacing w:before="0" w:after="0"/>
              <w:jc w:val="center"/>
            </w:pPr>
            <w:r>
              <w:rPr>
                <w:rFonts w:ascii="Arial Narrow" w:hAnsi="Arial Narrow" w:cs="Arial Narrow"/>
                <w:b/>
                <w:color w:val="000000"/>
                <w:sz w:val="16"/>
              </w:rPr>
              <w:t xml:space="preserve"> 3.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918088"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FCC74E" w14:textId="77777777" w:rsidR="00DD1D3E" w:rsidRDefault="00DD1D3E" w:rsidP="00522474">
            <w:pPr>
              <w:spacing w:before="0" w:after="0"/>
              <w:jc w:val="center"/>
            </w:pPr>
          </w:p>
        </w:tc>
      </w:tr>
      <w:tr w:rsidR="00DD1D3E" w14:paraId="19CE716C"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CAACCF"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546C5A"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CD626E"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45F679" w14:textId="77777777" w:rsidR="00DD1D3E" w:rsidRDefault="00DD1D3E" w:rsidP="00522474">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0D31A2"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35FE1A"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61F4CE"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F92FA5" w14:textId="77777777" w:rsidR="00DD1D3E" w:rsidRDefault="00DD1D3E" w:rsidP="00522474">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A59840" w14:textId="77777777" w:rsidR="00DD1D3E" w:rsidRDefault="00DD1D3E" w:rsidP="00522474">
            <w:pPr>
              <w:spacing w:before="0" w:after="0"/>
              <w:jc w:val="center"/>
            </w:pPr>
            <w:r>
              <w:rPr>
                <w:rFonts w:ascii="Arial Narrow" w:hAnsi="Arial Narrow" w:cs="Arial Narrow"/>
                <w:b/>
                <w:color w:val="000000"/>
                <w:sz w:val="16"/>
              </w:rPr>
              <w:t xml:space="preserve"> 3.30</w:t>
            </w:r>
          </w:p>
        </w:tc>
      </w:tr>
      <w:tr w:rsidR="00DD1D3E" w14:paraId="3428FE14"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E1E91E"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B8F62C"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C8BA65"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A3884F" w14:textId="77777777" w:rsidR="00DD1D3E" w:rsidRDefault="00DD1D3E" w:rsidP="00522474">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B133D0" w14:textId="77777777" w:rsidR="00DD1D3E" w:rsidRDefault="00DD1D3E" w:rsidP="00522474">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1D88CF"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16234D" w14:textId="77777777" w:rsidR="00DD1D3E" w:rsidRDefault="00DD1D3E" w:rsidP="00522474">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54F9FE"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0767E2" w14:textId="77777777" w:rsidR="00DD1D3E" w:rsidRDefault="00DD1D3E" w:rsidP="00522474">
            <w:pPr>
              <w:spacing w:before="0" w:after="0"/>
              <w:jc w:val="center"/>
            </w:pPr>
          </w:p>
        </w:tc>
      </w:tr>
      <w:tr w:rsidR="00DD1D3E" w14:paraId="570A3070"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A808DA"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6866E5"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400E8C"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7AE2E8" w14:textId="77777777" w:rsidR="00DD1D3E" w:rsidRDefault="00DD1D3E" w:rsidP="00522474">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5FC289"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B6DD1B"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4D3EC2" w14:textId="77777777" w:rsidR="00DD1D3E" w:rsidRDefault="00DD1D3E" w:rsidP="00522474">
            <w:pPr>
              <w:spacing w:before="0" w:after="0"/>
              <w:jc w:val="center"/>
            </w:pPr>
            <w:r>
              <w:rPr>
                <w:rFonts w:ascii="Arial Narrow" w:hAnsi="Arial Narrow" w:cs="Arial Narrow"/>
                <w:color w:val="000000"/>
                <w:sz w:val="14"/>
              </w:rPr>
              <w:t xml:space="preserve"> 5.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6D6C2C" w14:textId="77777777" w:rsidR="00DD1D3E" w:rsidRDefault="00DD1D3E" w:rsidP="00522474">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DBA9B5" w14:textId="77777777" w:rsidR="00DD1D3E" w:rsidRDefault="00DD1D3E" w:rsidP="00522474">
            <w:pPr>
              <w:spacing w:before="0" w:after="0"/>
              <w:jc w:val="center"/>
            </w:pPr>
            <w:r>
              <w:rPr>
                <w:rFonts w:ascii="Arial Narrow" w:hAnsi="Arial Narrow" w:cs="Arial Narrow"/>
                <w:b/>
                <w:color w:val="000000"/>
                <w:sz w:val="16"/>
              </w:rPr>
              <w:t xml:space="preserve"> 2.40</w:t>
            </w:r>
          </w:p>
        </w:tc>
      </w:tr>
      <w:tr w:rsidR="00DD1D3E" w14:paraId="66603365" w14:textId="77777777" w:rsidTr="00522474">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F10E8E" w14:textId="77777777" w:rsidR="00DD1D3E" w:rsidRDefault="00DD1D3E" w:rsidP="00522474">
            <w:pPr>
              <w:spacing w:before="0" w:after="0"/>
              <w:ind w:left="20" w:right="20"/>
            </w:pPr>
            <w:r>
              <w:rPr>
                <w:rFonts w:ascii="Arial Narrow" w:hAnsi="Arial Narrow" w:cs="Arial Narrow"/>
                <w:color w:val="000000"/>
                <w:sz w:val="14"/>
              </w:rPr>
              <w:t>17</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C83D93" w14:textId="77777777" w:rsidR="00DD1D3E" w:rsidRDefault="00DD1D3E" w:rsidP="00522474">
            <w:pPr>
              <w:spacing w:before="0" w:after="0"/>
              <w:ind w:left="20" w:right="20"/>
            </w:pPr>
            <w:r>
              <w:rPr>
                <w:rFonts w:ascii="Arial Narrow" w:hAnsi="Arial Narrow" w:cs="Arial Narrow"/>
                <w:color w:val="000000"/>
                <w:sz w:val="14"/>
              </w:rPr>
              <w:t>WHI7,WHI10</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EED7AA" w14:textId="77777777" w:rsidR="00DD1D3E" w:rsidRDefault="00DD1D3E" w:rsidP="00522474">
            <w:pPr>
              <w:spacing w:before="0" w:after="0"/>
              <w:ind w:left="20" w:right="20"/>
            </w:pPr>
            <w:r>
              <w:rPr>
                <w:rFonts w:ascii="Arial Narrow" w:hAnsi="Arial Narrow" w:cs="Arial Narrow"/>
                <w:color w:val="000000"/>
                <w:sz w:val="14"/>
              </w:rPr>
              <w:t>Open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D4757D" w14:textId="77777777" w:rsidR="00DD1D3E" w:rsidRDefault="00DD1D3E" w:rsidP="00522474">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AC295B"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BB65F2" w14:textId="77777777" w:rsidR="00DD1D3E" w:rsidRDefault="00DD1D3E" w:rsidP="00522474">
            <w:pPr>
              <w:spacing w:before="0" w:after="0"/>
              <w:jc w:val="center"/>
            </w:pPr>
            <w:r>
              <w:rPr>
                <w:rFonts w:ascii="Arial Narrow" w:hAnsi="Arial Narrow" w:cs="Arial Narrow"/>
                <w:color w:val="000000"/>
                <w:sz w:val="14"/>
              </w:rPr>
              <w:t xml:space="preserve"> 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42BF3E"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AF8E8F" w14:textId="77777777" w:rsidR="00DD1D3E" w:rsidRDefault="00DD1D3E" w:rsidP="00522474">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FCC00A" w14:textId="77777777" w:rsidR="00DD1D3E" w:rsidRDefault="00DD1D3E" w:rsidP="00522474">
            <w:pPr>
              <w:spacing w:before="0" w:after="0"/>
              <w:jc w:val="center"/>
            </w:pPr>
            <w:r>
              <w:rPr>
                <w:rFonts w:ascii="Arial Narrow" w:hAnsi="Arial Narrow" w:cs="Arial Narrow"/>
                <w:b/>
                <w:color w:val="000000"/>
                <w:sz w:val="16"/>
              </w:rPr>
              <w:t xml:space="preserve"> 0.63</w:t>
            </w:r>
          </w:p>
        </w:tc>
      </w:tr>
      <w:tr w:rsidR="00DD1D3E" w14:paraId="2C7CC476"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A09BE3"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89000D"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D3A920"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0BDF29" w14:textId="77777777" w:rsidR="00DD1D3E" w:rsidRDefault="00DD1D3E" w:rsidP="00522474">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7CD3A8"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D08A81"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5E52B9" w14:textId="77777777" w:rsidR="00DD1D3E" w:rsidRDefault="00DD1D3E" w:rsidP="00522474">
            <w:pPr>
              <w:spacing w:before="0" w:after="0"/>
              <w:jc w:val="center"/>
            </w:pPr>
            <w:r>
              <w:rPr>
                <w:rFonts w:ascii="Arial Narrow" w:hAnsi="Arial Narrow" w:cs="Arial Narrow"/>
                <w:b/>
                <w:color w:val="000000"/>
                <w:sz w:val="16"/>
              </w:rPr>
              <w:t xml:space="preserve"> 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987792"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2FF953" w14:textId="77777777" w:rsidR="00DD1D3E" w:rsidRDefault="00DD1D3E" w:rsidP="00522474">
            <w:pPr>
              <w:spacing w:before="0" w:after="0"/>
              <w:jc w:val="center"/>
            </w:pPr>
          </w:p>
        </w:tc>
      </w:tr>
      <w:tr w:rsidR="00DD1D3E" w14:paraId="2B8D1C77"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89BE81"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5E3A52"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F0455C"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A1D801" w14:textId="77777777" w:rsidR="00DD1D3E" w:rsidRDefault="00DD1D3E" w:rsidP="00522474">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E86253"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10DA54" w14:textId="77777777" w:rsidR="00DD1D3E" w:rsidRDefault="00DD1D3E" w:rsidP="00522474">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9489A2"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70B968"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85B568" w14:textId="77777777" w:rsidR="00DD1D3E" w:rsidRDefault="00DD1D3E" w:rsidP="00522474">
            <w:pPr>
              <w:spacing w:before="0" w:after="0"/>
              <w:jc w:val="center"/>
            </w:pPr>
          </w:p>
        </w:tc>
      </w:tr>
      <w:tr w:rsidR="00DD1D3E" w14:paraId="1526A267"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89D838"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38D820"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C8202A"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86AB3F" w14:textId="77777777" w:rsidR="00DD1D3E" w:rsidRDefault="00DD1D3E" w:rsidP="00522474">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646E5F"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EB0E39"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8D8722" w14:textId="77777777" w:rsidR="00DD1D3E" w:rsidRDefault="00DD1D3E" w:rsidP="00522474">
            <w:pPr>
              <w:spacing w:before="0" w:after="0"/>
              <w:jc w:val="center"/>
            </w:pPr>
            <w:r>
              <w:rPr>
                <w:rFonts w:ascii="Arial Narrow" w:hAnsi="Arial Narrow" w:cs="Arial Narrow"/>
                <w:color w:val="000000"/>
                <w:sz w:val="14"/>
              </w:rPr>
              <w:t xml:space="preserve"> 18.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8608CF" w14:textId="77777777" w:rsidR="00DD1D3E" w:rsidRDefault="00DD1D3E" w:rsidP="00522474">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0C9E6E" w14:textId="77777777" w:rsidR="00DD1D3E" w:rsidRDefault="00DD1D3E" w:rsidP="00522474">
            <w:pPr>
              <w:spacing w:before="0" w:after="0"/>
              <w:jc w:val="center"/>
            </w:pPr>
            <w:r>
              <w:rPr>
                <w:rFonts w:ascii="Arial Narrow" w:hAnsi="Arial Narrow" w:cs="Arial Narrow"/>
                <w:b/>
                <w:color w:val="000000"/>
                <w:sz w:val="16"/>
              </w:rPr>
              <w:t xml:space="preserve"> 25.00</w:t>
            </w:r>
          </w:p>
        </w:tc>
      </w:tr>
      <w:tr w:rsidR="00DD1D3E" w14:paraId="31CE26D0"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31107E"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525D0C"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C85816"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E8011A" w14:textId="77777777" w:rsidR="00DD1D3E" w:rsidRDefault="00DD1D3E" w:rsidP="00522474">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7EE7A6"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89990C"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C11300" w14:textId="77777777" w:rsidR="00DD1D3E" w:rsidRDefault="00DD1D3E" w:rsidP="00522474">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02BA96"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BCC494" w14:textId="77777777" w:rsidR="00DD1D3E" w:rsidRDefault="00DD1D3E" w:rsidP="00522474">
            <w:pPr>
              <w:spacing w:before="0" w:after="0"/>
              <w:jc w:val="center"/>
            </w:pPr>
          </w:p>
        </w:tc>
      </w:tr>
      <w:tr w:rsidR="00DD1D3E" w14:paraId="228B66A8"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B3CEDE"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13FFEA"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4D8D52"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337068" w14:textId="77777777" w:rsidR="00DD1D3E" w:rsidRDefault="00DD1D3E" w:rsidP="00522474">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6C3C18"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4A374A"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37F22B" w14:textId="77777777" w:rsidR="00DD1D3E" w:rsidRDefault="00DD1D3E" w:rsidP="00522474">
            <w:pPr>
              <w:spacing w:before="0" w:after="0"/>
              <w:jc w:val="center"/>
            </w:pPr>
            <w:r>
              <w:rPr>
                <w:rFonts w:ascii="Arial Narrow" w:hAnsi="Arial Narrow" w:cs="Arial Narrow"/>
                <w:color w:val="000000"/>
                <w:sz w:val="14"/>
              </w:rPr>
              <w:t xml:space="preserve"> 2.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521EC2" w14:textId="77777777" w:rsidR="00DD1D3E" w:rsidRDefault="00DD1D3E" w:rsidP="00522474">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72C8BA" w14:textId="77777777" w:rsidR="00DD1D3E" w:rsidRDefault="00DD1D3E" w:rsidP="00522474">
            <w:pPr>
              <w:spacing w:before="0" w:after="0"/>
              <w:jc w:val="center"/>
            </w:pPr>
            <w:r>
              <w:rPr>
                <w:rFonts w:ascii="Arial Narrow" w:hAnsi="Arial Narrow" w:cs="Arial Narrow"/>
                <w:b/>
                <w:color w:val="000000"/>
                <w:sz w:val="16"/>
              </w:rPr>
              <w:t xml:space="preserve"> 3.30</w:t>
            </w:r>
          </w:p>
        </w:tc>
      </w:tr>
      <w:tr w:rsidR="00DD1D3E" w14:paraId="72A74055"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EE01C3"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C681AA"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6918D9"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EAF83F" w14:textId="77777777" w:rsidR="00DD1D3E" w:rsidRDefault="00DD1D3E" w:rsidP="00522474">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428AA9" w14:textId="77777777" w:rsidR="00DD1D3E" w:rsidRDefault="00DD1D3E" w:rsidP="00522474">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CE6650" w14:textId="77777777" w:rsidR="00DD1D3E" w:rsidRDefault="00DD1D3E" w:rsidP="00522474">
            <w:pPr>
              <w:spacing w:before="0" w:after="0"/>
              <w:jc w:val="center"/>
            </w:pPr>
            <w:r>
              <w:rPr>
                <w:rFonts w:ascii="Arial Narrow" w:hAnsi="Arial Narrow" w:cs="Arial Narrow"/>
                <w:b/>
                <w:color w:val="000000"/>
                <w:sz w:val="16"/>
              </w:rPr>
              <w:t xml:space="preserve"> 1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37DAA3"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CB754E"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60263A" w14:textId="77777777" w:rsidR="00DD1D3E" w:rsidRDefault="00DD1D3E" w:rsidP="00522474">
            <w:pPr>
              <w:spacing w:before="0" w:after="0"/>
              <w:jc w:val="center"/>
            </w:pPr>
          </w:p>
        </w:tc>
      </w:tr>
      <w:tr w:rsidR="00DD1D3E" w14:paraId="52176B69"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5BDEBD"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7CB4D5"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31FD62"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D286AC" w14:textId="77777777" w:rsidR="00DD1D3E" w:rsidRDefault="00DD1D3E" w:rsidP="00522474">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855345"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D84F4B"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669FD3" w14:textId="77777777" w:rsidR="00DD1D3E" w:rsidRDefault="00DD1D3E" w:rsidP="00522474">
            <w:pPr>
              <w:spacing w:before="0" w:after="0"/>
              <w:jc w:val="center"/>
            </w:pPr>
            <w:r>
              <w:rPr>
                <w:rFonts w:ascii="Arial Narrow" w:hAnsi="Arial Narrow" w:cs="Arial Narrow"/>
                <w:color w:val="000000"/>
                <w:sz w:val="14"/>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0E489B" w14:textId="77777777" w:rsidR="00DD1D3E" w:rsidRDefault="00DD1D3E" w:rsidP="00522474">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042BF8" w14:textId="77777777" w:rsidR="00DD1D3E" w:rsidRDefault="00DD1D3E" w:rsidP="00522474">
            <w:pPr>
              <w:spacing w:before="0" w:after="0"/>
              <w:jc w:val="center"/>
            </w:pPr>
            <w:r>
              <w:rPr>
                <w:rFonts w:ascii="Arial Narrow" w:hAnsi="Arial Narrow" w:cs="Arial Narrow"/>
                <w:b/>
                <w:color w:val="000000"/>
                <w:sz w:val="16"/>
              </w:rPr>
              <w:t xml:space="preserve"> 2.40</w:t>
            </w:r>
          </w:p>
        </w:tc>
      </w:tr>
      <w:tr w:rsidR="00DD1D3E" w14:paraId="4EACEE3F" w14:textId="77777777" w:rsidTr="00522474">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807C54" w14:textId="77777777" w:rsidR="00DD1D3E" w:rsidRDefault="00DD1D3E" w:rsidP="00522474">
            <w:pPr>
              <w:spacing w:before="0" w:after="0"/>
              <w:ind w:left="20" w:right="20"/>
            </w:pPr>
            <w:r>
              <w:rPr>
                <w:rFonts w:ascii="Arial Narrow" w:hAnsi="Arial Narrow" w:cs="Arial Narrow"/>
                <w:color w:val="000000"/>
                <w:sz w:val="14"/>
              </w:rPr>
              <w:t>18</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2E838C" w14:textId="77777777" w:rsidR="00DD1D3E" w:rsidRDefault="00DD1D3E" w:rsidP="00522474">
            <w:pPr>
              <w:spacing w:before="0" w:after="0"/>
              <w:ind w:left="20" w:right="20"/>
            </w:pPr>
            <w:r>
              <w:rPr>
                <w:rFonts w:ascii="Arial Narrow" w:hAnsi="Arial Narrow" w:cs="Arial Narrow"/>
                <w:color w:val="000000"/>
                <w:sz w:val="14"/>
              </w:rPr>
              <w:t>WHI8,WHI11</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797450" w14:textId="77777777" w:rsidR="00DD1D3E" w:rsidRDefault="00DD1D3E" w:rsidP="00522474">
            <w:pPr>
              <w:spacing w:before="0" w:after="0"/>
              <w:ind w:left="20" w:right="20"/>
            </w:pPr>
            <w:r>
              <w:rPr>
                <w:rFonts w:ascii="Arial Narrow" w:hAnsi="Arial Narrow" w:cs="Arial Narrow"/>
                <w:color w:val="000000"/>
                <w:sz w:val="14"/>
              </w:rPr>
              <w:t>Open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7014D3" w14:textId="77777777" w:rsidR="00DD1D3E" w:rsidRDefault="00DD1D3E" w:rsidP="00522474">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DBD4D9"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81356A" w14:textId="77777777" w:rsidR="00DD1D3E" w:rsidRDefault="00DD1D3E" w:rsidP="00522474">
            <w:pPr>
              <w:spacing w:before="0" w:after="0"/>
              <w:jc w:val="center"/>
            </w:pPr>
            <w:r>
              <w:rPr>
                <w:rFonts w:ascii="Arial Narrow" w:hAnsi="Arial Narrow" w:cs="Arial Narrow"/>
                <w:color w:val="000000"/>
                <w:sz w:val="14"/>
              </w:rPr>
              <w:t xml:space="preserve"> 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EB0045"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762BF6" w14:textId="77777777" w:rsidR="00DD1D3E" w:rsidRDefault="00DD1D3E" w:rsidP="00522474">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814E7C" w14:textId="77777777" w:rsidR="00DD1D3E" w:rsidRDefault="00DD1D3E" w:rsidP="00522474">
            <w:pPr>
              <w:spacing w:before="0" w:after="0"/>
              <w:jc w:val="center"/>
            </w:pPr>
            <w:r>
              <w:rPr>
                <w:rFonts w:ascii="Arial Narrow" w:hAnsi="Arial Narrow" w:cs="Arial Narrow"/>
                <w:b/>
                <w:color w:val="000000"/>
                <w:sz w:val="16"/>
              </w:rPr>
              <w:t xml:space="preserve"> 0.63</w:t>
            </w:r>
          </w:p>
        </w:tc>
      </w:tr>
      <w:tr w:rsidR="00DD1D3E" w14:paraId="6B436B34"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3CC2D3"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0AED9F"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4AC5DA"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9514EA" w14:textId="77777777" w:rsidR="00DD1D3E" w:rsidRDefault="00DD1D3E" w:rsidP="00522474">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500AE2"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BE4A96"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4015BD" w14:textId="77777777" w:rsidR="00DD1D3E" w:rsidRDefault="00DD1D3E" w:rsidP="00522474">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8EC4CE"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21082E" w14:textId="77777777" w:rsidR="00DD1D3E" w:rsidRDefault="00DD1D3E" w:rsidP="00522474">
            <w:pPr>
              <w:spacing w:before="0" w:after="0"/>
              <w:jc w:val="center"/>
            </w:pPr>
          </w:p>
        </w:tc>
      </w:tr>
      <w:tr w:rsidR="00DD1D3E" w14:paraId="6A9F9493"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74A753"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43DCB7"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772FD8"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7369BB" w14:textId="77777777" w:rsidR="00DD1D3E" w:rsidRDefault="00DD1D3E" w:rsidP="00522474">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ABF2F0"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93D062" w14:textId="77777777" w:rsidR="00DD1D3E" w:rsidRDefault="00DD1D3E" w:rsidP="00522474">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AE085C"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837336"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E7A486" w14:textId="77777777" w:rsidR="00DD1D3E" w:rsidRDefault="00DD1D3E" w:rsidP="00522474">
            <w:pPr>
              <w:spacing w:before="0" w:after="0"/>
              <w:jc w:val="center"/>
            </w:pPr>
          </w:p>
        </w:tc>
      </w:tr>
      <w:tr w:rsidR="00DD1D3E" w14:paraId="7A42DCF0"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13BAD3"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F2E7F4"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B93110"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9C2036" w14:textId="77777777" w:rsidR="00DD1D3E" w:rsidRDefault="00DD1D3E" w:rsidP="00522474">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8C7296"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14BC75" w14:textId="77777777" w:rsidR="00DD1D3E" w:rsidRDefault="00DD1D3E" w:rsidP="00522474">
            <w:pPr>
              <w:spacing w:before="0" w:after="0"/>
              <w:jc w:val="center"/>
            </w:pPr>
            <w:r>
              <w:rPr>
                <w:rFonts w:ascii="Arial Narrow" w:hAnsi="Arial Narrow" w:cs="Arial Narrow"/>
                <w:color w:val="000000"/>
                <w:sz w:val="14"/>
              </w:rPr>
              <w:t xml:space="preserve"> 2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8EB7CA"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2D6758" w14:textId="77777777" w:rsidR="00DD1D3E" w:rsidRDefault="00DD1D3E" w:rsidP="00522474">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E28631" w14:textId="77777777" w:rsidR="00DD1D3E" w:rsidRDefault="00DD1D3E" w:rsidP="00522474">
            <w:pPr>
              <w:spacing w:before="0" w:after="0"/>
              <w:jc w:val="center"/>
            </w:pPr>
            <w:r>
              <w:rPr>
                <w:rFonts w:ascii="Arial Narrow" w:hAnsi="Arial Narrow" w:cs="Arial Narrow"/>
                <w:b/>
                <w:color w:val="000000"/>
                <w:sz w:val="16"/>
              </w:rPr>
              <w:t xml:space="preserve"> 25.00</w:t>
            </w:r>
          </w:p>
        </w:tc>
      </w:tr>
      <w:tr w:rsidR="00DD1D3E" w14:paraId="00EB7CC6"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22ECE7"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E754BA"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AA3253"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5949F4" w14:textId="77777777" w:rsidR="00DD1D3E" w:rsidRDefault="00DD1D3E" w:rsidP="00522474">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771180"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E718B8"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AC0DAF" w14:textId="77777777" w:rsidR="00DD1D3E" w:rsidRDefault="00DD1D3E" w:rsidP="00522474">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95A6F4"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3290D7" w14:textId="77777777" w:rsidR="00DD1D3E" w:rsidRDefault="00DD1D3E" w:rsidP="00522474">
            <w:pPr>
              <w:spacing w:before="0" w:after="0"/>
              <w:jc w:val="center"/>
            </w:pPr>
          </w:p>
        </w:tc>
      </w:tr>
      <w:tr w:rsidR="00DD1D3E" w14:paraId="22DFCB01"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1E645C"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FD129C"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BFD345"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18EDC9" w14:textId="77777777" w:rsidR="00DD1D3E" w:rsidRDefault="00DD1D3E" w:rsidP="00522474">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670B31"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25221B" w14:textId="77777777" w:rsidR="00DD1D3E" w:rsidRDefault="00DD1D3E" w:rsidP="00522474">
            <w:pPr>
              <w:spacing w:before="0" w:after="0"/>
              <w:jc w:val="center"/>
            </w:pPr>
            <w:r>
              <w:rPr>
                <w:rFonts w:ascii="Arial Narrow" w:hAnsi="Arial Narrow" w:cs="Arial Narrow"/>
                <w:color w:val="000000"/>
                <w:sz w:val="14"/>
              </w:rPr>
              <w:t xml:space="preserve"> 2.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9A2E57"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F092DA" w14:textId="77777777" w:rsidR="00DD1D3E" w:rsidRDefault="00DD1D3E" w:rsidP="00522474">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3E8778" w14:textId="77777777" w:rsidR="00DD1D3E" w:rsidRDefault="00DD1D3E" w:rsidP="00522474">
            <w:pPr>
              <w:spacing w:before="0" w:after="0"/>
              <w:jc w:val="center"/>
            </w:pPr>
            <w:r>
              <w:rPr>
                <w:rFonts w:ascii="Arial Narrow" w:hAnsi="Arial Narrow" w:cs="Arial Narrow"/>
                <w:b/>
                <w:color w:val="000000"/>
                <w:sz w:val="16"/>
              </w:rPr>
              <w:t xml:space="preserve"> 3.30</w:t>
            </w:r>
          </w:p>
        </w:tc>
      </w:tr>
      <w:tr w:rsidR="00DD1D3E" w14:paraId="6DC2A0BD"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7BB8FB"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746A4B"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1EBBD9"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1976BB" w14:textId="77777777" w:rsidR="00DD1D3E" w:rsidRDefault="00DD1D3E" w:rsidP="00522474">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ECCA5C" w14:textId="77777777" w:rsidR="00DD1D3E" w:rsidRDefault="00DD1D3E" w:rsidP="00522474">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1C10F2" w14:textId="77777777" w:rsidR="00DD1D3E" w:rsidRDefault="00DD1D3E" w:rsidP="00522474">
            <w:pPr>
              <w:spacing w:before="0" w:after="0"/>
              <w:jc w:val="center"/>
            </w:pPr>
            <w:r>
              <w:rPr>
                <w:rFonts w:ascii="Arial Narrow" w:hAnsi="Arial Narrow" w:cs="Arial Narrow"/>
                <w:b/>
                <w:color w:val="000000"/>
                <w:sz w:val="16"/>
              </w:rPr>
              <w:t xml:space="preserve"> 1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C318D6"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9CAC93"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954D49" w14:textId="77777777" w:rsidR="00DD1D3E" w:rsidRDefault="00DD1D3E" w:rsidP="00522474">
            <w:pPr>
              <w:spacing w:before="0" w:after="0"/>
              <w:jc w:val="center"/>
            </w:pPr>
          </w:p>
        </w:tc>
      </w:tr>
      <w:tr w:rsidR="00DD1D3E" w14:paraId="48376EF0"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9D6DD7"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8BC29F"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B62EB9"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2B2454" w14:textId="77777777" w:rsidR="00DD1D3E" w:rsidRDefault="00DD1D3E" w:rsidP="00522474">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1DA266"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EC14DF" w14:textId="77777777" w:rsidR="00DD1D3E" w:rsidRDefault="00DD1D3E" w:rsidP="00522474">
            <w:pPr>
              <w:spacing w:before="0" w:after="0"/>
              <w:jc w:val="center"/>
            </w:pPr>
            <w:r>
              <w:rPr>
                <w:rFonts w:ascii="Arial Narrow" w:hAnsi="Arial Narrow" w:cs="Arial Narrow"/>
                <w:color w:val="000000"/>
                <w:sz w:val="14"/>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E9858D"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B56A8E" w14:textId="77777777" w:rsidR="00DD1D3E" w:rsidRDefault="00DD1D3E" w:rsidP="00522474">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C5BEDA" w14:textId="77777777" w:rsidR="00DD1D3E" w:rsidRDefault="00DD1D3E" w:rsidP="00522474">
            <w:pPr>
              <w:spacing w:before="0" w:after="0"/>
              <w:jc w:val="center"/>
            </w:pPr>
            <w:r>
              <w:rPr>
                <w:rFonts w:ascii="Arial Narrow" w:hAnsi="Arial Narrow" w:cs="Arial Narrow"/>
                <w:b/>
                <w:color w:val="000000"/>
                <w:sz w:val="16"/>
              </w:rPr>
              <w:t xml:space="preserve"> 2.40</w:t>
            </w:r>
          </w:p>
        </w:tc>
      </w:tr>
      <w:tr w:rsidR="00DD1D3E" w14:paraId="27B6063F" w14:textId="77777777" w:rsidTr="00522474">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A7BA71" w14:textId="77777777" w:rsidR="00DD1D3E" w:rsidRDefault="00DD1D3E" w:rsidP="00522474">
            <w:pPr>
              <w:spacing w:before="0" w:after="0"/>
              <w:ind w:left="20" w:right="20"/>
            </w:pPr>
            <w:r>
              <w:rPr>
                <w:rFonts w:ascii="Arial Narrow" w:hAnsi="Arial Narrow" w:cs="Arial Narrow"/>
                <w:color w:val="000000"/>
                <w:sz w:val="14"/>
              </w:rPr>
              <w:t>19</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A83EF0" w14:textId="77777777" w:rsidR="00DD1D3E" w:rsidRDefault="00DD1D3E" w:rsidP="00522474">
            <w:pPr>
              <w:spacing w:before="0" w:after="0"/>
              <w:ind w:left="20" w:right="20"/>
            </w:pPr>
            <w:r>
              <w:rPr>
                <w:rFonts w:ascii="Arial Narrow" w:hAnsi="Arial Narrow" w:cs="Arial Narrow"/>
                <w:color w:val="000000"/>
                <w:sz w:val="14"/>
              </w:rPr>
              <w:t>WHI9</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837EBD" w14:textId="77777777" w:rsidR="00DD1D3E" w:rsidRDefault="00DD1D3E" w:rsidP="00522474">
            <w:pPr>
              <w:spacing w:before="0" w:after="0"/>
              <w:ind w:left="20" w:right="20"/>
            </w:pPr>
            <w:r>
              <w:rPr>
                <w:rFonts w:ascii="Arial Narrow" w:hAnsi="Arial Narrow" w:cs="Arial Narrow"/>
                <w:color w:val="000000"/>
                <w:sz w:val="14"/>
              </w:rPr>
              <w:t>Open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A1F4AB" w14:textId="77777777" w:rsidR="00DD1D3E" w:rsidRDefault="00DD1D3E" w:rsidP="00522474">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34466C"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7E7246" w14:textId="77777777" w:rsidR="00DD1D3E" w:rsidRDefault="00DD1D3E" w:rsidP="00522474">
            <w:pPr>
              <w:spacing w:before="0" w:after="0"/>
              <w:jc w:val="center"/>
            </w:pPr>
            <w:r>
              <w:rPr>
                <w:rFonts w:ascii="Arial Narrow" w:hAnsi="Arial Narrow" w:cs="Arial Narrow"/>
                <w:color w:val="000000"/>
                <w:sz w:val="14"/>
              </w:rPr>
              <w:t xml:space="preserve"> 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F2EDD9"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9B98F0" w14:textId="77777777" w:rsidR="00DD1D3E" w:rsidRDefault="00DD1D3E" w:rsidP="00522474">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4719D0" w14:textId="77777777" w:rsidR="00DD1D3E" w:rsidRDefault="00DD1D3E" w:rsidP="00522474">
            <w:pPr>
              <w:spacing w:before="0" w:after="0"/>
              <w:jc w:val="center"/>
            </w:pPr>
            <w:r>
              <w:rPr>
                <w:rFonts w:ascii="Arial Narrow" w:hAnsi="Arial Narrow" w:cs="Arial Narrow"/>
                <w:b/>
                <w:color w:val="000000"/>
                <w:sz w:val="16"/>
              </w:rPr>
              <w:t xml:space="preserve"> 0.63</w:t>
            </w:r>
          </w:p>
        </w:tc>
      </w:tr>
      <w:tr w:rsidR="00DD1D3E" w14:paraId="652A7A6C"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1A75E2"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290E28"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10F112"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FCFF88" w14:textId="77777777" w:rsidR="00DD1D3E" w:rsidRDefault="00DD1D3E" w:rsidP="00522474">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E3BC87"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C46E40"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C691BA" w14:textId="77777777" w:rsidR="00DD1D3E" w:rsidRDefault="00DD1D3E" w:rsidP="00522474">
            <w:pPr>
              <w:spacing w:before="0" w:after="0"/>
              <w:jc w:val="center"/>
            </w:pPr>
            <w:r>
              <w:rPr>
                <w:rFonts w:ascii="Arial Narrow" w:hAnsi="Arial Narrow" w:cs="Arial Narrow"/>
                <w:b/>
                <w:color w:val="000000"/>
                <w:sz w:val="16"/>
              </w:rPr>
              <w:t xml:space="preserve"> 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D14571"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61D4B9" w14:textId="77777777" w:rsidR="00DD1D3E" w:rsidRDefault="00DD1D3E" w:rsidP="00522474">
            <w:pPr>
              <w:spacing w:before="0" w:after="0"/>
              <w:jc w:val="center"/>
            </w:pPr>
          </w:p>
        </w:tc>
      </w:tr>
      <w:tr w:rsidR="00DD1D3E" w14:paraId="1049229E"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A76A6F"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AAFF11"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07E161"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5E1489" w14:textId="77777777" w:rsidR="00DD1D3E" w:rsidRDefault="00DD1D3E" w:rsidP="00522474">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46C4DA"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FACD6B" w14:textId="77777777" w:rsidR="00DD1D3E" w:rsidRDefault="00DD1D3E" w:rsidP="00522474">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A73CD7"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D5DC13"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6881D2" w14:textId="77777777" w:rsidR="00DD1D3E" w:rsidRDefault="00DD1D3E" w:rsidP="00522474">
            <w:pPr>
              <w:spacing w:before="0" w:after="0"/>
              <w:jc w:val="center"/>
            </w:pPr>
          </w:p>
        </w:tc>
      </w:tr>
      <w:tr w:rsidR="00DD1D3E" w14:paraId="027CE25A"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C1CC42"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C5D70C"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D79D63"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BD9105" w14:textId="77777777" w:rsidR="00DD1D3E" w:rsidRDefault="00DD1D3E" w:rsidP="00522474">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712D2E"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DF18AD"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C26BF5" w14:textId="77777777" w:rsidR="00DD1D3E" w:rsidRDefault="00DD1D3E" w:rsidP="00522474">
            <w:pPr>
              <w:spacing w:before="0" w:after="0"/>
              <w:jc w:val="center"/>
            </w:pPr>
            <w:r>
              <w:rPr>
                <w:rFonts w:ascii="Arial Narrow" w:hAnsi="Arial Narrow" w:cs="Arial Narrow"/>
                <w:color w:val="000000"/>
                <w:sz w:val="14"/>
              </w:rPr>
              <w:t xml:space="preserve"> 18.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B457F0" w14:textId="77777777" w:rsidR="00DD1D3E" w:rsidRDefault="00DD1D3E" w:rsidP="00522474">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9E8C65" w14:textId="77777777" w:rsidR="00DD1D3E" w:rsidRDefault="00DD1D3E" w:rsidP="00522474">
            <w:pPr>
              <w:spacing w:before="0" w:after="0"/>
              <w:jc w:val="center"/>
            </w:pPr>
            <w:r>
              <w:rPr>
                <w:rFonts w:ascii="Arial Narrow" w:hAnsi="Arial Narrow" w:cs="Arial Narrow"/>
                <w:b/>
                <w:color w:val="000000"/>
                <w:sz w:val="16"/>
              </w:rPr>
              <w:t xml:space="preserve"> 25.00</w:t>
            </w:r>
          </w:p>
        </w:tc>
      </w:tr>
      <w:tr w:rsidR="00DD1D3E" w14:paraId="3967E1AC"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043A24"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372756"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ECD7CF"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201F63" w14:textId="77777777" w:rsidR="00DD1D3E" w:rsidRDefault="00DD1D3E" w:rsidP="00522474">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6112DF"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1DE328"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A04FD2" w14:textId="77777777" w:rsidR="00DD1D3E" w:rsidRDefault="00DD1D3E" w:rsidP="00522474">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230068"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D37CCF" w14:textId="77777777" w:rsidR="00DD1D3E" w:rsidRDefault="00DD1D3E" w:rsidP="00522474">
            <w:pPr>
              <w:spacing w:before="0" w:after="0"/>
              <w:jc w:val="center"/>
            </w:pPr>
          </w:p>
        </w:tc>
      </w:tr>
      <w:tr w:rsidR="00DD1D3E" w14:paraId="1C3ABA2C"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496078"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06C564"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CF7973"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730EBC" w14:textId="77777777" w:rsidR="00DD1D3E" w:rsidRDefault="00DD1D3E" w:rsidP="00522474">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0939F5"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0148EB"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571BD7" w14:textId="77777777" w:rsidR="00DD1D3E" w:rsidRDefault="00DD1D3E" w:rsidP="00522474">
            <w:pPr>
              <w:spacing w:before="0" w:after="0"/>
              <w:jc w:val="center"/>
            </w:pPr>
            <w:r>
              <w:rPr>
                <w:rFonts w:ascii="Arial Narrow" w:hAnsi="Arial Narrow" w:cs="Arial Narrow"/>
                <w:color w:val="000000"/>
                <w:sz w:val="14"/>
              </w:rPr>
              <w:t xml:space="preserve"> 2.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D3D0FC" w14:textId="77777777" w:rsidR="00DD1D3E" w:rsidRDefault="00DD1D3E" w:rsidP="00522474">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053123" w14:textId="77777777" w:rsidR="00DD1D3E" w:rsidRDefault="00DD1D3E" w:rsidP="00522474">
            <w:pPr>
              <w:spacing w:before="0" w:after="0"/>
              <w:jc w:val="center"/>
            </w:pPr>
            <w:r>
              <w:rPr>
                <w:rFonts w:ascii="Arial Narrow" w:hAnsi="Arial Narrow" w:cs="Arial Narrow"/>
                <w:b/>
                <w:color w:val="000000"/>
                <w:sz w:val="16"/>
              </w:rPr>
              <w:t xml:space="preserve"> 3.30</w:t>
            </w:r>
          </w:p>
        </w:tc>
      </w:tr>
      <w:tr w:rsidR="00DD1D3E" w14:paraId="35496154"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04F525"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3D37AD"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8DBA45"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2FBB69" w14:textId="77777777" w:rsidR="00DD1D3E" w:rsidRDefault="00DD1D3E" w:rsidP="00522474">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359CE4" w14:textId="77777777" w:rsidR="00DD1D3E" w:rsidRDefault="00DD1D3E" w:rsidP="00522474">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D07FF7" w14:textId="77777777" w:rsidR="00DD1D3E" w:rsidRDefault="00DD1D3E" w:rsidP="00522474">
            <w:pPr>
              <w:spacing w:before="0" w:after="0"/>
              <w:jc w:val="center"/>
            </w:pPr>
            <w:r>
              <w:rPr>
                <w:rFonts w:ascii="Arial Narrow" w:hAnsi="Arial Narrow" w:cs="Arial Narrow"/>
                <w:b/>
                <w:color w:val="000000"/>
                <w:sz w:val="16"/>
              </w:rPr>
              <w:t xml:space="preserve"> 1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C9F5DA"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E9A534"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73A337" w14:textId="77777777" w:rsidR="00DD1D3E" w:rsidRDefault="00DD1D3E" w:rsidP="00522474">
            <w:pPr>
              <w:spacing w:before="0" w:after="0"/>
              <w:jc w:val="center"/>
            </w:pPr>
          </w:p>
        </w:tc>
      </w:tr>
      <w:tr w:rsidR="00DD1D3E" w14:paraId="55DAD4C8"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27A02A"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38647F"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740B92"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EC92B0" w14:textId="77777777" w:rsidR="00DD1D3E" w:rsidRDefault="00DD1D3E" w:rsidP="00522474">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C4620C"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F25256"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4D56E7" w14:textId="77777777" w:rsidR="00DD1D3E" w:rsidRDefault="00DD1D3E" w:rsidP="00522474">
            <w:pPr>
              <w:spacing w:before="0" w:after="0"/>
              <w:jc w:val="center"/>
            </w:pPr>
            <w:r>
              <w:rPr>
                <w:rFonts w:ascii="Arial Narrow" w:hAnsi="Arial Narrow" w:cs="Arial Narrow"/>
                <w:color w:val="000000"/>
                <w:sz w:val="14"/>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0BB574" w14:textId="77777777" w:rsidR="00DD1D3E" w:rsidRDefault="00DD1D3E" w:rsidP="00522474">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3D25AA" w14:textId="77777777" w:rsidR="00DD1D3E" w:rsidRDefault="00DD1D3E" w:rsidP="00522474">
            <w:pPr>
              <w:spacing w:before="0" w:after="0"/>
              <w:jc w:val="center"/>
            </w:pPr>
            <w:r>
              <w:rPr>
                <w:rFonts w:ascii="Arial Narrow" w:hAnsi="Arial Narrow" w:cs="Arial Narrow"/>
                <w:b/>
                <w:color w:val="000000"/>
                <w:sz w:val="16"/>
              </w:rPr>
              <w:t xml:space="preserve"> 2.40</w:t>
            </w:r>
          </w:p>
        </w:tc>
      </w:tr>
      <w:tr w:rsidR="00DD1D3E" w14:paraId="318C84E6" w14:textId="77777777" w:rsidTr="00522474">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21D752" w14:textId="77777777" w:rsidR="00DD1D3E" w:rsidRDefault="00DD1D3E" w:rsidP="00522474">
            <w:pPr>
              <w:spacing w:before="0" w:after="0"/>
              <w:ind w:left="20" w:right="20"/>
            </w:pPr>
            <w:r>
              <w:rPr>
                <w:rFonts w:ascii="Arial Narrow" w:hAnsi="Arial Narrow" w:cs="Arial Narrow"/>
                <w:color w:val="000000"/>
                <w:sz w:val="14"/>
              </w:rPr>
              <w:t>20</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4E3662" w14:textId="77777777" w:rsidR="00DD1D3E" w:rsidRDefault="00DD1D3E" w:rsidP="00522474">
            <w:pPr>
              <w:spacing w:before="0" w:after="0"/>
              <w:ind w:left="20" w:right="20"/>
            </w:pPr>
            <w:r>
              <w:rPr>
                <w:rFonts w:ascii="Arial Narrow" w:hAnsi="Arial Narrow" w:cs="Arial Narrow"/>
                <w:color w:val="000000"/>
                <w:sz w:val="14"/>
              </w:rPr>
              <w:t>WHI10.1,WHI10.2</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894662" w14:textId="77777777" w:rsidR="00DD1D3E" w:rsidRDefault="00DD1D3E" w:rsidP="00522474">
            <w:pPr>
              <w:spacing w:before="0" w:after="0"/>
              <w:ind w:left="20" w:right="20"/>
            </w:pPr>
            <w:r>
              <w:rPr>
                <w:rFonts w:ascii="Arial Narrow" w:hAnsi="Arial Narrow" w:cs="Arial Narrow"/>
                <w:color w:val="000000"/>
                <w:sz w:val="14"/>
              </w:rPr>
              <w:t>Open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5E1651" w14:textId="77777777" w:rsidR="00DD1D3E" w:rsidRDefault="00DD1D3E" w:rsidP="00522474">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8AC685"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EE8C6C" w14:textId="77777777" w:rsidR="00DD1D3E" w:rsidRDefault="00DD1D3E" w:rsidP="00522474">
            <w:pPr>
              <w:spacing w:before="0" w:after="0"/>
              <w:jc w:val="center"/>
            </w:pPr>
            <w:r>
              <w:rPr>
                <w:rFonts w:ascii="Arial Narrow" w:hAnsi="Arial Narrow" w:cs="Arial Narrow"/>
                <w:color w:val="000000"/>
                <w:sz w:val="14"/>
              </w:rPr>
              <w:t xml:space="preserve"> 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8DD63C"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60B52E" w14:textId="77777777" w:rsidR="00DD1D3E" w:rsidRDefault="00DD1D3E" w:rsidP="00522474">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138971" w14:textId="77777777" w:rsidR="00DD1D3E" w:rsidRDefault="00DD1D3E" w:rsidP="00522474">
            <w:pPr>
              <w:spacing w:before="0" w:after="0"/>
              <w:jc w:val="center"/>
            </w:pPr>
            <w:r>
              <w:rPr>
                <w:rFonts w:ascii="Arial Narrow" w:hAnsi="Arial Narrow" w:cs="Arial Narrow"/>
                <w:b/>
                <w:color w:val="000000"/>
                <w:sz w:val="16"/>
              </w:rPr>
              <w:t xml:space="preserve"> 0.63</w:t>
            </w:r>
          </w:p>
        </w:tc>
      </w:tr>
      <w:tr w:rsidR="00DD1D3E" w14:paraId="2E9D476E"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D34504"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0BA603"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EC88CC"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48CD6F" w14:textId="77777777" w:rsidR="00DD1D3E" w:rsidRDefault="00DD1D3E" w:rsidP="00522474">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FDCE33"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DC612D"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88F5B5" w14:textId="77777777" w:rsidR="00DD1D3E" w:rsidRDefault="00DD1D3E" w:rsidP="00522474">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46EC0E"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DAC3FB" w14:textId="77777777" w:rsidR="00DD1D3E" w:rsidRDefault="00DD1D3E" w:rsidP="00522474">
            <w:pPr>
              <w:spacing w:before="0" w:after="0"/>
              <w:jc w:val="center"/>
            </w:pPr>
          </w:p>
        </w:tc>
      </w:tr>
      <w:tr w:rsidR="00DD1D3E" w14:paraId="702164E7"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CA193B"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36D734"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EADFE0"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9B6321" w14:textId="77777777" w:rsidR="00DD1D3E" w:rsidRDefault="00DD1D3E" w:rsidP="00522474">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3698CB"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90793E"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87FCAA"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F4E7FC" w14:textId="77777777" w:rsidR="00DD1D3E" w:rsidRDefault="00DD1D3E" w:rsidP="00522474">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74B3C5" w14:textId="77777777" w:rsidR="00DD1D3E" w:rsidRDefault="00DD1D3E" w:rsidP="00522474">
            <w:pPr>
              <w:spacing w:before="0" w:after="0"/>
              <w:jc w:val="center"/>
            </w:pPr>
            <w:r>
              <w:rPr>
                <w:rFonts w:ascii="Arial Narrow" w:hAnsi="Arial Narrow" w:cs="Arial Narrow"/>
                <w:b/>
                <w:color w:val="000000"/>
                <w:sz w:val="16"/>
              </w:rPr>
              <w:t xml:space="preserve"> 12.00</w:t>
            </w:r>
          </w:p>
        </w:tc>
      </w:tr>
      <w:tr w:rsidR="00DD1D3E" w14:paraId="5504BAD6"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28F80A"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C076DE"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9CF752"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C8C202" w14:textId="77777777" w:rsidR="00DD1D3E" w:rsidRDefault="00DD1D3E" w:rsidP="00522474">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C78991"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F5340D" w14:textId="77777777" w:rsidR="00DD1D3E" w:rsidRDefault="00DD1D3E" w:rsidP="00522474">
            <w:pPr>
              <w:spacing w:before="0" w:after="0"/>
              <w:jc w:val="center"/>
            </w:pPr>
            <w:r>
              <w:rPr>
                <w:rFonts w:ascii="Arial Narrow" w:hAnsi="Arial Narrow" w:cs="Arial Narrow"/>
                <w:color w:val="000000"/>
                <w:sz w:val="14"/>
              </w:rPr>
              <w:t xml:space="preserve"> 2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DAAF49"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83782E" w14:textId="77777777" w:rsidR="00DD1D3E" w:rsidRDefault="00DD1D3E" w:rsidP="00522474">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A675DE" w14:textId="77777777" w:rsidR="00DD1D3E" w:rsidRDefault="00DD1D3E" w:rsidP="00522474">
            <w:pPr>
              <w:spacing w:before="0" w:after="0"/>
              <w:jc w:val="center"/>
            </w:pPr>
            <w:r>
              <w:rPr>
                <w:rFonts w:ascii="Arial Narrow" w:hAnsi="Arial Narrow" w:cs="Arial Narrow"/>
                <w:b/>
                <w:color w:val="000000"/>
                <w:sz w:val="16"/>
              </w:rPr>
              <w:t xml:space="preserve"> 25.00</w:t>
            </w:r>
          </w:p>
        </w:tc>
      </w:tr>
      <w:tr w:rsidR="00DD1D3E" w14:paraId="105A435A"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8080E1"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DD091D"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B35B0E"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B8E06F" w14:textId="77777777" w:rsidR="00DD1D3E" w:rsidRDefault="00DD1D3E" w:rsidP="00522474">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86CC94"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6323D5"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626299" w14:textId="77777777" w:rsidR="00DD1D3E" w:rsidRDefault="00DD1D3E" w:rsidP="00522474">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6D2E3F"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93F63C" w14:textId="77777777" w:rsidR="00DD1D3E" w:rsidRDefault="00DD1D3E" w:rsidP="00522474">
            <w:pPr>
              <w:spacing w:before="0" w:after="0"/>
              <w:jc w:val="center"/>
            </w:pPr>
          </w:p>
        </w:tc>
      </w:tr>
      <w:tr w:rsidR="00DD1D3E" w14:paraId="1609A3D2"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D68838"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34B2D8"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BDF4E4"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68A24C" w14:textId="77777777" w:rsidR="00DD1D3E" w:rsidRDefault="00DD1D3E" w:rsidP="00522474">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2724C9"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BB116E" w14:textId="77777777" w:rsidR="00DD1D3E" w:rsidRDefault="00DD1D3E" w:rsidP="00522474">
            <w:pPr>
              <w:spacing w:before="0" w:after="0"/>
              <w:jc w:val="center"/>
            </w:pPr>
            <w:r>
              <w:rPr>
                <w:rFonts w:ascii="Arial Narrow" w:hAnsi="Arial Narrow" w:cs="Arial Narrow"/>
                <w:color w:val="000000"/>
                <w:sz w:val="14"/>
              </w:rPr>
              <w:t xml:space="preserve"> 2.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987DB5"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1B4CF1" w14:textId="77777777" w:rsidR="00DD1D3E" w:rsidRDefault="00DD1D3E" w:rsidP="00522474">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637844" w14:textId="77777777" w:rsidR="00DD1D3E" w:rsidRDefault="00DD1D3E" w:rsidP="00522474">
            <w:pPr>
              <w:spacing w:before="0" w:after="0"/>
              <w:jc w:val="center"/>
            </w:pPr>
            <w:r>
              <w:rPr>
                <w:rFonts w:ascii="Arial Narrow" w:hAnsi="Arial Narrow" w:cs="Arial Narrow"/>
                <w:b/>
                <w:color w:val="000000"/>
                <w:sz w:val="16"/>
              </w:rPr>
              <w:t xml:space="preserve"> 3.30</w:t>
            </w:r>
          </w:p>
        </w:tc>
      </w:tr>
      <w:tr w:rsidR="00DD1D3E" w14:paraId="0C6A705D"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DE5DF9"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C7D328"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FC53C2"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263C74" w14:textId="77777777" w:rsidR="00DD1D3E" w:rsidRDefault="00DD1D3E" w:rsidP="00522474">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E9F518" w14:textId="77777777" w:rsidR="00DD1D3E" w:rsidRDefault="00DD1D3E" w:rsidP="00522474">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6C9A73" w14:textId="77777777" w:rsidR="00DD1D3E" w:rsidRDefault="00DD1D3E" w:rsidP="00522474">
            <w:pPr>
              <w:spacing w:before="0" w:after="0"/>
              <w:jc w:val="center"/>
            </w:pPr>
            <w:r>
              <w:rPr>
                <w:rFonts w:ascii="Arial Narrow" w:hAnsi="Arial Narrow" w:cs="Arial Narrow"/>
                <w:b/>
                <w:color w:val="000000"/>
                <w:sz w:val="16"/>
              </w:rPr>
              <w:t xml:space="preserve"> 1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6DE3A7"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C34825"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B3A269" w14:textId="77777777" w:rsidR="00DD1D3E" w:rsidRDefault="00DD1D3E" w:rsidP="00522474">
            <w:pPr>
              <w:spacing w:before="0" w:after="0"/>
              <w:jc w:val="center"/>
            </w:pPr>
          </w:p>
        </w:tc>
      </w:tr>
      <w:tr w:rsidR="00DD1D3E" w14:paraId="62382A4D" w14:textId="77777777" w:rsidTr="00522474">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654792"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779730" w14:textId="77777777" w:rsidR="00DD1D3E" w:rsidRDefault="00DD1D3E" w:rsidP="00522474">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EFDC89" w14:textId="77777777" w:rsidR="00DD1D3E" w:rsidRDefault="00DD1D3E" w:rsidP="00522474">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EC5447" w14:textId="77777777" w:rsidR="00DD1D3E" w:rsidRDefault="00DD1D3E" w:rsidP="00522474">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69FFD6" w14:textId="77777777" w:rsidR="00DD1D3E" w:rsidRDefault="00DD1D3E" w:rsidP="00522474">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8878A1" w14:textId="77777777" w:rsidR="00DD1D3E" w:rsidRDefault="00DD1D3E" w:rsidP="00522474">
            <w:pPr>
              <w:spacing w:before="0" w:after="0"/>
              <w:jc w:val="center"/>
            </w:pPr>
            <w:r>
              <w:rPr>
                <w:rFonts w:ascii="Arial Narrow" w:hAnsi="Arial Narrow" w:cs="Arial Narrow"/>
                <w:color w:val="000000"/>
                <w:sz w:val="14"/>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8881B2" w14:textId="77777777" w:rsidR="00DD1D3E" w:rsidRDefault="00DD1D3E" w:rsidP="00522474">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E44EE5" w14:textId="77777777" w:rsidR="00DD1D3E" w:rsidRDefault="00DD1D3E" w:rsidP="00522474">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B3A11A" w14:textId="77777777" w:rsidR="00DD1D3E" w:rsidRDefault="00DD1D3E" w:rsidP="00522474">
            <w:pPr>
              <w:spacing w:before="0" w:after="0"/>
              <w:jc w:val="center"/>
            </w:pPr>
            <w:r>
              <w:rPr>
                <w:rFonts w:ascii="Arial Narrow" w:hAnsi="Arial Narrow" w:cs="Arial Narrow"/>
                <w:b/>
                <w:color w:val="000000"/>
                <w:sz w:val="16"/>
              </w:rPr>
              <w:t xml:space="preserve"> 2.40</w:t>
            </w:r>
          </w:p>
        </w:tc>
      </w:tr>
    </w:tbl>
    <w:p w14:paraId="7AE8385E" w14:textId="77777777" w:rsidR="00DD1D3E" w:rsidRDefault="00DD1D3E" w:rsidP="00DD1D3E">
      <w:pPr>
        <w:rPr>
          <w:lang w:val="en-US"/>
        </w:rPr>
      </w:pPr>
    </w:p>
    <w:p w14:paraId="309F7E83" w14:textId="77777777" w:rsidR="00DD1D3E" w:rsidRPr="00DD1D3E" w:rsidRDefault="00DD1D3E" w:rsidP="00DD1D3E">
      <w:pPr>
        <w:rPr>
          <w:lang w:val="en-US"/>
        </w:rPr>
      </w:pPr>
    </w:p>
    <w:p w14:paraId="1BB262B5" w14:textId="77777777" w:rsidR="00803656" w:rsidRDefault="00803656" w:rsidP="00803656">
      <w:pPr>
        <w:rPr>
          <w:color w:val="0070C0"/>
          <w:lang w:val="en-AU"/>
        </w:rPr>
        <w:sectPr w:rsidR="00803656" w:rsidSect="001C3D52">
          <w:footerReference w:type="even" r:id="rId256"/>
          <w:headerReference w:type="first" r:id="rId257"/>
          <w:pgSz w:w="11907" w:h="16839" w:code="9"/>
          <w:pgMar w:top="1440" w:right="1440" w:bottom="1440" w:left="1440" w:header="680" w:footer="680" w:gutter="0"/>
          <w:cols w:space="708"/>
          <w:docGrid w:linePitch="360"/>
        </w:sectPr>
      </w:pPr>
    </w:p>
    <w:p w14:paraId="1D63D42A" w14:textId="09D79ACA" w:rsidR="001A729E" w:rsidRPr="001A729E" w:rsidRDefault="001A729E" w:rsidP="00B828FF">
      <w:pPr>
        <w:pStyle w:val="SummaryHeading2"/>
      </w:pPr>
      <w:bookmarkStart w:id="2227" w:name="_Toc358712538"/>
      <w:bookmarkStart w:id="2228" w:name="_Toc374701393"/>
      <w:r w:rsidRPr="001A729E">
        <w:t>Appendix E References</w:t>
      </w:r>
    </w:p>
    <w:p w14:paraId="0C5F0E13" w14:textId="0824D3C5" w:rsidR="00501BDA" w:rsidRDefault="00501BDA" w:rsidP="00501BDA">
      <w:pPr>
        <w:ind w:left="284" w:hanging="284"/>
        <w:rPr>
          <w:szCs w:val="22"/>
          <w:lang w:val="en-AU" w:eastAsia="en-AU"/>
        </w:rPr>
      </w:pPr>
      <w:r w:rsidRPr="00351863">
        <w:rPr>
          <w:szCs w:val="22"/>
          <w:lang w:val="en-AU" w:eastAsia="en-AU"/>
        </w:rPr>
        <w:t>Cooper TF, Uthicke S, Humphrey C, Fabricius KE (2007). Gradients in water column nutrients, sediment parameters, irradiance and coral reef development in the Whitsunday Region, central Great Barrier Reef. Estuarine, Coastal and Shelf Science 74:458-470.</w:t>
      </w:r>
    </w:p>
    <w:p w14:paraId="6C6A8A0A" w14:textId="184A82EC" w:rsidR="00EE229D" w:rsidRDefault="00EE229D" w:rsidP="00EE229D">
      <w:pPr>
        <w:ind w:left="284" w:hanging="284"/>
        <w:rPr>
          <w:szCs w:val="22"/>
          <w:lang w:val="en-AU" w:eastAsia="en-AU"/>
        </w:rPr>
      </w:pPr>
      <w:r w:rsidRPr="00351863">
        <w:rPr>
          <w:szCs w:val="22"/>
          <w:lang w:val="en-AU" w:eastAsia="en-AU"/>
        </w:rPr>
        <w:t>Cooper TF, Ridd PV, Ulstrup KE, Humphrey C, Slivkoff M, Fabricius KE (2008). Temporal dynamics in coral bioindicators for water quality on coastal coral reefs of the Great Barrier Reef. Marine and Freshwater Research 59:703-716.</w:t>
      </w:r>
    </w:p>
    <w:p w14:paraId="7D8D6941" w14:textId="32206EA5" w:rsidR="00AC1B15" w:rsidRPr="00351863" w:rsidRDefault="00AC1B15" w:rsidP="00EE229D">
      <w:pPr>
        <w:ind w:left="284" w:hanging="284"/>
        <w:rPr>
          <w:szCs w:val="22"/>
          <w:lang w:val="en-AU" w:eastAsia="en-AU"/>
        </w:rPr>
      </w:pPr>
      <w:r w:rsidRPr="00351863">
        <w:rPr>
          <w:lang w:eastAsia="en-AU"/>
        </w:rPr>
        <w:t xml:space="preserve">Department of Environment and Resource Management </w:t>
      </w:r>
      <w:r>
        <w:rPr>
          <w:lang w:eastAsia="en-AU"/>
        </w:rPr>
        <w:t xml:space="preserve">(DERM) </w:t>
      </w:r>
      <w:r w:rsidRPr="00351863">
        <w:rPr>
          <w:lang w:eastAsia="en-AU"/>
        </w:rPr>
        <w:t xml:space="preserve">(2009). Queensland Water Quality Guidelines, Version 3. 167 p. Available at </w:t>
      </w:r>
      <w:hyperlink r:id="rId258" w:tooltip="Queensland Water Quality Guidelines, Version 3. 167 p." w:history="1">
        <w:r w:rsidRPr="00351863">
          <w:rPr>
            <w:lang w:eastAsia="en-AU"/>
          </w:rPr>
          <w:t>www.derm.qld.gov.au</w:t>
        </w:r>
      </w:hyperlink>
      <w:r w:rsidRPr="00351863">
        <w:rPr>
          <w:lang w:eastAsia="en-AU"/>
        </w:rPr>
        <w:t>. ISBN 978-0-9806986-0-2.</w:t>
      </w:r>
    </w:p>
    <w:p w14:paraId="2A014625" w14:textId="7FCEE240" w:rsidR="00EE229D" w:rsidRPr="00351863" w:rsidRDefault="00EE229D" w:rsidP="00EE229D">
      <w:pPr>
        <w:ind w:left="284" w:hanging="284"/>
        <w:rPr>
          <w:lang w:eastAsia="en-AU"/>
        </w:rPr>
      </w:pPr>
      <w:r w:rsidRPr="00351863">
        <w:rPr>
          <w:lang w:eastAsia="en-AU"/>
        </w:rPr>
        <w:t>Great Barrier Reef Marine Park Authority (2010). Water Quality Guidelines for the Great Barrier Reef Marine Park. Revised Edition 2010. Great Barrier Reef Marine Park Authority, Townsville. 100pp.</w:t>
      </w:r>
    </w:p>
    <w:p w14:paraId="7688DF3C" w14:textId="77777777" w:rsidR="00EE229D" w:rsidRPr="00351863" w:rsidRDefault="00EE229D" w:rsidP="00EE229D">
      <w:pPr>
        <w:ind w:left="284" w:hanging="284"/>
        <w:rPr>
          <w:szCs w:val="22"/>
          <w:lang w:val="en-AU" w:eastAsia="en-AU"/>
        </w:rPr>
      </w:pPr>
    </w:p>
    <w:p w14:paraId="627CC074" w14:textId="77777777" w:rsidR="00A155D2" w:rsidRDefault="00A155D2">
      <w:pPr>
        <w:spacing w:before="0" w:after="160" w:line="259" w:lineRule="auto"/>
        <w:jc w:val="left"/>
        <w:sectPr w:rsidR="00A155D2" w:rsidSect="00510F8C">
          <w:pgSz w:w="11907" w:h="16839" w:code="9"/>
          <w:pgMar w:top="1440" w:right="1440" w:bottom="1440" w:left="1440" w:header="680" w:footer="680" w:gutter="0"/>
          <w:cols w:space="708"/>
          <w:docGrid w:linePitch="360"/>
        </w:sectPr>
      </w:pPr>
    </w:p>
    <w:p w14:paraId="246C1CF4" w14:textId="5C6D1AAA" w:rsidR="00803656" w:rsidRDefault="00803656" w:rsidP="005D5DE3">
      <w:pPr>
        <w:pStyle w:val="SummaryHeading1"/>
      </w:pPr>
      <w:bookmarkStart w:id="2229" w:name="_Toc11410796"/>
      <w:r w:rsidRPr="006F4C41">
        <w:t xml:space="preserve">Appendix </w:t>
      </w:r>
      <w:r w:rsidR="00B46E4D" w:rsidRPr="006F4C41">
        <w:t>F.</w:t>
      </w:r>
      <w:r w:rsidRPr="006F4C41">
        <w:t xml:space="preserve"> </w:t>
      </w:r>
      <w:r w:rsidR="00501BDA" w:rsidRPr="006F4C41">
        <w:t xml:space="preserve">Quality </w:t>
      </w:r>
      <w:r w:rsidR="006F4C41">
        <w:t>a</w:t>
      </w:r>
      <w:r w:rsidR="006F4C41" w:rsidRPr="006F4C41">
        <w:t>ssurance</w:t>
      </w:r>
      <w:r w:rsidR="00501BDA" w:rsidRPr="006F4C41">
        <w:t>/</w:t>
      </w:r>
      <w:r w:rsidR="006F4C41">
        <w:t>q</w:t>
      </w:r>
      <w:r w:rsidR="006F4C41" w:rsidRPr="006F4C41">
        <w:t xml:space="preserve">uality </w:t>
      </w:r>
      <w:r w:rsidR="006F4C41">
        <w:t>c</w:t>
      </w:r>
      <w:r w:rsidR="006F4C41" w:rsidRPr="006F4C41">
        <w:t xml:space="preserve">ontrol </w:t>
      </w:r>
      <w:r w:rsidR="00501BDA" w:rsidRPr="006F4C41">
        <w:t>(</w:t>
      </w:r>
      <w:r w:rsidRPr="006F4C41">
        <w:t>QA/QC</w:t>
      </w:r>
      <w:r w:rsidR="00501BDA" w:rsidRPr="006F4C41">
        <w:t>)</w:t>
      </w:r>
      <w:r w:rsidRPr="006F4C41">
        <w:t xml:space="preserve"> </w:t>
      </w:r>
      <w:bookmarkEnd w:id="2227"/>
      <w:bookmarkEnd w:id="2228"/>
      <w:r w:rsidR="006F4C41">
        <w:t>i</w:t>
      </w:r>
      <w:r w:rsidR="006F4C41" w:rsidRPr="006F4C41">
        <w:t>nformation</w:t>
      </w:r>
      <w:bookmarkEnd w:id="2229"/>
    </w:p>
    <w:p w14:paraId="5D48D349" w14:textId="77777777" w:rsidR="006F4C41" w:rsidRPr="006F4C41" w:rsidRDefault="006F4C41" w:rsidP="00851519"/>
    <w:p w14:paraId="246C1CF5" w14:textId="63EF6B20" w:rsidR="00803656" w:rsidRPr="007C2FD8" w:rsidRDefault="00BE60FB" w:rsidP="00B828FF">
      <w:pPr>
        <w:pStyle w:val="SummaryHeading2"/>
      </w:pPr>
      <w:bookmarkStart w:id="2230" w:name="_Toc393133605"/>
      <w:bookmarkStart w:id="2231" w:name="_Toc435775370"/>
      <w:bookmarkStart w:id="2232" w:name="_Toc144624282"/>
      <w:bookmarkStart w:id="2233" w:name="_Toc174246275"/>
      <w:bookmarkStart w:id="2234" w:name="_Toc279952192"/>
      <w:r w:rsidRPr="001853EB">
        <w:t>F-1</w:t>
      </w:r>
      <w:r w:rsidRPr="00060E78">
        <w:rPr>
          <w:color w:val="0070C0"/>
        </w:rPr>
        <w:tab/>
      </w:r>
      <w:r w:rsidR="00803656" w:rsidRPr="007C2FD8">
        <w:t>Method performance and QA</w:t>
      </w:r>
      <w:r w:rsidR="00803656">
        <w:t>/</w:t>
      </w:r>
      <w:r w:rsidR="00803656" w:rsidRPr="007C2FD8">
        <w:t>QC information for water quality monitoring activities</w:t>
      </w:r>
      <w:bookmarkEnd w:id="2230"/>
      <w:bookmarkEnd w:id="2231"/>
    </w:p>
    <w:p w14:paraId="246C1CF6" w14:textId="6BCCD481" w:rsidR="00803656" w:rsidRPr="000F3970" w:rsidRDefault="00803656" w:rsidP="00803656">
      <w:pPr>
        <w:rPr>
          <w:lang w:val="en-AU"/>
        </w:rPr>
      </w:pPr>
      <w:bookmarkStart w:id="2235" w:name="_Toc334990061"/>
      <w:bookmarkStart w:id="2236" w:name="_Toc334990264"/>
      <w:bookmarkEnd w:id="2232"/>
      <w:bookmarkEnd w:id="2233"/>
      <w:r w:rsidRPr="000F3970">
        <w:rPr>
          <w:lang w:val="en-AU"/>
        </w:rPr>
        <w:t xml:space="preserve">Information pertaining to </w:t>
      </w:r>
      <w:r w:rsidR="009848A4">
        <w:rPr>
          <w:lang w:val="en-AU"/>
        </w:rPr>
        <w:t xml:space="preserve">QA/QC </w:t>
      </w:r>
      <w:r w:rsidRPr="000F3970">
        <w:rPr>
          <w:lang w:val="en-AU"/>
        </w:rPr>
        <w:t xml:space="preserve">generally includes the assessment of the limit of detection (LOD), measurements of accuracy (e.g. using reference materials to assess </w:t>
      </w:r>
      <w:r w:rsidR="00501BDA">
        <w:rPr>
          <w:lang w:val="en-AU"/>
        </w:rPr>
        <w:t xml:space="preserve">the </w:t>
      </w:r>
      <w:r w:rsidRPr="000F3970">
        <w:rPr>
          <w:lang w:val="en-AU"/>
        </w:rPr>
        <w:t xml:space="preserve">recovery of </w:t>
      </w:r>
      <w:r w:rsidR="00501BDA">
        <w:rPr>
          <w:lang w:val="en-AU"/>
        </w:rPr>
        <w:t xml:space="preserve">a </w:t>
      </w:r>
      <w:r w:rsidRPr="000F3970">
        <w:rPr>
          <w:lang w:val="en-AU"/>
        </w:rPr>
        <w:t xml:space="preserve">known amount of analyte) and precision (the repeated analyses of the same concentration of analyte to check for reproducibility). </w:t>
      </w:r>
    </w:p>
    <w:p w14:paraId="246C1CF8" w14:textId="4E99FBC9" w:rsidR="00803656" w:rsidRPr="00453B2E" w:rsidRDefault="00BE60FB" w:rsidP="00B828FF">
      <w:pPr>
        <w:pStyle w:val="SummaryHeading2"/>
      </w:pPr>
      <w:bookmarkStart w:id="2237" w:name="_Toc174246276"/>
      <w:bookmarkStart w:id="2238" w:name="_Toc205604865"/>
      <w:bookmarkStart w:id="2239" w:name="_Toc237137924"/>
      <w:bookmarkStart w:id="2240" w:name="_Toc269561954"/>
      <w:bookmarkStart w:id="2241" w:name="_Toc273951476"/>
      <w:bookmarkStart w:id="2242" w:name="_Toc334990057"/>
      <w:bookmarkStart w:id="2243" w:name="_Toc334990260"/>
      <w:bookmarkStart w:id="2244" w:name="_Toc374707575"/>
      <w:bookmarkStart w:id="2245" w:name="_Toc393133606"/>
      <w:bookmarkStart w:id="2246" w:name="_Toc406143772"/>
      <w:bookmarkStart w:id="2247" w:name="_Toc435775371"/>
      <w:r>
        <w:t>F-2</w:t>
      </w:r>
      <w:r>
        <w:tab/>
      </w:r>
      <w:r w:rsidR="00803656" w:rsidRPr="00453B2E">
        <w:t>Limits of detection</w:t>
      </w:r>
      <w:bookmarkEnd w:id="2237"/>
      <w:bookmarkEnd w:id="2238"/>
      <w:bookmarkEnd w:id="2239"/>
      <w:bookmarkEnd w:id="2240"/>
      <w:bookmarkEnd w:id="2241"/>
      <w:bookmarkEnd w:id="2242"/>
      <w:bookmarkEnd w:id="2243"/>
      <w:bookmarkEnd w:id="2244"/>
      <w:bookmarkEnd w:id="2245"/>
      <w:bookmarkEnd w:id="2246"/>
      <w:bookmarkEnd w:id="2247"/>
    </w:p>
    <w:p w14:paraId="246C1CF9" w14:textId="12D64523" w:rsidR="00803656" w:rsidRPr="000F3970" w:rsidRDefault="00803656" w:rsidP="00803656">
      <w:pPr>
        <w:autoSpaceDE w:val="0"/>
        <w:autoSpaceDN w:val="0"/>
        <w:adjustRightInd w:val="0"/>
        <w:rPr>
          <w:lang w:val="en-AU"/>
        </w:rPr>
      </w:pPr>
      <w:r w:rsidRPr="000F3970">
        <w:rPr>
          <w:bCs/>
          <w:lang w:val="en-AU"/>
        </w:rPr>
        <w:t xml:space="preserve">LOD </w:t>
      </w:r>
      <w:r w:rsidRPr="000F3970">
        <w:rPr>
          <w:lang w:val="en-AU"/>
        </w:rPr>
        <w:t>or detection limit is the lowest concentration level that can be determined to be statistically different from a blank (99% confidence). LOD of water quality parameters sampled under the MMP are summarised below</w:t>
      </w:r>
      <w:r w:rsidR="00501BDA">
        <w:rPr>
          <w:lang w:val="en-AU"/>
        </w:rPr>
        <w:t xml:space="preserve"> (Table F-1)</w:t>
      </w:r>
      <w:r w:rsidRPr="000F3970">
        <w:rPr>
          <w:lang w:val="en-AU"/>
        </w:rPr>
        <w:t xml:space="preserve">: </w:t>
      </w:r>
    </w:p>
    <w:p w14:paraId="2D4F48BF" w14:textId="6E0B6F7A" w:rsidR="006F4C41" w:rsidRPr="006F4C41" w:rsidRDefault="00BE60FB" w:rsidP="00C83B6E">
      <w:pPr>
        <w:pStyle w:val="Caption"/>
      </w:pPr>
      <w:bookmarkStart w:id="2248" w:name="_Toc205605378"/>
      <w:bookmarkStart w:id="2249" w:name="_Toc237149988"/>
      <w:bookmarkStart w:id="2250" w:name="_Toc269561897"/>
      <w:bookmarkStart w:id="2251" w:name="_Toc273951610"/>
      <w:bookmarkStart w:id="2252" w:name="_Toc334817412"/>
      <w:bookmarkStart w:id="2253" w:name="_Toc374701449"/>
      <w:bookmarkStart w:id="2254" w:name="_Toc392929665"/>
      <w:bookmarkStart w:id="2255" w:name="_Toc498523883"/>
      <w:bookmarkStart w:id="2256" w:name="_Toc5614698"/>
      <w:r>
        <w:t>Table F-</w:t>
      </w:r>
      <w:r w:rsidR="005F019F">
        <w:fldChar w:fldCharType="begin"/>
      </w:r>
      <w:r w:rsidR="005F019F">
        <w:instrText xml:space="preserve"> SEQ Table_F- \* ARABIC </w:instrText>
      </w:r>
      <w:r w:rsidR="005F019F">
        <w:fldChar w:fldCharType="separate"/>
      </w:r>
      <w:r w:rsidR="00335316">
        <w:rPr>
          <w:noProof/>
        </w:rPr>
        <w:t>1</w:t>
      </w:r>
      <w:r w:rsidR="005F019F">
        <w:rPr>
          <w:noProof/>
        </w:rPr>
        <w:fldChar w:fldCharType="end"/>
      </w:r>
      <w:r w:rsidR="00803656">
        <w:t xml:space="preserve">: </w:t>
      </w:r>
      <w:r w:rsidR="00803656" w:rsidRPr="000F3970">
        <w:t>Limit</w:t>
      </w:r>
      <w:r w:rsidR="009848A4">
        <w:t>s</w:t>
      </w:r>
      <w:r w:rsidR="00803656" w:rsidRPr="000F3970">
        <w:t xml:space="preserve"> of detection (LOD</w:t>
      </w:r>
      <w:r w:rsidR="009848A4">
        <w:t>s</w:t>
      </w:r>
      <w:r w:rsidR="00501BDA">
        <w:t>)</w:t>
      </w:r>
      <w:r w:rsidR="00803656" w:rsidRPr="000F3970">
        <w:t xml:space="preserve"> for analyses of marine water quality parameters.</w:t>
      </w:r>
      <w:bookmarkEnd w:id="2248"/>
      <w:bookmarkEnd w:id="2249"/>
      <w:bookmarkEnd w:id="2250"/>
      <w:bookmarkEnd w:id="2251"/>
      <w:bookmarkEnd w:id="2252"/>
      <w:bookmarkEnd w:id="2253"/>
      <w:bookmarkEnd w:id="2254"/>
      <w:bookmarkEnd w:id="2255"/>
      <w:bookmarkEnd w:id="2256"/>
    </w:p>
    <w:tbl>
      <w:tblPr>
        <w:tblW w:w="4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Limits of detection (LODs) for analyses of marine water quality parameters."/>
        <w:tblDescription w:val="Limits of detection (LODs) for analyses of marine water quality parameters."/>
      </w:tblPr>
      <w:tblGrid>
        <w:gridCol w:w="2763"/>
        <w:gridCol w:w="1782"/>
      </w:tblGrid>
      <w:tr w:rsidR="0014177D" w:rsidRPr="00DE1DC7" w14:paraId="246C1CFE" w14:textId="77777777" w:rsidTr="006A3254">
        <w:trPr>
          <w:jc w:val="center"/>
        </w:trPr>
        <w:tc>
          <w:tcPr>
            <w:tcW w:w="2763" w:type="dxa"/>
            <w:shd w:val="clear" w:color="auto" w:fill="BFBFBF" w:themeFill="background1" w:themeFillShade="BF"/>
          </w:tcPr>
          <w:p w14:paraId="246C1CFC" w14:textId="77777777" w:rsidR="0014177D" w:rsidRPr="00881E74" w:rsidRDefault="0014177D" w:rsidP="006A3254">
            <w:pPr>
              <w:jc w:val="center"/>
              <w:rPr>
                <w:rFonts w:ascii="Arial Narrow" w:hAnsi="Arial Narrow" w:cs="Arial"/>
                <w:b/>
                <w:sz w:val="20"/>
                <w:lang w:val="en-AU"/>
              </w:rPr>
            </w:pPr>
            <w:r w:rsidRPr="00881E74">
              <w:rPr>
                <w:rFonts w:ascii="Arial Narrow" w:hAnsi="Arial Narrow" w:cs="Arial"/>
                <w:b/>
                <w:sz w:val="20"/>
                <w:lang w:val="en-AU"/>
              </w:rPr>
              <w:t>Parameter (analyte)</w:t>
            </w:r>
          </w:p>
        </w:tc>
        <w:tc>
          <w:tcPr>
            <w:tcW w:w="1782" w:type="dxa"/>
            <w:shd w:val="clear" w:color="auto" w:fill="BFBFBF" w:themeFill="background1" w:themeFillShade="BF"/>
          </w:tcPr>
          <w:p w14:paraId="246C1CFD" w14:textId="77777777" w:rsidR="0014177D" w:rsidRPr="003C1900" w:rsidRDefault="0014177D" w:rsidP="006A3254">
            <w:pPr>
              <w:jc w:val="center"/>
              <w:rPr>
                <w:rFonts w:ascii="Arial Narrow" w:hAnsi="Arial Narrow" w:cs="Arial"/>
                <w:b/>
                <w:sz w:val="20"/>
                <w:lang w:val="en-AU"/>
              </w:rPr>
            </w:pPr>
            <w:r w:rsidRPr="003C1900">
              <w:rPr>
                <w:rFonts w:ascii="Arial Narrow" w:hAnsi="Arial Narrow" w:cs="Arial"/>
                <w:b/>
                <w:sz w:val="20"/>
                <w:lang w:val="en-AU"/>
              </w:rPr>
              <w:t>LOD</w:t>
            </w:r>
          </w:p>
        </w:tc>
      </w:tr>
      <w:tr w:rsidR="0014177D" w:rsidRPr="00DE1DC7" w14:paraId="246C1D01" w14:textId="77777777" w:rsidTr="006A3254">
        <w:trPr>
          <w:jc w:val="center"/>
        </w:trPr>
        <w:tc>
          <w:tcPr>
            <w:tcW w:w="2763" w:type="dxa"/>
          </w:tcPr>
          <w:p w14:paraId="246C1CFF" w14:textId="77777777" w:rsidR="0014177D" w:rsidRPr="00F464FE" w:rsidRDefault="0014177D" w:rsidP="006A3254">
            <w:pPr>
              <w:jc w:val="center"/>
              <w:rPr>
                <w:rFonts w:ascii="Arial Narrow" w:hAnsi="Arial Narrow"/>
                <w:sz w:val="20"/>
                <w:lang w:val="en-AU"/>
              </w:rPr>
            </w:pPr>
            <w:r w:rsidRPr="00F464FE">
              <w:rPr>
                <w:rFonts w:ascii="Arial Narrow" w:hAnsi="Arial Narrow"/>
                <w:sz w:val="20"/>
                <w:lang w:val="en-AU"/>
              </w:rPr>
              <w:t>NO</w:t>
            </w:r>
            <w:r w:rsidRPr="00832CE0">
              <w:rPr>
                <w:rFonts w:ascii="Arial Narrow" w:hAnsi="Arial Narrow"/>
                <w:sz w:val="20"/>
                <w:vertAlign w:val="subscript"/>
                <w:lang w:val="en-AU"/>
              </w:rPr>
              <w:t>2</w:t>
            </w:r>
          </w:p>
        </w:tc>
        <w:tc>
          <w:tcPr>
            <w:tcW w:w="1782" w:type="dxa"/>
          </w:tcPr>
          <w:p w14:paraId="246C1D00" w14:textId="77777777"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0.28 µg L</w:t>
            </w:r>
            <w:r w:rsidRPr="003C1900">
              <w:rPr>
                <w:rFonts w:ascii="Arial Narrow" w:hAnsi="Arial Narrow"/>
                <w:sz w:val="20"/>
                <w:vertAlign w:val="superscript"/>
                <w:lang w:val="en-AU"/>
              </w:rPr>
              <w:t>-1</w:t>
            </w:r>
            <w:r w:rsidRPr="003C1900">
              <w:rPr>
                <w:rFonts w:ascii="Arial Narrow" w:hAnsi="Arial Narrow"/>
                <w:sz w:val="20"/>
                <w:lang w:val="en-AU"/>
              </w:rPr>
              <w:t>*</w:t>
            </w:r>
          </w:p>
        </w:tc>
      </w:tr>
      <w:tr w:rsidR="0014177D" w:rsidRPr="00DE1DC7" w14:paraId="246C1D04" w14:textId="77777777" w:rsidTr="006A3254">
        <w:trPr>
          <w:jc w:val="center"/>
        </w:trPr>
        <w:tc>
          <w:tcPr>
            <w:tcW w:w="2763" w:type="dxa"/>
          </w:tcPr>
          <w:p w14:paraId="246C1D02" w14:textId="77777777" w:rsidR="0014177D" w:rsidRPr="00F464FE" w:rsidRDefault="0014177D" w:rsidP="006A3254">
            <w:pPr>
              <w:jc w:val="center"/>
              <w:rPr>
                <w:rFonts w:ascii="Arial Narrow" w:hAnsi="Arial Narrow"/>
                <w:sz w:val="20"/>
                <w:lang w:val="en-AU"/>
              </w:rPr>
            </w:pPr>
            <w:r w:rsidRPr="00F464FE">
              <w:rPr>
                <w:rFonts w:ascii="Arial Narrow" w:hAnsi="Arial Narrow"/>
                <w:sz w:val="20"/>
                <w:lang w:val="en-AU"/>
              </w:rPr>
              <w:t>NO</w:t>
            </w:r>
            <w:r w:rsidRPr="00832CE0">
              <w:rPr>
                <w:rFonts w:ascii="Arial Narrow" w:hAnsi="Arial Narrow"/>
                <w:sz w:val="20"/>
                <w:vertAlign w:val="subscript"/>
                <w:lang w:val="en-AU"/>
              </w:rPr>
              <w:t>3</w:t>
            </w:r>
            <w:r w:rsidRPr="00F464FE">
              <w:rPr>
                <w:rFonts w:ascii="Arial Narrow" w:hAnsi="Arial Narrow"/>
                <w:sz w:val="20"/>
                <w:lang w:val="en-AU"/>
              </w:rPr>
              <w:t>+ NO</w:t>
            </w:r>
            <w:r w:rsidRPr="00832CE0">
              <w:rPr>
                <w:rFonts w:ascii="Arial Narrow" w:hAnsi="Arial Narrow"/>
                <w:sz w:val="20"/>
                <w:vertAlign w:val="subscript"/>
                <w:lang w:val="en-AU"/>
              </w:rPr>
              <w:t>2</w:t>
            </w:r>
          </w:p>
        </w:tc>
        <w:tc>
          <w:tcPr>
            <w:tcW w:w="1782" w:type="dxa"/>
          </w:tcPr>
          <w:p w14:paraId="246C1D03" w14:textId="77777777"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0.28 µg L</w:t>
            </w:r>
            <w:r w:rsidRPr="003C1900">
              <w:rPr>
                <w:rFonts w:ascii="Arial Narrow" w:hAnsi="Arial Narrow"/>
                <w:sz w:val="20"/>
                <w:vertAlign w:val="superscript"/>
                <w:lang w:val="en-AU"/>
              </w:rPr>
              <w:t>-1</w:t>
            </w:r>
            <w:r w:rsidRPr="003C1900">
              <w:rPr>
                <w:rFonts w:ascii="Arial Narrow" w:hAnsi="Arial Narrow"/>
                <w:sz w:val="20"/>
                <w:lang w:val="en-AU"/>
              </w:rPr>
              <w:t>*</w:t>
            </w:r>
          </w:p>
        </w:tc>
      </w:tr>
      <w:tr w:rsidR="0014177D" w:rsidRPr="00DE1DC7" w14:paraId="246C1D07" w14:textId="77777777" w:rsidTr="006A3254">
        <w:trPr>
          <w:jc w:val="center"/>
        </w:trPr>
        <w:tc>
          <w:tcPr>
            <w:tcW w:w="2763" w:type="dxa"/>
          </w:tcPr>
          <w:p w14:paraId="246C1D05" w14:textId="041D3C97" w:rsidR="0014177D" w:rsidRPr="00F464FE" w:rsidRDefault="00123719" w:rsidP="00123719">
            <w:pPr>
              <w:jc w:val="center"/>
              <w:rPr>
                <w:rFonts w:ascii="Arial Narrow" w:hAnsi="Arial Narrow"/>
                <w:sz w:val="20"/>
                <w:lang w:val="en-AU"/>
              </w:rPr>
            </w:pPr>
            <w:r w:rsidRPr="00F464FE">
              <w:rPr>
                <w:rFonts w:ascii="Arial Narrow" w:hAnsi="Arial Narrow"/>
                <w:sz w:val="20"/>
                <w:lang w:val="en-AU"/>
              </w:rPr>
              <w:t>NH</w:t>
            </w:r>
            <w:r>
              <w:rPr>
                <w:rFonts w:ascii="Arial Narrow" w:hAnsi="Arial Narrow"/>
                <w:sz w:val="20"/>
                <w:vertAlign w:val="subscript"/>
                <w:lang w:val="en-AU"/>
              </w:rPr>
              <w:t>3</w:t>
            </w:r>
          </w:p>
        </w:tc>
        <w:tc>
          <w:tcPr>
            <w:tcW w:w="1782" w:type="dxa"/>
          </w:tcPr>
          <w:p w14:paraId="246C1D06" w14:textId="77777777"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0.84 µg L</w:t>
            </w:r>
            <w:r w:rsidRPr="003C1900">
              <w:rPr>
                <w:rFonts w:ascii="Arial Narrow" w:hAnsi="Arial Narrow"/>
                <w:sz w:val="20"/>
                <w:vertAlign w:val="superscript"/>
                <w:lang w:val="en-AU"/>
              </w:rPr>
              <w:t>-1</w:t>
            </w:r>
            <w:r w:rsidRPr="003C1900">
              <w:rPr>
                <w:rFonts w:ascii="Arial Narrow" w:hAnsi="Arial Narrow"/>
                <w:sz w:val="20"/>
                <w:lang w:val="en-AU"/>
              </w:rPr>
              <w:t>*</w:t>
            </w:r>
          </w:p>
        </w:tc>
      </w:tr>
      <w:tr w:rsidR="0014177D" w:rsidRPr="00DE1DC7" w14:paraId="246C1D0A" w14:textId="77777777" w:rsidTr="006A3254">
        <w:trPr>
          <w:jc w:val="center"/>
        </w:trPr>
        <w:tc>
          <w:tcPr>
            <w:tcW w:w="2763" w:type="dxa"/>
          </w:tcPr>
          <w:p w14:paraId="246C1D08" w14:textId="07E01F50" w:rsidR="0014177D" w:rsidRPr="00F464FE" w:rsidRDefault="00123719" w:rsidP="00123719">
            <w:pPr>
              <w:jc w:val="center"/>
              <w:rPr>
                <w:rFonts w:ascii="Arial Narrow" w:hAnsi="Arial Narrow"/>
                <w:sz w:val="20"/>
                <w:lang w:val="en-AU"/>
              </w:rPr>
            </w:pPr>
            <w:r w:rsidRPr="00F464FE">
              <w:rPr>
                <w:rFonts w:ascii="Arial Narrow" w:hAnsi="Arial Narrow"/>
                <w:sz w:val="20"/>
                <w:lang w:val="en-AU"/>
              </w:rPr>
              <w:t>NH</w:t>
            </w:r>
            <w:r>
              <w:rPr>
                <w:rFonts w:ascii="Arial Narrow" w:hAnsi="Arial Narrow"/>
                <w:sz w:val="20"/>
                <w:vertAlign w:val="subscript"/>
                <w:lang w:val="en-AU"/>
              </w:rPr>
              <w:t>3</w:t>
            </w:r>
            <w:r w:rsidRPr="00F464FE">
              <w:rPr>
                <w:rFonts w:ascii="Arial Narrow" w:hAnsi="Arial Narrow"/>
                <w:sz w:val="20"/>
                <w:lang w:val="en-AU"/>
              </w:rPr>
              <w:t xml:space="preserve"> </w:t>
            </w:r>
            <w:r w:rsidR="0014177D" w:rsidRPr="00F464FE">
              <w:rPr>
                <w:rFonts w:ascii="Arial Narrow" w:hAnsi="Arial Narrow"/>
                <w:sz w:val="20"/>
                <w:lang w:val="en-AU"/>
              </w:rPr>
              <w:t>by OPA</w:t>
            </w:r>
          </w:p>
        </w:tc>
        <w:tc>
          <w:tcPr>
            <w:tcW w:w="1782" w:type="dxa"/>
          </w:tcPr>
          <w:p w14:paraId="246C1D09" w14:textId="77777777"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0.28 µg L</w:t>
            </w:r>
            <w:r w:rsidRPr="003C1900">
              <w:rPr>
                <w:rFonts w:ascii="Arial Narrow" w:hAnsi="Arial Narrow"/>
                <w:sz w:val="20"/>
                <w:vertAlign w:val="superscript"/>
                <w:lang w:val="en-AU"/>
              </w:rPr>
              <w:t>-1</w:t>
            </w:r>
          </w:p>
        </w:tc>
      </w:tr>
      <w:tr w:rsidR="0014177D" w:rsidRPr="00DE1DC7" w14:paraId="246C1D0D" w14:textId="77777777" w:rsidTr="006A3254">
        <w:trPr>
          <w:jc w:val="center"/>
        </w:trPr>
        <w:tc>
          <w:tcPr>
            <w:tcW w:w="2763" w:type="dxa"/>
          </w:tcPr>
          <w:p w14:paraId="246C1D0B" w14:textId="77777777" w:rsidR="0014177D" w:rsidRPr="00F464FE" w:rsidRDefault="0014177D" w:rsidP="006A3254">
            <w:pPr>
              <w:jc w:val="center"/>
              <w:rPr>
                <w:rFonts w:ascii="Arial Narrow" w:hAnsi="Arial Narrow"/>
                <w:sz w:val="20"/>
                <w:lang w:val="en-AU"/>
              </w:rPr>
            </w:pPr>
            <w:r w:rsidRPr="00F464FE">
              <w:rPr>
                <w:rFonts w:ascii="Arial Narrow" w:hAnsi="Arial Narrow"/>
                <w:sz w:val="20"/>
                <w:lang w:val="en-AU"/>
              </w:rPr>
              <w:t>TDN</w:t>
            </w:r>
          </w:p>
        </w:tc>
        <w:tc>
          <w:tcPr>
            <w:tcW w:w="1782" w:type="dxa"/>
          </w:tcPr>
          <w:p w14:paraId="246C1D0C" w14:textId="77777777"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0.28 µg L</w:t>
            </w:r>
            <w:r w:rsidRPr="003C1900">
              <w:rPr>
                <w:rFonts w:ascii="Arial Narrow" w:hAnsi="Arial Narrow"/>
                <w:sz w:val="20"/>
                <w:vertAlign w:val="superscript"/>
                <w:lang w:val="en-AU"/>
              </w:rPr>
              <w:t>-1</w:t>
            </w:r>
            <w:r w:rsidRPr="003C1900">
              <w:rPr>
                <w:rFonts w:ascii="Arial Narrow" w:hAnsi="Arial Narrow"/>
                <w:sz w:val="20"/>
                <w:lang w:val="en-AU"/>
              </w:rPr>
              <w:t>*</w:t>
            </w:r>
          </w:p>
        </w:tc>
      </w:tr>
      <w:tr w:rsidR="0014177D" w:rsidRPr="00DE1DC7" w14:paraId="246C1D10" w14:textId="77777777" w:rsidTr="006A3254">
        <w:trPr>
          <w:jc w:val="center"/>
        </w:trPr>
        <w:tc>
          <w:tcPr>
            <w:tcW w:w="2763" w:type="dxa"/>
          </w:tcPr>
          <w:p w14:paraId="246C1D0E" w14:textId="77777777" w:rsidR="0014177D" w:rsidRPr="00881E74" w:rsidRDefault="0014177D" w:rsidP="006A3254">
            <w:pPr>
              <w:jc w:val="center"/>
              <w:rPr>
                <w:rFonts w:ascii="Arial Narrow" w:hAnsi="Arial Narrow"/>
                <w:sz w:val="20"/>
                <w:lang w:val="en-AU"/>
              </w:rPr>
            </w:pPr>
            <w:r w:rsidRPr="00881E74">
              <w:rPr>
                <w:rFonts w:ascii="Arial Narrow" w:hAnsi="Arial Narrow"/>
                <w:sz w:val="20"/>
                <w:lang w:val="en-AU"/>
              </w:rPr>
              <w:t>PN</w:t>
            </w:r>
          </w:p>
        </w:tc>
        <w:tc>
          <w:tcPr>
            <w:tcW w:w="1782" w:type="dxa"/>
          </w:tcPr>
          <w:p w14:paraId="246C1D0F" w14:textId="77777777"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1.0 µg filter</w:t>
            </w:r>
            <w:r w:rsidRPr="003C1900">
              <w:rPr>
                <w:rFonts w:ascii="Arial Narrow" w:hAnsi="Arial Narrow"/>
                <w:sz w:val="20"/>
                <w:vertAlign w:val="superscript"/>
                <w:lang w:val="en-AU"/>
              </w:rPr>
              <w:t>-1</w:t>
            </w:r>
          </w:p>
        </w:tc>
      </w:tr>
      <w:tr w:rsidR="0014177D" w:rsidRPr="00DE1DC7" w14:paraId="246C1D13" w14:textId="77777777" w:rsidTr="006A3254">
        <w:trPr>
          <w:jc w:val="center"/>
        </w:trPr>
        <w:tc>
          <w:tcPr>
            <w:tcW w:w="2763" w:type="dxa"/>
          </w:tcPr>
          <w:p w14:paraId="246C1D11" w14:textId="3379BF70" w:rsidR="0014177D" w:rsidRPr="00881E74" w:rsidRDefault="0014177D" w:rsidP="006A3254">
            <w:pPr>
              <w:jc w:val="center"/>
              <w:rPr>
                <w:rFonts w:ascii="Arial Narrow" w:hAnsi="Arial Narrow"/>
                <w:sz w:val="20"/>
                <w:lang w:val="en-AU"/>
              </w:rPr>
            </w:pPr>
            <w:r w:rsidRPr="00881E74">
              <w:rPr>
                <w:rFonts w:ascii="Arial Narrow" w:hAnsi="Arial Narrow"/>
                <w:sz w:val="20"/>
                <w:lang w:val="en-AU"/>
              </w:rPr>
              <w:t>PO</w:t>
            </w:r>
            <w:r w:rsidRPr="00832CE0">
              <w:rPr>
                <w:rFonts w:ascii="Arial Narrow" w:hAnsi="Arial Narrow"/>
                <w:sz w:val="20"/>
                <w:vertAlign w:val="subscript"/>
                <w:lang w:val="en-AU"/>
              </w:rPr>
              <w:t>4</w:t>
            </w:r>
          </w:p>
        </w:tc>
        <w:tc>
          <w:tcPr>
            <w:tcW w:w="1782" w:type="dxa"/>
            <w:shd w:val="clear" w:color="auto" w:fill="auto"/>
          </w:tcPr>
          <w:p w14:paraId="246C1D12" w14:textId="43DF3890"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0.62</w:t>
            </w:r>
            <w:r w:rsidR="001C3D04" w:rsidRPr="003C1900">
              <w:rPr>
                <w:rFonts w:ascii="Arial Narrow" w:hAnsi="Arial Narrow"/>
                <w:sz w:val="20"/>
                <w:lang w:val="en-AU"/>
              </w:rPr>
              <w:t xml:space="preserve"> </w:t>
            </w:r>
            <w:r w:rsidRPr="003C1900">
              <w:rPr>
                <w:rFonts w:ascii="Arial Narrow" w:hAnsi="Arial Narrow"/>
                <w:sz w:val="20"/>
                <w:lang w:val="en-AU"/>
              </w:rPr>
              <w:t>µg L</w:t>
            </w:r>
            <w:r w:rsidRPr="003C1900">
              <w:rPr>
                <w:rFonts w:ascii="Arial Narrow" w:hAnsi="Arial Narrow"/>
                <w:sz w:val="20"/>
                <w:vertAlign w:val="superscript"/>
                <w:lang w:val="en-AU"/>
              </w:rPr>
              <w:t>-1</w:t>
            </w:r>
            <w:r w:rsidRPr="003C1900">
              <w:rPr>
                <w:rFonts w:ascii="Arial Narrow" w:hAnsi="Arial Narrow"/>
                <w:sz w:val="20"/>
                <w:lang w:val="en-AU"/>
              </w:rPr>
              <w:t>*</w:t>
            </w:r>
          </w:p>
        </w:tc>
      </w:tr>
      <w:tr w:rsidR="0014177D" w:rsidRPr="00DE1DC7" w14:paraId="246C1D16" w14:textId="77777777" w:rsidTr="006A3254">
        <w:trPr>
          <w:jc w:val="center"/>
        </w:trPr>
        <w:tc>
          <w:tcPr>
            <w:tcW w:w="2763" w:type="dxa"/>
          </w:tcPr>
          <w:p w14:paraId="246C1D14" w14:textId="77777777" w:rsidR="0014177D" w:rsidRPr="00881E74" w:rsidRDefault="0014177D" w:rsidP="006A3254">
            <w:pPr>
              <w:jc w:val="center"/>
              <w:rPr>
                <w:rFonts w:ascii="Arial Narrow" w:hAnsi="Arial Narrow"/>
                <w:sz w:val="20"/>
                <w:lang w:val="en-AU"/>
              </w:rPr>
            </w:pPr>
            <w:r w:rsidRPr="00881E74">
              <w:rPr>
                <w:rFonts w:ascii="Arial Narrow" w:hAnsi="Arial Narrow"/>
                <w:sz w:val="20"/>
                <w:lang w:val="en-AU"/>
              </w:rPr>
              <w:t>TDP</w:t>
            </w:r>
          </w:p>
        </w:tc>
        <w:tc>
          <w:tcPr>
            <w:tcW w:w="1782" w:type="dxa"/>
          </w:tcPr>
          <w:p w14:paraId="246C1D15" w14:textId="77777777"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0.62 µg L</w:t>
            </w:r>
            <w:r w:rsidRPr="003C1900">
              <w:rPr>
                <w:rFonts w:ascii="Arial Narrow" w:hAnsi="Arial Narrow"/>
                <w:sz w:val="20"/>
                <w:vertAlign w:val="superscript"/>
                <w:lang w:val="en-AU"/>
              </w:rPr>
              <w:t>-1</w:t>
            </w:r>
            <w:r w:rsidRPr="003C1900">
              <w:rPr>
                <w:rFonts w:ascii="Arial Narrow" w:hAnsi="Arial Narrow"/>
                <w:sz w:val="20"/>
                <w:lang w:val="en-AU"/>
              </w:rPr>
              <w:t>*</w:t>
            </w:r>
          </w:p>
        </w:tc>
      </w:tr>
      <w:tr w:rsidR="0014177D" w:rsidRPr="00DE1DC7" w14:paraId="246C1D19" w14:textId="77777777" w:rsidTr="006A3254">
        <w:trPr>
          <w:jc w:val="center"/>
        </w:trPr>
        <w:tc>
          <w:tcPr>
            <w:tcW w:w="2763" w:type="dxa"/>
          </w:tcPr>
          <w:p w14:paraId="246C1D17" w14:textId="77777777" w:rsidR="0014177D" w:rsidRPr="00881E74" w:rsidRDefault="0014177D" w:rsidP="006A3254">
            <w:pPr>
              <w:jc w:val="center"/>
              <w:rPr>
                <w:rFonts w:ascii="Arial Narrow" w:hAnsi="Arial Narrow"/>
                <w:sz w:val="20"/>
                <w:lang w:val="en-AU"/>
              </w:rPr>
            </w:pPr>
            <w:r w:rsidRPr="00881E74">
              <w:rPr>
                <w:rFonts w:ascii="Arial Narrow" w:hAnsi="Arial Narrow"/>
                <w:sz w:val="20"/>
                <w:lang w:val="en-AU"/>
              </w:rPr>
              <w:t>PP</w:t>
            </w:r>
          </w:p>
        </w:tc>
        <w:tc>
          <w:tcPr>
            <w:tcW w:w="1782" w:type="dxa"/>
          </w:tcPr>
          <w:p w14:paraId="246C1D18" w14:textId="77777777"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0.09 µg L</w:t>
            </w:r>
            <w:r w:rsidRPr="003C1900">
              <w:rPr>
                <w:rFonts w:ascii="Arial Narrow" w:hAnsi="Arial Narrow"/>
                <w:sz w:val="20"/>
                <w:vertAlign w:val="superscript"/>
                <w:lang w:val="en-AU"/>
              </w:rPr>
              <w:t>-1</w:t>
            </w:r>
          </w:p>
        </w:tc>
      </w:tr>
      <w:tr w:rsidR="0014177D" w:rsidRPr="00DE1DC7" w14:paraId="246C1D1C" w14:textId="77777777" w:rsidTr="006A3254">
        <w:trPr>
          <w:jc w:val="center"/>
        </w:trPr>
        <w:tc>
          <w:tcPr>
            <w:tcW w:w="2763" w:type="dxa"/>
          </w:tcPr>
          <w:p w14:paraId="246C1D1A" w14:textId="77777777" w:rsidR="0014177D" w:rsidRPr="001F73AA" w:rsidRDefault="0014177D" w:rsidP="006A3254">
            <w:pPr>
              <w:jc w:val="center"/>
              <w:rPr>
                <w:rFonts w:ascii="Arial Narrow" w:hAnsi="Arial Narrow"/>
                <w:sz w:val="20"/>
                <w:lang w:val="en-AU"/>
              </w:rPr>
            </w:pPr>
            <w:r w:rsidRPr="001F73AA">
              <w:rPr>
                <w:rFonts w:ascii="Arial Narrow" w:hAnsi="Arial Narrow"/>
                <w:sz w:val="20"/>
                <w:lang w:val="en-AU"/>
              </w:rPr>
              <w:t>Si</w:t>
            </w:r>
          </w:p>
        </w:tc>
        <w:tc>
          <w:tcPr>
            <w:tcW w:w="1782" w:type="dxa"/>
          </w:tcPr>
          <w:p w14:paraId="246C1D1B" w14:textId="6589D4D6"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1.9</w:t>
            </w:r>
            <w:r w:rsidR="001C3D04" w:rsidRPr="003C1900">
              <w:rPr>
                <w:rFonts w:ascii="Arial Narrow" w:hAnsi="Arial Narrow"/>
                <w:sz w:val="20"/>
                <w:lang w:val="en-AU"/>
              </w:rPr>
              <w:t xml:space="preserve"> </w:t>
            </w:r>
            <w:r w:rsidRPr="003C1900">
              <w:rPr>
                <w:rFonts w:ascii="Arial Narrow" w:hAnsi="Arial Narrow"/>
                <w:sz w:val="20"/>
                <w:lang w:val="en-AU"/>
              </w:rPr>
              <w:t>µg L</w:t>
            </w:r>
            <w:r w:rsidRPr="003C1900">
              <w:rPr>
                <w:rFonts w:ascii="Arial Narrow" w:hAnsi="Arial Narrow"/>
                <w:sz w:val="20"/>
                <w:vertAlign w:val="superscript"/>
                <w:lang w:val="en-AU"/>
              </w:rPr>
              <w:t>-1</w:t>
            </w:r>
            <w:r w:rsidRPr="003C1900">
              <w:rPr>
                <w:rFonts w:ascii="Arial Narrow" w:hAnsi="Arial Narrow"/>
                <w:sz w:val="20"/>
                <w:lang w:val="en-AU"/>
              </w:rPr>
              <w:t>*</w:t>
            </w:r>
          </w:p>
        </w:tc>
      </w:tr>
      <w:tr w:rsidR="0014177D" w:rsidRPr="00DE1DC7" w14:paraId="246C1D1F" w14:textId="77777777" w:rsidTr="006A3254">
        <w:trPr>
          <w:jc w:val="center"/>
        </w:trPr>
        <w:tc>
          <w:tcPr>
            <w:tcW w:w="2763" w:type="dxa"/>
          </w:tcPr>
          <w:p w14:paraId="246C1D1D" w14:textId="77777777" w:rsidR="0014177D" w:rsidRPr="00881E74" w:rsidRDefault="0014177D" w:rsidP="006A3254">
            <w:pPr>
              <w:jc w:val="center"/>
              <w:rPr>
                <w:rFonts w:ascii="Arial Narrow" w:hAnsi="Arial Narrow"/>
                <w:sz w:val="20"/>
                <w:lang w:val="en-AU"/>
              </w:rPr>
            </w:pPr>
            <w:r w:rsidRPr="00881E74">
              <w:rPr>
                <w:rFonts w:ascii="Arial Narrow" w:hAnsi="Arial Narrow"/>
                <w:sz w:val="20"/>
                <w:lang w:val="en-AU"/>
              </w:rPr>
              <w:t>DOC</w:t>
            </w:r>
          </w:p>
        </w:tc>
        <w:tc>
          <w:tcPr>
            <w:tcW w:w="1782" w:type="dxa"/>
          </w:tcPr>
          <w:p w14:paraId="246C1D1E" w14:textId="77777777"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0.1 mg L</w:t>
            </w:r>
            <w:r w:rsidRPr="003C1900">
              <w:rPr>
                <w:rFonts w:ascii="Arial Narrow" w:hAnsi="Arial Narrow"/>
                <w:sz w:val="20"/>
                <w:vertAlign w:val="superscript"/>
                <w:lang w:val="en-AU"/>
              </w:rPr>
              <w:t>-1</w:t>
            </w:r>
          </w:p>
        </w:tc>
      </w:tr>
      <w:tr w:rsidR="0014177D" w:rsidRPr="00DE1DC7" w14:paraId="246C1D22" w14:textId="77777777" w:rsidTr="006A3254">
        <w:trPr>
          <w:jc w:val="center"/>
        </w:trPr>
        <w:tc>
          <w:tcPr>
            <w:tcW w:w="2763" w:type="dxa"/>
          </w:tcPr>
          <w:p w14:paraId="246C1D20" w14:textId="77777777" w:rsidR="0014177D" w:rsidRPr="00881E74" w:rsidRDefault="0014177D" w:rsidP="006A3254">
            <w:pPr>
              <w:jc w:val="center"/>
              <w:rPr>
                <w:rFonts w:ascii="Arial Narrow" w:hAnsi="Arial Narrow"/>
                <w:sz w:val="20"/>
                <w:lang w:val="en-AU"/>
              </w:rPr>
            </w:pPr>
            <w:r w:rsidRPr="00881E74">
              <w:rPr>
                <w:rFonts w:ascii="Arial Narrow" w:hAnsi="Arial Narrow"/>
                <w:sz w:val="20"/>
                <w:lang w:val="en-AU"/>
              </w:rPr>
              <w:t>POC</w:t>
            </w:r>
          </w:p>
        </w:tc>
        <w:tc>
          <w:tcPr>
            <w:tcW w:w="1782" w:type="dxa"/>
          </w:tcPr>
          <w:p w14:paraId="246C1D21" w14:textId="77777777"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1.0 µg filter</w:t>
            </w:r>
            <w:r w:rsidRPr="003C1900">
              <w:rPr>
                <w:rFonts w:ascii="Arial Narrow" w:hAnsi="Arial Narrow"/>
                <w:sz w:val="20"/>
                <w:vertAlign w:val="superscript"/>
                <w:lang w:val="en-AU"/>
              </w:rPr>
              <w:t>-1</w:t>
            </w:r>
          </w:p>
        </w:tc>
      </w:tr>
      <w:tr w:rsidR="0014177D" w:rsidRPr="00DE1DC7" w14:paraId="246C1D25" w14:textId="77777777" w:rsidTr="006A3254">
        <w:trPr>
          <w:jc w:val="center"/>
        </w:trPr>
        <w:tc>
          <w:tcPr>
            <w:tcW w:w="2763" w:type="dxa"/>
          </w:tcPr>
          <w:p w14:paraId="246C1D23" w14:textId="4E4DFF10" w:rsidR="0014177D" w:rsidRPr="00881E74" w:rsidRDefault="009A60B0" w:rsidP="006A3254">
            <w:pPr>
              <w:jc w:val="center"/>
              <w:rPr>
                <w:rFonts w:ascii="Arial Narrow" w:hAnsi="Arial Narrow"/>
                <w:sz w:val="20"/>
                <w:lang w:val="en-AU"/>
              </w:rPr>
            </w:pPr>
            <w:r w:rsidRPr="00323B0A">
              <w:rPr>
                <w:rFonts w:ascii="Arial Narrow" w:hAnsi="Arial Narrow"/>
                <w:sz w:val="20"/>
                <w:lang w:val="en-AU"/>
              </w:rPr>
              <w:t>Chl-</w:t>
            </w:r>
            <w:r w:rsidRPr="001F214B">
              <w:rPr>
                <w:rFonts w:ascii="Arial Narrow" w:hAnsi="Arial Narrow"/>
                <w:i/>
                <w:sz w:val="20"/>
                <w:lang w:val="en-AU"/>
              </w:rPr>
              <w:t>a</w:t>
            </w:r>
          </w:p>
        </w:tc>
        <w:tc>
          <w:tcPr>
            <w:tcW w:w="1782" w:type="dxa"/>
          </w:tcPr>
          <w:p w14:paraId="246C1D24" w14:textId="77777777"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0.004 µg L</w:t>
            </w:r>
            <w:r w:rsidRPr="003C1900">
              <w:rPr>
                <w:rFonts w:ascii="Arial Narrow" w:hAnsi="Arial Narrow"/>
                <w:sz w:val="20"/>
                <w:vertAlign w:val="superscript"/>
                <w:lang w:val="en-AU"/>
              </w:rPr>
              <w:t>-1</w:t>
            </w:r>
          </w:p>
        </w:tc>
      </w:tr>
      <w:tr w:rsidR="0014177D" w:rsidRPr="00DE1DC7" w14:paraId="246C1D28" w14:textId="77777777" w:rsidTr="006A3254">
        <w:trPr>
          <w:jc w:val="center"/>
        </w:trPr>
        <w:tc>
          <w:tcPr>
            <w:tcW w:w="2763" w:type="dxa"/>
          </w:tcPr>
          <w:p w14:paraId="246C1D26" w14:textId="77777777" w:rsidR="0014177D" w:rsidRPr="00F464FE" w:rsidRDefault="0014177D" w:rsidP="006A3254">
            <w:pPr>
              <w:jc w:val="center"/>
              <w:rPr>
                <w:rFonts w:ascii="Arial Narrow" w:hAnsi="Arial Narrow"/>
                <w:sz w:val="20"/>
                <w:lang w:val="en-AU"/>
              </w:rPr>
            </w:pPr>
            <w:r w:rsidRPr="00F464FE">
              <w:rPr>
                <w:rFonts w:ascii="Arial Narrow" w:hAnsi="Arial Narrow"/>
                <w:sz w:val="20"/>
                <w:lang w:val="en-AU"/>
              </w:rPr>
              <w:t>SS</w:t>
            </w:r>
          </w:p>
        </w:tc>
        <w:tc>
          <w:tcPr>
            <w:tcW w:w="1782" w:type="dxa"/>
          </w:tcPr>
          <w:p w14:paraId="246C1D27" w14:textId="77777777"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0.15mg filter</w:t>
            </w:r>
            <w:r w:rsidRPr="003C1900">
              <w:rPr>
                <w:rFonts w:ascii="Arial Narrow" w:hAnsi="Arial Narrow"/>
                <w:sz w:val="20"/>
                <w:vertAlign w:val="superscript"/>
                <w:lang w:val="en-AU"/>
              </w:rPr>
              <w:t>-1</w:t>
            </w:r>
          </w:p>
        </w:tc>
      </w:tr>
      <w:tr w:rsidR="0014177D" w:rsidRPr="00DE1DC7" w14:paraId="246C1D2B" w14:textId="77777777" w:rsidTr="006A3254">
        <w:trPr>
          <w:jc w:val="center"/>
        </w:trPr>
        <w:tc>
          <w:tcPr>
            <w:tcW w:w="2763" w:type="dxa"/>
          </w:tcPr>
          <w:p w14:paraId="246C1D29" w14:textId="77777777" w:rsidR="0014177D" w:rsidRPr="00DE1DC7" w:rsidRDefault="0014177D" w:rsidP="006A3254">
            <w:pPr>
              <w:jc w:val="center"/>
              <w:rPr>
                <w:rFonts w:ascii="Arial Narrow" w:hAnsi="Arial Narrow"/>
                <w:sz w:val="20"/>
                <w:highlight w:val="yellow"/>
                <w:lang w:val="en-AU"/>
              </w:rPr>
            </w:pPr>
            <w:r w:rsidRPr="001F73AA">
              <w:rPr>
                <w:rFonts w:ascii="Arial Narrow" w:hAnsi="Arial Narrow"/>
                <w:sz w:val="20"/>
                <w:lang w:val="en-AU"/>
              </w:rPr>
              <w:t>Salinity</w:t>
            </w:r>
          </w:p>
        </w:tc>
        <w:tc>
          <w:tcPr>
            <w:tcW w:w="1782" w:type="dxa"/>
          </w:tcPr>
          <w:p w14:paraId="246C1D2A" w14:textId="77777777"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 xml:space="preserve">0.03 </w:t>
            </w:r>
          </w:p>
        </w:tc>
      </w:tr>
    </w:tbl>
    <w:p w14:paraId="246C1D2C" w14:textId="505FFD82" w:rsidR="00803656" w:rsidRPr="000F3970" w:rsidRDefault="00803656" w:rsidP="00803656">
      <w:pPr>
        <w:ind w:left="1843" w:right="1417"/>
        <w:rPr>
          <w:lang w:val="en-AU"/>
        </w:rPr>
      </w:pPr>
      <w:r w:rsidRPr="000F3970">
        <w:rPr>
          <w:rFonts w:ascii="Arial Narrow" w:hAnsi="Arial Narrow"/>
          <w:sz w:val="20"/>
          <w:lang w:val="en-AU"/>
        </w:rPr>
        <w:t>*LOD for analysis of dissolved nutrients is estimated for each individual analytical batch, the range given is the range of LODs from batches analysed with samples collected in 2014/15.</w:t>
      </w:r>
    </w:p>
    <w:p w14:paraId="246C1D2D" w14:textId="2A4DB96D" w:rsidR="00803656" w:rsidRPr="000F3970" w:rsidRDefault="00BE60FB" w:rsidP="00B828FF">
      <w:pPr>
        <w:pStyle w:val="SummaryHeading2"/>
      </w:pPr>
      <w:bookmarkStart w:id="2257" w:name="_Toc205604866"/>
      <w:bookmarkStart w:id="2258" w:name="_Toc237137925"/>
      <w:bookmarkStart w:id="2259" w:name="_Toc269561955"/>
      <w:bookmarkStart w:id="2260" w:name="_Toc273951478"/>
      <w:bookmarkStart w:id="2261" w:name="_Toc334990058"/>
      <w:bookmarkStart w:id="2262" w:name="_Toc334990261"/>
      <w:bookmarkStart w:id="2263" w:name="_Toc374707576"/>
      <w:bookmarkStart w:id="2264" w:name="_Toc393133607"/>
      <w:bookmarkStart w:id="2265" w:name="_Toc406143773"/>
      <w:bookmarkStart w:id="2266" w:name="_Toc435775372"/>
      <w:r>
        <w:t>F-3</w:t>
      </w:r>
      <w:r>
        <w:tab/>
      </w:r>
      <w:r w:rsidR="00803656" w:rsidRPr="000F3970">
        <w:t>Precision</w:t>
      </w:r>
      <w:bookmarkEnd w:id="2257"/>
      <w:bookmarkEnd w:id="2258"/>
      <w:bookmarkEnd w:id="2259"/>
      <w:bookmarkEnd w:id="2260"/>
      <w:bookmarkEnd w:id="2261"/>
      <w:bookmarkEnd w:id="2262"/>
      <w:bookmarkEnd w:id="2263"/>
      <w:bookmarkEnd w:id="2264"/>
      <w:bookmarkEnd w:id="2265"/>
      <w:bookmarkEnd w:id="2266"/>
    </w:p>
    <w:p w14:paraId="246C1D2E" w14:textId="0B35B8C6" w:rsidR="00803656" w:rsidRPr="000F3970" w:rsidRDefault="00803656" w:rsidP="00803656">
      <w:pPr>
        <w:rPr>
          <w:lang w:val="en-AU"/>
        </w:rPr>
      </w:pPr>
      <w:r w:rsidRPr="000F3970">
        <w:rPr>
          <w:lang w:val="en-AU"/>
        </w:rPr>
        <w:t>The variation between results for replicate analyses of standards or reference material is used as a measure for the precision of an analysis. Reproducibility of samples was generally within a CV of 20%, with the majority of analyses delivering precision of results within 10%</w:t>
      </w:r>
      <w:r w:rsidR="00501BDA">
        <w:rPr>
          <w:lang w:val="en-AU"/>
        </w:rPr>
        <w:t xml:space="preserve"> (Table F-2)</w:t>
      </w:r>
      <w:r>
        <w:rPr>
          <w:lang w:val="en-AU"/>
        </w:rPr>
        <w:t>.</w:t>
      </w:r>
      <w:r w:rsidR="001C3D04">
        <w:rPr>
          <w:lang w:val="en-AU"/>
        </w:rPr>
        <w:t xml:space="preserve"> </w:t>
      </w:r>
    </w:p>
    <w:p w14:paraId="246C1D30" w14:textId="0D8D4DCE" w:rsidR="00803656" w:rsidRDefault="00BE60FB" w:rsidP="00C83B6E">
      <w:pPr>
        <w:pStyle w:val="Caption"/>
      </w:pPr>
      <w:bookmarkStart w:id="2267" w:name="_Toc205605379"/>
      <w:bookmarkStart w:id="2268" w:name="_Toc237149989"/>
      <w:bookmarkStart w:id="2269" w:name="_Toc269561898"/>
      <w:bookmarkStart w:id="2270" w:name="_Toc273951612"/>
      <w:bookmarkStart w:id="2271" w:name="_Toc334817413"/>
      <w:bookmarkStart w:id="2272" w:name="_Toc374701450"/>
      <w:bookmarkStart w:id="2273" w:name="_Toc392929666"/>
      <w:bookmarkStart w:id="2274" w:name="_Toc498523884"/>
      <w:bookmarkStart w:id="2275" w:name="_Toc5614699"/>
      <w:r>
        <w:t>Table F-</w:t>
      </w:r>
      <w:r w:rsidR="005F019F">
        <w:fldChar w:fldCharType="begin"/>
      </w:r>
      <w:r w:rsidR="005F019F">
        <w:instrText xml:space="preserve"> SEQ Table_F- \* ARABIC </w:instrText>
      </w:r>
      <w:r w:rsidR="005F019F">
        <w:fldChar w:fldCharType="separate"/>
      </w:r>
      <w:r w:rsidR="00335316">
        <w:rPr>
          <w:noProof/>
        </w:rPr>
        <w:t>2</w:t>
      </w:r>
      <w:r w:rsidR="005F019F">
        <w:rPr>
          <w:noProof/>
        </w:rPr>
        <w:fldChar w:fldCharType="end"/>
      </w:r>
      <w:r w:rsidR="00803656">
        <w:t>:</w:t>
      </w:r>
      <w:r w:rsidR="00803656" w:rsidRPr="000F3970">
        <w:t xml:space="preserve"> Summary of coefficients of variation (CV) of replicate measurements (N) of a standard or reference material.</w:t>
      </w:r>
      <w:bookmarkEnd w:id="2267"/>
      <w:bookmarkEnd w:id="2268"/>
      <w:bookmarkEnd w:id="2269"/>
      <w:bookmarkEnd w:id="2270"/>
      <w:bookmarkEnd w:id="2271"/>
      <w:bookmarkEnd w:id="2272"/>
      <w:bookmarkEnd w:id="2273"/>
      <w:bookmarkEnd w:id="2274"/>
      <w:bookmarkEnd w:id="2275"/>
      <w:r w:rsidR="00803656" w:rsidRPr="000F3970">
        <w:t xml:space="preserve"> </w:t>
      </w:r>
    </w:p>
    <w:tbl>
      <w:tblPr>
        <w:tblW w:w="343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Summary of coefficients of variation (CV, in %) of replicate measurements (N) of a standard or reference material. "/>
        <w:tblDescription w:val="Summary of coefficients of variation (CV, in %) of replicate measurements (N) of a standard or reference material. "/>
      </w:tblPr>
      <w:tblGrid>
        <w:gridCol w:w="3189"/>
        <w:gridCol w:w="1595"/>
        <w:gridCol w:w="1411"/>
      </w:tblGrid>
      <w:tr w:rsidR="005E22EC" w:rsidRPr="00B230B6" w14:paraId="246C1D34" w14:textId="77777777" w:rsidTr="006A3254">
        <w:trPr>
          <w:jc w:val="center"/>
        </w:trPr>
        <w:tc>
          <w:tcPr>
            <w:tcW w:w="2574" w:type="pct"/>
            <w:shd w:val="clear" w:color="auto" w:fill="BFBFBF" w:themeFill="background1" w:themeFillShade="BF"/>
          </w:tcPr>
          <w:p w14:paraId="246C1D31" w14:textId="77777777" w:rsidR="0014177D" w:rsidRPr="00C61CEB" w:rsidRDefault="0014177D" w:rsidP="006A3254">
            <w:pPr>
              <w:jc w:val="center"/>
              <w:rPr>
                <w:rFonts w:cs="Arial"/>
                <w:b/>
                <w:sz w:val="18"/>
                <w:szCs w:val="18"/>
                <w:lang w:val="en-AU"/>
              </w:rPr>
            </w:pPr>
            <w:r w:rsidRPr="00C61CEB">
              <w:rPr>
                <w:rFonts w:cs="Arial"/>
                <w:b/>
                <w:sz w:val="18"/>
                <w:szCs w:val="18"/>
                <w:lang w:val="en-AU"/>
              </w:rPr>
              <w:t>Parameter (analyte)</w:t>
            </w:r>
          </w:p>
        </w:tc>
        <w:tc>
          <w:tcPr>
            <w:tcW w:w="1287" w:type="pct"/>
            <w:shd w:val="clear" w:color="auto" w:fill="BFBFBF" w:themeFill="background1" w:themeFillShade="BF"/>
          </w:tcPr>
          <w:p w14:paraId="246C1D32" w14:textId="77777777" w:rsidR="0014177D" w:rsidRPr="00C61CEB" w:rsidRDefault="0014177D" w:rsidP="006A3254">
            <w:pPr>
              <w:jc w:val="center"/>
              <w:rPr>
                <w:rFonts w:cs="Arial"/>
                <w:b/>
                <w:sz w:val="18"/>
                <w:szCs w:val="18"/>
                <w:lang w:val="en-AU"/>
              </w:rPr>
            </w:pPr>
            <w:r w:rsidRPr="00C61CEB">
              <w:rPr>
                <w:rFonts w:cs="Arial"/>
                <w:b/>
                <w:sz w:val="18"/>
                <w:szCs w:val="18"/>
                <w:lang w:val="en-AU"/>
              </w:rPr>
              <w:t>CV (%)</w:t>
            </w:r>
          </w:p>
        </w:tc>
        <w:tc>
          <w:tcPr>
            <w:tcW w:w="1139" w:type="pct"/>
            <w:shd w:val="clear" w:color="auto" w:fill="BFBFBF" w:themeFill="background1" w:themeFillShade="BF"/>
          </w:tcPr>
          <w:p w14:paraId="246C1D33" w14:textId="77777777" w:rsidR="0014177D" w:rsidRPr="00C61CEB" w:rsidRDefault="0014177D" w:rsidP="006A3254">
            <w:pPr>
              <w:jc w:val="center"/>
              <w:rPr>
                <w:rFonts w:cs="Arial"/>
                <w:b/>
                <w:sz w:val="18"/>
                <w:szCs w:val="18"/>
                <w:lang w:val="en-AU"/>
              </w:rPr>
            </w:pPr>
            <w:r w:rsidRPr="00C61CEB">
              <w:rPr>
                <w:rFonts w:cs="Arial"/>
                <w:b/>
                <w:sz w:val="18"/>
                <w:szCs w:val="18"/>
                <w:lang w:val="en-AU"/>
              </w:rPr>
              <w:t>N</w:t>
            </w:r>
          </w:p>
        </w:tc>
      </w:tr>
      <w:tr w:rsidR="0014177D" w:rsidRPr="00B230B6" w14:paraId="246C1D38" w14:textId="77777777" w:rsidTr="006A3254">
        <w:trPr>
          <w:jc w:val="center"/>
        </w:trPr>
        <w:tc>
          <w:tcPr>
            <w:tcW w:w="2574" w:type="pct"/>
          </w:tcPr>
          <w:p w14:paraId="246C1D35" w14:textId="77777777" w:rsidR="0014177D" w:rsidRPr="00C61CEB" w:rsidRDefault="0014177D" w:rsidP="006A3254">
            <w:pPr>
              <w:jc w:val="center"/>
              <w:rPr>
                <w:rFonts w:cs="Arial"/>
                <w:sz w:val="18"/>
                <w:szCs w:val="18"/>
                <w:lang w:val="en-AU"/>
              </w:rPr>
            </w:pPr>
            <w:r w:rsidRPr="00C61CEB">
              <w:rPr>
                <w:rFonts w:cs="Arial"/>
                <w:sz w:val="18"/>
                <w:szCs w:val="18"/>
                <w:lang w:val="en-AU"/>
              </w:rPr>
              <w:t>PN</w:t>
            </w:r>
          </w:p>
        </w:tc>
        <w:tc>
          <w:tcPr>
            <w:tcW w:w="1287" w:type="pct"/>
          </w:tcPr>
          <w:p w14:paraId="246C1D36" w14:textId="00EE88B2" w:rsidR="0014177D" w:rsidRPr="00C61CEB" w:rsidRDefault="00310009" w:rsidP="00310009">
            <w:pPr>
              <w:jc w:val="center"/>
              <w:rPr>
                <w:rFonts w:cs="Arial"/>
                <w:sz w:val="18"/>
                <w:szCs w:val="18"/>
                <w:lang w:val="en-AU"/>
              </w:rPr>
            </w:pPr>
            <w:r w:rsidRPr="00C61CEB">
              <w:rPr>
                <w:rFonts w:cs="Arial"/>
                <w:sz w:val="18"/>
                <w:szCs w:val="18"/>
                <w:lang w:val="en-AU"/>
              </w:rPr>
              <w:t>9</w:t>
            </w:r>
            <w:r w:rsidR="00295BB4" w:rsidRPr="00C61CEB">
              <w:rPr>
                <w:rFonts w:cs="Arial"/>
                <w:sz w:val="18"/>
                <w:szCs w:val="18"/>
                <w:lang w:val="en-AU"/>
              </w:rPr>
              <w:t>–</w:t>
            </w:r>
            <w:r w:rsidR="0014177D" w:rsidRPr="00C61CEB">
              <w:rPr>
                <w:rFonts w:cs="Arial"/>
                <w:sz w:val="18"/>
                <w:szCs w:val="18"/>
                <w:lang w:val="en-AU"/>
              </w:rPr>
              <w:t>1</w:t>
            </w:r>
            <w:r w:rsidRPr="00C61CEB">
              <w:rPr>
                <w:rFonts w:cs="Arial"/>
                <w:sz w:val="18"/>
                <w:szCs w:val="18"/>
                <w:lang w:val="en-AU"/>
              </w:rPr>
              <w:t>8</w:t>
            </w:r>
            <w:r w:rsidR="0014177D" w:rsidRPr="00C61CEB">
              <w:rPr>
                <w:rFonts w:cs="Arial"/>
                <w:sz w:val="18"/>
                <w:szCs w:val="18"/>
                <w:lang w:val="en-AU"/>
              </w:rPr>
              <w:t>*</w:t>
            </w:r>
          </w:p>
        </w:tc>
        <w:tc>
          <w:tcPr>
            <w:tcW w:w="1139" w:type="pct"/>
          </w:tcPr>
          <w:p w14:paraId="246C1D37" w14:textId="0BB4D3EF" w:rsidR="0014177D" w:rsidRPr="00C61CEB" w:rsidRDefault="00310009" w:rsidP="00310009">
            <w:pPr>
              <w:jc w:val="center"/>
              <w:rPr>
                <w:rFonts w:cs="Arial"/>
                <w:sz w:val="18"/>
                <w:szCs w:val="18"/>
                <w:lang w:val="en-AU"/>
              </w:rPr>
            </w:pPr>
            <w:r w:rsidRPr="00C61CEB">
              <w:rPr>
                <w:rFonts w:cs="Arial"/>
                <w:sz w:val="18"/>
                <w:szCs w:val="18"/>
                <w:lang w:val="en-AU"/>
              </w:rPr>
              <w:t>53</w:t>
            </w:r>
            <w:r w:rsidR="00295BB4" w:rsidRPr="00C61CEB">
              <w:rPr>
                <w:rFonts w:cs="Arial"/>
                <w:sz w:val="18"/>
                <w:szCs w:val="18"/>
                <w:lang w:val="en-AU"/>
              </w:rPr>
              <w:t>–</w:t>
            </w:r>
            <w:r w:rsidRPr="00C61CEB">
              <w:rPr>
                <w:rFonts w:cs="Arial"/>
                <w:sz w:val="18"/>
                <w:szCs w:val="18"/>
                <w:lang w:val="en-AU"/>
              </w:rPr>
              <w:t>68</w:t>
            </w:r>
          </w:p>
        </w:tc>
      </w:tr>
      <w:tr w:rsidR="0014177D" w:rsidRPr="00B230B6" w14:paraId="246C1D3C" w14:textId="77777777" w:rsidTr="006A3254">
        <w:trPr>
          <w:jc w:val="center"/>
        </w:trPr>
        <w:tc>
          <w:tcPr>
            <w:tcW w:w="2574" w:type="pct"/>
            <w:shd w:val="clear" w:color="auto" w:fill="auto"/>
          </w:tcPr>
          <w:p w14:paraId="246C1D39" w14:textId="77777777" w:rsidR="0014177D" w:rsidRPr="00C61CEB" w:rsidRDefault="0014177D" w:rsidP="006A3254">
            <w:pPr>
              <w:jc w:val="center"/>
              <w:rPr>
                <w:rFonts w:cs="Arial"/>
                <w:sz w:val="18"/>
                <w:szCs w:val="18"/>
                <w:lang w:val="en-AU"/>
              </w:rPr>
            </w:pPr>
            <w:r w:rsidRPr="00C61CEB">
              <w:rPr>
                <w:rFonts w:cs="Arial"/>
                <w:sz w:val="18"/>
                <w:szCs w:val="18"/>
                <w:lang w:val="en-AU"/>
              </w:rPr>
              <w:t>PP</w:t>
            </w:r>
          </w:p>
        </w:tc>
        <w:tc>
          <w:tcPr>
            <w:tcW w:w="1287" w:type="pct"/>
            <w:shd w:val="clear" w:color="auto" w:fill="auto"/>
          </w:tcPr>
          <w:p w14:paraId="246C1D3A" w14:textId="6DC5DF88" w:rsidR="0014177D" w:rsidRPr="00C61CEB" w:rsidRDefault="00310009" w:rsidP="006A3254">
            <w:pPr>
              <w:jc w:val="center"/>
              <w:rPr>
                <w:rFonts w:cs="Arial"/>
                <w:sz w:val="18"/>
                <w:szCs w:val="18"/>
                <w:lang w:val="en-AU"/>
              </w:rPr>
            </w:pPr>
            <w:r w:rsidRPr="00C61CEB">
              <w:rPr>
                <w:rFonts w:cs="Arial"/>
                <w:sz w:val="18"/>
                <w:szCs w:val="18"/>
                <w:lang w:val="en-AU"/>
              </w:rPr>
              <w:t>7</w:t>
            </w:r>
          </w:p>
        </w:tc>
        <w:tc>
          <w:tcPr>
            <w:tcW w:w="1139" w:type="pct"/>
            <w:shd w:val="clear" w:color="auto" w:fill="auto"/>
          </w:tcPr>
          <w:p w14:paraId="246C1D3B" w14:textId="619F3060" w:rsidR="0014177D" w:rsidRPr="00C61CEB" w:rsidRDefault="00310009" w:rsidP="006A3254">
            <w:pPr>
              <w:jc w:val="center"/>
              <w:rPr>
                <w:rFonts w:cs="Arial"/>
                <w:sz w:val="18"/>
                <w:szCs w:val="18"/>
                <w:lang w:val="en-AU"/>
              </w:rPr>
            </w:pPr>
            <w:r w:rsidRPr="00C61CEB">
              <w:rPr>
                <w:rFonts w:cs="Arial"/>
                <w:sz w:val="18"/>
                <w:szCs w:val="18"/>
                <w:lang w:val="en-AU"/>
              </w:rPr>
              <w:t>8</w:t>
            </w:r>
          </w:p>
        </w:tc>
      </w:tr>
      <w:tr w:rsidR="0014177D" w:rsidRPr="00B230B6" w14:paraId="246C1D44" w14:textId="77777777" w:rsidTr="006A3254">
        <w:trPr>
          <w:jc w:val="center"/>
        </w:trPr>
        <w:tc>
          <w:tcPr>
            <w:tcW w:w="2574" w:type="pct"/>
          </w:tcPr>
          <w:p w14:paraId="246C1D41" w14:textId="77777777" w:rsidR="0014177D" w:rsidRPr="00C61CEB" w:rsidRDefault="0014177D" w:rsidP="006A3254">
            <w:pPr>
              <w:jc w:val="center"/>
              <w:rPr>
                <w:rFonts w:cs="Arial"/>
                <w:sz w:val="18"/>
                <w:szCs w:val="18"/>
                <w:lang w:val="en-AU"/>
              </w:rPr>
            </w:pPr>
            <w:r w:rsidRPr="00C61CEB">
              <w:rPr>
                <w:rFonts w:cs="Arial"/>
                <w:sz w:val="18"/>
                <w:szCs w:val="18"/>
                <w:lang w:val="en-AU"/>
              </w:rPr>
              <w:t>POC</w:t>
            </w:r>
          </w:p>
        </w:tc>
        <w:tc>
          <w:tcPr>
            <w:tcW w:w="1287" w:type="pct"/>
          </w:tcPr>
          <w:p w14:paraId="246C1D42" w14:textId="33B1215A" w:rsidR="0014177D" w:rsidRPr="00C61CEB" w:rsidRDefault="00310009" w:rsidP="00310009">
            <w:pPr>
              <w:jc w:val="center"/>
              <w:rPr>
                <w:rFonts w:cs="Arial"/>
                <w:sz w:val="18"/>
                <w:szCs w:val="18"/>
                <w:lang w:val="en-AU"/>
              </w:rPr>
            </w:pPr>
            <w:r w:rsidRPr="00C61CEB">
              <w:rPr>
                <w:rFonts w:cs="Arial"/>
                <w:sz w:val="18"/>
                <w:szCs w:val="18"/>
                <w:lang w:val="en-AU"/>
              </w:rPr>
              <w:t>8</w:t>
            </w:r>
            <w:r w:rsidR="00295BB4" w:rsidRPr="00C61CEB">
              <w:rPr>
                <w:rFonts w:cs="Arial"/>
                <w:sz w:val="18"/>
                <w:szCs w:val="18"/>
                <w:lang w:val="en-AU"/>
              </w:rPr>
              <w:t>–</w:t>
            </w:r>
            <w:r w:rsidR="0014177D" w:rsidRPr="00C61CEB">
              <w:rPr>
                <w:rFonts w:cs="Arial"/>
                <w:sz w:val="18"/>
                <w:szCs w:val="18"/>
                <w:lang w:val="en-AU"/>
              </w:rPr>
              <w:t>1</w:t>
            </w:r>
            <w:r w:rsidRPr="00C61CEB">
              <w:rPr>
                <w:rFonts w:cs="Arial"/>
                <w:sz w:val="18"/>
                <w:szCs w:val="18"/>
                <w:lang w:val="en-AU"/>
              </w:rPr>
              <w:t>3</w:t>
            </w:r>
            <w:r w:rsidR="0014177D" w:rsidRPr="00C61CEB">
              <w:rPr>
                <w:rFonts w:cs="Arial"/>
                <w:sz w:val="18"/>
                <w:szCs w:val="18"/>
                <w:lang w:val="en-AU"/>
              </w:rPr>
              <w:t>*</w:t>
            </w:r>
          </w:p>
        </w:tc>
        <w:tc>
          <w:tcPr>
            <w:tcW w:w="1139" w:type="pct"/>
          </w:tcPr>
          <w:p w14:paraId="246C1D43" w14:textId="4A74DE1C" w:rsidR="0014177D" w:rsidRPr="00C61CEB" w:rsidRDefault="00310009" w:rsidP="00310009">
            <w:pPr>
              <w:jc w:val="center"/>
              <w:rPr>
                <w:rFonts w:cs="Arial"/>
                <w:sz w:val="18"/>
                <w:szCs w:val="18"/>
                <w:lang w:val="en-AU"/>
              </w:rPr>
            </w:pPr>
            <w:r w:rsidRPr="00C61CEB">
              <w:rPr>
                <w:rFonts w:cs="Arial"/>
                <w:sz w:val="18"/>
                <w:szCs w:val="18"/>
                <w:lang w:val="en-AU"/>
              </w:rPr>
              <w:t>52</w:t>
            </w:r>
            <w:r w:rsidR="00295BB4" w:rsidRPr="00C61CEB">
              <w:rPr>
                <w:rFonts w:cs="Arial"/>
                <w:sz w:val="18"/>
                <w:szCs w:val="18"/>
                <w:lang w:val="en-AU"/>
              </w:rPr>
              <w:t>–</w:t>
            </w:r>
            <w:r w:rsidRPr="00C61CEB">
              <w:rPr>
                <w:rFonts w:cs="Arial"/>
                <w:sz w:val="18"/>
                <w:szCs w:val="18"/>
                <w:lang w:val="en-AU"/>
              </w:rPr>
              <w:t>56</w:t>
            </w:r>
          </w:p>
        </w:tc>
      </w:tr>
      <w:tr w:rsidR="0014177D" w:rsidRPr="00B230B6" w14:paraId="246C1D48" w14:textId="77777777" w:rsidTr="006A3254">
        <w:trPr>
          <w:jc w:val="center"/>
        </w:trPr>
        <w:tc>
          <w:tcPr>
            <w:tcW w:w="2574" w:type="pct"/>
            <w:shd w:val="clear" w:color="auto" w:fill="auto"/>
          </w:tcPr>
          <w:p w14:paraId="246C1D45" w14:textId="4CB98088" w:rsidR="0014177D" w:rsidRPr="00C61CEB" w:rsidRDefault="009A60B0" w:rsidP="006A3254">
            <w:pPr>
              <w:jc w:val="center"/>
              <w:rPr>
                <w:rFonts w:cs="Arial"/>
                <w:sz w:val="18"/>
                <w:szCs w:val="18"/>
                <w:lang w:val="en-AU"/>
              </w:rPr>
            </w:pPr>
            <w:r w:rsidRPr="00C61CEB">
              <w:rPr>
                <w:rFonts w:cs="Arial"/>
                <w:sz w:val="18"/>
                <w:szCs w:val="18"/>
                <w:lang w:val="en-AU"/>
              </w:rPr>
              <w:t>Chl-</w:t>
            </w:r>
            <w:r w:rsidRPr="001F214B">
              <w:rPr>
                <w:rFonts w:cs="Arial"/>
                <w:i/>
                <w:sz w:val="18"/>
                <w:szCs w:val="18"/>
                <w:lang w:val="en-AU"/>
              </w:rPr>
              <w:t>a</w:t>
            </w:r>
          </w:p>
        </w:tc>
        <w:tc>
          <w:tcPr>
            <w:tcW w:w="1287" w:type="pct"/>
            <w:shd w:val="clear" w:color="auto" w:fill="auto"/>
          </w:tcPr>
          <w:p w14:paraId="246C1D46" w14:textId="069C811C" w:rsidR="0014177D" w:rsidRPr="00C61CEB" w:rsidRDefault="00D26572" w:rsidP="00D26572">
            <w:pPr>
              <w:jc w:val="center"/>
              <w:rPr>
                <w:rFonts w:cs="Arial"/>
                <w:sz w:val="18"/>
                <w:szCs w:val="18"/>
                <w:lang w:val="en-AU"/>
              </w:rPr>
            </w:pPr>
            <w:r w:rsidRPr="00C61CEB">
              <w:rPr>
                <w:rFonts w:cs="Arial"/>
                <w:sz w:val="18"/>
                <w:szCs w:val="18"/>
                <w:lang w:val="en-AU"/>
              </w:rPr>
              <w:t>0.7</w:t>
            </w:r>
          </w:p>
        </w:tc>
        <w:tc>
          <w:tcPr>
            <w:tcW w:w="1139" w:type="pct"/>
            <w:shd w:val="clear" w:color="auto" w:fill="auto"/>
          </w:tcPr>
          <w:p w14:paraId="246C1D47" w14:textId="76554A8E" w:rsidR="0014177D" w:rsidRPr="00C61CEB" w:rsidRDefault="00D26572" w:rsidP="00D26572">
            <w:pPr>
              <w:jc w:val="center"/>
              <w:rPr>
                <w:rFonts w:cs="Arial"/>
                <w:sz w:val="18"/>
                <w:szCs w:val="18"/>
                <w:lang w:val="en-AU"/>
              </w:rPr>
            </w:pPr>
            <w:r w:rsidRPr="00C61CEB">
              <w:rPr>
                <w:rFonts w:cs="Arial"/>
                <w:sz w:val="18"/>
                <w:szCs w:val="18"/>
                <w:lang w:val="en-AU"/>
              </w:rPr>
              <w:t>48</w:t>
            </w:r>
          </w:p>
        </w:tc>
      </w:tr>
      <w:tr w:rsidR="0014177D" w:rsidRPr="00B230B6" w14:paraId="246C1D4C" w14:textId="77777777" w:rsidTr="006A3254">
        <w:trPr>
          <w:jc w:val="center"/>
        </w:trPr>
        <w:tc>
          <w:tcPr>
            <w:tcW w:w="2574" w:type="pct"/>
          </w:tcPr>
          <w:p w14:paraId="246C1D49" w14:textId="44511B51" w:rsidR="0014177D" w:rsidRPr="00C61CEB" w:rsidRDefault="009A60B0" w:rsidP="006A3254">
            <w:pPr>
              <w:jc w:val="center"/>
              <w:rPr>
                <w:rFonts w:cs="Arial"/>
                <w:sz w:val="18"/>
                <w:szCs w:val="18"/>
                <w:lang w:val="en-AU"/>
              </w:rPr>
            </w:pPr>
            <w:r w:rsidRPr="00C61CEB">
              <w:rPr>
                <w:rFonts w:cs="Arial"/>
                <w:sz w:val="18"/>
                <w:szCs w:val="18"/>
                <w:lang w:val="en-AU"/>
              </w:rPr>
              <w:t>T</w:t>
            </w:r>
            <w:r w:rsidR="0014177D" w:rsidRPr="00C61CEB">
              <w:rPr>
                <w:rFonts w:cs="Arial"/>
                <w:sz w:val="18"/>
                <w:szCs w:val="18"/>
                <w:lang w:val="en-AU"/>
              </w:rPr>
              <w:t>SS</w:t>
            </w:r>
          </w:p>
        </w:tc>
        <w:tc>
          <w:tcPr>
            <w:tcW w:w="1287" w:type="pct"/>
          </w:tcPr>
          <w:p w14:paraId="246C1D4A" w14:textId="5BC9B646" w:rsidR="0014177D" w:rsidRPr="00C61CEB" w:rsidRDefault="0014177D" w:rsidP="006A3254">
            <w:pPr>
              <w:jc w:val="center"/>
              <w:rPr>
                <w:rFonts w:cs="Arial"/>
                <w:sz w:val="18"/>
                <w:szCs w:val="18"/>
                <w:lang w:val="en-AU"/>
              </w:rPr>
            </w:pPr>
            <w:r w:rsidRPr="00C61CEB">
              <w:rPr>
                <w:rFonts w:cs="Arial"/>
                <w:sz w:val="18"/>
                <w:szCs w:val="18"/>
                <w:lang w:val="en-AU"/>
              </w:rPr>
              <w:t>n/a**</w:t>
            </w:r>
          </w:p>
        </w:tc>
        <w:tc>
          <w:tcPr>
            <w:tcW w:w="1139" w:type="pct"/>
          </w:tcPr>
          <w:p w14:paraId="246C1D4B" w14:textId="77777777" w:rsidR="0014177D" w:rsidRPr="00C61CEB" w:rsidRDefault="0014177D" w:rsidP="006A3254">
            <w:pPr>
              <w:jc w:val="center"/>
              <w:rPr>
                <w:rFonts w:cs="Arial"/>
                <w:sz w:val="18"/>
                <w:szCs w:val="18"/>
                <w:highlight w:val="yellow"/>
                <w:lang w:val="en-AU"/>
              </w:rPr>
            </w:pPr>
          </w:p>
        </w:tc>
      </w:tr>
      <w:tr w:rsidR="0014177D" w:rsidRPr="00B230B6" w14:paraId="246C1D50" w14:textId="77777777" w:rsidTr="00C61CEB">
        <w:trPr>
          <w:jc w:val="center"/>
        </w:trPr>
        <w:tc>
          <w:tcPr>
            <w:tcW w:w="2574" w:type="pct"/>
            <w:tcBorders>
              <w:bottom w:val="single" w:sz="4" w:space="0" w:color="auto"/>
            </w:tcBorders>
            <w:shd w:val="clear" w:color="auto" w:fill="auto"/>
          </w:tcPr>
          <w:p w14:paraId="246C1D4D" w14:textId="77777777" w:rsidR="0014177D" w:rsidRPr="00C61CEB" w:rsidRDefault="0014177D" w:rsidP="006A3254">
            <w:pPr>
              <w:jc w:val="center"/>
              <w:rPr>
                <w:rFonts w:cs="Arial"/>
                <w:sz w:val="18"/>
                <w:szCs w:val="18"/>
                <w:lang w:val="en-AU"/>
              </w:rPr>
            </w:pPr>
            <w:r w:rsidRPr="00C61CEB">
              <w:rPr>
                <w:rFonts w:cs="Arial"/>
                <w:sz w:val="18"/>
                <w:szCs w:val="18"/>
                <w:lang w:val="en-AU"/>
              </w:rPr>
              <w:t>Salinity</w:t>
            </w:r>
          </w:p>
        </w:tc>
        <w:tc>
          <w:tcPr>
            <w:tcW w:w="1287" w:type="pct"/>
            <w:tcBorders>
              <w:bottom w:val="single" w:sz="4" w:space="0" w:color="auto"/>
            </w:tcBorders>
            <w:shd w:val="clear" w:color="auto" w:fill="auto"/>
          </w:tcPr>
          <w:p w14:paraId="246C1D4E" w14:textId="77777777" w:rsidR="0014177D" w:rsidRPr="00C61CEB" w:rsidRDefault="0014177D" w:rsidP="006A3254">
            <w:pPr>
              <w:jc w:val="center"/>
              <w:rPr>
                <w:rFonts w:cs="Arial"/>
                <w:sz w:val="18"/>
                <w:szCs w:val="18"/>
                <w:lang w:val="en-AU"/>
              </w:rPr>
            </w:pPr>
            <w:r w:rsidRPr="00C61CEB">
              <w:rPr>
                <w:rFonts w:cs="Arial"/>
                <w:sz w:val="18"/>
                <w:szCs w:val="18"/>
                <w:lang w:val="en-AU"/>
              </w:rPr>
              <w:t>&lt;0.1</w:t>
            </w:r>
          </w:p>
        </w:tc>
        <w:tc>
          <w:tcPr>
            <w:tcW w:w="1139" w:type="pct"/>
            <w:tcBorders>
              <w:bottom w:val="single" w:sz="4" w:space="0" w:color="auto"/>
            </w:tcBorders>
            <w:shd w:val="clear" w:color="auto" w:fill="auto"/>
          </w:tcPr>
          <w:p w14:paraId="246C1D4F" w14:textId="274D14EF" w:rsidR="0014177D" w:rsidRPr="00C61CEB" w:rsidRDefault="0014177D" w:rsidP="00FB5DDC">
            <w:pPr>
              <w:jc w:val="center"/>
              <w:rPr>
                <w:rFonts w:cs="Arial"/>
                <w:sz w:val="18"/>
                <w:szCs w:val="18"/>
                <w:lang w:val="en-AU"/>
              </w:rPr>
            </w:pPr>
            <w:r w:rsidRPr="00C61CEB">
              <w:rPr>
                <w:rFonts w:cs="Arial"/>
                <w:sz w:val="18"/>
                <w:szCs w:val="18"/>
                <w:lang w:val="en-AU"/>
              </w:rPr>
              <w:t>2</w:t>
            </w:r>
            <w:r w:rsidR="00295BB4" w:rsidRPr="00C61CEB">
              <w:rPr>
                <w:rFonts w:cs="Arial"/>
                <w:sz w:val="18"/>
                <w:szCs w:val="18"/>
                <w:lang w:val="en-AU"/>
              </w:rPr>
              <w:t>–</w:t>
            </w:r>
            <w:r w:rsidR="00FB5DDC" w:rsidRPr="00C61CEB">
              <w:rPr>
                <w:rFonts w:cs="Arial"/>
                <w:sz w:val="18"/>
                <w:szCs w:val="18"/>
                <w:lang w:val="en-AU"/>
              </w:rPr>
              <w:t>5</w:t>
            </w:r>
          </w:p>
        </w:tc>
      </w:tr>
      <w:tr w:rsidR="00B230B6" w:rsidRPr="00B230B6" w14:paraId="60F457EE" w14:textId="77777777" w:rsidTr="00B230B6">
        <w:trPr>
          <w:jc w:val="center"/>
        </w:trPr>
        <w:tc>
          <w:tcPr>
            <w:tcW w:w="5000" w:type="pct"/>
            <w:gridSpan w:val="3"/>
            <w:tcBorders>
              <w:top w:val="single" w:sz="4" w:space="0" w:color="auto"/>
              <w:left w:val="nil"/>
              <w:bottom w:val="nil"/>
              <w:right w:val="nil"/>
            </w:tcBorders>
            <w:shd w:val="clear" w:color="auto" w:fill="auto"/>
          </w:tcPr>
          <w:p w14:paraId="24E41410" w14:textId="11991D68" w:rsidR="003C34C4" w:rsidRDefault="00B230B6" w:rsidP="00C61CEB">
            <w:pPr>
              <w:jc w:val="left"/>
              <w:rPr>
                <w:rFonts w:cs="Arial"/>
                <w:sz w:val="18"/>
                <w:szCs w:val="18"/>
                <w:lang w:val="en-AU"/>
              </w:rPr>
            </w:pPr>
            <w:r w:rsidRPr="00C61CEB">
              <w:rPr>
                <w:rFonts w:cs="Arial"/>
                <w:sz w:val="18"/>
                <w:szCs w:val="18"/>
                <w:lang w:val="en-AU"/>
              </w:rPr>
              <w:t xml:space="preserve">* </w:t>
            </w:r>
            <w:r w:rsidR="003C34C4">
              <w:rPr>
                <w:rFonts w:cs="Arial"/>
                <w:sz w:val="18"/>
                <w:szCs w:val="18"/>
                <w:lang w:val="en-AU"/>
              </w:rPr>
              <w:t>T</w:t>
            </w:r>
            <w:r w:rsidRPr="00C61CEB">
              <w:rPr>
                <w:rFonts w:cs="Arial"/>
                <w:sz w:val="18"/>
                <w:szCs w:val="18"/>
                <w:lang w:val="en-AU"/>
              </w:rPr>
              <w:t>wo different reference materials used in each batch</w:t>
            </w:r>
          </w:p>
          <w:p w14:paraId="0C63850F" w14:textId="3FCB612C" w:rsidR="00B230B6" w:rsidRPr="00855790" w:rsidRDefault="00B230B6" w:rsidP="00C61CEB">
            <w:pPr>
              <w:jc w:val="left"/>
              <w:rPr>
                <w:rFonts w:cs="Arial"/>
                <w:sz w:val="18"/>
                <w:szCs w:val="18"/>
                <w:lang w:val="en-AU"/>
              </w:rPr>
            </w:pPr>
            <w:r w:rsidRPr="00C61CEB">
              <w:rPr>
                <w:rFonts w:cs="Arial"/>
                <w:sz w:val="18"/>
                <w:szCs w:val="18"/>
                <w:lang w:val="en-AU"/>
              </w:rPr>
              <w:t>**</w:t>
            </w:r>
            <w:r w:rsidR="003C34C4">
              <w:rPr>
                <w:rFonts w:cs="Arial"/>
                <w:sz w:val="18"/>
                <w:szCs w:val="18"/>
                <w:lang w:val="en-AU"/>
              </w:rPr>
              <w:t>N</w:t>
            </w:r>
            <w:r w:rsidRPr="00C61CEB">
              <w:rPr>
                <w:rFonts w:cs="Arial"/>
                <w:sz w:val="18"/>
                <w:szCs w:val="18"/>
                <w:lang w:val="en-AU"/>
              </w:rPr>
              <w:t xml:space="preserve">o standard material </w:t>
            </w:r>
            <w:r w:rsidR="003C34C4">
              <w:rPr>
                <w:rFonts w:cs="Arial"/>
                <w:sz w:val="18"/>
                <w:szCs w:val="18"/>
                <w:lang w:val="en-AU"/>
              </w:rPr>
              <w:t xml:space="preserve">exists </w:t>
            </w:r>
            <w:r w:rsidRPr="00C61CEB">
              <w:rPr>
                <w:rFonts w:cs="Arial"/>
                <w:sz w:val="18"/>
                <w:szCs w:val="18"/>
                <w:lang w:val="en-AU"/>
              </w:rPr>
              <w:t>for analysis of this parameter</w:t>
            </w:r>
            <w:r w:rsidRPr="00C61CEB">
              <w:rPr>
                <w:rFonts w:ascii="Arial Narrow" w:hAnsi="Arial Narrow"/>
                <w:sz w:val="18"/>
                <w:szCs w:val="18"/>
                <w:lang w:val="en-AU"/>
              </w:rPr>
              <w:t>.</w:t>
            </w:r>
          </w:p>
        </w:tc>
      </w:tr>
    </w:tbl>
    <w:p w14:paraId="246C1D51" w14:textId="047B8826" w:rsidR="00803656" w:rsidRPr="000F3970" w:rsidRDefault="00803656" w:rsidP="00803656">
      <w:pPr>
        <w:ind w:left="284" w:right="708"/>
        <w:rPr>
          <w:rFonts w:ascii="Arial Narrow" w:hAnsi="Arial Narrow"/>
          <w:sz w:val="20"/>
          <w:lang w:val="en-AU"/>
        </w:rPr>
      </w:pPr>
    </w:p>
    <w:p w14:paraId="246C1D53" w14:textId="1EA841A0" w:rsidR="00803656" w:rsidRPr="000F3970" w:rsidRDefault="00BE60FB" w:rsidP="00B828FF">
      <w:pPr>
        <w:pStyle w:val="SummaryHeading2"/>
      </w:pPr>
      <w:bookmarkStart w:id="2276" w:name="_Toc334990059"/>
      <w:bookmarkStart w:id="2277" w:name="_Toc334990262"/>
      <w:bookmarkStart w:id="2278" w:name="_Toc374707577"/>
      <w:bookmarkStart w:id="2279" w:name="_Toc393133608"/>
      <w:bookmarkStart w:id="2280" w:name="_Toc406143774"/>
      <w:bookmarkStart w:id="2281" w:name="_Toc435775373"/>
      <w:r>
        <w:t>F-4</w:t>
      </w:r>
      <w:r>
        <w:tab/>
      </w:r>
      <w:r w:rsidR="00803656" w:rsidRPr="000F3970">
        <w:t>Accuracy</w:t>
      </w:r>
      <w:bookmarkEnd w:id="2276"/>
      <w:bookmarkEnd w:id="2277"/>
      <w:bookmarkEnd w:id="2278"/>
      <w:bookmarkEnd w:id="2279"/>
      <w:bookmarkEnd w:id="2280"/>
      <w:bookmarkEnd w:id="2281"/>
    </w:p>
    <w:p w14:paraId="246C1D54" w14:textId="34F5256F" w:rsidR="00803656" w:rsidRPr="000F3970" w:rsidRDefault="00803656" w:rsidP="00803656">
      <w:pPr>
        <w:rPr>
          <w:lang w:val="en-AU"/>
        </w:rPr>
      </w:pPr>
      <w:r w:rsidRPr="000F3970">
        <w:rPr>
          <w:lang w:val="en-AU"/>
        </w:rPr>
        <w:t>Analytical accuracy is measured as the recovery (%) of a known concentration of a certified reference material or analyte standard (where no suitable reference material is available, e.g.</w:t>
      </w:r>
      <w:r w:rsidR="00B26C14">
        <w:rPr>
          <w:lang w:val="en-AU"/>
        </w:rPr>
        <w:t>,</w:t>
      </w:r>
      <w:r w:rsidRPr="000F3970">
        <w:rPr>
          <w:lang w:val="en-AU"/>
        </w:rPr>
        <w:t xml:space="preserve"> for PP), which is usually analysed interspersed between samples in each analytical run. The recovery of known amounts of reference material is expected to be within 90</w:t>
      </w:r>
      <w:r w:rsidR="006F4C41">
        <w:rPr>
          <w:lang w:val="en-AU"/>
        </w:rPr>
        <w:t>%–</w:t>
      </w:r>
      <w:r w:rsidRPr="000F3970">
        <w:rPr>
          <w:lang w:val="en-AU"/>
        </w:rPr>
        <w:t>110% (i.e.</w:t>
      </w:r>
      <w:r w:rsidR="00B26C14">
        <w:rPr>
          <w:lang w:val="en-AU"/>
        </w:rPr>
        <w:t>,</w:t>
      </w:r>
      <w:r w:rsidRPr="000F3970">
        <w:rPr>
          <w:lang w:val="en-AU"/>
        </w:rPr>
        <w:t xml:space="preserve"> the percent difference should be ≤</w:t>
      </w:r>
      <w:r w:rsidR="006F4C41">
        <w:rPr>
          <w:lang w:val="en-AU"/>
        </w:rPr>
        <w:t>2</w:t>
      </w:r>
      <w:r w:rsidRPr="000F3970">
        <w:rPr>
          <w:lang w:val="en-AU"/>
        </w:rPr>
        <w:t xml:space="preserve">0%) of their expected (certified) value for results to be considered accurate. The accuracy of analytical results for PN, PP, POC, </w:t>
      </w:r>
      <w:r w:rsidR="009A60B0">
        <w:rPr>
          <w:rFonts w:cs="Arial"/>
          <w:szCs w:val="22"/>
          <w:lang w:val="en-AU"/>
        </w:rPr>
        <w:t>Chl-</w:t>
      </w:r>
      <w:r w:rsidR="009A60B0" w:rsidRPr="001F214B">
        <w:rPr>
          <w:rFonts w:cs="Arial"/>
          <w:i/>
          <w:szCs w:val="22"/>
          <w:lang w:val="en-AU"/>
        </w:rPr>
        <w:t>a</w:t>
      </w:r>
      <w:r w:rsidRPr="000F3970">
        <w:rPr>
          <w:lang w:val="en-AU"/>
        </w:rPr>
        <w:t xml:space="preserve">, </w:t>
      </w:r>
      <w:r w:rsidR="009A60B0">
        <w:rPr>
          <w:lang w:val="en-AU"/>
        </w:rPr>
        <w:t>T</w:t>
      </w:r>
      <w:r w:rsidRPr="000F3970">
        <w:rPr>
          <w:lang w:val="en-AU"/>
        </w:rPr>
        <w:t xml:space="preserve">SS and salinity </w:t>
      </w:r>
      <w:r w:rsidR="00344390" w:rsidRPr="000F3970">
        <w:rPr>
          <w:lang w:val="en-AU"/>
        </w:rPr>
        <w:t>were</w:t>
      </w:r>
      <w:r w:rsidRPr="000F3970">
        <w:rPr>
          <w:lang w:val="en-AU"/>
        </w:rPr>
        <w:t xml:space="preserve"> generally within this limit </w:t>
      </w:r>
      <w:r>
        <w:rPr>
          <w:lang w:val="en-AU"/>
        </w:rPr>
        <w:t>(Table</w:t>
      </w:r>
      <w:r w:rsidRPr="00C951C9">
        <w:rPr>
          <w:lang w:val="en-AU"/>
        </w:rPr>
        <w:t xml:space="preserve"> </w:t>
      </w:r>
      <w:r w:rsidR="009848A4">
        <w:rPr>
          <w:lang w:val="en-AU"/>
        </w:rPr>
        <w:t>F</w:t>
      </w:r>
      <w:r>
        <w:rPr>
          <w:lang w:val="en-AU"/>
        </w:rPr>
        <w:t>-3</w:t>
      </w:r>
      <w:r w:rsidRPr="000F3970">
        <w:rPr>
          <w:lang w:val="en-AU"/>
        </w:rPr>
        <w:t xml:space="preserve">). Analytical results for PP are adjusted using a batch-specific recovery factor that is determined with each sample batch. </w:t>
      </w:r>
    </w:p>
    <w:p w14:paraId="246C1D55" w14:textId="77777777" w:rsidR="00803656" w:rsidRDefault="00803656" w:rsidP="00803656">
      <w:pPr>
        <w:rPr>
          <w:lang w:val="en-AU"/>
        </w:rPr>
      </w:pPr>
    </w:p>
    <w:p w14:paraId="246C1D56" w14:textId="4C656182" w:rsidR="00803656" w:rsidRDefault="00BE60FB" w:rsidP="00C83B6E">
      <w:pPr>
        <w:pStyle w:val="Caption"/>
      </w:pPr>
      <w:bookmarkStart w:id="2282" w:name="_Toc205605381"/>
      <w:bookmarkStart w:id="2283" w:name="_Toc237149991"/>
      <w:bookmarkStart w:id="2284" w:name="_Toc269561900"/>
      <w:bookmarkStart w:id="2285" w:name="_Toc273951613"/>
      <w:bookmarkStart w:id="2286" w:name="_Toc334817414"/>
      <w:bookmarkStart w:id="2287" w:name="_Toc374701451"/>
      <w:bookmarkStart w:id="2288" w:name="_Toc392929667"/>
      <w:bookmarkStart w:id="2289" w:name="_Toc498523885"/>
      <w:bookmarkStart w:id="2290" w:name="_Toc5614700"/>
      <w:r>
        <w:t>Table F-</w:t>
      </w:r>
      <w:r w:rsidR="005F019F">
        <w:fldChar w:fldCharType="begin"/>
      </w:r>
      <w:r w:rsidR="005F019F">
        <w:instrText xml:space="preserve"> SEQ Table_F- \* ARABIC </w:instrText>
      </w:r>
      <w:r w:rsidR="005F019F">
        <w:fldChar w:fldCharType="separate"/>
      </w:r>
      <w:r w:rsidR="00335316">
        <w:rPr>
          <w:noProof/>
        </w:rPr>
        <w:t>3</w:t>
      </w:r>
      <w:r w:rsidR="005F019F">
        <w:rPr>
          <w:noProof/>
        </w:rPr>
        <w:fldChar w:fldCharType="end"/>
      </w:r>
      <w:r w:rsidR="00803656">
        <w:t>:</w:t>
      </w:r>
      <w:r w:rsidR="00803656" w:rsidRPr="000F3970">
        <w:t xml:space="preserve"> Summary of average recovery of known analyte concentrations.</w:t>
      </w:r>
      <w:bookmarkEnd w:id="2282"/>
      <w:bookmarkEnd w:id="2283"/>
      <w:bookmarkEnd w:id="2284"/>
      <w:bookmarkEnd w:id="2285"/>
      <w:bookmarkEnd w:id="2286"/>
      <w:bookmarkEnd w:id="2287"/>
      <w:bookmarkEnd w:id="2288"/>
      <w:bookmarkEnd w:id="2289"/>
      <w:bookmarkEnd w:id="2290"/>
    </w:p>
    <w:tbl>
      <w:tblPr>
        <w:tblW w:w="368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Summary of average recovery of known analyte concentrations."/>
        <w:tblDescription w:val="Summary of average recovery of known analyte concentrations."/>
      </w:tblPr>
      <w:tblGrid>
        <w:gridCol w:w="2847"/>
        <w:gridCol w:w="2610"/>
        <w:gridCol w:w="1187"/>
      </w:tblGrid>
      <w:tr w:rsidR="005E22EC" w:rsidRPr="00B230B6" w14:paraId="246C1D5A" w14:textId="77777777" w:rsidTr="00C61CEB">
        <w:trPr>
          <w:cantSplit/>
          <w:jc w:val="center"/>
        </w:trPr>
        <w:tc>
          <w:tcPr>
            <w:tcW w:w="2143" w:type="pct"/>
            <w:shd w:val="clear" w:color="auto" w:fill="BFBFBF" w:themeFill="background1" w:themeFillShade="BF"/>
          </w:tcPr>
          <w:p w14:paraId="246C1D57" w14:textId="77777777" w:rsidR="0014177D" w:rsidRPr="00C61CEB" w:rsidRDefault="0014177D" w:rsidP="006A3254">
            <w:pPr>
              <w:jc w:val="center"/>
              <w:rPr>
                <w:rFonts w:cs="Arial"/>
                <w:b/>
                <w:sz w:val="18"/>
                <w:szCs w:val="18"/>
                <w:lang w:val="en-AU"/>
              </w:rPr>
            </w:pPr>
            <w:r w:rsidRPr="00C61CEB">
              <w:rPr>
                <w:rFonts w:cs="Arial"/>
                <w:b/>
                <w:sz w:val="18"/>
                <w:szCs w:val="18"/>
                <w:lang w:val="en-AU"/>
              </w:rPr>
              <w:t>Parameter (analyte)</w:t>
            </w:r>
          </w:p>
        </w:tc>
        <w:tc>
          <w:tcPr>
            <w:tcW w:w="1964" w:type="pct"/>
            <w:shd w:val="clear" w:color="auto" w:fill="BFBFBF" w:themeFill="background1" w:themeFillShade="BF"/>
          </w:tcPr>
          <w:p w14:paraId="246C1D58" w14:textId="77777777" w:rsidR="0014177D" w:rsidRPr="00C61CEB" w:rsidRDefault="0014177D" w:rsidP="006A3254">
            <w:pPr>
              <w:jc w:val="center"/>
              <w:rPr>
                <w:rFonts w:cs="Arial"/>
                <w:b/>
                <w:sz w:val="18"/>
                <w:szCs w:val="18"/>
                <w:lang w:val="en-AU"/>
              </w:rPr>
            </w:pPr>
            <w:r w:rsidRPr="00C61CEB">
              <w:rPr>
                <w:rFonts w:cs="Arial"/>
                <w:b/>
                <w:sz w:val="18"/>
                <w:szCs w:val="18"/>
                <w:lang w:val="en-AU"/>
              </w:rPr>
              <w:t>Average recovery (%)</w:t>
            </w:r>
          </w:p>
        </w:tc>
        <w:tc>
          <w:tcPr>
            <w:tcW w:w="893" w:type="pct"/>
            <w:shd w:val="clear" w:color="auto" w:fill="BFBFBF" w:themeFill="background1" w:themeFillShade="BF"/>
          </w:tcPr>
          <w:p w14:paraId="246C1D59" w14:textId="77777777" w:rsidR="0014177D" w:rsidRPr="00C61CEB" w:rsidRDefault="0014177D" w:rsidP="006A3254">
            <w:pPr>
              <w:jc w:val="center"/>
              <w:rPr>
                <w:rFonts w:cs="Arial"/>
                <w:b/>
                <w:sz w:val="18"/>
                <w:szCs w:val="18"/>
                <w:lang w:val="en-AU"/>
              </w:rPr>
            </w:pPr>
            <w:r w:rsidRPr="00C61CEB">
              <w:rPr>
                <w:rFonts w:cs="Arial"/>
                <w:b/>
                <w:sz w:val="18"/>
                <w:szCs w:val="18"/>
                <w:lang w:val="en-AU"/>
              </w:rPr>
              <w:t>N</w:t>
            </w:r>
          </w:p>
        </w:tc>
      </w:tr>
      <w:tr w:rsidR="0014177D" w:rsidRPr="00B230B6" w14:paraId="246C1D5E" w14:textId="77777777" w:rsidTr="00C61CEB">
        <w:trPr>
          <w:cantSplit/>
          <w:jc w:val="center"/>
        </w:trPr>
        <w:tc>
          <w:tcPr>
            <w:tcW w:w="2143" w:type="pct"/>
          </w:tcPr>
          <w:p w14:paraId="246C1D5B" w14:textId="77777777" w:rsidR="0014177D" w:rsidRPr="00C61CEB" w:rsidRDefault="0014177D" w:rsidP="006A3254">
            <w:pPr>
              <w:jc w:val="center"/>
              <w:rPr>
                <w:rFonts w:cs="Arial"/>
                <w:sz w:val="18"/>
                <w:szCs w:val="18"/>
                <w:lang w:val="en-AU"/>
              </w:rPr>
            </w:pPr>
            <w:r w:rsidRPr="00C61CEB">
              <w:rPr>
                <w:rFonts w:cs="Arial"/>
                <w:sz w:val="18"/>
                <w:szCs w:val="18"/>
                <w:lang w:val="en-AU"/>
              </w:rPr>
              <w:t>PN</w:t>
            </w:r>
          </w:p>
        </w:tc>
        <w:tc>
          <w:tcPr>
            <w:tcW w:w="1964" w:type="pct"/>
          </w:tcPr>
          <w:p w14:paraId="246C1D5C" w14:textId="311FDF82" w:rsidR="0014177D" w:rsidRPr="00C61CEB" w:rsidRDefault="0014177D" w:rsidP="00FB5DDC">
            <w:pPr>
              <w:jc w:val="center"/>
              <w:rPr>
                <w:rFonts w:cs="Arial"/>
                <w:sz w:val="18"/>
                <w:szCs w:val="18"/>
                <w:lang w:val="en-AU"/>
              </w:rPr>
            </w:pPr>
            <w:r w:rsidRPr="00C61CEB">
              <w:rPr>
                <w:rFonts w:cs="Arial"/>
                <w:sz w:val="18"/>
                <w:szCs w:val="18"/>
                <w:lang w:val="en-AU"/>
              </w:rPr>
              <w:t>10</w:t>
            </w:r>
            <w:r w:rsidR="00FB5DDC" w:rsidRPr="00C61CEB">
              <w:rPr>
                <w:rFonts w:cs="Arial"/>
                <w:sz w:val="18"/>
                <w:szCs w:val="18"/>
                <w:lang w:val="en-AU"/>
              </w:rPr>
              <w:t>2</w:t>
            </w:r>
            <w:r w:rsidR="0020050D" w:rsidRPr="00C61CEB">
              <w:rPr>
                <w:rFonts w:cs="Arial"/>
                <w:sz w:val="18"/>
                <w:szCs w:val="18"/>
                <w:lang w:val="en-AU"/>
              </w:rPr>
              <w:t>–</w:t>
            </w:r>
            <w:r w:rsidRPr="00C61CEB">
              <w:rPr>
                <w:rFonts w:cs="Arial"/>
                <w:sz w:val="18"/>
                <w:szCs w:val="18"/>
                <w:lang w:val="en-AU"/>
              </w:rPr>
              <w:t>1</w:t>
            </w:r>
            <w:r w:rsidR="00FB5DDC" w:rsidRPr="00C61CEB">
              <w:rPr>
                <w:rFonts w:cs="Arial"/>
                <w:sz w:val="18"/>
                <w:szCs w:val="18"/>
                <w:lang w:val="en-AU"/>
              </w:rPr>
              <w:t>10</w:t>
            </w:r>
          </w:p>
        </w:tc>
        <w:tc>
          <w:tcPr>
            <w:tcW w:w="893" w:type="pct"/>
          </w:tcPr>
          <w:p w14:paraId="246C1D5D" w14:textId="7F23E017" w:rsidR="0014177D" w:rsidRPr="00C61CEB" w:rsidRDefault="00FB5DDC" w:rsidP="00FB5DDC">
            <w:pPr>
              <w:jc w:val="center"/>
              <w:rPr>
                <w:rFonts w:cs="Arial"/>
                <w:sz w:val="18"/>
                <w:szCs w:val="18"/>
                <w:lang w:val="en-AU"/>
              </w:rPr>
            </w:pPr>
            <w:r w:rsidRPr="00C61CEB">
              <w:rPr>
                <w:rFonts w:cs="Arial"/>
                <w:sz w:val="18"/>
                <w:szCs w:val="18"/>
                <w:lang w:val="en-AU"/>
              </w:rPr>
              <w:t>53</w:t>
            </w:r>
            <w:r w:rsidR="0020050D" w:rsidRPr="00C61CEB">
              <w:rPr>
                <w:rFonts w:cs="Arial"/>
                <w:sz w:val="18"/>
                <w:szCs w:val="18"/>
                <w:lang w:val="en-AU"/>
              </w:rPr>
              <w:t>–</w:t>
            </w:r>
            <w:r w:rsidRPr="00C61CEB">
              <w:rPr>
                <w:rFonts w:cs="Arial"/>
                <w:sz w:val="18"/>
                <w:szCs w:val="18"/>
                <w:lang w:val="en-AU"/>
              </w:rPr>
              <w:t>68</w:t>
            </w:r>
          </w:p>
        </w:tc>
      </w:tr>
      <w:tr w:rsidR="0014177D" w:rsidRPr="00B230B6" w14:paraId="246C1D62" w14:textId="77777777" w:rsidTr="00C61CEB">
        <w:trPr>
          <w:cantSplit/>
          <w:jc w:val="center"/>
        </w:trPr>
        <w:tc>
          <w:tcPr>
            <w:tcW w:w="2143" w:type="pct"/>
          </w:tcPr>
          <w:p w14:paraId="246C1D5F" w14:textId="77777777" w:rsidR="0014177D" w:rsidRPr="00C61CEB" w:rsidRDefault="0014177D" w:rsidP="006A3254">
            <w:pPr>
              <w:jc w:val="center"/>
              <w:rPr>
                <w:rFonts w:cs="Arial"/>
                <w:sz w:val="18"/>
                <w:szCs w:val="18"/>
                <w:lang w:val="en-AU"/>
              </w:rPr>
            </w:pPr>
            <w:r w:rsidRPr="00C61CEB">
              <w:rPr>
                <w:rFonts w:cs="Arial"/>
                <w:sz w:val="18"/>
                <w:szCs w:val="18"/>
                <w:lang w:val="en-AU"/>
              </w:rPr>
              <w:t>PP</w:t>
            </w:r>
          </w:p>
        </w:tc>
        <w:tc>
          <w:tcPr>
            <w:tcW w:w="1964" w:type="pct"/>
          </w:tcPr>
          <w:p w14:paraId="246C1D60" w14:textId="6F176F35" w:rsidR="0014177D" w:rsidRPr="00C61CEB" w:rsidRDefault="004B6695" w:rsidP="006A3254">
            <w:pPr>
              <w:jc w:val="center"/>
              <w:rPr>
                <w:rFonts w:cs="Arial"/>
                <w:sz w:val="18"/>
                <w:szCs w:val="18"/>
                <w:lang w:val="en-AU"/>
              </w:rPr>
            </w:pPr>
            <w:r w:rsidRPr="00C61CEB">
              <w:rPr>
                <w:rFonts w:cs="Arial"/>
                <w:sz w:val="18"/>
                <w:szCs w:val="18"/>
                <w:lang w:val="en-AU"/>
              </w:rPr>
              <w:t>92</w:t>
            </w:r>
            <w:r w:rsidR="0014177D" w:rsidRPr="00C61CEB">
              <w:rPr>
                <w:rFonts w:cs="Arial"/>
                <w:sz w:val="18"/>
                <w:szCs w:val="18"/>
                <w:lang w:val="en-AU"/>
              </w:rPr>
              <w:t>*</w:t>
            </w:r>
          </w:p>
        </w:tc>
        <w:tc>
          <w:tcPr>
            <w:tcW w:w="893" w:type="pct"/>
          </w:tcPr>
          <w:p w14:paraId="246C1D61" w14:textId="086D5D36" w:rsidR="0014177D" w:rsidRPr="00C61CEB" w:rsidRDefault="00831FFD" w:rsidP="006A3254">
            <w:pPr>
              <w:jc w:val="center"/>
              <w:rPr>
                <w:rFonts w:cs="Arial"/>
                <w:sz w:val="18"/>
                <w:szCs w:val="18"/>
                <w:lang w:val="en-AU"/>
              </w:rPr>
            </w:pPr>
            <w:r w:rsidRPr="00C61CEB">
              <w:rPr>
                <w:rFonts w:cs="Arial"/>
                <w:sz w:val="18"/>
                <w:szCs w:val="18"/>
                <w:lang w:val="en-AU"/>
              </w:rPr>
              <w:t>9</w:t>
            </w:r>
          </w:p>
        </w:tc>
      </w:tr>
      <w:tr w:rsidR="0014177D" w:rsidRPr="00B230B6" w14:paraId="246C1D66" w14:textId="77777777" w:rsidTr="00C61CEB">
        <w:trPr>
          <w:cantSplit/>
          <w:jc w:val="center"/>
        </w:trPr>
        <w:tc>
          <w:tcPr>
            <w:tcW w:w="2143" w:type="pct"/>
            <w:shd w:val="clear" w:color="auto" w:fill="auto"/>
          </w:tcPr>
          <w:p w14:paraId="246C1D63" w14:textId="77777777" w:rsidR="0014177D" w:rsidRPr="00C61CEB" w:rsidRDefault="0014177D" w:rsidP="006A3254">
            <w:pPr>
              <w:jc w:val="center"/>
              <w:rPr>
                <w:rFonts w:cs="Arial"/>
                <w:sz w:val="18"/>
                <w:szCs w:val="18"/>
                <w:lang w:val="en-AU"/>
              </w:rPr>
            </w:pPr>
            <w:r w:rsidRPr="00C61CEB">
              <w:rPr>
                <w:rFonts w:cs="Arial"/>
                <w:sz w:val="18"/>
                <w:szCs w:val="18"/>
                <w:lang w:val="en-AU"/>
              </w:rPr>
              <w:t>POC</w:t>
            </w:r>
          </w:p>
        </w:tc>
        <w:tc>
          <w:tcPr>
            <w:tcW w:w="1964" w:type="pct"/>
            <w:shd w:val="clear" w:color="auto" w:fill="auto"/>
          </w:tcPr>
          <w:p w14:paraId="246C1D64" w14:textId="0358325A" w:rsidR="0014177D" w:rsidRPr="00C61CEB" w:rsidRDefault="0014177D" w:rsidP="006A3254">
            <w:pPr>
              <w:jc w:val="center"/>
              <w:rPr>
                <w:rFonts w:cs="Arial"/>
                <w:sz w:val="18"/>
                <w:szCs w:val="18"/>
                <w:lang w:val="en-AU"/>
              </w:rPr>
            </w:pPr>
            <w:r w:rsidRPr="00C61CEB">
              <w:rPr>
                <w:rFonts w:cs="Arial"/>
                <w:sz w:val="18"/>
                <w:szCs w:val="18"/>
                <w:lang w:val="en-AU"/>
              </w:rPr>
              <w:t>105</w:t>
            </w:r>
            <w:r w:rsidR="0020050D" w:rsidRPr="00C61CEB">
              <w:rPr>
                <w:rFonts w:cs="Arial"/>
                <w:sz w:val="18"/>
                <w:szCs w:val="18"/>
                <w:lang w:val="en-AU"/>
              </w:rPr>
              <w:t>–</w:t>
            </w:r>
            <w:r w:rsidRPr="00C61CEB">
              <w:rPr>
                <w:rFonts w:cs="Arial"/>
                <w:sz w:val="18"/>
                <w:szCs w:val="18"/>
                <w:lang w:val="en-AU"/>
              </w:rPr>
              <w:t>109</w:t>
            </w:r>
          </w:p>
        </w:tc>
        <w:tc>
          <w:tcPr>
            <w:tcW w:w="893" w:type="pct"/>
            <w:shd w:val="clear" w:color="auto" w:fill="auto"/>
          </w:tcPr>
          <w:p w14:paraId="246C1D65" w14:textId="12971A05" w:rsidR="0014177D" w:rsidRPr="00C61CEB" w:rsidRDefault="00FB5DDC" w:rsidP="00FB5DDC">
            <w:pPr>
              <w:jc w:val="center"/>
              <w:rPr>
                <w:rFonts w:cs="Arial"/>
                <w:sz w:val="18"/>
                <w:szCs w:val="18"/>
                <w:lang w:val="en-AU"/>
              </w:rPr>
            </w:pPr>
            <w:r w:rsidRPr="00C61CEB">
              <w:rPr>
                <w:rFonts w:cs="Arial"/>
                <w:sz w:val="18"/>
                <w:szCs w:val="18"/>
                <w:lang w:val="en-AU"/>
              </w:rPr>
              <w:t>5</w:t>
            </w:r>
            <w:r w:rsidR="0014177D" w:rsidRPr="00C61CEB">
              <w:rPr>
                <w:rFonts w:cs="Arial"/>
                <w:sz w:val="18"/>
                <w:szCs w:val="18"/>
                <w:lang w:val="en-AU"/>
              </w:rPr>
              <w:t>3</w:t>
            </w:r>
            <w:r w:rsidR="0020050D" w:rsidRPr="00C61CEB">
              <w:rPr>
                <w:rFonts w:cs="Arial"/>
                <w:sz w:val="18"/>
                <w:szCs w:val="18"/>
                <w:lang w:val="en-AU"/>
              </w:rPr>
              <w:t>–</w:t>
            </w:r>
            <w:r w:rsidRPr="00C61CEB">
              <w:rPr>
                <w:rFonts w:cs="Arial"/>
                <w:sz w:val="18"/>
                <w:szCs w:val="18"/>
                <w:lang w:val="en-AU"/>
              </w:rPr>
              <w:t>56</w:t>
            </w:r>
          </w:p>
        </w:tc>
      </w:tr>
      <w:tr w:rsidR="0014177D" w:rsidRPr="00B230B6" w14:paraId="246C1D6A" w14:textId="77777777" w:rsidTr="00C61CEB">
        <w:trPr>
          <w:cantSplit/>
          <w:jc w:val="center"/>
        </w:trPr>
        <w:tc>
          <w:tcPr>
            <w:tcW w:w="2143" w:type="pct"/>
          </w:tcPr>
          <w:p w14:paraId="246C1D67" w14:textId="093F7167" w:rsidR="0014177D" w:rsidRPr="00C61CEB" w:rsidRDefault="009A60B0" w:rsidP="006A3254">
            <w:pPr>
              <w:jc w:val="center"/>
              <w:rPr>
                <w:rFonts w:cs="Arial"/>
                <w:sz w:val="18"/>
                <w:szCs w:val="18"/>
                <w:lang w:val="en-AU"/>
              </w:rPr>
            </w:pPr>
            <w:r w:rsidRPr="00C61CEB">
              <w:rPr>
                <w:rFonts w:cs="Arial"/>
                <w:sz w:val="18"/>
                <w:szCs w:val="18"/>
                <w:lang w:val="en-AU"/>
              </w:rPr>
              <w:t>Chl-</w:t>
            </w:r>
            <w:r w:rsidRPr="001F214B">
              <w:rPr>
                <w:rFonts w:cs="Arial"/>
                <w:i/>
                <w:sz w:val="18"/>
                <w:szCs w:val="18"/>
                <w:lang w:val="en-AU"/>
              </w:rPr>
              <w:t>a</w:t>
            </w:r>
          </w:p>
        </w:tc>
        <w:tc>
          <w:tcPr>
            <w:tcW w:w="1964" w:type="pct"/>
          </w:tcPr>
          <w:p w14:paraId="246C1D68" w14:textId="63A39ABA" w:rsidR="0014177D" w:rsidRPr="00C61CEB" w:rsidRDefault="001C7685" w:rsidP="006A3254">
            <w:pPr>
              <w:jc w:val="center"/>
              <w:rPr>
                <w:rFonts w:cs="Arial"/>
                <w:sz w:val="18"/>
                <w:szCs w:val="18"/>
                <w:lang w:val="en-AU"/>
              </w:rPr>
            </w:pPr>
            <w:r w:rsidRPr="00C61CEB">
              <w:rPr>
                <w:rFonts w:cs="Arial"/>
                <w:sz w:val="18"/>
                <w:szCs w:val="18"/>
                <w:lang w:val="en-AU"/>
              </w:rPr>
              <w:t>99.5</w:t>
            </w:r>
          </w:p>
        </w:tc>
        <w:tc>
          <w:tcPr>
            <w:tcW w:w="893" w:type="pct"/>
          </w:tcPr>
          <w:p w14:paraId="246C1D69" w14:textId="457956D0" w:rsidR="0014177D" w:rsidRPr="00C61CEB" w:rsidRDefault="003C1900" w:rsidP="003C1900">
            <w:pPr>
              <w:jc w:val="center"/>
              <w:rPr>
                <w:rFonts w:cs="Arial"/>
                <w:sz w:val="18"/>
                <w:szCs w:val="18"/>
                <w:lang w:val="en-AU"/>
              </w:rPr>
            </w:pPr>
            <w:r w:rsidRPr="00C61CEB">
              <w:rPr>
                <w:rFonts w:cs="Arial"/>
                <w:sz w:val="18"/>
                <w:szCs w:val="18"/>
                <w:lang w:val="en-AU"/>
              </w:rPr>
              <w:t>24</w:t>
            </w:r>
          </w:p>
        </w:tc>
      </w:tr>
      <w:tr w:rsidR="0014177D" w:rsidRPr="00B230B6" w14:paraId="246C1D6E" w14:textId="77777777" w:rsidTr="00C61CEB">
        <w:trPr>
          <w:cantSplit/>
          <w:jc w:val="center"/>
        </w:trPr>
        <w:tc>
          <w:tcPr>
            <w:tcW w:w="2143" w:type="pct"/>
            <w:tcBorders>
              <w:bottom w:val="single" w:sz="4" w:space="0" w:color="auto"/>
            </w:tcBorders>
          </w:tcPr>
          <w:p w14:paraId="246C1D6B" w14:textId="1691F7D7" w:rsidR="0014177D" w:rsidRPr="00C61CEB" w:rsidRDefault="009A60B0" w:rsidP="006A3254">
            <w:pPr>
              <w:jc w:val="center"/>
              <w:rPr>
                <w:rFonts w:cs="Arial"/>
                <w:sz w:val="18"/>
                <w:szCs w:val="18"/>
                <w:lang w:val="en-AU"/>
              </w:rPr>
            </w:pPr>
            <w:r w:rsidRPr="00C61CEB">
              <w:rPr>
                <w:rFonts w:cs="Arial"/>
                <w:sz w:val="18"/>
                <w:szCs w:val="18"/>
                <w:lang w:val="en-AU"/>
              </w:rPr>
              <w:t>T</w:t>
            </w:r>
            <w:r w:rsidR="0014177D" w:rsidRPr="00C61CEB">
              <w:rPr>
                <w:rFonts w:cs="Arial"/>
                <w:sz w:val="18"/>
                <w:szCs w:val="18"/>
                <w:lang w:val="en-AU"/>
              </w:rPr>
              <w:t>SS</w:t>
            </w:r>
          </w:p>
        </w:tc>
        <w:tc>
          <w:tcPr>
            <w:tcW w:w="1964" w:type="pct"/>
            <w:tcBorders>
              <w:bottom w:val="single" w:sz="4" w:space="0" w:color="auto"/>
            </w:tcBorders>
          </w:tcPr>
          <w:p w14:paraId="246C1D6C" w14:textId="77777777" w:rsidR="0014177D" w:rsidRPr="00C61CEB" w:rsidRDefault="0014177D" w:rsidP="006A3254">
            <w:pPr>
              <w:jc w:val="center"/>
              <w:rPr>
                <w:rFonts w:cs="Arial"/>
                <w:sz w:val="18"/>
                <w:szCs w:val="18"/>
                <w:lang w:val="en-AU"/>
              </w:rPr>
            </w:pPr>
            <w:r w:rsidRPr="00C61CEB">
              <w:rPr>
                <w:rFonts w:cs="Arial"/>
                <w:sz w:val="18"/>
                <w:szCs w:val="18"/>
                <w:lang w:val="en-AU"/>
              </w:rPr>
              <w:t>n/a**</w:t>
            </w:r>
          </w:p>
        </w:tc>
        <w:tc>
          <w:tcPr>
            <w:tcW w:w="893" w:type="pct"/>
            <w:tcBorders>
              <w:bottom w:val="single" w:sz="4" w:space="0" w:color="auto"/>
            </w:tcBorders>
          </w:tcPr>
          <w:p w14:paraId="246C1D6D" w14:textId="77777777" w:rsidR="0014177D" w:rsidRPr="00C61CEB" w:rsidRDefault="0014177D" w:rsidP="006A3254">
            <w:pPr>
              <w:jc w:val="center"/>
              <w:rPr>
                <w:rFonts w:cs="Arial"/>
                <w:sz w:val="18"/>
                <w:szCs w:val="18"/>
                <w:highlight w:val="yellow"/>
                <w:lang w:val="en-AU"/>
              </w:rPr>
            </w:pPr>
          </w:p>
        </w:tc>
      </w:tr>
      <w:tr w:rsidR="0014177D" w:rsidRPr="00B230B6" w14:paraId="246C1D72" w14:textId="77777777" w:rsidTr="00C61CEB">
        <w:trPr>
          <w:cantSplit/>
          <w:trHeight w:val="215"/>
          <w:jc w:val="center"/>
        </w:trPr>
        <w:tc>
          <w:tcPr>
            <w:tcW w:w="2143" w:type="pct"/>
            <w:tcBorders>
              <w:bottom w:val="single" w:sz="4" w:space="0" w:color="auto"/>
            </w:tcBorders>
          </w:tcPr>
          <w:p w14:paraId="246C1D6F" w14:textId="77777777" w:rsidR="0014177D" w:rsidRPr="00C61CEB" w:rsidRDefault="0014177D" w:rsidP="006A3254">
            <w:pPr>
              <w:jc w:val="center"/>
              <w:rPr>
                <w:rFonts w:cs="Arial"/>
                <w:sz w:val="18"/>
                <w:szCs w:val="18"/>
                <w:lang w:val="en-AU"/>
              </w:rPr>
            </w:pPr>
            <w:r w:rsidRPr="00C61CEB">
              <w:rPr>
                <w:rFonts w:cs="Arial"/>
                <w:sz w:val="18"/>
                <w:szCs w:val="18"/>
                <w:lang w:val="en-AU"/>
              </w:rPr>
              <w:t>Salinity</w:t>
            </w:r>
          </w:p>
        </w:tc>
        <w:tc>
          <w:tcPr>
            <w:tcW w:w="1964" w:type="pct"/>
            <w:tcBorders>
              <w:bottom w:val="single" w:sz="4" w:space="0" w:color="auto"/>
            </w:tcBorders>
          </w:tcPr>
          <w:p w14:paraId="246C1D70" w14:textId="77777777" w:rsidR="0014177D" w:rsidRPr="00C61CEB" w:rsidRDefault="0014177D" w:rsidP="006A3254">
            <w:pPr>
              <w:jc w:val="center"/>
              <w:rPr>
                <w:rFonts w:cs="Arial"/>
                <w:sz w:val="18"/>
                <w:szCs w:val="18"/>
                <w:lang w:val="en-AU"/>
              </w:rPr>
            </w:pPr>
            <w:r w:rsidRPr="00C61CEB">
              <w:rPr>
                <w:rFonts w:cs="Arial"/>
                <w:sz w:val="18"/>
                <w:szCs w:val="18"/>
                <w:lang w:val="en-AU"/>
              </w:rPr>
              <w:t>100</w:t>
            </w:r>
          </w:p>
        </w:tc>
        <w:tc>
          <w:tcPr>
            <w:tcW w:w="893" w:type="pct"/>
            <w:tcBorders>
              <w:bottom w:val="single" w:sz="4" w:space="0" w:color="auto"/>
            </w:tcBorders>
          </w:tcPr>
          <w:p w14:paraId="246C1D71" w14:textId="0D408CB6" w:rsidR="0014177D" w:rsidRPr="00C61CEB" w:rsidRDefault="00FB5DDC" w:rsidP="006A3254">
            <w:pPr>
              <w:jc w:val="center"/>
              <w:rPr>
                <w:rFonts w:cs="Arial"/>
                <w:sz w:val="18"/>
                <w:szCs w:val="18"/>
                <w:lang w:val="en-AU"/>
              </w:rPr>
            </w:pPr>
            <w:r w:rsidRPr="00C61CEB">
              <w:rPr>
                <w:rFonts w:cs="Arial"/>
                <w:sz w:val="18"/>
                <w:szCs w:val="18"/>
                <w:lang w:val="en-AU"/>
              </w:rPr>
              <w:t>11</w:t>
            </w:r>
          </w:p>
        </w:tc>
      </w:tr>
      <w:tr w:rsidR="00B230B6" w:rsidRPr="00B230B6" w14:paraId="0CF45DEF" w14:textId="77777777" w:rsidTr="00C61CEB">
        <w:trPr>
          <w:cantSplit/>
          <w:trHeight w:val="215"/>
          <w:jc w:val="center"/>
        </w:trPr>
        <w:tc>
          <w:tcPr>
            <w:tcW w:w="5000" w:type="pct"/>
            <w:gridSpan w:val="3"/>
            <w:tcBorders>
              <w:top w:val="single" w:sz="4" w:space="0" w:color="auto"/>
              <w:left w:val="nil"/>
              <w:bottom w:val="nil"/>
              <w:right w:val="nil"/>
            </w:tcBorders>
          </w:tcPr>
          <w:p w14:paraId="0C818EC2" w14:textId="2E65AD07" w:rsidR="00B230B6" w:rsidRDefault="00B230B6" w:rsidP="00C61CEB">
            <w:pPr>
              <w:rPr>
                <w:rFonts w:ascii="Arial Narrow" w:hAnsi="Arial Narrow"/>
                <w:sz w:val="20"/>
                <w:lang w:val="en-AU"/>
              </w:rPr>
            </w:pPr>
            <w:r w:rsidRPr="000F3970">
              <w:rPr>
                <w:rFonts w:ascii="Arial Narrow" w:hAnsi="Arial Narrow"/>
                <w:sz w:val="20"/>
                <w:lang w:val="en-AU"/>
              </w:rPr>
              <w:t>*</w:t>
            </w:r>
            <w:r w:rsidR="00497901">
              <w:rPr>
                <w:rFonts w:ascii="Arial Narrow" w:hAnsi="Arial Narrow"/>
                <w:sz w:val="20"/>
                <w:lang w:val="en-AU"/>
              </w:rPr>
              <w:t>D</w:t>
            </w:r>
            <w:r w:rsidRPr="000F3970">
              <w:rPr>
                <w:rFonts w:ascii="Arial Narrow" w:hAnsi="Arial Narrow"/>
                <w:sz w:val="20"/>
                <w:lang w:val="en-AU"/>
              </w:rPr>
              <w:t>ata are adjusted using a batch-specific efficiency factor (recovery)</w:t>
            </w:r>
          </w:p>
          <w:p w14:paraId="005661D8" w14:textId="7AE722BB" w:rsidR="00B230B6" w:rsidRPr="00855790" w:rsidRDefault="00B230B6" w:rsidP="00C61CEB">
            <w:pPr>
              <w:rPr>
                <w:rFonts w:cs="Arial"/>
                <w:sz w:val="18"/>
                <w:szCs w:val="18"/>
                <w:lang w:val="en-AU"/>
              </w:rPr>
            </w:pPr>
            <w:r w:rsidRPr="000F3970">
              <w:rPr>
                <w:rFonts w:ascii="Arial Narrow" w:hAnsi="Arial Narrow"/>
                <w:sz w:val="20"/>
                <w:lang w:val="en-AU"/>
              </w:rPr>
              <w:t>**</w:t>
            </w:r>
            <w:r w:rsidR="00497901">
              <w:rPr>
                <w:rFonts w:ascii="Arial Narrow" w:hAnsi="Arial Narrow"/>
                <w:sz w:val="20"/>
                <w:lang w:val="en-AU"/>
              </w:rPr>
              <w:t>N</w:t>
            </w:r>
            <w:r w:rsidRPr="000F3970">
              <w:rPr>
                <w:rFonts w:ascii="Arial Narrow" w:hAnsi="Arial Narrow"/>
                <w:sz w:val="20"/>
                <w:lang w:val="en-AU"/>
              </w:rPr>
              <w:t xml:space="preserve">o suitable reference material </w:t>
            </w:r>
            <w:r w:rsidR="00497901">
              <w:rPr>
                <w:rFonts w:ascii="Arial Narrow" w:hAnsi="Arial Narrow"/>
                <w:sz w:val="20"/>
                <w:lang w:val="en-AU"/>
              </w:rPr>
              <w:t>exists</w:t>
            </w:r>
            <w:r w:rsidRPr="000F3970">
              <w:rPr>
                <w:rFonts w:ascii="Arial Narrow" w:hAnsi="Arial Narrow"/>
                <w:sz w:val="20"/>
                <w:lang w:val="en-AU"/>
              </w:rPr>
              <w:t xml:space="preserve"> for analysis of this parameter</w:t>
            </w:r>
          </w:p>
        </w:tc>
      </w:tr>
    </w:tbl>
    <w:p w14:paraId="246C1D75" w14:textId="76709BF9" w:rsidR="00803656" w:rsidRPr="000F3970" w:rsidRDefault="00BE60FB" w:rsidP="00B828FF">
      <w:pPr>
        <w:pStyle w:val="SummaryHeading2"/>
      </w:pPr>
      <w:bookmarkStart w:id="2291" w:name="_Toc144624283"/>
      <w:bookmarkStart w:id="2292" w:name="_Toc174246277"/>
      <w:bookmarkStart w:id="2293" w:name="_Toc205604870"/>
      <w:bookmarkStart w:id="2294" w:name="_Toc237137928"/>
      <w:bookmarkStart w:id="2295" w:name="_Toc269561958"/>
      <w:bookmarkStart w:id="2296" w:name="_Toc273951480"/>
      <w:bookmarkStart w:id="2297" w:name="_Toc334990060"/>
      <w:bookmarkStart w:id="2298" w:name="_Toc334990263"/>
      <w:bookmarkStart w:id="2299" w:name="_Toc374707578"/>
      <w:bookmarkStart w:id="2300" w:name="_Toc393133609"/>
      <w:bookmarkStart w:id="2301" w:name="_Toc406143775"/>
      <w:bookmarkStart w:id="2302" w:name="_Toc435775374"/>
      <w:r>
        <w:t>F-5</w:t>
      </w:r>
      <w:r>
        <w:tab/>
      </w:r>
      <w:r w:rsidR="00803656" w:rsidRPr="000F3970">
        <w:t>Procedural blanks</w:t>
      </w:r>
      <w:bookmarkEnd w:id="2291"/>
      <w:bookmarkEnd w:id="2292"/>
      <w:bookmarkEnd w:id="2293"/>
      <w:bookmarkEnd w:id="2294"/>
      <w:bookmarkEnd w:id="2295"/>
      <w:bookmarkEnd w:id="2296"/>
      <w:bookmarkEnd w:id="2297"/>
      <w:bookmarkEnd w:id="2298"/>
      <w:bookmarkEnd w:id="2299"/>
      <w:bookmarkEnd w:id="2300"/>
      <w:bookmarkEnd w:id="2301"/>
      <w:bookmarkEnd w:id="2302"/>
      <w:r w:rsidR="00803656" w:rsidRPr="000F3970">
        <w:t xml:space="preserve"> </w:t>
      </w:r>
    </w:p>
    <w:p w14:paraId="246C1D76" w14:textId="1F67BA6E" w:rsidR="00803656" w:rsidRPr="000F3970" w:rsidRDefault="00803656" w:rsidP="00803656">
      <w:pPr>
        <w:rPr>
          <w:lang w:val="en-AU"/>
        </w:rPr>
      </w:pPr>
      <w:r w:rsidRPr="000F3970">
        <w:rPr>
          <w:lang w:val="en-AU"/>
        </w:rPr>
        <w:t xml:space="preserve">Wet filter blanks (filter placed on filtration unit and wetted with filtered seawater, then further handled like samples) were prepared during the on-board sample preparation to measure contamination during the preparation procedure for PN, PP, POC and </w:t>
      </w:r>
      <w:r w:rsidR="009A60B0">
        <w:rPr>
          <w:rFonts w:cs="Arial"/>
          <w:szCs w:val="22"/>
          <w:lang w:val="en-AU"/>
        </w:rPr>
        <w:t>Chl-a</w:t>
      </w:r>
      <w:r w:rsidRPr="000F3970">
        <w:rPr>
          <w:lang w:val="en-AU"/>
        </w:rPr>
        <w:t xml:space="preserve">. The instrument readings (or actual readings in </w:t>
      </w:r>
      <w:r w:rsidR="0020050D">
        <w:rPr>
          <w:lang w:val="en-AU"/>
        </w:rPr>
        <w:t xml:space="preserve">the </w:t>
      </w:r>
      <w:r w:rsidRPr="000F3970">
        <w:rPr>
          <w:lang w:val="en-AU"/>
        </w:rPr>
        <w:t xml:space="preserve">case of </w:t>
      </w:r>
      <w:r w:rsidR="009A60B0">
        <w:rPr>
          <w:rFonts w:cs="Arial"/>
          <w:szCs w:val="22"/>
          <w:lang w:val="en-AU"/>
        </w:rPr>
        <w:t>Chl-</w:t>
      </w:r>
      <w:r w:rsidR="009A60B0" w:rsidRPr="001F214B">
        <w:rPr>
          <w:rFonts w:cs="Arial"/>
          <w:i/>
          <w:szCs w:val="22"/>
          <w:lang w:val="en-AU"/>
        </w:rPr>
        <w:t>a</w:t>
      </w:r>
      <w:r w:rsidRPr="000F3970">
        <w:rPr>
          <w:lang w:val="en-AU"/>
        </w:rPr>
        <w:t xml:space="preserve">) from these filters were compared to instrument readings from actual water samples. On average, the wet filter blank values were below </w:t>
      </w:r>
      <w:r w:rsidR="000A025E">
        <w:rPr>
          <w:lang w:val="en-AU"/>
        </w:rPr>
        <w:t>1</w:t>
      </w:r>
      <w:r w:rsidRPr="000F3970">
        <w:rPr>
          <w:lang w:val="en-AU"/>
        </w:rPr>
        <w:t xml:space="preserve">% of the measured values for </w:t>
      </w:r>
      <w:r w:rsidR="009A60B0">
        <w:rPr>
          <w:rFonts w:cs="Arial"/>
          <w:szCs w:val="22"/>
          <w:lang w:val="en-AU"/>
        </w:rPr>
        <w:t>Chl-</w:t>
      </w:r>
      <w:r w:rsidR="009A60B0" w:rsidRPr="001F214B">
        <w:rPr>
          <w:rFonts w:cs="Arial"/>
          <w:i/>
          <w:szCs w:val="22"/>
          <w:lang w:val="en-AU"/>
        </w:rPr>
        <w:t>a</w:t>
      </w:r>
      <w:r w:rsidRPr="000F3970">
        <w:rPr>
          <w:lang w:val="en-AU"/>
        </w:rPr>
        <w:t xml:space="preserve"> (</w:t>
      </w:r>
      <w:r>
        <w:rPr>
          <w:lang w:val="en-AU"/>
        </w:rPr>
        <w:t xml:space="preserve">Table </w:t>
      </w:r>
      <w:r w:rsidR="009848A4">
        <w:rPr>
          <w:lang w:val="en-AU"/>
        </w:rPr>
        <w:t>F</w:t>
      </w:r>
      <w:r>
        <w:rPr>
          <w:lang w:val="en-AU"/>
        </w:rPr>
        <w:t>-</w:t>
      </w:r>
      <w:r w:rsidR="0020050D">
        <w:rPr>
          <w:lang w:val="en-AU"/>
        </w:rPr>
        <w:t>4</w:t>
      </w:r>
      <w:r w:rsidRPr="000F3970">
        <w:rPr>
          <w:lang w:val="en-AU"/>
        </w:rPr>
        <w:t xml:space="preserve">) and we conclude that contamination due to handling was minimal. </w:t>
      </w:r>
    </w:p>
    <w:p w14:paraId="246C1D77" w14:textId="4EF78416" w:rsidR="00803656" w:rsidRPr="000F3970" w:rsidRDefault="00803656" w:rsidP="00803656">
      <w:pPr>
        <w:rPr>
          <w:lang w:val="en-AU"/>
        </w:rPr>
      </w:pPr>
      <w:r w:rsidRPr="000F3970">
        <w:rPr>
          <w:lang w:val="en-AU"/>
        </w:rPr>
        <w:t xml:space="preserve">Wet filter blanks (as well as filter blanks using pre-combusted filters) for PN, PP and POC generally returned </w:t>
      </w:r>
      <w:r w:rsidR="00344390" w:rsidRPr="000F3970">
        <w:rPr>
          <w:lang w:val="en-AU"/>
        </w:rPr>
        <w:t>measurable</w:t>
      </w:r>
      <w:r w:rsidRPr="000F3970">
        <w:rPr>
          <w:lang w:val="en-AU"/>
        </w:rPr>
        <w:t xml:space="preserve"> readings, which indicates that the filter material contains phosphorus and organic carbon. The blank values are relatively constant and were subtracted from sample results to adjust for the inherent filter component. </w:t>
      </w:r>
    </w:p>
    <w:p w14:paraId="246C1D78" w14:textId="082EEA7B" w:rsidR="00803656" w:rsidRPr="000F3970" w:rsidRDefault="00803656" w:rsidP="00803656">
      <w:pPr>
        <w:rPr>
          <w:lang w:val="en-AU"/>
        </w:rPr>
      </w:pPr>
      <w:r w:rsidRPr="000F3970">
        <w:rPr>
          <w:lang w:val="en-AU"/>
        </w:rPr>
        <w:t xml:space="preserve">Wet filter blanks for </w:t>
      </w:r>
      <w:r w:rsidR="006F4C41">
        <w:rPr>
          <w:lang w:val="en-AU"/>
        </w:rPr>
        <w:t>T</w:t>
      </w:r>
      <w:r w:rsidRPr="000F3970">
        <w:rPr>
          <w:lang w:val="en-AU"/>
        </w:rPr>
        <w:t>SS analysis (filter placed on filtration unit and wetted with filtered seawater, rinsed with distilled water, then further handled like samples) were prepared during the on-board sample preparation. The mean weight difference of these filter blanks (final weight - initial filter weight) was 0.00010 g (n</w:t>
      </w:r>
      <w:r w:rsidR="0020050D">
        <w:rPr>
          <w:lang w:val="en-AU"/>
        </w:rPr>
        <w:t xml:space="preserve"> </w:t>
      </w:r>
      <w:r w:rsidRPr="000F3970">
        <w:rPr>
          <w:lang w:val="en-AU"/>
        </w:rPr>
        <w:t>=</w:t>
      </w:r>
      <w:r w:rsidR="0020050D">
        <w:rPr>
          <w:lang w:val="en-AU"/>
        </w:rPr>
        <w:t xml:space="preserve"> </w:t>
      </w:r>
      <w:r w:rsidRPr="000F3970">
        <w:rPr>
          <w:lang w:val="en-AU"/>
        </w:rPr>
        <w:t>32). This value indicated the average amount of remnant salt in the filters (</w:t>
      </w:r>
      <w:r w:rsidR="00543D9D">
        <w:rPr>
          <w:lang w:val="en-AU"/>
        </w:rPr>
        <w:t>‘</w:t>
      </w:r>
      <w:r w:rsidRPr="000F3970">
        <w:rPr>
          <w:lang w:val="en-AU"/>
        </w:rPr>
        <w:t>salt blank</w:t>
      </w:r>
      <w:r w:rsidR="00543D9D">
        <w:rPr>
          <w:lang w:val="en-AU"/>
        </w:rPr>
        <w:t>’</w:t>
      </w:r>
      <w:r w:rsidRPr="000F3970">
        <w:rPr>
          <w:lang w:val="en-AU"/>
        </w:rPr>
        <w:t>).</w:t>
      </w:r>
      <w:r w:rsidR="001C3D04">
        <w:rPr>
          <w:lang w:val="en-AU"/>
        </w:rPr>
        <w:t xml:space="preserve"> </w:t>
      </w:r>
      <w:r w:rsidRPr="000F3970">
        <w:rPr>
          <w:lang w:val="en-AU"/>
        </w:rPr>
        <w:t xml:space="preserve">The salt blank was </w:t>
      </w:r>
      <w:r w:rsidR="0020050D">
        <w:rPr>
          <w:lang w:val="en-AU"/>
        </w:rPr>
        <w:t>approximately</w:t>
      </w:r>
      <w:r w:rsidR="0020050D" w:rsidRPr="000F3970">
        <w:rPr>
          <w:lang w:val="en-AU"/>
        </w:rPr>
        <w:t xml:space="preserve"> </w:t>
      </w:r>
      <w:r w:rsidR="000A025E">
        <w:rPr>
          <w:lang w:val="en-AU"/>
        </w:rPr>
        <w:t>3.</w:t>
      </w:r>
      <w:r w:rsidRPr="000F3970">
        <w:rPr>
          <w:lang w:val="en-AU"/>
        </w:rPr>
        <w:t>5% of the average sample filter weight (</w:t>
      </w:r>
      <w:r>
        <w:rPr>
          <w:lang w:val="en-AU"/>
        </w:rPr>
        <w:t xml:space="preserve">Table </w:t>
      </w:r>
      <w:r w:rsidR="009848A4">
        <w:rPr>
          <w:lang w:val="en-AU"/>
        </w:rPr>
        <w:t>F</w:t>
      </w:r>
      <w:r>
        <w:rPr>
          <w:lang w:val="en-AU"/>
        </w:rPr>
        <w:t>-</w:t>
      </w:r>
      <w:r w:rsidR="000A025E">
        <w:rPr>
          <w:lang w:val="en-AU"/>
        </w:rPr>
        <w:t>4</w:t>
      </w:r>
      <w:r w:rsidRPr="000F3970">
        <w:rPr>
          <w:lang w:val="en-AU"/>
        </w:rPr>
        <w:t xml:space="preserve">). This value was included in the calculation of the amount of </w:t>
      </w:r>
      <w:r w:rsidR="006F4C41">
        <w:rPr>
          <w:lang w:val="en-AU"/>
        </w:rPr>
        <w:t>T</w:t>
      </w:r>
      <w:r w:rsidR="0020050D">
        <w:rPr>
          <w:lang w:val="en-AU"/>
        </w:rPr>
        <w:t>SS</w:t>
      </w:r>
      <w:r w:rsidRPr="000F3970">
        <w:rPr>
          <w:lang w:val="en-AU"/>
        </w:rPr>
        <w:t xml:space="preserve"> per litre of water by subtraction from the sample filter weight differences. </w:t>
      </w:r>
    </w:p>
    <w:p w14:paraId="246C1D79" w14:textId="77777777" w:rsidR="00803656" w:rsidRPr="000F3970" w:rsidRDefault="00803656" w:rsidP="00803656">
      <w:pPr>
        <w:rPr>
          <w:lang w:val="en-AU"/>
        </w:rPr>
      </w:pPr>
    </w:p>
    <w:p w14:paraId="246C1D7A" w14:textId="415BD580" w:rsidR="00803656" w:rsidRDefault="00BE60FB" w:rsidP="00C83B6E">
      <w:pPr>
        <w:pStyle w:val="Caption"/>
      </w:pPr>
      <w:bookmarkStart w:id="2303" w:name="_Toc205605383"/>
      <w:bookmarkStart w:id="2304" w:name="_Toc237149992"/>
      <w:bookmarkStart w:id="2305" w:name="_Toc269561901"/>
      <w:bookmarkStart w:id="2306" w:name="_Toc273951615"/>
      <w:bookmarkStart w:id="2307" w:name="_Toc334817416"/>
      <w:bookmarkStart w:id="2308" w:name="_Toc374701453"/>
      <w:bookmarkStart w:id="2309" w:name="_Toc392929669"/>
      <w:bookmarkStart w:id="2310" w:name="_Toc498523886"/>
      <w:bookmarkStart w:id="2311" w:name="_Toc5614701"/>
      <w:r>
        <w:t>Table F-</w:t>
      </w:r>
      <w:r w:rsidR="005F019F">
        <w:fldChar w:fldCharType="begin"/>
      </w:r>
      <w:r w:rsidR="005F019F">
        <w:instrText xml:space="preserve"> SEQ Table_F- \* ARABIC </w:instrText>
      </w:r>
      <w:r w:rsidR="005F019F">
        <w:fldChar w:fldCharType="separate"/>
      </w:r>
      <w:r w:rsidR="00335316">
        <w:rPr>
          <w:noProof/>
        </w:rPr>
        <w:t>4</w:t>
      </w:r>
      <w:r w:rsidR="005F019F">
        <w:rPr>
          <w:noProof/>
        </w:rPr>
        <w:fldChar w:fldCharType="end"/>
      </w:r>
      <w:r w:rsidR="00803656">
        <w:t>:</w:t>
      </w:r>
      <w:r w:rsidR="00803656" w:rsidRPr="000F3970">
        <w:t xml:space="preserve"> Comparison of instrument readings of wet filter blanks to actual sample readings</w:t>
      </w:r>
      <w:bookmarkEnd w:id="2303"/>
      <w:bookmarkEnd w:id="2304"/>
      <w:bookmarkEnd w:id="2305"/>
      <w:bookmarkEnd w:id="2306"/>
      <w:bookmarkEnd w:id="2307"/>
      <w:bookmarkEnd w:id="2308"/>
      <w:bookmarkEnd w:id="2309"/>
      <w:r w:rsidR="00E54CB5">
        <w:t>.</w:t>
      </w:r>
      <w:bookmarkEnd w:id="2310"/>
      <w:bookmarkEnd w:id="2311"/>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Comparison of instrument readings of wet filter blanks to actual sample readings."/>
        <w:tblDescription w:val="Comparison of instrument readings of wet filter blanks to actual sample readings."/>
      </w:tblPr>
      <w:tblGrid>
        <w:gridCol w:w="2622"/>
        <w:gridCol w:w="1484"/>
        <w:gridCol w:w="1417"/>
        <w:gridCol w:w="992"/>
        <w:gridCol w:w="1277"/>
        <w:gridCol w:w="1225"/>
      </w:tblGrid>
      <w:tr w:rsidR="005E22EC" w:rsidRPr="00A5268F" w14:paraId="246C1D86" w14:textId="77777777" w:rsidTr="00465ED1">
        <w:trPr>
          <w:trHeight w:val="255"/>
          <w:jc w:val="center"/>
        </w:trPr>
        <w:tc>
          <w:tcPr>
            <w:tcW w:w="1454" w:type="pct"/>
            <w:tcBorders>
              <w:bottom w:val="single" w:sz="4" w:space="0" w:color="auto"/>
            </w:tcBorders>
            <w:shd w:val="clear" w:color="auto" w:fill="BFBFBF" w:themeFill="background1" w:themeFillShade="BF"/>
            <w:noWrap/>
            <w:vAlign w:val="center"/>
          </w:tcPr>
          <w:p w14:paraId="246C1D7B" w14:textId="77777777" w:rsidR="0014177D" w:rsidRPr="00A5268F" w:rsidRDefault="0014177D" w:rsidP="006A3254">
            <w:pPr>
              <w:rPr>
                <w:rFonts w:cs="Arial"/>
                <w:b/>
                <w:bCs/>
                <w:sz w:val="20"/>
                <w:lang w:val="en-AU"/>
              </w:rPr>
            </w:pPr>
          </w:p>
        </w:tc>
        <w:tc>
          <w:tcPr>
            <w:tcW w:w="823" w:type="pct"/>
            <w:tcBorders>
              <w:bottom w:val="single" w:sz="4" w:space="0" w:color="auto"/>
            </w:tcBorders>
            <w:shd w:val="clear" w:color="auto" w:fill="BFBFBF" w:themeFill="background1" w:themeFillShade="BF"/>
            <w:noWrap/>
            <w:vAlign w:val="center"/>
          </w:tcPr>
          <w:p w14:paraId="246C1D7C" w14:textId="77777777" w:rsidR="0014177D" w:rsidRPr="00A5268F" w:rsidRDefault="0014177D" w:rsidP="006A3254">
            <w:pPr>
              <w:jc w:val="center"/>
              <w:rPr>
                <w:rFonts w:cs="Arial"/>
                <w:b/>
                <w:bCs/>
                <w:sz w:val="20"/>
                <w:lang w:val="en-AU"/>
              </w:rPr>
            </w:pPr>
            <w:r w:rsidRPr="00A5268F">
              <w:rPr>
                <w:rFonts w:cs="Arial"/>
                <w:b/>
                <w:bCs/>
                <w:sz w:val="20"/>
                <w:lang w:val="en-AU"/>
              </w:rPr>
              <w:t>PP</w:t>
            </w:r>
          </w:p>
          <w:p w14:paraId="246C1D7D" w14:textId="77777777" w:rsidR="0014177D" w:rsidRPr="00A5268F" w:rsidRDefault="0014177D" w:rsidP="006A3254">
            <w:pPr>
              <w:jc w:val="center"/>
              <w:rPr>
                <w:rFonts w:cs="Arial"/>
                <w:b/>
                <w:bCs/>
                <w:sz w:val="20"/>
                <w:lang w:val="en-AU"/>
              </w:rPr>
            </w:pPr>
            <w:r w:rsidRPr="00A5268F">
              <w:rPr>
                <w:rFonts w:cs="Arial"/>
                <w:b/>
                <w:bCs/>
                <w:sz w:val="20"/>
                <w:lang w:val="en-AU"/>
              </w:rPr>
              <w:t>(absorbance readings)</w:t>
            </w:r>
          </w:p>
        </w:tc>
        <w:tc>
          <w:tcPr>
            <w:tcW w:w="786" w:type="pct"/>
            <w:tcBorders>
              <w:bottom w:val="single" w:sz="4" w:space="0" w:color="auto"/>
            </w:tcBorders>
            <w:shd w:val="clear" w:color="auto" w:fill="BFBFBF" w:themeFill="background1" w:themeFillShade="BF"/>
            <w:vAlign w:val="center"/>
          </w:tcPr>
          <w:p w14:paraId="246C1D7E" w14:textId="77777777" w:rsidR="0014177D" w:rsidRPr="00A5268F" w:rsidRDefault="0014177D" w:rsidP="006A3254">
            <w:pPr>
              <w:jc w:val="center"/>
              <w:rPr>
                <w:rFonts w:cs="Arial"/>
                <w:b/>
                <w:bCs/>
                <w:sz w:val="20"/>
                <w:lang w:val="en-AU"/>
              </w:rPr>
            </w:pPr>
            <w:r w:rsidRPr="00A5268F">
              <w:rPr>
                <w:rFonts w:cs="Arial"/>
                <w:b/>
                <w:bCs/>
                <w:sz w:val="20"/>
                <w:lang w:val="en-AU"/>
              </w:rPr>
              <w:t>PN</w:t>
            </w:r>
          </w:p>
          <w:p w14:paraId="246C1D7F" w14:textId="77777777" w:rsidR="0014177D" w:rsidRPr="00A5268F" w:rsidRDefault="0014177D" w:rsidP="006A3254">
            <w:pPr>
              <w:jc w:val="center"/>
              <w:rPr>
                <w:rFonts w:cs="Arial"/>
                <w:b/>
                <w:bCs/>
                <w:sz w:val="20"/>
                <w:lang w:val="en-AU"/>
              </w:rPr>
            </w:pPr>
            <w:r w:rsidRPr="00A5268F">
              <w:rPr>
                <w:rFonts w:cs="Arial"/>
                <w:b/>
                <w:bCs/>
                <w:sz w:val="20"/>
                <w:lang w:val="en-AU"/>
              </w:rPr>
              <w:t>(instrument readings)</w:t>
            </w:r>
          </w:p>
        </w:tc>
        <w:tc>
          <w:tcPr>
            <w:tcW w:w="550" w:type="pct"/>
            <w:tcBorders>
              <w:bottom w:val="single" w:sz="4" w:space="0" w:color="auto"/>
            </w:tcBorders>
            <w:shd w:val="clear" w:color="auto" w:fill="BFBFBF" w:themeFill="background1" w:themeFillShade="BF"/>
            <w:vAlign w:val="center"/>
          </w:tcPr>
          <w:p w14:paraId="246C1D80" w14:textId="7D977B35" w:rsidR="0014177D" w:rsidRPr="00A5268F" w:rsidRDefault="0014177D" w:rsidP="006A3254">
            <w:pPr>
              <w:jc w:val="center"/>
              <w:rPr>
                <w:rFonts w:cs="Arial"/>
                <w:b/>
                <w:bCs/>
                <w:sz w:val="20"/>
                <w:lang w:val="en-AU"/>
              </w:rPr>
            </w:pPr>
            <w:r w:rsidRPr="00A5268F">
              <w:rPr>
                <w:rFonts w:cs="Arial"/>
                <w:b/>
                <w:bCs/>
                <w:sz w:val="20"/>
                <w:lang w:val="en-AU"/>
              </w:rPr>
              <w:t>Chl</w:t>
            </w:r>
            <w:r w:rsidR="009A60B0">
              <w:rPr>
                <w:rFonts w:cs="Arial"/>
                <w:b/>
                <w:bCs/>
                <w:sz w:val="20"/>
                <w:lang w:val="en-AU"/>
              </w:rPr>
              <w:t>-</w:t>
            </w:r>
            <w:r w:rsidR="009A60B0" w:rsidRPr="001F214B">
              <w:rPr>
                <w:rFonts w:cs="Arial"/>
                <w:b/>
                <w:bCs/>
                <w:i/>
                <w:sz w:val="20"/>
                <w:lang w:val="en-AU"/>
              </w:rPr>
              <w:t>a</w:t>
            </w:r>
          </w:p>
          <w:p w14:paraId="246C1D81" w14:textId="77777777" w:rsidR="0014177D" w:rsidRPr="00A5268F" w:rsidRDefault="0014177D" w:rsidP="006A3254">
            <w:pPr>
              <w:jc w:val="center"/>
              <w:rPr>
                <w:rFonts w:cs="Arial"/>
                <w:b/>
                <w:bCs/>
                <w:sz w:val="20"/>
                <w:lang w:val="en-AU"/>
              </w:rPr>
            </w:pPr>
            <w:r w:rsidRPr="00A5268F">
              <w:rPr>
                <w:rFonts w:cs="Arial"/>
                <w:b/>
                <w:bCs/>
                <w:sz w:val="20"/>
                <w:lang w:val="en-AU"/>
              </w:rPr>
              <w:t>(µg L</w:t>
            </w:r>
            <w:r w:rsidRPr="00A5268F">
              <w:rPr>
                <w:rFonts w:cs="Arial"/>
                <w:b/>
                <w:bCs/>
                <w:sz w:val="20"/>
                <w:vertAlign w:val="superscript"/>
                <w:lang w:val="en-AU"/>
              </w:rPr>
              <w:t>-1</w:t>
            </w:r>
            <w:r w:rsidRPr="00A5268F">
              <w:rPr>
                <w:rFonts w:cs="Arial"/>
                <w:b/>
                <w:bCs/>
                <w:sz w:val="20"/>
                <w:lang w:val="en-AU"/>
              </w:rPr>
              <w:t>)</w:t>
            </w:r>
          </w:p>
        </w:tc>
        <w:tc>
          <w:tcPr>
            <w:tcW w:w="708" w:type="pct"/>
            <w:tcBorders>
              <w:bottom w:val="single" w:sz="4" w:space="0" w:color="auto"/>
            </w:tcBorders>
            <w:shd w:val="clear" w:color="auto" w:fill="BFBFBF" w:themeFill="background1" w:themeFillShade="BF"/>
            <w:vAlign w:val="center"/>
          </w:tcPr>
          <w:p w14:paraId="246C1D82" w14:textId="36E41080" w:rsidR="0014177D" w:rsidRPr="00A5268F" w:rsidRDefault="009A60B0" w:rsidP="006A3254">
            <w:pPr>
              <w:jc w:val="center"/>
              <w:rPr>
                <w:rFonts w:cs="Arial"/>
                <w:b/>
                <w:bCs/>
                <w:sz w:val="20"/>
                <w:lang w:val="en-AU"/>
              </w:rPr>
            </w:pPr>
            <w:r>
              <w:rPr>
                <w:rFonts w:cs="Arial"/>
                <w:b/>
                <w:bCs/>
                <w:sz w:val="20"/>
                <w:lang w:val="en-AU"/>
              </w:rPr>
              <w:t>T</w:t>
            </w:r>
            <w:r w:rsidR="0014177D" w:rsidRPr="00A5268F">
              <w:rPr>
                <w:rFonts w:cs="Arial"/>
                <w:b/>
                <w:bCs/>
                <w:sz w:val="20"/>
                <w:lang w:val="en-AU"/>
              </w:rPr>
              <w:t>SS</w:t>
            </w:r>
          </w:p>
          <w:p w14:paraId="246C1D83" w14:textId="77777777" w:rsidR="0014177D" w:rsidRPr="00A5268F" w:rsidRDefault="0014177D" w:rsidP="006A3254">
            <w:pPr>
              <w:jc w:val="center"/>
              <w:rPr>
                <w:rFonts w:cs="Arial"/>
                <w:b/>
                <w:bCs/>
                <w:sz w:val="20"/>
                <w:lang w:val="en-AU"/>
              </w:rPr>
            </w:pPr>
            <w:r w:rsidRPr="00A5268F">
              <w:rPr>
                <w:rFonts w:cs="Arial"/>
                <w:b/>
                <w:bCs/>
                <w:sz w:val="20"/>
                <w:lang w:val="en-AU"/>
              </w:rPr>
              <w:t>(mg filter</w:t>
            </w:r>
            <w:r w:rsidRPr="00A5268F">
              <w:rPr>
                <w:rFonts w:cs="Arial"/>
                <w:b/>
                <w:bCs/>
                <w:sz w:val="20"/>
                <w:vertAlign w:val="superscript"/>
                <w:lang w:val="en-AU"/>
              </w:rPr>
              <w:t>-1</w:t>
            </w:r>
            <w:r w:rsidRPr="00A5268F">
              <w:rPr>
                <w:rFonts w:cs="Arial"/>
                <w:b/>
                <w:bCs/>
                <w:sz w:val="20"/>
                <w:lang w:val="en-AU"/>
              </w:rPr>
              <w:t>)</w:t>
            </w:r>
          </w:p>
        </w:tc>
        <w:tc>
          <w:tcPr>
            <w:tcW w:w="679" w:type="pct"/>
            <w:tcBorders>
              <w:bottom w:val="single" w:sz="4" w:space="0" w:color="auto"/>
            </w:tcBorders>
            <w:shd w:val="clear" w:color="auto" w:fill="BFBFBF" w:themeFill="background1" w:themeFillShade="BF"/>
            <w:vAlign w:val="center"/>
          </w:tcPr>
          <w:p w14:paraId="246C1D84" w14:textId="77777777" w:rsidR="0014177D" w:rsidRPr="00A5268F" w:rsidRDefault="0014177D" w:rsidP="006A3254">
            <w:pPr>
              <w:jc w:val="center"/>
              <w:rPr>
                <w:rFonts w:cs="Arial"/>
                <w:b/>
                <w:bCs/>
                <w:sz w:val="20"/>
                <w:lang w:val="en-AU"/>
              </w:rPr>
            </w:pPr>
            <w:r w:rsidRPr="00A5268F">
              <w:rPr>
                <w:rFonts w:cs="Arial"/>
                <w:b/>
                <w:bCs/>
                <w:sz w:val="20"/>
                <w:lang w:val="en-AU"/>
              </w:rPr>
              <w:t>POC</w:t>
            </w:r>
          </w:p>
          <w:p w14:paraId="246C1D85" w14:textId="77777777" w:rsidR="0014177D" w:rsidRPr="00A5268F" w:rsidRDefault="0014177D" w:rsidP="006A3254">
            <w:pPr>
              <w:jc w:val="center"/>
              <w:rPr>
                <w:rFonts w:cs="Arial"/>
                <w:b/>
                <w:bCs/>
                <w:sz w:val="20"/>
                <w:lang w:val="en-AU"/>
              </w:rPr>
            </w:pPr>
            <w:r w:rsidRPr="00A5268F">
              <w:rPr>
                <w:rFonts w:cs="Arial"/>
                <w:b/>
                <w:bCs/>
                <w:sz w:val="20"/>
                <w:lang w:val="en-AU"/>
              </w:rPr>
              <w:t>(µg filter</w:t>
            </w:r>
            <w:r w:rsidRPr="00A5268F">
              <w:rPr>
                <w:rFonts w:cs="Arial"/>
                <w:b/>
                <w:bCs/>
                <w:sz w:val="20"/>
                <w:vertAlign w:val="superscript"/>
                <w:lang w:val="en-AU"/>
              </w:rPr>
              <w:t>-1</w:t>
            </w:r>
            <w:r w:rsidRPr="00A5268F">
              <w:rPr>
                <w:rFonts w:cs="Arial"/>
                <w:b/>
                <w:bCs/>
                <w:sz w:val="20"/>
                <w:lang w:val="en-AU"/>
              </w:rPr>
              <w:t>)</w:t>
            </w:r>
          </w:p>
        </w:tc>
      </w:tr>
      <w:tr w:rsidR="0014177D" w:rsidRPr="00A5268F" w14:paraId="246C1D8D" w14:textId="77777777" w:rsidTr="00465ED1">
        <w:trPr>
          <w:trHeight w:val="255"/>
          <w:jc w:val="center"/>
        </w:trPr>
        <w:tc>
          <w:tcPr>
            <w:tcW w:w="1454" w:type="pct"/>
            <w:shd w:val="clear" w:color="auto" w:fill="auto"/>
            <w:noWrap/>
            <w:vAlign w:val="center"/>
          </w:tcPr>
          <w:p w14:paraId="246C1D87" w14:textId="77777777" w:rsidR="0014177D" w:rsidRPr="00A5268F" w:rsidRDefault="0014177D" w:rsidP="006A3254">
            <w:pPr>
              <w:rPr>
                <w:rFonts w:cs="Arial"/>
                <w:bCs/>
                <w:sz w:val="20"/>
                <w:lang w:val="en-AU"/>
              </w:rPr>
            </w:pPr>
            <w:r w:rsidRPr="00A5268F">
              <w:rPr>
                <w:rFonts w:cs="Arial"/>
                <w:bCs/>
                <w:sz w:val="20"/>
                <w:lang w:val="en-AU"/>
              </w:rPr>
              <w:t>Average of blank readings</w:t>
            </w:r>
          </w:p>
        </w:tc>
        <w:tc>
          <w:tcPr>
            <w:tcW w:w="823" w:type="pct"/>
            <w:shd w:val="clear" w:color="auto" w:fill="auto"/>
            <w:noWrap/>
            <w:vAlign w:val="center"/>
          </w:tcPr>
          <w:p w14:paraId="246C1D88" w14:textId="1630D23B" w:rsidR="0014177D" w:rsidRPr="006E1425" w:rsidRDefault="0014177D" w:rsidP="006E1425">
            <w:pPr>
              <w:jc w:val="center"/>
              <w:rPr>
                <w:rFonts w:cs="Arial"/>
                <w:sz w:val="20"/>
                <w:lang w:val="en-AU" w:eastAsia="ja-JP"/>
              </w:rPr>
            </w:pPr>
            <w:r w:rsidRPr="006E1425">
              <w:rPr>
                <w:rFonts w:cs="Arial"/>
                <w:sz w:val="20"/>
                <w:lang w:val="en-AU" w:eastAsia="ja-JP"/>
              </w:rPr>
              <w:t>0.00</w:t>
            </w:r>
            <w:r w:rsidR="006E1425" w:rsidRPr="006E1425">
              <w:rPr>
                <w:rFonts w:cs="Arial"/>
                <w:sz w:val="20"/>
                <w:lang w:val="en-AU" w:eastAsia="ja-JP"/>
              </w:rPr>
              <w:t>7</w:t>
            </w:r>
          </w:p>
        </w:tc>
        <w:tc>
          <w:tcPr>
            <w:tcW w:w="786" w:type="pct"/>
            <w:shd w:val="clear" w:color="auto" w:fill="auto"/>
            <w:vAlign w:val="center"/>
          </w:tcPr>
          <w:p w14:paraId="246C1D89" w14:textId="5A706B8A" w:rsidR="0014177D" w:rsidRPr="003A74B2" w:rsidRDefault="003A74B2" w:rsidP="006A3254">
            <w:pPr>
              <w:jc w:val="center"/>
              <w:rPr>
                <w:rFonts w:cs="Arial"/>
                <w:sz w:val="20"/>
                <w:lang w:val="en-AU" w:eastAsia="ja-JP"/>
              </w:rPr>
            </w:pPr>
            <w:r w:rsidRPr="003A74B2">
              <w:rPr>
                <w:rFonts w:cs="Arial"/>
                <w:sz w:val="20"/>
                <w:lang w:val="en-AU" w:eastAsia="ja-JP"/>
              </w:rPr>
              <w:t>1.09</w:t>
            </w:r>
          </w:p>
        </w:tc>
        <w:tc>
          <w:tcPr>
            <w:tcW w:w="550" w:type="pct"/>
            <w:shd w:val="clear" w:color="auto" w:fill="auto"/>
            <w:vAlign w:val="center"/>
          </w:tcPr>
          <w:p w14:paraId="246C1D8A" w14:textId="0993D152" w:rsidR="0014177D" w:rsidRPr="003A74B2" w:rsidRDefault="0014177D" w:rsidP="003A74B2">
            <w:pPr>
              <w:jc w:val="center"/>
              <w:rPr>
                <w:rFonts w:cs="Arial"/>
                <w:sz w:val="20"/>
                <w:lang w:val="en-AU" w:eastAsia="ja-JP"/>
              </w:rPr>
            </w:pPr>
            <w:r w:rsidRPr="003A74B2">
              <w:rPr>
                <w:rFonts w:cs="Arial"/>
                <w:sz w:val="20"/>
                <w:lang w:val="en-AU" w:eastAsia="ja-JP"/>
              </w:rPr>
              <w:t>0.00</w:t>
            </w:r>
            <w:r w:rsidR="003A74B2" w:rsidRPr="003A74B2">
              <w:rPr>
                <w:rFonts w:cs="Arial"/>
                <w:sz w:val="20"/>
                <w:lang w:val="en-AU" w:eastAsia="ja-JP"/>
              </w:rPr>
              <w:t>5</w:t>
            </w:r>
          </w:p>
        </w:tc>
        <w:tc>
          <w:tcPr>
            <w:tcW w:w="708" w:type="pct"/>
            <w:shd w:val="clear" w:color="auto" w:fill="auto"/>
            <w:vAlign w:val="center"/>
          </w:tcPr>
          <w:p w14:paraId="246C1D8B" w14:textId="32482B56" w:rsidR="0014177D" w:rsidRPr="003A74B2" w:rsidRDefault="0014177D" w:rsidP="003A74B2">
            <w:pPr>
              <w:jc w:val="center"/>
              <w:rPr>
                <w:rFonts w:cs="Arial"/>
                <w:sz w:val="20"/>
                <w:lang w:val="en-AU" w:eastAsia="ja-JP"/>
              </w:rPr>
            </w:pPr>
            <w:r w:rsidRPr="003A74B2">
              <w:rPr>
                <w:rFonts w:cs="Arial"/>
                <w:sz w:val="20"/>
                <w:lang w:val="en-AU" w:eastAsia="ja-JP"/>
              </w:rPr>
              <w:t>0.</w:t>
            </w:r>
            <w:r w:rsidR="003A74B2" w:rsidRPr="003A74B2">
              <w:rPr>
                <w:rFonts w:cs="Arial"/>
                <w:sz w:val="20"/>
                <w:lang w:val="en-AU" w:eastAsia="ja-JP"/>
              </w:rPr>
              <w:t>08</w:t>
            </w:r>
          </w:p>
        </w:tc>
        <w:tc>
          <w:tcPr>
            <w:tcW w:w="679" w:type="pct"/>
            <w:shd w:val="clear" w:color="auto" w:fill="auto"/>
            <w:vAlign w:val="center"/>
          </w:tcPr>
          <w:p w14:paraId="246C1D8C" w14:textId="3769B6FC" w:rsidR="0014177D" w:rsidRPr="003A74B2" w:rsidRDefault="003A74B2" w:rsidP="006A3254">
            <w:pPr>
              <w:jc w:val="center"/>
              <w:rPr>
                <w:rFonts w:cs="Arial"/>
                <w:sz w:val="20"/>
                <w:lang w:val="en-AU" w:eastAsia="ja-JP"/>
              </w:rPr>
            </w:pPr>
            <w:r w:rsidRPr="003A74B2">
              <w:rPr>
                <w:rFonts w:cs="Arial"/>
                <w:sz w:val="20"/>
                <w:lang w:val="en-AU" w:eastAsia="ja-JP"/>
              </w:rPr>
              <w:t>7.43</w:t>
            </w:r>
          </w:p>
        </w:tc>
      </w:tr>
      <w:tr w:rsidR="0014177D" w:rsidRPr="00A5268F" w14:paraId="246C1D94" w14:textId="77777777" w:rsidTr="00465ED1">
        <w:trPr>
          <w:trHeight w:val="255"/>
          <w:jc w:val="center"/>
        </w:trPr>
        <w:tc>
          <w:tcPr>
            <w:tcW w:w="1454" w:type="pct"/>
            <w:shd w:val="clear" w:color="auto" w:fill="auto"/>
            <w:noWrap/>
            <w:vAlign w:val="center"/>
          </w:tcPr>
          <w:p w14:paraId="246C1D8E" w14:textId="77777777" w:rsidR="0014177D" w:rsidRPr="00A5268F" w:rsidRDefault="0014177D" w:rsidP="006A3254">
            <w:pPr>
              <w:rPr>
                <w:rFonts w:cs="Arial"/>
                <w:bCs/>
                <w:sz w:val="20"/>
                <w:lang w:val="en-AU"/>
              </w:rPr>
            </w:pPr>
            <w:r w:rsidRPr="00A5268F">
              <w:rPr>
                <w:rFonts w:cs="Arial"/>
                <w:bCs/>
                <w:sz w:val="20"/>
                <w:lang w:val="en-AU"/>
              </w:rPr>
              <w:t>N of blank readings</w:t>
            </w:r>
          </w:p>
        </w:tc>
        <w:tc>
          <w:tcPr>
            <w:tcW w:w="823" w:type="pct"/>
            <w:shd w:val="clear" w:color="auto" w:fill="auto"/>
            <w:noWrap/>
            <w:vAlign w:val="center"/>
          </w:tcPr>
          <w:p w14:paraId="246C1D8F" w14:textId="5C11C684" w:rsidR="0014177D" w:rsidRPr="006E1425" w:rsidRDefault="006E1425" w:rsidP="006A3254">
            <w:pPr>
              <w:jc w:val="center"/>
              <w:rPr>
                <w:rFonts w:cs="Arial"/>
                <w:sz w:val="20"/>
                <w:lang w:val="en-AU" w:eastAsia="ja-JP"/>
              </w:rPr>
            </w:pPr>
            <w:r w:rsidRPr="006E1425">
              <w:rPr>
                <w:rFonts w:cs="Arial"/>
                <w:sz w:val="20"/>
                <w:lang w:val="en-AU" w:eastAsia="ja-JP"/>
              </w:rPr>
              <w:t>44</w:t>
            </w:r>
          </w:p>
        </w:tc>
        <w:tc>
          <w:tcPr>
            <w:tcW w:w="786" w:type="pct"/>
            <w:shd w:val="clear" w:color="auto" w:fill="auto"/>
            <w:vAlign w:val="center"/>
          </w:tcPr>
          <w:p w14:paraId="246C1D90" w14:textId="6309B8E2" w:rsidR="0014177D" w:rsidRPr="003A74B2" w:rsidRDefault="003A74B2" w:rsidP="006A3254">
            <w:pPr>
              <w:jc w:val="center"/>
              <w:rPr>
                <w:rFonts w:cs="Arial"/>
                <w:sz w:val="20"/>
                <w:lang w:val="en-AU" w:eastAsia="ja-JP"/>
              </w:rPr>
            </w:pPr>
            <w:r w:rsidRPr="003A74B2">
              <w:rPr>
                <w:rFonts w:cs="Arial"/>
                <w:sz w:val="20"/>
                <w:lang w:val="en-AU" w:eastAsia="ja-JP"/>
              </w:rPr>
              <w:t>37</w:t>
            </w:r>
          </w:p>
        </w:tc>
        <w:tc>
          <w:tcPr>
            <w:tcW w:w="550" w:type="pct"/>
            <w:shd w:val="clear" w:color="auto" w:fill="auto"/>
            <w:vAlign w:val="center"/>
          </w:tcPr>
          <w:p w14:paraId="246C1D91" w14:textId="3D0435E3" w:rsidR="0014177D" w:rsidRPr="003A74B2" w:rsidRDefault="003A74B2" w:rsidP="006A3254">
            <w:pPr>
              <w:jc w:val="center"/>
              <w:rPr>
                <w:rFonts w:cs="Arial"/>
                <w:sz w:val="20"/>
                <w:lang w:val="en-AU" w:eastAsia="ja-JP"/>
              </w:rPr>
            </w:pPr>
            <w:r w:rsidRPr="003A74B2">
              <w:rPr>
                <w:rFonts w:cs="Arial"/>
                <w:sz w:val="20"/>
                <w:lang w:val="en-AU" w:eastAsia="ja-JP"/>
              </w:rPr>
              <w:t>42</w:t>
            </w:r>
          </w:p>
        </w:tc>
        <w:tc>
          <w:tcPr>
            <w:tcW w:w="708" w:type="pct"/>
            <w:shd w:val="clear" w:color="auto" w:fill="auto"/>
            <w:vAlign w:val="center"/>
          </w:tcPr>
          <w:p w14:paraId="246C1D92" w14:textId="20CF1402" w:rsidR="0014177D" w:rsidRPr="003A74B2" w:rsidRDefault="003A74B2" w:rsidP="006A3254">
            <w:pPr>
              <w:jc w:val="center"/>
              <w:rPr>
                <w:rFonts w:cs="Arial"/>
                <w:sz w:val="20"/>
                <w:lang w:val="en-AU" w:eastAsia="ja-JP"/>
              </w:rPr>
            </w:pPr>
            <w:r w:rsidRPr="003A74B2">
              <w:rPr>
                <w:rFonts w:cs="Arial"/>
                <w:sz w:val="20"/>
                <w:lang w:val="en-AU" w:eastAsia="ja-JP"/>
              </w:rPr>
              <w:t>8</w:t>
            </w:r>
          </w:p>
        </w:tc>
        <w:tc>
          <w:tcPr>
            <w:tcW w:w="679" w:type="pct"/>
            <w:shd w:val="clear" w:color="auto" w:fill="auto"/>
            <w:vAlign w:val="center"/>
          </w:tcPr>
          <w:p w14:paraId="246C1D93" w14:textId="41A2EB61" w:rsidR="0014177D" w:rsidRPr="003A74B2" w:rsidRDefault="003A74B2" w:rsidP="006A3254">
            <w:pPr>
              <w:jc w:val="center"/>
              <w:rPr>
                <w:rFonts w:cs="Arial"/>
                <w:sz w:val="20"/>
                <w:lang w:val="en-AU" w:eastAsia="ja-JP"/>
              </w:rPr>
            </w:pPr>
            <w:r w:rsidRPr="003A74B2">
              <w:rPr>
                <w:rFonts w:cs="Arial"/>
                <w:sz w:val="20"/>
                <w:lang w:val="en-AU" w:eastAsia="ja-JP"/>
              </w:rPr>
              <w:t>36</w:t>
            </w:r>
          </w:p>
        </w:tc>
      </w:tr>
      <w:tr w:rsidR="0014177D" w:rsidRPr="00A5268F" w14:paraId="246C1D9B" w14:textId="77777777" w:rsidTr="00465ED1">
        <w:trPr>
          <w:trHeight w:val="255"/>
          <w:jc w:val="center"/>
        </w:trPr>
        <w:tc>
          <w:tcPr>
            <w:tcW w:w="1454" w:type="pct"/>
            <w:shd w:val="clear" w:color="auto" w:fill="auto"/>
            <w:noWrap/>
            <w:vAlign w:val="center"/>
          </w:tcPr>
          <w:p w14:paraId="246C1D95" w14:textId="77777777" w:rsidR="0014177D" w:rsidRPr="00A5268F" w:rsidRDefault="0014177D" w:rsidP="006A3254">
            <w:pPr>
              <w:rPr>
                <w:rFonts w:cs="Arial"/>
                <w:bCs/>
                <w:sz w:val="20"/>
                <w:lang w:val="en-AU"/>
              </w:rPr>
            </w:pPr>
            <w:r w:rsidRPr="00A5268F">
              <w:rPr>
                <w:rFonts w:cs="Arial"/>
                <w:bCs/>
                <w:sz w:val="20"/>
                <w:lang w:val="en-AU"/>
              </w:rPr>
              <w:t>Average of sample readings</w:t>
            </w:r>
          </w:p>
        </w:tc>
        <w:tc>
          <w:tcPr>
            <w:tcW w:w="823" w:type="pct"/>
            <w:shd w:val="clear" w:color="auto" w:fill="auto"/>
            <w:noWrap/>
            <w:vAlign w:val="center"/>
          </w:tcPr>
          <w:p w14:paraId="246C1D96" w14:textId="4572C8C0" w:rsidR="0014177D" w:rsidRPr="006E1425" w:rsidRDefault="0014177D" w:rsidP="006E1425">
            <w:pPr>
              <w:jc w:val="center"/>
              <w:rPr>
                <w:rFonts w:cs="Arial"/>
                <w:sz w:val="20"/>
                <w:lang w:val="en-AU" w:eastAsia="ja-JP"/>
              </w:rPr>
            </w:pPr>
            <w:r w:rsidRPr="006E1425">
              <w:rPr>
                <w:rFonts w:cs="Arial"/>
                <w:sz w:val="20"/>
                <w:lang w:val="en-AU" w:eastAsia="ja-JP"/>
              </w:rPr>
              <w:t>0.1</w:t>
            </w:r>
            <w:r w:rsidR="006E1425" w:rsidRPr="006E1425">
              <w:rPr>
                <w:rFonts w:cs="Arial"/>
                <w:sz w:val="20"/>
                <w:lang w:val="en-AU" w:eastAsia="ja-JP"/>
              </w:rPr>
              <w:t>2</w:t>
            </w:r>
          </w:p>
        </w:tc>
        <w:tc>
          <w:tcPr>
            <w:tcW w:w="786" w:type="pct"/>
            <w:shd w:val="clear" w:color="auto" w:fill="auto"/>
            <w:vAlign w:val="center"/>
          </w:tcPr>
          <w:p w14:paraId="246C1D97" w14:textId="77777777" w:rsidR="0014177D" w:rsidRPr="003A74B2" w:rsidRDefault="0014177D" w:rsidP="006A3254">
            <w:pPr>
              <w:jc w:val="center"/>
              <w:rPr>
                <w:rFonts w:cs="Arial"/>
                <w:sz w:val="20"/>
                <w:lang w:val="en-AU" w:eastAsia="ja-JP"/>
              </w:rPr>
            </w:pPr>
            <w:r w:rsidRPr="003A74B2">
              <w:rPr>
                <w:rFonts w:cs="Arial"/>
                <w:sz w:val="20"/>
                <w:lang w:val="en-AU" w:eastAsia="ja-JP"/>
              </w:rPr>
              <w:t>5.61</w:t>
            </w:r>
          </w:p>
        </w:tc>
        <w:tc>
          <w:tcPr>
            <w:tcW w:w="550" w:type="pct"/>
            <w:shd w:val="clear" w:color="auto" w:fill="auto"/>
            <w:vAlign w:val="center"/>
          </w:tcPr>
          <w:p w14:paraId="246C1D98" w14:textId="6D06BD54" w:rsidR="0014177D" w:rsidRPr="003A74B2" w:rsidRDefault="0014177D" w:rsidP="003A74B2">
            <w:pPr>
              <w:jc w:val="center"/>
              <w:rPr>
                <w:rFonts w:cs="Arial"/>
                <w:sz w:val="20"/>
                <w:lang w:val="en-AU" w:eastAsia="ja-JP"/>
              </w:rPr>
            </w:pPr>
            <w:r w:rsidRPr="003A74B2">
              <w:rPr>
                <w:rFonts w:cs="Arial"/>
                <w:sz w:val="20"/>
                <w:lang w:val="en-AU" w:eastAsia="ja-JP"/>
              </w:rPr>
              <w:t>0.</w:t>
            </w:r>
            <w:r w:rsidR="003A74B2" w:rsidRPr="003A74B2">
              <w:rPr>
                <w:rFonts w:cs="Arial"/>
                <w:sz w:val="20"/>
                <w:lang w:val="en-AU" w:eastAsia="ja-JP"/>
              </w:rPr>
              <w:t>5</w:t>
            </w:r>
            <w:r w:rsidRPr="003A74B2">
              <w:rPr>
                <w:rFonts w:cs="Arial"/>
                <w:sz w:val="20"/>
                <w:lang w:val="en-AU" w:eastAsia="ja-JP"/>
              </w:rPr>
              <w:t>8</w:t>
            </w:r>
          </w:p>
        </w:tc>
        <w:tc>
          <w:tcPr>
            <w:tcW w:w="708" w:type="pct"/>
            <w:shd w:val="clear" w:color="auto" w:fill="auto"/>
            <w:vAlign w:val="center"/>
          </w:tcPr>
          <w:p w14:paraId="246C1D99" w14:textId="78B2EBA2" w:rsidR="0014177D" w:rsidRPr="003A74B2" w:rsidRDefault="003A74B2" w:rsidP="003A74B2">
            <w:pPr>
              <w:jc w:val="center"/>
              <w:rPr>
                <w:rFonts w:cs="Arial"/>
                <w:sz w:val="20"/>
                <w:lang w:val="en-AU" w:eastAsia="ja-JP"/>
              </w:rPr>
            </w:pPr>
            <w:r w:rsidRPr="003A74B2">
              <w:rPr>
                <w:rFonts w:cs="Arial"/>
                <w:sz w:val="20"/>
                <w:lang w:val="en-AU" w:eastAsia="ja-JP"/>
              </w:rPr>
              <w:t>2.28</w:t>
            </w:r>
          </w:p>
        </w:tc>
        <w:tc>
          <w:tcPr>
            <w:tcW w:w="679" w:type="pct"/>
            <w:shd w:val="clear" w:color="auto" w:fill="auto"/>
            <w:vAlign w:val="center"/>
          </w:tcPr>
          <w:p w14:paraId="246C1D9A" w14:textId="13846E06" w:rsidR="0014177D" w:rsidRPr="003A74B2" w:rsidRDefault="003A74B2" w:rsidP="006A3254">
            <w:pPr>
              <w:jc w:val="center"/>
              <w:rPr>
                <w:rFonts w:cs="Arial"/>
                <w:sz w:val="20"/>
                <w:lang w:val="en-AU" w:eastAsia="ja-JP"/>
              </w:rPr>
            </w:pPr>
            <w:r w:rsidRPr="003A74B2">
              <w:rPr>
                <w:rFonts w:cs="Arial"/>
                <w:sz w:val="20"/>
                <w:lang w:val="en-AU" w:eastAsia="ja-JP"/>
              </w:rPr>
              <w:t>44.31</w:t>
            </w:r>
          </w:p>
        </w:tc>
      </w:tr>
      <w:tr w:rsidR="0014177D" w:rsidRPr="00A5268F" w14:paraId="246C1DA2" w14:textId="77777777" w:rsidTr="00465ED1">
        <w:trPr>
          <w:trHeight w:val="255"/>
          <w:jc w:val="center"/>
        </w:trPr>
        <w:tc>
          <w:tcPr>
            <w:tcW w:w="1454" w:type="pct"/>
            <w:shd w:val="clear" w:color="auto" w:fill="auto"/>
            <w:noWrap/>
            <w:vAlign w:val="center"/>
          </w:tcPr>
          <w:p w14:paraId="246C1D9C" w14:textId="77777777" w:rsidR="0014177D" w:rsidRPr="00A5268F" w:rsidRDefault="0014177D" w:rsidP="006A3254">
            <w:pPr>
              <w:rPr>
                <w:rFonts w:cs="Arial"/>
                <w:sz w:val="20"/>
                <w:lang w:val="en-AU"/>
              </w:rPr>
            </w:pPr>
            <w:r w:rsidRPr="00A5268F">
              <w:rPr>
                <w:rFonts w:cs="Arial"/>
                <w:sz w:val="20"/>
                <w:lang w:val="en-AU"/>
              </w:rPr>
              <w:t>N of sample readings</w:t>
            </w:r>
          </w:p>
        </w:tc>
        <w:tc>
          <w:tcPr>
            <w:tcW w:w="823" w:type="pct"/>
            <w:shd w:val="clear" w:color="auto" w:fill="auto"/>
            <w:noWrap/>
            <w:vAlign w:val="center"/>
          </w:tcPr>
          <w:p w14:paraId="246C1D9D" w14:textId="49B28449" w:rsidR="0014177D" w:rsidRPr="006E1425" w:rsidRDefault="006E1425" w:rsidP="006E1425">
            <w:pPr>
              <w:jc w:val="center"/>
              <w:rPr>
                <w:rFonts w:cs="Arial"/>
                <w:sz w:val="20"/>
                <w:lang w:val="en-AU" w:eastAsia="ja-JP"/>
              </w:rPr>
            </w:pPr>
            <w:r w:rsidRPr="006E1425">
              <w:rPr>
                <w:rFonts w:cs="Arial"/>
                <w:sz w:val="20"/>
                <w:lang w:val="en-AU" w:eastAsia="ja-JP"/>
              </w:rPr>
              <w:t>510</w:t>
            </w:r>
          </w:p>
        </w:tc>
        <w:tc>
          <w:tcPr>
            <w:tcW w:w="786" w:type="pct"/>
            <w:shd w:val="clear" w:color="auto" w:fill="auto"/>
            <w:vAlign w:val="center"/>
          </w:tcPr>
          <w:p w14:paraId="246C1D9E" w14:textId="524056D9" w:rsidR="0014177D" w:rsidRPr="003A74B2" w:rsidRDefault="003A74B2" w:rsidP="006A3254">
            <w:pPr>
              <w:jc w:val="center"/>
              <w:rPr>
                <w:rFonts w:cs="Arial"/>
                <w:sz w:val="20"/>
                <w:lang w:val="en-AU" w:eastAsia="ja-JP"/>
              </w:rPr>
            </w:pPr>
            <w:r w:rsidRPr="003A74B2">
              <w:rPr>
                <w:rFonts w:cs="Arial"/>
                <w:sz w:val="20"/>
                <w:lang w:val="en-AU" w:eastAsia="ja-JP"/>
              </w:rPr>
              <w:t>494</w:t>
            </w:r>
          </w:p>
        </w:tc>
        <w:tc>
          <w:tcPr>
            <w:tcW w:w="550" w:type="pct"/>
            <w:shd w:val="clear" w:color="auto" w:fill="auto"/>
            <w:vAlign w:val="center"/>
          </w:tcPr>
          <w:p w14:paraId="246C1D9F" w14:textId="7D6CD761" w:rsidR="0014177D" w:rsidRPr="003A74B2" w:rsidRDefault="003A74B2" w:rsidP="006A3254">
            <w:pPr>
              <w:jc w:val="center"/>
              <w:rPr>
                <w:rFonts w:cs="Arial"/>
                <w:sz w:val="20"/>
                <w:lang w:val="en-AU" w:eastAsia="ja-JP"/>
              </w:rPr>
            </w:pPr>
            <w:r w:rsidRPr="003A74B2">
              <w:rPr>
                <w:rFonts w:cs="Arial"/>
                <w:sz w:val="20"/>
                <w:lang w:val="en-AU" w:eastAsia="ja-JP"/>
              </w:rPr>
              <w:t>638</w:t>
            </w:r>
          </w:p>
        </w:tc>
        <w:tc>
          <w:tcPr>
            <w:tcW w:w="708" w:type="pct"/>
            <w:shd w:val="clear" w:color="auto" w:fill="auto"/>
            <w:vAlign w:val="center"/>
          </w:tcPr>
          <w:p w14:paraId="246C1DA0" w14:textId="43631095" w:rsidR="0014177D" w:rsidRPr="003A74B2" w:rsidRDefault="003A74B2" w:rsidP="003A74B2">
            <w:pPr>
              <w:jc w:val="center"/>
              <w:rPr>
                <w:rFonts w:cs="Arial"/>
                <w:sz w:val="20"/>
                <w:lang w:val="en-AU" w:eastAsia="ja-JP"/>
              </w:rPr>
            </w:pPr>
            <w:r w:rsidRPr="003A74B2">
              <w:rPr>
                <w:rFonts w:cs="Arial"/>
                <w:sz w:val="20"/>
                <w:lang w:val="en-AU" w:eastAsia="ja-JP"/>
              </w:rPr>
              <w:t>572</w:t>
            </w:r>
          </w:p>
        </w:tc>
        <w:tc>
          <w:tcPr>
            <w:tcW w:w="679" w:type="pct"/>
            <w:shd w:val="clear" w:color="auto" w:fill="auto"/>
            <w:vAlign w:val="center"/>
          </w:tcPr>
          <w:p w14:paraId="246C1DA1" w14:textId="7D3B333C" w:rsidR="0014177D" w:rsidRPr="003A74B2" w:rsidRDefault="003A74B2" w:rsidP="006A3254">
            <w:pPr>
              <w:jc w:val="center"/>
              <w:rPr>
                <w:rFonts w:cs="Arial"/>
                <w:sz w:val="20"/>
                <w:lang w:val="en-AU" w:eastAsia="ja-JP"/>
              </w:rPr>
            </w:pPr>
            <w:r w:rsidRPr="003A74B2">
              <w:rPr>
                <w:rFonts w:cs="Arial"/>
                <w:sz w:val="20"/>
                <w:lang w:val="en-AU" w:eastAsia="ja-JP"/>
              </w:rPr>
              <w:t>493</w:t>
            </w:r>
          </w:p>
        </w:tc>
      </w:tr>
      <w:tr w:rsidR="0014177D" w:rsidRPr="008C51D7" w14:paraId="246C1DA9" w14:textId="77777777" w:rsidTr="00465ED1">
        <w:trPr>
          <w:trHeight w:val="255"/>
          <w:jc w:val="center"/>
        </w:trPr>
        <w:tc>
          <w:tcPr>
            <w:tcW w:w="1454" w:type="pct"/>
            <w:shd w:val="clear" w:color="auto" w:fill="auto"/>
            <w:noWrap/>
            <w:vAlign w:val="center"/>
          </w:tcPr>
          <w:p w14:paraId="246C1DA3" w14:textId="77777777" w:rsidR="0014177D" w:rsidRPr="00A5268F" w:rsidRDefault="0014177D" w:rsidP="006A3254">
            <w:pPr>
              <w:rPr>
                <w:rFonts w:cs="Arial"/>
                <w:bCs/>
                <w:sz w:val="20"/>
                <w:lang w:val="en-AU"/>
              </w:rPr>
            </w:pPr>
            <w:r w:rsidRPr="00A5268F">
              <w:rPr>
                <w:rFonts w:cs="Arial"/>
                <w:bCs/>
                <w:sz w:val="20"/>
                <w:lang w:val="en-AU"/>
              </w:rPr>
              <w:t>Average of blanks as % of average sample readings</w:t>
            </w:r>
          </w:p>
        </w:tc>
        <w:tc>
          <w:tcPr>
            <w:tcW w:w="823" w:type="pct"/>
            <w:shd w:val="clear" w:color="auto" w:fill="auto"/>
            <w:noWrap/>
            <w:vAlign w:val="center"/>
          </w:tcPr>
          <w:p w14:paraId="246C1DA4" w14:textId="5F79354B" w:rsidR="0014177D" w:rsidRPr="006E1425" w:rsidRDefault="006E1425" w:rsidP="006A3254">
            <w:pPr>
              <w:jc w:val="center"/>
              <w:rPr>
                <w:rFonts w:cs="Arial"/>
                <w:sz w:val="20"/>
                <w:lang w:val="en-AU"/>
              </w:rPr>
            </w:pPr>
            <w:r w:rsidRPr="006E1425">
              <w:rPr>
                <w:rFonts w:cs="Arial"/>
                <w:sz w:val="20"/>
                <w:lang w:val="en-AU"/>
              </w:rPr>
              <w:t>5.4</w:t>
            </w:r>
            <w:r w:rsidR="0014177D" w:rsidRPr="006E1425">
              <w:rPr>
                <w:rFonts w:cs="Arial"/>
                <w:sz w:val="20"/>
                <w:lang w:val="en-AU"/>
              </w:rPr>
              <w:t>%</w:t>
            </w:r>
          </w:p>
        </w:tc>
        <w:tc>
          <w:tcPr>
            <w:tcW w:w="786" w:type="pct"/>
            <w:shd w:val="clear" w:color="auto" w:fill="auto"/>
            <w:vAlign w:val="center"/>
          </w:tcPr>
          <w:p w14:paraId="246C1DA5" w14:textId="1E5DE785" w:rsidR="0014177D" w:rsidRPr="003A74B2" w:rsidRDefault="003A74B2" w:rsidP="003A74B2">
            <w:pPr>
              <w:jc w:val="center"/>
              <w:rPr>
                <w:rFonts w:cs="Arial"/>
                <w:sz w:val="20"/>
                <w:lang w:val="en-AU"/>
              </w:rPr>
            </w:pPr>
            <w:r w:rsidRPr="003A74B2">
              <w:rPr>
                <w:rFonts w:cs="Arial"/>
                <w:sz w:val="20"/>
                <w:lang w:val="en-AU"/>
              </w:rPr>
              <w:t>19.36</w:t>
            </w:r>
            <w:r w:rsidR="0014177D" w:rsidRPr="003A74B2">
              <w:rPr>
                <w:rFonts w:cs="Arial"/>
                <w:sz w:val="20"/>
                <w:lang w:val="en-AU"/>
              </w:rPr>
              <w:t>%</w:t>
            </w:r>
          </w:p>
        </w:tc>
        <w:tc>
          <w:tcPr>
            <w:tcW w:w="550" w:type="pct"/>
            <w:shd w:val="clear" w:color="auto" w:fill="auto"/>
            <w:vAlign w:val="center"/>
          </w:tcPr>
          <w:p w14:paraId="246C1DA6" w14:textId="0119CF46" w:rsidR="0014177D" w:rsidRPr="003A74B2" w:rsidRDefault="003A74B2" w:rsidP="003A74B2">
            <w:pPr>
              <w:jc w:val="center"/>
              <w:rPr>
                <w:rFonts w:cs="Arial"/>
                <w:sz w:val="20"/>
                <w:lang w:val="en-AU"/>
              </w:rPr>
            </w:pPr>
            <w:r w:rsidRPr="003A74B2">
              <w:rPr>
                <w:rFonts w:cs="Arial"/>
                <w:sz w:val="20"/>
                <w:lang w:val="en-AU"/>
              </w:rPr>
              <w:t>0.94</w:t>
            </w:r>
            <w:r w:rsidR="0014177D" w:rsidRPr="003A74B2">
              <w:rPr>
                <w:rFonts w:cs="Arial"/>
                <w:sz w:val="20"/>
                <w:lang w:val="en-AU"/>
              </w:rPr>
              <w:t>%</w:t>
            </w:r>
          </w:p>
        </w:tc>
        <w:tc>
          <w:tcPr>
            <w:tcW w:w="708" w:type="pct"/>
            <w:shd w:val="clear" w:color="auto" w:fill="auto"/>
            <w:vAlign w:val="center"/>
          </w:tcPr>
          <w:p w14:paraId="246C1DA7" w14:textId="789FECD8" w:rsidR="0014177D" w:rsidRPr="003A74B2" w:rsidRDefault="003A74B2" w:rsidP="003A74B2">
            <w:pPr>
              <w:jc w:val="center"/>
              <w:rPr>
                <w:rFonts w:cs="Arial"/>
                <w:sz w:val="20"/>
                <w:lang w:val="en-AU"/>
              </w:rPr>
            </w:pPr>
            <w:r w:rsidRPr="003A74B2">
              <w:rPr>
                <w:rFonts w:cs="Arial"/>
                <w:sz w:val="20"/>
                <w:lang w:val="en-AU"/>
              </w:rPr>
              <w:t>3.51</w:t>
            </w:r>
            <w:r w:rsidR="0014177D" w:rsidRPr="003A74B2">
              <w:rPr>
                <w:rFonts w:cs="Arial"/>
                <w:sz w:val="20"/>
                <w:lang w:val="en-AU"/>
              </w:rPr>
              <w:t>%</w:t>
            </w:r>
          </w:p>
        </w:tc>
        <w:tc>
          <w:tcPr>
            <w:tcW w:w="679" w:type="pct"/>
            <w:shd w:val="clear" w:color="auto" w:fill="auto"/>
            <w:vAlign w:val="center"/>
          </w:tcPr>
          <w:p w14:paraId="246C1DA8" w14:textId="4D501BB0" w:rsidR="0014177D" w:rsidRPr="003A74B2" w:rsidRDefault="003A74B2" w:rsidP="006A3254">
            <w:pPr>
              <w:jc w:val="center"/>
              <w:rPr>
                <w:rFonts w:cs="Arial"/>
                <w:sz w:val="20"/>
                <w:lang w:val="en-AU"/>
              </w:rPr>
            </w:pPr>
            <w:r w:rsidRPr="003A74B2">
              <w:rPr>
                <w:rFonts w:cs="Arial"/>
                <w:sz w:val="20"/>
                <w:lang w:val="en-AU"/>
              </w:rPr>
              <w:t>16.8</w:t>
            </w:r>
            <w:r w:rsidR="0014177D" w:rsidRPr="003A74B2">
              <w:rPr>
                <w:rFonts w:cs="Arial"/>
                <w:sz w:val="20"/>
                <w:lang w:val="en-AU"/>
              </w:rPr>
              <w:t>%</w:t>
            </w:r>
          </w:p>
        </w:tc>
      </w:tr>
    </w:tbl>
    <w:p w14:paraId="2FC20910" w14:textId="77777777" w:rsidR="00E4495F" w:rsidRDefault="00E4495F" w:rsidP="00803656">
      <w:pPr>
        <w:rPr>
          <w:b/>
          <w:i/>
          <w:sz w:val="24"/>
          <w:szCs w:val="24"/>
          <w:lang w:val="en-AU"/>
        </w:rPr>
        <w:sectPr w:rsidR="00E4495F" w:rsidSect="00510F8C">
          <w:pgSz w:w="11907" w:h="16839" w:code="9"/>
          <w:pgMar w:top="1440" w:right="1440" w:bottom="1440" w:left="1440" w:header="680" w:footer="680" w:gutter="0"/>
          <w:cols w:space="708"/>
          <w:docGrid w:linePitch="360"/>
        </w:sectPr>
      </w:pPr>
    </w:p>
    <w:p w14:paraId="5ED576AF" w14:textId="606D5DE2" w:rsidR="00624BFA" w:rsidRDefault="00803656" w:rsidP="005D5DE3">
      <w:pPr>
        <w:pStyle w:val="SummaryHeading1"/>
      </w:pPr>
      <w:bookmarkStart w:id="2312" w:name="_Toc358712540"/>
      <w:bookmarkStart w:id="2313" w:name="_Toc374701395"/>
      <w:bookmarkStart w:id="2314" w:name="_Toc436082072"/>
      <w:bookmarkStart w:id="2315" w:name="_Toc11410797"/>
      <w:bookmarkStart w:id="2316" w:name="_Toc205604871"/>
      <w:bookmarkEnd w:id="2234"/>
      <w:bookmarkEnd w:id="2235"/>
      <w:bookmarkEnd w:id="2236"/>
      <w:r w:rsidRPr="005D5DE3">
        <w:t xml:space="preserve">Appendix </w:t>
      </w:r>
      <w:r w:rsidR="00AD79BF" w:rsidRPr="005D5DE3">
        <w:t>G</w:t>
      </w:r>
      <w:r w:rsidR="009848A4" w:rsidRPr="005D5DE3">
        <w:t>.</w:t>
      </w:r>
      <w:r w:rsidRPr="005D5DE3">
        <w:t xml:space="preserve"> Scientific publications and presentations associated with the program, </w:t>
      </w:r>
      <w:bookmarkEnd w:id="2312"/>
      <w:r w:rsidR="00AA7331" w:rsidRPr="005D5DE3">
        <w:t>201</w:t>
      </w:r>
      <w:r w:rsidR="00F24ABF" w:rsidRPr="005D5DE3">
        <w:t>7</w:t>
      </w:r>
      <w:r w:rsidR="005E2D44" w:rsidRPr="005D5DE3">
        <w:rPr>
          <w:color w:val="000000" w:themeColor="text1"/>
        </w:rPr>
        <w:t>–</w:t>
      </w:r>
      <w:r w:rsidRPr="005D5DE3">
        <w:t>1</w:t>
      </w:r>
      <w:bookmarkEnd w:id="2313"/>
      <w:bookmarkEnd w:id="2314"/>
      <w:r w:rsidR="00F24ABF" w:rsidRPr="005D5DE3">
        <w:t>8</w:t>
      </w:r>
      <w:bookmarkEnd w:id="2315"/>
    </w:p>
    <w:p w14:paraId="5EB799AA" w14:textId="77777777" w:rsidR="00624BFA" w:rsidRPr="00624BFA" w:rsidRDefault="00624BFA" w:rsidP="00851519"/>
    <w:p w14:paraId="246C1E43" w14:textId="2AAA2FCD" w:rsidR="00803656" w:rsidRPr="00DE7908" w:rsidRDefault="00170D80" w:rsidP="00B828FF">
      <w:pPr>
        <w:pStyle w:val="SummaryHeading2"/>
      </w:pPr>
      <w:r>
        <w:t>G</w:t>
      </w:r>
      <w:r w:rsidR="00B3773D">
        <w:t>-1</w:t>
      </w:r>
      <w:r w:rsidR="00B3773D">
        <w:tab/>
      </w:r>
      <w:r w:rsidR="00803656" w:rsidRPr="00DE7908">
        <w:t>Publications</w:t>
      </w:r>
    </w:p>
    <w:p w14:paraId="2F82B00E" w14:textId="7D942DA9" w:rsidR="00BE7912" w:rsidRDefault="00BE7912" w:rsidP="00BE7912">
      <w:pPr>
        <w:spacing w:before="0" w:after="0"/>
        <w:jc w:val="left"/>
        <w:rPr>
          <w:rFonts w:cs="Arial"/>
          <w:color w:val="000000"/>
          <w:szCs w:val="22"/>
        </w:rPr>
      </w:pPr>
      <w:r w:rsidRPr="00563F02">
        <w:rPr>
          <w:rFonts w:cs="Arial"/>
          <w:color w:val="000000"/>
          <w:szCs w:val="22"/>
        </w:rPr>
        <w:t xml:space="preserve">Blondeau-Patissier D, Brando V, Lønborg C, Dekker A </w:t>
      </w:r>
      <w:r>
        <w:rPr>
          <w:rFonts w:cs="Arial"/>
          <w:color w:val="000000"/>
          <w:szCs w:val="22"/>
        </w:rPr>
        <w:t>(in press)</w:t>
      </w:r>
      <w:r w:rsidRPr="00563F02">
        <w:rPr>
          <w:rFonts w:cs="Arial"/>
          <w:color w:val="000000"/>
          <w:szCs w:val="22"/>
        </w:rPr>
        <w:t xml:space="preserve">. Phenology of </w:t>
      </w:r>
      <w:r w:rsidRPr="00C61CEB">
        <w:rPr>
          <w:rFonts w:cs="Arial"/>
          <w:i/>
          <w:color w:val="000000"/>
          <w:szCs w:val="22"/>
        </w:rPr>
        <w:t>Trichodesmium</w:t>
      </w:r>
      <w:r w:rsidRPr="00563F02">
        <w:rPr>
          <w:rFonts w:cs="Arial"/>
          <w:color w:val="000000"/>
          <w:szCs w:val="22"/>
        </w:rPr>
        <w:t xml:space="preserve"> spp. blooms in the Great Barrier Reef Lagoon, Australia, from the ESA-MERIS 10-year mission. </w:t>
      </w:r>
      <w:r w:rsidRPr="00C61CEB">
        <w:rPr>
          <w:rFonts w:cs="Arial"/>
          <w:i/>
          <w:color w:val="000000"/>
          <w:szCs w:val="22"/>
        </w:rPr>
        <w:t>PloS One</w:t>
      </w:r>
      <w:r>
        <w:rPr>
          <w:rFonts w:cs="Arial"/>
          <w:color w:val="000000"/>
          <w:szCs w:val="22"/>
        </w:rPr>
        <w:t>.</w:t>
      </w:r>
    </w:p>
    <w:p w14:paraId="3E648ECF" w14:textId="77777777" w:rsidR="00BE7912" w:rsidRDefault="00BE7912" w:rsidP="00FA6BF4">
      <w:pPr>
        <w:spacing w:before="0" w:after="0"/>
        <w:jc w:val="left"/>
        <w:rPr>
          <w:rFonts w:cs="Arial"/>
          <w:lang w:val="pt-PT"/>
        </w:rPr>
      </w:pPr>
    </w:p>
    <w:p w14:paraId="33A5A348" w14:textId="00F2A5C4" w:rsidR="00FA6BF4" w:rsidRPr="009F213C" w:rsidRDefault="00FA6BF4" w:rsidP="00FA6BF4">
      <w:pPr>
        <w:spacing w:before="0" w:after="0"/>
        <w:jc w:val="left"/>
        <w:rPr>
          <w:rFonts w:cs="Arial"/>
          <w:szCs w:val="22"/>
        </w:rPr>
      </w:pPr>
      <w:r w:rsidRPr="00DC2EFF">
        <w:rPr>
          <w:rFonts w:cs="Arial"/>
          <w:lang w:val="pt-PT"/>
        </w:rPr>
        <w:t>Lewis</w:t>
      </w:r>
      <w:r w:rsidR="006F4C41">
        <w:rPr>
          <w:rFonts w:cs="Arial"/>
          <w:lang w:val="pt-PT"/>
        </w:rPr>
        <w:t xml:space="preserve"> </w:t>
      </w:r>
      <w:r w:rsidRPr="00DC2EFF">
        <w:rPr>
          <w:rFonts w:cs="Arial"/>
          <w:lang w:val="pt-PT"/>
        </w:rPr>
        <w:t>SE</w:t>
      </w:r>
      <w:r w:rsidR="006F4C41">
        <w:rPr>
          <w:rFonts w:cs="Arial"/>
          <w:lang w:val="pt-PT"/>
        </w:rPr>
        <w:t>,</w:t>
      </w:r>
      <w:r w:rsidRPr="00DC2EFF">
        <w:rPr>
          <w:rFonts w:cs="Arial"/>
          <w:lang w:val="pt-PT"/>
        </w:rPr>
        <w:t xml:space="preserve"> Lough JM</w:t>
      </w:r>
      <w:r w:rsidR="006F4C41">
        <w:rPr>
          <w:rFonts w:cs="Arial"/>
          <w:lang w:val="pt-PT"/>
        </w:rPr>
        <w:t>,</w:t>
      </w:r>
      <w:r w:rsidRPr="00DC2EFF">
        <w:rPr>
          <w:rFonts w:cs="Arial"/>
          <w:lang w:val="pt-PT"/>
        </w:rPr>
        <w:t xml:space="preserve"> Cantin NE</w:t>
      </w:r>
      <w:r w:rsidR="006F4C41">
        <w:rPr>
          <w:rFonts w:cs="Arial"/>
          <w:lang w:val="pt-PT"/>
        </w:rPr>
        <w:t>,</w:t>
      </w:r>
      <w:r w:rsidRPr="00DC2EFF">
        <w:rPr>
          <w:rFonts w:cs="Arial"/>
          <w:lang w:val="pt-PT"/>
        </w:rPr>
        <w:t xml:space="preserve"> Matson EG</w:t>
      </w:r>
      <w:r w:rsidR="006F4C41">
        <w:rPr>
          <w:rFonts w:cs="Arial"/>
          <w:lang w:val="pt-PT"/>
        </w:rPr>
        <w:t>,</w:t>
      </w:r>
      <w:r w:rsidRPr="00DC2EFF">
        <w:rPr>
          <w:rFonts w:cs="Arial"/>
          <w:lang w:val="pt-PT"/>
        </w:rPr>
        <w:t xml:space="preserve"> Kinsley L</w:t>
      </w:r>
      <w:r w:rsidR="006F4C41">
        <w:rPr>
          <w:rFonts w:cs="Arial"/>
          <w:lang w:val="pt-PT"/>
        </w:rPr>
        <w:t>,</w:t>
      </w:r>
      <w:r w:rsidRPr="00DC2EFF">
        <w:rPr>
          <w:rFonts w:cs="Arial"/>
          <w:lang w:val="pt-PT"/>
        </w:rPr>
        <w:t xml:space="preserve"> Bainbridge ZT</w:t>
      </w:r>
      <w:r w:rsidR="006F4C41">
        <w:rPr>
          <w:rFonts w:cs="Arial"/>
          <w:lang w:val="pt-PT"/>
        </w:rPr>
        <w:t>,</w:t>
      </w:r>
      <w:r w:rsidRPr="00DC2EFF">
        <w:rPr>
          <w:rFonts w:cs="Arial"/>
          <w:lang w:val="pt-PT"/>
        </w:rPr>
        <w:t xml:space="preserve"> Brodie J</w:t>
      </w:r>
      <w:r w:rsidR="006F4C41">
        <w:rPr>
          <w:rFonts w:cs="Arial"/>
          <w:lang w:val="pt-PT"/>
        </w:rPr>
        <w:t>E</w:t>
      </w:r>
      <w:r w:rsidRPr="00DC2EFF">
        <w:rPr>
          <w:rFonts w:cs="Arial"/>
          <w:lang w:val="pt-PT"/>
        </w:rPr>
        <w:t xml:space="preserve"> </w:t>
      </w:r>
      <w:r w:rsidR="006F4C41">
        <w:rPr>
          <w:rFonts w:cs="Arial"/>
          <w:lang w:val="pt-PT"/>
        </w:rPr>
        <w:t>(</w:t>
      </w:r>
      <w:r w:rsidRPr="00DC2EFF">
        <w:rPr>
          <w:rFonts w:cs="Arial"/>
          <w:lang w:val="pt-PT"/>
        </w:rPr>
        <w:t>2018</w:t>
      </w:r>
      <w:r w:rsidR="006F4C41">
        <w:rPr>
          <w:rFonts w:cs="Arial"/>
          <w:lang w:val="pt-PT"/>
        </w:rPr>
        <w:t>)</w:t>
      </w:r>
      <w:r w:rsidRPr="00DC2EFF">
        <w:rPr>
          <w:rFonts w:cs="Arial"/>
          <w:lang w:val="pt-PT"/>
        </w:rPr>
        <w:t xml:space="preserve">. </w:t>
      </w:r>
      <w:r>
        <w:rPr>
          <w:rFonts w:cs="Arial"/>
          <w:lang w:val="en-US"/>
        </w:rPr>
        <w:t>A critical evaluation of coral Ba/Ca, Mn/Ca and Y/Ca ratios as indicators of terres</w:t>
      </w:r>
      <w:r w:rsidRPr="00620893">
        <w:rPr>
          <w:rFonts w:cs="Arial"/>
          <w:szCs w:val="22"/>
          <w:lang w:val="en-US"/>
        </w:rPr>
        <w:t xml:space="preserve">trial input: new data from the Great Barrier Reef, Australia. </w:t>
      </w:r>
      <w:r w:rsidRPr="00620893">
        <w:rPr>
          <w:rFonts w:cs="Arial"/>
          <w:i/>
          <w:szCs w:val="22"/>
          <w:lang w:val="en-US"/>
        </w:rPr>
        <w:t>Geochimica et Cosmochimica Acta</w:t>
      </w:r>
      <w:r>
        <w:rPr>
          <w:rFonts w:cs="Arial"/>
          <w:szCs w:val="22"/>
          <w:lang w:val="en-US"/>
        </w:rPr>
        <w:t xml:space="preserve"> 237, 131-154.</w:t>
      </w:r>
    </w:p>
    <w:p w14:paraId="596D8226" w14:textId="77777777" w:rsidR="00FA6BF4" w:rsidRDefault="00FA6BF4" w:rsidP="00FA6BF4">
      <w:pPr>
        <w:spacing w:before="0" w:after="0"/>
        <w:jc w:val="left"/>
        <w:rPr>
          <w:rFonts w:cs="Arial"/>
          <w:color w:val="000000"/>
          <w:szCs w:val="22"/>
        </w:rPr>
      </w:pPr>
    </w:p>
    <w:p w14:paraId="44239232" w14:textId="1D417787" w:rsidR="00BE7912" w:rsidRDefault="00BE7912" w:rsidP="00FA6BF4">
      <w:pPr>
        <w:spacing w:before="0" w:after="0"/>
        <w:jc w:val="left"/>
        <w:rPr>
          <w:rFonts w:cs="Arial"/>
          <w:color w:val="000000"/>
          <w:szCs w:val="22"/>
        </w:rPr>
      </w:pPr>
      <w:r w:rsidRPr="00BE7912">
        <w:rPr>
          <w:rFonts w:cs="Arial"/>
          <w:color w:val="000000"/>
          <w:szCs w:val="22"/>
        </w:rPr>
        <w:t xml:space="preserve">Lonborg C, Alvarez-Salgado XA, Duggan S, Carreira C. </w:t>
      </w:r>
      <w:r w:rsidR="006F4C41">
        <w:rPr>
          <w:rFonts w:cs="Arial"/>
          <w:color w:val="000000"/>
          <w:szCs w:val="22"/>
        </w:rPr>
        <w:t>(</w:t>
      </w:r>
      <w:r w:rsidRPr="00BE7912">
        <w:rPr>
          <w:rFonts w:cs="Arial"/>
          <w:color w:val="000000"/>
          <w:szCs w:val="22"/>
        </w:rPr>
        <w:t>2017</w:t>
      </w:r>
      <w:r w:rsidR="006F4C41">
        <w:rPr>
          <w:rFonts w:cs="Arial"/>
          <w:color w:val="000000"/>
          <w:szCs w:val="22"/>
        </w:rPr>
        <w:t>)</w:t>
      </w:r>
      <w:r w:rsidRPr="00BE7912">
        <w:rPr>
          <w:rFonts w:cs="Arial"/>
          <w:color w:val="000000"/>
          <w:szCs w:val="22"/>
        </w:rPr>
        <w:t xml:space="preserve">. Organic matter bioavailability in tropical coastal waters: The Great Barrier Reef. </w:t>
      </w:r>
      <w:r w:rsidRPr="00BE7912">
        <w:rPr>
          <w:rFonts w:cs="Arial"/>
          <w:i/>
          <w:color w:val="000000"/>
          <w:szCs w:val="22"/>
        </w:rPr>
        <w:t>Limnology and Oceanography</w:t>
      </w:r>
      <w:r w:rsidRPr="00BE7912">
        <w:rPr>
          <w:rFonts w:cs="Arial"/>
          <w:color w:val="000000"/>
          <w:szCs w:val="22"/>
        </w:rPr>
        <w:t xml:space="preserve"> 63(2): 1015-1035.</w:t>
      </w:r>
    </w:p>
    <w:p w14:paraId="23593F52" w14:textId="77777777" w:rsidR="00C0603F" w:rsidRDefault="00C0603F" w:rsidP="00FA6BF4">
      <w:pPr>
        <w:spacing w:before="0" w:after="0"/>
        <w:jc w:val="left"/>
        <w:rPr>
          <w:rFonts w:cs="Arial"/>
          <w:color w:val="000000"/>
          <w:szCs w:val="22"/>
        </w:rPr>
      </w:pPr>
    </w:p>
    <w:p w14:paraId="68FD5332" w14:textId="454A5ABB" w:rsidR="00FA6BF4" w:rsidRPr="00620893" w:rsidRDefault="00FA6BF4" w:rsidP="00FA6BF4">
      <w:pPr>
        <w:spacing w:before="0" w:after="0"/>
        <w:jc w:val="left"/>
        <w:rPr>
          <w:rFonts w:cs="Arial"/>
          <w:szCs w:val="22"/>
        </w:rPr>
      </w:pPr>
      <w:r w:rsidRPr="00620893">
        <w:rPr>
          <w:rFonts w:cs="Arial"/>
          <w:color w:val="000000"/>
          <w:szCs w:val="22"/>
        </w:rPr>
        <w:t>Petus C</w:t>
      </w:r>
      <w:r w:rsidR="006F4C41">
        <w:rPr>
          <w:rFonts w:cs="Arial"/>
          <w:color w:val="000000"/>
          <w:szCs w:val="22"/>
        </w:rPr>
        <w:t>,</w:t>
      </w:r>
      <w:r w:rsidRPr="00620893">
        <w:rPr>
          <w:rFonts w:cs="Arial"/>
          <w:color w:val="000000"/>
          <w:szCs w:val="22"/>
        </w:rPr>
        <w:t xml:space="preserve"> </w:t>
      </w:r>
      <w:r w:rsidRPr="00620893">
        <w:rPr>
          <w:rFonts w:cs="Arial"/>
          <w:szCs w:val="22"/>
        </w:rPr>
        <w:t>Devlin M</w:t>
      </w:r>
      <w:r w:rsidR="006F4C41">
        <w:rPr>
          <w:rFonts w:cs="Arial"/>
          <w:szCs w:val="22"/>
        </w:rPr>
        <w:t>,</w:t>
      </w:r>
      <w:r w:rsidRPr="00620893">
        <w:rPr>
          <w:rFonts w:cs="Arial"/>
          <w:szCs w:val="22"/>
        </w:rPr>
        <w:t xml:space="preserve"> Teixera da Silva E</w:t>
      </w:r>
      <w:r w:rsidR="006F4C41">
        <w:rPr>
          <w:rFonts w:cs="Arial"/>
          <w:szCs w:val="22"/>
        </w:rPr>
        <w:t>,</w:t>
      </w:r>
      <w:r w:rsidRPr="00620893">
        <w:rPr>
          <w:rFonts w:cs="Arial"/>
          <w:b/>
          <w:szCs w:val="22"/>
        </w:rPr>
        <w:t xml:space="preserve"> </w:t>
      </w:r>
      <w:r w:rsidRPr="00FA6BF4">
        <w:rPr>
          <w:rFonts w:cs="Arial"/>
          <w:szCs w:val="22"/>
        </w:rPr>
        <w:t>Lewis S</w:t>
      </w:r>
      <w:r w:rsidR="006F4C41">
        <w:rPr>
          <w:rFonts w:cs="Arial"/>
          <w:szCs w:val="22"/>
        </w:rPr>
        <w:t>,</w:t>
      </w:r>
      <w:r w:rsidRPr="00620893">
        <w:rPr>
          <w:rFonts w:cs="Arial"/>
          <w:szCs w:val="22"/>
        </w:rPr>
        <w:t xml:space="preserve"> Waterhouse J</w:t>
      </w:r>
      <w:r w:rsidR="006F4C41">
        <w:rPr>
          <w:rFonts w:cs="Arial"/>
          <w:szCs w:val="22"/>
        </w:rPr>
        <w:t>,</w:t>
      </w:r>
      <w:r w:rsidRPr="00620893">
        <w:rPr>
          <w:rFonts w:cs="Arial"/>
          <w:szCs w:val="22"/>
        </w:rPr>
        <w:t xml:space="preserve"> Wenger A</w:t>
      </w:r>
      <w:r w:rsidR="006F4C41">
        <w:rPr>
          <w:rFonts w:cs="Arial"/>
          <w:szCs w:val="22"/>
        </w:rPr>
        <w:t>,</w:t>
      </w:r>
      <w:r w:rsidRPr="00620893">
        <w:rPr>
          <w:rFonts w:cs="Arial"/>
          <w:szCs w:val="22"/>
        </w:rPr>
        <w:t xml:space="preserve"> Bainbridge Z</w:t>
      </w:r>
      <w:r w:rsidR="006F4C41">
        <w:rPr>
          <w:rFonts w:cs="Arial"/>
          <w:szCs w:val="22"/>
        </w:rPr>
        <w:t>,</w:t>
      </w:r>
      <w:r w:rsidRPr="00620893">
        <w:rPr>
          <w:rFonts w:cs="Arial"/>
          <w:szCs w:val="22"/>
        </w:rPr>
        <w:t xml:space="preserve"> Tracey D </w:t>
      </w:r>
      <w:r w:rsidR="006F4C41">
        <w:rPr>
          <w:rFonts w:cs="Arial"/>
          <w:szCs w:val="22"/>
        </w:rPr>
        <w:t>(</w:t>
      </w:r>
      <w:r>
        <w:rPr>
          <w:rFonts w:cs="Arial"/>
          <w:color w:val="000000"/>
          <w:szCs w:val="22"/>
        </w:rPr>
        <w:t>2018</w:t>
      </w:r>
      <w:r w:rsidR="006F4C41">
        <w:rPr>
          <w:rFonts w:cs="Arial"/>
          <w:color w:val="000000"/>
          <w:szCs w:val="22"/>
        </w:rPr>
        <w:t>)</w:t>
      </w:r>
      <w:r w:rsidRPr="00620893">
        <w:rPr>
          <w:rFonts w:cs="Arial"/>
          <w:color w:val="000000"/>
          <w:szCs w:val="22"/>
        </w:rPr>
        <w:t xml:space="preserve">. Defining wet season water quality target concentrations for ecosystem conservation using empirical light attenuation models: a case study in the Great Barrier Reef (Australia). </w:t>
      </w:r>
      <w:r w:rsidRPr="00851519">
        <w:rPr>
          <w:rFonts w:cs="Arial"/>
          <w:color w:val="000000"/>
          <w:szCs w:val="22"/>
        </w:rPr>
        <w:t>Journal of Environmental Management</w:t>
      </w:r>
      <w:r>
        <w:rPr>
          <w:rFonts w:cs="Arial"/>
          <w:color w:val="000000"/>
          <w:szCs w:val="22"/>
        </w:rPr>
        <w:t xml:space="preserve"> 213</w:t>
      </w:r>
      <w:r w:rsidR="006F4C41">
        <w:rPr>
          <w:rFonts w:cs="Arial"/>
          <w:color w:val="000000"/>
          <w:szCs w:val="22"/>
        </w:rPr>
        <w:t>:</w:t>
      </w:r>
      <w:r>
        <w:rPr>
          <w:rFonts w:cs="Arial"/>
          <w:color w:val="000000"/>
          <w:szCs w:val="22"/>
        </w:rPr>
        <w:t>451</w:t>
      </w:r>
      <w:r w:rsidR="006F4C41">
        <w:rPr>
          <w:rFonts w:cs="Arial"/>
          <w:color w:val="000000"/>
          <w:szCs w:val="22"/>
        </w:rPr>
        <w:t>-</w:t>
      </w:r>
      <w:r>
        <w:rPr>
          <w:rFonts w:cs="Arial"/>
          <w:color w:val="000000"/>
          <w:szCs w:val="22"/>
        </w:rPr>
        <w:t>466.</w:t>
      </w:r>
    </w:p>
    <w:p w14:paraId="31DEF120" w14:textId="77777777" w:rsidR="00C0603F" w:rsidRDefault="00C0603F" w:rsidP="00BE7912">
      <w:pPr>
        <w:rPr>
          <w:rFonts w:cs="Arial"/>
          <w:szCs w:val="22"/>
          <w:lang w:val="pt-PT"/>
        </w:rPr>
      </w:pPr>
    </w:p>
    <w:p w14:paraId="32C76C33" w14:textId="0D0B02F2" w:rsidR="00BE7912" w:rsidRDefault="00BE7912" w:rsidP="00BE7912">
      <w:pPr>
        <w:rPr>
          <w:rFonts w:cs="Arial"/>
          <w:szCs w:val="22"/>
          <w:lang w:val="pt-PT"/>
        </w:rPr>
      </w:pPr>
      <w:r w:rsidRPr="00D91A3E">
        <w:rPr>
          <w:rFonts w:cs="Arial"/>
          <w:szCs w:val="22"/>
          <w:lang w:val="pt-PT"/>
        </w:rPr>
        <w:t xml:space="preserve">Waterhouse J, Lønborg C, Logan M, Petus C, Tracey D, Lewis S, Howley C, Harper E, Tonin H, Skuza M, Doyle J, Costello P, Davidson J, Gunn K, Wright M, Zagorskis I, Kroon F, Gruber, R </w:t>
      </w:r>
      <w:r w:rsidR="006F4C41">
        <w:rPr>
          <w:rFonts w:cs="Arial"/>
          <w:szCs w:val="22"/>
          <w:lang w:val="pt-PT"/>
        </w:rPr>
        <w:t>(</w:t>
      </w:r>
      <w:r w:rsidRPr="00D91A3E">
        <w:rPr>
          <w:rFonts w:cs="Arial"/>
          <w:szCs w:val="22"/>
          <w:lang w:val="pt-PT"/>
        </w:rPr>
        <w:t>2018</w:t>
      </w:r>
      <w:r w:rsidR="006F4C41">
        <w:rPr>
          <w:rFonts w:cs="Arial"/>
          <w:szCs w:val="22"/>
          <w:lang w:val="pt-PT"/>
        </w:rPr>
        <w:t>).</w:t>
      </w:r>
      <w:r w:rsidRPr="00D91A3E">
        <w:rPr>
          <w:rFonts w:cs="Arial"/>
          <w:szCs w:val="22"/>
          <w:lang w:val="pt-PT"/>
        </w:rPr>
        <w:t xml:space="preserve"> Marine Monitoring Program: Annual Report for inshore water quality monitoring 2016-2017. Report for the Great Barrier Reef Marine Park Authority, Great Barrier Reef Marine Park Authority, Townsville.</w:t>
      </w:r>
    </w:p>
    <w:p w14:paraId="019D476F" w14:textId="77777777" w:rsidR="00D91A3E" w:rsidRPr="00DE7908" w:rsidRDefault="00D91A3E" w:rsidP="00803656">
      <w:pPr>
        <w:rPr>
          <w:rFonts w:cs="Arial"/>
          <w:szCs w:val="22"/>
          <w:lang w:val="en-AU"/>
        </w:rPr>
      </w:pPr>
    </w:p>
    <w:p w14:paraId="246C1E46" w14:textId="114B1ABE" w:rsidR="00803656" w:rsidRPr="000F3970" w:rsidRDefault="00170D80" w:rsidP="00B828FF">
      <w:pPr>
        <w:pStyle w:val="SummaryHeading2"/>
      </w:pPr>
      <w:r>
        <w:t>G</w:t>
      </w:r>
      <w:r w:rsidR="00B3773D">
        <w:t>-2</w:t>
      </w:r>
      <w:r w:rsidR="00B3773D">
        <w:tab/>
      </w:r>
      <w:r w:rsidR="00803656" w:rsidRPr="000F3970">
        <w:t>Presentations</w:t>
      </w:r>
      <w:bookmarkEnd w:id="2316"/>
    </w:p>
    <w:p w14:paraId="50D52547" w14:textId="03B88581" w:rsidR="00C0603F" w:rsidRDefault="00C0603F" w:rsidP="00556B7F">
      <w:pPr>
        <w:tabs>
          <w:tab w:val="left" w:pos="2552"/>
        </w:tabs>
        <w:ind w:left="284" w:hanging="284"/>
        <w:rPr>
          <w:rFonts w:cs="Arial"/>
          <w:szCs w:val="22"/>
          <w:lang w:val="pt-PT"/>
        </w:rPr>
      </w:pPr>
      <w:r>
        <w:rPr>
          <w:rFonts w:cs="Arial"/>
          <w:szCs w:val="22"/>
          <w:lang w:val="pt-PT"/>
        </w:rPr>
        <w:t>Kroon F, et al. Nitrogen and the Great Barrier Reef. Presented at the ‘Innovative Nitrogen Use in Sugarcane’ Forum, Cairns, QLD, November 2018.</w:t>
      </w:r>
    </w:p>
    <w:p w14:paraId="0778C8FF" w14:textId="5CDB3A8D" w:rsidR="00556B7F" w:rsidRDefault="00563F02" w:rsidP="00556B7F">
      <w:pPr>
        <w:tabs>
          <w:tab w:val="left" w:pos="2552"/>
        </w:tabs>
        <w:ind w:left="284" w:hanging="284"/>
        <w:rPr>
          <w:rFonts w:cs="Arial"/>
          <w:szCs w:val="22"/>
          <w:lang w:val="pt-PT"/>
        </w:rPr>
      </w:pPr>
      <w:r>
        <w:rPr>
          <w:rFonts w:cs="Arial"/>
          <w:szCs w:val="22"/>
          <w:lang w:val="pt-PT"/>
        </w:rPr>
        <w:t>Gruber R, et al. Ins</w:t>
      </w:r>
      <w:r w:rsidR="00C0603F">
        <w:rPr>
          <w:rFonts w:cs="Arial"/>
          <w:szCs w:val="22"/>
          <w:lang w:val="pt-PT"/>
        </w:rPr>
        <w:t>h</w:t>
      </w:r>
      <w:r>
        <w:rPr>
          <w:rFonts w:cs="Arial"/>
          <w:szCs w:val="22"/>
          <w:lang w:val="pt-PT"/>
        </w:rPr>
        <w:t>ore water quality monitoring in the Great Barrier Reef 2017-2018: Preliminary results. Presented at the Marine Monitoring Program Annual MERI Workshop, Townsville, QLD, November 2018.</w:t>
      </w:r>
    </w:p>
    <w:p w14:paraId="722A7F9A" w14:textId="61620C3C" w:rsidR="00FC490C" w:rsidRDefault="00FC490C" w:rsidP="00556B7F">
      <w:pPr>
        <w:tabs>
          <w:tab w:val="left" w:pos="2552"/>
        </w:tabs>
        <w:ind w:left="284" w:hanging="284"/>
        <w:rPr>
          <w:rFonts w:cs="Arial"/>
          <w:szCs w:val="22"/>
          <w:lang w:val="pt-PT"/>
        </w:rPr>
      </w:pPr>
      <w:r>
        <w:rPr>
          <w:rFonts w:cs="Arial"/>
          <w:szCs w:val="22"/>
          <w:lang w:val="pt-PT"/>
        </w:rPr>
        <w:t>Gruber R, et al. Ins</w:t>
      </w:r>
      <w:r w:rsidR="00C0603F">
        <w:rPr>
          <w:rFonts w:cs="Arial"/>
          <w:szCs w:val="22"/>
          <w:lang w:val="pt-PT"/>
        </w:rPr>
        <w:t>h</w:t>
      </w:r>
      <w:r>
        <w:rPr>
          <w:rFonts w:cs="Arial"/>
          <w:szCs w:val="22"/>
          <w:lang w:val="pt-PT"/>
        </w:rPr>
        <w:t>ore water quality monitoring in the Great Barrier Reef. Presented to Indigenous Reef Advisory Committee (IRAC) at AIMS, Townsville, QLD, May 2018.</w:t>
      </w:r>
    </w:p>
    <w:p w14:paraId="26AE412D" w14:textId="097C51E9" w:rsidR="00FC490C" w:rsidRDefault="00FC490C" w:rsidP="00556B7F">
      <w:pPr>
        <w:tabs>
          <w:tab w:val="left" w:pos="2552"/>
        </w:tabs>
        <w:ind w:left="284" w:hanging="284"/>
        <w:rPr>
          <w:rFonts w:cs="Arial"/>
          <w:szCs w:val="22"/>
          <w:lang w:val="pt-PT"/>
        </w:rPr>
      </w:pPr>
      <w:r>
        <w:rPr>
          <w:rFonts w:cs="Arial"/>
          <w:szCs w:val="22"/>
          <w:lang w:val="pt-PT"/>
        </w:rPr>
        <w:t>Gruber R, et al. Ins</w:t>
      </w:r>
      <w:r w:rsidR="00C0603F">
        <w:rPr>
          <w:rFonts w:cs="Arial"/>
          <w:szCs w:val="22"/>
          <w:lang w:val="pt-PT"/>
        </w:rPr>
        <w:t>h</w:t>
      </w:r>
      <w:r>
        <w:rPr>
          <w:rFonts w:cs="Arial"/>
          <w:szCs w:val="22"/>
          <w:lang w:val="pt-PT"/>
        </w:rPr>
        <w:t>ore water quality monitoring in the Great Barrier Reef. Presented to Burdekin Cane Extension Group at AIMS, Townsville, QLD, June 2018.</w:t>
      </w:r>
    </w:p>
    <w:p w14:paraId="79C664D9" w14:textId="4DC29C02" w:rsidR="00FC490C" w:rsidRDefault="00FC490C" w:rsidP="00556B7F">
      <w:pPr>
        <w:tabs>
          <w:tab w:val="left" w:pos="2552"/>
        </w:tabs>
        <w:ind w:left="284" w:hanging="284"/>
        <w:rPr>
          <w:rFonts w:cs="Arial"/>
          <w:szCs w:val="22"/>
          <w:lang w:val="pt-PT"/>
        </w:rPr>
      </w:pPr>
      <w:r>
        <w:rPr>
          <w:rFonts w:cs="Arial"/>
          <w:szCs w:val="22"/>
          <w:lang w:val="pt-PT"/>
        </w:rPr>
        <w:t>Gruber R, et al. Ins</w:t>
      </w:r>
      <w:r w:rsidR="00C0603F">
        <w:rPr>
          <w:rFonts w:cs="Arial"/>
          <w:szCs w:val="22"/>
          <w:lang w:val="pt-PT"/>
        </w:rPr>
        <w:t>h</w:t>
      </w:r>
      <w:r>
        <w:rPr>
          <w:rFonts w:cs="Arial"/>
          <w:szCs w:val="22"/>
          <w:lang w:val="pt-PT"/>
        </w:rPr>
        <w:t xml:space="preserve">ore water quality monitoring in the Great Barrier Reef. Presented to QLD Department of Agriculture and Fisheries and </w:t>
      </w:r>
      <w:r w:rsidR="00565A07">
        <w:rPr>
          <w:rFonts w:cs="Arial"/>
          <w:szCs w:val="22"/>
          <w:lang w:val="pt-PT"/>
        </w:rPr>
        <w:t xml:space="preserve">Great Barrier Reef </w:t>
      </w:r>
      <w:r>
        <w:rPr>
          <w:rFonts w:cs="Arial"/>
          <w:szCs w:val="22"/>
          <w:lang w:val="pt-PT"/>
        </w:rPr>
        <w:t>Operational Management Group at AIMS, Townsville, QLD, May 2018.</w:t>
      </w:r>
    </w:p>
    <w:p w14:paraId="0E1C5462" w14:textId="7B8F7174" w:rsidR="00FC490C" w:rsidRDefault="00FC490C" w:rsidP="00556B7F">
      <w:pPr>
        <w:tabs>
          <w:tab w:val="left" w:pos="2552"/>
        </w:tabs>
        <w:ind w:left="284" w:hanging="284"/>
        <w:rPr>
          <w:rFonts w:cs="Arial"/>
          <w:szCs w:val="22"/>
          <w:lang w:val="pt-PT"/>
        </w:rPr>
      </w:pPr>
      <w:r>
        <w:rPr>
          <w:rFonts w:cs="Arial"/>
          <w:szCs w:val="22"/>
          <w:lang w:val="pt-PT"/>
        </w:rPr>
        <w:t>Gruber R, et al. Ins</w:t>
      </w:r>
      <w:r w:rsidR="00C0603F">
        <w:rPr>
          <w:rFonts w:cs="Arial"/>
          <w:szCs w:val="22"/>
          <w:lang w:val="pt-PT"/>
        </w:rPr>
        <w:t>h</w:t>
      </w:r>
      <w:r>
        <w:rPr>
          <w:rFonts w:cs="Arial"/>
          <w:szCs w:val="22"/>
          <w:lang w:val="pt-PT"/>
        </w:rPr>
        <w:t>ore water quality monitoring in the Great Barrier Reef 2017-2018: Preliminary results. Presented at</w:t>
      </w:r>
      <w:r w:rsidR="00565A07">
        <w:rPr>
          <w:rFonts w:cs="Arial"/>
          <w:szCs w:val="22"/>
          <w:lang w:val="pt-PT"/>
        </w:rPr>
        <w:t xml:space="preserve"> </w:t>
      </w:r>
      <w:r w:rsidR="00565A07" w:rsidRPr="00565A07">
        <w:rPr>
          <w:rFonts w:cs="Arial"/>
          <w:szCs w:val="22"/>
          <w:lang w:val="pt-PT"/>
        </w:rPr>
        <w:t>Great Barrier Reef Marine Park Authority</w:t>
      </w:r>
      <w:r w:rsidR="00565A07" w:rsidRPr="00565A07" w:rsidDel="00565A07">
        <w:rPr>
          <w:rFonts w:cs="Arial"/>
          <w:szCs w:val="22"/>
          <w:lang w:val="pt-PT"/>
        </w:rPr>
        <w:t xml:space="preserve"> </w:t>
      </w:r>
      <w:r>
        <w:rPr>
          <w:rFonts w:cs="Arial"/>
          <w:szCs w:val="22"/>
          <w:lang w:val="pt-PT"/>
        </w:rPr>
        <w:t>lunchtime seminar, Townsville, QLD, November 2018.</w:t>
      </w:r>
    </w:p>
    <w:p w14:paraId="58E665ED" w14:textId="45B71F3A" w:rsidR="00C0603F" w:rsidRDefault="00C0603F" w:rsidP="00556B7F">
      <w:pPr>
        <w:tabs>
          <w:tab w:val="left" w:pos="2552"/>
        </w:tabs>
        <w:ind w:left="284" w:hanging="284"/>
        <w:rPr>
          <w:rFonts w:cs="Arial"/>
          <w:szCs w:val="22"/>
          <w:lang w:val="pt-PT"/>
        </w:rPr>
      </w:pPr>
      <w:r>
        <w:rPr>
          <w:rFonts w:cs="Arial"/>
          <w:szCs w:val="22"/>
          <w:lang w:val="pt-PT"/>
        </w:rPr>
        <w:t>Robson B, et al. Great Barrier Reef water qualtiy. Presented to NQ Dry Tropics, Burdekin and Fitzroy Graziers at AIMS, Townsville, QLD, September 2018.</w:t>
      </w:r>
    </w:p>
    <w:p w14:paraId="45559554" w14:textId="6B8F20F3" w:rsidR="00C0603F" w:rsidRPr="006C618E" w:rsidRDefault="00C0603F" w:rsidP="00E931C5">
      <w:pPr>
        <w:tabs>
          <w:tab w:val="left" w:pos="2552"/>
        </w:tabs>
        <w:ind w:left="284" w:hanging="284"/>
        <w:rPr>
          <w:rFonts w:cs="Arial"/>
          <w:szCs w:val="22"/>
          <w:lang w:val="pt-PT"/>
        </w:rPr>
      </w:pPr>
      <w:r w:rsidRPr="00C61CEB">
        <w:rPr>
          <w:rFonts w:cs="Arial"/>
          <w:szCs w:val="22"/>
          <w:lang w:val="pt-PT"/>
        </w:rPr>
        <w:t>Waterhouse J, Lewis S, Petus C, Tracey D, Mellors, J, Howley C, Langlois, L.. Inshore wet season water quality monitoring in the Great Barrier Reef 2017-2018: Preliminary results. Presented at the Marine Monitoring Program Annual MERI Workshop, November 2018.</w:t>
      </w:r>
    </w:p>
    <w:sectPr w:rsidR="00C0603F" w:rsidRPr="006C618E" w:rsidSect="00510F8C">
      <w:pgSz w:w="11907" w:h="16839" w:code="9"/>
      <w:pgMar w:top="1440" w:right="1440" w:bottom="1440" w:left="1440" w:header="680" w:footer="680"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0FC2A4" w16cid:durableId="20534EDD"/>
  <w16cid:commentId w16cid:paraId="7A454DBD" w16cid:durableId="20534F34"/>
  <w16cid:commentId w16cid:paraId="240FAC47" w16cid:durableId="20534F5D"/>
  <w16cid:commentId w16cid:paraId="2D861962" w16cid:durableId="20534F7B"/>
  <w16cid:commentId w16cid:paraId="5B9A2C2F" w16cid:durableId="204F92DA"/>
  <w16cid:commentId w16cid:paraId="4F778703" w16cid:durableId="20508908"/>
  <w16cid:commentId w16cid:paraId="1280A13E" w16cid:durableId="2050ABE4"/>
  <w16cid:commentId w16cid:paraId="1702A46B" w16cid:durableId="2050F585"/>
  <w16cid:commentId w16cid:paraId="7883791B" w16cid:durableId="20509350"/>
  <w16cid:commentId w16cid:paraId="22AF8906" w16cid:durableId="205093DF"/>
  <w16cid:commentId w16cid:paraId="684A1AEF" w16cid:durableId="2030E26F"/>
  <w16cid:commentId w16cid:paraId="369054DD" w16cid:durableId="2030F785"/>
  <w16cid:commentId w16cid:paraId="5FDC41A0" w16cid:durableId="204F92DE"/>
  <w16cid:commentId w16cid:paraId="47427152" w16cid:durableId="2050971C"/>
  <w16cid:commentId w16cid:paraId="460C501C" w16cid:durableId="205097AB"/>
  <w16cid:commentId w16cid:paraId="14F9D274" w16cid:durableId="2030E274"/>
  <w16cid:commentId w16cid:paraId="41E47576" w16cid:durableId="204F92E0"/>
  <w16cid:commentId w16cid:paraId="6B2F9612" w16cid:durableId="2050A81B"/>
  <w16cid:commentId w16cid:paraId="71FAEA27" w16cid:durableId="2030E279"/>
  <w16cid:commentId w16cid:paraId="44B58ADC" w16cid:durableId="203103B1"/>
  <w16cid:commentId w16cid:paraId="1CB6EEE8" w16cid:durableId="2051700C"/>
  <w16cid:commentId w16cid:paraId="275DD5DB" w16cid:durableId="205171A9"/>
  <w16cid:commentId w16cid:paraId="0F5D2189" w16cid:durableId="205171D0"/>
  <w16cid:commentId w16cid:paraId="297579E1" w16cid:durableId="2051E2B1"/>
  <w16cid:commentId w16cid:paraId="67AE877C" w16cid:durableId="2052011F"/>
  <w16cid:commentId w16cid:paraId="69ECC490" w16cid:durableId="2052013D"/>
  <w16cid:commentId w16cid:paraId="44E9A7A4" w16cid:durableId="205202CC"/>
  <w16cid:commentId w16cid:paraId="0D2BFE01" w16cid:durableId="205202D5"/>
  <w16cid:commentId w16cid:paraId="1F7C4B62" w16cid:durableId="20521456"/>
  <w16cid:commentId w16cid:paraId="67C928DF" w16cid:durableId="205214AC"/>
  <w16cid:commentId w16cid:paraId="30229C75" w16cid:durableId="205214CF"/>
  <w16cid:commentId w16cid:paraId="1A14BA40" w16cid:durableId="205214D8"/>
  <w16cid:commentId w16cid:paraId="52A49402" w16cid:durableId="2052153C"/>
  <w16cid:commentId w16cid:paraId="0406CC9A" w16cid:durableId="20521A3B"/>
  <w16cid:commentId w16cid:paraId="5E85174A" w16cid:durableId="20521CDB"/>
  <w16cid:commentId w16cid:paraId="3B7CD9D8" w16cid:durableId="20521F75"/>
  <w16cid:commentId w16cid:paraId="332449CC" w16cid:durableId="2030E2A2"/>
  <w16cid:commentId w16cid:paraId="1B0FB2ED" w16cid:durableId="204F92E5"/>
  <w16cid:commentId w16cid:paraId="366DF185" w16cid:durableId="2030E2A3"/>
  <w16cid:commentId w16cid:paraId="443EA082" w16cid:durableId="204F92E7"/>
  <w16cid:commentId w16cid:paraId="0710B645" w16cid:durableId="2052C091"/>
  <w16cid:commentId w16cid:paraId="034BD784" w16cid:durableId="2052C2EB"/>
  <w16cid:commentId w16cid:paraId="7101A772" w16cid:durableId="20530430"/>
  <w16cid:commentId w16cid:paraId="6DC2015E" w16cid:durableId="205307FC"/>
  <w16cid:commentId w16cid:paraId="300506E2" w16cid:durableId="2030E2B7"/>
  <w16cid:commentId w16cid:paraId="42CB34C5" w16cid:durableId="205333AD"/>
  <w16cid:commentId w16cid:paraId="154B06BE" w16cid:durableId="20530BA1"/>
  <w16cid:commentId w16cid:paraId="1C34EA44" w16cid:durableId="20530DE9"/>
  <w16cid:commentId w16cid:paraId="26B2CC6E" w16cid:durableId="20530EFD"/>
  <w16cid:commentId w16cid:paraId="6BEFE534" w16cid:durableId="2030E2C0"/>
  <w16cid:commentId w16cid:paraId="2DA8B411" w16cid:durableId="20320302"/>
  <w16cid:commentId w16cid:paraId="0BD76395" w16cid:durableId="20531A7F"/>
  <w16cid:commentId w16cid:paraId="6CF9CAA4" w16cid:durableId="20531B1C"/>
  <w16cid:commentId w16cid:paraId="0B2E3C34" w16cid:durableId="20531B02"/>
  <w16cid:commentId w16cid:paraId="6E5F2E0A" w16cid:durableId="2053352D"/>
  <w16cid:commentId w16cid:paraId="6E327F1C" w16cid:durableId="20532220"/>
  <w16cid:commentId w16cid:paraId="2324AD9F" w16cid:durableId="20532338"/>
  <w16cid:commentId w16cid:paraId="17DBAB06" w16cid:durableId="2053265C"/>
  <w16cid:commentId w16cid:paraId="065815E0" w16cid:durableId="2053274E"/>
  <w16cid:commentId w16cid:paraId="3C687EC7" w16cid:durableId="2053299C"/>
  <w16cid:commentId w16cid:paraId="54CECE88" w16cid:durableId="205329B2"/>
  <w16cid:commentId w16cid:paraId="66D0810A" w16cid:durableId="205329D8"/>
  <w16cid:commentId w16cid:paraId="7AC7E3ED" w16cid:durableId="205329F8"/>
  <w16cid:commentId w16cid:paraId="035C185F" w16cid:durableId="20532A2F"/>
  <w16cid:commentId w16cid:paraId="45C49B15" w16cid:durableId="20532A5A"/>
  <w16cid:commentId w16cid:paraId="6C151946" w16cid:durableId="20532A7C"/>
  <w16cid:commentId w16cid:paraId="7C32BBCE" w16cid:durableId="20532AB7"/>
  <w16cid:commentId w16cid:paraId="61D2DB69" w16cid:durableId="20532AE0"/>
  <w16cid:commentId w16cid:paraId="2BB1A5F3" w16cid:durableId="20532B27"/>
  <w16cid:commentId w16cid:paraId="2B08EF44" w16cid:durableId="205321D4"/>
  <w16cid:commentId w16cid:paraId="6A7D65BA" w16cid:durableId="20532BA5"/>
  <w16cid:commentId w16cid:paraId="7E940788" w16cid:durableId="20532BBD"/>
  <w16cid:commentId w16cid:paraId="23470D45" w16cid:durableId="20532C1A"/>
  <w16cid:commentId w16cid:paraId="28CF7AD9" w16cid:durableId="20532C3A"/>
  <w16cid:commentId w16cid:paraId="65C62FBA" w16cid:durableId="20532C72"/>
  <w16cid:commentId w16cid:paraId="74B333AE" w16cid:durableId="20532C9A"/>
  <w16cid:commentId w16cid:paraId="5CADA137" w16cid:durableId="204F92EB"/>
  <w16cid:commentId w16cid:paraId="22215EC6" w16cid:durableId="20532CFA"/>
  <w16cid:commentId w16cid:paraId="66AD6487" w16cid:durableId="20533D2C"/>
  <w16cid:commentId w16cid:paraId="1AC7CB93" w16cid:durableId="205341DE"/>
  <w16cid:commentId w16cid:paraId="0EE19350" w16cid:durableId="20532AC2"/>
  <w16cid:commentId w16cid:paraId="00FA7DBA" w16cid:durableId="20532CB0"/>
  <w16cid:commentId w16cid:paraId="127817ED" w16cid:durableId="20534A8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F5B1B2" w14:textId="77777777" w:rsidR="008A7E23" w:rsidRDefault="008A7E23" w:rsidP="00803656">
      <w:pPr>
        <w:spacing w:before="0" w:after="0"/>
      </w:pPr>
      <w:r>
        <w:separator/>
      </w:r>
    </w:p>
  </w:endnote>
  <w:endnote w:type="continuationSeparator" w:id="0">
    <w:p w14:paraId="371C322D" w14:textId="77777777" w:rsidR="008A7E23" w:rsidRDefault="008A7E23" w:rsidP="00803656">
      <w:pPr>
        <w:spacing w:before="0" w:after="0"/>
      </w:pPr>
      <w:r>
        <w:continuationSeparator/>
      </w:r>
    </w:p>
  </w:endnote>
  <w:endnote w:type="continuationNotice" w:id="1">
    <w:p w14:paraId="3BFAF231" w14:textId="77777777" w:rsidR="008A7E23" w:rsidRDefault="008A7E23">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ill Sans MT">
    <w:panose1 w:val="020B0502020104020203"/>
    <w:charset w:val="00"/>
    <w:family w:val="swiss"/>
    <w:pitch w:val="variable"/>
    <w:sig w:usb0="00000007" w:usb1="00000000" w:usb2="00000000" w:usb3="00000000" w:csb0="00000003"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Trebuchet MS">
    <w:panose1 w:val="020B0603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Black">
    <w:panose1 w:val="020B0A04020102020204"/>
    <w:charset w:val="00"/>
    <w:family w:val="swiss"/>
    <w:pitch w:val="variable"/>
    <w:sig w:usb0="00000287" w:usb1="00000000" w:usb2="00000000" w:usb3="00000000" w:csb0="0000009F" w:csb1="00000000"/>
  </w:font>
  <w:font w:name="Optimum">
    <w:panose1 w:val="00000000000000000000"/>
    <w:charset w:val="00"/>
    <w:family w:val="auto"/>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inion Pro">
    <w:altName w:val="Minion Pro"/>
    <w:charset w:val="00"/>
    <w:family w:val="auto"/>
    <w:pitch w:val="variable"/>
    <w:sig w:usb0="00000001" w:usb1="00000001" w:usb2="00000000" w:usb3="00000000" w:csb0="0000019F"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Myriad Pro">
    <w:altName w:val="Segoe UI"/>
    <w:panose1 w:val="00000000000000000000"/>
    <w:charset w:val="00"/>
    <w:family w:val="swiss"/>
    <w:notTrueType/>
    <w:pitch w:val="variable"/>
    <w:sig w:usb0="00000001" w:usb1="5000204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5B" w:usb2="00000009" w:usb3="00000000" w:csb0="000001FF" w:csb1="00000000"/>
  </w:font>
  <w:font w:name="Palatino">
    <w:altName w:val="Book Antiqua"/>
    <w:panose1 w:val="00000000000000000000"/>
    <w:charset w:val="00"/>
    <w:family w:val="roman"/>
    <w:notTrueType/>
    <w:pitch w:val="variable"/>
    <w:sig w:usb0="00000003" w:usb1="00000000" w:usb2="00000000" w:usb3="00000000" w:csb0="00000001" w:csb1="00000000"/>
  </w:font>
  <w:font w:name="Angsana New">
    <w:panose1 w:val="02020603050405020304"/>
    <w:charset w:val="00"/>
    <w:family w:val="roman"/>
    <w:pitch w:val="variable"/>
    <w:sig w:usb0="81000003" w:usb1="00000000" w:usb2="00000000" w:usb3="00000000" w:csb0="00010001" w:csb1="00000000"/>
  </w:font>
  <w:font w:name="Helvetica">
    <w:panose1 w:val="020B0604020202020204"/>
    <w:charset w:val="00"/>
    <w:family w:val="swiss"/>
    <w:notTrueType/>
    <w:pitch w:val="variable"/>
    <w:sig w:usb0="00000003" w:usb1="00000000" w:usb2="00000000" w:usb3="00000000" w:csb0="00000001" w:csb1="00000000"/>
  </w:font>
  <w:font w:name="Plantin">
    <w:panose1 w:val="00000000000000000000"/>
    <w:charset w:val="00"/>
    <w:family w:val="roman"/>
    <w:notTrueType/>
    <w:pitch w:val="default"/>
    <w:sig w:usb0="00000003" w:usb1="00000000" w:usb2="00000000" w:usb3="00000000" w:csb0="00000001" w:csb1="00000000"/>
  </w:font>
  <w:font w:name="AdvSTONE-R">
    <w:altName w:val="Cambria"/>
    <w:panose1 w:val="00000000000000000000"/>
    <w:charset w:val="00"/>
    <w:family w:val="roman"/>
    <w:notTrueType/>
    <w:pitch w:val="default"/>
    <w:sig w:usb0="00000003" w:usb1="00000000" w:usb2="00000000" w:usb3="00000000" w:csb0="00000001" w:csb1="00000000"/>
  </w:font>
  <w:font w:name="TimesNewRoman">
    <w:altName w:val="Malgun Gothic"/>
    <w:panose1 w:val="00000000000000000000"/>
    <w:charset w:val="81"/>
    <w:family w:val="auto"/>
    <w:notTrueType/>
    <w:pitch w:val="default"/>
    <w:sig w:usb0="00000000" w:usb1="09060000" w:usb2="00000010" w:usb3="00000000" w:csb0="00080000" w:csb1="00000000"/>
  </w:font>
  <w:font w:name="Arial Narrow Bold">
    <w:altName w:val="Arial Narrow"/>
    <w:panose1 w:val="020B070602020203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F7B458" w14:textId="77777777" w:rsidR="00A920F1" w:rsidRDefault="00A920F1">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9980B4" w14:textId="77777777" w:rsidR="008A7E23" w:rsidRPr="00353AD2" w:rsidRDefault="008A7E23" w:rsidP="002414A4">
    <w:pPr>
      <w:pStyle w:val="Footer"/>
      <w:rPr>
        <w:rFonts w:ascii="Arial" w:hAnsi="Arial"/>
      </w:rPr>
    </w:pPr>
    <w:r w:rsidRPr="00C11272">
      <w:rPr>
        <w:rStyle w:val="PageNumber"/>
      </w:rPr>
      <w:fldChar w:fldCharType="begin"/>
    </w:r>
    <w:r w:rsidRPr="00C11272">
      <w:rPr>
        <w:rStyle w:val="PageNumber"/>
      </w:rPr>
      <w:instrText xml:space="preserve"> PAGE </w:instrText>
    </w:r>
    <w:r w:rsidRPr="00C11272">
      <w:rPr>
        <w:rStyle w:val="PageNumber"/>
      </w:rPr>
      <w:fldChar w:fldCharType="separate"/>
    </w:r>
    <w:r>
      <w:rPr>
        <w:rStyle w:val="PageNumber"/>
        <w:noProof/>
      </w:rPr>
      <w:t>14</w:t>
    </w:r>
    <w:r w:rsidRPr="00C11272">
      <w:rPr>
        <w:rStyle w:val="PageNumber"/>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60EEF5" w14:textId="0757C12E" w:rsidR="008A7E23" w:rsidRDefault="008A7E23" w:rsidP="00C376DE">
    <w:pPr>
      <w:pStyle w:val="Footer"/>
      <w:pBdr>
        <w:top w:val="single" w:sz="18" w:space="1" w:color="0070C0"/>
      </w:pBdr>
      <w:tabs>
        <w:tab w:val="clear" w:pos="8306"/>
      </w:tabs>
      <w:ind w:right="47"/>
      <w:jc w:val="center"/>
    </w:pPr>
    <w:r>
      <w:fldChar w:fldCharType="begin"/>
    </w:r>
    <w:r>
      <w:instrText xml:space="preserve"> PAGE   \* MERGEFORMAT </w:instrText>
    </w:r>
    <w:r>
      <w:fldChar w:fldCharType="separate"/>
    </w:r>
    <w:r w:rsidR="00335316">
      <w:rPr>
        <w:noProof/>
      </w:rPr>
      <w:t>129</w:t>
    </w:r>
    <w:r>
      <w:rPr>
        <w:noProof/>
      </w:rPr>
      <w:fldChar w:fldCharType="end"/>
    </w:r>
  </w:p>
  <w:p w14:paraId="0E39A567" w14:textId="4D1075D8" w:rsidR="008A7E23" w:rsidRPr="00167836" w:rsidRDefault="008A7E23" w:rsidP="00167836">
    <w:pPr>
      <w:pStyle w:val="Footer"/>
      <w:jc w:val="right"/>
      <w:rPr>
        <w:rFonts w:ascii="Arial" w:hAnsi="Arial"/>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30C05B" w14:textId="77777777" w:rsidR="008A7E23" w:rsidRPr="00353AD2" w:rsidRDefault="008A7E23" w:rsidP="002414A4">
    <w:pPr>
      <w:pStyle w:val="Footer"/>
      <w:rPr>
        <w:rFonts w:ascii="Arial" w:hAnsi="Arial"/>
      </w:rPr>
    </w:pPr>
    <w:r w:rsidRPr="00C11272">
      <w:rPr>
        <w:rStyle w:val="PageNumber"/>
      </w:rPr>
      <w:fldChar w:fldCharType="begin"/>
    </w:r>
    <w:r w:rsidRPr="00C11272">
      <w:rPr>
        <w:rStyle w:val="PageNumber"/>
      </w:rPr>
      <w:instrText xml:space="preserve"> PAGE </w:instrText>
    </w:r>
    <w:r w:rsidRPr="00C11272">
      <w:rPr>
        <w:rStyle w:val="PageNumber"/>
      </w:rPr>
      <w:fldChar w:fldCharType="separate"/>
    </w:r>
    <w:r>
      <w:rPr>
        <w:rStyle w:val="PageNumber"/>
        <w:noProof/>
      </w:rPr>
      <w:t>14</w:t>
    </w:r>
    <w:r w:rsidRPr="00C11272">
      <w:rPr>
        <w:rStyle w:val="PageNumber"/>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568099" w14:textId="31B64659" w:rsidR="008A7E23" w:rsidRDefault="008A7E23" w:rsidP="00C376DE">
    <w:pPr>
      <w:pStyle w:val="Footer"/>
      <w:pBdr>
        <w:top w:val="single" w:sz="18" w:space="1" w:color="0070C0"/>
      </w:pBdr>
      <w:tabs>
        <w:tab w:val="clear" w:pos="8306"/>
      </w:tabs>
      <w:ind w:right="47"/>
      <w:jc w:val="center"/>
    </w:pPr>
    <w:r>
      <w:fldChar w:fldCharType="begin"/>
    </w:r>
    <w:r>
      <w:instrText xml:space="preserve"> PAGE   \* MERGEFORMAT </w:instrText>
    </w:r>
    <w:r>
      <w:fldChar w:fldCharType="separate"/>
    </w:r>
    <w:r w:rsidR="00335316">
      <w:rPr>
        <w:noProof/>
      </w:rPr>
      <w:t>152</w:t>
    </w:r>
    <w:r>
      <w:rPr>
        <w:noProof/>
      </w:rPr>
      <w:fldChar w:fldCharType="end"/>
    </w:r>
  </w:p>
  <w:p w14:paraId="08D20699" w14:textId="30B8B1AE" w:rsidR="008A7E23" w:rsidRPr="00167836" w:rsidRDefault="008A7E23" w:rsidP="00167836">
    <w:pPr>
      <w:pStyle w:val="Footer"/>
      <w:jc w:val="right"/>
      <w:rPr>
        <w:rFonts w:ascii="Arial" w:hAnsi="Arial"/>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E8090B" w14:textId="67CE9F67" w:rsidR="008A7E23" w:rsidRDefault="008A7E23" w:rsidP="00C376DE">
    <w:pPr>
      <w:pStyle w:val="Footer"/>
      <w:pBdr>
        <w:top w:val="single" w:sz="18" w:space="1" w:color="0070C0"/>
      </w:pBdr>
      <w:tabs>
        <w:tab w:val="clear" w:pos="8306"/>
      </w:tabs>
      <w:ind w:right="47"/>
      <w:jc w:val="center"/>
    </w:pPr>
    <w:r>
      <w:fldChar w:fldCharType="begin"/>
    </w:r>
    <w:r>
      <w:instrText xml:space="preserve"> PAGE   \* MERGEFORMAT </w:instrText>
    </w:r>
    <w:r>
      <w:fldChar w:fldCharType="separate"/>
    </w:r>
    <w:r w:rsidR="00335316">
      <w:rPr>
        <w:noProof/>
      </w:rPr>
      <w:t>154</w:t>
    </w:r>
    <w:r>
      <w:rPr>
        <w:noProof/>
      </w:rPr>
      <w:fldChar w:fldCharType="end"/>
    </w:r>
  </w:p>
  <w:p w14:paraId="478EC3CD" w14:textId="77777777" w:rsidR="008A7E23" w:rsidRPr="00167836" w:rsidRDefault="008A7E23" w:rsidP="00167836">
    <w:pPr>
      <w:pStyle w:val="Footer"/>
      <w:jc w:val="right"/>
      <w:rPr>
        <w:rFonts w:ascii="Arial" w:hAnsi="Arial"/>
      </w:rP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7D1D6D" w14:textId="77777777" w:rsidR="008A7E23" w:rsidRDefault="008A7E23">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1CE06" w14:textId="0E3F022C" w:rsidR="008A7E23" w:rsidRDefault="008A7E23" w:rsidP="00C376DE">
    <w:pPr>
      <w:pStyle w:val="Footer"/>
      <w:pBdr>
        <w:top w:val="single" w:sz="18" w:space="1" w:color="0070C0"/>
      </w:pBdr>
      <w:tabs>
        <w:tab w:val="clear" w:pos="8306"/>
      </w:tabs>
      <w:ind w:right="47"/>
      <w:jc w:val="center"/>
    </w:pPr>
    <w:r>
      <w:fldChar w:fldCharType="begin"/>
    </w:r>
    <w:r>
      <w:instrText xml:space="preserve"> PAGE   \* MERGEFORMAT </w:instrText>
    </w:r>
    <w:r>
      <w:fldChar w:fldCharType="separate"/>
    </w:r>
    <w:r w:rsidR="00335316">
      <w:rPr>
        <w:noProof/>
      </w:rPr>
      <w:t>156</w:t>
    </w:r>
    <w:r>
      <w:rPr>
        <w:noProof/>
      </w:rPr>
      <w:fldChar w:fldCharType="end"/>
    </w:r>
  </w:p>
  <w:p w14:paraId="71BA7514" w14:textId="77777777" w:rsidR="008A7E23" w:rsidRPr="00167836" w:rsidRDefault="008A7E23" w:rsidP="00167836">
    <w:pPr>
      <w:pStyle w:val="Footer"/>
      <w:jc w:val="right"/>
      <w:rPr>
        <w:rFonts w:ascii="Arial" w:hAnsi="Arial"/>
      </w:rP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A3CD9A" w14:textId="77777777" w:rsidR="008A7E23" w:rsidRDefault="008A7E23">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1479D2" w14:textId="08EC8A4D" w:rsidR="008A7E23" w:rsidRDefault="008A7E23" w:rsidP="00C376DE">
    <w:pPr>
      <w:pStyle w:val="Footer"/>
      <w:pBdr>
        <w:top w:val="single" w:sz="18" w:space="1" w:color="0070C0"/>
      </w:pBdr>
      <w:tabs>
        <w:tab w:val="clear" w:pos="8306"/>
      </w:tabs>
      <w:ind w:right="47"/>
      <w:jc w:val="center"/>
    </w:pPr>
    <w:r>
      <w:fldChar w:fldCharType="begin"/>
    </w:r>
    <w:r>
      <w:instrText xml:space="preserve"> PAGE   \* MERGEFORMAT </w:instrText>
    </w:r>
    <w:r>
      <w:fldChar w:fldCharType="separate"/>
    </w:r>
    <w:r w:rsidR="00335316">
      <w:rPr>
        <w:noProof/>
      </w:rPr>
      <w:t>163</w:t>
    </w:r>
    <w:r>
      <w:rPr>
        <w:noProof/>
      </w:rPr>
      <w:fldChar w:fldCharType="end"/>
    </w:r>
  </w:p>
  <w:p w14:paraId="409225EF" w14:textId="77777777" w:rsidR="008A7E23" w:rsidRPr="00167836" w:rsidRDefault="008A7E23" w:rsidP="00167836">
    <w:pPr>
      <w:pStyle w:val="Footer"/>
      <w:jc w:val="right"/>
      <w:rPr>
        <w:rFonts w:ascii="Arial" w:hAnsi="Arial"/>
      </w:rP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579074" w14:textId="7112156D" w:rsidR="008A7E23" w:rsidRDefault="008A7E23" w:rsidP="00C376DE">
    <w:pPr>
      <w:pStyle w:val="Footer"/>
      <w:pBdr>
        <w:top w:val="single" w:sz="18" w:space="1" w:color="0070C0"/>
      </w:pBdr>
      <w:tabs>
        <w:tab w:val="clear" w:pos="8306"/>
      </w:tabs>
      <w:ind w:right="47"/>
      <w:jc w:val="center"/>
    </w:pPr>
    <w:r>
      <w:fldChar w:fldCharType="begin"/>
    </w:r>
    <w:r>
      <w:instrText xml:space="preserve"> PAGE   \* MERGEFORMAT </w:instrText>
    </w:r>
    <w:r>
      <w:fldChar w:fldCharType="separate"/>
    </w:r>
    <w:r w:rsidR="00335316">
      <w:rPr>
        <w:noProof/>
      </w:rPr>
      <w:t>176</w:t>
    </w:r>
    <w:r>
      <w:rPr>
        <w:noProof/>
      </w:rPr>
      <w:fldChar w:fldCharType="end"/>
    </w:r>
  </w:p>
  <w:p w14:paraId="6A4DA9B9" w14:textId="77777777" w:rsidR="008A7E23" w:rsidRPr="00167836" w:rsidRDefault="008A7E23" w:rsidP="00167836">
    <w:pPr>
      <w:pStyle w:val="Footer"/>
      <w:jc w:val="right"/>
      <w:rPr>
        <w:rFonts w:ascii="Arial" w:hAnsi="Arial"/>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9ABD79" w14:textId="77777777" w:rsidR="00A920F1" w:rsidRDefault="00A920F1">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3D0952" w14:textId="4E9DFE8F" w:rsidR="008A7E23" w:rsidRDefault="008A7E23" w:rsidP="00C376DE">
    <w:pPr>
      <w:pStyle w:val="Footer"/>
      <w:pBdr>
        <w:top w:val="single" w:sz="18" w:space="1" w:color="0070C0"/>
      </w:pBdr>
      <w:tabs>
        <w:tab w:val="clear" w:pos="8306"/>
      </w:tabs>
      <w:ind w:right="47"/>
      <w:jc w:val="center"/>
    </w:pPr>
    <w:r>
      <w:fldChar w:fldCharType="begin"/>
    </w:r>
    <w:r>
      <w:instrText xml:space="preserve"> PAGE   \* MERGEFORMAT </w:instrText>
    </w:r>
    <w:r>
      <w:fldChar w:fldCharType="separate"/>
    </w:r>
    <w:r w:rsidR="00335316">
      <w:rPr>
        <w:noProof/>
      </w:rPr>
      <w:t>191</w:t>
    </w:r>
    <w:r>
      <w:rPr>
        <w:noProof/>
      </w:rPr>
      <w:fldChar w:fldCharType="end"/>
    </w:r>
  </w:p>
  <w:p w14:paraId="739B6D92" w14:textId="77777777" w:rsidR="008A7E23" w:rsidRPr="00167836" w:rsidRDefault="008A7E23" w:rsidP="00167836">
    <w:pPr>
      <w:pStyle w:val="Footer"/>
      <w:jc w:val="right"/>
      <w:rPr>
        <w:rFonts w:ascii="Arial" w:hAnsi="Arial"/>
      </w:rP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42407C" w14:textId="0E67E087" w:rsidR="008A7E23" w:rsidRDefault="008A7E23" w:rsidP="00C376DE">
    <w:pPr>
      <w:pStyle w:val="Footer"/>
      <w:pBdr>
        <w:top w:val="single" w:sz="18" w:space="1" w:color="0070C0"/>
      </w:pBdr>
      <w:tabs>
        <w:tab w:val="clear" w:pos="8306"/>
      </w:tabs>
      <w:ind w:right="47"/>
      <w:jc w:val="center"/>
    </w:pPr>
    <w:r>
      <w:fldChar w:fldCharType="begin"/>
    </w:r>
    <w:r>
      <w:instrText xml:space="preserve"> PAGE   \* MERGEFORMAT </w:instrText>
    </w:r>
    <w:r>
      <w:fldChar w:fldCharType="separate"/>
    </w:r>
    <w:r w:rsidR="00335316">
      <w:rPr>
        <w:noProof/>
      </w:rPr>
      <w:t>288</w:t>
    </w:r>
    <w:r>
      <w:rPr>
        <w:noProof/>
      </w:rPr>
      <w:fldChar w:fldCharType="end"/>
    </w:r>
  </w:p>
  <w:p w14:paraId="071330FC" w14:textId="77777777" w:rsidR="008A7E23" w:rsidRPr="00167836" w:rsidRDefault="008A7E23" w:rsidP="00167836">
    <w:pPr>
      <w:pStyle w:val="Footer"/>
      <w:jc w:val="right"/>
      <w:rPr>
        <w:rFonts w:ascii="Arial" w:hAnsi="Arial"/>
      </w:rP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C1F85" w14:textId="77777777" w:rsidR="008A7E23" w:rsidRDefault="008A7E23" w:rsidP="0080365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46C1F86" w14:textId="77777777" w:rsidR="008A7E23" w:rsidRDefault="008A7E23">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E3C2E" w14:textId="77777777" w:rsidR="00A920F1" w:rsidRDefault="00A920F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C1F7E" w14:textId="77777777" w:rsidR="008A7E23" w:rsidRDefault="008A7E23" w:rsidP="00803656">
    <w:pPr>
      <w:pStyle w:val="Footer"/>
      <w:ind w:right="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C1F83" w14:textId="2FDF6FA4" w:rsidR="008A7E23" w:rsidRDefault="008A7E23" w:rsidP="007F7496">
    <w:pPr>
      <w:pStyle w:val="Footer"/>
      <w:pBdr>
        <w:top w:val="single" w:sz="18" w:space="1" w:color="0070C0"/>
      </w:pBdr>
      <w:tabs>
        <w:tab w:val="clear" w:pos="4153"/>
        <w:tab w:val="clear" w:pos="8306"/>
      </w:tabs>
      <w:ind w:right="360"/>
      <w:jc w:val="center"/>
    </w:pPr>
    <w:r>
      <w:fldChar w:fldCharType="begin"/>
    </w:r>
    <w:r>
      <w:instrText xml:space="preserve"> PAGE   \* MERGEFORMAT </w:instrText>
    </w:r>
    <w:r>
      <w:fldChar w:fldCharType="separate"/>
    </w:r>
    <w:r w:rsidR="00335316">
      <w:rPr>
        <w:noProof/>
      </w:rPr>
      <w:t>i</w:t>
    </w:r>
    <w:r>
      <w:rPr>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E07F37" w14:textId="425ED0F8" w:rsidR="008A7E23" w:rsidRDefault="008A7E23" w:rsidP="007F7496">
    <w:pPr>
      <w:pStyle w:val="Footer"/>
      <w:pBdr>
        <w:top w:val="single" w:sz="18" w:space="1" w:color="0070C0"/>
      </w:pBdr>
      <w:tabs>
        <w:tab w:val="clear" w:pos="4153"/>
        <w:tab w:val="clear" w:pos="8306"/>
      </w:tabs>
      <w:ind w:right="360"/>
      <w:jc w:val="center"/>
    </w:pPr>
    <w:r>
      <w:fldChar w:fldCharType="begin"/>
    </w:r>
    <w:r>
      <w:instrText xml:space="preserve"> PAGE   \* MERGEFORMAT </w:instrText>
    </w:r>
    <w:r>
      <w:fldChar w:fldCharType="separate"/>
    </w:r>
    <w:r w:rsidR="00335316">
      <w:rPr>
        <w:noProof/>
      </w:rPr>
      <w:t>6</w:t>
    </w:r>
    <w:r>
      <w:rPr>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93B5F5" w14:textId="68F4317F" w:rsidR="008A7E23" w:rsidRDefault="008A7E23" w:rsidP="00AA194C">
    <w:pPr>
      <w:pStyle w:val="Footer"/>
      <w:pBdr>
        <w:top w:val="single" w:sz="18" w:space="1" w:color="0070C0"/>
      </w:pBdr>
      <w:tabs>
        <w:tab w:val="clear" w:pos="8306"/>
      </w:tabs>
      <w:ind w:right="47"/>
      <w:jc w:val="center"/>
    </w:pPr>
    <w:r>
      <w:fldChar w:fldCharType="begin"/>
    </w:r>
    <w:r>
      <w:instrText xml:space="preserve"> PAGE   \* MERGEFORMAT </w:instrText>
    </w:r>
    <w:r>
      <w:fldChar w:fldCharType="separate"/>
    </w:r>
    <w:r w:rsidR="00335316">
      <w:rPr>
        <w:noProof/>
      </w:rPr>
      <w:t>7</w:t>
    </w:r>
    <w:r>
      <w:rPr>
        <w:noProof/>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E22715" w14:textId="2BBBBABA" w:rsidR="008A7E23" w:rsidRPr="006C64B1" w:rsidRDefault="008A7E23" w:rsidP="006C64B1">
    <w:pPr>
      <w:pStyle w:val="Footer"/>
      <w:pBdr>
        <w:top w:val="single" w:sz="18" w:space="1" w:color="0070C0"/>
      </w:pBdr>
      <w:tabs>
        <w:tab w:val="clear" w:pos="8306"/>
      </w:tabs>
      <w:ind w:right="47"/>
      <w:jc w:val="center"/>
    </w:pPr>
    <w:r>
      <w:fldChar w:fldCharType="begin"/>
    </w:r>
    <w:r>
      <w:instrText xml:space="preserve"> PAGE   \* MERGEFORMAT </w:instrText>
    </w:r>
    <w:r>
      <w:fldChar w:fldCharType="separate"/>
    </w:r>
    <w:r w:rsidR="00335316">
      <w:rPr>
        <w:noProof/>
      </w:rPr>
      <w:t>22</w:t>
    </w:r>
    <w:r>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340601" w14:textId="4AD6F457" w:rsidR="008A7E23" w:rsidRPr="006C64B1" w:rsidRDefault="008A7E23" w:rsidP="006C64B1">
    <w:pPr>
      <w:pStyle w:val="Footer"/>
      <w:pBdr>
        <w:top w:val="single" w:sz="18" w:space="1" w:color="0070C0"/>
      </w:pBdr>
      <w:tabs>
        <w:tab w:val="clear" w:pos="8306"/>
      </w:tabs>
      <w:ind w:right="47"/>
      <w:jc w:val="center"/>
    </w:pPr>
    <w:r>
      <w:fldChar w:fldCharType="begin"/>
    </w:r>
    <w:r>
      <w:instrText xml:space="preserve"> PAGE   \* MERGEFORMAT </w:instrText>
    </w:r>
    <w:r>
      <w:fldChar w:fldCharType="separate"/>
    </w:r>
    <w:r w:rsidR="00335316">
      <w:rPr>
        <w:noProof/>
      </w:rPr>
      <w:t>7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1256D5" w14:textId="77777777" w:rsidR="008A7E23" w:rsidRDefault="008A7E23" w:rsidP="00803656">
      <w:pPr>
        <w:spacing w:before="0" w:after="0"/>
      </w:pPr>
      <w:r>
        <w:separator/>
      </w:r>
    </w:p>
  </w:footnote>
  <w:footnote w:type="continuationSeparator" w:id="0">
    <w:p w14:paraId="6F4FDCFF" w14:textId="77777777" w:rsidR="008A7E23" w:rsidRDefault="008A7E23" w:rsidP="00803656">
      <w:pPr>
        <w:spacing w:before="0" w:after="0"/>
      </w:pPr>
      <w:r>
        <w:continuationSeparator/>
      </w:r>
    </w:p>
  </w:footnote>
  <w:footnote w:type="continuationNotice" w:id="1">
    <w:p w14:paraId="12B548D8" w14:textId="77777777" w:rsidR="008A7E23" w:rsidRDefault="008A7E23">
      <w:pPr>
        <w:spacing w:before="0" w:after="0"/>
      </w:pPr>
    </w:p>
  </w:footnote>
  <w:footnote w:id="2">
    <w:p w14:paraId="3D5B0C9A" w14:textId="77777777" w:rsidR="008A7E23" w:rsidRDefault="008A7E23" w:rsidP="00FB63AD">
      <w:pPr>
        <w:pStyle w:val="FootnoteText"/>
        <w:rPr>
          <w:rStyle w:val="Hyperlink"/>
        </w:rPr>
      </w:pPr>
      <w:r>
        <w:rPr>
          <w:rStyle w:val="FootnoteReference"/>
        </w:rPr>
        <w:footnoteRef/>
      </w:r>
      <w:r>
        <w:t xml:space="preserve"> </w:t>
      </w:r>
      <w:hyperlink r:id="rId1" w:history="1">
        <w:r w:rsidRPr="003B41A1">
          <w:rPr>
            <w:rStyle w:val="Hyperlink"/>
          </w:rPr>
          <w:t>http://www.environment.gov.au/marine/gbr/reef2050</w:t>
        </w:r>
      </w:hyperlink>
    </w:p>
    <w:p w14:paraId="68FF31CE" w14:textId="77777777" w:rsidR="008A7E23" w:rsidRPr="00634ACD" w:rsidRDefault="008A7E23" w:rsidP="00FB63AD">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236131" w14:textId="77777777" w:rsidR="00A920F1" w:rsidRDefault="00A920F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C1F7C" w14:textId="77777777" w:rsidR="008A7E23" w:rsidRPr="006B39A3" w:rsidRDefault="008A7E23" w:rsidP="00803656">
    <w:pPr>
      <w:pStyle w:val="Header"/>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329749" w14:textId="77777777" w:rsidR="00A920F1" w:rsidRDefault="00A920F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C1F7D" w14:textId="6F2F7BD3" w:rsidR="008A7E23" w:rsidRPr="00AA194C" w:rsidRDefault="008A7E23" w:rsidP="00AA194C">
    <w:pPr>
      <w:pBdr>
        <w:bottom w:val="single" w:sz="12" w:space="1" w:color="0070C0"/>
      </w:pBdr>
      <w:spacing w:before="0"/>
      <w:rPr>
        <w:rFonts w:cs="Arial"/>
        <w:sz w:val="18"/>
        <w:lang w:val="en-AU"/>
      </w:rPr>
    </w:pPr>
    <w:r w:rsidRPr="00AA194C">
      <w:rPr>
        <w:rFonts w:cs="Arial"/>
        <w:sz w:val="18"/>
        <w:lang w:val="en-AU"/>
      </w:rPr>
      <w:t>Marine Monitoring Program</w:t>
    </w:r>
    <w:r w:rsidRPr="00AA194C">
      <w:rPr>
        <w:rFonts w:cs="Arial"/>
        <w:sz w:val="18"/>
        <w:lang w:val="en-AU"/>
      </w:rPr>
      <w:tab/>
    </w:r>
    <w:r w:rsidRPr="00AA194C">
      <w:rPr>
        <w:rFonts w:cs="Arial"/>
        <w:sz w:val="18"/>
        <w:lang w:val="en-AU"/>
      </w:rPr>
      <w:tab/>
      <w:t xml:space="preserve">Annual Report for inshore </w:t>
    </w:r>
    <w:r>
      <w:rPr>
        <w:rFonts w:cs="Arial"/>
        <w:sz w:val="18"/>
        <w:lang w:val="en-AU"/>
      </w:rPr>
      <w:t>water quality</w:t>
    </w:r>
    <w:r w:rsidRPr="00AA194C">
      <w:rPr>
        <w:rFonts w:cs="Arial"/>
        <w:sz w:val="18"/>
        <w:lang w:val="en-AU"/>
      </w:rPr>
      <w:t xml:space="preserve"> monitoring 2017–18</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C1F82" w14:textId="77777777" w:rsidR="008A7E23" w:rsidRDefault="008A7E23"/>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C1F84" w14:textId="77777777" w:rsidR="008A7E23" w:rsidRDefault="008A7E23"/>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8B06A3" w14:textId="77777777" w:rsidR="008A7E23" w:rsidRDefault="008A7E23">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A00A12" w14:textId="77777777" w:rsidR="008A7E23" w:rsidRDefault="008A7E23">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C1F87" w14:textId="77777777" w:rsidR="008A7E23" w:rsidRPr="00262F5E" w:rsidRDefault="008A7E23" w:rsidP="00803656">
    <w:pPr>
      <w:pBdr>
        <w:bottom w:val="single" w:sz="12" w:space="1" w:color="0070C0"/>
      </w:pBdr>
      <w:rPr>
        <w:sz w:val="20"/>
        <w:lang w:val="en-AU"/>
      </w:rPr>
    </w:pPr>
    <w:r w:rsidRPr="00262F5E">
      <w:rPr>
        <w:sz w:val="20"/>
        <w:lang w:val="en-AU"/>
      </w:rPr>
      <w:t>Reef Rescue Marine Monitoring Program</w:t>
    </w:r>
    <w:r w:rsidRPr="00262F5E">
      <w:rPr>
        <w:sz w:val="20"/>
        <w:lang w:val="en-AU"/>
      </w:rPr>
      <w:tab/>
    </w:r>
    <w:r>
      <w:rPr>
        <w:sz w:val="20"/>
        <w:lang w:val="en-AU"/>
      </w:rPr>
      <w:tab/>
    </w:r>
    <w:r w:rsidRPr="00262F5E">
      <w:rPr>
        <w:sz w:val="20"/>
        <w:lang w:val="en-AU"/>
      </w:rPr>
      <w:t>Inshore reef monitoring - Final Report 201</w:t>
    </w:r>
    <w:r>
      <w:rPr>
        <w:sz w:val="20"/>
        <w:lang w:val="en-AU"/>
      </w:rPr>
      <w:t>1</w:t>
    </w:r>
  </w:p>
  <w:p w14:paraId="246C1F88" w14:textId="77777777" w:rsidR="008A7E23" w:rsidRDefault="008A7E2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542250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99CE452"/>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DD661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FBB27F0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86AAFF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066998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47E62E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8"/>
    <w:multiLevelType w:val="singleLevel"/>
    <w:tmpl w:val="0546B15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88021F6"/>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1205B08"/>
    <w:multiLevelType w:val="hybridMultilevel"/>
    <w:tmpl w:val="2BA841AA"/>
    <w:lvl w:ilvl="0" w:tplc="0C090001">
      <w:start w:val="1"/>
      <w:numFmt w:val="bullet"/>
      <w:lvlText w:val=""/>
      <w:lvlJc w:val="left"/>
      <w:pPr>
        <w:ind w:left="2280" w:hanging="360"/>
      </w:pPr>
      <w:rPr>
        <w:rFonts w:ascii="Symbol" w:hAnsi="Symbol" w:hint="default"/>
      </w:rPr>
    </w:lvl>
    <w:lvl w:ilvl="1" w:tplc="0C090003" w:tentative="1">
      <w:start w:val="1"/>
      <w:numFmt w:val="bullet"/>
      <w:lvlText w:val="o"/>
      <w:lvlJc w:val="left"/>
      <w:pPr>
        <w:ind w:left="3000" w:hanging="360"/>
      </w:pPr>
      <w:rPr>
        <w:rFonts w:ascii="Courier New" w:hAnsi="Courier New" w:cs="Courier New" w:hint="default"/>
      </w:rPr>
    </w:lvl>
    <w:lvl w:ilvl="2" w:tplc="0C090005" w:tentative="1">
      <w:start w:val="1"/>
      <w:numFmt w:val="bullet"/>
      <w:lvlText w:val=""/>
      <w:lvlJc w:val="left"/>
      <w:pPr>
        <w:ind w:left="3720" w:hanging="360"/>
      </w:pPr>
      <w:rPr>
        <w:rFonts w:ascii="Wingdings" w:hAnsi="Wingdings" w:hint="default"/>
      </w:rPr>
    </w:lvl>
    <w:lvl w:ilvl="3" w:tplc="0C090001" w:tentative="1">
      <w:start w:val="1"/>
      <w:numFmt w:val="bullet"/>
      <w:lvlText w:val=""/>
      <w:lvlJc w:val="left"/>
      <w:pPr>
        <w:ind w:left="4440" w:hanging="360"/>
      </w:pPr>
      <w:rPr>
        <w:rFonts w:ascii="Symbol" w:hAnsi="Symbol" w:hint="default"/>
      </w:rPr>
    </w:lvl>
    <w:lvl w:ilvl="4" w:tplc="0C090003" w:tentative="1">
      <w:start w:val="1"/>
      <w:numFmt w:val="bullet"/>
      <w:lvlText w:val="o"/>
      <w:lvlJc w:val="left"/>
      <w:pPr>
        <w:ind w:left="5160" w:hanging="360"/>
      </w:pPr>
      <w:rPr>
        <w:rFonts w:ascii="Courier New" w:hAnsi="Courier New" w:cs="Courier New" w:hint="default"/>
      </w:rPr>
    </w:lvl>
    <w:lvl w:ilvl="5" w:tplc="0C090005" w:tentative="1">
      <w:start w:val="1"/>
      <w:numFmt w:val="bullet"/>
      <w:lvlText w:val=""/>
      <w:lvlJc w:val="left"/>
      <w:pPr>
        <w:ind w:left="5880" w:hanging="360"/>
      </w:pPr>
      <w:rPr>
        <w:rFonts w:ascii="Wingdings" w:hAnsi="Wingdings" w:hint="default"/>
      </w:rPr>
    </w:lvl>
    <w:lvl w:ilvl="6" w:tplc="0C090001" w:tentative="1">
      <w:start w:val="1"/>
      <w:numFmt w:val="bullet"/>
      <w:lvlText w:val=""/>
      <w:lvlJc w:val="left"/>
      <w:pPr>
        <w:ind w:left="6600" w:hanging="360"/>
      </w:pPr>
      <w:rPr>
        <w:rFonts w:ascii="Symbol" w:hAnsi="Symbol" w:hint="default"/>
      </w:rPr>
    </w:lvl>
    <w:lvl w:ilvl="7" w:tplc="0C090003" w:tentative="1">
      <w:start w:val="1"/>
      <w:numFmt w:val="bullet"/>
      <w:lvlText w:val="o"/>
      <w:lvlJc w:val="left"/>
      <w:pPr>
        <w:ind w:left="7320" w:hanging="360"/>
      </w:pPr>
      <w:rPr>
        <w:rFonts w:ascii="Courier New" w:hAnsi="Courier New" w:cs="Courier New" w:hint="default"/>
      </w:rPr>
    </w:lvl>
    <w:lvl w:ilvl="8" w:tplc="0C090005" w:tentative="1">
      <w:start w:val="1"/>
      <w:numFmt w:val="bullet"/>
      <w:lvlText w:val=""/>
      <w:lvlJc w:val="left"/>
      <w:pPr>
        <w:ind w:left="8040" w:hanging="360"/>
      </w:pPr>
      <w:rPr>
        <w:rFonts w:ascii="Wingdings" w:hAnsi="Wingdings" w:hint="default"/>
      </w:rPr>
    </w:lvl>
  </w:abstractNum>
  <w:abstractNum w:abstractNumId="10" w15:restartNumberingAfterBreak="0">
    <w:nsid w:val="02453E55"/>
    <w:multiLevelType w:val="hybridMultilevel"/>
    <w:tmpl w:val="0D500F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3A046FD"/>
    <w:multiLevelType w:val="hybridMultilevel"/>
    <w:tmpl w:val="10F63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803107E"/>
    <w:multiLevelType w:val="hybridMultilevel"/>
    <w:tmpl w:val="B3EE442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C7B7E8C"/>
    <w:multiLevelType w:val="hybridMultilevel"/>
    <w:tmpl w:val="A90CB8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ED061A8"/>
    <w:multiLevelType w:val="hybridMultilevel"/>
    <w:tmpl w:val="73B8D168"/>
    <w:lvl w:ilvl="0" w:tplc="0C090017">
      <w:start w:val="1"/>
      <w:numFmt w:val="lowerLetter"/>
      <w:lvlText w:val="%1)"/>
      <w:lvlJc w:val="left"/>
      <w:pPr>
        <w:ind w:left="1287" w:hanging="360"/>
      </w:pPr>
    </w:lvl>
    <w:lvl w:ilvl="1" w:tplc="0C090019">
      <w:start w:val="1"/>
      <w:numFmt w:val="lowerLetter"/>
      <w:lvlText w:val="%2."/>
      <w:lvlJc w:val="left"/>
      <w:pPr>
        <w:ind w:left="2007" w:hanging="360"/>
      </w:pPr>
    </w:lvl>
    <w:lvl w:ilvl="2" w:tplc="0C09001B">
      <w:start w:val="1"/>
      <w:numFmt w:val="lowerRoman"/>
      <w:lvlText w:val="%3."/>
      <w:lvlJc w:val="right"/>
      <w:pPr>
        <w:ind w:left="2727" w:hanging="180"/>
      </w:pPr>
    </w:lvl>
    <w:lvl w:ilvl="3" w:tplc="0C09000F">
      <w:start w:val="1"/>
      <w:numFmt w:val="decimal"/>
      <w:lvlText w:val="%4."/>
      <w:lvlJc w:val="left"/>
      <w:pPr>
        <w:ind w:left="3447" w:hanging="360"/>
      </w:pPr>
    </w:lvl>
    <w:lvl w:ilvl="4" w:tplc="0C090019">
      <w:start w:val="1"/>
      <w:numFmt w:val="lowerLetter"/>
      <w:lvlText w:val="%5."/>
      <w:lvlJc w:val="left"/>
      <w:pPr>
        <w:ind w:left="4167" w:hanging="360"/>
      </w:pPr>
    </w:lvl>
    <w:lvl w:ilvl="5" w:tplc="0C09001B">
      <w:start w:val="1"/>
      <w:numFmt w:val="lowerRoman"/>
      <w:lvlText w:val="%6."/>
      <w:lvlJc w:val="right"/>
      <w:pPr>
        <w:ind w:left="4887" w:hanging="180"/>
      </w:pPr>
    </w:lvl>
    <w:lvl w:ilvl="6" w:tplc="0C09000F">
      <w:start w:val="1"/>
      <w:numFmt w:val="decimal"/>
      <w:lvlText w:val="%7."/>
      <w:lvlJc w:val="left"/>
      <w:pPr>
        <w:ind w:left="5607" w:hanging="360"/>
      </w:pPr>
    </w:lvl>
    <w:lvl w:ilvl="7" w:tplc="0C090019">
      <w:start w:val="1"/>
      <w:numFmt w:val="lowerLetter"/>
      <w:lvlText w:val="%8."/>
      <w:lvlJc w:val="left"/>
      <w:pPr>
        <w:ind w:left="6327" w:hanging="360"/>
      </w:pPr>
    </w:lvl>
    <w:lvl w:ilvl="8" w:tplc="0C09001B">
      <w:start w:val="1"/>
      <w:numFmt w:val="lowerRoman"/>
      <w:lvlText w:val="%9."/>
      <w:lvlJc w:val="right"/>
      <w:pPr>
        <w:ind w:left="7047" w:hanging="180"/>
      </w:pPr>
    </w:lvl>
  </w:abstractNum>
  <w:abstractNum w:abstractNumId="15" w15:restartNumberingAfterBreak="0">
    <w:nsid w:val="0F8D4F32"/>
    <w:multiLevelType w:val="hybridMultilevel"/>
    <w:tmpl w:val="D5280500"/>
    <w:lvl w:ilvl="0" w:tplc="535A2364">
      <w:start w:val="1"/>
      <w:numFmt w:val="bullet"/>
      <w:pStyle w:val="Dotinden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06D576E"/>
    <w:multiLevelType w:val="multilevel"/>
    <w:tmpl w:val="4C802D4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15D40B5C"/>
    <w:multiLevelType w:val="hybridMultilevel"/>
    <w:tmpl w:val="14BA7F4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77F2279"/>
    <w:multiLevelType w:val="multilevel"/>
    <w:tmpl w:val="99FA76B4"/>
    <w:lvl w:ilvl="0">
      <w:start w:val="4"/>
      <w:numFmt w:val="decimal"/>
      <w:lvlText w:val="%1"/>
      <w:lvlJc w:val="left"/>
      <w:pPr>
        <w:ind w:left="480" w:hanging="480"/>
      </w:pPr>
      <w:rPr>
        <w:rFonts w:eastAsia="SimSun" w:cs="Arial" w:hint="default"/>
      </w:rPr>
    </w:lvl>
    <w:lvl w:ilvl="1">
      <w:start w:val="1"/>
      <w:numFmt w:val="decimal"/>
      <w:lvlText w:val="%1.%2"/>
      <w:lvlJc w:val="left"/>
      <w:pPr>
        <w:ind w:left="1200" w:hanging="480"/>
      </w:pPr>
      <w:rPr>
        <w:rFonts w:eastAsia="SimSun" w:cs="Arial" w:hint="default"/>
      </w:rPr>
    </w:lvl>
    <w:lvl w:ilvl="2">
      <w:start w:val="1"/>
      <w:numFmt w:val="decimal"/>
      <w:lvlText w:val="%1.%2.%3"/>
      <w:lvlJc w:val="left"/>
      <w:pPr>
        <w:ind w:left="2160" w:hanging="720"/>
      </w:pPr>
      <w:rPr>
        <w:rFonts w:eastAsia="SimSun" w:cs="Arial" w:hint="default"/>
      </w:rPr>
    </w:lvl>
    <w:lvl w:ilvl="3">
      <w:start w:val="1"/>
      <w:numFmt w:val="decimal"/>
      <w:lvlText w:val="%1.%2.%3.%4"/>
      <w:lvlJc w:val="left"/>
      <w:pPr>
        <w:ind w:left="2880" w:hanging="720"/>
      </w:pPr>
      <w:rPr>
        <w:rFonts w:eastAsia="SimSun" w:cs="Arial" w:hint="default"/>
      </w:rPr>
    </w:lvl>
    <w:lvl w:ilvl="4">
      <w:start w:val="1"/>
      <w:numFmt w:val="decimal"/>
      <w:lvlText w:val="%1.%2.%3.%4.%5"/>
      <w:lvlJc w:val="left"/>
      <w:pPr>
        <w:ind w:left="3960" w:hanging="1080"/>
      </w:pPr>
      <w:rPr>
        <w:rFonts w:eastAsia="SimSun" w:cs="Arial" w:hint="default"/>
      </w:rPr>
    </w:lvl>
    <w:lvl w:ilvl="5">
      <w:start w:val="1"/>
      <w:numFmt w:val="decimal"/>
      <w:lvlText w:val="%1.%2.%3.%4.%5.%6"/>
      <w:lvlJc w:val="left"/>
      <w:pPr>
        <w:ind w:left="4680" w:hanging="1080"/>
      </w:pPr>
      <w:rPr>
        <w:rFonts w:eastAsia="SimSun" w:cs="Arial" w:hint="default"/>
      </w:rPr>
    </w:lvl>
    <w:lvl w:ilvl="6">
      <w:start w:val="1"/>
      <w:numFmt w:val="decimal"/>
      <w:lvlText w:val="%1.%2.%3.%4.%5.%6.%7"/>
      <w:lvlJc w:val="left"/>
      <w:pPr>
        <w:ind w:left="5760" w:hanging="1440"/>
      </w:pPr>
      <w:rPr>
        <w:rFonts w:eastAsia="SimSun" w:cs="Arial" w:hint="default"/>
      </w:rPr>
    </w:lvl>
    <w:lvl w:ilvl="7">
      <w:start w:val="1"/>
      <w:numFmt w:val="decimal"/>
      <w:lvlText w:val="%1.%2.%3.%4.%5.%6.%7.%8"/>
      <w:lvlJc w:val="left"/>
      <w:pPr>
        <w:ind w:left="6480" w:hanging="1440"/>
      </w:pPr>
      <w:rPr>
        <w:rFonts w:eastAsia="SimSun" w:cs="Arial" w:hint="default"/>
      </w:rPr>
    </w:lvl>
    <w:lvl w:ilvl="8">
      <w:start w:val="1"/>
      <w:numFmt w:val="decimal"/>
      <w:lvlText w:val="%1.%2.%3.%4.%5.%6.%7.%8.%9"/>
      <w:lvlJc w:val="left"/>
      <w:pPr>
        <w:ind w:left="7560" w:hanging="1800"/>
      </w:pPr>
      <w:rPr>
        <w:rFonts w:eastAsia="SimSun" w:cs="Arial" w:hint="default"/>
      </w:rPr>
    </w:lvl>
  </w:abstractNum>
  <w:abstractNum w:abstractNumId="19" w15:restartNumberingAfterBreak="0">
    <w:nsid w:val="18064BD3"/>
    <w:multiLevelType w:val="hybridMultilevel"/>
    <w:tmpl w:val="67D029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18E12D21"/>
    <w:multiLevelType w:val="hybridMultilevel"/>
    <w:tmpl w:val="C520186C"/>
    <w:lvl w:ilvl="0" w:tplc="276487EA">
      <w:start w:val="1"/>
      <w:numFmt w:val="decimal"/>
      <w:pStyle w:val="appendixheading"/>
      <w:lvlText w:val="Appendix.%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8E66694"/>
    <w:multiLevelType w:val="hybridMultilevel"/>
    <w:tmpl w:val="1166B6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1A607A94"/>
    <w:multiLevelType w:val="hybridMultilevel"/>
    <w:tmpl w:val="815082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1F040519"/>
    <w:multiLevelType w:val="hybridMultilevel"/>
    <w:tmpl w:val="631218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1F7E6A5F"/>
    <w:multiLevelType w:val="hybridMultilevel"/>
    <w:tmpl w:val="0052AC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23121D6F"/>
    <w:multiLevelType w:val="hybridMultilevel"/>
    <w:tmpl w:val="8EA85B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278C6536"/>
    <w:multiLevelType w:val="hybridMultilevel"/>
    <w:tmpl w:val="28F225AA"/>
    <w:lvl w:ilvl="0" w:tplc="19DEC606">
      <w:start w:val="1"/>
      <w:numFmt w:val="bullet"/>
      <w:lvlText w:val="-"/>
      <w:lvlJc w:val="left"/>
      <w:pPr>
        <w:ind w:left="720" w:hanging="360"/>
      </w:pPr>
      <w:rPr>
        <w:rFonts w:ascii="Calibri" w:eastAsia="Times New Roman" w:hAnsi="Calibri"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28B844A6"/>
    <w:multiLevelType w:val="hybridMultilevel"/>
    <w:tmpl w:val="907EC0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29BE1048"/>
    <w:multiLevelType w:val="hybridMultilevel"/>
    <w:tmpl w:val="7B2E27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29F30CF0"/>
    <w:multiLevelType w:val="hybridMultilevel"/>
    <w:tmpl w:val="EAA689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2AE01D8F"/>
    <w:multiLevelType w:val="hybridMultilevel"/>
    <w:tmpl w:val="5F5E0C12"/>
    <w:lvl w:ilvl="0" w:tplc="0C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304E6F38"/>
    <w:multiLevelType w:val="hybridMultilevel"/>
    <w:tmpl w:val="5BBA40EC"/>
    <w:lvl w:ilvl="0" w:tplc="14FEB962">
      <w:start w:val="1"/>
      <w:numFmt w:val="bullet"/>
      <w:pStyle w:val="CommentText"/>
      <w:lvlText w:val=""/>
      <w:lvlJc w:val="left"/>
      <w:pPr>
        <w:tabs>
          <w:tab w:val="num" w:pos="432"/>
        </w:tabs>
        <w:ind w:left="432" w:hanging="432"/>
      </w:pPr>
      <w:rPr>
        <w:rFonts w:ascii="Wingdings 2" w:hAnsi="Wingdings 2" w:hint="default"/>
        <w:color w:val="808080"/>
        <w:sz w:val="20"/>
      </w:rPr>
    </w:lvl>
    <w:lvl w:ilvl="1" w:tplc="0C090003">
      <w:start w:val="1"/>
      <w:numFmt w:val="bullet"/>
      <w:lvlText w:val="o"/>
      <w:lvlJc w:val="left"/>
      <w:pPr>
        <w:tabs>
          <w:tab w:val="num" w:pos="1495"/>
        </w:tabs>
        <w:ind w:left="1495"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3387040C"/>
    <w:multiLevelType w:val="hybridMultilevel"/>
    <w:tmpl w:val="79E0FE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35B47EF7"/>
    <w:multiLevelType w:val="hybridMultilevel"/>
    <w:tmpl w:val="496293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3878091B"/>
    <w:multiLevelType w:val="hybridMultilevel"/>
    <w:tmpl w:val="057A97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396E7A88"/>
    <w:multiLevelType w:val="hybridMultilevel"/>
    <w:tmpl w:val="FFDE8D5C"/>
    <w:lvl w:ilvl="0" w:tplc="81DA2AD8">
      <w:start w:val="1"/>
      <w:numFmt w:val="lowerRoman"/>
      <w:lvlText w:val="(%1)"/>
      <w:lvlJc w:val="left"/>
      <w:pPr>
        <w:ind w:left="1047" w:hanging="720"/>
      </w:pPr>
      <w:rPr>
        <w:rFonts w:eastAsia="Times New Roman" w:cs="Times New Roman" w:hint="default"/>
      </w:rPr>
    </w:lvl>
    <w:lvl w:ilvl="1" w:tplc="0C090019" w:tentative="1">
      <w:start w:val="1"/>
      <w:numFmt w:val="lowerLetter"/>
      <w:lvlText w:val="%2."/>
      <w:lvlJc w:val="left"/>
      <w:pPr>
        <w:ind w:left="1407" w:hanging="360"/>
      </w:pPr>
    </w:lvl>
    <w:lvl w:ilvl="2" w:tplc="0C09001B" w:tentative="1">
      <w:start w:val="1"/>
      <w:numFmt w:val="lowerRoman"/>
      <w:lvlText w:val="%3."/>
      <w:lvlJc w:val="right"/>
      <w:pPr>
        <w:ind w:left="2127" w:hanging="180"/>
      </w:pPr>
    </w:lvl>
    <w:lvl w:ilvl="3" w:tplc="0C09000F" w:tentative="1">
      <w:start w:val="1"/>
      <w:numFmt w:val="decimal"/>
      <w:lvlText w:val="%4."/>
      <w:lvlJc w:val="left"/>
      <w:pPr>
        <w:ind w:left="2847" w:hanging="360"/>
      </w:pPr>
    </w:lvl>
    <w:lvl w:ilvl="4" w:tplc="0C090019" w:tentative="1">
      <w:start w:val="1"/>
      <w:numFmt w:val="lowerLetter"/>
      <w:lvlText w:val="%5."/>
      <w:lvlJc w:val="left"/>
      <w:pPr>
        <w:ind w:left="3567" w:hanging="360"/>
      </w:pPr>
    </w:lvl>
    <w:lvl w:ilvl="5" w:tplc="0C09001B" w:tentative="1">
      <w:start w:val="1"/>
      <w:numFmt w:val="lowerRoman"/>
      <w:lvlText w:val="%6."/>
      <w:lvlJc w:val="right"/>
      <w:pPr>
        <w:ind w:left="4287" w:hanging="180"/>
      </w:pPr>
    </w:lvl>
    <w:lvl w:ilvl="6" w:tplc="0C09000F" w:tentative="1">
      <w:start w:val="1"/>
      <w:numFmt w:val="decimal"/>
      <w:lvlText w:val="%7."/>
      <w:lvlJc w:val="left"/>
      <w:pPr>
        <w:ind w:left="5007" w:hanging="360"/>
      </w:pPr>
    </w:lvl>
    <w:lvl w:ilvl="7" w:tplc="0C090019" w:tentative="1">
      <w:start w:val="1"/>
      <w:numFmt w:val="lowerLetter"/>
      <w:lvlText w:val="%8."/>
      <w:lvlJc w:val="left"/>
      <w:pPr>
        <w:ind w:left="5727" w:hanging="360"/>
      </w:pPr>
    </w:lvl>
    <w:lvl w:ilvl="8" w:tplc="0C09001B" w:tentative="1">
      <w:start w:val="1"/>
      <w:numFmt w:val="lowerRoman"/>
      <w:lvlText w:val="%9."/>
      <w:lvlJc w:val="right"/>
      <w:pPr>
        <w:ind w:left="6447" w:hanging="180"/>
      </w:pPr>
    </w:lvl>
  </w:abstractNum>
  <w:abstractNum w:abstractNumId="36" w15:restartNumberingAfterBreak="0">
    <w:nsid w:val="39995C7C"/>
    <w:multiLevelType w:val="hybridMultilevel"/>
    <w:tmpl w:val="97E6F5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3BED2A71"/>
    <w:multiLevelType w:val="hybridMultilevel"/>
    <w:tmpl w:val="CD7230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3EB5784F"/>
    <w:multiLevelType w:val="hybridMultilevel"/>
    <w:tmpl w:val="7D0004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40E858D9"/>
    <w:multiLevelType w:val="hybridMultilevel"/>
    <w:tmpl w:val="86B2BE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410C248C"/>
    <w:multiLevelType w:val="hybridMultilevel"/>
    <w:tmpl w:val="88827C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437827E4"/>
    <w:multiLevelType w:val="hybridMultilevel"/>
    <w:tmpl w:val="2AB603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445A6CD9"/>
    <w:multiLevelType w:val="multilevel"/>
    <w:tmpl w:val="1C1A9256"/>
    <w:styleLink w:val="Style5"/>
    <w:lvl w:ilvl="0">
      <w:start w:val="1"/>
      <w:numFmt w:val="decimal"/>
      <w:lvlText w:val="2.%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3" w15:restartNumberingAfterBreak="0">
    <w:nsid w:val="474737EC"/>
    <w:multiLevelType w:val="hybridMultilevel"/>
    <w:tmpl w:val="446684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494C3ADA"/>
    <w:multiLevelType w:val="hybridMultilevel"/>
    <w:tmpl w:val="D974C1E6"/>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5" w15:restartNumberingAfterBreak="0">
    <w:nsid w:val="4BD44659"/>
    <w:multiLevelType w:val="hybridMultilevel"/>
    <w:tmpl w:val="5BBA40EC"/>
    <w:lvl w:ilvl="0" w:tplc="14FEB962">
      <w:start w:val="1"/>
      <w:numFmt w:val="bullet"/>
      <w:lvlText w:val=""/>
      <w:lvlJc w:val="left"/>
      <w:pPr>
        <w:tabs>
          <w:tab w:val="num" w:pos="432"/>
        </w:tabs>
        <w:ind w:left="432" w:hanging="432"/>
      </w:pPr>
      <w:rPr>
        <w:rFonts w:ascii="Wingdings 2" w:hAnsi="Wingdings 2" w:hint="default"/>
        <w:color w:val="808080"/>
        <w:sz w:val="20"/>
      </w:rPr>
    </w:lvl>
    <w:lvl w:ilvl="1" w:tplc="0C090003">
      <w:start w:val="1"/>
      <w:numFmt w:val="bullet"/>
      <w:lvlText w:val="o"/>
      <w:lvlJc w:val="left"/>
      <w:pPr>
        <w:tabs>
          <w:tab w:val="num" w:pos="1495"/>
        </w:tabs>
        <w:ind w:left="1495"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4BF6668F"/>
    <w:multiLevelType w:val="hybridMultilevel"/>
    <w:tmpl w:val="97F62B4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7" w15:restartNumberingAfterBreak="0">
    <w:nsid w:val="4EAB4741"/>
    <w:multiLevelType w:val="multilevel"/>
    <w:tmpl w:val="7A7435F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4F2C10D1"/>
    <w:multiLevelType w:val="hybridMultilevel"/>
    <w:tmpl w:val="BA8C0A9E"/>
    <w:lvl w:ilvl="0" w:tplc="0C090001">
      <w:start w:val="1"/>
      <w:numFmt w:val="bullet"/>
      <w:lvlText w:val=""/>
      <w:lvlJc w:val="left"/>
      <w:pPr>
        <w:ind w:left="780" w:hanging="720"/>
      </w:pPr>
      <w:rPr>
        <w:rFonts w:ascii="Symbol" w:hAnsi="Symbol" w:hint="default"/>
      </w:rPr>
    </w:lvl>
    <w:lvl w:ilvl="1" w:tplc="0C090019" w:tentative="1">
      <w:start w:val="1"/>
      <w:numFmt w:val="lowerLetter"/>
      <w:lvlText w:val="%2."/>
      <w:lvlJc w:val="left"/>
      <w:pPr>
        <w:ind w:left="1140" w:hanging="360"/>
      </w:pPr>
    </w:lvl>
    <w:lvl w:ilvl="2" w:tplc="0C09001B" w:tentative="1">
      <w:start w:val="1"/>
      <w:numFmt w:val="lowerRoman"/>
      <w:lvlText w:val="%3."/>
      <w:lvlJc w:val="right"/>
      <w:pPr>
        <w:ind w:left="1860" w:hanging="180"/>
      </w:pPr>
    </w:lvl>
    <w:lvl w:ilvl="3" w:tplc="0C09000F" w:tentative="1">
      <w:start w:val="1"/>
      <w:numFmt w:val="decimal"/>
      <w:lvlText w:val="%4."/>
      <w:lvlJc w:val="left"/>
      <w:pPr>
        <w:ind w:left="2580" w:hanging="360"/>
      </w:pPr>
    </w:lvl>
    <w:lvl w:ilvl="4" w:tplc="0C090019" w:tentative="1">
      <w:start w:val="1"/>
      <w:numFmt w:val="lowerLetter"/>
      <w:lvlText w:val="%5."/>
      <w:lvlJc w:val="left"/>
      <w:pPr>
        <w:ind w:left="3300" w:hanging="360"/>
      </w:pPr>
    </w:lvl>
    <w:lvl w:ilvl="5" w:tplc="0C09001B" w:tentative="1">
      <w:start w:val="1"/>
      <w:numFmt w:val="lowerRoman"/>
      <w:lvlText w:val="%6."/>
      <w:lvlJc w:val="right"/>
      <w:pPr>
        <w:ind w:left="4020" w:hanging="180"/>
      </w:pPr>
    </w:lvl>
    <w:lvl w:ilvl="6" w:tplc="0C09000F" w:tentative="1">
      <w:start w:val="1"/>
      <w:numFmt w:val="decimal"/>
      <w:lvlText w:val="%7."/>
      <w:lvlJc w:val="left"/>
      <w:pPr>
        <w:ind w:left="4740" w:hanging="360"/>
      </w:pPr>
    </w:lvl>
    <w:lvl w:ilvl="7" w:tplc="0C090019" w:tentative="1">
      <w:start w:val="1"/>
      <w:numFmt w:val="lowerLetter"/>
      <w:lvlText w:val="%8."/>
      <w:lvlJc w:val="left"/>
      <w:pPr>
        <w:ind w:left="5460" w:hanging="360"/>
      </w:pPr>
    </w:lvl>
    <w:lvl w:ilvl="8" w:tplc="0C09001B" w:tentative="1">
      <w:start w:val="1"/>
      <w:numFmt w:val="lowerRoman"/>
      <w:lvlText w:val="%9."/>
      <w:lvlJc w:val="right"/>
      <w:pPr>
        <w:ind w:left="6180" w:hanging="180"/>
      </w:pPr>
    </w:lvl>
  </w:abstractNum>
  <w:abstractNum w:abstractNumId="49" w15:restartNumberingAfterBreak="0">
    <w:nsid w:val="505056BA"/>
    <w:multiLevelType w:val="hybridMultilevel"/>
    <w:tmpl w:val="D17ACC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50E34840"/>
    <w:multiLevelType w:val="multilevel"/>
    <w:tmpl w:val="CA4C842E"/>
    <w:lvl w:ilvl="0">
      <w:start w:val="1"/>
      <w:numFmt w:val="decimal"/>
      <w:pStyle w:val="Figurecaption"/>
      <w:lvlText w:val="Figure %1."/>
      <w:lvlJc w:val="center"/>
      <w:pPr>
        <w:tabs>
          <w:tab w:val="num" w:pos="360"/>
        </w:tabs>
        <w:ind w:left="360" w:hanging="72"/>
      </w:pPr>
      <w:rPr>
        <w:rFonts w:ascii="Arial" w:hAnsi="Arial" w:hint="default"/>
        <w:b w:val="0"/>
        <w:i w:val="0"/>
        <w:sz w:val="20"/>
      </w:rPr>
    </w:lvl>
    <w:lvl w:ilvl="1">
      <w:start w:val="1"/>
      <w:numFmt w:val="decimal"/>
      <w:lvlText w:val="%1.%2."/>
      <w:lvlJc w:val="left"/>
      <w:pPr>
        <w:tabs>
          <w:tab w:val="num" w:pos="650"/>
        </w:tabs>
        <w:ind w:left="650" w:hanging="432"/>
      </w:pPr>
      <w:rPr>
        <w:rFonts w:hint="default"/>
      </w:rPr>
    </w:lvl>
    <w:lvl w:ilvl="2">
      <w:start w:val="1"/>
      <w:numFmt w:val="decimal"/>
      <w:lvlText w:val="%1.%2.%3."/>
      <w:lvlJc w:val="left"/>
      <w:pPr>
        <w:tabs>
          <w:tab w:val="num" w:pos="1298"/>
        </w:tabs>
        <w:ind w:left="1082" w:hanging="504"/>
      </w:pPr>
      <w:rPr>
        <w:rFonts w:hint="default"/>
      </w:rPr>
    </w:lvl>
    <w:lvl w:ilvl="3">
      <w:start w:val="1"/>
      <w:numFmt w:val="decimal"/>
      <w:lvlText w:val="%1.%2.%3.%4."/>
      <w:lvlJc w:val="left"/>
      <w:pPr>
        <w:tabs>
          <w:tab w:val="num" w:pos="2018"/>
        </w:tabs>
        <w:ind w:left="1586" w:hanging="648"/>
      </w:pPr>
      <w:rPr>
        <w:rFonts w:hint="default"/>
      </w:rPr>
    </w:lvl>
    <w:lvl w:ilvl="4">
      <w:start w:val="1"/>
      <w:numFmt w:val="decimal"/>
      <w:lvlText w:val="%1.%2.%3.%4.%5."/>
      <w:lvlJc w:val="left"/>
      <w:pPr>
        <w:tabs>
          <w:tab w:val="num" w:pos="2378"/>
        </w:tabs>
        <w:ind w:left="2090" w:hanging="792"/>
      </w:pPr>
      <w:rPr>
        <w:rFonts w:hint="default"/>
      </w:rPr>
    </w:lvl>
    <w:lvl w:ilvl="5">
      <w:start w:val="1"/>
      <w:numFmt w:val="decimal"/>
      <w:lvlText w:val="%1.%2.%3.%4.%5.%6."/>
      <w:lvlJc w:val="left"/>
      <w:pPr>
        <w:tabs>
          <w:tab w:val="num" w:pos="3098"/>
        </w:tabs>
        <w:ind w:left="2594" w:hanging="936"/>
      </w:pPr>
      <w:rPr>
        <w:rFonts w:hint="default"/>
      </w:rPr>
    </w:lvl>
    <w:lvl w:ilvl="6">
      <w:start w:val="1"/>
      <w:numFmt w:val="decimal"/>
      <w:lvlText w:val="%1.%2.%3.%4.%5.%6.%7."/>
      <w:lvlJc w:val="left"/>
      <w:pPr>
        <w:tabs>
          <w:tab w:val="num" w:pos="3458"/>
        </w:tabs>
        <w:ind w:left="3098" w:hanging="1080"/>
      </w:pPr>
      <w:rPr>
        <w:rFonts w:hint="default"/>
      </w:rPr>
    </w:lvl>
    <w:lvl w:ilvl="7">
      <w:start w:val="1"/>
      <w:numFmt w:val="decimal"/>
      <w:lvlText w:val="%1.%2.%3.%4.%5.%6.%7.%8."/>
      <w:lvlJc w:val="left"/>
      <w:pPr>
        <w:tabs>
          <w:tab w:val="num" w:pos="4178"/>
        </w:tabs>
        <w:ind w:left="3602" w:hanging="1224"/>
      </w:pPr>
      <w:rPr>
        <w:rFonts w:hint="default"/>
      </w:rPr>
    </w:lvl>
    <w:lvl w:ilvl="8">
      <w:start w:val="1"/>
      <w:numFmt w:val="decimal"/>
      <w:lvlText w:val="%1.%2.%3.%4.%5.%6.%7.%8.%9."/>
      <w:lvlJc w:val="left"/>
      <w:pPr>
        <w:tabs>
          <w:tab w:val="num" w:pos="4898"/>
        </w:tabs>
        <w:ind w:left="4178" w:hanging="1440"/>
      </w:pPr>
      <w:rPr>
        <w:rFonts w:hint="default"/>
      </w:rPr>
    </w:lvl>
  </w:abstractNum>
  <w:abstractNum w:abstractNumId="51" w15:restartNumberingAfterBreak="0">
    <w:nsid w:val="518D675F"/>
    <w:multiLevelType w:val="multilevel"/>
    <w:tmpl w:val="40AA20E8"/>
    <w:styleLink w:val="Style6"/>
    <w:lvl w:ilvl="0">
      <w:start w:val="1"/>
      <w:numFmt w:val="decimal"/>
      <w:lvlText w:val="2.%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53941034"/>
    <w:multiLevelType w:val="multilevel"/>
    <w:tmpl w:val="3B1E3796"/>
    <w:lvl w:ilvl="0">
      <w:start w:val="3"/>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3" w15:restartNumberingAfterBreak="0">
    <w:nsid w:val="55A01CB5"/>
    <w:multiLevelType w:val="hybridMultilevel"/>
    <w:tmpl w:val="582641F4"/>
    <w:lvl w:ilvl="0" w:tplc="03F65528">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56A24513"/>
    <w:multiLevelType w:val="multilevel"/>
    <w:tmpl w:val="41C2120A"/>
    <w:lvl w:ilvl="0">
      <w:start w:val="3"/>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713"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5" w15:restartNumberingAfterBreak="0">
    <w:nsid w:val="57691AAC"/>
    <w:multiLevelType w:val="hybridMultilevel"/>
    <w:tmpl w:val="E594F06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59A5501B"/>
    <w:multiLevelType w:val="hybridMultilevel"/>
    <w:tmpl w:val="B246AC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5A0B0EF5"/>
    <w:multiLevelType w:val="hybridMultilevel"/>
    <w:tmpl w:val="FE9C61F6"/>
    <w:lvl w:ilvl="0" w:tplc="EDE056B6">
      <w:start w:val="1"/>
      <w:numFmt w:val="decimal"/>
      <w:pStyle w:val="Body-numbered"/>
      <w:lvlText w:val="%1."/>
      <w:lvlJc w:val="right"/>
      <w:pPr>
        <w:tabs>
          <w:tab w:val="num" w:pos="454"/>
        </w:tabs>
        <w:ind w:left="454" w:hanging="17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58" w15:restartNumberingAfterBreak="0">
    <w:nsid w:val="5A1532F0"/>
    <w:multiLevelType w:val="hybridMultilevel"/>
    <w:tmpl w:val="A122246A"/>
    <w:lvl w:ilvl="0" w:tplc="C726AF0A">
      <w:start w:val="1"/>
      <w:numFmt w:val="lowerRoman"/>
      <w:lvlText w:val="(%1)"/>
      <w:lvlJc w:val="left"/>
      <w:pPr>
        <w:ind w:left="780" w:hanging="720"/>
      </w:pPr>
      <w:rPr>
        <w:rFonts w:hint="default"/>
      </w:rPr>
    </w:lvl>
    <w:lvl w:ilvl="1" w:tplc="0C090019" w:tentative="1">
      <w:start w:val="1"/>
      <w:numFmt w:val="lowerLetter"/>
      <w:lvlText w:val="%2."/>
      <w:lvlJc w:val="left"/>
      <w:pPr>
        <w:ind w:left="1140" w:hanging="360"/>
      </w:pPr>
    </w:lvl>
    <w:lvl w:ilvl="2" w:tplc="0C09001B" w:tentative="1">
      <w:start w:val="1"/>
      <w:numFmt w:val="lowerRoman"/>
      <w:lvlText w:val="%3."/>
      <w:lvlJc w:val="right"/>
      <w:pPr>
        <w:ind w:left="1860" w:hanging="180"/>
      </w:pPr>
    </w:lvl>
    <w:lvl w:ilvl="3" w:tplc="0C09000F" w:tentative="1">
      <w:start w:val="1"/>
      <w:numFmt w:val="decimal"/>
      <w:lvlText w:val="%4."/>
      <w:lvlJc w:val="left"/>
      <w:pPr>
        <w:ind w:left="2580" w:hanging="360"/>
      </w:pPr>
    </w:lvl>
    <w:lvl w:ilvl="4" w:tplc="0C090019" w:tentative="1">
      <w:start w:val="1"/>
      <w:numFmt w:val="lowerLetter"/>
      <w:lvlText w:val="%5."/>
      <w:lvlJc w:val="left"/>
      <w:pPr>
        <w:ind w:left="3300" w:hanging="360"/>
      </w:pPr>
    </w:lvl>
    <w:lvl w:ilvl="5" w:tplc="0C09001B" w:tentative="1">
      <w:start w:val="1"/>
      <w:numFmt w:val="lowerRoman"/>
      <w:lvlText w:val="%6."/>
      <w:lvlJc w:val="right"/>
      <w:pPr>
        <w:ind w:left="4020" w:hanging="180"/>
      </w:pPr>
    </w:lvl>
    <w:lvl w:ilvl="6" w:tplc="0C09000F" w:tentative="1">
      <w:start w:val="1"/>
      <w:numFmt w:val="decimal"/>
      <w:lvlText w:val="%7."/>
      <w:lvlJc w:val="left"/>
      <w:pPr>
        <w:ind w:left="4740" w:hanging="360"/>
      </w:pPr>
    </w:lvl>
    <w:lvl w:ilvl="7" w:tplc="0C090019" w:tentative="1">
      <w:start w:val="1"/>
      <w:numFmt w:val="lowerLetter"/>
      <w:lvlText w:val="%8."/>
      <w:lvlJc w:val="left"/>
      <w:pPr>
        <w:ind w:left="5460" w:hanging="360"/>
      </w:pPr>
    </w:lvl>
    <w:lvl w:ilvl="8" w:tplc="0C09001B" w:tentative="1">
      <w:start w:val="1"/>
      <w:numFmt w:val="lowerRoman"/>
      <w:lvlText w:val="%9."/>
      <w:lvlJc w:val="right"/>
      <w:pPr>
        <w:ind w:left="6180" w:hanging="180"/>
      </w:pPr>
    </w:lvl>
  </w:abstractNum>
  <w:abstractNum w:abstractNumId="59" w15:restartNumberingAfterBreak="0">
    <w:nsid w:val="5D56023A"/>
    <w:multiLevelType w:val="hybridMultilevel"/>
    <w:tmpl w:val="104EFD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60E73D59"/>
    <w:multiLevelType w:val="hybridMultilevel"/>
    <w:tmpl w:val="7BA6FB04"/>
    <w:lvl w:ilvl="0" w:tplc="0C090001">
      <w:start w:val="1"/>
      <w:numFmt w:val="bullet"/>
      <w:lvlText w:val=""/>
      <w:lvlJc w:val="left"/>
      <w:pPr>
        <w:ind w:left="1287" w:hanging="360"/>
      </w:pPr>
      <w:rPr>
        <w:rFonts w:ascii="Symbol" w:hAnsi="Symbol" w:hint="default"/>
      </w:rPr>
    </w:lvl>
    <w:lvl w:ilvl="1" w:tplc="0C090019">
      <w:start w:val="1"/>
      <w:numFmt w:val="lowerLetter"/>
      <w:lvlText w:val="%2."/>
      <w:lvlJc w:val="left"/>
      <w:pPr>
        <w:ind w:left="2007" w:hanging="360"/>
      </w:pPr>
    </w:lvl>
    <w:lvl w:ilvl="2" w:tplc="0C09001B">
      <w:start w:val="1"/>
      <w:numFmt w:val="lowerRoman"/>
      <w:lvlText w:val="%3."/>
      <w:lvlJc w:val="right"/>
      <w:pPr>
        <w:ind w:left="2727" w:hanging="180"/>
      </w:pPr>
    </w:lvl>
    <w:lvl w:ilvl="3" w:tplc="0C09000F">
      <w:start w:val="1"/>
      <w:numFmt w:val="decimal"/>
      <w:lvlText w:val="%4."/>
      <w:lvlJc w:val="left"/>
      <w:pPr>
        <w:ind w:left="3447" w:hanging="360"/>
      </w:pPr>
    </w:lvl>
    <w:lvl w:ilvl="4" w:tplc="0C090019">
      <w:start w:val="1"/>
      <w:numFmt w:val="lowerLetter"/>
      <w:lvlText w:val="%5."/>
      <w:lvlJc w:val="left"/>
      <w:pPr>
        <w:ind w:left="4167" w:hanging="360"/>
      </w:pPr>
    </w:lvl>
    <w:lvl w:ilvl="5" w:tplc="0C09001B">
      <w:start w:val="1"/>
      <w:numFmt w:val="lowerRoman"/>
      <w:lvlText w:val="%6."/>
      <w:lvlJc w:val="right"/>
      <w:pPr>
        <w:ind w:left="4887" w:hanging="180"/>
      </w:pPr>
    </w:lvl>
    <w:lvl w:ilvl="6" w:tplc="0C09000F">
      <w:start w:val="1"/>
      <w:numFmt w:val="decimal"/>
      <w:lvlText w:val="%7."/>
      <w:lvlJc w:val="left"/>
      <w:pPr>
        <w:ind w:left="5607" w:hanging="360"/>
      </w:pPr>
    </w:lvl>
    <w:lvl w:ilvl="7" w:tplc="0C090019">
      <w:start w:val="1"/>
      <w:numFmt w:val="lowerLetter"/>
      <w:lvlText w:val="%8."/>
      <w:lvlJc w:val="left"/>
      <w:pPr>
        <w:ind w:left="6327" w:hanging="360"/>
      </w:pPr>
    </w:lvl>
    <w:lvl w:ilvl="8" w:tplc="0C09001B">
      <w:start w:val="1"/>
      <w:numFmt w:val="lowerRoman"/>
      <w:lvlText w:val="%9."/>
      <w:lvlJc w:val="right"/>
      <w:pPr>
        <w:ind w:left="7047" w:hanging="180"/>
      </w:pPr>
    </w:lvl>
  </w:abstractNum>
  <w:abstractNum w:abstractNumId="61" w15:restartNumberingAfterBreak="0">
    <w:nsid w:val="61500C99"/>
    <w:multiLevelType w:val="hybridMultilevel"/>
    <w:tmpl w:val="E220A0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63B03389"/>
    <w:multiLevelType w:val="hybridMultilevel"/>
    <w:tmpl w:val="81A410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654F62AA"/>
    <w:multiLevelType w:val="hybridMultilevel"/>
    <w:tmpl w:val="CF7C46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67601B69"/>
    <w:multiLevelType w:val="hybridMultilevel"/>
    <w:tmpl w:val="CAB40C8A"/>
    <w:lvl w:ilvl="0" w:tplc="40D813E6">
      <w:start w:val="1"/>
      <w:numFmt w:val="decimal"/>
      <w:pStyle w:val="subappendix"/>
      <w:lvlText w:val="A1.%1"/>
      <w:lvlJc w:val="left"/>
      <w:pPr>
        <w:ind w:left="786"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4090019" w:tentative="1">
      <w:start w:val="1"/>
      <w:numFmt w:val="lowerLetter"/>
      <w:lvlText w:val="%2."/>
      <w:lvlJc w:val="left"/>
      <w:pPr>
        <w:ind w:left="1157" w:hanging="360"/>
      </w:pPr>
    </w:lvl>
    <w:lvl w:ilvl="2" w:tplc="0409001B" w:tentative="1">
      <w:start w:val="1"/>
      <w:numFmt w:val="lowerRoman"/>
      <w:lvlText w:val="%3."/>
      <w:lvlJc w:val="right"/>
      <w:pPr>
        <w:ind w:left="1877" w:hanging="180"/>
      </w:pPr>
    </w:lvl>
    <w:lvl w:ilvl="3" w:tplc="0409000F" w:tentative="1">
      <w:start w:val="1"/>
      <w:numFmt w:val="decimal"/>
      <w:lvlText w:val="%4."/>
      <w:lvlJc w:val="left"/>
      <w:pPr>
        <w:ind w:left="2597" w:hanging="360"/>
      </w:pPr>
    </w:lvl>
    <w:lvl w:ilvl="4" w:tplc="04090019" w:tentative="1">
      <w:start w:val="1"/>
      <w:numFmt w:val="lowerLetter"/>
      <w:lvlText w:val="%5."/>
      <w:lvlJc w:val="left"/>
      <w:pPr>
        <w:ind w:left="3317" w:hanging="360"/>
      </w:pPr>
    </w:lvl>
    <w:lvl w:ilvl="5" w:tplc="0409001B" w:tentative="1">
      <w:start w:val="1"/>
      <w:numFmt w:val="lowerRoman"/>
      <w:lvlText w:val="%6."/>
      <w:lvlJc w:val="right"/>
      <w:pPr>
        <w:ind w:left="4037" w:hanging="180"/>
      </w:pPr>
    </w:lvl>
    <w:lvl w:ilvl="6" w:tplc="0409000F" w:tentative="1">
      <w:start w:val="1"/>
      <w:numFmt w:val="decimal"/>
      <w:lvlText w:val="%7."/>
      <w:lvlJc w:val="left"/>
      <w:pPr>
        <w:ind w:left="4757" w:hanging="360"/>
      </w:pPr>
    </w:lvl>
    <w:lvl w:ilvl="7" w:tplc="04090019" w:tentative="1">
      <w:start w:val="1"/>
      <w:numFmt w:val="lowerLetter"/>
      <w:lvlText w:val="%8."/>
      <w:lvlJc w:val="left"/>
      <w:pPr>
        <w:ind w:left="5477" w:hanging="360"/>
      </w:pPr>
    </w:lvl>
    <w:lvl w:ilvl="8" w:tplc="0409001B" w:tentative="1">
      <w:start w:val="1"/>
      <w:numFmt w:val="lowerRoman"/>
      <w:lvlText w:val="%9."/>
      <w:lvlJc w:val="right"/>
      <w:pPr>
        <w:ind w:left="6197" w:hanging="180"/>
      </w:pPr>
    </w:lvl>
  </w:abstractNum>
  <w:abstractNum w:abstractNumId="65" w15:restartNumberingAfterBreak="0">
    <w:nsid w:val="686A07C7"/>
    <w:multiLevelType w:val="hybridMultilevel"/>
    <w:tmpl w:val="168ECD4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689613B1"/>
    <w:multiLevelType w:val="multilevel"/>
    <w:tmpl w:val="D294260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7" w15:restartNumberingAfterBreak="0">
    <w:nsid w:val="6AF03A1D"/>
    <w:multiLevelType w:val="hybridMultilevel"/>
    <w:tmpl w:val="359AD0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6D0240E1"/>
    <w:multiLevelType w:val="hybridMultilevel"/>
    <w:tmpl w:val="4CC2298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6E8C4C76"/>
    <w:multiLevelType w:val="hybridMultilevel"/>
    <w:tmpl w:val="1430CB3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6EAD2050"/>
    <w:multiLevelType w:val="hybridMultilevel"/>
    <w:tmpl w:val="AD564FE8"/>
    <w:lvl w:ilvl="0" w:tplc="0C090001">
      <w:start w:val="1"/>
      <w:numFmt w:val="bullet"/>
      <w:lvlText w:val=""/>
      <w:lvlJc w:val="left"/>
      <w:pPr>
        <w:ind w:left="1047" w:hanging="720"/>
      </w:pPr>
      <w:rPr>
        <w:rFonts w:ascii="Symbol" w:hAnsi="Symbol" w:hint="default"/>
      </w:rPr>
    </w:lvl>
    <w:lvl w:ilvl="1" w:tplc="0C090019" w:tentative="1">
      <w:start w:val="1"/>
      <w:numFmt w:val="lowerLetter"/>
      <w:lvlText w:val="%2."/>
      <w:lvlJc w:val="left"/>
      <w:pPr>
        <w:ind w:left="1407" w:hanging="360"/>
      </w:pPr>
    </w:lvl>
    <w:lvl w:ilvl="2" w:tplc="0C09001B" w:tentative="1">
      <w:start w:val="1"/>
      <w:numFmt w:val="lowerRoman"/>
      <w:lvlText w:val="%3."/>
      <w:lvlJc w:val="right"/>
      <w:pPr>
        <w:ind w:left="2127" w:hanging="180"/>
      </w:pPr>
    </w:lvl>
    <w:lvl w:ilvl="3" w:tplc="0C09000F" w:tentative="1">
      <w:start w:val="1"/>
      <w:numFmt w:val="decimal"/>
      <w:lvlText w:val="%4."/>
      <w:lvlJc w:val="left"/>
      <w:pPr>
        <w:ind w:left="2847" w:hanging="360"/>
      </w:pPr>
    </w:lvl>
    <w:lvl w:ilvl="4" w:tplc="0C090019" w:tentative="1">
      <w:start w:val="1"/>
      <w:numFmt w:val="lowerLetter"/>
      <w:lvlText w:val="%5."/>
      <w:lvlJc w:val="left"/>
      <w:pPr>
        <w:ind w:left="3567" w:hanging="360"/>
      </w:pPr>
    </w:lvl>
    <w:lvl w:ilvl="5" w:tplc="0C09001B" w:tentative="1">
      <w:start w:val="1"/>
      <w:numFmt w:val="lowerRoman"/>
      <w:lvlText w:val="%6."/>
      <w:lvlJc w:val="right"/>
      <w:pPr>
        <w:ind w:left="4287" w:hanging="180"/>
      </w:pPr>
    </w:lvl>
    <w:lvl w:ilvl="6" w:tplc="0C09000F" w:tentative="1">
      <w:start w:val="1"/>
      <w:numFmt w:val="decimal"/>
      <w:lvlText w:val="%7."/>
      <w:lvlJc w:val="left"/>
      <w:pPr>
        <w:ind w:left="5007" w:hanging="360"/>
      </w:pPr>
    </w:lvl>
    <w:lvl w:ilvl="7" w:tplc="0C090019" w:tentative="1">
      <w:start w:val="1"/>
      <w:numFmt w:val="lowerLetter"/>
      <w:lvlText w:val="%8."/>
      <w:lvlJc w:val="left"/>
      <w:pPr>
        <w:ind w:left="5727" w:hanging="360"/>
      </w:pPr>
    </w:lvl>
    <w:lvl w:ilvl="8" w:tplc="0C09001B" w:tentative="1">
      <w:start w:val="1"/>
      <w:numFmt w:val="lowerRoman"/>
      <w:lvlText w:val="%9."/>
      <w:lvlJc w:val="right"/>
      <w:pPr>
        <w:ind w:left="6447" w:hanging="180"/>
      </w:pPr>
    </w:lvl>
  </w:abstractNum>
  <w:abstractNum w:abstractNumId="71" w15:restartNumberingAfterBreak="0">
    <w:nsid w:val="74D72F47"/>
    <w:multiLevelType w:val="multilevel"/>
    <w:tmpl w:val="4A4E18E8"/>
    <w:styleLink w:val="Body-bullets"/>
    <w:lvl w:ilvl="0">
      <w:start w:val="1"/>
      <w:numFmt w:val="bullet"/>
      <w:lvlText w:val=""/>
      <w:lvlJc w:val="left"/>
      <w:pPr>
        <w:tabs>
          <w:tab w:val="num" w:pos="454"/>
        </w:tabs>
        <w:ind w:left="454" w:hanging="454"/>
      </w:pPr>
      <w:rPr>
        <w:rFonts w:ascii="Symbol" w:hAnsi="Symbol"/>
        <w:color w:val="auto"/>
        <w:sz w:val="20"/>
        <w:szCs w:val="20"/>
      </w:rPr>
    </w:lvl>
    <w:lvl w:ilvl="1">
      <w:start w:val="1"/>
      <w:numFmt w:val="bullet"/>
      <w:lvlText w:val=""/>
      <w:lvlJc w:val="left"/>
      <w:pPr>
        <w:tabs>
          <w:tab w:val="num" w:pos="907"/>
        </w:tabs>
        <w:ind w:left="907" w:hanging="453"/>
      </w:pPr>
      <w:rPr>
        <w:rFonts w:ascii="Symbol" w:hAnsi="Symbol" w:hint="default"/>
        <w:b w:val="0"/>
        <w:i w:val="0"/>
        <w:color w:val="808080"/>
        <w:sz w:val="16"/>
        <w:szCs w:val="12"/>
      </w:rPr>
    </w:lvl>
    <w:lvl w:ilvl="2">
      <w:start w:val="1"/>
      <w:numFmt w:val="bullet"/>
      <w:lvlText w:val=""/>
      <w:lvlJc w:val="left"/>
      <w:pPr>
        <w:tabs>
          <w:tab w:val="num" w:pos="1361"/>
        </w:tabs>
        <w:ind w:left="1361" w:hanging="454"/>
      </w:pPr>
      <w:rPr>
        <w:rFonts w:ascii="Symbol" w:hAnsi="Symbol" w:hint="default"/>
        <w:b w:val="0"/>
        <w:i w:val="0"/>
        <w:color w:val="808080"/>
        <w:sz w:val="12"/>
        <w:szCs w:val="12"/>
      </w:rPr>
    </w:lvl>
    <w:lvl w:ilvl="3">
      <w:start w:val="1"/>
      <w:numFmt w:val="bullet"/>
      <w:lvlText w:val=""/>
      <w:lvlJc w:val="left"/>
      <w:pPr>
        <w:tabs>
          <w:tab w:val="num" w:pos="1814"/>
        </w:tabs>
        <w:ind w:left="1814" w:hanging="453"/>
      </w:pPr>
      <w:rPr>
        <w:rFonts w:ascii="Symbol" w:hAnsi="Symbol" w:hint="default"/>
        <w:b w:val="0"/>
        <w:i w:val="0"/>
        <w:color w:val="808080"/>
        <w:sz w:val="12"/>
        <w:szCs w:val="12"/>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72" w15:restartNumberingAfterBreak="0">
    <w:nsid w:val="755D4997"/>
    <w:multiLevelType w:val="hybridMultilevel"/>
    <w:tmpl w:val="B3A8A246"/>
    <w:lvl w:ilvl="0" w:tplc="0C090001">
      <w:start w:val="1"/>
      <w:numFmt w:val="bullet"/>
      <w:lvlText w:val=""/>
      <w:lvlJc w:val="left"/>
      <w:pPr>
        <w:ind w:left="778" w:hanging="360"/>
      </w:pPr>
      <w:rPr>
        <w:rFonts w:ascii="Symbol" w:hAnsi="Symbol" w:hint="default"/>
      </w:rPr>
    </w:lvl>
    <w:lvl w:ilvl="1" w:tplc="0C090003" w:tentative="1">
      <w:start w:val="1"/>
      <w:numFmt w:val="bullet"/>
      <w:lvlText w:val="o"/>
      <w:lvlJc w:val="left"/>
      <w:pPr>
        <w:ind w:left="1498" w:hanging="360"/>
      </w:pPr>
      <w:rPr>
        <w:rFonts w:ascii="Courier New" w:hAnsi="Courier New" w:cs="Courier New" w:hint="default"/>
      </w:rPr>
    </w:lvl>
    <w:lvl w:ilvl="2" w:tplc="0C090005" w:tentative="1">
      <w:start w:val="1"/>
      <w:numFmt w:val="bullet"/>
      <w:lvlText w:val=""/>
      <w:lvlJc w:val="left"/>
      <w:pPr>
        <w:ind w:left="2218" w:hanging="360"/>
      </w:pPr>
      <w:rPr>
        <w:rFonts w:ascii="Wingdings" w:hAnsi="Wingdings" w:hint="default"/>
      </w:rPr>
    </w:lvl>
    <w:lvl w:ilvl="3" w:tplc="0C090001" w:tentative="1">
      <w:start w:val="1"/>
      <w:numFmt w:val="bullet"/>
      <w:lvlText w:val=""/>
      <w:lvlJc w:val="left"/>
      <w:pPr>
        <w:ind w:left="2938" w:hanging="360"/>
      </w:pPr>
      <w:rPr>
        <w:rFonts w:ascii="Symbol" w:hAnsi="Symbol" w:hint="default"/>
      </w:rPr>
    </w:lvl>
    <w:lvl w:ilvl="4" w:tplc="0C090003" w:tentative="1">
      <w:start w:val="1"/>
      <w:numFmt w:val="bullet"/>
      <w:lvlText w:val="o"/>
      <w:lvlJc w:val="left"/>
      <w:pPr>
        <w:ind w:left="3658" w:hanging="360"/>
      </w:pPr>
      <w:rPr>
        <w:rFonts w:ascii="Courier New" w:hAnsi="Courier New" w:cs="Courier New" w:hint="default"/>
      </w:rPr>
    </w:lvl>
    <w:lvl w:ilvl="5" w:tplc="0C090005" w:tentative="1">
      <w:start w:val="1"/>
      <w:numFmt w:val="bullet"/>
      <w:lvlText w:val=""/>
      <w:lvlJc w:val="left"/>
      <w:pPr>
        <w:ind w:left="4378" w:hanging="360"/>
      </w:pPr>
      <w:rPr>
        <w:rFonts w:ascii="Wingdings" w:hAnsi="Wingdings" w:hint="default"/>
      </w:rPr>
    </w:lvl>
    <w:lvl w:ilvl="6" w:tplc="0C090001" w:tentative="1">
      <w:start w:val="1"/>
      <w:numFmt w:val="bullet"/>
      <w:lvlText w:val=""/>
      <w:lvlJc w:val="left"/>
      <w:pPr>
        <w:ind w:left="5098" w:hanging="360"/>
      </w:pPr>
      <w:rPr>
        <w:rFonts w:ascii="Symbol" w:hAnsi="Symbol" w:hint="default"/>
      </w:rPr>
    </w:lvl>
    <w:lvl w:ilvl="7" w:tplc="0C090003" w:tentative="1">
      <w:start w:val="1"/>
      <w:numFmt w:val="bullet"/>
      <w:lvlText w:val="o"/>
      <w:lvlJc w:val="left"/>
      <w:pPr>
        <w:ind w:left="5818" w:hanging="360"/>
      </w:pPr>
      <w:rPr>
        <w:rFonts w:ascii="Courier New" w:hAnsi="Courier New" w:cs="Courier New" w:hint="default"/>
      </w:rPr>
    </w:lvl>
    <w:lvl w:ilvl="8" w:tplc="0C090005" w:tentative="1">
      <w:start w:val="1"/>
      <w:numFmt w:val="bullet"/>
      <w:lvlText w:val=""/>
      <w:lvlJc w:val="left"/>
      <w:pPr>
        <w:ind w:left="6538" w:hanging="360"/>
      </w:pPr>
      <w:rPr>
        <w:rFonts w:ascii="Wingdings" w:hAnsi="Wingdings" w:hint="default"/>
      </w:rPr>
    </w:lvl>
  </w:abstractNum>
  <w:abstractNum w:abstractNumId="73" w15:restartNumberingAfterBreak="0">
    <w:nsid w:val="771367AF"/>
    <w:multiLevelType w:val="hybridMultilevel"/>
    <w:tmpl w:val="FC8C16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7D7D0269"/>
    <w:multiLevelType w:val="multilevel"/>
    <w:tmpl w:val="36B059E0"/>
    <w:lvl w:ilvl="0">
      <w:start w:val="1"/>
      <w:numFmt w:val="decimal"/>
      <w:pStyle w:val="Heading1"/>
      <w:lvlText w:val="%1."/>
      <w:lvlJc w:val="left"/>
      <w:pPr>
        <w:ind w:left="360" w:hanging="360"/>
      </w:pPr>
      <w:rPr>
        <w:rFonts w:hint="default"/>
      </w:rPr>
    </w:lvl>
    <w:lvl w:ilvl="1">
      <w:start w:val="1"/>
      <w:numFmt w:val="decimal"/>
      <w:lvlRestart w:val="0"/>
      <w:pStyle w:val="Heading2"/>
      <w:lvlText w:val="%1.%2"/>
      <w:lvlJc w:val="left"/>
      <w:pPr>
        <w:ind w:left="792" w:hanging="432"/>
      </w:pPr>
      <w:rPr>
        <w:rFonts w:hint="default"/>
        <w:b/>
      </w:rPr>
    </w:lvl>
    <w:lvl w:ilvl="2">
      <w:start w:val="1"/>
      <w:numFmt w:val="decimal"/>
      <w:pStyle w:val="Heading3"/>
      <w:lvlText w:val="%1.%2.%3"/>
      <w:lvlJc w:val="left"/>
      <w:pPr>
        <w:ind w:left="1224" w:hanging="504"/>
      </w:pPr>
      <w:rPr>
        <w:rFonts w:hint="default"/>
        <w:b/>
        <w:sz w:val="22"/>
        <w:szCs w:val="22"/>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5" w15:restartNumberingAfterBreak="0">
    <w:nsid w:val="7EBF2BD9"/>
    <w:multiLevelType w:val="hybridMultilevel"/>
    <w:tmpl w:val="A1D299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1"/>
  </w:num>
  <w:num w:numId="2">
    <w:abstractNumId w:val="72"/>
  </w:num>
  <w:num w:numId="3">
    <w:abstractNumId w:val="8"/>
  </w:num>
  <w:num w:numId="4">
    <w:abstractNumId w:val="6"/>
  </w:num>
  <w:num w:numId="5">
    <w:abstractNumId w:val="5"/>
  </w:num>
  <w:num w:numId="6">
    <w:abstractNumId w:val="4"/>
  </w:num>
  <w:num w:numId="7">
    <w:abstractNumId w:val="7"/>
  </w:num>
  <w:num w:numId="8">
    <w:abstractNumId w:val="3"/>
  </w:num>
  <w:num w:numId="9">
    <w:abstractNumId w:val="2"/>
  </w:num>
  <w:num w:numId="10">
    <w:abstractNumId w:val="1"/>
  </w:num>
  <w:num w:numId="11">
    <w:abstractNumId w:val="0"/>
  </w:num>
  <w:num w:numId="12">
    <w:abstractNumId w:val="55"/>
  </w:num>
  <w:num w:numId="13">
    <w:abstractNumId w:val="65"/>
  </w:num>
  <w:num w:numId="14">
    <w:abstractNumId w:val="71"/>
  </w:num>
  <w:num w:numId="15">
    <w:abstractNumId w:val="57"/>
  </w:num>
  <w:num w:numId="16">
    <w:abstractNumId w:val="15"/>
  </w:num>
  <w:num w:numId="17">
    <w:abstractNumId w:val="50"/>
  </w:num>
  <w:num w:numId="18">
    <w:abstractNumId w:val="42"/>
  </w:num>
  <w:num w:numId="19">
    <w:abstractNumId w:val="51"/>
  </w:num>
  <w:num w:numId="20">
    <w:abstractNumId w:val="20"/>
  </w:num>
  <w:num w:numId="21">
    <w:abstractNumId w:val="64"/>
  </w:num>
  <w:num w:numId="22">
    <w:abstractNumId w:val="11"/>
  </w:num>
  <w:num w:numId="23">
    <w:abstractNumId w:val="53"/>
  </w:num>
  <w:num w:numId="24">
    <w:abstractNumId w:val="35"/>
  </w:num>
  <w:num w:numId="25">
    <w:abstractNumId w:val="14"/>
  </w:num>
  <w:num w:numId="26">
    <w:abstractNumId w:val="73"/>
  </w:num>
  <w:num w:numId="27">
    <w:abstractNumId w:val="69"/>
  </w:num>
  <w:num w:numId="28">
    <w:abstractNumId w:val="10"/>
  </w:num>
  <w:num w:numId="29">
    <w:abstractNumId w:val="26"/>
  </w:num>
  <w:num w:numId="30">
    <w:abstractNumId w:val="56"/>
  </w:num>
  <w:num w:numId="31">
    <w:abstractNumId w:val="24"/>
  </w:num>
  <w:num w:numId="32">
    <w:abstractNumId w:val="32"/>
  </w:num>
  <w:num w:numId="33">
    <w:abstractNumId w:val="59"/>
  </w:num>
  <w:num w:numId="34">
    <w:abstractNumId w:val="61"/>
  </w:num>
  <w:num w:numId="35">
    <w:abstractNumId w:val="49"/>
  </w:num>
  <w:num w:numId="36">
    <w:abstractNumId w:val="66"/>
  </w:num>
  <w:num w:numId="37">
    <w:abstractNumId w:val="39"/>
  </w:num>
  <w:num w:numId="38">
    <w:abstractNumId w:val="23"/>
  </w:num>
  <w:num w:numId="39">
    <w:abstractNumId w:val="9"/>
  </w:num>
  <w:num w:numId="40">
    <w:abstractNumId w:val="40"/>
  </w:num>
  <w:num w:numId="41">
    <w:abstractNumId w:val="27"/>
  </w:num>
  <w:num w:numId="42">
    <w:abstractNumId w:val="19"/>
  </w:num>
  <w:num w:numId="43">
    <w:abstractNumId w:val="43"/>
  </w:num>
  <w:num w:numId="44">
    <w:abstractNumId w:val="47"/>
  </w:num>
  <w:num w:numId="45">
    <w:abstractNumId w:val="54"/>
  </w:num>
  <w:num w:numId="46">
    <w:abstractNumId w:val="16"/>
  </w:num>
  <w:num w:numId="47">
    <w:abstractNumId w:val="58"/>
  </w:num>
  <w:num w:numId="48">
    <w:abstractNumId w:val="25"/>
  </w:num>
  <w:num w:numId="49">
    <w:abstractNumId w:val="13"/>
  </w:num>
  <w:num w:numId="50">
    <w:abstractNumId w:val="63"/>
  </w:num>
  <w:num w:numId="51">
    <w:abstractNumId w:val="22"/>
  </w:num>
  <w:num w:numId="52">
    <w:abstractNumId w:val="17"/>
  </w:num>
  <w:num w:numId="53">
    <w:abstractNumId w:val="34"/>
  </w:num>
  <w:num w:numId="54">
    <w:abstractNumId w:val="45"/>
  </w:num>
  <w:num w:numId="55">
    <w:abstractNumId w:val="41"/>
  </w:num>
  <w:num w:numId="56">
    <w:abstractNumId w:val="21"/>
  </w:num>
  <w:num w:numId="57">
    <w:abstractNumId w:val="75"/>
  </w:num>
  <w:num w:numId="58">
    <w:abstractNumId w:val="38"/>
  </w:num>
  <w:num w:numId="59">
    <w:abstractNumId w:val="29"/>
  </w:num>
  <w:num w:numId="60">
    <w:abstractNumId w:val="67"/>
  </w:num>
  <w:num w:numId="61">
    <w:abstractNumId w:val="37"/>
  </w:num>
  <w:num w:numId="62">
    <w:abstractNumId w:val="28"/>
  </w:num>
  <w:num w:numId="63">
    <w:abstractNumId w:val="33"/>
  </w:num>
  <w:num w:numId="64">
    <w:abstractNumId w:val="62"/>
  </w:num>
  <w:num w:numId="65">
    <w:abstractNumId w:val="36"/>
  </w:num>
  <w:num w:numId="66">
    <w:abstractNumId w:val="12"/>
  </w:num>
  <w:num w:numId="67">
    <w:abstractNumId w:val="68"/>
  </w:num>
  <w:num w:numId="68">
    <w:abstractNumId w:val="74"/>
  </w:num>
  <w:num w:numId="69">
    <w:abstractNumId w:val="74"/>
  </w:num>
  <w:num w:numId="70">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4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74"/>
  </w:num>
  <w:num w:numId="73">
    <w:abstractNumId w:val="52"/>
  </w:num>
  <w:num w:numId="74">
    <w:abstractNumId w:val="74"/>
  </w:num>
  <w:num w:numId="75">
    <w:abstractNumId w:val="74"/>
  </w:num>
  <w:num w:numId="76">
    <w:abstractNumId w:val="74"/>
  </w:num>
  <w:num w:numId="77">
    <w:abstractNumId w:val="74"/>
  </w:num>
  <w:num w:numId="78">
    <w:abstractNumId w:val="74"/>
  </w:num>
  <w:num w:numId="79">
    <w:abstractNumId w:val="74"/>
  </w:num>
  <w:num w:numId="80">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30"/>
  </w:num>
  <w:num w:numId="82">
    <w:abstractNumId w:val="60"/>
  </w:num>
  <w:num w:numId="83">
    <w:abstractNumId w:val="18"/>
  </w:num>
  <w:num w:numId="84">
    <w:abstractNumId w:val="74"/>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5">
    <w:abstractNumId w:val="7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7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abstractNumId w:val="74"/>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74"/>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abstractNumId w:val="46"/>
  </w:num>
  <w:num w:numId="90">
    <w:abstractNumId w:val="48"/>
  </w:num>
  <w:num w:numId="91">
    <w:abstractNumId w:val="70"/>
  </w:num>
  <w:num w:numId="92">
    <w:abstractNumId w:val="44"/>
  </w:num>
  <w:num w:numId="93">
    <w:abstractNumId w:val="7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hideSpellingErrors/>
  <w:hideGrammaticalErrors/>
  <w:activeWritingStyle w:appName="MSWord" w:lang="fr-FR"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AU" w:vendorID="64" w:dllVersion="4096" w:nlCheck="1" w:checkStyle="0"/>
  <w:activeWritingStyle w:appName="MSWord" w:lang="en-AU" w:vendorID="64" w:dllVersion="0"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AU" w:vendorID="64" w:dllVersion="6" w:nlCheck="1" w:checkStyle="1"/>
  <w:activeWritingStyle w:appName="MSWord" w:lang="en-US" w:vendorID="64" w:dllVersion="6" w:nlCheck="1" w:checkStyle="1"/>
  <w:activeWritingStyle w:appName="MSWord" w:lang="en-GB" w:vendorID="64" w:dllVersion="6" w:nlCheck="1" w:checkStyle="1"/>
  <w:activeWritingStyle w:appName="MSWord" w:lang="fr-FR" w:vendorID="64" w:dllVersion="6" w:nlCheck="1" w:checkStyle="1"/>
  <w:activeWritingStyle w:appName="MSWord" w:lang="fr-FR" w:vendorID="64" w:dllVersion="131078" w:nlCheck="1" w:checkStyle="0"/>
  <w:activeWritingStyle w:appName="MSWord" w:lang="en-GB" w:vendorID="64" w:dllVersion="131078" w:nlCheck="1" w:checkStyle="1"/>
  <w:activeWritingStyle w:appName="MSWord" w:lang="en-AU" w:vendorID="64" w:dllVersion="131078" w:nlCheck="1" w:checkStyle="1"/>
  <w:activeWritingStyle w:appName="MSWord" w:lang="en-US" w:vendorID="64" w:dllVersion="131078" w:nlCheck="1" w:checkStyle="1"/>
  <w:defaultTabStop w:val="720"/>
  <w:hyphenationZone w:val="425"/>
  <w:characterSpacingControl w:val="doNotCompress"/>
  <w:hdrShapeDefaults>
    <o:shapedefaults v:ext="edit" spidmax="3072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iogeoscience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03656"/>
    <w:rsid w:val="00000250"/>
    <w:rsid w:val="00000B27"/>
    <w:rsid w:val="00000F78"/>
    <w:rsid w:val="00001CAE"/>
    <w:rsid w:val="00002132"/>
    <w:rsid w:val="000023EC"/>
    <w:rsid w:val="00003B86"/>
    <w:rsid w:val="00004295"/>
    <w:rsid w:val="000047A7"/>
    <w:rsid w:val="0000483C"/>
    <w:rsid w:val="00004BFF"/>
    <w:rsid w:val="000052E9"/>
    <w:rsid w:val="000055E8"/>
    <w:rsid w:val="000056C4"/>
    <w:rsid w:val="00005E6C"/>
    <w:rsid w:val="000064B5"/>
    <w:rsid w:val="00006705"/>
    <w:rsid w:val="00006739"/>
    <w:rsid w:val="0000687B"/>
    <w:rsid w:val="00006EC6"/>
    <w:rsid w:val="0000775A"/>
    <w:rsid w:val="00010BFA"/>
    <w:rsid w:val="00010EC7"/>
    <w:rsid w:val="0001176A"/>
    <w:rsid w:val="00011FED"/>
    <w:rsid w:val="00012160"/>
    <w:rsid w:val="00012CD9"/>
    <w:rsid w:val="00013188"/>
    <w:rsid w:val="00014981"/>
    <w:rsid w:val="00014A33"/>
    <w:rsid w:val="00014B75"/>
    <w:rsid w:val="000151BE"/>
    <w:rsid w:val="000152FB"/>
    <w:rsid w:val="00016895"/>
    <w:rsid w:val="00016BDC"/>
    <w:rsid w:val="00016E01"/>
    <w:rsid w:val="00016F16"/>
    <w:rsid w:val="00016F83"/>
    <w:rsid w:val="0001789B"/>
    <w:rsid w:val="00017AE8"/>
    <w:rsid w:val="00017BFC"/>
    <w:rsid w:val="00017CA2"/>
    <w:rsid w:val="00020325"/>
    <w:rsid w:val="0002095A"/>
    <w:rsid w:val="00020FD7"/>
    <w:rsid w:val="000215D2"/>
    <w:rsid w:val="00021AE6"/>
    <w:rsid w:val="00021BE7"/>
    <w:rsid w:val="000224E5"/>
    <w:rsid w:val="00022992"/>
    <w:rsid w:val="00022C05"/>
    <w:rsid w:val="0002317F"/>
    <w:rsid w:val="00023BB6"/>
    <w:rsid w:val="00023EA1"/>
    <w:rsid w:val="00024417"/>
    <w:rsid w:val="00025058"/>
    <w:rsid w:val="00025360"/>
    <w:rsid w:val="000257D2"/>
    <w:rsid w:val="00025989"/>
    <w:rsid w:val="000263C5"/>
    <w:rsid w:val="000265F1"/>
    <w:rsid w:val="0002786A"/>
    <w:rsid w:val="00030A35"/>
    <w:rsid w:val="00030DAC"/>
    <w:rsid w:val="000312BE"/>
    <w:rsid w:val="00032930"/>
    <w:rsid w:val="00032ACB"/>
    <w:rsid w:val="00032D8A"/>
    <w:rsid w:val="00032EDE"/>
    <w:rsid w:val="000332E9"/>
    <w:rsid w:val="0003398C"/>
    <w:rsid w:val="000339DB"/>
    <w:rsid w:val="00033DAC"/>
    <w:rsid w:val="0003455A"/>
    <w:rsid w:val="00034C52"/>
    <w:rsid w:val="00034D81"/>
    <w:rsid w:val="00034DEA"/>
    <w:rsid w:val="00034F30"/>
    <w:rsid w:val="00034F9A"/>
    <w:rsid w:val="00035E22"/>
    <w:rsid w:val="00035E9D"/>
    <w:rsid w:val="000364F0"/>
    <w:rsid w:val="00036D2A"/>
    <w:rsid w:val="00037458"/>
    <w:rsid w:val="00037542"/>
    <w:rsid w:val="0003756B"/>
    <w:rsid w:val="0004060B"/>
    <w:rsid w:val="00040BFC"/>
    <w:rsid w:val="0004106E"/>
    <w:rsid w:val="000412A9"/>
    <w:rsid w:val="000418AB"/>
    <w:rsid w:val="00041AA7"/>
    <w:rsid w:val="00041D22"/>
    <w:rsid w:val="00041EFD"/>
    <w:rsid w:val="000427AE"/>
    <w:rsid w:val="00043084"/>
    <w:rsid w:val="00043747"/>
    <w:rsid w:val="0004495E"/>
    <w:rsid w:val="00044C4E"/>
    <w:rsid w:val="00044CAF"/>
    <w:rsid w:val="00044E63"/>
    <w:rsid w:val="000458F6"/>
    <w:rsid w:val="00045F85"/>
    <w:rsid w:val="00046FF1"/>
    <w:rsid w:val="0004775A"/>
    <w:rsid w:val="00047E54"/>
    <w:rsid w:val="000500E3"/>
    <w:rsid w:val="0005018E"/>
    <w:rsid w:val="00050C82"/>
    <w:rsid w:val="00050E61"/>
    <w:rsid w:val="00054FDD"/>
    <w:rsid w:val="00055594"/>
    <w:rsid w:val="000567AF"/>
    <w:rsid w:val="000568AE"/>
    <w:rsid w:val="00056CDD"/>
    <w:rsid w:val="0005705A"/>
    <w:rsid w:val="000571B6"/>
    <w:rsid w:val="00057390"/>
    <w:rsid w:val="00057B9A"/>
    <w:rsid w:val="000601D9"/>
    <w:rsid w:val="00060E78"/>
    <w:rsid w:val="0006111D"/>
    <w:rsid w:val="00061C0B"/>
    <w:rsid w:val="00061C1F"/>
    <w:rsid w:val="000627F9"/>
    <w:rsid w:val="00062A6D"/>
    <w:rsid w:val="00062D4B"/>
    <w:rsid w:val="00062F8C"/>
    <w:rsid w:val="00063674"/>
    <w:rsid w:val="00063D72"/>
    <w:rsid w:val="0006427B"/>
    <w:rsid w:val="00064292"/>
    <w:rsid w:val="0006434F"/>
    <w:rsid w:val="000657DE"/>
    <w:rsid w:val="0006631D"/>
    <w:rsid w:val="00066F73"/>
    <w:rsid w:val="00067706"/>
    <w:rsid w:val="000678EC"/>
    <w:rsid w:val="00067D68"/>
    <w:rsid w:val="000702A0"/>
    <w:rsid w:val="000707ED"/>
    <w:rsid w:val="00070AFF"/>
    <w:rsid w:val="0007127F"/>
    <w:rsid w:val="00071AB5"/>
    <w:rsid w:val="00071F7D"/>
    <w:rsid w:val="0007251C"/>
    <w:rsid w:val="00074090"/>
    <w:rsid w:val="000749B1"/>
    <w:rsid w:val="00074DC4"/>
    <w:rsid w:val="00075211"/>
    <w:rsid w:val="00075D0D"/>
    <w:rsid w:val="00076944"/>
    <w:rsid w:val="000769BC"/>
    <w:rsid w:val="000800AB"/>
    <w:rsid w:val="00080394"/>
    <w:rsid w:val="0008056E"/>
    <w:rsid w:val="0008171C"/>
    <w:rsid w:val="000829CA"/>
    <w:rsid w:val="00082A3A"/>
    <w:rsid w:val="00083453"/>
    <w:rsid w:val="0008354B"/>
    <w:rsid w:val="000837E9"/>
    <w:rsid w:val="00083C4E"/>
    <w:rsid w:val="000842BA"/>
    <w:rsid w:val="0008436A"/>
    <w:rsid w:val="00084FE2"/>
    <w:rsid w:val="00085C4F"/>
    <w:rsid w:val="00087222"/>
    <w:rsid w:val="00087F87"/>
    <w:rsid w:val="00090C06"/>
    <w:rsid w:val="00092101"/>
    <w:rsid w:val="00092F8D"/>
    <w:rsid w:val="000934D0"/>
    <w:rsid w:val="00093705"/>
    <w:rsid w:val="00093C61"/>
    <w:rsid w:val="000943F9"/>
    <w:rsid w:val="000949FE"/>
    <w:rsid w:val="00094AD1"/>
    <w:rsid w:val="0009513F"/>
    <w:rsid w:val="00095310"/>
    <w:rsid w:val="00095C3D"/>
    <w:rsid w:val="00095E2C"/>
    <w:rsid w:val="000960F2"/>
    <w:rsid w:val="00096298"/>
    <w:rsid w:val="00097D64"/>
    <w:rsid w:val="00097F5D"/>
    <w:rsid w:val="000A015F"/>
    <w:rsid w:val="000A025E"/>
    <w:rsid w:val="000A1147"/>
    <w:rsid w:val="000A21F4"/>
    <w:rsid w:val="000A24C6"/>
    <w:rsid w:val="000A3175"/>
    <w:rsid w:val="000A3CA5"/>
    <w:rsid w:val="000A40A3"/>
    <w:rsid w:val="000A447F"/>
    <w:rsid w:val="000A5370"/>
    <w:rsid w:val="000A6115"/>
    <w:rsid w:val="000A6577"/>
    <w:rsid w:val="000A6E5F"/>
    <w:rsid w:val="000A6FB6"/>
    <w:rsid w:val="000A7651"/>
    <w:rsid w:val="000A7C78"/>
    <w:rsid w:val="000B08D2"/>
    <w:rsid w:val="000B0B6D"/>
    <w:rsid w:val="000B1665"/>
    <w:rsid w:val="000B18D1"/>
    <w:rsid w:val="000B1CB2"/>
    <w:rsid w:val="000B2309"/>
    <w:rsid w:val="000B23DF"/>
    <w:rsid w:val="000B2BC5"/>
    <w:rsid w:val="000B2D33"/>
    <w:rsid w:val="000B2F02"/>
    <w:rsid w:val="000B2FF1"/>
    <w:rsid w:val="000B4EE2"/>
    <w:rsid w:val="000B51C5"/>
    <w:rsid w:val="000B5514"/>
    <w:rsid w:val="000B57D9"/>
    <w:rsid w:val="000B5AD7"/>
    <w:rsid w:val="000B6544"/>
    <w:rsid w:val="000B6DA9"/>
    <w:rsid w:val="000B6E3B"/>
    <w:rsid w:val="000C018A"/>
    <w:rsid w:val="000C046A"/>
    <w:rsid w:val="000C0FDC"/>
    <w:rsid w:val="000C1E67"/>
    <w:rsid w:val="000C3969"/>
    <w:rsid w:val="000C4C65"/>
    <w:rsid w:val="000C4D6A"/>
    <w:rsid w:val="000C4E35"/>
    <w:rsid w:val="000C5819"/>
    <w:rsid w:val="000C59FD"/>
    <w:rsid w:val="000C5EAF"/>
    <w:rsid w:val="000C5F78"/>
    <w:rsid w:val="000C6435"/>
    <w:rsid w:val="000C65C7"/>
    <w:rsid w:val="000C6AA3"/>
    <w:rsid w:val="000C702F"/>
    <w:rsid w:val="000C71F4"/>
    <w:rsid w:val="000C7284"/>
    <w:rsid w:val="000C77EE"/>
    <w:rsid w:val="000C7F6B"/>
    <w:rsid w:val="000D060F"/>
    <w:rsid w:val="000D06A3"/>
    <w:rsid w:val="000D0AED"/>
    <w:rsid w:val="000D1086"/>
    <w:rsid w:val="000D14A9"/>
    <w:rsid w:val="000D1AE3"/>
    <w:rsid w:val="000D1C0D"/>
    <w:rsid w:val="000D1EAB"/>
    <w:rsid w:val="000D236E"/>
    <w:rsid w:val="000D304C"/>
    <w:rsid w:val="000D321D"/>
    <w:rsid w:val="000D35CB"/>
    <w:rsid w:val="000D373F"/>
    <w:rsid w:val="000D3743"/>
    <w:rsid w:val="000D3BD4"/>
    <w:rsid w:val="000D464D"/>
    <w:rsid w:val="000D4657"/>
    <w:rsid w:val="000D59BA"/>
    <w:rsid w:val="000D651F"/>
    <w:rsid w:val="000D6A4F"/>
    <w:rsid w:val="000D7273"/>
    <w:rsid w:val="000D7C80"/>
    <w:rsid w:val="000D7CA9"/>
    <w:rsid w:val="000E00FC"/>
    <w:rsid w:val="000E067B"/>
    <w:rsid w:val="000E07B0"/>
    <w:rsid w:val="000E099A"/>
    <w:rsid w:val="000E0A15"/>
    <w:rsid w:val="000E0DA9"/>
    <w:rsid w:val="000E1523"/>
    <w:rsid w:val="000E1911"/>
    <w:rsid w:val="000E246D"/>
    <w:rsid w:val="000E2DBE"/>
    <w:rsid w:val="000E320F"/>
    <w:rsid w:val="000E3746"/>
    <w:rsid w:val="000E38BB"/>
    <w:rsid w:val="000E3BB3"/>
    <w:rsid w:val="000E5500"/>
    <w:rsid w:val="000E6291"/>
    <w:rsid w:val="000E6779"/>
    <w:rsid w:val="000E690D"/>
    <w:rsid w:val="000E69E4"/>
    <w:rsid w:val="000E6C12"/>
    <w:rsid w:val="000E729F"/>
    <w:rsid w:val="000E7491"/>
    <w:rsid w:val="000E7BB4"/>
    <w:rsid w:val="000F0599"/>
    <w:rsid w:val="000F06E6"/>
    <w:rsid w:val="000F06E9"/>
    <w:rsid w:val="000F14E9"/>
    <w:rsid w:val="000F1754"/>
    <w:rsid w:val="000F18D7"/>
    <w:rsid w:val="000F1D0A"/>
    <w:rsid w:val="000F20AD"/>
    <w:rsid w:val="000F40F7"/>
    <w:rsid w:val="000F4A46"/>
    <w:rsid w:val="000F4D71"/>
    <w:rsid w:val="000F5091"/>
    <w:rsid w:val="000F53C4"/>
    <w:rsid w:val="000F5B36"/>
    <w:rsid w:val="000F5E2A"/>
    <w:rsid w:val="000F6017"/>
    <w:rsid w:val="000F7449"/>
    <w:rsid w:val="000F759A"/>
    <w:rsid w:val="000F7C51"/>
    <w:rsid w:val="000F7CFA"/>
    <w:rsid w:val="00100264"/>
    <w:rsid w:val="00100E4C"/>
    <w:rsid w:val="001017F2"/>
    <w:rsid w:val="00101A48"/>
    <w:rsid w:val="00101AFB"/>
    <w:rsid w:val="0010224F"/>
    <w:rsid w:val="00102355"/>
    <w:rsid w:val="00102360"/>
    <w:rsid w:val="001033F3"/>
    <w:rsid w:val="00103503"/>
    <w:rsid w:val="001038D8"/>
    <w:rsid w:val="00104427"/>
    <w:rsid w:val="001048A1"/>
    <w:rsid w:val="00104B01"/>
    <w:rsid w:val="00104D80"/>
    <w:rsid w:val="00105080"/>
    <w:rsid w:val="00105DA6"/>
    <w:rsid w:val="001061EA"/>
    <w:rsid w:val="001069F4"/>
    <w:rsid w:val="00106E1C"/>
    <w:rsid w:val="001073F2"/>
    <w:rsid w:val="00107CC0"/>
    <w:rsid w:val="00107EF0"/>
    <w:rsid w:val="00110547"/>
    <w:rsid w:val="00110A36"/>
    <w:rsid w:val="00110E67"/>
    <w:rsid w:val="00110EC7"/>
    <w:rsid w:val="00111127"/>
    <w:rsid w:val="00113079"/>
    <w:rsid w:val="001135EF"/>
    <w:rsid w:val="0011368D"/>
    <w:rsid w:val="00113B7D"/>
    <w:rsid w:val="00113EC6"/>
    <w:rsid w:val="0011450B"/>
    <w:rsid w:val="00114B8B"/>
    <w:rsid w:val="00115149"/>
    <w:rsid w:val="00115577"/>
    <w:rsid w:val="00116872"/>
    <w:rsid w:val="00116ACE"/>
    <w:rsid w:val="00116D69"/>
    <w:rsid w:val="00116F1A"/>
    <w:rsid w:val="00117145"/>
    <w:rsid w:val="0011766B"/>
    <w:rsid w:val="00117F42"/>
    <w:rsid w:val="00120563"/>
    <w:rsid w:val="00120621"/>
    <w:rsid w:val="00120FEE"/>
    <w:rsid w:val="00121349"/>
    <w:rsid w:val="00121483"/>
    <w:rsid w:val="001222C6"/>
    <w:rsid w:val="00123719"/>
    <w:rsid w:val="00124218"/>
    <w:rsid w:val="00124ACB"/>
    <w:rsid w:val="00124AF6"/>
    <w:rsid w:val="00125055"/>
    <w:rsid w:val="00125A73"/>
    <w:rsid w:val="00125EB2"/>
    <w:rsid w:val="00126218"/>
    <w:rsid w:val="00126943"/>
    <w:rsid w:val="00126B57"/>
    <w:rsid w:val="0012757C"/>
    <w:rsid w:val="00127FB7"/>
    <w:rsid w:val="00130CF5"/>
    <w:rsid w:val="00132225"/>
    <w:rsid w:val="001327DE"/>
    <w:rsid w:val="0013282A"/>
    <w:rsid w:val="001328B3"/>
    <w:rsid w:val="00132B6C"/>
    <w:rsid w:val="00132CF3"/>
    <w:rsid w:val="00132ED3"/>
    <w:rsid w:val="00133073"/>
    <w:rsid w:val="001333AE"/>
    <w:rsid w:val="00133E9E"/>
    <w:rsid w:val="0013452A"/>
    <w:rsid w:val="00134E9B"/>
    <w:rsid w:val="00135610"/>
    <w:rsid w:val="00135777"/>
    <w:rsid w:val="00135AE3"/>
    <w:rsid w:val="00135E30"/>
    <w:rsid w:val="00136475"/>
    <w:rsid w:val="00136DEC"/>
    <w:rsid w:val="001370DE"/>
    <w:rsid w:val="0013786A"/>
    <w:rsid w:val="00137A37"/>
    <w:rsid w:val="00140498"/>
    <w:rsid w:val="001405DB"/>
    <w:rsid w:val="00140B18"/>
    <w:rsid w:val="00141010"/>
    <w:rsid w:val="0014177D"/>
    <w:rsid w:val="00141ABC"/>
    <w:rsid w:val="00142628"/>
    <w:rsid w:val="001433B5"/>
    <w:rsid w:val="001438C3"/>
    <w:rsid w:val="00143A1D"/>
    <w:rsid w:val="00143F19"/>
    <w:rsid w:val="00144034"/>
    <w:rsid w:val="001440D5"/>
    <w:rsid w:val="0014418A"/>
    <w:rsid w:val="001445A3"/>
    <w:rsid w:val="0014468E"/>
    <w:rsid w:val="00144A0C"/>
    <w:rsid w:val="00144F77"/>
    <w:rsid w:val="00145BFC"/>
    <w:rsid w:val="001468E3"/>
    <w:rsid w:val="00147B8B"/>
    <w:rsid w:val="00150242"/>
    <w:rsid w:val="001502A9"/>
    <w:rsid w:val="001506F9"/>
    <w:rsid w:val="0015077C"/>
    <w:rsid w:val="00150F50"/>
    <w:rsid w:val="00151766"/>
    <w:rsid w:val="00151A10"/>
    <w:rsid w:val="00151B98"/>
    <w:rsid w:val="0015364D"/>
    <w:rsid w:val="00153835"/>
    <w:rsid w:val="00153C62"/>
    <w:rsid w:val="00153DA5"/>
    <w:rsid w:val="0015432C"/>
    <w:rsid w:val="001546A6"/>
    <w:rsid w:val="0015501F"/>
    <w:rsid w:val="0015578D"/>
    <w:rsid w:val="00155DC4"/>
    <w:rsid w:val="00156541"/>
    <w:rsid w:val="00156E03"/>
    <w:rsid w:val="001573FB"/>
    <w:rsid w:val="0015766C"/>
    <w:rsid w:val="00160173"/>
    <w:rsid w:val="00160997"/>
    <w:rsid w:val="00160E63"/>
    <w:rsid w:val="00161850"/>
    <w:rsid w:val="00161D36"/>
    <w:rsid w:val="00161D7E"/>
    <w:rsid w:val="00162274"/>
    <w:rsid w:val="001626EE"/>
    <w:rsid w:val="00162710"/>
    <w:rsid w:val="00162A3F"/>
    <w:rsid w:val="001634B6"/>
    <w:rsid w:val="00163A03"/>
    <w:rsid w:val="00163CFE"/>
    <w:rsid w:val="00164E4F"/>
    <w:rsid w:val="00165212"/>
    <w:rsid w:val="00165BEB"/>
    <w:rsid w:val="001661AA"/>
    <w:rsid w:val="0016694A"/>
    <w:rsid w:val="00166975"/>
    <w:rsid w:val="00166A0F"/>
    <w:rsid w:val="00167220"/>
    <w:rsid w:val="0016776A"/>
    <w:rsid w:val="00167836"/>
    <w:rsid w:val="00167B9D"/>
    <w:rsid w:val="00170D80"/>
    <w:rsid w:val="00171D79"/>
    <w:rsid w:val="001720DF"/>
    <w:rsid w:val="0017248F"/>
    <w:rsid w:val="001724DC"/>
    <w:rsid w:val="00172788"/>
    <w:rsid w:val="00175CAB"/>
    <w:rsid w:val="00175E39"/>
    <w:rsid w:val="00176D2F"/>
    <w:rsid w:val="00176DA9"/>
    <w:rsid w:val="0017730E"/>
    <w:rsid w:val="00177622"/>
    <w:rsid w:val="00180A2B"/>
    <w:rsid w:val="0018237A"/>
    <w:rsid w:val="00182527"/>
    <w:rsid w:val="00182F4B"/>
    <w:rsid w:val="0018313E"/>
    <w:rsid w:val="001837E3"/>
    <w:rsid w:val="00183D67"/>
    <w:rsid w:val="0018413E"/>
    <w:rsid w:val="00184B1E"/>
    <w:rsid w:val="00184D9C"/>
    <w:rsid w:val="0018506A"/>
    <w:rsid w:val="0018507A"/>
    <w:rsid w:val="001853EB"/>
    <w:rsid w:val="001862D3"/>
    <w:rsid w:val="001877AB"/>
    <w:rsid w:val="00187AB5"/>
    <w:rsid w:val="00187C72"/>
    <w:rsid w:val="00187D90"/>
    <w:rsid w:val="00187EA7"/>
    <w:rsid w:val="001900D6"/>
    <w:rsid w:val="0019172B"/>
    <w:rsid w:val="001924B9"/>
    <w:rsid w:val="00192710"/>
    <w:rsid w:val="00192EA2"/>
    <w:rsid w:val="001931FA"/>
    <w:rsid w:val="00193295"/>
    <w:rsid w:val="00193D9F"/>
    <w:rsid w:val="00193E3D"/>
    <w:rsid w:val="00194BBA"/>
    <w:rsid w:val="001951A8"/>
    <w:rsid w:val="00195884"/>
    <w:rsid w:val="00195A38"/>
    <w:rsid w:val="00195A43"/>
    <w:rsid w:val="001960EB"/>
    <w:rsid w:val="00196402"/>
    <w:rsid w:val="00196606"/>
    <w:rsid w:val="0019668D"/>
    <w:rsid w:val="00196AA1"/>
    <w:rsid w:val="00197944"/>
    <w:rsid w:val="00197DA8"/>
    <w:rsid w:val="001A054D"/>
    <w:rsid w:val="001A066C"/>
    <w:rsid w:val="001A09AE"/>
    <w:rsid w:val="001A09DB"/>
    <w:rsid w:val="001A0CA5"/>
    <w:rsid w:val="001A1CED"/>
    <w:rsid w:val="001A27B0"/>
    <w:rsid w:val="001A3481"/>
    <w:rsid w:val="001A3917"/>
    <w:rsid w:val="001A4671"/>
    <w:rsid w:val="001A508E"/>
    <w:rsid w:val="001A52BE"/>
    <w:rsid w:val="001A69AA"/>
    <w:rsid w:val="001A6C5D"/>
    <w:rsid w:val="001A708D"/>
    <w:rsid w:val="001A729E"/>
    <w:rsid w:val="001A7B4A"/>
    <w:rsid w:val="001B01F6"/>
    <w:rsid w:val="001B0746"/>
    <w:rsid w:val="001B1520"/>
    <w:rsid w:val="001B1623"/>
    <w:rsid w:val="001B1B2A"/>
    <w:rsid w:val="001B2757"/>
    <w:rsid w:val="001B3FC9"/>
    <w:rsid w:val="001B422C"/>
    <w:rsid w:val="001B4C70"/>
    <w:rsid w:val="001B4E8A"/>
    <w:rsid w:val="001B5092"/>
    <w:rsid w:val="001B5604"/>
    <w:rsid w:val="001B5D3B"/>
    <w:rsid w:val="001B6100"/>
    <w:rsid w:val="001B6224"/>
    <w:rsid w:val="001B7969"/>
    <w:rsid w:val="001B796D"/>
    <w:rsid w:val="001B7B0E"/>
    <w:rsid w:val="001B7FB3"/>
    <w:rsid w:val="001C03A9"/>
    <w:rsid w:val="001C0534"/>
    <w:rsid w:val="001C26A1"/>
    <w:rsid w:val="001C2D67"/>
    <w:rsid w:val="001C2E86"/>
    <w:rsid w:val="001C395D"/>
    <w:rsid w:val="001C3A3A"/>
    <w:rsid w:val="001C3D04"/>
    <w:rsid w:val="001C3D52"/>
    <w:rsid w:val="001C4AB1"/>
    <w:rsid w:val="001C4B2A"/>
    <w:rsid w:val="001C5251"/>
    <w:rsid w:val="001C538B"/>
    <w:rsid w:val="001C5AF7"/>
    <w:rsid w:val="001C5EF9"/>
    <w:rsid w:val="001C61F2"/>
    <w:rsid w:val="001C679C"/>
    <w:rsid w:val="001C6896"/>
    <w:rsid w:val="001C68F1"/>
    <w:rsid w:val="001C7685"/>
    <w:rsid w:val="001C79B7"/>
    <w:rsid w:val="001C7B88"/>
    <w:rsid w:val="001D0397"/>
    <w:rsid w:val="001D0893"/>
    <w:rsid w:val="001D0F39"/>
    <w:rsid w:val="001D1420"/>
    <w:rsid w:val="001D1CD6"/>
    <w:rsid w:val="001D2C89"/>
    <w:rsid w:val="001D31F8"/>
    <w:rsid w:val="001D3D4C"/>
    <w:rsid w:val="001D52C8"/>
    <w:rsid w:val="001D564A"/>
    <w:rsid w:val="001D5667"/>
    <w:rsid w:val="001D5DDF"/>
    <w:rsid w:val="001D5EFD"/>
    <w:rsid w:val="001D62A9"/>
    <w:rsid w:val="001D6892"/>
    <w:rsid w:val="001D69DD"/>
    <w:rsid w:val="001D6ABA"/>
    <w:rsid w:val="001D7370"/>
    <w:rsid w:val="001D76D2"/>
    <w:rsid w:val="001E1C70"/>
    <w:rsid w:val="001E1DC6"/>
    <w:rsid w:val="001E20B1"/>
    <w:rsid w:val="001E2450"/>
    <w:rsid w:val="001E2592"/>
    <w:rsid w:val="001E2D3A"/>
    <w:rsid w:val="001E2DD3"/>
    <w:rsid w:val="001E3057"/>
    <w:rsid w:val="001E3167"/>
    <w:rsid w:val="001E3514"/>
    <w:rsid w:val="001E3BFD"/>
    <w:rsid w:val="001E3C2D"/>
    <w:rsid w:val="001E3F2D"/>
    <w:rsid w:val="001E41ED"/>
    <w:rsid w:val="001E468C"/>
    <w:rsid w:val="001E469D"/>
    <w:rsid w:val="001E47CB"/>
    <w:rsid w:val="001E4A44"/>
    <w:rsid w:val="001E4B34"/>
    <w:rsid w:val="001E66A9"/>
    <w:rsid w:val="001E6ADD"/>
    <w:rsid w:val="001E6F24"/>
    <w:rsid w:val="001E7279"/>
    <w:rsid w:val="001E7A27"/>
    <w:rsid w:val="001E7B1E"/>
    <w:rsid w:val="001E7C25"/>
    <w:rsid w:val="001F06BD"/>
    <w:rsid w:val="001F162E"/>
    <w:rsid w:val="001F214B"/>
    <w:rsid w:val="001F247C"/>
    <w:rsid w:val="001F323C"/>
    <w:rsid w:val="001F3549"/>
    <w:rsid w:val="001F3828"/>
    <w:rsid w:val="001F3955"/>
    <w:rsid w:val="001F4814"/>
    <w:rsid w:val="001F4F75"/>
    <w:rsid w:val="001F50E4"/>
    <w:rsid w:val="001F53B0"/>
    <w:rsid w:val="001F56DD"/>
    <w:rsid w:val="001F58BD"/>
    <w:rsid w:val="001F5E3D"/>
    <w:rsid w:val="001F6315"/>
    <w:rsid w:val="001F67C4"/>
    <w:rsid w:val="001F6FF0"/>
    <w:rsid w:val="001F76EF"/>
    <w:rsid w:val="001F7C44"/>
    <w:rsid w:val="002001A0"/>
    <w:rsid w:val="0020050D"/>
    <w:rsid w:val="00200600"/>
    <w:rsid w:val="00200761"/>
    <w:rsid w:val="00200B52"/>
    <w:rsid w:val="00200E06"/>
    <w:rsid w:val="00200F36"/>
    <w:rsid w:val="0020154A"/>
    <w:rsid w:val="0020165D"/>
    <w:rsid w:val="00201AC1"/>
    <w:rsid w:val="00201CA6"/>
    <w:rsid w:val="00203D2C"/>
    <w:rsid w:val="002046D0"/>
    <w:rsid w:val="00204AAE"/>
    <w:rsid w:val="002069C3"/>
    <w:rsid w:val="00206C0D"/>
    <w:rsid w:val="00206CFF"/>
    <w:rsid w:val="0020700E"/>
    <w:rsid w:val="0020755C"/>
    <w:rsid w:val="00207BF1"/>
    <w:rsid w:val="00207C39"/>
    <w:rsid w:val="002109CC"/>
    <w:rsid w:val="00211B16"/>
    <w:rsid w:val="002122D5"/>
    <w:rsid w:val="002125ED"/>
    <w:rsid w:val="002127F8"/>
    <w:rsid w:val="002129F1"/>
    <w:rsid w:val="00213294"/>
    <w:rsid w:val="002133E0"/>
    <w:rsid w:val="00213644"/>
    <w:rsid w:val="00214158"/>
    <w:rsid w:val="00215334"/>
    <w:rsid w:val="00215805"/>
    <w:rsid w:val="0022007F"/>
    <w:rsid w:val="002204D0"/>
    <w:rsid w:val="002206CC"/>
    <w:rsid w:val="0022097B"/>
    <w:rsid w:val="00220AD4"/>
    <w:rsid w:val="00220C91"/>
    <w:rsid w:val="002214AE"/>
    <w:rsid w:val="00221C9D"/>
    <w:rsid w:val="00221F6B"/>
    <w:rsid w:val="00222289"/>
    <w:rsid w:val="0022266B"/>
    <w:rsid w:val="00222822"/>
    <w:rsid w:val="00222D96"/>
    <w:rsid w:val="00223A01"/>
    <w:rsid w:val="0022433C"/>
    <w:rsid w:val="0022446C"/>
    <w:rsid w:val="00224F58"/>
    <w:rsid w:val="00225362"/>
    <w:rsid w:val="00225678"/>
    <w:rsid w:val="002259C1"/>
    <w:rsid w:val="00225DE2"/>
    <w:rsid w:val="0022600D"/>
    <w:rsid w:val="002263E6"/>
    <w:rsid w:val="00226922"/>
    <w:rsid w:val="002269E9"/>
    <w:rsid w:val="00226AD9"/>
    <w:rsid w:val="0022703A"/>
    <w:rsid w:val="002274E4"/>
    <w:rsid w:val="00227956"/>
    <w:rsid w:val="00227BDE"/>
    <w:rsid w:val="0023050B"/>
    <w:rsid w:val="00230FAB"/>
    <w:rsid w:val="002310CC"/>
    <w:rsid w:val="0023145C"/>
    <w:rsid w:val="002314D0"/>
    <w:rsid w:val="00231D74"/>
    <w:rsid w:val="00232A82"/>
    <w:rsid w:val="00232DD4"/>
    <w:rsid w:val="002331F7"/>
    <w:rsid w:val="002335BB"/>
    <w:rsid w:val="002335C6"/>
    <w:rsid w:val="002335CC"/>
    <w:rsid w:val="00233B80"/>
    <w:rsid w:val="00234564"/>
    <w:rsid w:val="00234A13"/>
    <w:rsid w:val="00234C7E"/>
    <w:rsid w:val="00235AF1"/>
    <w:rsid w:val="00236494"/>
    <w:rsid w:val="00236D5E"/>
    <w:rsid w:val="002373B2"/>
    <w:rsid w:val="002406A3"/>
    <w:rsid w:val="00240B13"/>
    <w:rsid w:val="002414A4"/>
    <w:rsid w:val="002419E4"/>
    <w:rsid w:val="00241F19"/>
    <w:rsid w:val="002421AB"/>
    <w:rsid w:val="00242A40"/>
    <w:rsid w:val="002434B5"/>
    <w:rsid w:val="00243C5D"/>
    <w:rsid w:val="00244D3A"/>
    <w:rsid w:val="00245BBE"/>
    <w:rsid w:val="00246A42"/>
    <w:rsid w:val="00246F9B"/>
    <w:rsid w:val="002477C1"/>
    <w:rsid w:val="00247A16"/>
    <w:rsid w:val="00247B3D"/>
    <w:rsid w:val="002500A2"/>
    <w:rsid w:val="00250301"/>
    <w:rsid w:val="00250BA0"/>
    <w:rsid w:val="00250F44"/>
    <w:rsid w:val="00251002"/>
    <w:rsid w:val="002516FC"/>
    <w:rsid w:val="0025181C"/>
    <w:rsid w:val="0025185B"/>
    <w:rsid w:val="00251B01"/>
    <w:rsid w:val="00251B32"/>
    <w:rsid w:val="00251D7B"/>
    <w:rsid w:val="00252550"/>
    <w:rsid w:val="002529DA"/>
    <w:rsid w:val="00252A25"/>
    <w:rsid w:val="00253C41"/>
    <w:rsid w:val="00253F06"/>
    <w:rsid w:val="00254161"/>
    <w:rsid w:val="002561E1"/>
    <w:rsid w:val="0025650C"/>
    <w:rsid w:val="00256B50"/>
    <w:rsid w:val="002577FB"/>
    <w:rsid w:val="0026048F"/>
    <w:rsid w:val="00260BD2"/>
    <w:rsid w:val="00261400"/>
    <w:rsid w:val="0026152A"/>
    <w:rsid w:val="00261CDB"/>
    <w:rsid w:val="002627F3"/>
    <w:rsid w:val="0026290F"/>
    <w:rsid w:val="002632FB"/>
    <w:rsid w:val="00263A39"/>
    <w:rsid w:val="00263B47"/>
    <w:rsid w:val="00263C95"/>
    <w:rsid w:val="00265927"/>
    <w:rsid w:val="00265F9F"/>
    <w:rsid w:val="0026626D"/>
    <w:rsid w:val="00266CE0"/>
    <w:rsid w:val="00266F3D"/>
    <w:rsid w:val="002671B2"/>
    <w:rsid w:val="00267841"/>
    <w:rsid w:val="002679AE"/>
    <w:rsid w:val="00270574"/>
    <w:rsid w:val="002705C0"/>
    <w:rsid w:val="002707C4"/>
    <w:rsid w:val="00270893"/>
    <w:rsid w:val="002709E0"/>
    <w:rsid w:val="00270AAD"/>
    <w:rsid w:val="00270E3A"/>
    <w:rsid w:val="00271763"/>
    <w:rsid w:val="002720BC"/>
    <w:rsid w:val="002720FE"/>
    <w:rsid w:val="002728DC"/>
    <w:rsid w:val="00272ED1"/>
    <w:rsid w:val="00272F15"/>
    <w:rsid w:val="00272FC7"/>
    <w:rsid w:val="002734B8"/>
    <w:rsid w:val="00273F7D"/>
    <w:rsid w:val="0027403B"/>
    <w:rsid w:val="00274598"/>
    <w:rsid w:val="0027478D"/>
    <w:rsid w:val="00274B56"/>
    <w:rsid w:val="002753CC"/>
    <w:rsid w:val="00275BD9"/>
    <w:rsid w:val="0027603E"/>
    <w:rsid w:val="002771A1"/>
    <w:rsid w:val="00277455"/>
    <w:rsid w:val="00280588"/>
    <w:rsid w:val="00280670"/>
    <w:rsid w:val="0028107A"/>
    <w:rsid w:val="00281344"/>
    <w:rsid w:val="00281395"/>
    <w:rsid w:val="00281D6E"/>
    <w:rsid w:val="00281E44"/>
    <w:rsid w:val="00282424"/>
    <w:rsid w:val="00282455"/>
    <w:rsid w:val="0028249B"/>
    <w:rsid w:val="00283090"/>
    <w:rsid w:val="0028342F"/>
    <w:rsid w:val="00283EBB"/>
    <w:rsid w:val="00283FF3"/>
    <w:rsid w:val="00285076"/>
    <w:rsid w:val="0028638A"/>
    <w:rsid w:val="00287ED1"/>
    <w:rsid w:val="00287F34"/>
    <w:rsid w:val="002902E1"/>
    <w:rsid w:val="00290DE1"/>
    <w:rsid w:val="00290FEE"/>
    <w:rsid w:val="002911D3"/>
    <w:rsid w:val="00291395"/>
    <w:rsid w:val="00292316"/>
    <w:rsid w:val="00292323"/>
    <w:rsid w:val="00293491"/>
    <w:rsid w:val="00293941"/>
    <w:rsid w:val="00293A39"/>
    <w:rsid w:val="00294BD7"/>
    <w:rsid w:val="0029511F"/>
    <w:rsid w:val="002957C1"/>
    <w:rsid w:val="0029586B"/>
    <w:rsid w:val="00295BB4"/>
    <w:rsid w:val="0029643F"/>
    <w:rsid w:val="002969C5"/>
    <w:rsid w:val="002975DB"/>
    <w:rsid w:val="002978D4"/>
    <w:rsid w:val="00297998"/>
    <w:rsid w:val="00297E2E"/>
    <w:rsid w:val="002A0775"/>
    <w:rsid w:val="002A12BD"/>
    <w:rsid w:val="002A231E"/>
    <w:rsid w:val="002A2769"/>
    <w:rsid w:val="002A2B81"/>
    <w:rsid w:val="002A315F"/>
    <w:rsid w:val="002A394D"/>
    <w:rsid w:val="002A39B2"/>
    <w:rsid w:val="002A39BC"/>
    <w:rsid w:val="002A3D59"/>
    <w:rsid w:val="002A3D7B"/>
    <w:rsid w:val="002A4F23"/>
    <w:rsid w:val="002A511E"/>
    <w:rsid w:val="002A5816"/>
    <w:rsid w:val="002A5F96"/>
    <w:rsid w:val="002A69BA"/>
    <w:rsid w:val="002A6C33"/>
    <w:rsid w:val="002A7349"/>
    <w:rsid w:val="002A7B8A"/>
    <w:rsid w:val="002B0389"/>
    <w:rsid w:val="002B0D8F"/>
    <w:rsid w:val="002B13BA"/>
    <w:rsid w:val="002B211B"/>
    <w:rsid w:val="002B21D7"/>
    <w:rsid w:val="002B270B"/>
    <w:rsid w:val="002B284A"/>
    <w:rsid w:val="002B2FE8"/>
    <w:rsid w:val="002B384B"/>
    <w:rsid w:val="002B3A2B"/>
    <w:rsid w:val="002B3BDE"/>
    <w:rsid w:val="002B3ED1"/>
    <w:rsid w:val="002B4480"/>
    <w:rsid w:val="002B4917"/>
    <w:rsid w:val="002B4D9D"/>
    <w:rsid w:val="002B5246"/>
    <w:rsid w:val="002B581A"/>
    <w:rsid w:val="002B5E04"/>
    <w:rsid w:val="002B6616"/>
    <w:rsid w:val="002B6B32"/>
    <w:rsid w:val="002B700F"/>
    <w:rsid w:val="002B7AA1"/>
    <w:rsid w:val="002C0179"/>
    <w:rsid w:val="002C0636"/>
    <w:rsid w:val="002C063C"/>
    <w:rsid w:val="002C0804"/>
    <w:rsid w:val="002C0E46"/>
    <w:rsid w:val="002C0E78"/>
    <w:rsid w:val="002C1044"/>
    <w:rsid w:val="002C10FC"/>
    <w:rsid w:val="002C28B4"/>
    <w:rsid w:val="002C2A25"/>
    <w:rsid w:val="002C2CA7"/>
    <w:rsid w:val="002C32E8"/>
    <w:rsid w:val="002C3663"/>
    <w:rsid w:val="002C4576"/>
    <w:rsid w:val="002C52C2"/>
    <w:rsid w:val="002C5B3F"/>
    <w:rsid w:val="002C5CC7"/>
    <w:rsid w:val="002C614C"/>
    <w:rsid w:val="002C6CA4"/>
    <w:rsid w:val="002C7D62"/>
    <w:rsid w:val="002C7EED"/>
    <w:rsid w:val="002D0442"/>
    <w:rsid w:val="002D0451"/>
    <w:rsid w:val="002D0D32"/>
    <w:rsid w:val="002D0DD9"/>
    <w:rsid w:val="002D1806"/>
    <w:rsid w:val="002D1903"/>
    <w:rsid w:val="002D2006"/>
    <w:rsid w:val="002D21C3"/>
    <w:rsid w:val="002D284A"/>
    <w:rsid w:val="002D2A66"/>
    <w:rsid w:val="002D3100"/>
    <w:rsid w:val="002D3C17"/>
    <w:rsid w:val="002D3EF4"/>
    <w:rsid w:val="002D4A7F"/>
    <w:rsid w:val="002D4AA3"/>
    <w:rsid w:val="002D4DDD"/>
    <w:rsid w:val="002D5823"/>
    <w:rsid w:val="002D5BA4"/>
    <w:rsid w:val="002D5EE4"/>
    <w:rsid w:val="002D65C2"/>
    <w:rsid w:val="002D65D4"/>
    <w:rsid w:val="002D6DF2"/>
    <w:rsid w:val="002D6E2A"/>
    <w:rsid w:val="002D6E9D"/>
    <w:rsid w:val="002D7BFC"/>
    <w:rsid w:val="002D7E13"/>
    <w:rsid w:val="002E0B71"/>
    <w:rsid w:val="002E1370"/>
    <w:rsid w:val="002E141C"/>
    <w:rsid w:val="002E1B1A"/>
    <w:rsid w:val="002E2320"/>
    <w:rsid w:val="002E2352"/>
    <w:rsid w:val="002E2450"/>
    <w:rsid w:val="002E270D"/>
    <w:rsid w:val="002E3262"/>
    <w:rsid w:val="002E365D"/>
    <w:rsid w:val="002E3D01"/>
    <w:rsid w:val="002E41A8"/>
    <w:rsid w:val="002E4909"/>
    <w:rsid w:val="002E4EA5"/>
    <w:rsid w:val="002E5EB0"/>
    <w:rsid w:val="002E5F30"/>
    <w:rsid w:val="002E6B03"/>
    <w:rsid w:val="002E7543"/>
    <w:rsid w:val="002E7D9C"/>
    <w:rsid w:val="002E7E3C"/>
    <w:rsid w:val="002F036B"/>
    <w:rsid w:val="002F05C0"/>
    <w:rsid w:val="002F094B"/>
    <w:rsid w:val="002F0AC5"/>
    <w:rsid w:val="002F1851"/>
    <w:rsid w:val="002F1939"/>
    <w:rsid w:val="002F19C6"/>
    <w:rsid w:val="002F1CAC"/>
    <w:rsid w:val="002F1FB5"/>
    <w:rsid w:val="002F2143"/>
    <w:rsid w:val="002F2C62"/>
    <w:rsid w:val="002F3226"/>
    <w:rsid w:val="002F3E72"/>
    <w:rsid w:val="002F4327"/>
    <w:rsid w:val="002F43EF"/>
    <w:rsid w:val="002F4540"/>
    <w:rsid w:val="002F4AB6"/>
    <w:rsid w:val="002F5237"/>
    <w:rsid w:val="002F53D4"/>
    <w:rsid w:val="002F556B"/>
    <w:rsid w:val="002F6201"/>
    <w:rsid w:val="002F6463"/>
    <w:rsid w:val="002F65CC"/>
    <w:rsid w:val="002F6BA0"/>
    <w:rsid w:val="002F7880"/>
    <w:rsid w:val="002F78EA"/>
    <w:rsid w:val="0030157B"/>
    <w:rsid w:val="00301747"/>
    <w:rsid w:val="00301AC3"/>
    <w:rsid w:val="00301CFE"/>
    <w:rsid w:val="00301F1D"/>
    <w:rsid w:val="003020D8"/>
    <w:rsid w:val="003027EA"/>
    <w:rsid w:val="003029FE"/>
    <w:rsid w:val="00302CE6"/>
    <w:rsid w:val="00302E4B"/>
    <w:rsid w:val="00302E71"/>
    <w:rsid w:val="00302ECB"/>
    <w:rsid w:val="0030381C"/>
    <w:rsid w:val="003045FD"/>
    <w:rsid w:val="0030570B"/>
    <w:rsid w:val="00305B5F"/>
    <w:rsid w:val="00305CBC"/>
    <w:rsid w:val="00306038"/>
    <w:rsid w:val="003066BC"/>
    <w:rsid w:val="00306744"/>
    <w:rsid w:val="00306AFF"/>
    <w:rsid w:val="00306D70"/>
    <w:rsid w:val="00307318"/>
    <w:rsid w:val="00307369"/>
    <w:rsid w:val="003073C0"/>
    <w:rsid w:val="00307ACF"/>
    <w:rsid w:val="00310009"/>
    <w:rsid w:val="00310071"/>
    <w:rsid w:val="003100EA"/>
    <w:rsid w:val="0031075C"/>
    <w:rsid w:val="00310883"/>
    <w:rsid w:val="0031142B"/>
    <w:rsid w:val="003123CF"/>
    <w:rsid w:val="0031358E"/>
    <w:rsid w:val="00313AE7"/>
    <w:rsid w:val="00313D78"/>
    <w:rsid w:val="0031402A"/>
    <w:rsid w:val="003146F3"/>
    <w:rsid w:val="00314958"/>
    <w:rsid w:val="00315740"/>
    <w:rsid w:val="00315DBE"/>
    <w:rsid w:val="003169BA"/>
    <w:rsid w:val="00316ED2"/>
    <w:rsid w:val="00317F98"/>
    <w:rsid w:val="0032005E"/>
    <w:rsid w:val="00320E8E"/>
    <w:rsid w:val="003211D3"/>
    <w:rsid w:val="003212FC"/>
    <w:rsid w:val="0032175D"/>
    <w:rsid w:val="00322271"/>
    <w:rsid w:val="003222D9"/>
    <w:rsid w:val="0032245A"/>
    <w:rsid w:val="00322F8E"/>
    <w:rsid w:val="003232F8"/>
    <w:rsid w:val="00323B0A"/>
    <w:rsid w:val="0032407E"/>
    <w:rsid w:val="003242F1"/>
    <w:rsid w:val="00324C9C"/>
    <w:rsid w:val="00324EDD"/>
    <w:rsid w:val="003252C1"/>
    <w:rsid w:val="003254B2"/>
    <w:rsid w:val="003257B2"/>
    <w:rsid w:val="0032620D"/>
    <w:rsid w:val="00326E2A"/>
    <w:rsid w:val="003270BD"/>
    <w:rsid w:val="00327257"/>
    <w:rsid w:val="0032768E"/>
    <w:rsid w:val="00327AF2"/>
    <w:rsid w:val="00327D5C"/>
    <w:rsid w:val="003300A4"/>
    <w:rsid w:val="00330A63"/>
    <w:rsid w:val="00330F2F"/>
    <w:rsid w:val="00331423"/>
    <w:rsid w:val="0033152B"/>
    <w:rsid w:val="00331715"/>
    <w:rsid w:val="003318E6"/>
    <w:rsid w:val="00331DBB"/>
    <w:rsid w:val="00331F16"/>
    <w:rsid w:val="00333FE1"/>
    <w:rsid w:val="00334836"/>
    <w:rsid w:val="00335316"/>
    <w:rsid w:val="00335412"/>
    <w:rsid w:val="003354FB"/>
    <w:rsid w:val="003361AD"/>
    <w:rsid w:val="0033756A"/>
    <w:rsid w:val="003376AD"/>
    <w:rsid w:val="00337891"/>
    <w:rsid w:val="00337D1F"/>
    <w:rsid w:val="00337E53"/>
    <w:rsid w:val="0034035B"/>
    <w:rsid w:val="0034075E"/>
    <w:rsid w:val="00341239"/>
    <w:rsid w:val="00341C70"/>
    <w:rsid w:val="003425DF"/>
    <w:rsid w:val="00342D7B"/>
    <w:rsid w:val="00343518"/>
    <w:rsid w:val="00343D9D"/>
    <w:rsid w:val="00344390"/>
    <w:rsid w:val="0034494F"/>
    <w:rsid w:val="00345297"/>
    <w:rsid w:val="00345636"/>
    <w:rsid w:val="00345E75"/>
    <w:rsid w:val="00346568"/>
    <w:rsid w:val="00346EA7"/>
    <w:rsid w:val="00347CAA"/>
    <w:rsid w:val="003501F6"/>
    <w:rsid w:val="003513B8"/>
    <w:rsid w:val="00352CE4"/>
    <w:rsid w:val="00352DD2"/>
    <w:rsid w:val="003533FE"/>
    <w:rsid w:val="003542ED"/>
    <w:rsid w:val="00355464"/>
    <w:rsid w:val="00355611"/>
    <w:rsid w:val="00355CE5"/>
    <w:rsid w:val="00355EEF"/>
    <w:rsid w:val="0035617E"/>
    <w:rsid w:val="00356EA5"/>
    <w:rsid w:val="00356EF3"/>
    <w:rsid w:val="003574E9"/>
    <w:rsid w:val="00357E2D"/>
    <w:rsid w:val="00360766"/>
    <w:rsid w:val="00360800"/>
    <w:rsid w:val="00360839"/>
    <w:rsid w:val="00361E1B"/>
    <w:rsid w:val="00362756"/>
    <w:rsid w:val="00363BDB"/>
    <w:rsid w:val="00363F7A"/>
    <w:rsid w:val="00364216"/>
    <w:rsid w:val="0036468A"/>
    <w:rsid w:val="00364DCE"/>
    <w:rsid w:val="00364EF5"/>
    <w:rsid w:val="00364FD8"/>
    <w:rsid w:val="003655AB"/>
    <w:rsid w:val="00365734"/>
    <w:rsid w:val="00365800"/>
    <w:rsid w:val="00365819"/>
    <w:rsid w:val="00366084"/>
    <w:rsid w:val="0036632E"/>
    <w:rsid w:val="00366C90"/>
    <w:rsid w:val="00366D9E"/>
    <w:rsid w:val="003675F4"/>
    <w:rsid w:val="00367785"/>
    <w:rsid w:val="0036784B"/>
    <w:rsid w:val="00367B55"/>
    <w:rsid w:val="00367C84"/>
    <w:rsid w:val="003707AC"/>
    <w:rsid w:val="003709A0"/>
    <w:rsid w:val="00371DB1"/>
    <w:rsid w:val="00372ADF"/>
    <w:rsid w:val="00373468"/>
    <w:rsid w:val="003737CE"/>
    <w:rsid w:val="00373856"/>
    <w:rsid w:val="0037455A"/>
    <w:rsid w:val="00374D67"/>
    <w:rsid w:val="00374E87"/>
    <w:rsid w:val="003751B3"/>
    <w:rsid w:val="003755AD"/>
    <w:rsid w:val="003758D1"/>
    <w:rsid w:val="00375EC0"/>
    <w:rsid w:val="003760D4"/>
    <w:rsid w:val="00376538"/>
    <w:rsid w:val="00376B94"/>
    <w:rsid w:val="00376E9F"/>
    <w:rsid w:val="00377A8B"/>
    <w:rsid w:val="00377CEA"/>
    <w:rsid w:val="003801DB"/>
    <w:rsid w:val="003810F6"/>
    <w:rsid w:val="003812B3"/>
    <w:rsid w:val="003813EB"/>
    <w:rsid w:val="00381FCE"/>
    <w:rsid w:val="003829D9"/>
    <w:rsid w:val="00383B29"/>
    <w:rsid w:val="00383DFA"/>
    <w:rsid w:val="00384414"/>
    <w:rsid w:val="00384570"/>
    <w:rsid w:val="003846E2"/>
    <w:rsid w:val="00384D9A"/>
    <w:rsid w:val="0038525C"/>
    <w:rsid w:val="00385D8B"/>
    <w:rsid w:val="00386310"/>
    <w:rsid w:val="003868EB"/>
    <w:rsid w:val="00386B5D"/>
    <w:rsid w:val="00386F5F"/>
    <w:rsid w:val="00387C2C"/>
    <w:rsid w:val="00387CDC"/>
    <w:rsid w:val="00390938"/>
    <w:rsid w:val="0039125D"/>
    <w:rsid w:val="00391B69"/>
    <w:rsid w:val="00391DA2"/>
    <w:rsid w:val="00392E2D"/>
    <w:rsid w:val="00393106"/>
    <w:rsid w:val="00393293"/>
    <w:rsid w:val="003937FF"/>
    <w:rsid w:val="00393CBA"/>
    <w:rsid w:val="0039404C"/>
    <w:rsid w:val="00394182"/>
    <w:rsid w:val="003944E7"/>
    <w:rsid w:val="00395012"/>
    <w:rsid w:val="00395F19"/>
    <w:rsid w:val="003968BE"/>
    <w:rsid w:val="00396B31"/>
    <w:rsid w:val="00397DA7"/>
    <w:rsid w:val="003A001E"/>
    <w:rsid w:val="003A020B"/>
    <w:rsid w:val="003A024A"/>
    <w:rsid w:val="003A0675"/>
    <w:rsid w:val="003A0712"/>
    <w:rsid w:val="003A0F0E"/>
    <w:rsid w:val="003A11D9"/>
    <w:rsid w:val="003A13B4"/>
    <w:rsid w:val="003A17DD"/>
    <w:rsid w:val="003A1943"/>
    <w:rsid w:val="003A1F2E"/>
    <w:rsid w:val="003A1F34"/>
    <w:rsid w:val="003A249B"/>
    <w:rsid w:val="003A35AB"/>
    <w:rsid w:val="003A3BE1"/>
    <w:rsid w:val="003A4D56"/>
    <w:rsid w:val="003A4F16"/>
    <w:rsid w:val="003A5264"/>
    <w:rsid w:val="003A5C37"/>
    <w:rsid w:val="003A6102"/>
    <w:rsid w:val="003A6285"/>
    <w:rsid w:val="003A6655"/>
    <w:rsid w:val="003A69BB"/>
    <w:rsid w:val="003A6C5A"/>
    <w:rsid w:val="003A7443"/>
    <w:rsid w:val="003A74B2"/>
    <w:rsid w:val="003A7C0C"/>
    <w:rsid w:val="003B155F"/>
    <w:rsid w:val="003B1FDF"/>
    <w:rsid w:val="003B2762"/>
    <w:rsid w:val="003B3353"/>
    <w:rsid w:val="003B3E2D"/>
    <w:rsid w:val="003B41ED"/>
    <w:rsid w:val="003B4C88"/>
    <w:rsid w:val="003B4DEF"/>
    <w:rsid w:val="003B5483"/>
    <w:rsid w:val="003B54C7"/>
    <w:rsid w:val="003B5B72"/>
    <w:rsid w:val="003B5E94"/>
    <w:rsid w:val="003B64BD"/>
    <w:rsid w:val="003B6EFB"/>
    <w:rsid w:val="003B7093"/>
    <w:rsid w:val="003B78AD"/>
    <w:rsid w:val="003B7E4B"/>
    <w:rsid w:val="003C0735"/>
    <w:rsid w:val="003C0A54"/>
    <w:rsid w:val="003C176E"/>
    <w:rsid w:val="003C1900"/>
    <w:rsid w:val="003C1AE5"/>
    <w:rsid w:val="003C1C81"/>
    <w:rsid w:val="003C21BD"/>
    <w:rsid w:val="003C26D6"/>
    <w:rsid w:val="003C2ECC"/>
    <w:rsid w:val="003C2F21"/>
    <w:rsid w:val="003C34C4"/>
    <w:rsid w:val="003C35F7"/>
    <w:rsid w:val="003C3774"/>
    <w:rsid w:val="003C392C"/>
    <w:rsid w:val="003C4123"/>
    <w:rsid w:val="003C4C42"/>
    <w:rsid w:val="003C4E9D"/>
    <w:rsid w:val="003C5CE6"/>
    <w:rsid w:val="003C6859"/>
    <w:rsid w:val="003C6E73"/>
    <w:rsid w:val="003C7023"/>
    <w:rsid w:val="003C7B77"/>
    <w:rsid w:val="003D044D"/>
    <w:rsid w:val="003D16DF"/>
    <w:rsid w:val="003D1D76"/>
    <w:rsid w:val="003D1EF3"/>
    <w:rsid w:val="003D20AA"/>
    <w:rsid w:val="003D225F"/>
    <w:rsid w:val="003D293C"/>
    <w:rsid w:val="003D2C77"/>
    <w:rsid w:val="003D327D"/>
    <w:rsid w:val="003D37B2"/>
    <w:rsid w:val="003D3805"/>
    <w:rsid w:val="003D399B"/>
    <w:rsid w:val="003D3C4D"/>
    <w:rsid w:val="003D3D79"/>
    <w:rsid w:val="003D483E"/>
    <w:rsid w:val="003D51FD"/>
    <w:rsid w:val="003D590F"/>
    <w:rsid w:val="003D626F"/>
    <w:rsid w:val="003D6296"/>
    <w:rsid w:val="003D6870"/>
    <w:rsid w:val="003D691D"/>
    <w:rsid w:val="003D6AE6"/>
    <w:rsid w:val="003D785C"/>
    <w:rsid w:val="003D7A60"/>
    <w:rsid w:val="003D7AD2"/>
    <w:rsid w:val="003D7E36"/>
    <w:rsid w:val="003E0036"/>
    <w:rsid w:val="003E063A"/>
    <w:rsid w:val="003E066D"/>
    <w:rsid w:val="003E0A76"/>
    <w:rsid w:val="003E0E28"/>
    <w:rsid w:val="003E1696"/>
    <w:rsid w:val="003E19C9"/>
    <w:rsid w:val="003E2785"/>
    <w:rsid w:val="003E3031"/>
    <w:rsid w:val="003E3842"/>
    <w:rsid w:val="003E3B05"/>
    <w:rsid w:val="003E3BB3"/>
    <w:rsid w:val="003E5025"/>
    <w:rsid w:val="003E5FE7"/>
    <w:rsid w:val="003E680B"/>
    <w:rsid w:val="003E6D9A"/>
    <w:rsid w:val="003E6FAB"/>
    <w:rsid w:val="003E70F3"/>
    <w:rsid w:val="003E7DC9"/>
    <w:rsid w:val="003E7FDA"/>
    <w:rsid w:val="003F0255"/>
    <w:rsid w:val="003F062F"/>
    <w:rsid w:val="003F0758"/>
    <w:rsid w:val="003F0B0A"/>
    <w:rsid w:val="003F175B"/>
    <w:rsid w:val="003F1BBD"/>
    <w:rsid w:val="003F1F7B"/>
    <w:rsid w:val="003F2642"/>
    <w:rsid w:val="003F2B2D"/>
    <w:rsid w:val="003F33AA"/>
    <w:rsid w:val="003F3682"/>
    <w:rsid w:val="003F3D5A"/>
    <w:rsid w:val="003F3FBB"/>
    <w:rsid w:val="003F3FD6"/>
    <w:rsid w:val="003F420A"/>
    <w:rsid w:val="003F4FF5"/>
    <w:rsid w:val="003F74C8"/>
    <w:rsid w:val="003F7762"/>
    <w:rsid w:val="003F7789"/>
    <w:rsid w:val="003F787F"/>
    <w:rsid w:val="003F7F03"/>
    <w:rsid w:val="0040093A"/>
    <w:rsid w:val="00401059"/>
    <w:rsid w:val="004010CE"/>
    <w:rsid w:val="004017B3"/>
    <w:rsid w:val="004017E2"/>
    <w:rsid w:val="00401AD2"/>
    <w:rsid w:val="00402112"/>
    <w:rsid w:val="00402A7B"/>
    <w:rsid w:val="00403869"/>
    <w:rsid w:val="00403A98"/>
    <w:rsid w:val="00404B3B"/>
    <w:rsid w:val="00404E0A"/>
    <w:rsid w:val="00405335"/>
    <w:rsid w:val="00405694"/>
    <w:rsid w:val="00405925"/>
    <w:rsid w:val="00405AC4"/>
    <w:rsid w:val="004069AD"/>
    <w:rsid w:val="00406CD0"/>
    <w:rsid w:val="00407332"/>
    <w:rsid w:val="00407482"/>
    <w:rsid w:val="00407645"/>
    <w:rsid w:val="004077AB"/>
    <w:rsid w:val="00407DF3"/>
    <w:rsid w:val="00412779"/>
    <w:rsid w:val="00412D76"/>
    <w:rsid w:val="00413039"/>
    <w:rsid w:val="004132A5"/>
    <w:rsid w:val="0041366F"/>
    <w:rsid w:val="004138CB"/>
    <w:rsid w:val="00413935"/>
    <w:rsid w:val="00413F7C"/>
    <w:rsid w:val="0041461E"/>
    <w:rsid w:val="004150E1"/>
    <w:rsid w:val="00415153"/>
    <w:rsid w:val="004152ED"/>
    <w:rsid w:val="0041756E"/>
    <w:rsid w:val="004177D6"/>
    <w:rsid w:val="004178F3"/>
    <w:rsid w:val="004179BB"/>
    <w:rsid w:val="00417AED"/>
    <w:rsid w:val="00417B89"/>
    <w:rsid w:val="00417F23"/>
    <w:rsid w:val="00417FE3"/>
    <w:rsid w:val="0042028E"/>
    <w:rsid w:val="00420A47"/>
    <w:rsid w:val="00420B6A"/>
    <w:rsid w:val="004212E0"/>
    <w:rsid w:val="00421456"/>
    <w:rsid w:val="004222A7"/>
    <w:rsid w:val="0042240B"/>
    <w:rsid w:val="00422909"/>
    <w:rsid w:val="00422CB9"/>
    <w:rsid w:val="00422CC7"/>
    <w:rsid w:val="00423441"/>
    <w:rsid w:val="00423A0E"/>
    <w:rsid w:val="00423A8E"/>
    <w:rsid w:val="004247D2"/>
    <w:rsid w:val="00424FC6"/>
    <w:rsid w:val="0042509B"/>
    <w:rsid w:val="004253C0"/>
    <w:rsid w:val="00425ABB"/>
    <w:rsid w:val="00426040"/>
    <w:rsid w:val="00426254"/>
    <w:rsid w:val="00426895"/>
    <w:rsid w:val="00426C9E"/>
    <w:rsid w:val="00426CA8"/>
    <w:rsid w:val="00427037"/>
    <w:rsid w:val="004279B2"/>
    <w:rsid w:val="004279C6"/>
    <w:rsid w:val="00427C1B"/>
    <w:rsid w:val="00430108"/>
    <w:rsid w:val="00430306"/>
    <w:rsid w:val="00431234"/>
    <w:rsid w:val="00431BCE"/>
    <w:rsid w:val="00432642"/>
    <w:rsid w:val="004329AA"/>
    <w:rsid w:val="00432E98"/>
    <w:rsid w:val="00434AB0"/>
    <w:rsid w:val="00434FBD"/>
    <w:rsid w:val="004366B6"/>
    <w:rsid w:val="00436A24"/>
    <w:rsid w:val="00436C23"/>
    <w:rsid w:val="00436D92"/>
    <w:rsid w:val="004375B7"/>
    <w:rsid w:val="0043793E"/>
    <w:rsid w:val="00437F17"/>
    <w:rsid w:val="00440031"/>
    <w:rsid w:val="0044023C"/>
    <w:rsid w:val="0044046A"/>
    <w:rsid w:val="00440935"/>
    <w:rsid w:val="00440D79"/>
    <w:rsid w:val="004412DC"/>
    <w:rsid w:val="0044148A"/>
    <w:rsid w:val="00442066"/>
    <w:rsid w:val="00442356"/>
    <w:rsid w:val="00443DBA"/>
    <w:rsid w:val="004448A3"/>
    <w:rsid w:val="004452CC"/>
    <w:rsid w:val="00445AD4"/>
    <w:rsid w:val="00445CE5"/>
    <w:rsid w:val="0044601F"/>
    <w:rsid w:val="004468D3"/>
    <w:rsid w:val="00446EB7"/>
    <w:rsid w:val="00447958"/>
    <w:rsid w:val="00447CB0"/>
    <w:rsid w:val="004504C8"/>
    <w:rsid w:val="00450EB4"/>
    <w:rsid w:val="0045117F"/>
    <w:rsid w:val="004514B4"/>
    <w:rsid w:val="00451DEC"/>
    <w:rsid w:val="00452B8B"/>
    <w:rsid w:val="00452BBE"/>
    <w:rsid w:val="00452C64"/>
    <w:rsid w:val="00452EEE"/>
    <w:rsid w:val="004539D6"/>
    <w:rsid w:val="00453C48"/>
    <w:rsid w:val="0045407E"/>
    <w:rsid w:val="00454C77"/>
    <w:rsid w:val="00454C86"/>
    <w:rsid w:val="00455B07"/>
    <w:rsid w:val="00455E3A"/>
    <w:rsid w:val="00456BAA"/>
    <w:rsid w:val="00456FC0"/>
    <w:rsid w:val="0045793A"/>
    <w:rsid w:val="00457A6A"/>
    <w:rsid w:val="00457C7C"/>
    <w:rsid w:val="00457DD1"/>
    <w:rsid w:val="004603A8"/>
    <w:rsid w:val="00461717"/>
    <w:rsid w:val="00461AA9"/>
    <w:rsid w:val="004627E0"/>
    <w:rsid w:val="00463D8C"/>
    <w:rsid w:val="00463E8E"/>
    <w:rsid w:val="00464F60"/>
    <w:rsid w:val="00465631"/>
    <w:rsid w:val="00465ED1"/>
    <w:rsid w:val="00465F90"/>
    <w:rsid w:val="004664B9"/>
    <w:rsid w:val="00466E6F"/>
    <w:rsid w:val="004673DF"/>
    <w:rsid w:val="004674D5"/>
    <w:rsid w:val="00467629"/>
    <w:rsid w:val="0047018A"/>
    <w:rsid w:val="00470860"/>
    <w:rsid w:val="00470F3C"/>
    <w:rsid w:val="004720FB"/>
    <w:rsid w:val="004734AD"/>
    <w:rsid w:val="004735AC"/>
    <w:rsid w:val="00473BAD"/>
    <w:rsid w:val="00473CD1"/>
    <w:rsid w:val="00473E5F"/>
    <w:rsid w:val="00474CC4"/>
    <w:rsid w:val="00475FBB"/>
    <w:rsid w:val="004765E8"/>
    <w:rsid w:val="00476659"/>
    <w:rsid w:val="00476E1B"/>
    <w:rsid w:val="00476FA3"/>
    <w:rsid w:val="00477B0F"/>
    <w:rsid w:val="00477B4A"/>
    <w:rsid w:val="00480624"/>
    <w:rsid w:val="004807C0"/>
    <w:rsid w:val="00480C1D"/>
    <w:rsid w:val="00480CE9"/>
    <w:rsid w:val="004815DE"/>
    <w:rsid w:val="00481AE2"/>
    <w:rsid w:val="00481DA3"/>
    <w:rsid w:val="00481E4C"/>
    <w:rsid w:val="004822B4"/>
    <w:rsid w:val="004827A0"/>
    <w:rsid w:val="004828E2"/>
    <w:rsid w:val="00482D13"/>
    <w:rsid w:val="00482F06"/>
    <w:rsid w:val="004830DE"/>
    <w:rsid w:val="004833BF"/>
    <w:rsid w:val="004836E5"/>
    <w:rsid w:val="004841A4"/>
    <w:rsid w:val="00485156"/>
    <w:rsid w:val="00485B4B"/>
    <w:rsid w:val="00485B4C"/>
    <w:rsid w:val="00485CFE"/>
    <w:rsid w:val="00485E55"/>
    <w:rsid w:val="00486343"/>
    <w:rsid w:val="00486DCB"/>
    <w:rsid w:val="004874C8"/>
    <w:rsid w:val="004875E0"/>
    <w:rsid w:val="004908D1"/>
    <w:rsid w:val="00491D33"/>
    <w:rsid w:val="0049214B"/>
    <w:rsid w:val="00492856"/>
    <w:rsid w:val="00492B32"/>
    <w:rsid w:val="00492C77"/>
    <w:rsid w:val="00492E79"/>
    <w:rsid w:val="004934BF"/>
    <w:rsid w:val="00493B19"/>
    <w:rsid w:val="00493B69"/>
    <w:rsid w:val="00494C4E"/>
    <w:rsid w:val="00495F17"/>
    <w:rsid w:val="00496123"/>
    <w:rsid w:val="004965CF"/>
    <w:rsid w:val="0049685B"/>
    <w:rsid w:val="00496CA3"/>
    <w:rsid w:val="0049707C"/>
    <w:rsid w:val="004971B5"/>
    <w:rsid w:val="00497255"/>
    <w:rsid w:val="00497896"/>
    <w:rsid w:val="00497901"/>
    <w:rsid w:val="0049792C"/>
    <w:rsid w:val="00497EEE"/>
    <w:rsid w:val="004A09FF"/>
    <w:rsid w:val="004A1802"/>
    <w:rsid w:val="004A2001"/>
    <w:rsid w:val="004A20F7"/>
    <w:rsid w:val="004A29F5"/>
    <w:rsid w:val="004A2BA7"/>
    <w:rsid w:val="004A2DF4"/>
    <w:rsid w:val="004A2F03"/>
    <w:rsid w:val="004A37BA"/>
    <w:rsid w:val="004A3B6E"/>
    <w:rsid w:val="004A3CBC"/>
    <w:rsid w:val="004A3D9D"/>
    <w:rsid w:val="004A3E04"/>
    <w:rsid w:val="004A4269"/>
    <w:rsid w:val="004A4474"/>
    <w:rsid w:val="004A4E9C"/>
    <w:rsid w:val="004A67CE"/>
    <w:rsid w:val="004A74A6"/>
    <w:rsid w:val="004B0D3F"/>
    <w:rsid w:val="004B1C75"/>
    <w:rsid w:val="004B2624"/>
    <w:rsid w:val="004B32CC"/>
    <w:rsid w:val="004B400F"/>
    <w:rsid w:val="004B43A9"/>
    <w:rsid w:val="004B4845"/>
    <w:rsid w:val="004B643A"/>
    <w:rsid w:val="004B64D0"/>
    <w:rsid w:val="004B65F8"/>
    <w:rsid w:val="004B6695"/>
    <w:rsid w:val="004B6734"/>
    <w:rsid w:val="004B6AB4"/>
    <w:rsid w:val="004B6CBD"/>
    <w:rsid w:val="004B6DC8"/>
    <w:rsid w:val="004B72D2"/>
    <w:rsid w:val="004C02CC"/>
    <w:rsid w:val="004C04F0"/>
    <w:rsid w:val="004C1222"/>
    <w:rsid w:val="004C15B6"/>
    <w:rsid w:val="004C1AA1"/>
    <w:rsid w:val="004C22A5"/>
    <w:rsid w:val="004C259D"/>
    <w:rsid w:val="004C292D"/>
    <w:rsid w:val="004C2D09"/>
    <w:rsid w:val="004C2DDB"/>
    <w:rsid w:val="004C2FF6"/>
    <w:rsid w:val="004C3126"/>
    <w:rsid w:val="004C3CB9"/>
    <w:rsid w:val="004C47E5"/>
    <w:rsid w:val="004C4BE3"/>
    <w:rsid w:val="004C5134"/>
    <w:rsid w:val="004C51B6"/>
    <w:rsid w:val="004C5B76"/>
    <w:rsid w:val="004C6479"/>
    <w:rsid w:val="004C655B"/>
    <w:rsid w:val="004C73F5"/>
    <w:rsid w:val="004D0A3C"/>
    <w:rsid w:val="004D1D0F"/>
    <w:rsid w:val="004D1E34"/>
    <w:rsid w:val="004D25E9"/>
    <w:rsid w:val="004D2C9A"/>
    <w:rsid w:val="004D306F"/>
    <w:rsid w:val="004D3A8C"/>
    <w:rsid w:val="004D4411"/>
    <w:rsid w:val="004D4637"/>
    <w:rsid w:val="004D4791"/>
    <w:rsid w:val="004D508B"/>
    <w:rsid w:val="004D5C82"/>
    <w:rsid w:val="004D5FF5"/>
    <w:rsid w:val="004D674B"/>
    <w:rsid w:val="004D67FC"/>
    <w:rsid w:val="004D6835"/>
    <w:rsid w:val="004D6C4E"/>
    <w:rsid w:val="004D77DA"/>
    <w:rsid w:val="004D7DD5"/>
    <w:rsid w:val="004E05E2"/>
    <w:rsid w:val="004E0F83"/>
    <w:rsid w:val="004E1CCD"/>
    <w:rsid w:val="004E2180"/>
    <w:rsid w:val="004E2BAC"/>
    <w:rsid w:val="004E31B1"/>
    <w:rsid w:val="004E3327"/>
    <w:rsid w:val="004E3A94"/>
    <w:rsid w:val="004E3ED0"/>
    <w:rsid w:val="004E43FF"/>
    <w:rsid w:val="004E4AB6"/>
    <w:rsid w:val="004E5B43"/>
    <w:rsid w:val="004E5E7E"/>
    <w:rsid w:val="004E5FC9"/>
    <w:rsid w:val="004E62B1"/>
    <w:rsid w:val="004E65DE"/>
    <w:rsid w:val="004E6C78"/>
    <w:rsid w:val="004E7C9F"/>
    <w:rsid w:val="004F02F2"/>
    <w:rsid w:val="004F0685"/>
    <w:rsid w:val="004F0AA1"/>
    <w:rsid w:val="004F0DCA"/>
    <w:rsid w:val="004F29B0"/>
    <w:rsid w:val="004F3020"/>
    <w:rsid w:val="004F31B9"/>
    <w:rsid w:val="004F33CC"/>
    <w:rsid w:val="004F33ED"/>
    <w:rsid w:val="004F3BCE"/>
    <w:rsid w:val="004F568A"/>
    <w:rsid w:val="004F593B"/>
    <w:rsid w:val="004F5BBE"/>
    <w:rsid w:val="004F6508"/>
    <w:rsid w:val="004F68B7"/>
    <w:rsid w:val="004F6CC3"/>
    <w:rsid w:val="004F76D9"/>
    <w:rsid w:val="005007BD"/>
    <w:rsid w:val="00501744"/>
    <w:rsid w:val="005017E7"/>
    <w:rsid w:val="00501B02"/>
    <w:rsid w:val="00501BDA"/>
    <w:rsid w:val="00502415"/>
    <w:rsid w:val="005038DE"/>
    <w:rsid w:val="00504358"/>
    <w:rsid w:val="005045A0"/>
    <w:rsid w:val="0050517F"/>
    <w:rsid w:val="00505F85"/>
    <w:rsid w:val="005066F8"/>
    <w:rsid w:val="00507D4E"/>
    <w:rsid w:val="005102DE"/>
    <w:rsid w:val="00510B61"/>
    <w:rsid w:val="00510C2C"/>
    <w:rsid w:val="00510E45"/>
    <w:rsid w:val="00510F8C"/>
    <w:rsid w:val="00511186"/>
    <w:rsid w:val="0051180F"/>
    <w:rsid w:val="00511BC0"/>
    <w:rsid w:val="0051232F"/>
    <w:rsid w:val="00512333"/>
    <w:rsid w:val="005127D3"/>
    <w:rsid w:val="00512837"/>
    <w:rsid w:val="00512F0B"/>
    <w:rsid w:val="005133BE"/>
    <w:rsid w:val="005138B1"/>
    <w:rsid w:val="00513DDF"/>
    <w:rsid w:val="00514329"/>
    <w:rsid w:val="00514507"/>
    <w:rsid w:val="005147CF"/>
    <w:rsid w:val="0051577F"/>
    <w:rsid w:val="00515B9E"/>
    <w:rsid w:val="005202DE"/>
    <w:rsid w:val="0052031B"/>
    <w:rsid w:val="00520A5E"/>
    <w:rsid w:val="0052137A"/>
    <w:rsid w:val="00521D23"/>
    <w:rsid w:val="00521D2C"/>
    <w:rsid w:val="00521E53"/>
    <w:rsid w:val="00522311"/>
    <w:rsid w:val="0052234C"/>
    <w:rsid w:val="00522870"/>
    <w:rsid w:val="005236C7"/>
    <w:rsid w:val="00523CDE"/>
    <w:rsid w:val="00523D3C"/>
    <w:rsid w:val="00524907"/>
    <w:rsid w:val="00524BCD"/>
    <w:rsid w:val="00525266"/>
    <w:rsid w:val="005257F5"/>
    <w:rsid w:val="005260FF"/>
    <w:rsid w:val="0052658D"/>
    <w:rsid w:val="00526E38"/>
    <w:rsid w:val="00526EF4"/>
    <w:rsid w:val="00527415"/>
    <w:rsid w:val="00527DD4"/>
    <w:rsid w:val="00530AAE"/>
    <w:rsid w:val="00530D36"/>
    <w:rsid w:val="00530D62"/>
    <w:rsid w:val="00530E32"/>
    <w:rsid w:val="00531C1C"/>
    <w:rsid w:val="00532095"/>
    <w:rsid w:val="0053210F"/>
    <w:rsid w:val="00532586"/>
    <w:rsid w:val="00532710"/>
    <w:rsid w:val="00532839"/>
    <w:rsid w:val="0053297E"/>
    <w:rsid w:val="00532C1A"/>
    <w:rsid w:val="00532D8F"/>
    <w:rsid w:val="005330D3"/>
    <w:rsid w:val="0053407D"/>
    <w:rsid w:val="005343D6"/>
    <w:rsid w:val="0053508B"/>
    <w:rsid w:val="00535130"/>
    <w:rsid w:val="00535641"/>
    <w:rsid w:val="00536140"/>
    <w:rsid w:val="005370B5"/>
    <w:rsid w:val="00537D4B"/>
    <w:rsid w:val="0054024F"/>
    <w:rsid w:val="0054191F"/>
    <w:rsid w:val="00541F78"/>
    <w:rsid w:val="0054223B"/>
    <w:rsid w:val="005425AD"/>
    <w:rsid w:val="00543272"/>
    <w:rsid w:val="00543749"/>
    <w:rsid w:val="00543D9D"/>
    <w:rsid w:val="005448C8"/>
    <w:rsid w:val="00545196"/>
    <w:rsid w:val="00545214"/>
    <w:rsid w:val="0054607B"/>
    <w:rsid w:val="00546298"/>
    <w:rsid w:val="005475C0"/>
    <w:rsid w:val="005478AC"/>
    <w:rsid w:val="00547F29"/>
    <w:rsid w:val="00550414"/>
    <w:rsid w:val="005508A9"/>
    <w:rsid w:val="00551575"/>
    <w:rsid w:val="005520BC"/>
    <w:rsid w:val="005533DC"/>
    <w:rsid w:val="005537D6"/>
    <w:rsid w:val="00554447"/>
    <w:rsid w:val="005545F3"/>
    <w:rsid w:val="0055548E"/>
    <w:rsid w:val="00555DB9"/>
    <w:rsid w:val="00555DFE"/>
    <w:rsid w:val="00555E91"/>
    <w:rsid w:val="0055661E"/>
    <w:rsid w:val="0055676D"/>
    <w:rsid w:val="00556B7F"/>
    <w:rsid w:val="00556D08"/>
    <w:rsid w:val="00556D1D"/>
    <w:rsid w:val="00557149"/>
    <w:rsid w:val="00557791"/>
    <w:rsid w:val="005579C7"/>
    <w:rsid w:val="00557E77"/>
    <w:rsid w:val="00560355"/>
    <w:rsid w:val="0056036D"/>
    <w:rsid w:val="005605B5"/>
    <w:rsid w:val="00560AEA"/>
    <w:rsid w:val="0056162F"/>
    <w:rsid w:val="00561AEB"/>
    <w:rsid w:val="00562273"/>
    <w:rsid w:val="0056242A"/>
    <w:rsid w:val="005630E3"/>
    <w:rsid w:val="005632F1"/>
    <w:rsid w:val="005634EF"/>
    <w:rsid w:val="0056395F"/>
    <w:rsid w:val="00563BB4"/>
    <w:rsid w:val="00563E61"/>
    <w:rsid w:val="00563F02"/>
    <w:rsid w:val="00563FB7"/>
    <w:rsid w:val="005640B1"/>
    <w:rsid w:val="005644BC"/>
    <w:rsid w:val="00564B15"/>
    <w:rsid w:val="00565816"/>
    <w:rsid w:val="00565875"/>
    <w:rsid w:val="00565A07"/>
    <w:rsid w:val="00565AEC"/>
    <w:rsid w:val="00565BCB"/>
    <w:rsid w:val="00565F3D"/>
    <w:rsid w:val="005660C6"/>
    <w:rsid w:val="00566627"/>
    <w:rsid w:val="00566A0C"/>
    <w:rsid w:val="005670B6"/>
    <w:rsid w:val="00567379"/>
    <w:rsid w:val="005677FC"/>
    <w:rsid w:val="00570295"/>
    <w:rsid w:val="005704FE"/>
    <w:rsid w:val="00571602"/>
    <w:rsid w:val="00571EFA"/>
    <w:rsid w:val="00572281"/>
    <w:rsid w:val="00572A60"/>
    <w:rsid w:val="00572A77"/>
    <w:rsid w:val="0057332F"/>
    <w:rsid w:val="00573C27"/>
    <w:rsid w:val="00573E85"/>
    <w:rsid w:val="00574814"/>
    <w:rsid w:val="00574B0B"/>
    <w:rsid w:val="00574B8C"/>
    <w:rsid w:val="005755EF"/>
    <w:rsid w:val="00575901"/>
    <w:rsid w:val="00575BBE"/>
    <w:rsid w:val="00575EB1"/>
    <w:rsid w:val="005767F5"/>
    <w:rsid w:val="00577223"/>
    <w:rsid w:val="0057729D"/>
    <w:rsid w:val="005778D6"/>
    <w:rsid w:val="00580646"/>
    <w:rsid w:val="005806DD"/>
    <w:rsid w:val="00580CEF"/>
    <w:rsid w:val="00580EC8"/>
    <w:rsid w:val="00581204"/>
    <w:rsid w:val="00581237"/>
    <w:rsid w:val="005815EB"/>
    <w:rsid w:val="00581F30"/>
    <w:rsid w:val="00581F9E"/>
    <w:rsid w:val="00582514"/>
    <w:rsid w:val="0058293D"/>
    <w:rsid w:val="005831C5"/>
    <w:rsid w:val="005833BD"/>
    <w:rsid w:val="005833FE"/>
    <w:rsid w:val="0058364E"/>
    <w:rsid w:val="0058412A"/>
    <w:rsid w:val="0058506A"/>
    <w:rsid w:val="00585391"/>
    <w:rsid w:val="005854FF"/>
    <w:rsid w:val="005855BB"/>
    <w:rsid w:val="00585C74"/>
    <w:rsid w:val="00587102"/>
    <w:rsid w:val="0058778A"/>
    <w:rsid w:val="00587954"/>
    <w:rsid w:val="00587B21"/>
    <w:rsid w:val="00590A51"/>
    <w:rsid w:val="00590C6E"/>
    <w:rsid w:val="0059115F"/>
    <w:rsid w:val="00591368"/>
    <w:rsid w:val="00591841"/>
    <w:rsid w:val="0059248B"/>
    <w:rsid w:val="005926A4"/>
    <w:rsid w:val="00595D99"/>
    <w:rsid w:val="005964EB"/>
    <w:rsid w:val="00596888"/>
    <w:rsid w:val="00597B00"/>
    <w:rsid w:val="005A0BF2"/>
    <w:rsid w:val="005A0EC8"/>
    <w:rsid w:val="005A1C05"/>
    <w:rsid w:val="005A2023"/>
    <w:rsid w:val="005A271A"/>
    <w:rsid w:val="005A2EB6"/>
    <w:rsid w:val="005A428B"/>
    <w:rsid w:val="005A4346"/>
    <w:rsid w:val="005A43E5"/>
    <w:rsid w:val="005A4701"/>
    <w:rsid w:val="005A4C68"/>
    <w:rsid w:val="005A4DBA"/>
    <w:rsid w:val="005A5042"/>
    <w:rsid w:val="005A55E8"/>
    <w:rsid w:val="005A577A"/>
    <w:rsid w:val="005A59E3"/>
    <w:rsid w:val="005A6374"/>
    <w:rsid w:val="005A670C"/>
    <w:rsid w:val="005A6962"/>
    <w:rsid w:val="005A78D9"/>
    <w:rsid w:val="005B02C2"/>
    <w:rsid w:val="005B0B0A"/>
    <w:rsid w:val="005B0E1B"/>
    <w:rsid w:val="005B1030"/>
    <w:rsid w:val="005B16BC"/>
    <w:rsid w:val="005B19F3"/>
    <w:rsid w:val="005B1AAF"/>
    <w:rsid w:val="005B2419"/>
    <w:rsid w:val="005B324D"/>
    <w:rsid w:val="005B3439"/>
    <w:rsid w:val="005B491B"/>
    <w:rsid w:val="005B4A8E"/>
    <w:rsid w:val="005B4F65"/>
    <w:rsid w:val="005B51DD"/>
    <w:rsid w:val="005B64F1"/>
    <w:rsid w:val="005B70AA"/>
    <w:rsid w:val="005B77F4"/>
    <w:rsid w:val="005B7E96"/>
    <w:rsid w:val="005C0ACB"/>
    <w:rsid w:val="005C0D60"/>
    <w:rsid w:val="005C1221"/>
    <w:rsid w:val="005C2468"/>
    <w:rsid w:val="005C38BF"/>
    <w:rsid w:val="005C3C12"/>
    <w:rsid w:val="005C5720"/>
    <w:rsid w:val="005C58DA"/>
    <w:rsid w:val="005C5B67"/>
    <w:rsid w:val="005C6F16"/>
    <w:rsid w:val="005C757C"/>
    <w:rsid w:val="005C78AE"/>
    <w:rsid w:val="005D009A"/>
    <w:rsid w:val="005D0581"/>
    <w:rsid w:val="005D1620"/>
    <w:rsid w:val="005D16C3"/>
    <w:rsid w:val="005D170A"/>
    <w:rsid w:val="005D2EAC"/>
    <w:rsid w:val="005D3B8A"/>
    <w:rsid w:val="005D42DA"/>
    <w:rsid w:val="005D46EB"/>
    <w:rsid w:val="005D497B"/>
    <w:rsid w:val="005D5DE3"/>
    <w:rsid w:val="005D5EBB"/>
    <w:rsid w:val="005D6081"/>
    <w:rsid w:val="005D67D8"/>
    <w:rsid w:val="005D6A8D"/>
    <w:rsid w:val="005D6D28"/>
    <w:rsid w:val="005D6D8A"/>
    <w:rsid w:val="005D7D87"/>
    <w:rsid w:val="005E087D"/>
    <w:rsid w:val="005E0D73"/>
    <w:rsid w:val="005E22EC"/>
    <w:rsid w:val="005E27FE"/>
    <w:rsid w:val="005E2D44"/>
    <w:rsid w:val="005E34C4"/>
    <w:rsid w:val="005E3675"/>
    <w:rsid w:val="005E4B89"/>
    <w:rsid w:val="005E4F00"/>
    <w:rsid w:val="005E5117"/>
    <w:rsid w:val="005E5823"/>
    <w:rsid w:val="005E5D90"/>
    <w:rsid w:val="005E6474"/>
    <w:rsid w:val="005E68B9"/>
    <w:rsid w:val="005E6D87"/>
    <w:rsid w:val="005E7288"/>
    <w:rsid w:val="005E72E2"/>
    <w:rsid w:val="005F019F"/>
    <w:rsid w:val="005F0B7A"/>
    <w:rsid w:val="005F0C92"/>
    <w:rsid w:val="005F0CF7"/>
    <w:rsid w:val="005F0F73"/>
    <w:rsid w:val="005F143F"/>
    <w:rsid w:val="005F1EAF"/>
    <w:rsid w:val="005F2524"/>
    <w:rsid w:val="005F2C82"/>
    <w:rsid w:val="005F33E5"/>
    <w:rsid w:val="005F3C15"/>
    <w:rsid w:val="005F4099"/>
    <w:rsid w:val="005F446B"/>
    <w:rsid w:val="005F4662"/>
    <w:rsid w:val="005F4A81"/>
    <w:rsid w:val="005F4AC7"/>
    <w:rsid w:val="005F5902"/>
    <w:rsid w:val="005F5ADF"/>
    <w:rsid w:val="005F62D6"/>
    <w:rsid w:val="005F6492"/>
    <w:rsid w:val="005F668F"/>
    <w:rsid w:val="005F66F3"/>
    <w:rsid w:val="005F6B58"/>
    <w:rsid w:val="005F6E2B"/>
    <w:rsid w:val="005F6E9D"/>
    <w:rsid w:val="005F7049"/>
    <w:rsid w:val="005F7707"/>
    <w:rsid w:val="005F7883"/>
    <w:rsid w:val="005F7AE5"/>
    <w:rsid w:val="005F7B3B"/>
    <w:rsid w:val="00600704"/>
    <w:rsid w:val="006008A7"/>
    <w:rsid w:val="00600B2A"/>
    <w:rsid w:val="00600F0D"/>
    <w:rsid w:val="00601419"/>
    <w:rsid w:val="0060182F"/>
    <w:rsid w:val="00601F7D"/>
    <w:rsid w:val="006026A2"/>
    <w:rsid w:val="006028F5"/>
    <w:rsid w:val="00602AAF"/>
    <w:rsid w:val="00603127"/>
    <w:rsid w:val="00603455"/>
    <w:rsid w:val="00603A54"/>
    <w:rsid w:val="00603BB5"/>
    <w:rsid w:val="006046BF"/>
    <w:rsid w:val="00605ABC"/>
    <w:rsid w:val="006061E3"/>
    <w:rsid w:val="006066E3"/>
    <w:rsid w:val="00606845"/>
    <w:rsid w:val="00606FA3"/>
    <w:rsid w:val="0061027A"/>
    <w:rsid w:val="00610539"/>
    <w:rsid w:val="0061071D"/>
    <w:rsid w:val="00611A73"/>
    <w:rsid w:val="00611CAD"/>
    <w:rsid w:val="00611E41"/>
    <w:rsid w:val="00612B26"/>
    <w:rsid w:val="00612BEC"/>
    <w:rsid w:val="00612D42"/>
    <w:rsid w:val="00612FD7"/>
    <w:rsid w:val="00612FDB"/>
    <w:rsid w:val="006130DD"/>
    <w:rsid w:val="00613A17"/>
    <w:rsid w:val="00613CED"/>
    <w:rsid w:val="00613ED5"/>
    <w:rsid w:val="00613FA9"/>
    <w:rsid w:val="00614AA8"/>
    <w:rsid w:val="0061532E"/>
    <w:rsid w:val="006159CA"/>
    <w:rsid w:val="00615ACE"/>
    <w:rsid w:val="00615D56"/>
    <w:rsid w:val="00617BC3"/>
    <w:rsid w:val="00617C6E"/>
    <w:rsid w:val="0062005C"/>
    <w:rsid w:val="0062039C"/>
    <w:rsid w:val="0062064A"/>
    <w:rsid w:val="006206C5"/>
    <w:rsid w:val="006206EB"/>
    <w:rsid w:val="00620D16"/>
    <w:rsid w:val="0062159C"/>
    <w:rsid w:val="00621CC6"/>
    <w:rsid w:val="00621E62"/>
    <w:rsid w:val="00622156"/>
    <w:rsid w:val="006228BE"/>
    <w:rsid w:val="006229BB"/>
    <w:rsid w:val="00623621"/>
    <w:rsid w:val="00623858"/>
    <w:rsid w:val="00623FD5"/>
    <w:rsid w:val="00624BFA"/>
    <w:rsid w:val="006258F4"/>
    <w:rsid w:val="00625E17"/>
    <w:rsid w:val="0062624C"/>
    <w:rsid w:val="00626B7B"/>
    <w:rsid w:val="0062713F"/>
    <w:rsid w:val="006276AB"/>
    <w:rsid w:val="006304E2"/>
    <w:rsid w:val="0063071E"/>
    <w:rsid w:val="006320C2"/>
    <w:rsid w:val="0063246F"/>
    <w:rsid w:val="0063255D"/>
    <w:rsid w:val="00632F13"/>
    <w:rsid w:val="00633EAE"/>
    <w:rsid w:val="006344A9"/>
    <w:rsid w:val="006346C1"/>
    <w:rsid w:val="00634A00"/>
    <w:rsid w:val="00635001"/>
    <w:rsid w:val="006350CA"/>
    <w:rsid w:val="00636141"/>
    <w:rsid w:val="00636F46"/>
    <w:rsid w:val="0063717F"/>
    <w:rsid w:val="00637309"/>
    <w:rsid w:val="00637893"/>
    <w:rsid w:val="00637AB3"/>
    <w:rsid w:val="00637F3A"/>
    <w:rsid w:val="006402D8"/>
    <w:rsid w:val="00640743"/>
    <w:rsid w:val="0064097E"/>
    <w:rsid w:val="00640E48"/>
    <w:rsid w:val="006417CC"/>
    <w:rsid w:val="00641C76"/>
    <w:rsid w:val="006427A7"/>
    <w:rsid w:val="00643D5B"/>
    <w:rsid w:val="00644A76"/>
    <w:rsid w:val="00644ABE"/>
    <w:rsid w:val="00644BBB"/>
    <w:rsid w:val="00644EDB"/>
    <w:rsid w:val="006456DD"/>
    <w:rsid w:val="00645AA7"/>
    <w:rsid w:val="006461CE"/>
    <w:rsid w:val="0064648C"/>
    <w:rsid w:val="006475DE"/>
    <w:rsid w:val="0064778A"/>
    <w:rsid w:val="00650518"/>
    <w:rsid w:val="00651108"/>
    <w:rsid w:val="00651844"/>
    <w:rsid w:val="00651CAA"/>
    <w:rsid w:val="00653B58"/>
    <w:rsid w:val="00654207"/>
    <w:rsid w:val="006548C7"/>
    <w:rsid w:val="006549C5"/>
    <w:rsid w:val="006549D2"/>
    <w:rsid w:val="00654C83"/>
    <w:rsid w:val="00655002"/>
    <w:rsid w:val="00655095"/>
    <w:rsid w:val="006562A5"/>
    <w:rsid w:val="006568DA"/>
    <w:rsid w:val="00657139"/>
    <w:rsid w:val="0065767C"/>
    <w:rsid w:val="00660020"/>
    <w:rsid w:val="006601F1"/>
    <w:rsid w:val="00661151"/>
    <w:rsid w:val="006613EE"/>
    <w:rsid w:val="00661E7D"/>
    <w:rsid w:val="00662061"/>
    <w:rsid w:val="0066243E"/>
    <w:rsid w:val="00662941"/>
    <w:rsid w:val="00662A7A"/>
    <w:rsid w:val="00662ACA"/>
    <w:rsid w:val="006630D6"/>
    <w:rsid w:val="0066341D"/>
    <w:rsid w:val="0066363F"/>
    <w:rsid w:val="00663C25"/>
    <w:rsid w:val="006644F6"/>
    <w:rsid w:val="00664786"/>
    <w:rsid w:val="0066593D"/>
    <w:rsid w:val="00665BC4"/>
    <w:rsid w:val="00665CD1"/>
    <w:rsid w:val="0066694C"/>
    <w:rsid w:val="0066720E"/>
    <w:rsid w:val="006673AA"/>
    <w:rsid w:val="00667F78"/>
    <w:rsid w:val="00670004"/>
    <w:rsid w:val="00670475"/>
    <w:rsid w:val="00670EEC"/>
    <w:rsid w:val="00671065"/>
    <w:rsid w:val="0067111D"/>
    <w:rsid w:val="0067113B"/>
    <w:rsid w:val="006714B4"/>
    <w:rsid w:val="00671742"/>
    <w:rsid w:val="00671E14"/>
    <w:rsid w:val="00671E7B"/>
    <w:rsid w:val="006731F1"/>
    <w:rsid w:val="00673EE5"/>
    <w:rsid w:val="0067449E"/>
    <w:rsid w:val="00674587"/>
    <w:rsid w:val="00675262"/>
    <w:rsid w:val="00675CC0"/>
    <w:rsid w:val="00676063"/>
    <w:rsid w:val="0067697E"/>
    <w:rsid w:val="0067700E"/>
    <w:rsid w:val="006772E1"/>
    <w:rsid w:val="00677A18"/>
    <w:rsid w:val="00677DD6"/>
    <w:rsid w:val="006815B8"/>
    <w:rsid w:val="00681E8B"/>
    <w:rsid w:val="00684225"/>
    <w:rsid w:val="006843E6"/>
    <w:rsid w:val="00684B1F"/>
    <w:rsid w:val="00685CFE"/>
    <w:rsid w:val="00685D1E"/>
    <w:rsid w:val="00686726"/>
    <w:rsid w:val="00686E16"/>
    <w:rsid w:val="00687558"/>
    <w:rsid w:val="00687864"/>
    <w:rsid w:val="00687AB1"/>
    <w:rsid w:val="00687E64"/>
    <w:rsid w:val="00690824"/>
    <w:rsid w:val="00690F07"/>
    <w:rsid w:val="00691CD5"/>
    <w:rsid w:val="00693CCB"/>
    <w:rsid w:val="0069465D"/>
    <w:rsid w:val="00694927"/>
    <w:rsid w:val="00695BBA"/>
    <w:rsid w:val="00695E60"/>
    <w:rsid w:val="00697323"/>
    <w:rsid w:val="00697807"/>
    <w:rsid w:val="00697AA5"/>
    <w:rsid w:val="006A05AE"/>
    <w:rsid w:val="006A068C"/>
    <w:rsid w:val="006A0E42"/>
    <w:rsid w:val="006A11B4"/>
    <w:rsid w:val="006A12B6"/>
    <w:rsid w:val="006A163A"/>
    <w:rsid w:val="006A1701"/>
    <w:rsid w:val="006A1B7D"/>
    <w:rsid w:val="006A2BC3"/>
    <w:rsid w:val="006A2FF2"/>
    <w:rsid w:val="006A3254"/>
    <w:rsid w:val="006A36C7"/>
    <w:rsid w:val="006A376B"/>
    <w:rsid w:val="006A37A4"/>
    <w:rsid w:val="006A4781"/>
    <w:rsid w:val="006A4C15"/>
    <w:rsid w:val="006A549A"/>
    <w:rsid w:val="006A684B"/>
    <w:rsid w:val="006A7EB4"/>
    <w:rsid w:val="006B09C0"/>
    <w:rsid w:val="006B12CD"/>
    <w:rsid w:val="006B12F9"/>
    <w:rsid w:val="006B23EA"/>
    <w:rsid w:val="006B26B5"/>
    <w:rsid w:val="006B3012"/>
    <w:rsid w:val="006B327D"/>
    <w:rsid w:val="006B3595"/>
    <w:rsid w:val="006B4E84"/>
    <w:rsid w:val="006B4FE2"/>
    <w:rsid w:val="006B53A1"/>
    <w:rsid w:val="006B56FE"/>
    <w:rsid w:val="006B6415"/>
    <w:rsid w:val="006B6499"/>
    <w:rsid w:val="006B6BDC"/>
    <w:rsid w:val="006B6CC1"/>
    <w:rsid w:val="006B6EC0"/>
    <w:rsid w:val="006B7B41"/>
    <w:rsid w:val="006C09EF"/>
    <w:rsid w:val="006C0BBB"/>
    <w:rsid w:val="006C0CA7"/>
    <w:rsid w:val="006C1214"/>
    <w:rsid w:val="006C16AA"/>
    <w:rsid w:val="006C180A"/>
    <w:rsid w:val="006C1946"/>
    <w:rsid w:val="006C1F6D"/>
    <w:rsid w:val="006C24B2"/>
    <w:rsid w:val="006C25A1"/>
    <w:rsid w:val="006C3A45"/>
    <w:rsid w:val="006C4234"/>
    <w:rsid w:val="006C46DE"/>
    <w:rsid w:val="006C5262"/>
    <w:rsid w:val="006C618E"/>
    <w:rsid w:val="006C63D0"/>
    <w:rsid w:val="006C64B1"/>
    <w:rsid w:val="006C7B9D"/>
    <w:rsid w:val="006D0DE8"/>
    <w:rsid w:val="006D109E"/>
    <w:rsid w:val="006D11C4"/>
    <w:rsid w:val="006D1D0F"/>
    <w:rsid w:val="006D1E3A"/>
    <w:rsid w:val="006D20EE"/>
    <w:rsid w:val="006D25A1"/>
    <w:rsid w:val="006D2BE1"/>
    <w:rsid w:val="006D4B97"/>
    <w:rsid w:val="006D4E20"/>
    <w:rsid w:val="006D50F5"/>
    <w:rsid w:val="006D78D8"/>
    <w:rsid w:val="006E00C8"/>
    <w:rsid w:val="006E03FB"/>
    <w:rsid w:val="006E0CF8"/>
    <w:rsid w:val="006E1425"/>
    <w:rsid w:val="006E1473"/>
    <w:rsid w:val="006E158B"/>
    <w:rsid w:val="006E159C"/>
    <w:rsid w:val="006E1AF4"/>
    <w:rsid w:val="006E247A"/>
    <w:rsid w:val="006E24CC"/>
    <w:rsid w:val="006E2B8B"/>
    <w:rsid w:val="006E36E3"/>
    <w:rsid w:val="006E39BE"/>
    <w:rsid w:val="006E3E75"/>
    <w:rsid w:val="006E3ECB"/>
    <w:rsid w:val="006E42F8"/>
    <w:rsid w:val="006E4605"/>
    <w:rsid w:val="006E46EE"/>
    <w:rsid w:val="006E4900"/>
    <w:rsid w:val="006E531D"/>
    <w:rsid w:val="006E534F"/>
    <w:rsid w:val="006E560E"/>
    <w:rsid w:val="006E578C"/>
    <w:rsid w:val="006E5BD5"/>
    <w:rsid w:val="006E5D4A"/>
    <w:rsid w:val="006E62A3"/>
    <w:rsid w:val="006E67E9"/>
    <w:rsid w:val="006E6F97"/>
    <w:rsid w:val="006E7314"/>
    <w:rsid w:val="006E7C7C"/>
    <w:rsid w:val="006F07D0"/>
    <w:rsid w:val="006F0E8B"/>
    <w:rsid w:val="006F1C52"/>
    <w:rsid w:val="006F2246"/>
    <w:rsid w:val="006F2329"/>
    <w:rsid w:val="006F27E2"/>
    <w:rsid w:val="006F27F3"/>
    <w:rsid w:val="006F2948"/>
    <w:rsid w:val="006F42CF"/>
    <w:rsid w:val="006F4840"/>
    <w:rsid w:val="006F4BB0"/>
    <w:rsid w:val="006F4C41"/>
    <w:rsid w:val="006F4C67"/>
    <w:rsid w:val="006F51A2"/>
    <w:rsid w:val="006F654F"/>
    <w:rsid w:val="006F6698"/>
    <w:rsid w:val="006F66FC"/>
    <w:rsid w:val="006F6B40"/>
    <w:rsid w:val="00701C2A"/>
    <w:rsid w:val="00702659"/>
    <w:rsid w:val="0070286B"/>
    <w:rsid w:val="00702B57"/>
    <w:rsid w:val="00702E8C"/>
    <w:rsid w:val="007032C3"/>
    <w:rsid w:val="007038BA"/>
    <w:rsid w:val="007041B2"/>
    <w:rsid w:val="00704AD7"/>
    <w:rsid w:val="0070570A"/>
    <w:rsid w:val="0070584A"/>
    <w:rsid w:val="00705C9C"/>
    <w:rsid w:val="00706348"/>
    <w:rsid w:val="007065B8"/>
    <w:rsid w:val="007066D2"/>
    <w:rsid w:val="00706D6D"/>
    <w:rsid w:val="0070721A"/>
    <w:rsid w:val="00707694"/>
    <w:rsid w:val="00707B93"/>
    <w:rsid w:val="007105F0"/>
    <w:rsid w:val="00710B74"/>
    <w:rsid w:val="007120CA"/>
    <w:rsid w:val="00712BEE"/>
    <w:rsid w:val="00712F61"/>
    <w:rsid w:val="0071452A"/>
    <w:rsid w:val="00714D6F"/>
    <w:rsid w:val="00714DB0"/>
    <w:rsid w:val="00715562"/>
    <w:rsid w:val="00715EFA"/>
    <w:rsid w:val="007160A5"/>
    <w:rsid w:val="007165FC"/>
    <w:rsid w:val="00716C86"/>
    <w:rsid w:val="0071796C"/>
    <w:rsid w:val="00717EA4"/>
    <w:rsid w:val="00720594"/>
    <w:rsid w:val="007205BC"/>
    <w:rsid w:val="00720CE0"/>
    <w:rsid w:val="00720EDF"/>
    <w:rsid w:val="00721664"/>
    <w:rsid w:val="00721EFE"/>
    <w:rsid w:val="00721FD8"/>
    <w:rsid w:val="00723224"/>
    <w:rsid w:val="0072387F"/>
    <w:rsid w:val="00723918"/>
    <w:rsid w:val="00724299"/>
    <w:rsid w:val="007245E7"/>
    <w:rsid w:val="0072462C"/>
    <w:rsid w:val="0072557A"/>
    <w:rsid w:val="00725A1E"/>
    <w:rsid w:val="00725D43"/>
    <w:rsid w:val="00725FBF"/>
    <w:rsid w:val="0072754E"/>
    <w:rsid w:val="007275C4"/>
    <w:rsid w:val="0072761F"/>
    <w:rsid w:val="00727B51"/>
    <w:rsid w:val="00727BE8"/>
    <w:rsid w:val="007303BC"/>
    <w:rsid w:val="0073047F"/>
    <w:rsid w:val="0073151B"/>
    <w:rsid w:val="007325C5"/>
    <w:rsid w:val="0073282D"/>
    <w:rsid w:val="0073296B"/>
    <w:rsid w:val="00733245"/>
    <w:rsid w:val="00734969"/>
    <w:rsid w:val="00734DFB"/>
    <w:rsid w:val="00735614"/>
    <w:rsid w:val="007360ED"/>
    <w:rsid w:val="0073644B"/>
    <w:rsid w:val="007367DB"/>
    <w:rsid w:val="00736C07"/>
    <w:rsid w:val="00737BF2"/>
    <w:rsid w:val="00737CB2"/>
    <w:rsid w:val="007401AD"/>
    <w:rsid w:val="00740DBB"/>
    <w:rsid w:val="00740E8E"/>
    <w:rsid w:val="00741830"/>
    <w:rsid w:val="00741DF0"/>
    <w:rsid w:val="00742074"/>
    <w:rsid w:val="007431C4"/>
    <w:rsid w:val="007435C5"/>
    <w:rsid w:val="007436E1"/>
    <w:rsid w:val="00743EE1"/>
    <w:rsid w:val="007443EE"/>
    <w:rsid w:val="00745D1C"/>
    <w:rsid w:val="00746AF2"/>
    <w:rsid w:val="00746B1A"/>
    <w:rsid w:val="00746BA1"/>
    <w:rsid w:val="00746EA1"/>
    <w:rsid w:val="00747375"/>
    <w:rsid w:val="00750A98"/>
    <w:rsid w:val="00751837"/>
    <w:rsid w:val="0075193E"/>
    <w:rsid w:val="00752AF1"/>
    <w:rsid w:val="00752DB1"/>
    <w:rsid w:val="00752DCD"/>
    <w:rsid w:val="0075384E"/>
    <w:rsid w:val="00753A7B"/>
    <w:rsid w:val="00753A80"/>
    <w:rsid w:val="00753B64"/>
    <w:rsid w:val="00753FCD"/>
    <w:rsid w:val="007541C3"/>
    <w:rsid w:val="00754B77"/>
    <w:rsid w:val="00754D00"/>
    <w:rsid w:val="00755233"/>
    <w:rsid w:val="00755866"/>
    <w:rsid w:val="00755AEA"/>
    <w:rsid w:val="00756579"/>
    <w:rsid w:val="007569F7"/>
    <w:rsid w:val="00756B3F"/>
    <w:rsid w:val="00756CCB"/>
    <w:rsid w:val="00757390"/>
    <w:rsid w:val="00757A26"/>
    <w:rsid w:val="00757FDF"/>
    <w:rsid w:val="00760300"/>
    <w:rsid w:val="00760A15"/>
    <w:rsid w:val="00760B12"/>
    <w:rsid w:val="00760D37"/>
    <w:rsid w:val="00760E17"/>
    <w:rsid w:val="00761330"/>
    <w:rsid w:val="00761781"/>
    <w:rsid w:val="00761841"/>
    <w:rsid w:val="0076204A"/>
    <w:rsid w:val="007625A8"/>
    <w:rsid w:val="00762843"/>
    <w:rsid w:val="00762A4D"/>
    <w:rsid w:val="00763A76"/>
    <w:rsid w:val="00763DF5"/>
    <w:rsid w:val="00763EE0"/>
    <w:rsid w:val="007646C3"/>
    <w:rsid w:val="00764FBB"/>
    <w:rsid w:val="00765077"/>
    <w:rsid w:val="00766311"/>
    <w:rsid w:val="00766A20"/>
    <w:rsid w:val="00766FC1"/>
    <w:rsid w:val="00767525"/>
    <w:rsid w:val="00767D01"/>
    <w:rsid w:val="007700E4"/>
    <w:rsid w:val="0077010F"/>
    <w:rsid w:val="007705CB"/>
    <w:rsid w:val="0077083B"/>
    <w:rsid w:val="0077121B"/>
    <w:rsid w:val="00771A9B"/>
    <w:rsid w:val="00771ED5"/>
    <w:rsid w:val="007725B5"/>
    <w:rsid w:val="00772A5C"/>
    <w:rsid w:val="00772B2B"/>
    <w:rsid w:val="00773B76"/>
    <w:rsid w:val="007745B2"/>
    <w:rsid w:val="00775A31"/>
    <w:rsid w:val="00776B49"/>
    <w:rsid w:val="00777900"/>
    <w:rsid w:val="007779C1"/>
    <w:rsid w:val="007800CC"/>
    <w:rsid w:val="00780B8F"/>
    <w:rsid w:val="00780C04"/>
    <w:rsid w:val="00780EC8"/>
    <w:rsid w:val="00781633"/>
    <w:rsid w:val="00781698"/>
    <w:rsid w:val="00781E40"/>
    <w:rsid w:val="00782DF8"/>
    <w:rsid w:val="00783003"/>
    <w:rsid w:val="00784B52"/>
    <w:rsid w:val="00785051"/>
    <w:rsid w:val="007858F7"/>
    <w:rsid w:val="00785EC0"/>
    <w:rsid w:val="0078613F"/>
    <w:rsid w:val="007869FF"/>
    <w:rsid w:val="00786E9A"/>
    <w:rsid w:val="0078786E"/>
    <w:rsid w:val="00787AE4"/>
    <w:rsid w:val="00787B4D"/>
    <w:rsid w:val="00787B7F"/>
    <w:rsid w:val="00787BF0"/>
    <w:rsid w:val="007905FC"/>
    <w:rsid w:val="0079139A"/>
    <w:rsid w:val="0079173D"/>
    <w:rsid w:val="007917D8"/>
    <w:rsid w:val="00792874"/>
    <w:rsid w:val="007929D8"/>
    <w:rsid w:val="00793303"/>
    <w:rsid w:val="007933BD"/>
    <w:rsid w:val="00793E14"/>
    <w:rsid w:val="0079419A"/>
    <w:rsid w:val="00794B42"/>
    <w:rsid w:val="00794BEC"/>
    <w:rsid w:val="0079565F"/>
    <w:rsid w:val="00795E72"/>
    <w:rsid w:val="00796179"/>
    <w:rsid w:val="00796679"/>
    <w:rsid w:val="00796DF9"/>
    <w:rsid w:val="00796EC7"/>
    <w:rsid w:val="00796FB2"/>
    <w:rsid w:val="00797140"/>
    <w:rsid w:val="00797351"/>
    <w:rsid w:val="007973F9"/>
    <w:rsid w:val="00797C90"/>
    <w:rsid w:val="00797D9E"/>
    <w:rsid w:val="007A0241"/>
    <w:rsid w:val="007A078A"/>
    <w:rsid w:val="007A215E"/>
    <w:rsid w:val="007A225E"/>
    <w:rsid w:val="007A3561"/>
    <w:rsid w:val="007A39DF"/>
    <w:rsid w:val="007A3A08"/>
    <w:rsid w:val="007A3EE9"/>
    <w:rsid w:val="007A452D"/>
    <w:rsid w:val="007A4CAD"/>
    <w:rsid w:val="007A4DAA"/>
    <w:rsid w:val="007A55D8"/>
    <w:rsid w:val="007A5947"/>
    <w:rsid w:val="007A5C03"/>
    <w:rsid w:val="007A5E7B"/>
    <w:rsid w:val="007A6628"/>
    <w:rsid w:val="007A731E"/>
    <w:rsid w:val="007A7C29"/>
    <w:rsid w:val="007B00BE"/>
    <w:rsid w:val="007B047C"/>
    <w:rsid w:val="007B0D06"/>
    <w:rsid w:val="007B1323"/>
    <w:rsid w:val="007B1433"/>
    <w:rsid w:val="007B14CA"/>
    <w:rsid w:val="007B256A"/>
    <w:rsid w:val="007B3154"/>
    <w:rsid w:val="007B331C"/>
    <w:rsid w:val="007B3ECF"/>
    <w:rsid w:val="007B3F89"/>
    <w:rsid w:val="007B451D"/>
    <w:rsid w:val="007B4DB9"/>
    <w:rsid w:val="007B6383"/>
    <w:rsid w:val="007B63E4"/>
    <w:rsid w:val="007B75AB"/>
    <w:rsid w:val="007B7948"/>
    <w:rsid w:val="007B7B9A"/>
    <w:rsid w:val="007B7D99"/>
    <w:rsid w:val="007C016A"/>
    <w:rsid w:val="007C047F"/>
    <w:rsid w:val="007C04DF"/>
    <w:rsid w:val="007C0969"/>
    <w:rsid w:val="007C0B08"/>
    <w:rsid w:val="007C0BDD"/>
    <w:rsid w:val="007C0D5F"/>
    <w:rsid w:val="007C2404"/>
    <w:rsid w:val="007C277A"/>
    <w:rsid w:val="007C2ADE"/>
    <w:rsid w:val="007C3496"/>
    <w:rsid w:val="007C3FC8"/>
    <w:rsid w:val="007C4188"/>
    <w:rsid w:val="007C4752"/>
    <w:rsid w:val="007C5002"/>
    <w:rsid w:val="007C5870"/>
    <w:rsid w:val="007C59C1"/>
    <w:rsid w:val="007C5A96"/>
    <w:rsid w:val="007C690B"/>
    <w:rsid w:val="007C6C20"/>
    <w:rsid w:val="007D0055"/>
    <w:rsid w:val="007D0705"/>
    <w:rsid w:val="007D139E"/>
    <w:rsid w:val="007D2FF4"/>
    <w:rsid w:val="007D3154"/>
    <w:rsid w:val="007D33E7"/>
    <w:rsid w:val="007D35EA"/>
    <w:rsid w:val="007D37D8"/>
    <w:rsid w:val="007D38FB"/>
    <w:rsid w:val="007D3C4F"/>
    <w:rsid w:val="007D53BB"/>
    <w:rsid w:val="007D65B9"/>
    <w:rsid w:val="007D7678"/>
    <w:rsid w:val="007D79A8"/>
    <w:rsid w:val="007E0128"/>
    <w:rsid w:val="007E0A50"/>
    <w:rsid w:val="007E0D1C"/>
    <w:rsid w:val="007E1470"/>
    <w:rsid w:val="007E1806"/>
    <w:rsid w:val="007E211D"/>
    <w:rsid w:val="007E3168"/>
    <w:rsid w:val="007E32C5"/>
    <w:rsid w:val="007E45D0"/>
    <w:rsid w:val="007E4991"/>
    <w:rsid w:val="007E53AA"/>
    <w:rsid w:val="007E540D"/>
    <w:rsid w:val="007E5B22"/>
    <w:rsid w:val="007E6664"/>
    <w:rsid w:val="007E6E6E"/>
    <w:rsid w:val="007E7252"/>
    <w:rsid w:val="007E78DC"/>
    <w:rsid w:val="007F09BC"/>
    <w:rsid w:val="007F0DC7"/>
    <w:rsid w:val="007F1090"/>
    <w:rsid w:val="007F11A3"/>
    <w:rsid w:val="007F1B56"/>
    <w:rsid w:val="007F232E"/>
    <w:rsid w:val="007F249D"/>
    <w:rsid w:val="007F30C5"/>
    <w:rsid w:val="007F4FC1"/>
    <w:rsid w:val="007F6B63"/>
    <w:rsid w:val="007F72DA"/>
    <w:rsid w:val="007F7496"/>
    <w:rsid w:val="007F7F07"/>
    <w:rsid w:val="00800941"/>
    <w:rsid w:val="00801152"/>
    <w:rsid w:val="0080189D"/>
    <w:rsid w:val="00801A19"/>
    <w:rsid w:val="00801C7B"/>
    <w:rsid w:val="008026B6"/>
    <w:rsid w:val="00802E36"/>
    <w:rsid w:val="00803037"/>
    <w:rsid w:val="008031A6"/>
    <w:rsid w:val="00803656"/>
    <w:rsid w:val="008044EB"/>
    <w:rsid w:val="00804F73"/>
    <w:rsid w:val="00805344"/>
    <w:rsid w:val="00805689"/>
    <w:rsid w:val="008056BE"/>
    <w:rsid w:val="008057E8"/>
    <w:rsid w:val="00805D38"/>
    <w:rsid w:val="00805DC4"/>
    <w:rsid w:val="00806CD5"/>
    <w:rsid w:val="00810086"/>
    <w:rsid w:val="0081032A"/>
    <w:rsid w:val="008105AB"/>
    <w:rsid w:val="008109B3"/>
    <w:rsid w:val="00811459"/>
    <w:rsid w:val="008126F2"/>
    <w:rsid w:val="00812DF3"/>
    <w:rsid w:val="008132D1"/>
    <w:rsid w:val="00813748"/>
    <w:rsid w:val="0081376C"/>
    <w:rsid w:val="00813B57"/>
    <w:rsid w:val="00814430"/>
    <w:rsid w:val="0081469C"/>
    <w:rsid w:val="00814C5D"/>
    <w:rsid w:val="00815172"/>
    <w:rsid w:val="008158F9"/>
    <w:rsid w:val="008165D1"/>
    <w:rsid w:val="008167AC"/>
    <w:rsid w:val="00816EFE"/>
    <w:rsid w:val="008170AA"/>
    <w:rsid w:val="008174F4"/>
    <w:rsid w:val="008177F3"/>
    <w:rsid w:val="00817859"/>
    <w:rsid w:val="0081795C"/>
    <w:rsid w:val="00817A8B"/>
    <w:rsid w:val="00820BA2"/>
    <w:rsid w:val="00820C53"/>
    <w:rsid w:val="00820DB2"/>
    <w:rsid w:val="00821EA3"/>
    <w:rsid w:val="0082268D"/>
    <w:rsid w:val="008249A5"/>
    <w:rsid w:val="00824D20"/>
    <w:rsid w:val="008254A8"/>
    <w:rsid w:val="008256FA"/>
    <w:rsid w:val="008262DD"/>
    <w:rsid w:val="00826A14"/>
    <w:rsid w:val="008314E8"/>
    <w:rsid w:val="00831549"/>
    <w:rsid w:val="00831FFD"/>
    <w:rsid w:val="0083207C"/>
    <w:rsid w:val="0083221A"/>
    <w:rsid w:val="00832392"/>
    <w:rsid w:val="00832862"/>
    <w:rsid w:val="00832A36"/>
    <w:rsid w:val="00832CCA"/>
    <w:rsid w:val="00832CE0"/>
    <w:rsid w:val="00833CF5"/>
    <w:rsid w:val="00833EF0"/>
    <w:rsid w:val="00835667"/>
    <w:rsid w:val="00835698"/>
    <w:rsid w:val="00835FB0"/>
    <w:rsid w:val="0083657B"/>
    <w:rsid w:val="008365E7"/>
    <w:rsid w:val="00836ACC"/>
    <w:rsid w:val="008404D7"/>
    <w:rsid w:val="0084150D"/>
    <w:rsid w:val="00841593"/>
    <w:rsid w:val="0084195E"/>
    <w:rsid w:val="00841F3A"/>
    <w:rsid w:val="00841FEA"/>
    <w:rsid w:val="008429BC"/>
    <w:rsid w:val="00842D35"/>
    <w:rsid w:val="00842E5D"/>
    <w:rsid w:val="00843822"/>
    <w:rsid w:val="008439E5"/>
    <w:rsid w:val="00843F7F"/>
    <w:rsid w:val="008442FD"/>
    <w:rsid w:val="0084458C"/>
    <w:rsid w:val="00844CA2"/>
    <w:rsid w:val="00844E12"/>
    <w:rsid w:val="00845725"/>
    <w:rsid w:val="00845C2F"/>
    <w:rsid w:val="00845FB8"/>
    <w:rsid w:val="00846AE0"/>
    <w:rsid w:val="00847AD0"/>
    <w:rsid w:val="008500CE"/>
    <w:rsid w:val="00850488"/>
    <w:rsid w:val="00850A75"/>
    <w:rsid w:val="00850BD5"/>
    <w:rsid w:val="00850D8E"/>
    <w:rsid w:val="00851519"/>
    <w:rsid w:val="0085210D"/>
    <w:rsid w:val="008522B5"/>
    <w:rsid w:val="0085288D"/>
    <w:rsid w:val="00852F1D"/>
    <w:rsid w:val="008533DB"/>
    <w:rsid w:val="0085373D"/>
    <w:rsid w:val="00853D51"/>
    <w:rsid w:val="00854360"/>
    <w:rsid w:val="00854982"/>
    <w:rsid w:val="00854B44"/>
    <w:rsid w:val="00855790"/>
    <w:rsid w:val="0085634F"/>
    <w:rsid w:val="008563BF"/>
    <w:rsid w:val="00856930"/>
    <w:rsid w:val="00856F1F"/>
    <w:rsid w:val="00856F89"/>
    <w:rsid w:val="0086026E"/>
    <w:rsid w:val="008607D5"/>
    <w:rsid w:val="00860A50"/>
    <w:rsid w:val="00860F0C"/>
    <w:rsid w:val="008615CF"/>
    <w:rsid w:val="00861B51"/>
    <w:rsid w:val="00862461"/>
    <w:rsid w:val="008626DD"/>
    <w:rsid w:val="00862B19"/>
    <w:rsid w:val="0086337E"/>
    <w:rsid w:val="00863AF2"/>
    <w:rsid w:val="00863D9D"/>
    <w:rsid w:val="008641E4"/>
    <w:rsid w:val="00864460"/>
    <w:rsid w:val="00864490"/>
    <w:rsid w:val="0086512F"/>
    <w:rsid w:val="008654E4"/>
    <w:rsid w:val="00865A4B"/>
    <w:rsid w:val="0086636D"/>
    <w:rsid w:val="00866D25"/>
    <w:rsid w:val="008678B0"/>
    <w:rsid w:val="00867CCC"/>
    <w:rsid w:val="008703DD"/>
    <w:rsid w:val="00870639"/>
    <w:rsid w:val="00871173"/>
    <w:rsid w:val="0087129B"/>
    <w:rsid w:val="00871319"/>
    <w:rsid w:val="008714A8"/>
    <w:rsid w:val="00871741"/>
    <w:rsid w:val="008717A1"/>
    <w:rsid w:val="00871EAA"/>
    <w:rsid w:val="008727AD"/>
    <w:rsid w:val="00873477"/>
    <w:rsid w:val="00873677"/>
    <w:rsid w:val="00873A6D"/>
    <w:rsid w:val="008740D3"/>
    <w:rsid w:val="008744A1"/>
    <w:rsid w:val="00874CE8"/>
    <w:rsid w:val="008752D2"/>
    <w:rsid w:val="0087587D"/>
    <w:rsid w:val="00875A5B"/>
    <w:rsid w:val="00875BFC"/>
    <w:rsid w:val="008768D4"/>
    <w:rsid w:val="0087694B"/>
    <w:rsid w:val="008773DB"/>
    <w:rsid w:val="0087766D"/>
    <w:rsid w:val="00877677"/>
    <w:rsid w:val="00877AEC"/>
    <w:rsid w:val="00877CE5"/>
    <w:rsid w:val="00877E5B"/>
    <w:rsid w:val="00877F94"/>
    <w:rsid w:val="008802FD"/>
    <w:rsid w:val="00881219"/>
    <w:rsid w:val="00881412"/>
    <w:rsid w:val="008822CC"/>
    <w:rsid w:val="00882753"/>
    <w:rsid w:val="00882B0C"/>
    <w:rsid w:val="00882FF9"/>
    <w:rsid w:val="008843C9"/>
    <w:rsid w:val="00884BB1"/>
    <w:rsid w:val="00885BB9"/>
    <w:rsid w:val="00885F18"/>
    <w:rsid w:val="0088715B"/>
    <w:rsid w:val="00887903"/>
    <w:rsid w:val="00890A20"/>
    <w:rsid w:val="00890DFB"/>
    <w:rsid w:val="0089170E"/>
    <w:rsid w:val="0089179A"/>
    <w:rsid w:val="00891B12"/>
    <w:rsid w:val="008929A6"/>
    <w:rsid w:val="00892A2B"/>
    <w:rsid w:val="00892BD8"/>
    <w:rsid w:val="00892C16"/>
    <w:rsid w:val="0089341B"/>
    <w:rsid w:val="008935AF"/>
    <w:rsid w:val="008936CE"/>
    <w:rsid w:val="00893F38"/>
    <w:rsid w:val="00894674"/>
    <w:rsid w:val="00894F22"/>
    <w:rsid w:val="008957EA"/>
    <w:rsid w:val="00895A2C"/>
    <w:rsid w:val="00896854"/>
    <w:rsid w:val="00896995"/>
    <w:rsid w:val="008969ED"/>
    <w:rsid w:val="00897766"/>
    <w:rsid w:val="00897773"/>
    <w:rsid w:val="0089783B"/>
    <w:rsid w:val="008979A8"/>
    <w:rsid w:val="008A0670"/>
    <w:rsid w:val="008A0755"/>
    <w:rsid w:val="008A09E3"/>
    <w:rsid w:val="008A14EB"/>
    <w:rsid w:val="008A19E2"/>
    <w:rsid w:val="008A1A20"/>
    <w:rsid w:val="008A1A63"/>
    <w:rsid w:val="008A1DCC"/>
    <w:rsid w:val="008A214E"/>
    <w:rsid w:val="008A2511"/>
    <w:rsid w:val="008A32DD"/>
    <w:rsid w:val="008A3AE6"/>
    <w:rsid w:val="008A3EA3"/>
    <w:rsid w:val="008A4A7F"/>
    <w:rsid w:val="008A4CFA"/>
    <w:rsid w:val="008A545A"/>
    <w:rsid w:val="008A61CE"/>
    <w:rsid w:val="008A655A"/>
    <w:rsid w:val="008A766D"/>
    <w:rsid w:val="008A788F"/>
    <w:rsid w:val="008A795E"/>
    <w:rsid w:val="008A7E23"/>
    <w:rsid w:val="008B0952"/>
    <w:rsid w:val="008B095E"/>
    <w:rsid w:val="008B09FA"/>
    <w:rsid w:val="008B11F0"/>
    <w:rsid w:val="008B1579"/>
    <w:rsid w:val="008B1A91"/>
    <w:rsid w:val="008B2AA5"/>
    <w:rsid w:val="008B34E9"/>
    <w:rsid w:val="008B34ED"/>
    <w:rsid w:val="008B41E0"/>
    <w:rsid w:val="008B4210"/>
    <w:rsid w:val="008B431D"/>
    <w:rsid w:val="008B452D"/>
    <w:rsid w:val="008B672D"/>
    <w:rsid w:val="008B67CA"/>
    <w:rsid w:val="008B6B96"/>
    <w:rsid w:val="008B7021"/>
    <w:rsid w:val="008B73FF"/>
    <w:rsid w:val="008B7D55"/>
    <w:rsid w:val="008B7E34"/>
    <w:rsid w:val="008C038B"/>
    <w:rsid w:val="008C0A53"/>
    <w:rsid w:val="008C13C1"/>
    <w:rsid w:val="008C1E86"/>
    <w:rsid w:val="008C233C"/>
    <w:rsid w:val="008C26FA"/>
    <w:rsid w:val="008C2F7C"/>
    <w:rsid w:val="008C367D"/>
    <w:rsid w:val="008C4DDD"/>
    <w:rsid w:val="008C5505"/>
    <w:rsid w:val="008C56C6"/>
    <w:rsid w:val="008C6C5C"/>
    <w:rsid w:val="008C77F0"/>
    <w:rsid w:val="008C7A94"/>
    <w:rsid w:val="008D08CE"/>
    <w:rsid w:val="008D0E04"/>
    <w:rsid w:val="008D1277"/>
    <w:rsid w:val="008D1655"/>
    <w:rsid w:val="008D1927"/>
    <w:rsid w:val="008D1AD5"/>
    <w:rsid w:val="008D1E7F"/>
    <w:rsid w:val="008D2058"/>
    <w:rsid w:val="008D2468"/>
    <w:rsid w:val="008D2FCD"/>
    <w:rsid w:val="008D343B"/>
    <w:rsid w:val="008D3498"/>
    <w:rsid w:val="008D39B7"/>
    <w:rsid w:val="008D3A8E"/>
    <w:rsid w:val="008D3DAF"/>
    <w:rsid w:val="008D3E71"/>
    <w:rsid w:val="008D419F"/>
    <w:rsid w:val="008D4698"/>
    <w:rsid w:val="008D4A6F"/>
    <w:rsid w:val="008D4C32"/>
    <w:rsid w:val="008D4CC2"/>
    <w:rsid w:val="008D5645"/>
    <w:rsid w:val="008D5899"/>
    <w:rsid w:val="008D58B2"/>
    <w:rsid w:val="008D599B"/>
    <w:rsid w:val="008D7168"/>
    <w:rsid w:val="008D799B"/>
    <w:rsid w:val="008E0653"/>
    <w:rsid w:val="008E0EFF"/>
    <w:rsid w:val="008E1129"/>
    <w:rsid w:val="008E1281"/>
    <w:rsid w:val="008E16B2"/>
    <w:rsid w:val="008E1FEA"/>
    <w:rsid w:val="008E25B7"/>
    <w:rsid w:val="008E45C1"/>
    <w:rsid w:val="008E52AF"/>
    <w:rsid w:val="008E615C"/>
    <w:rsid w:val="008E6182"/>
    <w:rsid w:val="008E6CC6"/>
    <w:rsid w:val="008E6E2A"/>
    <w:rsid w:val="008E726E"/>
    <w:rsid w:val="008F0965"/>
    <w:rsid w:val="008F0A2A"/>
    <w:rsid w:val="008F1394"/>
    <w:rsid w:val="008F23FB"/>
    <w:rsid w:val="008F275C"/>
    <w:rsid w:val="008F417B"/>
    <w:rsid w:val="008F4B81"/>
    <w:rsid w:val="008F5FC5"/>
    <w:rsid w:val="008F648E"/>
    <w:rsid w:val="008F6CEF"/>
    <w:rsid w:val="008F7D10"/>
    <w:rsid w:val="009000BF"/>
    <w:rsid w:val="00900525"/>
    <w:rsid w:val="00900B32"/>
    <w:rsid w:val="00901D56"/>
    <w:rsid w:val="00901DE2"/>
    <w:rsid w:val="00902DBF"/>
    <w:rsid w:val="00902F24"/>
    <w:rsid w:val="00903132"/>
    <w:rsid w:val="009041B1"/>
    <w:rsid w:val="009047E7"/>
    <w:rsid w:val="00905718"/>
    <w:rsid w:val="00906A03"/>
    <w:rsid w:val="00906D1C"/>
    <w:rsid w:val="00907104"/>
    <w:rsid w:val="009076D7"/>
    <w:rsid w:val="00907EE6"/>
    <w:rsid w:val="009104B6"/>
    <w:rsid w:val="00910E5B"/>
    <w:rsid w:val="009114B0"/>
    <w:rsid w:val="00912066"/>
    <w:rsid w:val="0091241B"/>
    <w:rsid w:val="0091300B"/>
    <w:rsid w:val="00913240"/>
    <w:rsid w:val="00913EE7"/>
    <w:rsid w:val="00913F49"/>
    <w:rsid w:val="00913FF0"/>
    <w:rsid w:val="00913FF2"/>
    <w:rsid w:val="00914220"/>
    <w:rsid w:val="00914D0D"/>
    <w:rsid w:val="00914F12"/>
    <w:rsid w:val="0091533C"/>
    <w:rsid w:val="00915CCC"/>
    <w:rsid w:val="00915FAA"/>
    <w:rsid w:val="009160B4"/>
    <w:rsid w:val="0091671A"/>
    <w:rsid w:val="00916C24"/>
    <w:rsid w:val="00917E1E"/>
    <w:rsid w:val="0092022D"/>
    <w:rsid w:val="0092054D"/>
    <w:rsid w:val="00920758"/>
    <w:rsid w:val="0092093C"/>
    <w:rsid w:val="00921059"/>
    <w:rsid w:val="009211EA"/>
    <w:rsid w:val="009216FB"/>
    <w:rsid w:val="00921BB6"/>
    <w:rsid w:val="00922921"/>
    <w:rsid w:val="009231CA"/>
    <w:rsid w:val="00923867"/>
    <w:rsid w:val="009242D8"/>
    <w:rsid w:val="0092499A"/>
    <w:rsid w:val="00924AC1"/>
    <w:rsid w:val="00925252"/>
    <w:rsid w:val="00925D30"/>
    <w:rsid w:val="00926044"/>
    <w:rsid w:val="0092680E"/>
    <w:rsid w:val="00927620"/>
    <w:rsid w:val="00927F34"/>
    <w:rsid w:val="009304C6"/>
    <w:rsid w:val="009310FB"/>
    <w:rsid w:val="00931314"/>
    <w:rsid w:val="00931321"/>
    <w:rsid w:val="009315C1"/>
    <w:rsid w:val="00931640"/>
    <w:rsid w:val="00932527"/>
    <w:rsid w:val="009326E7"/>
    <w:rsid w:val="00932DB4"/>
    <w:rsid w:val="009331AB"/>
    <w:rsid w:val="009332A3"/>
    <w:rsid w:val="00933439"/>
    <w:rsid w:val="00933A18"/>
    <w:rsid w:val="00933BDC"/>
    <w:rsid w:val="009345A1"/>
    <w:rsid w:val="0093496C"/>
    <w:rsid w:val="00934C4D"/>
    <w:rsid w:val="00934E2B"/>
    <w:rsid w:val="00935B03"/>
    <w:rsid w:val="00936902"/>
    <w:rsid w:val="0093723D"/>
    <w:rsid w:val="00937892"/>
    <w:rsid w:val="009378A5"/>
    <w:rsid w:val="00937AFE"/>
    <w:rsid w:val="00940543"/>
    <w:rsid w:val="009406AB"/>
    <w:rsid w:val="009408C6"/>
    <w:rsid w:val="00940EC4"/>
    <w:rsid w:val="009412A8"/>
    <w:rsid w:val="0094191B"/>
    <w:rsid w:val="0094226A"/>
    <w:rsid w:val="0094329B"/>
    <w:rsid w:val="009442F8"/>
    <w:rsid w:val="009446CD"/>
    <w:rsid w:val="00944B81"/>
    <w:rsid w:val="009453AA"/>
    <w:rsid w:val="0094552C"/>
    <w:rsid w:val="00945AD8"/>
    <w:rsid w:val="00945D39"/>
    <w:rsid w:val="009461C0"/>
    <w:rsid w:val="00946390"/>
    <w:rsid w:val="0094652F"/>
    <w:rsid w:val="009465B3"/>
    <w:rsid w:val="0094699F"/>
    <w:rsid w:val="009472DD"/>
    <w:rsid w:val="00947B54"/>
    <w:rsid w:val="009506ED"/>
    <w:rsid w:val="0095119C"/>
    <w:rsid w:val="009512AC"/>
    <w:rsid w:val="0095145F"/>
    <w:rsid w:val="00951D50"/>
    <w:rsid w:val="0095247E"/>
    <w:rsid w:val="009527E4"/>
    <w:rsid w:val="00952F78"/>
    <w:rsid w:val="00953ED8"/>
    <w:rsid w:val="00954F34"/>
    <w:rsid w:val="009552E5"/>
    <w:rsid w:val="00956422"/>
    <w:rsid w:val="00956C35"/>
    <w:rsid w:val="00957194"/>
    <w:rsid w:val="00957264"/>
    <w:rsid w:val="00957CE2"/>
    <w:rsid w:val="00957CFB"/>
    <w:rsid w:val="009605A2"/>
    <w:rsid w:val="00961A74"/>
    <w:rsid w:val="00961E81"/>
    <w:rsid w:val="0096220B"/>
    <w:rsid w:val="00963172"/>
    <w:rsid w:val="009633B7"/>
    <w:rsid w:val="0096355F"/>
    <w:rsid w:val="00963B1F"/>
    <w:rsid w:val="00963B47"/>
    <w:rsid w:val="00963CC2"/>
    <w:rsid w:val="00964640"/>
    <w:rsid w:val="00964A1E"/>
    <w:rsid w:val="00964F9C"/>
    <w:rsid w:val="00965193"/>
    <w:rsid w:val="00965814"/>
    <w:rsid w:val="00965AD4"/>
    <w:rsid w:val="0096601F"/>
    <w:rsid w:val="009661B1"/>
    <w:rsid w:val="0096624D"/>
    <w:rsid w:val="00966D60"/>
    <w:rsid w:val="00966F37"/>
    <w:rsid w:val="00966F96"/>
    <w:rsid w:val="00967479"/>
    <w:rsid w:val="009674C7"/>
    <w:rsid w:val="0096787F"/>
    <w:rsid w:val="009679E0"/>
    <w:rsid w:val="00967D74"/>
    <w:rsid w:val="0097057C"/>
    <w:rsid w:val="00970904"/>
    <w:rsid w:val="00970BF1"/>
    <w:rsid w:val="00971682"/>
    <w:rsid w:val="00972603"/>
    <w:rsid w:val="0097272C"/>
    <w:rsid w:val="00972A0C"/>
    <w:rsid w:val="00972C17"/>
    <w:rsid w:val="00972CA0"/>
    <w:rsid w:val="0097331E"/>
    <w:rsid w:val="009739BD"/>
    <w:rsid w:val="00973EB4"/>
    <w:rsid w:val="00974678"/>
    <w:rsid w:val="00974990"/>
    <w:rsid w:val="009754A3"/>
    <w:rsid w:val="009755C2"/>
    <w:rsid w:val="00975678"/>
    <w:rsid w:val="009756C8"/>
    <w:rsid w:val="00975A58"/>
    <w:rsid w:val="00975D91"/>
    <w:rsid w:val="00976A61"/>
    <w:rsid w:val="00976B68"/>
    <w:rsid w:val="00977126"/>
    <w:rsid w:val="00977294"/>
    <w:rsid w:val="00977517"/>
    <w:rsid w:val="00977539"/>
    <w:rsid w:val="00977B47"/>
    <w:rsid w:val="00977CEC"/>
    <w:rsid w:val="00977D5A"/>
    <w:rsid w:val="00980122"/>
    <w:rsid w:val="009810C6"/>
    <w:rsid w:val="009812FE"/>
    <w:rsid w:val="009814E1"/>
    <w:rsid w:val="009820D5"/>
    <w:rsid w:val="009823F5"/>
    <w:rsid w:val="00983081"/>
    <w:rsid w:val="009831FD"/>
    <w:rsid w:val="00984612"/>
    <w:rsid w:val="009848A4"/>
    <w:rsid w:val="00985643"/>
    <w:rsid w:val="0098591B"/>
    <w:rsid w:val="0098599B"/>
    <w:rsid w:val="0098617D"/>
    <w:rsid w:val="009864E8"/>
    <w:rsid w:val="00987274"/>
    <w:rsid w:val="009872C6"/>
    <w:rsid w:val="00987423"/>
    <w:rsid w:val="00987820"/>
    <w:rsid w:val="00987EEA"/>
    <w:rsid w:val="00990148"/>
    <w:rsid w:val="00990809"/>
    <w:rsid w:val="00991EDD"/>
    <w:rsid w:val="00992257"/>
    <w:rsid w:val="009922A2"/>
    <w:rsid w:val="0099244B"/>
    <w:rsid w:val="0099268A"/>
    <w:rsid w:val="00993395"/>
    <w:rsid w:val="009935D4"/>
    <w:rsid w:val="009935E0"/>
    <w:rsid w:val="009936C3"/>
    <w:rsid w:val="0099378A"/>
    <w:rsid w:val="00993DAD"/>
    <w:rsid w:val="00994154"/>
    <w:rsid w:val="00994260"/>
    <w:rsid w:val="00994AF8"/>
    <w:rsid w:val="00994AFF"/>
    <w:rsid w:val="00994F1C"/>
    <w:rsid w:val="009950BA"/>
    <w:rsid w:val="00996229"/>
    <w:rsid w:val="00996619"/>
    <w:rsid w:val="00996BF7"/>
    <w:rsid w:val="00996DED"/>
    <w:rsid w:val="00997D21"/>
    <w:rsid w:val="00997F60"/>
    <w:rsid w:val="009A01B7"/>
    <w:rsid w:val="009A05A2"/>
    <w:rsid w:val="009A09EA"/>
    <w:rsid w:val="009A10C9"/>
    <w:rsid w:val="009A1BC0"/>
    <w:rsid w:val="009A2656"/>
    <w:rsid w:val="009A2771"/>
    <w:rsid w:val="009A2CF3"/>
    <w:rsid w:val="009A381A"/>
    <w:rsid w:val="009A4451"/>
    <w:rsid w:val="009A4C56"/>
    <w:rsid w:val="009A55CB"/>
    <w:rsid w:val="009A5949"/>
    <w:rsid w:val="009A60B0"/>
    <w:rsid w:val="009A64CB"/>
    <w:rsid w:val="009A693E"/>
    <w:rsid w:val="009A6B09"/>
    <w:rsid w:val="009A7774"/>
    <w:rsid w:val="009A7ADC"/>
    <w:rsid w:val="009A7D90"/>
    <w:rsid w:val="009B02BE"/>
    <w:rsid w:val="009B11B5"/>
    <w:rsid w:val="009B123C"/>
    <w:rsid w:val="009B1BEC"/>
    <w:rsid w:val="009B1C40"/>
    <w:rsid w:val="009B24C4"/>
    <w:rsid w:val="009B2856"/>
    <w:rsid w:val="009B2FA7"/>
    <w:rsid w:val="009B3005"/>
    <w:rsid w:val="009B35B1"/>
    <w:rsid w:val="009B38FF"/>
    <w:rsid w:val="009B3DCE"/>
    <w:rsid w:val="009B51D0"/>
    <w:rsid w:val="009B59A2"/>
    <w:rsid w:val="009B5FE7"/>
    <w:rsid w:val="009B6075"/>
    <w:rsid w:val="009B6084"/>
    <w:rsid w:val="009B6868"/>
    <w:rsid w:val="009B7E16"/>
    <w:rsid w:val="009B7FE1"/>
    <w:rsid w:val="009C0BDF"/>
    <w:rsid w:val="009C1203"/>
    <w:rsid w:val="009C120B"/>
    <w:rsid w:val="009C141F"/>
    <w:rsid w:val="009C169B"/>
    <w:rsid w:val="009C180F"/>
    <w:rsid w:val="009C2204"/>
    <w:rsid w:val="009C23FE"/>
    <w:rsid w:val="009C2470"/>
    <w:rsid w:val="009C3D15"/>
    <w:rsid w:val="009C4F04"/>
    <w:rsid w:val="009C596E"/>
    <w:rsid w:val="009C5ACC"/>
    <w:rsid w:val="009C5B34"/>
    <w:rsid w:val="009C6332"/>
    <w:rsid w:val="009C6353"/>
    <w:rsid w:val="009C63CA"/>
    <w:rsid w:val="009C6620"/>
    <w:rsid w:val="009C6C4F"/>
    <w:rsid w:val="009C7361"/>
    <w:rsid w:val="009C7C25"/>
    <w:rsid w:val="009D0807"/>
    <w:rsid w:val="009D0BA7"/>
    <w:rsid w:val="009D0BF3"/>
    <w:rsid w:val="009D0D7E"/>
    <w:rsid w:val="009D1080"/>
    <w:rsid w:val="009D1440"/>
    <w:rsid w:val="009D23F4"/>
    <w:rsid w:val="009D273C"/>
    <w:rsid w:val="009D46D4"/>
    <w:rsid w:val="009D6B63"/>
    <w:rsid w:val="009D79EA"/>
    <w:rsid w:val="009D7BE5"/>
    <w:rsid w:val="009D7F0A"/>
    <w:rsid w:val="009E0066"/>
    <w:rsid w:val="009E03BD"/>
    <w:rsid w:val="009E137E"/>
    <w:rsid w:val="009E17C0"/>
    <w:rsid w:val="009E1D65"/>
    <w:rsid w:val="009E2AAC"/>
    <w:rsid w:val="009E3C8B"/>
    <w:rsid w:val="009E3E98"/>
    <w:rsid w:val="009E4977"/>
    <w:rsid w:val="009E4F1E"/>
    <w:rsid w:val="009E4FCC"/>
    <w:rsid w:val="009E5430"/>
    <w:rsid w:val="009E571D"/>
    <w:rsid w:val="009E5DA3"/>
    <w:rsid w:val="009E6AC2"/>
    <w:rsid w:val="009E6F1D"/>
    <w:rsid w:val="009E7EEE"/>
    <w:rsid w:val="009F0CBE"/>
    <w:rsid w:val="009F1065"/>
    <w:rsid w:val="009F13C0"/>
    <w:rsid w:val="009F155A"/>
    <w:rsid w:val="009F157F"/>
    <w:rsid w:val="009F19BD"/>
    <w:rsid w:val="009F2987"/>
    <w:rsid w:val="009F3DFD"/>
    <w:rsid w:val="009F3F76"/>
    <w:rsid w:val="009F558B"/>
    <w:rsid w:val="009F66ED"/>
    <w:rsid w:val="009F6F99"/>
    <w:rsid w:val="009F7021"/>
    <w:rsid w:val="009F730C"/>
    <w:rsid w:val="009F73E7"/>
    <w:rsid w:val="009F7B86"/>
    <w:rsid w:val="00A002CB"/>
    <w:rsid w:val="00A00AD0"/>
    <w:rsid w:val="00A00B9F"/>
    <w:rsid w:val="00A00CDE"/>
    <w:rsid w:val="00A01171"/>
    <w:rsid w:val="00A024FC"/>
    <w:rsid w:val="00A02823"/>
    <w:rsid w:val="00A028CD"/>
    <w:rsid w:val="00A02A92"/>
    <w:rsid w:val="00A02B0A"/>
    <w:rsid w:val="00A02C3D"/>
    <w:rsid w:val="00A0332A"/>
    <w:rsid w:val="00A0338F"/>
    <w:rsid w:val="00A03FD2"/>
    <w:rsid w:val="00A0427B"/>
    <w:rsid w:val="00A042C9"/>
    <w:rsid w:val="00A04BAE"/>
    <w:rsid w:val="00A04D8C"/>
    <w:rsid w:val="00A0560A"/>
    <w:rsid w:val="00A05A16"/>
    <w:rsid w:val="00A05C7B"/>
    <w:rsid w:val="00A06200"/>
    <w:rsid w:val="00A06807"/>
    <w:rsid w:val="00A06D48"/>
    <w:rsid w:val="00A07250"/>
    <w:rsid w:val="00A072D8"/>
    <w:rsid w:val="00A079CB"/>
    <w:rsid w:val="00A07EBD"/>
    <w:rsid w:val="00A10227"/>
    <w:rsid w:val="00A1091C"/>
    <w:rsid w:val="00A10B7D"/>
    <w:rsid w:val="00A11022"/>
    <w:rsid w:val="00A1112B"/>
    <w:rsid w:val="00A112A3"/>
    <w:rsid w:val="00A115A8"/>
    <w:rsid w:val="00A115D6"/>
    <w:rsid w:val="00A1169D"/>
    <w:rsid w:val="00A11E02"/>
    <w:rsid w:val="00A11F42"/>
    <w:rsid w:val="00A128C4"/>
    <w:rsid w:val="00A13350"/>
    <w:rsid w:val="00A13544"/>
    <w:rsid w:val="00A13734"/>
    <w:rsid w:val="00A148C7"/>
    <w:rsid w:val="00A155D2"/>
    <w:rsid w:val="00A156B7"/>
    <w:rsid w:val="00A15F9E"/>
    <w:rsid w:val="00A1641E"/>
    <w:rsid w:val="00A1647D"/>
    <w:rsid w:val="00A165EF"/>
    <w:rsid w:val="00A1660B"/>
    <w:rsid w:val="00A16782"/>
    <w:rsid w:val="00A17045"/>
    <w:rsid w:val="00A17060"/>
    <w:rsid w:val="00A17203"/>
    <w:rsid w:val="00A17371"/>
    <w:rsid w:val="00A17806"/>
    <w:rsid w:val="00A17C4F"/>
    <w:rsid w:val="00A203D7"/>
    <w:rsid w:val="00A2044F"/>
    <w:rsid w:val="00A20691"/>
    <w:rsid w:val="00A21281"/>
    <w:rsid w:val="00A21421"/>
    <w:rsid w:val="00A2151B"/>
    <w:rsid w:val="00A221DF"/>
    <w:rsid w:val="00A230DF"/>
    <w:rsid w:val="00A2335C"/>
    <w:rsid w:val="00A237BE"/>
    <w:rsid w:val="00A23E5D"/>
    <w:rsid w:val="00A23FBD"/>
    <w:rsid w:val="00A242E8"/>
    <w:rsid w:val="00A248DF"/>
    <w:rsid w:val="00A24D56"/>
    <w:rsid w:val="00A25651"/>
    <w:rsid w:val="00A2568D"/>
    <w:rsid w:val="00A25AE3"/>
    <w:rsid w:val="00A25D1E"/>
    <w:rsid w:val="00A2681A"/>
    <w:rsid w:val="00A26FB6"/>
    <w:rsid w:val="00A27877"/>
    <w:rsid w:val="00A278E1"/>
    <w:rsid w:val="00A27CCB"/>
    <w:rsid w:val="00A27E77"/>
    <w:rsid w:val="00A30729"/>
    <w:rsid w:val="00A30AB6"/>
    <w:rsid w:val="00A30FE7"/>
    <w:rsid w:val="00A311F1"/>
    <w:rsid w:val="00A31A1E"/>
    <w:rsid w:val="00A31C9B"/>
    <w:rsid w:val="00A32F64"/>
    <w:rsid w:val="00A338E8"/>
    <w:rsid w:val="00A34683"/>
    <w:rsid w:val="00A35289"/>
    <w:rsid w:val="00A35429"/>
    <w:rsid w:val="00A35BE1"/>
    <w:rsid w:val="00A35D63"/>
    <w:rsid w:val="00A35D89"/>
    <w:rsid w:val="00A35E09"/>
    <w:rsid w:val="00A36227"/>
    <w:rsid w:val="00A36765"/>
    <w:rsid w:val="00A36BC5"/>
    <w:rsid w:val="00A370D7"/>
    <w:rsid w:val="00A3738A"/>
    <w:rsid w:val="00A374A0"/>
    <w:rsid w:val="00A37A58"/>
    <w:rsid w:val="00A37D7A"/>
    <w:rsid w:val="00A37FF8"/>
    <w:rsid w:val="00A402C8"/>
    <w:rsid w:val="00A404DB"/>
    <w:rsid w:val="00A413B8"/>
    <w:rsid w:val="00A4162D"/>
    <w:rsid w:val="00A41F81"/>
    <w:rsid w:val="00A420FD"/>
    <w:rsid w:val="00A42838"/>
    <w:rsid w:val="00A42A59"/>
    <w:rsid w:val="00A42D10"/>
    <w:rsid w:val="00A4334E"/>
    <w:rsid w:val="00A439F4"/>
    <w:rsid w:val="00A4433D"/>
    <w:rsid w:val="00A44A0A"/>
    <w:rsid w:val="00A45000"/>
    <w:rsid w:val="00A452F3"/>
    <w:rsid w:val="00A466EB"/>
    <w:rsid w:val="00A47438"/>
    <w:rsid w:val="00A475F5"/>
    <w:rsid w:val="00A50140"/>
    <w:rsid w:val="00A502E2"/>
    <w:rsid w:val="00A50677"/>
    <w:rsid w:val="00A5109F"/>
    <w:rsid w:val="00A51183"/>
    <w:rsid w:val="00A51300"/>
    <w:rsid w:val="00A52403"/>
    <w:rsid w:val="00A525CE"/>
    <w:rsid w:val="00A5273F"/>
    <w:rsid w:val="00A53602"/>
    <w:rsid w:val="00A5489A"/>
    <w:rsid w:val="00A54B05"/>
    <w:rsid w:val="00A55527"/>
    <w:rsid w:val="00A55EA6"/>
    <w:rsid w:val="00A56226"/>
    <w:rsid w:val="00A56991"/>
    <w:rsid w:val="00A569A2"/>
    <w:rsid w:val="00A57002"/>
    <w:rsid w:val="00A60919"/>
    <w:rsid w:val="00A60B17"/>
    <w:rsid w:val="00A6176E"/>
    <w:rsid w:val="00A62992"/>
    <w:rsid w:val="00A62CA6"/>
    <w:rsid w:val="00A62D8F"/>
    <w:rsid w:val="00A6312A"/>
    <w:rsid w:val="00A633CC"/>
    <w:rsid w:val="00A6362F"/>
    <w:rsid w:val="00A64979"/>
    <w:rsid w:val="00A64A5F"/>
    <w:rsid w:val="00A64BBA"/>
    <w:rsid w:val="00A64D9F"/>
    <w:rsid w:val="00A65FDA"/>
    <w:rsid w:val="00A66478"/>
    <w:rsid w:val="00A664A2"/>
    <w:rsid w:val="00A672EB"/>
    <w:rsid w:val="00A67470"/>
    <w:rsid w:val="00A677CB"/>
    <w:rsid w:val="00A67BAF"/>
    <w:rsid w:val="00A67BBE"/>
    <w:rsid w:val="00A70276"/>
    <w:rsid w:val="00A71AA8"/>
    <w:rsid w:val="00A71EF8"/>
    <w:rsid w:val="00A7204C"/>
    <w:rsid w:val="00A72081"/>
    <w:rsid w:val="00A72799"/>
    <w:rsid w:val="00A729DC"/>
    <w:rsid w:val="00A7355D"/>
    <w:rsid w:val="00A7358F"/>
    <w:rsid w:val="00A735FD"/>
    <w:rsid w:val="00A745A6"/>
    <w:rsid w:val="00A745AE"/>
    <w:rsid w:val="00A74669"/>
    <w:rsid w:val="00A74C61"/>
    <w:rsid w:val="00A74E54"/>
    <w:rsid w:val="00A7551F"/>
    <w:rsid w:val="00A75D3D"/>
    <w:rsid w:val="00A7629F"/>
    <w:rsid w:val="00A76F05"/>
    <w:rsid w:val="00A77C74"/>
    <w:rsid w:val="00A800C4"/>
    <w:rsid w:val="00A8023F"/>
    <w:rsid w:val="00A80960"/>
    <w:rsid w:val="00A817EC"/>
    <w:rsid w:val="00A82433"/>
    <w:rsid w:val="00A82B41"/>
    <w:rsid w:val="00A82EF6"/>
    <w:rsid w:val="00A83973"/>
    <w:rsid w:val="00A839C8"/>
    <w:rsid w:val="00A83E89"/>
    <w:rsid w:val="00A8402E"/>
    <w:rsid w:val="00A84383"/>
    <w:rsid w:val="00A8486F"/>
    <w:rsid w:val="00A84ADE"/>
    <w:rsid w:val="00A84EED"/>
    <w:rsid w:val="00A85416"/>
    <w:rsid w:val="00A85776"/>
    <w:rsid w:val="00A85A68"/>
    <w:rsid w:val="00A85B27"/>
    <w:rsid w:val="00A862B3"/>
    <w:rsid w:val="00A8696B"/>
    <w:rsid w:val="00A86F67"/>
    <w:rsid w:val="00A8732B"/>
    <w:rsid w:val="00A876FD"/>
    <w:rsid w:val="00A87967"/>
    <w:rsid w:val="00A87EB6"/>
    <w:rsid w:val="00A902EB"/>
    <w:rsid w:val="00A90884"/>
    <w:rsid w:val="00A9135E"/>
    <w:rsid w:val="00A915E7"/>
    <w:rsid w:val="00A920F1"/>
    <w:rsid w:val="00A92443"/>
    <w:rsid w:val="00A92710"/>
    <w:rsid w:val="00A9279C"/>
    <w:rsid w:val="00A93480"/>
    <w:rsid w:val="00A93BDF"/>
    <w:rsid w:val="00A93EA3"/>
    <w:rsid w:val="00A94414"/>
    <w:rsid w:val="00A94551"/>
    <w:rsid w:val="00A946D8"/>
    <w:rsid w:val="00A94D17"/>
    <w:rsid w:val="00A94F25"/>
    <w:rsid w:val="00A951BC"/>
    <w:rsid w:val="00A95327"/>
    <w:rsid w:val="00A95518"/>
    <w:rsid w:val="00A955D6"/>
    <w:rsid w:val="00A97360"/>
    <w:rsid w:val="00A97610"/>
    <w:rsid w:val="00AA1325"/>
    <w:rsid w:val="00AA1339"/>
    <w:rsid w:val="00AA194C"/>
    <w:rsid w:val="00AA2B09"/>
    <w:rsid w:val="00AA345A"/>
    <w:rsid w:val="00AA3A04"/>
    <w:rsid w:val="00AA3E98"/>
    <w:rsid w:val="00AA4414"/>
    <w:rsid w:val="00AA48C5"/>
    <w:rsid w:val="00AA48E3"/>
    <w:rsid w:val="00AA4B64"/>
    <w:rsid w:val="00AA4BB9"/>
    <w:rsid w:val="00AA5D0E"/>
    <w:rsid w:val="00AA5D97"/>
    <w:rsid w:val="00AA67C9"/>
    <w:rsid w:val="00AA68BB"/>
    <w:rsid w:val="00AA68E7"/>
    <w:rsid w:val="00AA6C64"/>
    <w:rsid w:val="00AA7223"/>
    <w:rsid w:val="00AA7331"/>
    <w:rsid w:val="00AA783E"/>
    <w:rsid w:val="00AA79A6"/>
    <w:rsid w:val="00AA7B0D"/>
    <w:rsid w:val="00AB0BBD"/>
    <w:rsid w:val="00AB1505"/>
    <w:rsid w:val="00AB2E1C"/>
    <w:rsid w:val="00AB2F97"/>
    <w:rsid w:val="00AB3038"/>
    <w:rsid w:val="00AB3732"/>
    <w:rsid w:val="00AB37FE"/>
    <w:rsid w:val="00AB3B99"/>
    <w:rsid w:val="00AB406B"/>
    <w:rsid w:val="00AB407F"/>
    <w:rsid w:val="00AB49E7"/>
    <w:rsid w:val="00AB4AF3"/>
    <w:rsid w:val="00AB4C77"/>
    <w:rsid w:val="00AB6853"/>
    <w:rsid w:val="00AB6A96"/>
    <w:rsid w:val="00AB6F54"/>
    <w:rsid w:val="00AB7323"/>
    <w:rsid w:val="00AB7D6D"/>
    <w:rsid w:val="00AB7F1F"/>
    <w:rsid w:val="00AC029A"/>
    <w:rsid w:val="00AC02CB"/>
    <w:rsid w:val="00AC060A"/>
    <w:rsid w:val="00AC0967"/>
    <w:rsid w:val="00AC0B5B"/>
    <w:rsid w:val="00AC0F71"/>
    <w:rsid w:val="00AC15DB"/>
    <w:rsid w:val="00AC16DD"/>
    <w:rsid w:val="00AC1AA7"/>
    <w:rsid w:val="00AC1B15"/>
    <w:rsid w:val="00AC22F5"/>
    <w:rsid w:val="00AC27B5"/>
    <w:rsid w:val="00AC2BCA"/>
    <w:rsid w:val="00AC2EB5"/>
    <w:rsid w:val="00AC3630"/>
    <w:rsid w:val="00AC3D2A"/>
    <w:rsid w:val="00AC4272"/>
    <w:rsid w:val="00AC44BB"/>
    <w:rsid w:val="00AC494C"/>
    <w:rsid w:val="00AC4D7E"/>
    <w:rsid w:val="00AC505C"/>
    <w:rsid w:val="00AC52FB"/>
    <w:rsid w:val="00AC58A8"/>
    <w:rsid w:val="00AC5D02"/>
    <w:rsid w:val="00AC5FDD"/>
    <w:rsid w:val="00AC6286"/>
    <w:rsid w:val="00AC65AF"/>
    <w:rsid w:val="00AC6A3C"/>
    <w:rsid w:val="00AC6AC9"/>
    <w:rsid w:val="00AC7B34"/>
    <w:rsid w:val="00AC7FCB"/>
    <w:rsid w:val="00AD00F9"/>
    <w:rsid w:val="00AD2022"/>
    <w:rsid w:val="00AD3BED"/>
    <w:rsid w:val="00AD3DE5"/>
    <w:rsid w:val="00AD3DE8"/>
    <w:rsid w:val="00AD4ED8"/>
    <w:rsid w:val="00AD55B4"/>
    <w:rsid w:val="00AD58DC"/>
    <w:rsid w:val="00AD5F80"/>
    <w:rsid w:val="00AD6126"/>
    <w:rsid w:val="00AD62A9"/>
    <w:rsid w:val="00AD6597"/>
    <w:rsid w:val="00AD65B3"/>
    <w:rsid w:val="00AD6AB7"/>
    <w:rsid w:val="00AD6BF8"/>
    <w:rsid w:val="00AD7917"/>
    <w:rsid w:val="00AD79BF"/>
    <w:rsid w:val="00AD7C0D"/>
    <w:rsid w:val="00AE0412"/>
    <w:rsid w:val="00AE0641"/>
    <w:rsid w:val="00AE0A77"/>
    <w:rsid w:val="00AE0D7A"/>
    <w:rsid w:val="00AE0EF3"/>
    <w:rsid w:val="00AE1425"/>
    <w:rsid w:val="00AE1EB7"/>
    <w:rsid w:val="00AE2B67"/>
    <w:rsid w:val="00AE3140"/>
    <w:rsid w:val="00AE330A"/>
    <w:rsid w:val="00AE341B"/>
    <w:rsid w:val="00AE3978"/>
    <w:rsid w:val="00AE40FA"/>
    <w:rsid w:val="00AE471B"/>
    <w:rsid w:val="00AE4735"/>
    <w:rsid w:val="00AE5157"/>
    <w:rsid w:val="00AF041F"/>
    <w:rsid w:val="00AF04F8"/>
    <w:rsid w:val="00AF05AE"/>
    <w:rsid w:val="00AF07E3"/>
    <w:rsid w:val="00AF0800"/>
    <w:rsid w:val="00AF0D1B"/>
    <w:rsid w:val="00AF1004"/>
    <w:rsid w:val="00AF2EE1"/>
    <w:rsid w:val="00AF33D0"/>
    <w:rsid w:val="00AF3E3D"/>
    <w:rsid w:val="00AF3E51"/>
    <w:rsid w:val="00AF4C44"/>
    <w:rsid w:val="00AF4D9B"/>
    <w:rsid w:val="00AF5877"/>
    <w:rsid w:val="00AF5AE9"/>
    <w:rsid w:val="00AF60A1"/>
    <w:rsid w:val="00AF6562"/>
    <w:rsid w:val="00AF65D7"/>
    <w:rsid w:val="00AF7613"/>
    <w:rsid w:val="00AF7769"/>
    <w:rsid w:val="00AF782B"/>
    <w:rsid w:val="00AF7BB6"/>
    <w:rsid w:val="00AF7C21"/>
    <w:rsid w:val="00B005EC"/>
    <w:rsid w:val="00B01536"/>
    <w:rsid w:val="00B01664"/>
    <w:rsid w:val="00B018AE"/>
    <w:rsid w:val="00B029F6"/>
    <w:rsid w:val="00B02A0C"/>
    <w:rsid w:val="00B02B1B"/>
    <w:rsid w:val="00B02D61"/>
    <w:rsid w:val="00B02DEC"/>
    <w:rsid w:val="00B042AE"/>
    <w:rsid w:val="00B045ED"/>
    <w:rsid w:val="00B04601"/>
    <w:rsid w:val="00B04D8E"/>
    <w:rsid w:val="00B0573A"/>
    <w:rsid w:val="00B05C2B"/>
    <w:rsid w:val="00B073E0"/>
    <w:rsid w:val="00B07A80"/>
    <w:rsid w:val="00B10317"/>
    <w:rsid w:val="00B10758"/>
    <w:rsid w:val="00B108C9"/>
    <w:rsid w:val="00B10A08"/>
    <w:rsid w:val="00B10A74"/>
    <w:rsid w:val="00B1177C"/>
    <w:rsid w:val="00B11DAC"/>
    <w:rsid w:val="00B134D3"/>
    <w:rsid w:val="00B14118"/>
    <w:rsid w:val="00B149C4"/>
    <w:rsid w:val="00B14A40"/>
    <w:rsid w:val="00B14A4F"/>
    <w:rsid w:val="00B14CAF"/>
    <w:rsid w:val="00B15750"/>
    <w:rsid w:val="00B1589C"/>
    <w:rsid w:val="00B16D1C"/>
    <w:rsid w:val="00B175C0"/>
    <w:rsid w:val="00B17BD2"/>
    <w:rsid w:val="00B17D30"/>
    <w:rsid w:val="00B2061B"/>
    <w:rsid w:val="00B20831"/>
    <w:rsid w:val="00B21DB9"/>
    <w:rsid w:val="00B2266C"/>
    <w:rsid w:val="00B22D63"/>
    <w:rsid w:val="00B22ED4"/>
    <w:rsid w:val="00B230B6"/>
    <w:rsid w:val="00B23357"/>
    <w:rsid w:val="00B23B73"/>
    <w:rsid w:val="00B24D2F"/>
    <w:rsid w:val="00B25795"/>
    <w:rsid w:val="00B25F2A"/>
    <w:rsid w:val="00B25FF1"/>
    <w:rsid w:val="00B269C4"/>
    <w:rsid w:val="00B269D7"/>
    <w:rsid w:val="00B26C14"/>
    <w:rsid w:val="00B26EA5"/>
    <w:rsid w:val="00B271A9"/>
    <w:rsid w:val="00B27452"/>
    <w:rsid w:val="00B277A5"/>
    <w:rsid w:val="00B30B9D"/>
    <w:rsid w:val="00B30CAD"/>
    <w:rsid w:val="00B30CE0"/>
    <w:rsid w:val="00B3141B"/>
    <w:rsid w:val="00B32729"/>
    <w:rsid w:val="00B33580"/>
    <w:rsid w:val="00B339E5"/>
    <w:rsid w:val="00B33D5C"/>
    <w:rsid w:val="00B34838"/>
    <w:rsid w:val="00B35A8F"/>
    <w:rsid w:val="00B35D79"/>
    <w:rsid w:val="00B35F48"/>
    <w:rsid w:val="00B361FB"/>
    <w:rsid w:val="00B36FCA"/>
    <w:rsid w:val="00B370A1"/>
    <w:rsid w:val="00B3723C"/>
    <w:rsid w:val="00B3773D"/>
    <w:rsid w:val="00B37E51"/>
    <w:rsid w:val="00B37F73"/>
    <w:rsid w:val="00B37FD9"/>
    <w:rsid w:val="00B40AFB"/>
    <w:rsid w:val="00B40B53"/>
    <w:rsid w:val="00B40BFE"/>
    <w:rsid w:val="00B41586"/>
    <w:rsid w:val="00B42C2C"/>
    <w:rsid w:val="00B43253"/>
    <w:rsid w:val="00B43A86"/>
    <w:rsid w:val="00B442FE"/>
    <w:rsid w:val="00B44960"/>
    <w:rsid w:val="00B449A9"/>
    <w:rsid w:val="00B44AEF"/>
    <w:rsid w:val="00B44F27"/>
    <w:rsid w:val="00B454B6"/>
    <w:rsid w:val="00B454C7"/>
    <w:rsid w:val="00B46A4D"/>
    <w:rsid w:val="00B46CD4"/>
    <w:rsid w:val="00B46E4D"/>
    <w:rsid w:val="00B46FE4"/>
    <w:rsid w:val="00B4746A"/>
    <w:rsid w:val="00B47745"/>
    <w:rsid w:val="00B477E8"/>
    <w:rsid w:val="00B47868"/>
    <w:rsid w:val="00B479BA"/>
    <w:rsid w:val="00B47E37"/>
    <w:rsid w:val="00B50EE6"/>
    <w:rsid w:val="00B50F2C"/>
    <w:rsid w:val="00B51AAF"/>
    <w:rsid w:val="00B51BBB"/>
    <w:rsid w:val="00B520A7"/>
    <w:rsid w:val="00B52163"/>
    <w:rsid w:val="00B52886"/>
    <w:rsid w:val="00B52955"/>
    <w:rsid w:val="00B52C41"/>
    <w:rsid w:val="00B52C78"/>
    <w:rsid w:val="00B5305D"/>
    <w:rsid w:val="00B532CF"/>
    <w:rsid w:val="00B53967"/>
    <w:rsid w:val="00B53981"/>
    <w:rsid w:val="00B53A5C"/>
    <w:rsid w:val="00B53BF3"/>
    <w:rsid w:val="00B53D7E"/>
    <w:rsid w:val="00B54677"/>
    <w:rsid w:val="00B54C14"/>
    <w:rsid w:val="00B54C3B"/>
    <w:rsid w:val="00B55930"/>
    <w:rsid w:val="00B55A3C"/>
    <w:rsid w:val="00B5671E"/>
    <w:rsid w:val="00B569CC"/>
    <w:rsid w:val="00B56A52"/>
    <w:rsid w:val="00B607D6"/>
    <w:rsid w:val="00B60B35"/>
    <w:rsid w:val="00B60CEC"/>
    <w:rsid w:val="00B6106F"/>
    <w:rsid w:val="00B6192C"/>
    <w:rsid w:val="00B61E10"/>
    <w:rsid w:val="00B61F86"/>
    <w:rsid w:val="00B6359D"/>
    <w:rsid w:val="00B643B7"/>
    <w:rsid w:val="00B64BE4"/>
    <w:rsid w:val="00B653DC"/>
    <w:rsid w:val="00B65757"/>
    <w:rsid w:val="00B659A9"/>
    <w:rsid w:val="00B660BF"/>
    <w:rsid w:val="00B662E8"/>
    <w:rsid w:val="00B67287"/>
    <w:rsid w:val="00B67364"/>
    <w:rsid w:val="00B674F0"/>
    <w:rsid w:val="00B67E39"/>
    <w:rsid w:val="00B70536"/>
    <w:rsid w:val="00B70E68"/>
    <w:rsid w:val="00B710ED"/>
    <w:rsid w:val="00B715E1"/>
    <w:rsid w:val="00B71903"/>
    <w:rsid w:val="00B71F5A"/>
    <w:rsid w:val="00B7224E"/>
    <w:rsid w:val="00B72408"/>
    <w:rsid w:val="00B72C55"/>
    <w:rsid w:val="00B73438"/>
    <w:rsid w:val="00B739DD"/>
    <w:rsid w:val="00B74B0C"/>
    <w:rsid w:val="00B75495"/>
    <w:rsid w:val="00B7588E"/>
    <w:rsid w:val="00B76190"/>
    <w:rsid w:val="00B76797"/>
    <w:rsid w:val="00B76C41"/>
    <w:rsid w:val="00B77B01"/>
    <w:rsid w:val="00B77FF2"/>
    <w:rsid w:val="00B80114"/>
    <w:rsid w:val="00B8041A"/>
    <w:rsid w:val="00B81B00"/>
    <w:rsid w:val="00B81C4E"/>
    <w:rsid w:val="00B824F7"/>
    <w:rsid w:val="00B82659"/>
    <w:rsid w:val="00B828FF"/>
    <w:rsid w:val="00B82E9C"/>
    <w:rsid w:val="00B83F83"/>
    <w:rsid w:val="00B84405"/>
    <w:rsid w:val="00B84661"/>
    <w:rsid w:val="00B84F1B"/>
    <w:rsid w:val="00B84FBE"/>
    <w:rsid w:val="00B853C6"/>
    <w:rsid w:val="00B85D6A"/>
    <w:rsid w:val="00B86836"/>
    <w:rsid w:val="00B87123"/>
    <w:rsid w:val="00B879B4"/>
    <w:rsid w:val="00B87A7A"/>
    <w:rsid w:val="00B87ABC"/>
    <w:rsid w:val="00B87D38"/>
    <w:rsid w:val="00B87EF2"/>
    <w:rsid w:val="00B91B31"/>
    <w:rsid w:val="00B92671"/>
    <w:rsid w:val="00B927EB"/>
    <w:rsid w:val="00B93684"/>
    <w:rsid w:val="00B939C1"/>
    <w:rsid w:val="00B93C3C"/>
    <w:rsid w:val="00B941A0"/>
    <w:rsid w:val="00B942F7"/>
    <w:rsid w:val="00B943C3"/>
    <w:rsid w:val="00B94D93"/>
    <w:rsid w:val="00B94F6C"/>
    <w:rsid w:val="00B95166"/>
    <w:rsid w:val="00B953DB"/>
    <w:rsid w:val="00B9557A"/>
    <w:rsid w:val="00B96CE3"/>
    <w:rsid w:val="00B9745F"/>
    <w:rsid w:val="00B97829"/>
    <w:rsid w:val="00B97AC0"/>
    <w:rsid w:val="00BA08AB"/>
    <w:rsid w:val="00BA099B"/>
    <w:rsid w:val="00BA0D86"/>
    <w:rsid w:val="00BA184E"/>
    <w:rsid w:val="00BA1AFA"/>
    <w:rsid w:val="00BA21A7"/>
    <w:rsid w:val="00BA2674"/>
    <w:rsid w:val="00BA354F"/>
    <w:rsid w:val="00BA4716"/>
    <w:rsid w:val="00BA4912"/>
    <w:rsid w:val="00BA4D0B"/>
    <w:rsid w:val="00BA4DD0"/>
    <w:rsid w:val="00BA528D"/>
    <w:rsid w:val="00BA5438"/>
    <w:rsid w:val="00BA5921"/>
    <w:rsid w:val="00BA5C29"/>
    <w:rsid w:val="00BA766D"/>
    <w:rsid w:val="00BB085F"/>
    <w:rsid w:val="00BB09A6"/>
    <w:rsid w:val="00BB09A9"/>
    <w:rsid w:val="00BB0BE5"/>
    <w:rsid w:val="00BB0C89"/>
    <w:rsid w:val="00BB0F7A"/>
    <w:rsid w:val="00BB1106"/>
    <w:rsid w:val="00BB1110"/>
    <w:rsid w:val="00BB239A"/>
    <w:rsid w:val="00BB311E"/>
    <w:rsid w:val="00BB347C"/>
    <w:rsid w:val="00BB3A02"/>
    <w:rsid w:val="00BB3E2F"/>
    <w:rsid w:val="00BB449E"/>
    <w:rsid w:val="00BB4BE6"/>
    <w:rsid w:val="00BB4D2E"/>
    <w:rsid w:val="00BB50FE"/>
    <w:rsid w:val="00BB53BD"/>
    <w:rsid w:val="00BB558C"/>
    <w:rsid w:val="00BB565B"/>
    <w:rsid w:val="00BB5766"/>
    <w:rsid w:val="00BB61C7"/>
    <w:rsid w:val="00BB705F"/>
    <w:rsid w:val="00BB7EEC"/>
    <w:rsid w:val="00BC03AB"/>
    <w:rsid w:val="00BC05BA"/>
    <w:rsid w:val="00BC0CE6"/>
    <w:rsid w:val="00BC1337"/>
    <w:rsid w:val="00BC1A43"/>
    <w:rsid w:val="00BC1B51"/>
    <w:rsid w:val="00BC1D91"/>
    <w:rsid w:val="00BC25EE"/>
    <w:rsid w:val="00BC2602"/>
    <w:rsid w:val="00BC2C0C"/>
    <w:rsid w:val="00BC3D67"/>
    <w:rsid w:val="00BC4437"/>
    <w:rsid w:val="00BC4480"/>
    <w:rsid w:val="00BC4DF7"/>
    <w:rsid w:val="00BC5225"/>
    <w:rsid w:val="00BC547D"/>
    <w:rsid w:val="00BC580D"/>
    <w:rsid w:val="00BC59F3"/>
    <w:rsid w:val="00BC5CDE"/>
    <w:rsid w:val="00BC5FBE"/>
    <w:rsid w:val="00BC7092"/>
    <w:rsid w:val="00BC74EA"/>
    <w:rsid w:val="00BC7914"/>
    <w:rsid w:val="00BC7F54"/>
    <w:rsid w:val="00BD0579"/>
    <w:rsid w:val="00BD06FD"/>
    <w:rsid w:val="00BD0B3B"/>
    <w:rsid w:val="00BD0EFD"/>
    <w:rsid w:val="00BD257A"/>
    <w:rsid w:val="00BD2BB7"/>
    <w:rsid w:val="00BD3DED"/>
    <w:rsid w:val="00BD3E76"/>
    <w:rsid w:val="00BD41CF"/>
    <w:rsid w:val="00BD5DDA"/>
    <w:rsid w:val="00BD60C9"/>
    <w:rsid w:val="00BD6308"/>
    <w:rsid w:val="00BD645F"/>
    <w:rsid w:val="00BD65A0"/>
    <w:rsid w:val="00BD66B4"/>
    <w:rsid w:val="00BD68C4"/>
    <w:rsid w:val="00BD68E8"/>
    <w:rsid w:val="00BD7015"/>
    <w:rsid w:val="00BD7F40"/>
    <w:rsid w:val="00BE0454"/>
    <w:rsid w:val="00BE246E"/>
    <w:rsid w:val="00BE277B"/>
    <w:rsid w:val="00BE356D"/>
    <w:rsid w:val="00BE3928"/>
    <w:rsid w:val="00BE3F4E"/>
    <w:rsid w:val="00BE4978"/>
    <w:rsid w:val="00BE4B4D"/>
    <w:rsid w:val="00BE4EB3"/>
    <w:rsid w:val="00BE4EE8"/>
    <w:rsid w:val="00BE516D"/>
    <w:rsid w:val="00BE57A0"/>
    <w:rsid w:val="00BE5FBD"/>
    <w:rsid w:val="00BE60FB"/>
    <w:rsid w:val="00BE650B"/>
    <w:rsid w:val="00BE68D1"/>
    <w:rsid w:val="00BE7912"/>
    <w:rsid w:val="00BE7A3C"/>
    <w:rsid w:val="00BE7CBB"/>
    <w:rsid w:val="00BF13DD"/>
    <w:rsid w:val="00BF13E0"/>
    <w:rsid w:val="00BF15AC"/>
    <w:rsid w:val="00BF1E68"/>
    <w:rsid w:val="00BF2A82"/>
    <w:rsid w:val="00BF4290"/>
    <w:rsid w:val="00BF4554"/>
    <w:rsid w:val="00BF479D"/>
    <w:rsid w:val="00BF6254"/>
    <w:rsid w:val="00BF64CD"/>
    <w:rsid w:val="00BF6D29"/>
    <w:rsid w:val="00BF781B"/>
    <w:rsid w:val="00C00815"/>
    <w:rsid w:val="00C00C8C"/>
    <w:rsid w:val="00C00D96"/>
    <w:rsid w:val="00C00F0C"/>
    <w:rsid w:val="00C01132"/>
    <w:rsid w:val="00C016B5"/>
    <w:rsid w:val="00C01917"/>
    <w:rsid w:val="00C01DA6"/>
    <w:rsid w:val="00C02D07"/>
    <w:rsid w:val="00C02E19"/>
    <w:rsid w:val="00C03CE1"/>
    <w:rsid w:val="00C04C46"/>
    <w:rsid w:val="00C050DE"/>
    <w:rsid w:val="00C0603F"/>
    <w:rsid w:val="00C06370"/>
    <w:rsid w:val="00C06A89"/>
    <w:rsid w:val="00C06EA0"/>
    <w:rsid w:val="00C06EDE"/>
    <w:rsid w:val="00C073BD"/>
    <w:rsid w:val="00C07B82"/>
    <w:rsid w:val="00C07DBC"/>
    <w:rsid w:val="00C07FF3"/>
    <w:rsid w:val="00C10B25"/>
    <w:rsid w:val="00C11494"/>
    <w:rsid w:val="00C121F8"/>
    <w:rsid w:val="00C124A0"/>
    <w:rsid w:val="00C137F1"/>
    <w:rsid w:val="00C14149"/>
    <w:rsid w:val="00C15045"/>
    <w:rsid w:val="00C16515"/>
    <w:rsid w:val="00C16524"/>
    <w:rsid w:val="00C16B55"/>
    <w:rsid w:val="00C16E3C"/>
    <w:rsid w:val="00C16FA8"/>
    <w:rsid w:val="00C17060"/>
    <w:rsid w:val="00C17089"/>
    <w:rsid w:val="00C17431"/>
    <w:rsid w:val="00C17F55"/>
    <w:rsid w:val="00C201D5"/>
    <w:rsid w:val="00C20B4E"/>
    <w:rsid w:val="00C20DEF"/>
    <w:rsid w:val="00C214B3"/>
    <w:rsid w:val="00C221D4"/>
    <w:rsid w:val="00C22D73"/>
    <w:rsid w:val="00C23005"/>
    <w:rsid w:val="00C230B0"/>
    <w:rsid w:val="00C23624"/>
    <w:rsid w:val="00C236EA"/>
    <w:rsid w:val="00C23E4A"/>
    <w:rsid w:val="00C24531"/>
    <w:rsid w:val="00C2466D"/>
    <w:rsid w:val="00C248DB"/>
    <w:rsid w:val="00C24C5E"/>
    <w:rsid w:val="00C24C66"/>
    <w:rsid w:val="00C251A1"/>
    <w:rsid w:val="00C253F9"/>
    <w:rsid w:val="00C25451"/>
    <w:rsid w:val="00C25886"/>
    <w:rsid w:val="00C258C8"/>
    <w:rsid w:val="00C268ED"/>
    <w:rsid w:val="00C26CFB"/>
    <w:rsid w:val="00C26D03"/>
    <w:rsid w:val="00C27084"/>
    <w:rsid w:val="00C27B56"/>
    <w:rsid w:val="00C3016F"/>
    <w:rsid w:val="00C306FE"/>
    <w:rsid w:val="00C30769"/>
    <w:rsid w:val="00C315C5"/>
    <w:rsid w:val="00C31E52"/>
    <w:rsid w:val="00C32099"/>
    <w:rsid w:val="00C32D5E"/>
    <w:rsid w:val="00C33131"/>
    <w:rsid w:val="00C3392C"/>
    <w:rsid w:val="00C35A63"/>
    <w:rsid w:val="00C35F2E"/>
    <w:rsid w:val="00C35F50"/>
    <w:rsid w:val="00C361E4"/>
    <w:rsid w:val="00C367C8"/>
    <w:rsid w:val="00C3692B"/>
    <w:rsid w:val="00C3735A"/>
    <w:rsid w:val="00C3739A"/>
    <w:rsid w:val="00C376DE"/>
    <w:rsid w:val="00C37C02"/>
    <w:rsid w:val="00C37D02"/>
    <w:rsid w:val="00C419E4"/>
    <w:rsid w:val="00C41FE3"/>
    <w:rsid w:val="00C42353"/>
    <w:rsid w:val="00C428E2"/>
    <w:rsid w:val="00C42F00"/>
    <w:rsid w:val="00C43034"/>
    <w:rsid w:val="00C4379D"/>
    <w:rsid w:val="00C443BE"/>
    <w:rsid w:val="00C4458E"/>
    <w:rsid w:val="00C449E2"/>
    <w:rsid w:val="00C459AE"/>
    <w:rsid w:val="00C45C71"/>
    <w:rsid w:val="00C46899"/>
    <w:rsid w:val="00C469D5"/>
    <w:rsid w:val="00C47B8C"/>
    <w:rsid w:val="00C47E0F"/>
    <w:rsid w:val="00C50CFC"/>
    <w:rsid w:val="00C5113C"/>
    <w:rsid w:val="00C51394"/>
    <w:rsid w:val="00C513D2"/>
    <w:rsid w:val="00C52031"/>
    <w:rsid w:val="00C52646"/>
    <w:rsid w:val="00C52E1F"/>
    <w:rsid w:val="00C543FE"/>
    <w:rsid w:val="00C55002"/>
    <w:rsid w:val="00C552FD"/>
    <w:rsid w:val="00C55A9E"/>
    <w:rsid w:val="00C560FA"/>
    <w:rsid w:val="00C56AFD"/>
    <w:rsid w:val="00C56E2B"/>
    <w:rsid w:val="00C56E40"/>
    <w:rsid w:val="00C57739"/>
    <w:rsid w:val="00C600BB"/>
    <w:rsid w:val="00C60528"/>
    <w:rsid w:val="00C60AB8"/>
    <w:rsid w:val="00C61CBA"/>
    <w:rsid w:val="00C61CEB"/>
    <w:rsid w:val="00C62047"/>
    <w:rsid w:val="00C62116"/>
    <w:rsid w:val="00C62560"/>
    <w:rsid w:val="00C62FE2"/>
    <w:rsid w:val="00C64936"/>
    <w:rsid w:val="00C649F5"/>
    <w:rsid w:val="00C64B89"/>
    <w:rsid w:val="00C64C0F"/>
    <w:rsid w:val="00C65207"/>
    <w:rsid w:val="00C65BD6"/>
    <w:rsid w:val="00C664F6"/>
    <w:rsid w:val="00C66794"/>
    <w:rsid w:val="00C670FD"/>
    <w:rsid w:val="00C679D0"/>
    <w:rsid w:val="00C67CB1"/>
    <w:rsid w:val="00C67DC4"/>
    <w:rsid w:val="00C67E6E"/>
    <w:rsid w:val="00C7068A"/>
    <w:rsid w:val="00C71312"/>
    <w:rsid w:val="00C71E11"/>
    <w:rsid w:val="00C72084"/>
    <w:rsid w:val="00C72AB7"/>
    <w:rsid w:val="00C72E9D"/>
    <w:rsid w:val="00C73093"/>
    <w:rsid w:val="00C7370B"/>
    <w:rsid w:val="00C73944"/>
    <w:rsid w:val="00C739E5"/>
    <w:rsid w:val="00C73AC5"/>
    <w:rsid w:val="00C73ACC"/>
    <w:rsid w:val="00C74443"/>
    <w:rsid w:val="00C756D3"/>
    <w:rsid w:val="00C757CE"/>
    <w:rsid w:val="00C759E5"/>
    <w:rsid w:val="00C759FE"/>
    <w:rsid w:val="00C75CE5"/>
    <w:rsid w:val="00C775C2"/>
    <w:rsid w:val="00C80AE0"/>
    <w:rsid w:val="00C80B15"/>
    <w:rsid w:val="00C80FAA"/>
    <w:rsid w:val="00C81252"/>
    <w:rsid w:val="00C8153B"/>
    <w:rsid w:val="00C83A68"/>
    <w:rsid w:val="00C83B6E"/>
    <w:rsid w:val="00C848F5"/>
    <w:rsid w:val="00C858ED"/>
    <w:rsid w:val="00C85A16"/>
    <w:rsid w:val="00C85C8A"/>
    <w:rsid w:val="00C867CF"/>
    <w:rsid w:val="00C86B1C"/>
    <w:rsid w:val="00C86E92"/>
    <w:rsid w:val="00C87081"/>
    <w:rsid w:val="00C87DCE"/>
    <w:rsid w:val="00C900C1"/>
    <w:rsid w:val="00C9036D"/>
    <w:rsid w:val="00C91174"/>
    <w:rsid w:val="00C91269"/>
    <w:rsid w:val="00C915EF"/>
    <w:rsid w:val="00C91F73"/>
    <w:rsid w:val="00C92AAC"/>
    <w:rsid w:val="00C92D6E"/>
    <w:rsid w:val="00C937C6"/>
    <w:rsid w:val="00C938F1"/>
    <w:rsid w:val="00C941F7"/>
    <w:rsid w:val="00C9478A"/>
    <w:rsid w:val="00C95207"/>
    <w:rsid w:val="00C953AE"/>
    <w:rsid w:val="00C9561C"/>
    <w:rsid w:val="00C95732"/>
    <w:rsid w:val="00C95785"/>
    <w:rsid w:val="00C95FCE"/>
    <w:rsid w:val="00C9615D"/>
    <w:rsid w:val="00C969C1"/>
    <w:rsid w:val="00C96B3F"/>
    <w:rsid w:val="00C96E9A"/>
    <w:rsid w:val="00C96F91"/>
    <w:rsid w:val="00C97200"/>
    <w:rsid w:val="00C97386"/>
    <w:rsid w:val="00C9741E"/>
    <w:rsid w:val="00C976E0"/>
    <w:rsid w:val="00C977A1"/>
    <w:rsid w:val="00C97FAA"/>
    <w:rsid w:val="00CA04C5"/>
    <w:rsid w:val="00CA05C3"/>
    <w:rsid w:val="00CA0AE7"/>
    <w:rsid w:val="00CA100A"/>
    <w:rsid w:val="00CA2094"/>
    <w:rsid w:val="00CA33E2"/>
    <w:rsid w:val="00CA40C5"/>
    <w:rsid w:val="00CA4263"/>
    <w:rsid w:val="00CA43CF"/>
    <w:rsid w:val="00CA4A6B"/>
    <w:rsid w:val="00CA542B"/>
    <w:rsid w:val="00CA5F73"/>
    <w:rsid w:val="00CA645C"/>
    <w:rsid w:val="00CA70B5"/>
    <w:rsid w:val="00CA76A5"/>
    <w:rsid w:val="00CA79A3"/>
    <w:rsid w:val="00CB04D3"/>
    <w:rsid w:val="00CB0B63"/>
    <w:rsid w:val="00CB1389"/>
    <w:rsid w:val="00CB1C94"/>
    <w:rsid w:val="00CB2048"/>
    <w:rsid w:val="00CB2710"/>
    <w:rsid w:val="00CB29F8"/>
    <w:rsid w:val="00CB2F54"/>
    <w:rsid w:val="00CB3431"/>
    <w:rsid w:val="00CB3717"/>
    <w:rsid w:val="00CB449E"/>
    <w:rsid w:val="00CB44FF"/>
    <w:rsid w:val="00CB5139"/>
    <w:rsid w:val="00CB524B"/>
    <w:rsid w:val="00CB5282"/>
    <w:rsid w:val="00CB5A23"/>
    <w:rsid w:val="00CB5C18"/>
    <w:rsid w:val="00CB5F1C"/>
    <w:rsid w:val="00CB668F"/>
    <w:rsid w:val="00CB72FB"/>
    <w:rsid w:val="00CB73A0"/>
    <w:rsid w:val="00CB7E39"/>
    <w:rsid w:val="00CC05D6"/>
    <w:rsid w:val="00CC173C"/>
    <w:rsid w:val="00CC1768"/>
    <w:rsid w:val="00CC1EBE"/>
    <w:rsid w:val="00CC2B8A"/>
    <w:rsid w:val="00CC31D1"/>
    <w:rsid w:val="00CC333F"/>
    <w:rsid w:val="00CC34C3"/>
    <w:rsid w:val="00CC4951"/>
    <w:rsid w:val="00CC4B77"/>
    <w:rsid w:val="00CC528F"/>
    <w:rsid w:val="00CC5AAB"/>
    <w:rsid w:val="00CC6014"/>
    <w:rsid w:val="00CC630B"/>
    <w:rsid w:val="00CC63B8"/>
    <w:rsid w:val="00CC6DEB"/>
    <w:rsid w:val="00CC76AD"/>
    <w:rsid w:val="00CC7AFE"/>
    <w:rsid w:val="00CD0D7D"/>
    <w:rsid w:val="00CD162C"/>
    <w:rsid w:val="00CD1958"/>
    <w:rsid w:val="00CD1A8B"/>
    <w:rsid w:val="00CD1BFF"/>
    <w:rsid w:val="00CD1FA1"/>
    <w:rsid w:val="00CD2918"/>
    <w:rsid w:val="00CD295C"/>
    <w:rsid w:val="00CD2969"/>
    <w:rsid w:val="00CD2F9E"/>
    <w:rsid w:val="00CD3CA5"/>
    <w:rsid w:val="00CD51B3"/>
    <w:rsid w:val="00CD587F"/>
    <w:rsid w:val="00CD625F"/>
    <w:rsid w:val="00CD6609"/>
    <w:rsid w:val="00CD67E6"/>
    <w:rsid w:val="00CD6A61"/>
    <w:rsid w:val="00CD759D"/>
    <w:rsid w:val="00CD7AB2"/>
    <w:rsid w:val="00CE0153"/>
    <w:rsid w:val="00CE029A"/>
    <w:rsid w:val="00CE086F"/>
    <w:rsid w:val="00CE0C19"/>
    <w:rsid w:val="00CE0D0A"/>
    <w:rsid w:val="00CE0DA6"/>
    <w:rsid w:val="00CE12DF"/>
    <w:rsid w:val="00CE13F4"/>
    <w:rsid w:val="00CE183A"/>
    <w:rsid w:val="00CE1C39"/>
    <w:rsid w:val="00CE20BA"/>
    <w:rsid w:val="00CE20C5"/>
    <w:rsid w:val="00CE2130"/>
    <w:rsid w:val="00CE27E7"/>
    <w:rsid w:val="00CE3AB3"/>
    <w:rsid w:val="00CE3B33"/>
    <w:rsid w:val="00CE3E7D"/>
    <w:rsid w:val="00CE4E20"/>
    <w:rsid w:val="00CE4F0C"/>
    <w:rsid w:val="00CE4F8F"/>
    <w:rsid w:val="00CE542C"/>
    <w:rsid w:val="00CE55E1"/>
    <w:rsid w:val="00CE5E3C"/>
    <w:rsid w:val="00CE5E42"/>
    <w:rsid w:val="00CE65A5"/>
    <w:rsid w:val="00CE6681"/>
    <w:rsid w:val="00CE6FFC"/>
    <w:rsid w:val="00CE73D8"/>
    <w:rsid w:val="00CF01E9"/>
    <w:rsid w:val="00CF031E"/>
    <w:rsid w:val="00CF08A2"/>
    <w:rsid w:val="00CF0F7F"/>
    <w:rsid w:val="00CF1C83"/>
    <w:rsid w:val="00CF1CA4"/>
    <w:rsid w:val="00CF1D18"/>
    <w:rsid w:val="00CF1E57"/>
    <w:rsid w:val="00CF1F0C"/>
    <w:rsid w:val="00CF1FDC"/>
    <w:rsid w:val="00CF3137"/>
    <w:rsid w:val="00CF3396"/>
    <w:rsid w:val="00CF383A"/>
    <w:rsid w:val="00CF3B1C"/>
    <w:rsid w:val="00CF3CA3"/>
    <w:rsid w:val="00CF3CBB"/>
    <w:rsid w:val="00CF4AA9"/>
    <w:rsid w:val="00CF4D98"/>
    <w:rsid w:val="00CF6CD9"/>
    <w:rsid w:val="00D00489"/>
    <w:rsid w:val="00D00695"/>
    <w:rsid w:val="00D012F0"/>
    <w:rsid w:val="00D03639"/>
    <w:rsid w:val="00D03A6F"/>
    <w:rsid w:val="00D04177"/>
    <w:rsid w:val="00D0483D"/>
    <w:rsid w:val="00D04D87"/>
    <w:rsid w:val="00D05BCE"/>
    <w:rsid w:val="00D06C7F"/>
    <w:rsid w:val="00D07245"/>
    <w:rsid w:val="00D074B6"/>
    <w:rsid w:val="00D0754F"/>
    <w:rsid w:val="00D07972"/>
    <w:rsid w:val="00D07E3E"/>
    <w:rsid w:val="00D1011D"/>
    <w:rsid w:val="00D105EA"/>
    <w:rsid w:val="00D1082A"/>
    <w:rsid w:val="00D10D0E"/>
    <w:rsid w:val="00D10ED4"/>
    <w:rsid w:val="00D11140"/>
    <w:rsid w:val="00D115F9"/>
    <w:rsid w:val="00D124D3"/>
    <w:rsid w:val="00D1254C"/>
    <w:rsid w:val="00D12782"/>
    <w:rsid w:val="00D12D63"/>
    <w:rsid w:val="00D13653"/>
    <w:rsid w:val="00D137D7"/>
    <w:rsid w:val="00D14234"/>
    <w:rsid w:val="00D14539"/>
    <w:rsid w:val="00D14756"/>
    <w:rsid w:val="00D14B54"/>
    <w:rsid w:val="00D15147"/>
    <w:rsid w:val="00D15CF0"/>
    <w:rsid w:val="00D15E4C"/>
    <w:rsid w:val="00D167A6"/>
    <w:rsid w:val="00D16884"/>
    <w:rsid w:val="00D1689E"/>
    <w:rsid w:val="00D17E27"/>
    <w:rsid w:val="00D20DFC"/>
    <w:rsid w:val="00D210DF"/>
    <w:rsid w:val="00D214BF"/>
    <w:rsid w:val="00D223C5"/>
    <w:rsid w:val="00D22E3D"/>
    <w:rsid w:val="00D22F0B"/>
    <w:rsid w:val="00D2383A"/>
    <w:rsid w:val="00D24002"/>
    <w:rsid w:val="00D2449A"/>
    <w:rsid w:val="00D26572"/>
    <w:rsid w:val="00D26971"/>
    <w:rsid w:val="00D272A2"/>
    <w:rsid w:val="00D274C8"/>
    <w:rsid w:val="00D27B7A"/>
    <w:rsid w:val="00D30D42"/>
    <w:rsid w:val="00D3163E"/>
    <w:rsid w:val="00D31908"/>
    <w:rsid w:val="00D31C26"/>
    <w:rsid w:val="00D326E8"/>
    <w:rsid w:val="00D327C9"/>
    <w:rsid w:val="00D32921"/>
    <w:rsid w:val="00D33084"/>
    <w:rsid w:val="00D33769"/>
    <w:rsid w:val="00D33771"/>
    <w:rsid w:val="00D33952"/>
    <w:rsid w:val="00D34416"/>
    <w:rsid w:val="00D34A28"/>
    <w:rsid w:val="00D34B13"/>
    <w:rsid w:val="00D34E18"/>
    <w:rsid w:val="00D34E77"/>
    <w:rsid w:val="00D356D2"/>
    <w:rsid w:val="00D40D82"/>
    <w:rsid w:val="00D40F05"/>
    <w:rsid w:val="00D41670"/>
    <w:rsid w:val="00D419D7"/>
    <w:rsid w:val="00D41F7C"/>
    <w:rsid w:val="00D43502"/>
    <w:rsid w:val="00D437EB"/>
    <w:rsid w:val="00D4390B"/>
    <w:rsid w:val="00D454CD"/>
    <w:rsid w:val="00D455AA"/>
    <w:rsid w:val="00D45BFA"/>
    <w:rsid w:val="00D4615D"/>
    <w:rsid w:val="00D464D5"/>
    <w:rsid w:val="00D46D8C"/>
    <w:rsid w:val="00D46EFA"/>
    <w:rsid w:val="00D479B9"/>
    <w:rsid w:val="00D5032C"/>
    <w:rsid w:val="00D50507"/>
    <w:rsid w:val="00D50D33"/>
    <w:rsid w:val="00D5112A"/>
    <w:rsid w:val="00D5170B"/>
    <w:rsid w:val="00D51755"/>
    <w:rsid w:val="00D51E02"/>
    <w:rsid w:val="00D522B0"/>
    <w:rsid w:val="00D526F8"/>
    <w:rsid w:val="00D52F2F"/>
    <w:rsid w:val="00D535BB"/>
    <w:rsid w:val="00D53735"/>
    <w:rsid w:val="00D54676"/>
    <w:rsid w:val="00D54DDD"/>
    <w:rsid w:val="00D54E3B"/>
    <w:rsid w:val="00D551C5"/>
    <w:rsid w:val="00D56216"/>
    <w:rsid w:val="00D5621F"/>
    <w:rsid w:val="00D563B3"/>
    <w:rsid w:val="00D567A5"/>
    <w:rsid w:val="00D572A9"/>
    <w:rsid w:val="00D57F94"/>
    <w:rsid w:val="00D60216"/>
    <w:rsid w:val="00D6055F"/>
    <w:rsid w:val="00D607A2"/>
    <w:rsid w:val="00D60992"/>
    <w:rsid w:val="00D61072"/>
    <w:rsid w:val="00D61CF1"/>
    <w:rsid w:val="00D61D59"/>
    <w:rsid w:val="00D62077"/>
    <w:rsid w:val="00D62942"/>
    <w:rsid w:val="00D62970"/>
    <w:rsid w:val="00D63015"/>
    <w:rsid w:val="00D63270"/>
    <w:rsid w:val="00D63576"/>
    <w:rsid w:val="00D642E0"/>
    <w:rsid w:val="00D659E6"/>
    <w:rsid w:val="00D65C5E"/>
    <w:rsid w:val="00D65E00"/>
    <w:rsid w:val="00D664DD"/>
    <w:rsid w:val="00D67683"/>
    <w:rsid w:val="00D67B93"/>
    <w:rsid w:val="00D70106"/>
    <w:rsid w:val="00D70CA1"/>
    <w:rsid w:val="00D70CCC"/>
    <w:rsid w:val="00D7124A"/>
    <w:rsid w:val="00D713B1"/>
    <w:rsid w:val="00D713B4"/>
    <w:rsid w:val="00D71F67"/>
    <w:rsid w:val="00D73711"/>
    <w:rsid w:val="00D73C22"/>
    <w:rsid w:val="00D74348"/>
    <w:rsid w:val="00D746E3"/>
    <w:rsid w:val="00D74EC7"/>
    <w:rsid w:val="00D75047"/>
    <w:rsid w:val="00D7597A"/>
    <w:rsid w:val="00D759EB"/>
    <w:rsid w:val="00D75CF9"/>
    <w:rsid w:val="00D765B7"/>
    <w:rsid w:val="00D768E5"/>
    <w:rsid w:val="00D77623"/>
    <w:rsid w:val="00D80976"/>
    <w:rsid w:val="00D80A5A"/>
    <w:rsid w:val="00D8243E"/>
    <w:rsid w:val="00D82AD7"/>
    <w:rsid w:val="00D8313A"/>
    <w:rsid w:val="00D837EF"/>
    <w:rsid w:val="00D83AB9"/>
    <w:rsid w:val="00D8429C"/>
    <w:rsid w:val="00D843AE"/>
    <w:rsid w:val="00D84748"/>
    <w:rsid w:val="00D847C7"/>
    <w:rsid w:val="00D84A1A"/>
    <w:rsid w:val="00D853A4"/>
    <w:rsid w:val="00D85AFE"/>
    <w:rsid w:val="00D860FF"/>
    <w:rsid w:val="00D8632D"/>
    <w:rsid w:val="00D86477"/>
    <w:rsid w:val="00D86B15"/>
    <w:rsid w:val="00D87667"/>
    <w:rsid w:val="00D87C30"/>
    <w:rsid w:val="00D90B07"/>
    <w:rsid w:val="00D90B80"/>
    <w:rsid w:val="00D9148E"/>
    <w:rsid w:val="00D91A3E"/>
    <w:rsid w:val="00D91AD2"/>
    <w:rsid w:val="00D91E99"/>
    <w:rsid w:val="00D9288B"/>
    <w:rsid w:val="00D92EDE"/>
    <w:rsid w:val="00D93536"/>
    <w:rsid w:val="00D935FC"/>
    <w:rsid w:val="00D93ADB"/>
    <w:rsid w:val="00D93E80"/>
    <w:rsid w:val="00D942CF"/>
    <w:rsid w:val="00D947AD"/>
    <w:rsid w:val="00D9481C"/>
    <w:rsid w:val="00D94E06"/>
    <w:rsid w:val="00D94FA2"/>
    <w:rsid w:val="00D95676"/>
    <w:rsid w:val="00D956E0"/>
    <w:rsid w:val="00D959DB"/>
    <w:rsid w:val="00D96076"/>
    <w:rsid w:val="00D9638A"/>
    <w:rsid w:val="00D96BB1"/>
    <w:rsid w:val="00D97120"/>
    <w:rsid w:val="00DA00FC"/>
    <w:rsid w:val="00DA0419"/>
    <w:rsid w:val="00DA0B13"/>
    <w:rsid w:val="00DA1B5C"/>
    <w:rsid w:val="00DA27C2"/>
    <w:rsid w:val="00DA315F"/>
    <w:rsid w:val="00DA4337"/>
    <w:rsid w:val="00DA4A2A"/>
    <w:rsid w:val="00DA4F9D"/>
    <w:rsid w:val="00DA5A60"/>
    <w:rsid w:val="00DA6104"/>
    <w:rsid w:val="00DA632F"/>
    <w:rsid w:val="00DA63B2"/>
    <w:rsid w:val="00DA6C9F"/>
    <w:rsid w:val="00DA6D80"/>
    <w:rsid w:val="00DA7349"/>
    <w:rsid w:val="00DA7705"/>
    <w:rsid w:val="00DA7904"/>
    <w:rsid w:val="00DA7F14"/>
    <w:rsid w:val="00DB0C81"/>
    <w:rsid w:val="00DB11E5"/>
    <w:rsid w:val="00DB1350"/>
    <w:rsid w:val="00DB1973"/>
    <w:rsid w:val="00DB235C"/>
    <w:rsid w:val="00DB2A4F"/>
    <w:rsid w:val="00DB2AF3"/>
    <w:rsid w:val="00DB2C07"/>
    <w:rsid w:val="00DB2D6E"/>
    <w:rsid w:val="00DB317D"/>
    <w:rsid w:val="00DB3DC5"/>
    <w:rsid w:val="00DB4787"/>
    <w:rsid w:val="00DB4C92"/>
    <w:rsid w:val="00DB53CB"/>
    <w:rsid w:val="00DB5838"/>
    <w:rsid w:val="00DB59AD"/>
    <w:rsid w:val="00DB5DA7"/>
    <w:rsid w:val="00DB62C0"/>
    <w:rsid w:val="00DB6823"/>
    <w:rsid w:val="00DB6865"/>
    <w:rsid w:val="00DB7165"/>
    <w:rsid w:val="00DB7251"/>
    <w:rsid w:val="00DB7B83"/>
    <w:rsid w:val="00DB7C44"/>
    <w:rsid w:val="00DC05AC"/>
    <w:rsid w:val="00DC07D4"/>
    <w:rsid w:val="00DC09E3"/>
    <w:rsid w:val="00DC0D23"/>
    <w:rsid w:val="00DC12F8"/>
    <w:rsid w:val="00DC1C31"/>
    <w:rsid w:val="00DC2168"/>
    <w:rsid w:val="00DC2A95"/>
    <w:rsid w:val="00DC2D6A"/>
    <w:rsid w:val="00DC2EFF"/>
    <w:rsid w:val="00DC35BA"/>
    <w:rsid w:val="00DC36D3"/>
    <w:rsid w:val="00DC3889"/>
    <w:rsid w:val="00DC3ED6"/>
    <w:rsid w:val="00DC4426"/>
    <w:rsid w:val="00DC4AB9"/>
    <w:rsid w:val="00DC627A"/>
    <w:rsid w:val="00DC63CA"/>
    <w:rsid w:val="00DC65B4"/>
    <w:rsid w:val="00DC7737"/>
    <w:rsid w:val="00DC7793"/>
    <w:rsid w:val="00DC7814"/>
    <w:rsid w:val="00DC7AB9"/>
    <w:rsid w:val="00DC7C30"/>
    <w:rsid w:val="00DC7D34"/>
    <w:rsid w:val="00DD040E"/>
    <w:rsid w:val="00DD089F"/>
    <w:rsid w:val="00DD0AD8"/>
    <w:rsid w:val="00DD15D8"/>
    <w:rsid w:val="00DD1D3E"/>
    <w:rsid w:val="00DD21BB"/>
    <w:rsid w:val="00DD350F"/>
    <w:rsid w:val="00DD361F"/>
    <w:rsid w:val="00DD4720"/>
    <w:rsid w:val="00DD548D"/>
    <w:rsid w:val="00DD55E2"/>
    <w:rsid w:val="00DD590F"/>
    <w:rsid w:val="00DD6335"/>
    <w:rsid w:val="00DD63CB"/>
    <w:rsid w:val="00DD6B5A"/>
    <w:rsid w:val="00DD6FFC"/>
    <w:rsid w:val="00DD7508"/>
    <w:rsid w:val="00DD77D3"/>
    <w:rsid w:val="00DD77FF"/>
    <w:rsid w:val="00DD7E9A"/>
    <w:rsid w:val="00DD7E9D"/>
    <w:rsid w:val="00DD7F55"/>
    <w:rsid w:val="00DE117F"/>
    <w:rsid w:val="00DE1322"/>
    <w:rsid w:val="00DE217F"/>
    <w:rsid w:val="00DE22A5"/>
    <w:rsid w:val="00DE3404"/>
    <w:rsid w:val="00DE3491"/>
    <w:rsid w:val="00DE378D"/>
    <w:rsid w:val="00DE4283"/>
    <w:rsid w:val="00DE474A"/>
    <w:rsid w:val="00DE4947"/>
    <w:rsid w:val="00DE4C36"/>
    <w:rsid w:val="00DE53B0"/>
    <w:rsid w:val="00DE5536"/>
    <w:rsid w:val="00DE6552"/>
    <w:rsid w:val="00DE691A"/>
    <w:rsid w:val="00DE6E0A"/>
    <w:rsid w:val="00DE71BD"/>
    <w:rsid w:val="00DE7274"/>
    <w:rsid w:val="00DE7908"/>
    <w:rsid w:val="00DE7A5F"/>
    <w:rsid w:val="00DF066C"/>
    <w:rsid w:val="00DF08C4"/>
    <w:rsid w:val="00DF0B8F"/>
    <w:rsid w:val="00DF112D"/>
    <w:rsid w:val="00DF14C2"/>
    <w:rsid w:val="00DF16BF"/>
    <w:rsid w:val="00DF17C8"/>
    <w:rsid w:val="00DF1D89"/>
    <w:rsid w:val="00DF25D2"/>
    <w:rsid w:val="00DF2C91"/>
    <w:rsid w:val="00DF2E5C"/>
    <w:rsid w:val="00DF3318"/>
    <w:rsid w:val="00DF3688"/>
    <w:rsid w:val="00DF3A47"/>
    <w:rsid w:val="00DF40CF"/>
    <w:rsid w:val="00DF49D8"/>
    <w:rsid w:val="00DF4CDD"/>
    <w:rsid w:val="00DF4D9D"/>
    <w:rsid w:val="00DF50A3"/>
    <w:rsid w:val="00DF56F6"/>
    <w:rsid w:val="00DF65B3"/>
    <w:rsid w:val="00DF7A07"/>
    <w:rsid w:val="00E00555"/>
    <w:rsid w:val="00E00CDF"/>
    <w:rsid w:val="00E00E8C"/>
    <w:rsid w:val="00E01844"/>
    <w:rsid w:val="00E02608"/>
    <w:rsid w:val="00E02C3B"/>
    <w:rsid w:val="00E0405A"/>
    <w:rsid w:val="00E04764"/>
    <w:rsid w:val="00E04A05"/>
    <w:rsid w:val="00E0520F"/>
    <w:rsid w:val="00E0569D"/>
    <w:rsid w:val="00E0578F"/>
    <w:rsid w:val="00E057D1"/>
    <w:rsid w:val="00E05A91"/>
    <w:rsid w:val="00E063E0"/>
    <w:rsid w:val="00E06CA1"/>
    <w:rsid w:val="00E06E7A"/>
    <w:rsid w:val="00E072A5"/>
    <w:rsid w:val="00E07A01"/>
    <w:rsid w:val="00E07D63"/>
    <w:rsid w:val="00E07E70"/>
    <w:rsid w:val="00E1057C"/>
    <w:rsid w:val="00E1061F"/>
    <w:rsid w:val="00E109AB"/>
    <w:rsid w:val="00E10B58"/>
    <w:rsid w:val="00E10D8E"/>
    <w:rsid w:val="00E10FE8"/>
    <w:rsid w:val="00E11393"/>
    <w:rsid w:val="00E122F4"/>
    <w:rsid w:val="00E12306"/>
    <w:rsid w:val="00E124FC"/>
    <w:rsid w:val="00E13056"/>
    <w:rsid w:val="00E139A6"/>
    <w:rsid w:val="00E13B6B"/>
    <w:rsid w:val="00E14390"/>
    <w:rsid w:val="00E14673"/>
    <w:rsid w:val="00E153A7"/>
    <w:rsid w:val="00E155C7"/>
    <w:rsid w:val="00E15FE6"/>
    <w:rsid w:val="00E16146"/>
    <w:rsid w:val="00E1669D"/>
    <w:rsid w:val="00E16E56"/>
    <w:rsid w:val="00E173F1"/>
    <w:rsid w:val="00E17E9D"/>
    <w:rsid w:val="00E20934"/>
    <w:rsid w:val="00E20AD8"/>
    <w:rsid w:val="00E20CE2"/>
    <w:rsid w:val="00E2111F"/>
    <w:rsid w:val="00E2118B"/>
    <w:rsid w:val="00E2145E"/>
    <w:rsid w:val="00E2241F"/>
    <w:rsid w:val="00E22E3C"/>
    <w:rsid w:val="00E23057"/>
    <w:rsid w:val="00E23730"/>
    <w:rsid w:val="00E23788"/>
    <w:rsid w:val="00E2393C"/>
    <w:rsid w:val="00E23E0D"/>
    <w:rsid w:val="00E23F88"/>
    <w:rsid w:val="00E24457"/>
    <w:rsid w:val="00E253C7"/>
    <w:rsid w:val="00E2551E"/>
    <w:rsid w:val="00E259A2"/>
    <w:rsid w:val="00E25DD7"/>
    <w:rsid w:val="00E26B5B"/>
    <w:rsid w:val="00E26DE6"/>
    <w:rsid w:val="00E27178"/>
    <w:rsid w:val="00E2728D"/>
    <w:rsid w:val="00E27DB9"/>
    <w:rsid w:val="00E30B30"/>
    <w:rsid w:val="00E31A69"/>
    <w:rsid w:val="00E320C9"/>
    <w:rsid w:val="00E32553"/>
    <w:rsid w:val="00E32A6E"/>
    <w:rsid w:val="00E32B72"/>
    <w:rsid w:val="00E32EDB"/>
    <w:rsid w:val="00E337B8"/>
    <w:rsid w:val="00E33C4B"/>
    <w:rsid w:val="00E33DE2"/>
    <w:rsid w:val="00E34263"/>
    <w:rsid w:val="00E34B93"/>
    <w:rsid w:val="00E350B6"/>
    <w:rsid w:val="00E353AB"/>
    <w:rsid w:val="00E36C4D"/>
    <w:rsid w:val="00E36E1E"/>
    <w:rsid w:val="00E374C9"/>
    <w:rsid w:val="00E37612"/>
    <w:rsid w:val="00E37C72"/>
    <w:rsid w:val="00E40134"/>
    <w:rsid w:val="00E40619"/>
    <w:rsid w:val="00E40764"/>
    <w:rsid w:val="00E4093D"/>
    <w:rsid w:val="00E40A2E"/>
    <w:rsid w:val="00E40BA9"/>
    <w:rsid w:val="00E41056"/>
    <w:rsid w:val="00E41CD6"/>
    <w:rsid w:val="00E41E95"/>
    <w:rsid w:val="00E41F20"/>
    <w:rsid w:val="00E423E8"/>
    <w:rsid w:val="00E42841"/>
    <w:rsid w:val="00E42A30"/>
    <w:rsid w:val="00E42BE9"/>
    <w:rsid w:val="00E435C2"/>
    <w:rsid w:val="00E43ACA"/>
    <w:rsid w:val="00E4423C"/>
    <w:rsid w:val="00E4495F"/>
    <w:rsid w:val="00E45C92"/>
    <w:rsid w:val="00E4651E"/>
    <w:rsid w:val="00E47727"/>
    <w:rsid w:val="00E47794"/>
    <w:rsid w:val="00E47FDF"/>
    <w:rsid w:val="00E509D2"/>
    <w:rsid w:val="00E50AD1"/>
    <w:rsid w:val="00E50DE0"/>
    <w:rsid w:val="00E50EA3"/>
    <w:rsid w:val="00E50EBD"/>
    <w:rsid w:val="00E51047"/>
    <w:rsid w:val="00E5160C"/>
    <w:rsid w:val="00E52454"/>
    <w:rsid w:val="00E52BF9"/>
    <w:rsid w:val="00E52C87"/>
    <w:rsid w:val="00E52D29"/>
    <w:rsid w:val="00E5302F"/>
    <w:rsid w:val="00E5338E"/>
    <w:rsid w:val="00E533A4"/>
    <w:rsid w:val="00E54CB5"/>
    <w:rsid w:val="00E5513E"/>
    <w:rsid w:val="00E561A3"/>
    <w:rsid w:val="00E56622"/>
    <w:rsid w:val="00E5686F"/>
    <w:rsid w:val="00E56A76"/>
    <w:rsid w:val="00E57256"/>
    <w:rsid w:val="00E6111B"/>
    <w:rsid w:val="00E61344"/>
    <w:rsid w:val="00E614E3"/>
    <w:rsid w:val="00E62324"/>
    <w:rsid w:val="00E63962"/>
    <w:rsid w:val="00E64B58"/>
    <w:rsid w:val="00E65756"/>
    <w:rsid w:val="00E660F3"/>
    <w:rsid w:val="00E662A8"/>
    <w:rsid w:val="00E66F39"/>
    <w:rsid w:val="00E6712A"/>
    <w:rsid w:val="00E67683"/>
    <w:rsid w:val="00E67A9A"/>
    <w:rsid w:val="00E702E9"/>
    <w:rsid w:val="00E70442"/>
    <w:rsid w:val="00E70DF7"/>
    <w:rsid w:val="00E72232"/>
    <w:rsid w:val="00E72DAB"/>
    <w:rsid w:val="00E72F33"/>
    <w:rsid w:val="00E731DF"/>
    <w:rsid w:val="00E7330A"/>
    <w:rsid w:val="00E744F4"/>
    <w:rsid w:val="00E747FB"/>
    <w:rsid w:val="00E749FE"/>
    <w:rsid w:val="00E75091"/>
    <w:rsid w:val="00E75AD8"/>
    <w:rsid w:val="00E75F14"/>
    <w:rsid w:val="00E7601E"/>
    <w:rsid w:val="00E764C0"/>
    <w:rsid w:val="00E7754C"/>
    <w:rsid w:val="00E806DB"/>
    <w:rsid w:val="00E809E9"/>
    <w:rsid w:val="00E80A87"/>
    <w:rsid w:val="00E81EDD"/>
    <w:rsid w:val="00E82386"/>
    <w:rsid w:val="00E824DE"/>
    <w:rsid w:val="00E82D6A"/>
    <w:rsid w:val="00E83BD2"/>
    <w:rsid w:val="00E83E8E"/>
    <w:rsid w:val="00E83EEA"/>
    <w:rsid w:val="00E84342"/>
    <w:rsid w:val="00E84395"/>
    <w:rsid w:val="00E8491A"/>
    <w:rsid w:val="00E85BDD"/>
    <w:rsid w:val="00E866FB"/>
    <w:rsid w:val="00E87299"/>
    <w:rsid w:val="00E87C47"/>
    <w:rsid w:val="00E87C74"/>
    <w:rsid w:val="00E90929"/>
    <w:rsid w:val="00E90B10"/>
    <w:rsid w:val="00E90F48"/>
    <w:rsid w:val="00E912F4"/>
    <w:rsid w:val="00E91C63"/>
    <w:rsid w:val="00E91CE5"/>
    <w:rsid w:val="00E925FA"/>
    <w:rsid w:val="00E92801"/>
    <w:rsid w:val="00E931C5"/>
    <w:rsid w:val="00E93DB9"/>
    <w:rsid w:val="00E943A5"/>
    <w:rsid w:val="00E945C4"/>
    <w:rsid w:val="00E947DA"/>
    <w:rsid w:val="00E94F11"/>
    <w:rsid w:val="00E959C3"/>
    <w:rsid w:val="00E95D68"/>
    <w:rsid w:val="00E96F5A"/>
    <w:rsid w:val="00E97BF1"/>
    <w:rsid w:val="00E97D48"/>
    <w:rsid w:val="00E97EA9"/>
    <w:rsid w:val="00EA05E1"/>
    <w:rsid w:val="00EA07A2"/>
    <w:rsid w:val="00EA1078"/>
    <w:rsid w:val="00EA14EB"/>
    <w:rsid w:val="00EA1824"/>
    <w:rsid w:val="00EA23EE"/>
    <w:rsid w:val="00EA2730"/>
    <w:rsid w:val="00EA2974"/>
    <w:rsid w:val="00EA2CB6"/>
    <w:rsid w:val="00EA2EFF"/>
    <w:rsid w:val="00EA2F01"/>
    <w:rsid w:val="00EA2FF7"/>
    <w:rsid w:val="00EA3055"/>
    <w:rsid w:val="00EA3BDB"/>
    <w:rsid w:val="00EA3C79"/>
    <w:rsid w:val="00EA3E5A"/>
    <w:rsid w:val="00EA3F02"/>
    <w:rsid w:val="00EA4DAA"/>
    <w:rsid w:val="00EA4FBC"/>
    <w:rsid w:val="00EA542D"/>
    <w:rsid w:val="00EA5AB9"/>
    <w:rsid w:val="00EA621D"/>
    <w:rsid w:val="00EA6AC6"/>
    <w:rsid w:val="00EA6B34"/>
    <w:rsid w:val="00EA6D2D"/>
    <w:rsid w:val="00EA70D0"/>
    <w:rsid w:val="00EA7906"/>
    <w:rsid w:val="00EA7A40"/>
    <w:rsid w:val="00EB006C"/>
    <w:rsid w:val="00EB00F6"/>
    <w:rsid w:val="00EB09B9"/>
    <w:rsid w:val="00EB0A77"/>
    <w:rsid w:val="00EB12D1"/>
    <w:rsid w:val="00EB142C"/>
    <w:rsid w:val="00EB237C"/>
    <w:rsid w:val="00EB32ED"/>
    <w:rsid w:val="00EB41CB"/>
    <w:rsid w:val="00EB41DE"/>
    <w:rsid w:val="00EB4D2E"/>
    <w:rsid w:val="00EB52B5"/>
    <w:rsid w:val="00EB5717"/>
    <w:rsid w:val="00EB5B0B"/>
    <w:rsid w:val="00EB6119"/>
    <w:rsid w:val="00EB68B3"/>
    <w:rsid w:val="00EB68BF"/>
    <w:rsid w:val="00EB6C1E"/>
    <w:rsid w:val="00EB6EC7"/>
    <w:rsid w:val="00EB70ED"/>
    <w:rsid w:val="00EB7B03"/>
    <w:rsid w:val="00EC00DF"/>
    <w:rsid w:val="00EC08F5"/>
    <w:rsid w:val="00EC16F0"/>
    <w:rsid w:val="00EC19A9"/>
    <w:rsid w:val="00EC2B3C"/>
    <w:rsid w:val="00EC2E25"/>
    <w:rsid w:val="00EC2E64"/>
    <w:rsid w:val="00EC3529"/>
    <w:rsid w:val="00EC4882"/>
    <w:rsid w:val="00EC4B70"/>
    <w:rsid w:val="00EC521E"/>
    <w:rsid w:val="00EC6232"/>
    <w:rsid w:val="00EC6DA2"/>
    <w:rsid w:val="00EC6F8E"/>
    <w:rsid w:val="00EC7B10"/>
    <w:rsid w:val="00ED12B5"/>
    <w:rsid w:val="00ED2AC5"/>
    <w:rsid w:val="00ED3BB2"/>
    <w:rsid w:val="00ED3D15"/>
    <w:rsid w:val="00ED3F58"/>
    <w:rsid w:val="00ED4607"/>
    <w:rsid w:val="00ED490F"/>
    <w:rsid w:val="00ED5722"/>
    <w:rsid w:val="00ED5755"/>
    <w:rsid w:val="00ED65F4"/>
    <w:rsid w:val="00ED6F5F"/>
    <w:rsid w:val="00ED6FF3"/>
    <w:rsid w:val="00ED747A"/>
    <w:rsid w:val="00ED7A65"/>
    <w:rsid w:val="00ED7C2B"/>
    <w:rsid w:val="00ED7CA6"/>
    <w:rsid w:val="00EE0805"/>
    <w:rsid w:val="00EE10E5"/>
    <w:rsid w:val="00EE11D0"/>
    <w:rsid w:val="00EE229D"/>
    <w:rsid w:val="00EE2D9E"/>
    <w:rsid w:val="00EE2F38"/>
    <w:rsid w:val="00EE341D"/>
    <w:rsid w:val="00EE4F12"/>
    <w:rsid w:val="00EE549B"/>
    <w:rsid w:val="00EE5813"/>
    <w:rsid w:val="00EE59A8"/>
    <w:rsid w:val="00EE5BD2"/>
    <w:rsid w:val="00EE5F98"/>
    <w:rsid w:val="00EE6061"/>
    <w:rsid w:val="00EE683C"/>
    <w:rsid w:val="00EE68BF"/>
    <w:rsid w:val="00EE6E03"/>
    <w:rsid w:val="00EE71A5"/>
    <w:rsid w:val="00EE7FCA"/>
    <w:rsid w:val="00EF0958"/>
    <w:rsid w:val="00EF1765"/>
    <w:rsid w:val="00EF1B7B"/>
    <w:rsid w:val="00EF1D71"/>
    <w:rsid w:val="00EF26B7"/>
    <w:rsid w:val="00EF2AE0"/>
    <w:rsid w:val="00EF30A3"/>
    <w:rsid w:val="00EF437C"/>
    <w:rsid w:val="00EF43DB"/>
    <w:rsid w:val="00EF43EF"/>
    <w:rsid w:val="00EF4607"/>
    <w:rsid w:val="00EF520B"/>
    <w:rsid w:val="00EF5383"/>
    <w:rsid w:val="00EF570D"/>
    <w:rsid w:val="00EF59D6"/>
    <w:rsid w:val="00EF5E90"/>
    <w:rsid w:val="00EF7886"/>
    <w:rsid w:val="00EF7D4F"/>
    <w:rsid w:val="00F003B0"/>
    <w:rsid w:val="00F00692"/>
    <w:rsid w:val="00F0079E"/>
    <w:rsid w:val="00F012DC"/>
    <w:rsid w:val="00F01781"/>
    <w:rsid w:val="00F01E7D"/>
    <w:rsid w:val="00F01F15"/>
    <w:rsid w:val="00F02167"/>
    <w:rsid w:val="00F04186"/>
    <w:rsid w:val="00F0427D"/>
    <w:rsid w:val="00F0464A"/>
    <w:rsid w:val="00F04C88"/>
    <w:rsid w:val="00F04ED4"/>
    <w:rsid w:val="00F057D5"/>
    <w:rsid w:val="00F06807"/>
    <w:rsid w:val="00F07263"/>
    <w:rsid w:val="00F07542"/>
    <w:rsid w:val="00F07869"/>
    <w:rsid w:val="00F07988"/>
    <w:rsid w:val="00F10029"/>
    <w:rsid w:val="00F1024B"/>
    <w:rsid w:val="00F1044B"/>
    <w:rsid w:val="00F11BDD"/>
    <w:rsid w:val="00F11E80"/>
    <w:rsid w:val="00F1296E"/>
    <w:rsid w:val="00F12D06"/>
    <w:rsid w:val="00F13421"/>
    <w:rsid w:val="00F1353C"/>
    <w:rsid w:val="00F13B8C"/>
    <w:rsid w:val="00F143EF"/>
    <w:rsid w:val="00F144F4"/>
    <w:rsid w:val="00F15107"/>
    <w:rsid w:val="00F160BD"/>
    <w:rsid w:val="00F16180"/>
    <w:rsid w:val="00F1768A"/>
    <w:rsid w:val="00F17CED"/>
    <w:rsid w:val="00F17D86"/>
    <w:rsid w:val="00F207EA"/>
    <w:rsid w:val="00F208A8"/>
    <w:rsid w:val="00F208E4"/>
    <w:rsid w:val="00F20B52"/>
    <w:rsid w:val="00F210FE"/>
    <w:rsid w:val="00F213CD"/>
    <w:rsid w:val="00F21BDB"/>
    <w:rsid w:val="00F235CD"/>
    <w:rsid w:val="00F23904"/>
    <w:rsid w:val="00F23D4B"/>
    <w:rsid w:val="00F246BF"/>
    <w:rsid w:val="00F24ABF"/>
    <w:rsid w:val="00F24CF8"/>
    <w:rsid w:val="00F24FBD"/>
    <w:rsid w:val="00F2557B"/>
    <w:rsid w:val="00F256ED"/>
    <w:rsid w:val="00F25BA3"/>
    <w:rsid w:val="00F25E62"/>
    <w:rsid w:val="00F26AFA"/>
    <w:rsid w:val="00F2719D"/>
    <w:rsid w:val="00F27D17"/>
    <w:rsid w:val="00F27E1A"/>
    <w:rsid w:val="00F30544"/>
    <w:rsid w:val="00F306C6"/>
    <w:rsid w:val="00F30DC1"/>
    <w:rsid w:val="00F3120E"/>
    <w:rsid w:val="00F31517"/>
    <w:rsid w:val="00F318A6"/>
    <w:rsid w:val="00F318EC"/>
    <w:rsid w:val="00F31B4C"/>
    <w:rsid w:val="00F31E0C"/>
    <w:rsid w:val="00F31FF4"/>
    <w:rsid w:val="00F3215B"/>
    <w:rsid w:val="00F32249"/>
    <w:rsid w:val="00F3242E"/>
    <w:rsid w:val="00F32690"/>
    <w:rsid w:val="00F3280A"/>
    <w:rsid w:val="00F32E89"/>
    <w:rsid w:val="00F331E4"/>
    <w:rsid w:val="00F3383E"/>
    <w:rsid w:val="00F34575"/>
    <w:rsid w:val="00F34CA8"/>
    <w:rsid w:val="00F34EF6"/>
    <w:rsid w:val="00F352DD"/>
    <w:rsid w:val="00F3599D"/>
    <w:rsid w:val="00F35FAD"/>
    <w:rsid w:val="00F362A2"/>
    <w:rsid w:val="00F3690B"/>
    <w:rsid w:val="00F374B3"/>
    <w:rsid w:val="00F37E41"/>
    <w:rsid w:val="00F37E86"/>
    <w:rsid w:val="00F40269"/>
    <w:rsid w:val="00F407F3"/>
    <w:rsid w:val="00F40990"/>
    <w:rsid w:val="00F40C29"/>
    <w:rsid w:val="00F41A6C"/>
    <w:rsid w:val="00F41B62"/>
    <w:rsid w:val="00F4208F"/>
    <w:rsid w:val="00F4241C"/>
    <w:rsid w:val="00F429AD"/>
    <w:rsid w:val="00F43110"/>
    <w:rsid w:val="00F4340B"/>
    <w:rsid w:val="00F437DA"/>
    <w:rsid w:val="00F43835"/>
    <w:rsid w:val="00F43E17"/>
    <w:rsid w:val="00F43EA7"/>
    <w:rsid w:val="00F44250"/>
    <w:rsid w:val="00F45792"/>
    <w:rsid w:val="00F45B47"/>
    <w:rsid w:val="00F4605C"/>
    <w:rsid w:val="00F46279"/>
    <w:rsid w:val="00F46BE6"/>
    <w:rsid w:val="00F472BF"/>
    <w:rsid w:val="00F50211"/>
    <w:rsid w:val="00F511C8"/>
    <w:rsid w:val="00F5123B"/>
    <w:rsid w:val="00F51C84"/>
    <w:rsid w:val="00F5238B"/>
    <w:rsid w:val="00F52A01"/>
    <w:rsid w:val="00F52EB8"/>
    <w:rsid w:val="00F54060"/>
    <w:rsid w:val="00F5478C"/>
    <w:rsid w:val="00F54D4D"/>
    <w:rsid w:val="00F552EF"/>
    <w:rsid w:val="00F555AC"/>
    <w:rsid w:val="00F559E0"/>
    <w:rsid w:val="00F55D94"/>
    <w:rsid w:val="00F567CC"/>
    <w:rsid w:val="00F568FD"/>
    <w:rsid w:val="00F56C11"/>
    <w:rsid w:val="00F56EFE"/>
    <w:rsid w:val="00F57414"/>
    <w:rsid w:val="00F57F19"/>
    <w:rsid w:val="00F602B6"/>
    <w:rsid w:val="00F603CD"/>
    <w:rsid w:val="00F60742"/>
    <w:rsid w:val="00F60973"/>
    <w:rsid w:val="00F60A96"/>
    <w:rsid w:val="00F60B3B"/>
    <w:rsid w:val="00F60DFE"/>
    <w:rsid w:val="00F60F84"/>
    <w:rsid w:val="00F61E34"/>
    <w:rsid w:val="00F61FBD"/>
    <w:rsid w:val="00F62393"/>
    <w:rsid w:val="00F6259E"/>
    <w:rsid w:val="00F629F1"/>
    <w:rsid w:val="00F62A26"/>
    <w:rsid w:val="00F62DB3"/>
    <w:rsid w:val="00F64019"/>
    <w:rsid w:val="00F64047"/>
    <w:rsid w:val="00F641EA"/>
    <w:rsid w:val="00F6512B"/>
    <w:rsid w:val="00F65665"/>
    <w:rsid w:val="00F65DC0"/>
    <w:rsid w:val="00F66069"/>
    <w:rsid w:val="00F6623D"/>
    <w:rsid w:val="00F67323"/>
    <w:rsid w:val="00F676C1"/>
    <w:rsid w:val="00F67719"/>
    <w:rsid w:val="00F67A44"/>
    <w:rsid w:val="00F67ADD"/>
    <w:rsid w:val="00F70A06"/>
    <w:rsid w:val="00F70B61"/>
    <w:rsid w:val="00F710B9"/>
    <w:rsid w:val="00F719AB"/>
    <w:rsid w:val="00F71A35"/>
    <w:rsid w:val="00F73448"/>
    <w:rsid w:val="00F734D7"/>
    <w:rsid w:val="00F7468E"/>
    <w:rsid w:val="00F746DC"/>
    <w:rsid w:val="00F7489B"/>
    <w:rsid w:val="00F75B16"/>
    <w:rsid w:val="00F75E88"/>
    <w:rsid w:val="00F75F13"/>
    <w:rsid w:val="00F7636E"/>
    <w:rsid w:val="00F76870"/>
    <w:rsid w:val="00F76934"/>
    <w:rsid w:val="00F76C1D"/>
    <w:rsid w:val="00F76D10"/>
    <w:rsid w:val="00F777F5"/>
    <w:rsid w:val="00F77C8E"/>
    <w:rsid w:val="00F80AF5"/>
    <w:rsid w:val="00F80F88"/>
    <w:rsid w:val="00F81655"/>
    <w:rsid w:val="00F817A9"/>
    <w:rsid w:val="00F81811"/>
    <w:rsid w:val="00F81DDF"/>
    <w:rsid w:val="00F8218B"/>
    <w:rsid w:val="00F82FE6"/>
    <w:rsid w:val="00F837A6"/>
    <w:rsid w:val="00F83816"/>
    <w:rsid w:val="00F83D9B"/>
    <w:rsid w:val="00F83EDE"/>
    <w:rsid w:val="00F84515"/>
    <w:rsid w:val="00F8489E"/>
    <w:rsid w:val="00F84CB6"/>
    <w:rsid w:val="00F85247"/>
    <w:rsid w:val="00F854CA"/>
    <w:rsid w:val="00F856FB"/>
    <w:rsid w:val="00F85F6D"/>
    <w:rsid w:val="00F87645"/>
    <w:rsid w:val="00F87C0F"/>
    <w:rsid w:val="00F87DA6"/>
    <w:rsid w:val="00F900AD"/>
    <w:rsid w:val="00F902C4"/>
    <w:rsid w:val="00F90C32"/>
    <w:rsid w:val="00F91B00"/>
    <w:rsid w:val="00F91DD2"/>
    <w:rsid w:val="00F92954"/>
    <w:rsid w:val="00F92DAA"/>
    <w:rsid w:val="00F92F5D"/>
    <w:rsid w:val="00F93A7D"/>
    <w:rsid w:val="00F93CB4"/>
    <w:rsid w:val="00F93F74"/>
    <w:rsid w:val="00F948FF"/>
    <w:rsid w:val="00F94A50"/>
    <w:rsid w:val="00F94BA1"/>
    <w:rsid w:val="00F952FE"/>
    <w:rsid w:val="00F95570"/>
    <w:rsid w:val="00F9587D"/>
    <w:rsid w:val="00F95D09"/>
    <w:rsid w:val="00F95F64"/>
    <w:rsid w:val="00F96AB6"/>
    <w:rsid w:val="00F974FA"/>
    <w:rsid w:val="00FA0071"/>
    <w:rsid w:val="00FA045A"/>
    <w:rsid w:val="00FA1574"/>
    <w:rsid w:val="00FA1A6B"/>
    <w:rsid w:val="00FA1F2A"/>
    <w:rsid w:val="00FA1F98"/>
    <w:rsid w:val="00FA2C48"/>
    <w:rsid w:val="00FA305F"/>
    <w:rsid w:val="00FA307D"/>
    <w:rsid w:val="00FA3950"/>
    <w:rsid w:val="00FA3AF7"/>
    <w:rsid w:val="00FA4E0D"/>
    <w:rsid w:val="00FA4E12"/>
    <w:rsid w:val="00FA4EDE"/>
    <w:rsid w:val="00FA4F91"/>
    <w:rsid w:val="00FA580B"/>
    <w:rsid w:val="00FA6638"/>
    <w:rsid w:val="00FA6B94"/>
    <w:rsid w:val="00FA6BF4"/>
    <w:rsid w:val="00FA6D35"/>
    <w:rsid w:val="00FA6E84"/>
    <w:rsid w:val="00FA6F8B"/>
    <w:rsid w:val="00FA7594"/>
    <w:rsid w:val="00FA7CCE"/>
    <w:rsid w:val="00FA7DDC"/>
    <w:rsid w:val="00FB067E"/>
    <w:rsid w:val="00FB0F2E"/>
    <w:rsid w:val="00FB1BBF"/>
    <w:rsid w:val="00FB1C2C"/>
    <w:rsid w:val="00FB1D34"/>
    <w:rsid w:val="00FB2069"/>
    <w:rsid w:val="00FB2102"/>
    <w:rsid w:val="00FB25F6"/>
    <w:rsid w:val="00FB27F0"/>
    <w:rsid w:val="00FB3673"/>
    <w:rsid w:val="00FB37B6"/>
    <w:rsid w:val="00FB3D2E"/>
    <w:rsid w:val="00FB3D43"/>
    <w:rsid w:val="00FB3E8E"/>
    <w:rsid w:val="00FB4269"/>
    <w:rsid w:val="00FB444A"/>
    <w:rsid w:val="00FB4A05"/>
    <w:rsid w:val="00FB4BD1"/>
    <w:rsid w:val="00FB4D60"/>
    <w:rsid w:val="00FB5030"/>
    <w:rsid w:val="00FB5285"/>
    <w:rsid w:val="00FB585B"/>
    <w:rsid w:val="00FB5C9C"/>
    <w:rsid w:val="00FB5D27"/>
    <w:rsid w:val="00FB5DDC"/>
    <w:rsid w:val="00FB63AD"/>
    <w:rsid w:val="00FB6B14"/>
    <w:rsid w:val="00FB6FB1"/>
    <w:rsid w:val="00FB7485"/>
    <w:rsid w:val="00FB7575"/>
    <w:rsid w:val="00FB76BC"/>
    <w:rsid w:val="00FB79FA"/>
    <w:rsid w:val="00FB7B21"/>
    <w:rsid w:val="00FC0DEC"/>
    <w:rsid w:val="00FC18AD"/>
    <w:rsid w:val="00FC1AC6"/>
    <w:rsid w:val="00FC1B4E"/>
    <w:rsid w:val="00FC22BC"/>
    <w:rsid w:val="00FC29FD"/>
    <w:rsid w:val="00FC2B79"/>
    <w:rsid w:val="00FC2F63"/>
    <w:rsid w:val="00FC406B"/>
    <w:rsid w:val="00FC4163"/>
    <w:rsid w:val="00FC423D"/>
    <w:rsid w:val="00FC490C"/>
    <w:rsid w:val="00FC5A38"/>
    <w:rsid w:val="00FC5E42"/>
    <w:rsid w:val="00FC5E78"/>
    <w:rsid w:val="00FC60FA"/>
    <w:rsid w:val="00FC66EE"/>
    <w:rsid w:val="00FC70FB"/>
    <w:rsid w:val="00FC7AD9"/>
    <w:rsid w:val="00FD069B"/>
    <w:rsid w:val="00FD0817"/>
    <w:rsid w:val="00FD095D"/>
    <w:rsid w:val="00FD1110"/>
    <w:rsid w:val="00FD11F8"/>
    <w:rsid w:val="00FD1577"/>
    <w:rsid w:val="00FD1CA5"/>
    <w:rsid w:val="00FD252F"/>
    <w:rsid w:val="00FD2772"/>
    <w:rsid w:val="00FD27AE"/>
    <w:rsid w:val="00FD3018"/>
    <w:rsid w:val="00FD38BC"/>
    <w:rsid w:val="00FD3D71"/>
    <w:rsid w:val="00FD492F"/>
    <w:rsid w:val="00FD4FDD"/>
    <w:rsid w:val="00FD54FE"/>
    <w:rsid w:val="00FD566B"/>
    <w:rsid w:val="00FD5DD0"/>
    <w:rsid w:val="00FD654B"/>
    <w:rsid w:val="00FD661F"/>
    <w:rsid w:val="00FD697F"/>
    <w:rsid w:val="00FD6F12"/>
    <w:rsid w:val="00FD762E"/>
    <w:rsid w:val="00FD7E60"/>
    <w:rsid w:val="00FE01C4"/>
    <w:rsid w:val="00FE059E"/>
    <w:rsid w:val="00FE1771"/>
    <w:rsid w:val="00FE2127"/>
    <w:rsid w:val="00FE381C"/>
    <w:rsid w:val="00FE3C55"/>
    <w:rsid w:val="00FE3E45"/>
    <w:rsid w:val="00FE462B"/>
    <w:rsid w:val="00FE501D"/>
    <w:rsid w:val="00FE544B"/>
    <w:rsid w:val="00FE5804"/>
    <w:rsid w:val="00FE617A"/>
    <w:rsid w:val="00FE63B8"/>
    <w:rsid w:val="00FE73B7"/>
    <w:rsid w:val="00FE7AF6"/>
    <w:rsid w:val="00FF06A6"/>
    <w:rsid w:val="00FF077A"/>
    <w:rsid w:val="00FF111C"/>
    <w:rsid w:val="00FF1269"/>
    <w:rsid w:val="00FF1285"/>
    <w:rsid w:val="00FF34A5"/>
    <w:rsid w:val="00FF34D0"/>
    <w:rsid w:val="00FF3EAB"/>
    <w:rsid w:val="00FF4749"/>
    <w:rsid w:val="00FF48BA"/>
    <w:rsid w:val="00FF4CA7"/>
    <w:rsid w:val="00FF544F"/>
    <w:rsid w:val="00FF57FA"/>
    <w:rsid w:val="00FF5988"/>
    <w:rsid w:val="00FF5E9E"/>
    <w:rsid w:val="00FF61E6"/>
    <w:rsid w:val="00FF680A"/>
    <w:rsid w:val="00FF723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246BB9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05A2"/>
    <w:pPr>
      <w:spacing w:before="120" w:after="120" w:line="240" w:lineRule="auto"/>
      <w:jc w:val="both"/>
    </w:pPr>
    <w:rPr>
      <w:rFonts w:ascii="Arial" w:eastAsia="Times New Roman" w:hAnsi="Arial" w:cs="Times New Roman"/>
      <w:szCs w:val="20"/>
      <w:lang w:val="en-GB"/>
    </w:rPr>
  </w:style>
  <w:style w:type="paragraph" w:styleId="Heading1">
    <w:name w:val="heading 1"/>
    <w:aliases w:val="h1"/>
    <w:basedOn w:val="Normal"/>
    <w:next w:val="Normal"/>
    <w:link w:val="Heading1Char"/>
    <w:autoRedefine/>
    <w:qFormat/>
    <w:rsid w:val="006F4C41"/>
    <w:pPr>
      <w:keepNext/>
      <w:numPr>
        <w:numId w:val="68"/>
      </w:numPr>
      <w:spacing w:after="480"/>
      <w:outlineLvl w:val="0"/>
    </w:pPr>
    <w:rPr>
      <w:rFonts w:cs="Arial"/>
      <w:b/>
      <w:kern w:val="28"/>
      <w:sz w:val="36"/>
      <w:szCs w:val="28"/>
      <w:lang w:val="en-AU"/>
    </w:rPr>
  </w:style>
  <w:style w:type="paragraph" w:styleId="Heading2">
    <w:name w:val="heading 2"/>
    <w:aliases w:val="h2,2nd Level Heading"/>
    <w:basedOn w:val="ListParagraph"/>
    <w:next w:val="Normal"/>
    <w:link w:val="Heading2Char1"/>
    <w:autoRedefine/>
    <w:qFormat/>
    <w:rsid w:val="00B828FF"/>
    <w:pPr>
      <w:keepNext/>
      <w:keepLines/>
      <w:numPr>
        <w:ilvl w:val="1"/>
        <w:numId w:val="68"/>
      </w:numPr>
      <w:spacing w:before="240"/>
      <w:outlineLvl w:val="1"/>
    </w:pPr>
    <w:rPr>
      <w:rFonts w:eastAsia="SimSun" w:cstheme="majorBidi"/>
      <w:b/>
      <w:bCs/>
      <w:sz w:val="26"/>
      <w:szCs w:val="26"/>
      <w:lang w:val="en-US"/>
    </w:rPr>
  </w:style>
  <w:style w:type="paragraph" w:styleId="Heading3">
    <w:name w:val="heading 3"/>
    <w:aliases w:val="3rd Level Heading"/>
    <w:basedOn w:val="Normal"/>
    <w:next w:val="Normal"/>
    <w:link w:val="Heading3Char"/>
    <w:autoRedefine/>
    <w:qFormat/>
    <w:rsid w:val="00EF43EF"/>
    <w:pPr>
      <w:keepNext/>
      <w:numPr>
        <w:ilvl w:val="2"/>
        <w:numId w:val="68"/>
      </w:numPr>
      <w:tabs>
        <w:tab w:val="left" w:pos="1260"/>
      </w:tabs>
      <w:outlineLvl w:val="2"/>
    </w:pPr>
    <w:rPr>
      <w:rFonts w:eastAsia="SimSun" w:cs="Arial"/>
      <w:b/>
      <w:szCs w:val="22"/>
      <w:lang w:val="en-AU"/>
    </w:rPr>
  </w:style>
  <w:style w:type="paragraph" w:styleId="Heading4">
    <w:name w:val="heading 4"/>
    <w:aliases w:val="4th Level Heading"/>
    <w:basedOn w:val="Heading2"/>
    <w:next w:val="Normal"/>
    <w:link w:val="Heading4Char"/>
    <w:uiPriority w:val="99"/>
    <w:qFormat/>
    <w:rsid w:val="008D343B"/>
    <w:pPr>
      <w:numPr>
        <w:ilvl w:val="0"/>
        <w:numId w:val="0"/>
      </w:numPr>
      <w:outlineLvl w:val="3"/>
    </w:pPr>
    <w:rPr>
      <w:rFonts w:cs="Arial"/>
      <w:sz w:val="36"/>
      <w:szCs w:val="36"/>
    </w:rPr>
  </w:style>
  <w:style w:type="paragraph" w:styleId="Heading5">
    <w:name w:val="heading 5"/>
    <w:basedOn w:val="Normal"/>
    <w:next w:val="Normal"/>
    <w:link w:val="Heading5Char"/>
    <w:autoRedefine/>
    <w:uiPriority w:val="99"/>
    <w:qFormat/>
    <w:rsid w:val="006F4C41"/>
    <w:pPr>
      <w:keepNext/>
      <w:outlineLvl w:val="4"/>
    </w:pPr>
    <w:rPr>
      <w:rFonts w:cs="Arial"/>
      <w:b/>
      <w:color w:val="000000"/>
    </w:rPr>
  </w:style>
  <w:style w:type="paragraph" w:styleId="Heading6">
    <w:name w:val="heading 6"/>
    <w:basedOn w:val="subappendix"/>
    <w:next w:val="Normal"/>
    <w:link w:val="Heading6Char"/>
    <w:uiPriority w:val="99"/>
    <w:qFormat/>
    <w:rsid w:val="00803656"/>
    <w:pPr>
      <w:numPr>
        <w:ilvl w:val="5"/>
        <w:numId w:val="36"/>
      </w:numPr>
      <w:outlineLvl w:val="5"/>
    </w:pPr>
  </w:style>
  <w:style w:type="paragraph" w:styleId="Heading7">
    <w:name w:val="heading 7"/>
    <w:basedOn w:val="subappendix"/>
    <w:next w:val="Normal"/>
    <w:link w:val="Heading7Char"/>
    <w:uiPriority w:val="99"/>
    <w:qFormat/>
    <w:rsid w:val="00803656"/>
    <w:pPr>
      <w:numPr>
        <w:ilvl w:val="6"/>
        <w:numId w:val="36"/>
      </w:numPr>
      <w:outlineLvl w:val="6"/>
    </w:pPr>
  </w:style>
  <w:style w:type="paragraph" w:styleId="Heading8">
    <w:name w:val="heading 8"/>
    <w:basedOn w:val="Normal"/>
    <w:next w:val="Normal"/>
    <w:link w:val="Heading8Char"/>
    <w:uiPriority w:val="99"/>
    <w:qFormat/>
    <w:rsid w:val="00803656"/>
    <w:pPr>
      <w:numPr>
        <w:ilvl w:val="7"/>
        <w:numId w:val="36"/>
      </w:numPr>
      <w:spacing w:before="240" w:after="60"/>
      <w:outlineLvl w:val="7"/>
    </w:pPr>
    <w:rPr>
      <w:rFonts w:ascii="Calibri" w:hAnsi="Calibri"/>
      <w:i/>
      <w:iCs/>
      <w:sz w:val="24"/>
      <w:szCs w:val="24"/>
    </w:rPr>
  </w:style>
  <w:style w:type="paragraph" w:styleId="Heading9">
    <w:name w:val="heading 9"/>
    <w:basedOn w:val="Normal"/>
    <w:next w:val="Normal"/>
    <w:link w:val="Heading9Char"/>
    <w:uiPriority w:val="99"/>
    <w:qFormat/>
    <w:rsid w:val="00803656"/>
    <w:pPr>
      <w:keepNext/>
      <w:numPr>
        <w:ilvl w:val="8"/>
        <w:numId w:val="36"/>
      </w:numPr>
      <w:outlineLvl w:val="8"/>
    </w:pPr>
    <w:rPr>
      <w:rFonts w:ascii="Cambria" w:hAnsi="Cambria"/>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803656"/>
    <w:pPr>
      <w:tabs>
        <w:tab w:val="center" w:pos="4153"/>
        <w:tab w:val="right" w:pos="8306"/>
      </w:tabs>
      <w:spacing w:line="320" w:lineRule="exact"/>
    </w:pPr>
    <w:rPr>
      <w:rFonts w:ascii="Gill Sans MT" w:hAnsi="Gill Sans MT"/>
      <w:sz w:val="20"/>
    </w:rPr>
  </w:style>
  <w:style w:type="character" w:customStyle="1" w:styleId="FooterChar">
    <w:name w:val="Footer Char"/>
    <w:basedOn w:val="DefaultParagraphFont"/>
    <w:link w:val="Footer"/>
    <w:uiPriority w:val="99"/>
    <w:rsid w:val="00803656"/>
    <w:rPr>
      <w:rFonts w:ascii="Gill Sans MT" w:eastAsia="Times New Roman" w:hAnsi="Gill Sans MT" w:cs="Times New Roman"/>
      <w:sz w:val="20"/>
      <w:szCs w:val="20"/>
      <w:lang w:val="en-GB"/>
    </w:rPr>
  </w:style>
  <w:style w:type="paragraph" w:customStyle="1" w:styleId="Infopage">
    <w:name w:val="Info page"/>
    <w:basedOn w:val="Normal"/>
    <w:uiPriority w:val="99"/>
    <w:rsid w:val="00803656"/>
    <w:rPr>
      <w:rFonts w:ascii="Arial Narrow" w:hAnsi="Arial Narrow"/>
      <w:szCs w:val="22"/>
    </w:rPr>
  </w:style>
  <w:style w:type="paragraph" w:styleId="Header">
    <w:name w:val="header"/>
    <w:basedOn w:val="Normal"/>
    <w:link w:val="HeaderChar"/>
    <w:uiPriority w:val="99"/>
    <w:rsid w:val="00803656"/>
    <w:pPr>
      <w:pBdr>
        <w:bottom w:val="single" w:sz="4" w:space="1" w:color="auto"/>
      </w:pBdr>
      <w:tabs>
        <w:tab w:val="right" w:pos="8496"/>
      </w:tabs>
    </w:pPr>
    <w:rPr>
      <w:rFonts w:ascii="Gill Sans MT" w:hAnsi="Gill Sans MT"/>
      <w:sz w:val="20"/>
    </w:rPr>
  </w:style>
  <w:style w:type="character" w:customStyle="1" w:styleId="HeaderChar">
    <w:name w:val="Header Char"/>
    <w:basedOn w:val="DefaultParagraphFont"/>
    <w:link w:val="Header"/>
    <w:uiPriority w:val="99"/>
    <w:rsid w:val="00803656"/>
    <w:rPr>
      <w:rFonts w:ascii="Gill Sans MT" w:eastAsia="Times New Roman" w:hAnsi="Gill Sans MT" w:cs="Times New Roman"/>
      <w:sz w:val="20"/>
      <w:szCs w:val="20"/>
      <w:lang w:val="en-GB"/>
    </w:rPr>
  </w:style>
  <w:style w:type="paragraph" w:styleId="BodyText3">
    <w:name w:val="Body Text 3"/>
    <w:basedOn w:val="Normal"/>
    <w:link w:val="BodyText3Char"/>
    <w:uiPriority w:val="99"/>
    <w:unhideWhenUsed/>
    <w:rsid w:val="00803656"/>
    <w:rPr>
      <w:sz w:val="16"/>
      <w:szCs w:val="16"/>
    </w:rPr>
  </w:style>
  <w:style w:type="character" w:customStyle="1" w:styleId="BodyText3Char">
    <w:name w:val="Body Text 3 Char"/>
    <w:basedOn w:val="DefaultParagraphFont"/>
    <w:link w:val="BodyText3"/>
    <w:uiPriority w:val="99"/>
    <w:rsid w:val="00803656"/>
    <w:rPr>
      <w:rFonts w:ascii="Arial" w:eastAsia="Times New Roman" w:hAnsi="Arial" w:cs="Times New Roman"/>
      <w:sz w:val="16"/>
      <w:szCs w:val="16"/>
      <w:lang w:val="en-GB"/>
    </w:rPr>
  </w:style>
  <w:style w:type="character" w:customStyle="1" w:styleId="Heading1Char">
    <w:name w:val="Heading 1 Char"/>
    <w:aliases w:val="h1 Char"/>
    <w:basedOn w:val="DefaultParagraphFont"/>
    <w:link w:val="Heading1"/>
    <w:rsid w:val="006F4C41"/>
    <w:rPr>
      <w:rFonts w:ascii="Arial" w:eastAsia="Times New Roman" w:hAnsi="Arial" w:cs="Arial"/>
      <w:b/>
      <w:kern w:val="28"/>
      <w:sz w:val="36"/>
      <w:szCs w:val="28"/>
    </w:rPr>
  </w:style>
  <w:style w:type="character" w:customStyle="1" w:styleId="Heading2Char">
    <w:name w:val="Heading 2 Char"/>
    <w:aliases w:val="h2 Char,2nd Level Heading Char"/>
    <w:basedOn w:val="DefaultParagraphFont"/>
    <w:uiPriority w:val="99"/>
    <w:rsid w:val="00803656"/>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aliases w:val="3rd Level Heading Char"/>
    <w:basedOn w:val="DefaultParagraphFont"/>
    <w:link w:val="Heading3"/>
    <w:rsid w:val="00EF43EF"/>
    <w:rPr>
      <w:rFonts w:ascii="Arial" w:eastAsia="SimSun" w:hAnsi="Arial" w:cs="Arial"/>
      <w:b/>
    </w:rPr>
  </w:style>
  <w:style w:type="character" w:customStyle="1" w:styleId="Heading4Char">
    <w:name w:val="Heading 4 Char"/>
    <w:aliases w:val="4th Level Heading Char"/>
    <w:basedOn w:val="DefaultParagraphFont"/>
    <w:link w:val="Heading4"/>
    <w:uiPriority w:val="99"/>
    <w:rsid w:val="008D343B"/>
    <w:rPr>
      <w:rFonts w:ascii="Arial" w:eastAsia="SimSun" w:hAnsi="Arial" w:cs="Arial"/>
      <w:b/>
      <w:bCs/>
      <w:sz w:val="36"/>
      <w:szCs w:val="36"/>
      <w:lang w:val="en-US" w:eastAsia="en-GB"/>
    </w:rPr>
  </w:style>
  <w:style w:type="character" w:customStyle="1" w:styleId="Heading5Char">
    <w:name w:val="Heading 5 Char"/>
    <w:basedOn w:val="DefaultParagraphFont"/>
    <w:link w:val="Heading5"/>
    <w:uiPriority w:val="99"/>
    <w:rsid w:val="006F4C41"/>
    <w:rPr>
      <w:rFonts w:ascii="Arial" w:eastAsia="Times New Roman" w:hAnsi="Arial" w:cs="Arial"/>
      <w:b/>
      <w:color w:val="000000"/>
      <w:szCs w:val="20"/>
      <w:lang w:val="en-GB"/>
    </w:rPr>
  </w:style>
  <w:style w:type="character" w:customStyle="1" w:styleId="Heading6Char">
    <w:name w:val="Heading 6 Char"/>
    <w:basedOn w:val="DefaultParagraphFont"/>
    <w:link w:val="Heading6"/>
    <w:uiPriority w:val="99"/>
    <w:rsid w:val="00803656"/>
    <w:rPr>
      <w:rFonts w:ascii="Arial" w:eastAsia="Times New Roman" w:hAnsi="Arial" w:cs="Times New Roman"/>
      <w:b/>
      <w:sz w:val="28"/>
      <w:szCs w:val="20"/>
      <w:lang w:val="en-GB"/>
    </w:rPr>
  </w:style>
  <w:style w:type="character" w:customStyle="1" w:styleId="Heading7Char">
    <w:name w:val="Heading 7 Char"/>
    <w:basedOn w:val="DefaultParagraphFont"/>
    <w:link w:val="Heading7"/>
    <w:uiPriority w:val="99"/>
    <w:rsid w:val="00803656"/>
    <w:rPr>
      <w:rFonts w:ascii="Arial" w:eastAsia="Times New Roman" w:hAnsi="Arial" w:cs="Times New Roman"/>
      <w:b/>
      <w:sz w:val="28"/>
      <w:szCs w:val="20"/>
      <w:lang w:val="en-GB"/>
    </w:rPr>
  </w:style>
  <w:style w:type="character" w:customStyle="1" w:styleId="Heading8Char">
    <w:name w:val="Heading 8 Char"/>
    <w:basedOn w:val="DefaultParagraphFont"/>
    <w:link w:val="Heading8"/>
    <w:uiPriority w:val="99"/>
    <w:rsid w:val="00803656"/>
    <w:rPr>
      <w:rFonts w:ascii="Calibri" w:eastAsia="Times New Roman" w:hAnsi="Calibri" w:cs="Times New Roman"/>
      <w:i/>
      <w:iCs/>
      <w:sz w:val="24"/>
      <w:szCs w:val="24"/>
      <w:lang w:val="en-GB"/>
    </w:rPr>
  </w:style>
  <w:style w:type="character" w:customStyle="1" w:styleId="Heading9Char">
    <w:name w:val="Heading 9 Char"/>
    <w:basedOn w:val="DefaultParagraphFont"/>
    <w:link w:val="Heading9"/>
    <w:uiPriority w:val="99"/>
    <w:rsid w:val="00803656"/>
    <w:rPr>
      <w:rFonts w:ascii="Cambria" w:eastAsia="Times New Roman" w:hAnsi="Cambria" w:cs="Times New Roman"/>
      <w:sz w:val="20"/>
      <w:szCs w:val="20"/>
      <w:lang w:val="en-GB"/>
    </w:rPr>
  </w:style>
  <w:style w:type="paragraph" w:customStyle="1" w:styleId="References">
    <w:name w:val="References"/>
    <w:basedOn w:val="Normal"/>
    <w:uiPriority w:val="99"/>
    <w:rsid w:val="00803656"/>
    <w:pPr>
      <w:ind w:left="288" w:hanging="288"/>
    </w:pPr>
    <w:rPr>
      <w:szCs w:val="22"/>
      <w:lang w:val="en-AU"/>
    </w:rPr>
  </w:style>
  <w:style w:type="character" w:styleId="CommentReference">
    <w:name w:val="annotation reference"/>
    <w:basedOn w:val="DefaultParagraphFont"/>
    <w:uiPriority w:val="99"/>
    <w:rsid w:val="00803656"/>
    <w:rPr>
      <w:rFonts w:cs="Times New Roman"/>
      <w:sz w:val="28"/>
    </w:rPr>
  </w:style>
  <w:style w:type="paragraph" w:styleId="CommentText">
    <w:name w:val="annotation text"/>
    <w:basedOn w:val="Normal"/>
    <w:link w:val="CommentTextChar"/>
    <w:uiPriority w:val="99"/>
    <w:rsid w:val="00803656"/>
    <w:pPr>
      <w:numPr>
        <w:numId w:val="1"/>
      </w:numPr>
    </w:pPr>
    <w:rPr>
      <w:rFonts w:ascii="Gill Sans MT" w:hAnsi="Gill Sans MT"/>
      <w:sz w:val="20"/>
      <w:lang w:val="en-AU" w:eastAsia="en-AU"/>
    </w:rPr>
  </w:style>
  <w:style w:type="character" w:customStyle="1" w:styleId="CommentTextChar">
    <w:name w:val="Comment Text Char"/>
    <w:basedOn w:val="DefaultParagraphFont"/>
    <w:link w:val="CommentText"/>
    <w:uiPriority w:val="99"/>
    <w:rsid w:val="00803656"/>
    <w:rPr>
      <w:rFonts w:ascii="Gill Sans MT" w:eastAsia="Times New Roman" w:hAnsi="Gill Sans MT" w:cs="Times New Roman"/>
      <w:sz w:val="20"/>
      <w:szCs w:val="20"/>
      <w:lang w:eastAsia="en-AU"/>
    </w:rPr>
  </w:style>
  <w:style w:type="paragraph" w:customStyle="1" w:styleId="Reportsummary">
    <w:name w:val="Report summary"/>
    <w:basedOn w:val="Normal"/>
    <w:uiPriority w:val="99"/>
    <w:rsid w:val="00803656"/>
    <w:pPr>
      <w:tabs>
        <w:tab w:val="num" w:pos="432"/>
      </w:tabs>
      <w:spacing w:after="240"/>
      <w:ind w:left="432" w:hanging="432"/>
    </w:pPr>
    <w:rPr>
      <w:sz w:val="24"/>
    </w:rPr>
  </w:style>
  <w:style w:type="paragraph" w:customStyle="1" w:styleId="Reportrefs">
    <w:name w:val="Report refs"/>
    <w:basedOn w:val="Normal"/>
    <w:uiPriority w:val="99"/>
    <w:rsid w:val="00803656"/>
    <w:pPr>
      <w:spacing w:after="180"/>
      <w:ind w:left="432" w:hanging="432"/>
    </w:pPr>
    <w:rPr>
      <w:sz w:val="24"/>
    </w:rPr>
  </w:style>
  <w:style w:type="paragraph" w:styleId="TOC4">
    <w:name w:val="toc 4"/>
    <w:basedOn w:val="Normal"/>
    <w:next w:val="Normal"/>
    <w:autoRedefine/>
    <w:uiPriority w:val="99"/>
    <w:rsid w:val="00803656"/>
    <w:pPr>
      <w:tabs>
        <w:tab w:val="left" w:pos="1440"/>
        <w:tab w:val="right" w:leader="dot" w:pos="9072"/>
      </w:tabs>
      <w:ind w:left="567"/>
    </w:pPr>
    <w:rPr>
      <w:noProof/>
      <w:szCs w:val="24"/>
      <w:lang w:val="en-AU"/>
    </w:rPr>
  </w:style>
  <w:style w:type="paragraph" w:customStyle="1" w:styleId="Figure">
    <w:name w:val="Figure"/>
    <w:basedOn w:val="Normal"/>
    <w:link w:val="FigureChar"/>
    <w:qFormat/>
    <w:rsid w:val="002D6DF2"/>
    <w:rPr>
      <w:sz w:val="18"/>
    </w:rPr>
  </w:style>
  <w:style w:type="character" w:customStyle="1" w:styleId="FigureChar">
    <w:name w:val="Figure Char"/>
    <w:link w:val="Figure"/>
    <w:locked/>
    <w:rsid w:val="002D6DF2"/>
    <w:rPr>
      <w:rFonts w:ascii="Arial" w:eastAsia="Times New Roman" w:hAnsi="Arial" w:cs="Times New Roman"/>
      <w:sz w:val="18"/>
      <w:szCs w:val="20"/>
      <w:lang w:val="en-GB"/>
    </w:rPr>
  </w:style>
  <w:style w:type="paragraph" w:customStyle="1" w:styleId="Table">
    <w:name w:val="Table"/>
    <w:basedOn w:val="Normal"/>
    <w:link w:val="TableChar"/>
    <w:rsid w:val="00803656"/>
    <w:rPr>
      <w:rFonts w:ascii="Arial Narrow" w:hAnsi="Arial Narrow"/>
    </w:rPr>
  </w:style>
  <w:style w:type="character" w:customStyle="1" w:styleId="TableChar">
    <w:name w:val="Table Char"/>
    <w:link w:val="Table"/>
    <w:locked/>
    <w:rsid w:val="00803656"/>
    <w:rPr>
      <w:rFonts w:ascii="Arial Narrow" w:eastAsia="Times New Roman" w:hAnsi="Arial Narrow" w:cs="Times New Roman"/>
      <w:szCs w:val="20"/>
      <w:lang w:val="en-GB"/>
    </w:rPr>
  </w:style>
  <w:style w:type="paragraph" w:styleId="TOC1">
    <w:name w:val="toc 1"/>
    <w:basedOn w:val="Normal"/>
    <w:next w:val="Normal"/>
    <w:autoRedefine/>
    <w:uiPriority w:val="39"/>
    <w:qFormat/>
    <w:rsid w:val="0028107A"/>
    <w:pPr>
      <w:tabs>
        <w:tab w:val="left" w:pos="567"/>
        <w:tab w:val="right" w:leader="dot" w:pos="9061"/>
      </w:tabs>
      <w:spacing w:after="0"/>
    </w:pPr>
    <w:rPr>
      <w:b/>
      <w:noProof/>
    </w:rPr>
  </w:style>
  <w:style w:type="paragraph" w:customStyle="1" w:styleId="TableContents">
    <w:name w:val="Table Contents"/>
    <w:basedOn w:val="Normal"/>
    <w:uiPriority w:val="99"/>
    <w:rsid w:val="00803656"/>
    <w:pPr>
      <w:suppressLineNumbers/>
      <w:suppressAutoHyphens/>
      <w:spacing w:after="142" w:line="276" w:lineRule="auto"/>
    </w:pPr>
    <w:rPr>
      <w:rFonts w:ascii="Trebuchet MS" w:hAnsi="Trebuchet MS"/>
      <w:sz w:val="21"/>
      <w:lang w:val="en-US"/>
    </w:rPr>
  </w:style>
  <w:style w:type="paragraph" w:styleId="NormalWeb">
    <w:name w:val="Normal (Web)"/>
    <w:basedOn w:val="Normal"/>
    <w:uiPriority w:val="99"/>
    <w:rsid w:val="00803656"/>
    <w:pPr>
      <w:spacing w:before="100" w:beforeAutospacing="1" w:after="100" w:afterAutospacing="1"/>
    </w:pPr>
    <w:rPr>
      <w:rFonts w:ascii="Times New Roman" w:hAnsi="Times New Roman"/>
      <w:sz w:val="24"/>
      <w:szCs w:val="24"/>
      <w:lang w:val="en-AU" w:eastAsia="en-AU"/>
    </w:rPr>
  </w:style>
  <w:style w:type="character" w:styleId="Hyperlink">
    <w:name w:val="Hyperlink"/>
    <w:basedOn w:val="DefaultParagraphFont"/>
    <w:uiPriority w:val="99"/>
    <w:rsid w:val="00803656"/>
    <w:rPr>
      <w:rFonts w:cs="Times New Roman"/>
      <w:color w:val="0000FF"/>
      <w:u w:val="single"/>
    </w:rPr>
  </w:style>
  <w:style w:type="paragraph" w:customStyle="1" w:styleId="name1">
    <w:name w:val="name1"/>
    <w:basedOn w:val="Normal"/>
    <w:uiPriority w:val="99"/>
    <w:rsid w:val="00803656"/>
    <w:pPr>
      <w:keepNext/>
      <w:tabs>
        <w:tab w:val="left" w:pos="284"/>
        <w:tab w:val="left" w:pos="567"/>
        <w:tab w:val="left" w:pos="851"/>
        <w:tab w:val="left" w:pos="1134"/>
      </w:tabs>
    </w:pPr>
    <w:rPr>
      <w:rFonts w:eastAsia="MS Mincho"/>
      <w:b/>
      <w:sz w:val="20"/>
      <w:lang w:val="en-AU"/>
    </w:rPr>
  </w:style>
  <w:style w:type="paragraph" w:styleId="DocumentMap">
    <w:name w:val="Document Map"/>
    <w:basedOn w:val="Normal"/>
    <w:link w:val="DocumentMapChar"/>
    <w:uiPriority w:val="99"/>
    <w:semiHidden/>
    <w:rsid w:val="00803656"/>
    <w:pPr>
      <w:shd w:val="clear" w:color="auto" w:fill="000080"/>
    </w:pPr>
    <w:rPr>
      <w:rFonts w:ascii="Times New Roman" w:hAnsi="Times New Roman"/>
      <w:sz w:val="2"/>
    </w:rPr>
  </w:style>
  <w:style w:type="character" w:customStyle="1" w:styleId="DocumentMapChar">
    <w:name w:val="Document Map Char"/>
    <w:basedOn w:val="DefaultParagraphFont"/>
    <w:link w:val="DocumentMap"/>
    <w:uiPriority w:val="99"/>
    <w:semiHidden/>
    <w:rsid w:val="00803656"/>
    <w:rPr>
      <w:rFonts w:ascii="Times New Roman" w:eastAsia="Times New Roman" w:hAnsi="Times New Roman" w:cs="Times New Roman"/>
      <w:sz w:val="2"/>
      <w:szCs w:val="20"/>
      <w:shd w:val="clear" w:color="auto" w:fill="000080"/>
      <w:lang w:val="en-GB"/>
    </w:rPr>
  </w:style>
  <w:style w:type="paragraph" w:styleId="BalloonText">
    <w:name w:val="Balloon Text"/>
    <w:basedOn w:val="Normal"/>
    <w:link w:val="BalloonTextChar"/>
    <w:uiPriority w:val="99"/>
    <w:rsid w:val="00803656"/>
    <w:rPr>
      <w:rFonts w:ascii="Times New Roman" w:hAnsi="Times New Roman"/>
      <w:sz w:val="16"/>
    </w:rPr>
  </w:style>
  <w:style w:type="character" w:customStyle="1" w:styleId="BalloonTextChar">
    <w:name w:val="Balloon Text Char"/>
    <w:basedOn w:val="DefaultParagraphFont"/>
    <w:link w:val="BalloonText"/>
    <w:uiPriority w:val="99"/>
    <w:rsid w:val="00803656"/>
    <w:rPr>
      <w:rFonts w:ascii="Times New Roman" w:eastAsia="Times New Roman" w:hAnsi="Times New Roman" w:cs="Times New Roman"/>
      <w:sz w:val="16"/>
      <w:szCs w:val="20"/>
      <w:lang w:val="en-GB"/>
    </w:rPr>
  </w:style>
  <w:style w:type="paragraph" w:styleId="Title">
    <w:name w:val="Title"/>
    <w:basedOn w:val="Normal"/>
    <w:link w:val="TitleChar"/>
    <w:uiPriority w:val="10"/>
    <w:qFormat/>
    <w:rsid w:val="00803656"/>
    <w:pPr>
      <w:jc w:val="center"/>
    </w:pPr>
    <w:rPr>
      <w:rFonts w:ascii="Cambria" w:hAnsi="Cambria"/>
      <w:b/>
      <w:bCs/>
      <w:kern w:val="28"/>
      <w:sz w:val="32"/>
      <w:szCs w:val="32"/>
    </w:rPr>
  </w:style>
  <w:style w:type="character" w:customStyle="1" w:styleId="TitleChar">
    <w:name w:val="Title Char"/>
    <w:basedOn w:val="DefaultParagraphFont"/>
    <w:link w:val="Title"/>
    <w:uiPriority w:val="10"/>
    <w:rsid w:val="00803656"/>
    <w:rPr>
      <w:rFonts w:ascii="Cambria" w:eastAsia="Times New Roman" w:hAnsi="Cambria" w:cs="Times New Roman"/>
      <w:b/>
      <w:bCs/>
      <w:kern w:val="28"/>
      <w:sz w:val="32"/>
      <w:szCs w:val="32"/>
      <w:lang w:val="en-GB"/>
    </w:rPr>
  </w:style>
  <w:style w:type="character" w:styleId="PageNumber">
    <w:name w:val="page number"/>
    <w:basedOn w:val="DefaultParagraphFont"/>
    <w:rsid w:val="00803656"/>
    <w:rPr>
      <w:rFonts w:cs="Times New Roman"/>
    </w:rPr>
  </w:style>
  <w:style w:type="paragraph" w:styleId="TOC2">
    <w:name w:val="toc 2"/>
    <w:basedOn w:val="Normal"/>
    <w:next w:val="Normal"/>
    <w:autoRedefine/>
    <w:uiPriority w:val="39"/>
    <w:qFormat/>
    <w:rsid w:val="00036D2A"/>
    <w:pPr>
      <w:tabs>
        <w:tab w:val="left" w:pos="880"/>
        <w:tab w:val="right" w:leader="dot" w:pos="9061"/>
      </w:tabs>
      <w:spacing w:before="0" w:after="0"/>
      <w:ind w:left="221"/>
    </w:pPr>
    <w:rPr>
      <w:sz w:val="18"/>
    </w:rPr>
  </w:style>
  <w:style w:type="paragraph" w:styleId="TOC3">
    <w:name w:val="toc 3"/>
    <w:basedOn w:val="Normal"/>
    <w:next w:val="Normal"/>
    <w:autoRedefine/>
    <w:uiPriority w:val="39"/>
    <w:qFormat/>
    <w:rsid w:val="00036D2A"/>
    <w:pPr>
      <w:tabs>
        <w:tab w:val="left" w:pos="880"/>
        <w:tab w:val="right" w:leader="dot" w:pos="9061"/>
      </w:tabs>
      <w:spacing w:before="0" w:after="0"/>
      <w:ind w:left="567"/>
      <w:jc w:val="left"/>
    </w:pPr>
    <w:rPr>
      <w:sz w:val="18"/>
    </w:rPr>
  </w:style>
  <w:style w:type="paragraph" w:styleId="TOC5">
    <w:name w:val="toc 5"/>
    <w:basedOn w:val="Normal"/>
    <w:next w:val="Normal"/>
    <w:autoRedefine/>
    <w:uiPriority w:val="99"/>
    <w:rsid w:val="00803656"/>
    <w:pPr>
      <w:ind w:left="880"/>
    </w:pPr>
  </w:style>
  <w:style w:type="paragraph" w:customStyle="1" w:styleId="StyleTitleOptimum">
    <w:name w:val="Style Title + Optimum"/>
    <w:basedOn w:val="Title"/>
    <w:uiPriority w:val="99"/>
    <w:rsid w:val="00803656"/>
    <w:rPr>
      <w:rFonts w:ascii="Arial Black" w:hAnsi="Arial Black"/>
      <w:b w:val="0"/>
    </w:rPr>
  </w:style>
  <w:style w:type="paragraph" w:customStyle="1" w:styleId="StyleHeading5Optimum">
    <w:name w:val="Style Heading 5 + Optimum"/>
    <w:basedOn w:val="Heading5"/>
    <w:uiPriority w:val="99"/>
    <w:rsid w:val="00803656"/>
    <w:pPr>
      <w:spacing w:after="60"/>
    </w:pPr>
    <w:rPr>
      <w:bCs/>
      <w:i/>
      <w:sz w:val="32"/>
    </w:rPr>
  </w:style>
  <w:style w:type="paragraph" w:customStyle="1" w:styleId="StyleHeading4After6pt">
    <w:name w:val="Style Heading 4 + After:  6 pt"/>
    <w:basedOn w:val="Heading4"/>
    <w:uiPriority w:val="99"/>
    <w:rsid w:val="00803656"/>
    <w:rPr>
      <w:b w:val="0"/>
      <w:bCs w:val="0"/>
      <w:i/>
      <w:iCs/>
    </w:rPr>
  </w:style>
  <w:style w:type="character" w:customStyle="1" w:styleId="pubref">
    <w:name w:val="pubref"/>
    <w:rsid w:val="00803656"/>
  </w:style>
  <w:style w:type="paragraph" w:styleId="FootnoteText">
    <w:name w:val="footnote text"/>
    <w:basedOn w:val="Normal"/>
    <w:link w:val="FootnoteTextChar"/>
    <w:uiPriority w:val="99"/>
    <w:rsid w:val="00803656"/>
    <w:rPr>
      <w:rFonts w:ascii="Gill Sans MT" w:hAnsi="Gill Sans MT"/>
      <w:sz w:val="20"/>
    </w:rPr>
  </w:style>
  <w:style w:type="character" w:customStyle="1" w:styleId="FootnoteTextChar">
    <w:name w:val="Footnote Text Char"/>
    <w:basedOn w:val="DefaultParagraphFont"/>
    <w:link w:val="FootnoteText"/>
    <w:uiPriority w:val="99"/>
    <w:rsid w:val="00803656"/>
    <w:rPr>
      <w:rFonts w:ascii="Gill Sans MT" w:eastAsia="Times New Roman" w:hAnsi="Gill Sans MT" w:cs="Times New Roman"/>
      <w:sz w:val="20"/>
      <w:szCs w:val="20"/>
      <w:lang w:val="en-GB"/>
    </w:rPr>
  </w:style>
  <w:style w:type="paragraph" w:styleId="ListBullet2">
    <w:name w:val="List Bullet 2"/>
    <w:basedOn w:val="Normal"/>
    <w:uiPriority w:val="99"/>
    <w:rsid w:val="00803656"/>
    <w:pPr>
      <w:tabs>
        <w:tab w:val="num" w:pos="432"/>
      </w:tabs>
      <w:ind w:left="432" w:hanging="432"/>
    </w:pPr>
    <w:rPr>
      <w:rFonts w:ascii="Optimum" w:hAnsi="Optimum"/>
      <w:szCs w:val="24"/>
      <w:lang w:val="en-AU"/>
    </w:rPr>
  </w:style>
  <w:style w:type="paragraph" w:styleId="PlainText">
    <w:name w:val="Plain Text"/>
    <w:basedOn w:val="Normal"/>
    <w:link w:val="PlainTextChar"/>
    <w:uiPriority w:val="99"/>
    <w:rsid w:val="00803656"/>
    <w:rPr>
      <w:rFonts w:ascii="Courier New" w:hAnsi="Courier New"/>
      <w:sz w:val="20"/>
    </w:rPr>
  </w:style>
  <w:style w:type="character" w:customStyle="1" w:styleId="PlainTextChar">
    <w:name w:val="Plain Text Char"/>
    <w:basedOn w:val="DefaultParagraphFont"/>
    <w:link w:val="PlainText"/>
    <w:uiPriority w:val="99"/>
    <w:rsid w:val="00803656"/>
    <w:rPr>
      <w:rFonts w:ascii="Courier New" w:eastAsia="Times New Roman" w:hAnsi="Courier New" w:cs="Times New Roman"/>
      <w:sz w:val="20"/>
      <w:szCs w:val="20"/>
      <w:lang w:val="en-GB"/>
    </w:rPr>
  </w:style>
  <w:style w:type="paragraph" w:customStyle="1" w:styleId="references0">
    <w:name w:val="references"/>
    <w:basedOn w:val="Normal"/>
    <w:uiPriority w:val="99"/>
    <w:rsid w:val="00803656"/>
    <w:pPr>
      <w:spacing w:before="100" w:beforeAutospacing="1" w:after="100" w:afterAutospacing="1"/>
    </w:pPr>
    <w:rPr>
      <w:rFonts w:ascii="Arial Unicode MS" w:eastAsia="Arial Unicode MS" w:hAnsi="Arial Unicode MS" w:cs="Arial Unicode MS"/>
      <w:sz w:val="24"/>
      <w:szCs w:val="24"/>
      <w:lang w:val="en-AU"/>
    </w:rPr>
  </w:style>
  <w:style w:type="paragraph" w:customStyle="1" w:styleId="Heading54">
    <w:name w:val="Heading 54"/>
    <w:basedOn w:val="Heading5"/>
    <w:uiPriority w:val="99"/>
    <w:rsid w:val="00803656"/>
    <w:pPr>
      <w:keepNext w:val="0"/>
      <w:spacing w:before="240" w:after="60"/>
    </w:pPr>
    <w:rPr>
      <w:rFonts w:ascii="Times New Roman" w:hAnsi="Times New Roman"/>
      <w:bCs/>
      <w:i/>
      <w:iCs/>
      <w:sz w:val="24"/>
      <w:szCs w:val="24"/>
      <w:u w:val="single"/>
      <w:lang w:val="en-AU"/>
    </w:rPr>
  </w:style>
  <w:style w:type="paragraph" w:customStyle="1" w:styleId="xl551">
    <w:name w:val="xl551"/>
    <w:basedOn w:val="Normal"/>
    <w:uiPriority w:val="99"/>
    <w:rsid w:val="00803656"/>
    <w:pPr>
      <w:pBdr>
        <w:top w:val="single" w:sz="8" w:space="0" w:color="auto"/>
        <w:left w:val="single" w:sz="8" w:space="0" w:color="auto"/>
        <w:right w:val="single" w:sz="4" w:space="0" w:color="C0C0C0"/>
      </w:pBdr>
      <w:spacing w:before="100" w:beforeAutospacing="1" w:after="100" w:afterAutospacing="1"/>
      <w:jc w:val="center"/>
      <w:textAlignment w:val="center"/>
    </w:pPr>
    <w:rPr>
      <w:rFonts w:eastAsia="Arial Unicode MS" w:cs="Arial"/>
      <w:color w:val="000000"/>
      <w:sz w:val="18"/>
      <w:szCs w:val="18"/>
      <w:lang w:val="en-AU"/>
    </w:rPr>
  </w:style>
  <w:style w:type="paragraph" w:customStyle="1" w:styleId="xl741">
    <w:name w:val="xl741"/>
    <w:basedOn w:val="Normal"/>
    <w:uiPriority w:val="99"/>
    <w:rsid w:val="00803656"/>
    <w:pPr>
      <w:pBdr>
        <w:bottom w:val="single" w:sz="8" w:space="0" w:color="auto"/>
      </w:pBdr>
      <w:spacing w:before="100" w:beforeAutospacing="1" w:after="100" w:afterAutospacing="1"/>
    </w:pPr>
    <w:rPr>
      <w:rFonts w:ascii="Arial Unicode MS" w:eastAsia="Arial Unicode MS" w:hAnsi="Arial Unicode MS" w:cs="Arial Unicode MS"/>
      <w:sz w:val="24"/>
      <w:szCs w:val="24"/>
      <w:lang w:val="en-AU"/>
    </w:rPr>
  </w:style>
  <w:style w:type="paragraph" w:customStyle="1" w:styleId="xl251">
    <w:name w:val="xl251"/>
    <w:basedOn w:val="Normal"/>
    <w:rsid w:val="00803656"/>
    <w:pPr>
      <w:spacing w:before="100" w:beforeAutospacing="1" w:after="100" w:afterAutospacing="1"/>
      <w:jc w:val="center"/>
      <w:textAlignment w:val="center"/>
    </w:pPr>
    <w:rPr>
      <w:rFonts w:eastAsia="Arial Unicode MS" w:cs="Arial"/>
      <w:sz w:val="16"/>
      <w:szCs w:val="16"/>
      <w:lang w:val="en-AU"/>
    </w:rPr>
  </w:style>
  <w:style w:type="character" w:styleId="Strong">
    <w:name w:val="Strong"/>
    <w:basedOn w:val="DefaultParagraphFont"/>
    <w:uiPriority w:val="22"/>
    <w:qFormat/>
    <w:rsid w:val="00803656"/>
    <w:rPr>
      <w:rFonts w:cs="Times New Roman"/>
      <w:b/>
    </w:rPr>
  </w:style>
  <w:style w:type="paragraph" w:customStyle="1" w:styleId="Style2">
    <w:name w:val="Style2"/>
    <w:basedOn w:val="Heading5"/>
    <w:uiPriority w:val="99"/>
    <w:rsid w:val="00803656"/>
    <w:pPr>
      <w:keepNext w:val="0"/>
      <w:spacing w:before="240" w:after="60"/>
    </w:pPr>
    <w:rPr>
      <w:rFonts w:ascii="Times New Roman" w:hAnsi="Times New Roman"/>
      <w:bCs/>
      <w:i/>
      <w:iCs/>
      <w:sz w:val="24"/>
      <w:szCs w:val="24"/>
      <w:u w:val="single"/>
      <w:lang w:val="en-AU"/>
    </w:rPr>
  </w:style>
  <w:style w:type="paragraph" w:customStyle="1" w:styleId="Style3">
    <w:name w:val="Style3"/>
    <w:basedOn w:val="Heading5"/>
    <w:uiPriority w:val="99"/>
    <w:rsid w:val="00803656"/>
    <w:pPr>
      <w:keepNext w:val="0"/>
      <w:spacing w:before="240" w:after="60"/>
    </w:pPr>
    <w:rPr>
      <w:rFonts w:ascii="Times New Roman" w:hAnsi="Times New Roman"/>
      <w:bCs/>
      <w:i/>
      <w:iCs/>
      <w:sz w:val="24"/>
      <w:szCs w:val="24"/>
      <w:u w:val="single"/>
      <w:lang w:val="en-AU"/>
    </w:rPr>
  </w:style>
  <w:style w:type="paragraph" w:customStyle="1" w:styleId="Style4">
    <w:name w:val="Style4"/>
    <w:basedOn w:val="Heading5"/>
    <w:autoRedefine/>
    <w:uiPriority w:val="99"/>
    <w:rsid w:val="00803656"/>
    <w:pPr>
      <w:keepNext w:val="0"/>
      <w:spacing w:before="240" w:after="60"/>
    </w:pPr>
    <w:rPr>
      <w:rFonts w:ascii="Times New Roman" w:hAnsi="Times New Roman"/>
      <w:bCs/>
      <w:i/>
      <w:iCs/>
      <w:sz w:val="24"/>
      <w:szCs w:val="24"/>
      <w:u w:val="single"/>
      <w:lang w:val="en-AU"/>
    </w:rPr>
  </w:style>
  <w:style w:type="paragraph" w:styleId="BodyTextIndent">
    <w:name w:val="Body Text Indent"/>
    <w:basedOn w:val="Normal"/>
    <w:link w:val="BodyTextIndentChar"/>
    <w:uiPriority w:val="99"/>
    <w:rsid w:val="00803656"/>
    <w:pPr>
      <w:ind w:left="283"/>
    </w:pPr>
    <w:rPr>
      <w:rFonts w:ascii="Gill Sans MT" w:hAnsi="Gill Sans MT"/>
      <w:sz w:val="20"/>
    </w:rPr>
  </w:style>
  <w:style w:type="character" w:customStyle="1" w:styleId="BodyTextIndentChar">
    <w:name w:val="Body Text Indent Char"/>
    <w:basedOn w:val="DefaultParagraphFont"/>
    <w:link w:val="BodyTextIndent"/>
    <w:uiPriority w:val="99"/>
    <w:rsid w:val="00803656"/>
    <w:rPr>
      <w:rFonts w:ascii="Gill Sans MT" w:eastAsia="Times New Roman" w:hAnsi="Gill Sans MT" w:cs="Times New Roman"/>
      <w:sz w:val="20"/>
      <w:szCs w:val="20"/>
      <w:lang w:val="en-GB"/>
    </w:rPr>
  </w:style>
  <w:style w:type="paragraph" w:customStyle="1" w:styleId="TOCfig-table">
    <w:name w:val="TOC fig-table"/>
    <w:basedOn w:val="Normal"/>
    <w:uiPriority w:val="99"/>
    <w:rsid w:val="00803656"/>
    <w:pPr>
      <w:tabs>
        <w:tab w:val="left" w:pos="1152"/>
        <w:tab w:val="right" w:leader="dot" w:pos="8640"/>
      </w:tabs>
      <w:ind w:left="1152" w:right="720" w:hanging="1152"/>
    </w:pPr>
    <w:rPr>
      <w:b/>
      <w:sz w:val="20"/>
    </w:rPr>
  </w:style>
  <w:style w:type="table" w:styleId="TableGrid">
    <w:name w:val="Table Grid"/>
    <w:basedOn w:val="TableNormal"/>
    <w:uiPriority w:val="59"/>
    <w:rsid w:val="00803656"/>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803656"/>
    <w:pPr>
      <w:tabs>
        <w:tab w:val="right" w:leader="dot" w:pos="9061"/>
      </w:tabs>
      <w:ind w:left="440" w:hanging="440"/>
    </w:pPr>
    <w:rPr>
      <w:bCs/>
      <w:noProof/>
      <w:sz w:val="20"/>
    </w:rPr>
  </w:style>
  <w:style w:type="paragraph" w:customStyle="1" w:styleId="Head4">
    <w:name w:val="Head 4"/>
    <w:basedOn w:val="Heading3"/>
    <w:uiPriority w:val="99"/>
    <w:rsid w:val="00803656"/>
    <w:pPr>
      <w:spacing w:after="240"/>
      <w:outlineLvl w:val="9"/>
    </w:pPr>
    <w:rPr>
      <w:b w:val="0"/>
      <w:smallCaps/>
      <w:u w:val="single"/>
    </w:rPr>
  </w:style>
  <w:style w:type="paragraph" w:customStyle="1" w:styleId="Bodytxt">
    <w:name w:val="Body txt"/>
    <w:basedOn w:val="Normal"/>
    <w:uiPriority w:val="99"/>
    <w:rsid w:val="00803656"/>
    <w:pPr>
      <w:spacing w:line="320" w:lineRule="exact"/>
    </w:pPr>
  </w:style>
  <w:style w:type="paragraph" w:styleId="BodyText">
    <w:name w:val="Body Text"/>
    <w:basedOn w:val="Normal"/>
    <w:link w:val="BodyTextChar"/>
    <w:uiPriority w:val="99"/>
    <w:rsid w:val="00803656"/>
    <w:pPr>
      <w:autoSpaceDE w:val="0"/>
      <w:autoSpaceDN w:val="0"/>
      <w:adjustRightInd w:val="0"/>
      <w:spacing w:line="360" w:lineRule="auto"/>
    </w:pPr>
    <w:rPr>
      <w:rFonts w:ascii="Gill Sans MT" w:hAnsi="Gill Sans MT"/>
      <w:sz w:val="20"/>
    </w:rPr>
  </w:style>
  <w:style w:type="character" w:customStyle="1" w:styleId="BodyTextChar">
    <w:name w:val="Body Text Char"/>
    <w:basedOn w:val="DefaultParagraphFont"/>
    <w:link w:val="BodyText"/>
    <w:uiPriority w:val="99"/>
    <w:rsid w:val="00803656"/>
    <w:rPr>
      <w:rFonts w:ascii="Gill Sans MT" w:eastAsia="Times New Roman" w:hAnsi="Gill Sans MT" w:cs="Times New Roman"/>
      <w:sz w:val="20"/>
      <w:szCs w:val="20"/>
      <w:lang w:val="en-GB"/>
    </w:rPr>
  </w:style>
  <w:style w:type="character" w:customStyle="1" w:styleId="CharChar">
    <w:name w:val="Char Char"/>
    <w:uiPriority w:val="99"/>
    <w:rsid w:val="00803656"/>
    <w:rPr>
      <w:rFonts w:ascii="Arial" w:hAnsi="Arial"/>
      <w:b/>
      <w:kern w:val="32"/>
      <w:sz w:val="32"/>
      <w:lang w:val="en-AU" w:eastAsia="en-US"/>
    </w:rPr>
  </w:style>
  <w:style w:type="paragraph" w:styleId="BodyTextIndent2">
    <w:name w:val="Body Text Indent 2"/>
    <w:basedOn w:val="Normal"/>
    <w:link w:val="BodyTextIndent2Char"/>
    <w:uiPriority w:val="99"/>
    <w:rsid w:val="00803656"/>
    <w:pPr>
      <w:tabs>
        <w:tab w:val="left" w:pos="993"/>
      </w:tabs>
      <w:ind w:left="1704" w:hanging="1704"/>
    </w:pPr>
    <w:rPr>
      <w:rFonts w:ascii="Gill Sans MT" w:hAnsi="Gill Sans MT"/>
      <w:sz w:val="20"/>
    </w:rPr>
  </w:style>
  <w:style w:type="character" w:customStyle="1" w:styleId="BodyTextIndent2Char">
    <w:name w:val="Body Text Indent 2 Char"/>
    <w:basedOn w:val="DefaultParagraphFont"/>
    <w:link w:val="BodyTextIndent2"/>
    <w:uiPriority w:val="99"/>
    <w:rsid w:val="00803656"/>
    <w:rPr>
      <w:rFonts w:ascii="Gill Sans MT" w:eastAsia="Times New Roman" w:hAnsi="Gill Sans MT" w:cs="Times New Roman"/>
      <w:sz w:val="20"/>
      <w:szCs w:val="20"/>
      <w:lang w:val="en-GB"/>
    </w:rPr>
  </w:style>
  <w:style w:type="character" w:customStyle="1" w:styleId="CaptionChar">
    <w:name w:val="Caption Char"/>
    <w:aliases w:val="Caption Char Char Char,Caption Char1 Char,Caption Char4 Char1 Char,Caption Char1 Char5 Char Char,Caption Char4 Char Char2 Char Char,Caption Char1 Char2 Char Char4 Char Char,Caption Char4 Char Char Char1 Char2 Char Char,Tables Char"/>
    <w:uiPriority w:val="35"/>
    <w:rsid w:val="00803656"/>
    <w:rPr>
      <w:rFonts w:eastAsia="SimSun"/>
      <w:sz w:val="24"/>
      <w:lang w:val="en-GB" w:eastAsia="en-US"/>
    </w:rPr>
  </w:style>
  <w:style w:type="paragraph" w:styleId="BodyText2">
    <w:name w:val="Body Text 2"/>
    <w:basedOn w:val="Normal"/>
    <w:link w:val="BodyText2Char"/>
    <w:uiPriority w:val="99"/>
    <w:rsid w:val="00803656"/>
    <w:pPr>
      <w:spacing w:line="480" w:lineRule="auto"/>
    </w:pPr>
    <w:rPr>
      <w:rFonts w:ascii="Times New Roman" w:hAnsi="Times New Roman"/>
      <w:sz w:val="24"/>
      <w:szCs w:val="24"/>
      <w:lang w:val="en-AU"/>
    </w:rPr>
  </w:style>
  <w:style w:type="character" w:customStyle="1" w:styleId="BodyText2Char">
    <w:name w:val="Body Text 2 Char"/>
    <w:basedOn w:val="DefaultParagraphFont"/>
    <w:link w:val="BodyText2"/>
    <w:uiPriority w:val="99"/>
    <w:rsid w:val="00803656"/>
    <w:rPr>
      <w:rFonts w:ascii="Times New Roman" w:eastAsia="Times New Roman" w:hAnsi="Times New Roman" w:cs="Times New Roman"/>
      <w:sz w:val="24"/>
      <w:szCs w:val="24"/>
    </w:rPr>
  </w:style>
  <w:style w:type="character" w:styleId="Emphasis">
    <w:name w:val="Emphasis"/>
    <w:basedOn w:val="DefaultParagraphFont"/>
    <w:uiPriority w:val="20"/>
    <w:qFormat/>
    <w:rsid w:val="00803656"/>
    <w:rPr>
      <w:rFonts w:cs="Times New Roman"/>
      <w:i/>
    </w:rPr>
  </w:style>
  <w:style w:type="character" w:customStyle="1" w:styleId="CharChar1">
    <w:name w:val="Char Char1"/>
    <w:uiPriority w:val="99"/>
    <w:rsid w:val="00803656"/>
    <w:rPr>
      <w:rFonts w:ascii="Arial" w:eastAsia="MS Mincho" w:hAnsi="Arial"/>
      <w:b/>
      <w:kern w:val="32"/>
      <w:sz w:val="32"/>
      <w:lang w:val="en-AU" w:eastAsia="ja-JP"/>
    </w:rPr>
  </w:style>
  <w:style w:type="paragraph" w:styleId="BodyTextIndent3">
    <w:name w:val="Body Text Indent 3"/>
    <w:basedOn w:val="Normal"/>
    <w:link w:val="BodyTextIndent3Char"/>
    <w:uiPriority w:val="99"/>
    <w:rsid w:val="00803656"/>
    <w:pPr>
      <w:ind w:left="283"/>
    </w:pPr>
    <w:rPr>
      <w:rFonts w:ascii="Gill Sans MT" w:hAnsi="Gill Sans MT"/>
      <w:sz w:val="16"/>
      <w:szCs w:val="16"/>
    </w:rPr>
  </w:style>
  <w:style w:type="character" w:customStyle="1" w:styleId="BodyTextIndent3Char">
    <w:name w:val="Body Text Indent 3 Char"/>
    <w:basedOn w:val="DefaultParagraphFont"/>
    <w:link w:val="BodyTextIndent3"/>
    <w:uiPriority w:val="99"/>
    <w:rsid w:val="00803656"/>
    <w:rPr>
      <w:rFonts w:ascii="Gill Sans MT" w:eastAsia="Times New Roman" w:hAnsi="Gill Sans MT" w:cs="Times New Roman"/>
      <w:sz w:val="16"/>
      <w:szCs w:val="16"/>
      <w:lang w:val="en-GB"/>
    </w:rPr>
  </w:style>
  <w:style w:type="paragraph" w:styleId="CommentSubject">
    <w:name w:val="annotation subject"/>
    <w:basedOn w:val="CommentText"/>
    <w:next w:val="CommentText"/>
    <w:link w:val="CommentSubjectChar"/>
    <w:uiPriority w:val="99"/>
    <w:semiHidden/>
    <w:rsid w:val="00803656"/>
    <w:rPr>
      <w:b/>
      <w:bCs/>
    </w:rPr>
  </w:style>
  <w:style w:type="character" w:customStyle="1" w:styleId="CommentSubjectChar">
    <w:name w:val="Comment Subject Char"/>
    <w:basedOn w:val="CommentTextChar"/>
    <w:link w:val="CommentSubject"/>
    <w:uiPriority w:val="99"/>
    <w:semiHidden/>
    <w:rsid w:val="00803656"/>
    <w:rPr>
      <w:rFonts w:ascii="Gill Sans MT" w:eastAsia="Times New Roman" w:hAnsi="Gill Sans MT" w:cs="Times New Roman"/>
      <w:b/>
      <w:bCs/>
      <w:sz w:val="20"/>
      <w:szCs w:val="20"/>
      <w:lang w:eastAsia="en-AU"/>
    </w:rPr>
  </w:style>
  <w:style w:type="paragraph" w:styleId="Caption">
    <w:name w:val="caption"/>
    <w:aliases w:val="Figures,Caption Char Char,Caption Char1,Caption Char4 Char1,Caption Char1 Char5 Char,Caption Char4 Char Char2 Char,Caption Char1 Char2 Char Char4 Char,Caption Char4 Char Char Char1 Char2 Char,Caption Char1 Char Char Char1 Char Char3 Char,Tables"/>
    <w:basedOn w:val="Normal"/>
    <w:next w:val="Normal"/>
    <w:autoRedefine/>
    <w:uiPriority w:val="35"/>
    <w:qFormat/>
    <w:rsid w:val="00C83B6E"/>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before="0" w:after="0"/>
      <w:ind w:right="232"/>
    </w:pPr>
    <w:rPr>
      <w:rFonts w:eastAsia="SimSun" w:cs="Arial"/>
      <w:color w:val="000000" w:themeColor="text1"/>
      <w:sz w:val="18"/>
      <w:szCs w:val="18"/>
      <w:lang w:val="en-US"/>
    </w:rPr>
  </w:style>
  <w:style w:type="paragraph" w:customStyle="1" w:styleId="Captions">
    <w:name w:val="Captions"/>
    <w:basedOn w:val="Normal"/>
    <w:uiPriority w:val="99"/>
    <w:semiHidden/>
    <w:rsid w:val="00803656"/>
    <w:rPr>
      <w:rFonts w:ascii="Times New Roman" w:hAnsi="Times New Roman"/>
      <w:i/>
      <w:sz w:val="24"/>
      <w:szCs w:val="24"/>
      <w:lang w:val="en-AU"/>
    </w:rPr>
  </w:style>
  <w:style w:type="paragraph" w:customStyle="1" w:styleId="Pa3">
    <w:name w:val="Pa3"/>
    <w:basedOn w:val="Normal"/>
    <w:next w:val="Normal"/>
    <w:uiPriority w:val="99"/>
    <w:rsid w:val="00803656"/>
    <w:pPr>
      <w:autoSpaceDE w:val="0"/>
      <w:autoSpaceDN w:val="0"/>
      <w:adjustRightInd w:val="0"/>
      <w:spacing w:line="161" w:lineRule="atLeast"/>
    </w:pPr>
    <w:rPr>
      <w:rFonts w:ascii="Minion Pro" w:eastAsia="MS Mincho" w:hAnsi="Minion Pro"/>
      <w:sz w:val="24"/>
      <w:szCs w:val="24"/>
      <w:lang w:val="en-AU" w:eastAsia="ja-JP"/>
    </w:rPr>
  </w:style>
  <w:style w:type="character" w:customStyle="1" w:styleId="A3">
    <w:name w:val="A3"/>
    <w:uiPriority w:val="99"/>
    <w:rsid w:val="00803656"/>
    <w:rPr>
      <w:color w:val="221E1F"/>
      <w:sz w:val="22"/>
    </w:rPr>
  </w:style>
  <w:style w:type="paragraph" w:customStyle="1" w:styleId="default">
    <w:name w:val="default"/>
    <w:basedOn w:val="Normal"/>
    <w:uiPriority w:val="99"/>
    <w:rsid w:val="00803656"/>
    <w:pPr>
      <w:autoSpaceDE w:val="0"/>
      <w:autoSpaceDN w:val="0"/>
    </w:pPr>
    <w:rPr>
      <w:rFonts w:ascii="Times New Roman" w:eastAsia="MS Mincho" w:hAnsi="Times New Roman"/>
      <w:color w:val="000000"/>
      <w:sz w:val="24"/>
      <w:szCs w:val="24"/>
      <w:lang w:val="en-AU" w:eastAsia="ja-JP"/>
    </w:rPr>
  </w:style>
  <w:style w:type="character" w:customStyle="1" w:styleId="ant1">
    <w:name w:val="ant1"/>
    <w:uiPriority w:val="99"/>
    <w:rsid w:val="00803656"/>
  </w:style>
  <w:style w:type="paragraph" w:customStyle="1" w:styleId="table0">
    <w:name w:val="table"/>
    <w:basedOn w:val="Normal"/>
    <w:uiPriority w:val="99"/>
    <w:rsid w:val="00803656"/>
    <w:rPr>
      <w:rFonts w:ascii="Arial Narrow" w:hAnsi="Arial Narrow"/>
      <w:szCs w:val="22"/>
      <w:lang w:val="en-AU" w:eastAsia="en-AU"/>
    </w:rPr>
  </w:style>
  <w:style w:type="character" w:styleId="FootnoteReference">
    <w:name w:val="footnote reference"/>
    <w:aliases w:val="Footnote symbol"/>
    <w:basedOn w:val="DefaultParagraphFont"/>
    <w:uiPriority w:val="99"/>
    <w:rsid w:val="00803656"/>
    <w:rPr>
      <w:rFonts w:cs="Times New Roman"/>
      <w:vertAlign w:val="superscript"/>
    </w:rPr>
  </w:style>
  <w:style w:type="character" w:customStyle="1" w:styleId="authors5">
    <w:name w:val="authors5"/>
    <w:uiPriority w:val="99"/>
    <w:rsid w:val="00803656"/>
  </w:style>
  <w:style w:type="character" w:styleId="FollowedHyperlink">
    <w:name w:val="FollowedHyperlink"/>
    <w:basedOn w:val="DefaultParagraphFont"/>
    <w:uiPriority w:val="99"/>
    <w:rsid w:val="00803656"/>
    <w:rPr>
      <w:rFonts w:cs="Times New Roman"/>
      <w:color w:val="800080"/>
      <w:u w:val="single"/>
    </w:rPr>
  </w:style>
  <w:style w:type="paragraph" w:styleId="ListParagraph">
    <w:name w:val="List Paragraph"/>
    <w:aliases w:val="DDM Gen Text,List Paragraph1"/>
    <w:basedOn w:val="Normal"/>
    <w:link w:val="ListParagraphChar"/>
    <w:uiPriority w:val="34"/>
    <w:qFormat/>
    <w:rsid w:val="00803656"/>
    <w:pPr>
      <w:ind w:left="720"/>
      <w:contextualSpacing/>
    </w:pPr>
    <w:rPr>
      <w:szCs w:val="24"/>
      <w:lang w:eastAsia="en-GB"/>
    </w:rPr>
  </w:style>
  <w:style w:type="paragraph" w:customStyle="1" w:styleId="Default0">
    <w:name w:val="Default"/>
    <w:uiPriority w:val="99"/>
    <w:rsid w:val="00803656"/>
    <w:pPr>
      <w:autoSpaceDE w:val="0"/>
      <w:autoSpaceDN w:val="0"/>
      <w:adjustRightInd w:val="0"/>
      <w:spacing w:after="0" w:line="240" w:lineRule="auto"/>
    </w:pPr>
    <w:rPr>
      <w:rFonts w:ascii="Calibri" w:eastAsia="Times New Roman" w:hAnsi="Calibri" w:cs="Calibri"/>
      <w:color w:val="000000"/>
      <w:sz w:val="24"/>
      <w:szCs w:val="24"/>
      <w:lang w:val="en-GB" w:eastAsia="en-GB"/>
    </w:rPr>
  </w:style>
  <w:style w:type="paragraph" w:styleId="Revision">
    <w:name w:val="Revision"/>
    <w:hidden/>
    <w:uiPriority w:val="99"/>
    <w:semiHidden/>
    <w:rsid w:val="00803656"/>
    <w:pPr>
      <w:spacing w:after="0" w:line="240" w:lineRule="auto"/>
    </w:pPr>
    <w:rPr>
      <w:rFonts w:ascii="Gill Sans MT" w:eastAsia="Times New Roman" w:hAnsi="Gill Sans MT" w:cs="Times New Roman"/>
      <w:szCs w:val="20"/>
      <w:lang w:val="en-GB"/>
    </w:rPr>
  </w:style>
  <w:style w:type="paragraph" w:styleId="NoSpacing">
    <w:name w:val="No Spacing"/>
    <w:link w:val="NoSpacingChar"/>
    <w:uiPriority w:val="99"/>
    <w:qFormat/>
    <w:rsid w:val="00803656"/>
    <w:pPr>
      <w:spacing w:after="0" w:line="240" w:lineRule="auto"/>
    </w:pPr>
    <w:rPr>
      <w:rFonts w:ascii="Gill Sans MT" w:eastAsia="Times New Roman" w:hAnsi="Gill Sans MT" w:cs="Times New Roman"/>
      <w:szCs w:val="20"/>
      <w:lang w:val="en-GB"/>
    </w:rPr>
  </w:style>
  <w:style w:type="character" w:customStyle="1" w:styleId="Heading2Char1">
    <w:name w:val="Heading 2 Char1"/>
    <w:aliases w:val="h2 Char1,2nd Level Heading Char1"/>
    <w:basedOn w:val="DefaultParagraphFont"/>
    <w:link w:val="Heading2"/>
    <w:rsid w:val="00B828FF"/>
    <w:rPr>
      <w:rFonts w:ascii="Arial" w:eastAsia="SimSun" w:hAnsi="Arial" w:cstheme="majorBidi"/>
      <w:b/>
      <w:bCs/>
      <w:sz w:val="26"/>
      <w:szCs w:val="26"/>
      <w:lang w:val="en-US" w:eastAsia="en-GB"/>
    </w:rPr>
  </w:style>
  <w:style w:type="character" w:styleId="SubtleReference">
    <w:name w:val="Subtle Reference"/>
    <w:basedOn w:val="DefaultParagraphFont"/>
    <w:uiPriority w:val="31"/>
    <w:qFormat/>
    <w:rsid w:val="00803656"/>
    <w:rPr>
      <w:rFonts w:ascii="Arial Narrow" w:hAnsi="Arial Narrow"/>
      <w:smallCaps/>
      <w:color w:val="000000" w:themeColor="text1"/>
      <w:sz w:val="20"/>
      <w:u w:val="none"/>
    </w:rPr>
  </w:style>
  <w:style w:type="character" w:styleId="IntenseReference">
    <w:name w:val="Intense Reference"/>
    <w:aliases w:val="fig tab body"/>
    <w:basedOn w:val="FigureChar"/>
    <w:uiPriority w:val="32"/>
    <w:qFormat/>
    <w:rsid w:val="00803656"/>
    <w:rPr>
      <w:rFonts w:ascii="Arial" w:eastAsia="Times New Roman" w:hAnsi="Arial" w:cs="Times New Roman"/>
      <w:b w:val="0"/>
      <w:bCs/>
      <w:caps w:val="0"/>
      <w:smallCaps w:val="0"/>
      <w:color w:val="000000" w:themeColor="text1"/>
      <w:spacing w:val="0"/>
      <w:w w:val="100"/>
      <w:sz w:val="18"/>
      <w:szCs w:val="20"/>
      <w:u w:val="none"/>
      <w:lang w:val="en-GB"/>
    </w:rPr>
  </w:style>
  <w:style w:type="character" w:customStyle="1" w:styleId="cit-issue1">
    <w:name w:val="cit-issue1"/>
    <w:basedOn w:val="DefaultParagraphFont"/>
    <w:rsid w:val="00803656"/>
    <w:rPr>
      <w:vanish/>
      <w:webHidden w:val="0"/>
      <w:specVanish w:val="0"/>
    </w:rPr>
  </w:style>
  <w:style w:type="character" w:customStyle="1" w:styleId="cit-vol2">
    <w:name w:val="cit-vol2"/>
    <w:basedOn w:val="DefaultParagraphFont"/>
    <w:rsid w:val="00803656"/>
  </w:style>
  <w:style w:type="character" w:customStyle="1" w:styleId="cit-elocation">
    <w:name w:val="cit-elocation"/>
    <w:basedOn w:val="DefaultParagraphFont"/>
    <w:rsid w:val="00803656"/>
  </w:style>
  <w:style w:type="character" w:customStyle="1" w:styleId="cit-sep2">
    <w:name w:val="cit-sep2"/>
    <w:basedOn w:val="DefaultParagraphFont"/>
    <w:rsid w:val="00803656"/>
  </w:style>
  <w:style w:type="character" w:customStyle="1" w:styleId="cit-doi3">
    <w:name w:val="cit-doi3"/>
    <w:basedOn w:val="DefaultParagraphFont"/>
    <w:rsid w:val="00803656"/>
  </w:style>
  <w:style w:type="character" w:customStyle="1" w:styleId="ListParagraphChar">
    <w:name w:val="List Paragraph Char"/>
    <w:aliases w:val="DDM Gen Text Char,List Paragraph1 Char"/>
    <w:basedOn w:val="DefaultParagraphFont"/>
    <w:link w:val="ListParagraph"/>
    <w:uiPriority w:val="34"/>
    <w:locked/>
    <w:rsid w:val="00803656"/>
    <w:rPr>
      <w:rFonts w:ascii="Arial" w:eastAsia="Times New Roman" w:hAnsi="Arial" w:cs="Times New Roman"/>
      <w:szCs w:val="24"/>
      <w:lang w:val="en-GB" w:eastAsia="en-GB"/>
    </w:rPr>
  </w:style>
  <w:style w:type="paragraph" w:styleId="Bibliography">
    <w:name w:val="Bibliography"/>
    <w:basedOn w:val="Normal"/>
    <w:next w:val="Normal"/>
    <w:uiPriority w:val="37"/>
    <w:unhideWhenUsed/>
    <w:rsid w:val="00803656"/>
  </w:style>
  <w:style w:type="paragraph" w:styleId="BlockText">
    <w:name w:val="Block Text"/>
    <w:basedOn w:val="Normal"/>
    <w:uiPriority w:val="99"/>
    <w:unhideWhenUsed/>
    <w:rsid w:val="00803656"/>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iCs/>
      <w:color w:val="5B9BD5" w:themeColor="accent1"/>
    </w:rPr>
  </w:style>
  <w:style w:type="paragraph" w:styleId="BodyTextFirstIndent">
    <w:name w:val="Body Text First Indent"/>
    <w:basedOn w:val="BodyText"/>
    <w:link w:val="BodyTextFirstIndentChar"/>
    <w:uiPriority w:val="99"/>
    <w:semiHidden/>
    <w:unhideWhenUsed/>
    <w:rsid w:val="00803656"/>
    <w:pPr>
      <w:autoSpaceDE/>
      <w:autoSpaceDN/>
      <w:adjustRightInd/>
      <w:spacing w:line="240" w:lineRule="auto"/>
      <w:ind w:firstLine="360"/>
    </w:pPr>
    <w:rPr>
      <w:rFonts w:ascii="Arial" w:hAnsi="Arial"/>
      <w:sz w:val="22"/>
    </w:rPr>
  </w:style>
  <w:style w:type="character" w:customStyle="1" w:styleId="BodyTextFirstIndentChar">
    <w:name w:val="Body Text First Indent Char"/>
    <w:basedOn w:val="BodyTextChar"/>
    <w:link w:val="BodyTextFirstIndent"/>
    <w:uiPriority w:val="99"/>
    <w:semiHidden/>
    <w:rsid w:val="00803656"/>
    <w:rPr>
      <w:rFonts w:ascii="Arial" w:eastAsia="Times New Roman" w:hAnsi="Arial" w:cs="Times New Roman"/>
      <w:sz w:val="20"/>
      <w:szCs w:val="20"/>
      <w:lang w:val="en-GB"/>
    </w:rPr>
  </w:style>
  <w:style w:type="paragraph" w:styleId="BodyTextFirstIndent2">
    <w:name w:val="Body Text First Indent 2"/>
    <w:basedOn w:val="BodyTextIndent"/>
    <w:link w:val="BodyTextFirstIndent2Char"/>
    <w:uiPriority w:val="99"/>
    <w:semiHidden/>
    <w:unhideWhenUsed/>
    <w:rsid w:val="00803656"/>
    <w:pPr>
      <w:spacing w:after="0"/>
      <w:ind w:left="360" w:firstLine="360"/>
    </w:pPr>
    <w:rPr>
      <w:rFonts w:ascii="Arial" w:hAnsi="Arial"/>
      <w:sz w:val="22"/>
    </w:rPr>
  </w:style>
  <w:style w:type="character" w:customStyle="1" w:styleId="BodyTextFirstIndent2Char">
    <w:name w:val="Body Text First Indent 2 Char"/>
    <w:basedOn w:val="BodyTextIndentChar"/>
    <w:link w:val="BodyTextFirstIndent2"/>
    <w:uiPriority w:val="99"/>
    <w:semiHidden/>
    <w:rsid w:val="00803656"/>
    <w:rPr>
      <w:rFonts w:ascii="Arial" w:eastAsia="Times New Roman" w:hAnsi="Arial" w:cs="Times New Roman"/>
      <w:sz w:val="20"/>
      <w:szCs w:val="20"/>
      <w:lang w:val="en-GB"/>
    </w:rPr>
  </w:style>
  <w:style w:type="paragraph" w:styleId="Closing">
    <w:name w:val="Closing"/>
    <w:basedOn w:val="Normal"/>
    <w:link w:val="ClosingChar"/>
    <w:uiPriority w:val="99"/>
    <w:semiHidden/>
    <w:unhideWhenUsed/>
    <w:rsid w:val="00803656"/>
    <w:pPr>
      <w:ind w:left="4252"/>
    </w:pPr>
  </w:style>
  <w:style w:type="character" w:customStyle="1" w:styleId="ClosingChar">
    <w:name w:val="Closing Char"/>
    <w:basedOn w:val="DefaultParagraphFont"/>
    <w:link w:val="Closing"/>
    <w:uiPriority w:val="99"/>
    <w:semiHidden/>
    <w:rsid w:val="00803656"/>
    <w:rPr>
      <w:rFonts w:ascii="Arial" w:eastAsia="Times New Roman" w:hAnsi="Arial" w:cs="Times New Roman"/>
      <w:szCs w:val="20"/>
      <w:lang w:val="en-GB"/>
    </w:rPr>
  </w:style>
  <w:style w:type="paragraph" w:styleId="Date">
    <w:name w:val="Date"/>
    <w:basedOn w:val="Normal"/>
    <w:next w:val="Normal"/>
    <w:link w:val="DateChar"/>
    <w:uiPriority w:val="99"/>
    <w:unhideWhenUsed/>
    <w:rsid w:val="00803656"/>
  </w:style>
  <w:style w:type="character" w:customStyle="1" w:styleId="DateChar">
    <w:name w:val="Date Char"/>
    <w:basedOn w:val="DefaultParagraphFont"/>
    <w:link w:val="Date"/>
    <w:uiPriority w:val="99"/>
    <w:rsid w:val="00803656"/>
    <w:rPr>
      <w:rFonts w:ascii="Arial" w:eastAsia="Times New Roman" w:hAnsi="Arial" w:cs="Times New Roman"/>
      <w:szCs w:val="20"/>
      <w:lang w:val="en-GB"/>
    </w:rPr>
  </w:style>
  <w:style w:type="paragraph" w:styleId="E-mailSignature">
    <w:name w:val="E-mail Signature"/>
    <w:basedOn w:val="Normal"/>
    <w:link w:val="E-mailSignatureChar"/>
    <w:uiPriority w:val="99"/>
    <w:semiHidden/>
    <w:unhideWhenUsed/>
    <w:rsid w:val="00803656"/>
  </w:style>
  <w:style w:type="character" w:customStyle="1" w:styleId="E-mailSignatureChar">
    <w:name w:val="E-mail Signature Char"/>
    <w:basedOn w:val="DefaultParagraphFont"/>
    <w:link w:val="E-mailSignature"/>
    <w:uiPriority w:val="99"/>
    <w:semiHidden/>
    <w:rsid w:val="00803656"/>
    <w:rPr>
      <w:rFonts w:ascii="Arial" w:eastAsia="Times New Roman" w:hAnsi="Arial" w:cs="Times New Roman"/>
      <w:szCs w:val="20"/>
      <w:lang w:val="en-GB"/>
    </w:rPr>
  </w:style>
  <w:style w:type="paragraph" w:styleId="EndnoteText">
    <w:name w:val="endnote text"/>
    <w:basedOn w:val="Normal"/>
    <w:link w:val="EndnoteTextChar"/>
    <w:uiPriority w:val="99"/>
    <w:semiHidden/>
    <w:unhideWhenUsed/>
    <w:rsid w:val="00803656"/>
    <w:rPr>
      <w:sz w:val="20"/>
    </w:rPr>
  </w:style>
  <w:style w:type="character" w:customStyle="1" w:styleId="EndnoteTextChar">
    <w:name w:val="Endnote Text Char"/>
    <w:basedOn w:val="DefaultParagraphFont"/>
    <w:link w:val="EndnoteText"/>
    <w:uiPriority w:val="99"/>
    <w:semiHidden/>
    <w:rsid w:val="00803656"/>
    <w:rPr>
      <w:rFonts w:ascii="Arial" w:eastAsia="Times New Roman" w:hAnsi="Arial" w:cs="Times New Roman"/>
      <w:sz w:val="20"/>
      <w:szCs w:val="20"/>
      <w:lang w:val="en-GB"/>
    </w:rPr>
  </w:style>
  <w:style w:type="paragraph" w:styleId="EnvelopeAddress">
    <w:name w:val="envelope address"/>
    <w:basedOn w:val="Normal"/>
    <w:uiPriority w:val="99"/>
    <w:semiHidden/>
    <w:unhideWhenUsed/>
    <w:rsid w:val="00803656"/>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03656"/>
    <w:rPr>
      <w:rFonts w:asciiTheme="majorHAnsi" w:eastAsiaTheme="majorEastAsia" w:hAnsiTheme="majorHAnsi" w:cstheme="majorBidi"/>
      <w:sz w:val="20"/>
    </w:rPr>
  </w:style>
  <w:style w:type="paragraph" w:styleId="HTMLAddress">
    <w:name w:val="HTML Address"/>
    <w:basedOn w:val="Normal"/>
    <w:link w:val="HTMLAddressChar"/>
    <w:uiPriority w:val="99"/>
    <w:semiHidden/>
    <w:unhideWhenUsed/>
    <w:rsid w:val="00803656"/>
    <w:rPr>
      <w:i/>
      <w:iCs/>
    </w:rPr>
  </w:style>
  <w:style w:type="character" w:customStyle="1" w:styleId="HTMLAddressChar">
    <w:name w:val="HTML Address Char"/>
    <w:basedOn w:val="DefaultParagraphFont"/>
    <w:link w:val="HTMLAddress"/>
    <w:uiPriority w:val="99"/>
    <w:semiHidden/>
    <w:rsid w:val="00803656"/>
    <w:rPr>
      <w:rFonts w:ascii="Arial" w:eastAsia="Times New Roman" w:hAnsi="Arial" w:cs="Times New Roman"/>
      <w:i/>
      <w:iCs/>
      <w:szCs w:val="20"/>
      <w:lang w:val="en-GB"/>
    </w:rPr>
  </w:style>
  <w:style w:type="paragraph" w:styleId="HTMLPreformatted">
    <w:name w:val="HTML Preformatted"/>
    <w:basedOn w:val="Normal"/>
    <w:link w:val="HTMLPreformattedChar"/>
    <w:uiPriority w:val="99"/>
    <w:unhideWhenUsed/>
    <w:rsid w:val="00803656"/>
    <w:rPr>
      <w:rFonts w:ascii="Consolas" w:hAnsi="Consolas" w:cs="Consolas"/>
      <w:sz w:val="20"/>
    </w:rPr>
  </w:style>
  <w:style w:type="character" w:customStyle="1" w:styleId="HTMLPreformattedChar">
    <w:name w:val="HTML Preformatted Char"/>
    <w:basedOn w:val="DefaultParagraphFont"/>
    <w:link w:val="HTMLPreformatted"/>
    <w:uiPriority w:val="99"/>
    <w:rsid w:val="00803656"/>
    <w:rPr>
      <w:rFonts w:ascii="Consolas" w:eastAsia="Times New Roman" w:hAnsi="Consolas" w:cs="Consolas"/>
      <w:sz w:val="20"/>
      <w:szCs w:val="20"/>
      <w:lang w:val="en-GB"/>
    </w:rPr>
  </w:style>
  <w:style w:type="paragraph" w:styleId="Index1">
    <w:name w:val="index 1"/>
    <w:basedOn w:val="Normal"/>
    <w:next w:val="Normal"/>
    <w:autoRedefine/>
    <w:uiPriority w:val="99"/>
    <w:semiHidden/>
    <w:unhideWhenUsed/>
    <w:rsid w:val="00803656"/>
    <w:pPr>
      <w:ind w:left="220" w:hanging="220"/>
    </w:pPr>
  </w:style>
  <w:style w:type="paragraph" w:styleId="Index2">
    <w:name w:val="index 2"/>
    <w:basedOn w:val="Normal"/>
    <w:next w:val="Normal"/>
    <w:autoRedefine/>
    <w:uiPriority w:val="99"/>
    <w:semiHidden/>
    <w:unhideWhenUsed/>
    <w:rsid w:val="00803656"/>
    <w:pPr>
      <w:ind w:left="440" w:hanging="220"/>
    </w:pPr>
  </w:style>
  <w:style w:type="paragraph" w:styleId="Index3">
    <w:name w:val="index 3"/>
    <w:basedOn w:val="Normal"/>
    <w:next w:val="Normal"/>
    <w:autoRedefine/>
    <w:uiPriority w:val="99"/>
    <w:semiHidden/>
    <w:unhideWhenUsed/>
    <w:rsid w:val="00803656"/>
    <w:pPr>
      <w:ind w:left="660" w:hanging="220"/>
    </w:pPr>
  </w:style>
  <w:style w:type="paragraph" w:styleId="Index4">
    <w:name w:val="index 4"/>
    <w:basedOn w:val="Normal"/>
    <w:next w:val="Normal"/>
    <w:autoRedefine/>
    <w:uiPriority w:val="99"/>
    <w:semiHidden/>
    <w:unhideWhenUsed/>
    <w:rsid w:val="00803656"/>
    <w:pPr>
      <w:ind w:left="880" w:hanging="220"/>
    </w:pPr>
  </w:style>
  <w:style w:type="paragraph" w:styleId="Index5">
    <w:name w:val="index 5"/>
    <w:basedOn w:val="Normal"/>
    <w:next w:val="Normal"/>
    <w:autoRedefine/>
    <w:uiPriority w:val="99"/>
    <w:semiHidden/>
    <w:unhideWhenUsed/>
    <w:rsid w:val="00803656"/>
    <w:pPr>
      <w:ind w:left="1100" w:hanging="220"/>
    </w:pPr>
  </w:style>
  <w:style w:type="paragraph" w:styleId="Index6">
    <w:name w:val="index 6"/>
    <w:basedOn w:val="Normal"/>
    <w:next w:val="Normal"/>
    <w:autoRedefine/>
    <w:uiPriority w:val="99"/>
    <w:semiHidden/>
    <w:unhideWhenUsed/>
    <w:rsid w:val="00803656"/>
    <w:pPr>
      <w:ind w:left="1320" w:hanging="220"/>
    </w:pPr>
  </w:style>
  <w:style w:type="paragraph" w:styleId="Index7">
    <w:name w:val="index 7"/>
    <w:basedOn w:val="Normal"/>
    <w:next w:val="Normal"/>
    <w:autoRedefine/>
    <w:uiPriority w:val="99"/>
    <w:semiHidden/>
    <w:unhideWhenUsed/>
    <w:rsid w:val="00803656"/>
    <w:pPr>
      <w:ind w:left="1540" w:hanging="220"/>
    </w:pPr>
  </w:style>
  <w:style w:type="paragraph" w:styleId="Index8">
    <w:name w:val="index 8"/>
    <w:basedOn w:val="Normal"/>
    <w:next w:val="Normal"/>
    <w:autoRedefine/>
    <w:uiPriority w:val="99"/>
    <w:semiHidden/>
    <w:unhideWhenUsed/>
    <w:rsid w:val="00803656"/>
    <w:pPr>
      <w:ind w:left="1760" w:hanging="220"/>
    </w:pPr>
  </w:style>
  <w:style w:type="paragraph" w:styleId="Index9">
    <w:name w:val="index 9"/>
    <w:basedOn w:val="Normal"/>
    <w:next w:val="Normal"/>
    <w:autoRedefine/>
    <w:uiPriority w:val="99"/>
    <w:semiHidden/>
    <w:unhideWhenUsed/>
    <w:rsid w:val="00803656"/>
    <w:pPr>
      <w:ind w:left="1980" w:hanging="220"/>
    </w:pPr>
  </w:style>
  <w:style w:type="paragraph" w:styleId="IndexHeading">
    <w:name w:val="index heading"/>
    <w:basedOn w:val="Normal"/>
    <w:next w:val="Index1"/>
    <w:uiPriority w:val="99"/>
    <w:semiHidden/>
    <w:unhideWhenUsed/>
    <w:rsid w:val="00803656"/>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0365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803656"/>
    <w:rPr>
      <w:rFonts w:ascii="Arial" w:eastAsia="Times New Roman" w:hAnsi="Arial" w:cs="Times New Roman"/>
      <w:b/>
      <w:bCs/>
      <w:i/>
      <w:iCs/>
      <w:color w:val="5B9BD5" w:themeColor="accent1"/>
      <w:szCs w:val="20"/>
      <w:lang w:val="en-GB"/>
    </w:rPr>
  </w:style>
  <w:style w:type="paragraph" w:styleId="List">
    <w:name w:val="List"/>
    <w:basedOn w:val="Normal"/>
    <w:uiPriority w:val="99"/>
    <w:semiHidden/>
    <w:unhideWhenUsed/>
    <w:rsid w:val="00803656"/>
    <w:pPr>
      <w:ind w:left="283" w:hanging="283"/>
      <w:contextualSpacing/>
    </w:pPr>
  </w:style>
  <w:style w:type="paragraph" w:styleId="List2">
    <w:name w:val="List 2"/>
    <w:basedOn w:val="Normal"/>
    <w:uiPriority w:val="99"/>
    <w:semiHidden/>
    <w:unhideWhenUsed/>
    <w:rsid w:val="00803656"/>
    <w:pPr>
      <w:ind w:left="566" w:hanging="283"/>
      <w:contextualSpacing/>
    </w:pPr>
  </w:style>
  <w:style w:type="paragraph" w:styleId="List3">
    <w:name w:val="List 3"/>
    <w:basedOn w:val="Normal"/>
    <w:uiPriority w:val="99"/>
    <w:semiHidden/>
    <w:unhideWhenUsed/>
    <w:rsid w:val="00803656"/>
    <w:pPr>
      <w:ind w:left="849" w:hanging="283"/>
      <w:contextualSpacing/>
    </w:pPr>
  </w:style>
  <w:style w:type="paragraph" w:styleId="List4">
    <w:name w:val="List 4"/>
    <w:basedOn w:val="Normal"/>
    <w:uiPriority w:val="99"/>
    <w:semiHidden/>
    <w:unhideWhenUsed/>
    <w:rsid w:val="00803656"/>
    <w:pPr>
      <w:ind w:left="1132" w:hanging="283"/>
      <w:contextualSpacing/>
    </w:pPr>
  </w:style>
  <w:style w:type="paragraph" w:styleId="List5">
    <w:name w:val="List 5"/>
    <w:basedOn w:val="Normal"/>
    <w:uiPriority w:val="99"/>
    <w:semiHidden/>
    <w:unhideWhenUsed/>
    <w:rsid w:val="00803656"/>
    <w:pPr>
      <w:ind w:left="1415" w:hanging="283"/>
      <w:contextualSpacing/>
    </w:pPr>
  </w:style>
  <w:style w:type="paragraph" w:styleId="ListBullet">
    <w:name w:val="List Bullet"/>
    <w:basedOn w:val="Normal"/>
    <w:uiPriority w:val="99"/>
    <w:unhideWhenUsed/>
    <w:rsid w:val="00803656"/>
    <w:pPr>
      <w:numPr>
        <w:numId w:val="3"/>
      </w:numPr>
      <w:contextualSpacing/>
    </w:pPr>
  </w:style>
  <w:style w:type="paragraph" w:styleId="ListBullet3">
    <w:name w:val="List Bullet 3"/>
    <w:basedOn w:val="Normal"/>
    <w:uiPriority w:val="99"/>
    <w:semiHidden/>
    <w:unhideWhenUsed/>
    <w:rsid w:val="00803656"/>
    <w:pPr>
      <w:numPr>
        <w:numId w:val="4"/>
      </w:numPr>
      <w:contextualSpacing/>
    </w:pPr>
  </w:style>
  <w:style w:type="paragraph" w:styleId="ListBullet4">
    <w:name w:val="List Bullet 4"/>
    <w:basedOn w:val="Normal"/>
    <w:uiPriority w:val="99"/>
    <w:semiHidden/>
    <w:unhideWhenUsed/>
    <w:rsid w:val="00803656"/>
    <w:pPr>
      <w:numPr>
        <w:numId w:val="5"/>
      </w:numPr>
      <w:contextualSpacing/>
    </w:pPr>
  </w:style>
  <w:style w:type="paragraph" w:styleId="ListBullet5">
    <w:name w:val="List Bullet 5"/>
    <w:basedOn w:val="Normal"/>
    <w:uiPriority w:val="99"/>
    <w:semiHidden/>
    <w:unhideWhenUsed/>
    <w:rsid w:val="00803656"/>
    <w:pPr>
      <w:numPr>
        <w:numId w:val="6"/>
      </w:numPr>
      <w:contextualSpacing/>
    </w:pPr>
  </w:style>
  <w:style w:type="paragraph" w:styleId="ListContinue">
    <w:name w:val="List Continue"/>
    <w:basedOn w:val="Normal"/>
    <w:uiPriority w:val="99"/>
    <w:semiHidden/>
    <w:unhideWhenUsed/>
    <w:rsid w:val="00803656"/>
    <w:pPr>
      <w:ind w:left="283"/>
      <w:contextualSpacing/>
    </w:pPr>
  </w:style>
  <w:style w:type="paragraph" w:styleId="ListContinue2">
    <w:name w:val="List Continue 2"/>
    <w:basedOn w:val="Normal"/>
    <w:uiPriority w:val="99"/>
    <w:semiHidden/>
    <w:unhideWhenUsed/>
    <w:rsid w:val="00803656"/>
    <w:pPr>
      <w:ind w:left="566"/>
      <w:contextualSpacing/>
    </w:pPr>
  </w:style>
  <w:style w:type="paragraph" w:styleId="ListContinue3">
    <w:name w:val="List Continue 3"/>
    <w:basedOn w:val="Normal"/>
    <w:uiPriority w:val="99"/>
    <w:semiHidden/>
    <w:unhideWhenUsed/>
    <w:rsid w:val="00803656"/>
    <w:pPr>
      <w:ind w:left="849"/>
      <w:contextualSpacing/>
    </w:pPr>
  </w:style>
  <w:style w:type="paragraph" w:styleId="ListContinue4">
    <w:name w:val="List Continue 4"/>
    <w:basedOn w:val="Normal"/>
    <w:uiPriority w:val="99"/>
    <w:semiHidden/>
    <w:unhideWhenUsed/>
    <w:rsid w:val="00803656"/>
    <w:pPr>
      <w:ind w:left="1132"/>
      <w:contextualSpacing/>
    </w:pPr>
  </w:style>
  <w:style w:type="paragraph" w:styleId="ListContinue5">
    <w:name w:val="List Continue 5"/>
    <w:basedOn w:val="Normal"/>
    <w:uiPriority w:val="99"/>
    <w:semiHidden/>
    <w:unhideWhenUsed/>
    <w:rsid w:val="00803656"/>
    <w:pPr>
      <w:ind w:left="1415"/>
      <w:contextualSpacing/>
    </w:pPr>
  </w:style>
  <w:style w:type="paragraph" w:styleId="ListNumber">
    <w:name w:val="List Number"/>
    <w:basedOn w:val="Normal"/>
    <w:uiPriority w:val="99"/>
    <w:semiHidden/>
    <w:unhideWhenUsed/>
    <w:rsid w:val="00803656"/>
    <w:pPr>
      <w:numPr>
        <w:numId w:val="7"/>
      </w:numPr>
      <w:contextualSpacing/>
    </w:pPr>
  </w:style>
  <w:style w:type="paragraph" w:styleId="ListNumber2">
    <w:name w:val="List Number 2"/>
    <w:basedOn w:val="Normal"/>
    <w:uiPriority w:val="99"/>
    <w:semiHidden/>
    <w:unhideWhenUsed/>
    <w:rsid w:val="00803656"/>
    <w:pPr>
      <w:numPr>
        <w:numId w:val="8"/>
      </w:numPr>
      <w:contextualSpacing/>
    </w:pPr>
  </w:style>
  <w:style w:type="paragraph" w:styleId="ListNumber3">
    <w:name w:val="List Number 3"/>
    <w:basedOn w:val="Normal"/>
    <w:uiPriority w:val="99"/>
    <w:semiHidden/>
    <w:unhideWhenUsed/>
    <w:rsid w:val="00803656"/>
    <w:pPr>
      <w:numPr>
        <w:numId w:val="9"/>
      </w:numPr>
      <w:contextualSpacing/>
    </w:pPr>
  </w:style>
  <w:style w:type="paragraph" w:styleId="ListNumber4">
    <w:name w:val="List Number 4"/>
    <w:basedOn w:val="Normal"/>
    <w:uiPriority w:val="99"/>
    <w:semiHidden/>
    <w:unhideWhenUsed/>
    <w:rsid w:val="00803656"/>
    <w:pPr>
      <w:numPr>
        <w:numId w:val="10"/>
      </w:numPr>
      <w:contextualSpacing/>
    </w:pPr>
  </w:style>
  <w:style w:type="paragraph" w:styleId="ListNumber5">
    <w:name w:val="List Number 5"/>
    <w:basedOn w:val="Normal"/>
    <w:uiPriority w:val="99"/>
    <w:semiHidden/>
    <w:unhideWhenUsed/>
    <w:rsid w:val="00803656"/>
    <w:pPr>
      <w:numPr>
        <w:numId w:val="11"/>
      </w:numPr>
      <w:contextualSpacing/>
    </w:pPr>
  </w:style>
  <w:style w:type="paragraph" w:styleId="MacroText">
    <w:name w:val="macro"/>
    <w:link w:val="MacroTextChar"/>
    <w:uiPriority w:val="99"/>
    <w:semiHidden/>
    <w:unhideWhenUsed/>
    <w:rsid w:val="00803656"/>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Consolas"/>
      <w:sz w:val="20"/>
      <w:szCs w:val="20"/>
      <w:lang w:val="en-GB"/>
    </w:rPr>
  </w:style>
  <w:style w:type="character" w:customStyle="1" w:styleId="MacroTextChar">
    <w:name w:val="Macro Text Char"/>
    <w:basedOn w:val="DefaultParagraphFont"/>
    <w:link w:val="MacroText"/>
    <w:uiPriority w:val="99"/>
    <w:semiHidden/>
    <w:rsid w:val="00803656"/>
    <w:rPr>
      <w:rFonts w:ascii="Consolas" w:eastAsia="Times New Roman" w:hAnsi="Consolas" w:cs="Consolas"/>
      <w:sz w:val="20"/>
      <w:szCs w:val="20"/>
      <w:lang w:val="en-GB"/>
    </w:rPr>
  </w:style>
  <w:style w:type="paragraph" w:styleId="MessageHeader">
    <w:name w:val="Message Header"/>
    <w:basedOn w:val="Normal"/>
    <w:link w:val="MessageHeaderChar"/>
    <w:uiPriority w:val="99"/>
    <w:semiHidden/>
    <w:unhideWhenUsed/>
    <w:rsid w:val="00803656"/>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03656"/>
    <w:rPr>
      <w:rFonts w:asciiTheme="majorHAnsi" w:eastAsiaTheme="majorEastAsia" w:hAnsiTheme="majorHAnsi" w:cstheme="majorBidi"/>
      <w:sz w:val="24"/>
      <w:szCs w:val="24"/>
      <w:shd w:val="pct20" w:color="auto" w:fill="auto"/>
      <w:lang w:val="en-GB"/>
    </w:rPr>
  </w:style>
  <w:style w:type="paragraph" w:styleId="NormalIndent">
    <w:name w:val="Normal Indent"/>
    <w:basedOn w:val="Normal"/>
    <w:uiPriority w:val="99"/>
    <w:semiHidden/>
    <w:unhideWhenUsed/>
    <w:rsid w:val="00803656"/>
    <w:pPr>
      <w:ind w:left="720"/>
    </w:pPr>
  </w:style>
  <w:style w:type="paragraph" w:styleId="NoteHeading">
    <w:name w:val="Note Heading"/>
    <w:basedOn w:val="Normal"/>
    <w:next w:val="Normal"/>
    <w:link w:val="NoteHeadingChar"/>
    <w:uiPriority w:val="99"/>
    <w:semiHidden/>
    <w:unhideWhenUsed/>
    <w:rsid w:val="00803656"/>
  </w:style>
  <w:style w:type="character" w:customStyle="1" w:styleId="NoteHeadingChar">
    <w:name w:val="Note Heading Char"/>
    <w:basedOn w:val="DefaultParagraphFont"/>
    <w:link w:val="NoteHeading"/>
    <w:uiPriority w:val="99"/>
    <w:semiHidden/>
    <w:rsid w:val="00803656"/>
    <w:rPr>
      <w:rFonts w:ascii="Arial" w:eastAsia="Times New Roman" w:hAnsi="Arial" w:cs="Times New Roman"/>
      <w:szCs w:val="20"/>
      <w:lang w:val="en-GB"/>
    </w:rPr>
  </w:style>
  <w:style w:type="paragraph" w:styleId="Quote">
    <w:name w:val="Quote"/>
    <w:basedOn w:val="Normal"/>
    <w:next w:val="Normal"/>
    <w:link w:val="QuoteChar"/>
    <w:uiPriority w:val="29"/>
    <w:qFormat/>
    <w:rsid w:val="00803656"/>
    <w:rPr>
      <w:i/>
      <w:iCs/>
      <w:color w:val="000000" w:themeColor="text1"/>
    </w:rPr>
  </w:style>
  <w:style w:type="character" w:customStyle="1" w:styleId="QuoteChar">
    <w:name w:val="Quote Char"/>
    <w:basedOn w:val="DefaultParagraphFont"/>
    <w:link w:val="Quote"/>
    <w:uiPriority w:val="29"/>
    <w:rsid w:val="00803656"/>
    <w:rPr>
      <w:rFonts w:ascii="Arial" w:eastAsia="Times New Roman" w:hAnsi="Arial" w:cs="Times New Roman"/>
      <w:i/>
      <w:iCs/>
      <w:color w:val="000000" w:themeColor="text1"/>
      <w:szCs w:val="20"/>
      <w:lang w:val="en-GB"/>
    </w:rPr>
  </w:style>
  <w:style w:type="paragraph" w:styleId="Salutation">
    <w:name w:val="Salutation"/>
    <w:basedOn w:val="Normal"/>
    <w:next w:val="Normal"/>
    <w:link w:val="SalutationChar"/>
    <w:uiPriority w:val="99"/>
    <w:semiHidden/>
    <w:unhideWhenUsed/>
    <w:rsid w:val="00803656"/>
  </w:style>
  <w:style w:type="character" w:customStyle="1" w:styleId="SalutationChar">
    <w:name w:val="Salutation Char"/>
    <w:basedOn w:val="DefaultParagraphFont"/>
    <w:link w:val="Salutation"/>
    <w:uiPriority w:val="99"/>
    <w:semiHidden/>
    <w:rsid w:val="00803656"/>
    <w:rPr>
      <w:rFonts w:ascii="Arial" w:eastAsia="Times New Roman" w:hAnsi="Arial" w:cs="Times New Roman"/>
      <w:szCs w:val="20"/>
      <w:lang w:val="en-GB"/>
    </w:rPr>
  </w:style>
  <w:style w:type="paragraph" w:styleId="Signature">
    <w:name w:val="Signature"/>
    <w:basedOn w:val="Normal"/>
    <w:link w:val="SignatureChar"/>
    <w:uiPriority w:val="99"/>
    <w:semiHidden/>
    <w:unhideWhenUsed/>
    <w:rsid w:val="00803656"/>
    <w:pPr>
      <w:ind w:left="4252"/>
    </w:pPr>
  </w:style>
  <w:style w:type="character" w:customStyle="1" w:styleId="SignatureChar">
    <w:name w:val="Signature Char"/>
    <w:basedOn w:val="DefaultParagraphFont"/>
    <w:link w:val="Signature"/>
    <w:uiPriority w:val="99"/>
    <w:semiHidden/>
    <w:rsid w:val="00803656"/>
    <w:rPr>
      <w:rFonts w:ascii="Arial" w:eastAsia="Times New Roman" w:hAnsi="Arial" w:cs="Times New Roman"/>
      <w:szCs w:val="20"/>
      <w:lang w:val="en-GB"/>
    </w:rPr>
  </w:style>
  <w:style w:type="paragraph" w:styleId="Subtitle">
    <w:name w:val="Subtitle"/>
    <w:basedOn w:val="Normal"/>
    <w:next w:val="Normal"/>
    <w:link w:val="SubtitleChar"/>
    <w:uiPriority w:val="99"/>
    <w:qFormat/>
    <w:rsid w:val="00803656"/>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99"/>
    <w:rsid w:val="00803656"/>
    <w:rPr>
      <w:rFonts w:asciiTheme="majorHAnsi" w:eastAsiaTheme="majorEastAsia" w:hAnsiTheme="majorHAnsi" w:cstheme="majorBidi"/>
      <w:i/>
      <w:iCs/>
      <w:color w:val="5B9BD5" w:themeColor="accent1"/>
      <w:spacing w:val="15"/>
      <w:sz w:val="24"/>
      <w:szCs w:val="24"/>
      <w:lang w:val="en-GB"/>
    </w:rPr>
  </w:style>
  <w:style w:type="paragraph" w:styleId="TableofAuthorities">
    <w:name w:val="table of authorities"/>
    <w:basedOn w:val="Normal"/>
    <w:next w:val="Normal"/>
    <w:uiPriority w:val="99"/>
    <w:semiHidden/>
    <w:unhideWhenUsed/>
    <w:rsid w:val="00803656"/>
    <w:pPr>
      <w:ind w:left="220" w:hanging="220"/>
    </w:pPr>
  </w:style>
  <w:style w:type="paragraph" w:styleId="TOAHeading">
    <w:name w:val="toa heading"/>
    <w:basedOn w:val="Normal"/>
    <w:next w:val="Normal"/>
    <w:uiPriority w:val="99"/>
    <w:semiHidden/>
    <w:unhideWhenUsed/>
    <w:rsid w:val="00803656"/>
    <w:rPr>
      <w:rFonts w:asciiTheme="majorHAnsi" w:eastAsiaTheme="majorEastAsia" w:hAnsiTheme="majorHAnsi" w:cstheme="majorBidi"/>
      <w:b/>
      <w:bCs/>
      <w:sz w:val="24"/>
      <w:szCs w:val="24"/>
    </w:rPr>
  </w:style>
  <w:style w:type="paragraph" w:styleId="TOC6">
    <w:name w:val="toc 6"/>
    <w:basedOn w:val="Normal"/>
    <w:next w:val="Normal"/>
    <w:autoRedefine/>
    <w:uiPriority w:val="99"/>
    <w:rsid w:val="00803656"/>
    <w:pPr>
      <w:spacing w:after="100"/>
      <w:ind w:left="1100"/>
    </w:pPr>
  </w:style>
  <w:style w:type="paragraph" w:styleId="TOC7">
    <w:name w:val="toc 7"/>
    <w:basedOn w:val="Normal"/>
    <w:next w:val="Normal"/>
    <w:autoRedefine/>
    <w:uiPriority w:val="99"/>
    <w:rsid w:val="00803656"/>
    <w:pPr>
      <w:spacing w:after="100"/>
      <w:ind w:left="1320"/>
    </w:pPr>
  </w:style>
  <w:style w:type="paragraph" w:styleId="TOC8">
    <w:name w:val="toc 8"/>
    <w:basedOn w:val="Normal"/>
    <w:next w:val="Normal"/>
    <w:autoRedefine/>
    <w:uiPriority w:val="99"/>
    <w:rsid w:val="00803656"/>
    <w:pPr>
      <w:spacing w:after="100"/>
      <w:ind w:left="1540"/>
    </w:pPr>
  </w:style>
  <w:style w:type="paragraph" w:styleId="TOC9">
    <w:name w:val="toc 9"/>
    <w:basedOn w:val="Normal"/>
    <w:next w:val="Normal"/>
    <w:autoRedefine/>
    <w:uiPriority w:val="99"/>
    <w:rsid w:val="00803656"/>
    <w:pPr>
      <w:spacing w:after="100"/>
      <w:ind w:left="1760"/>
    </w:pPr>
  </w:style>
  <w:style w:type="paragraph" w:styleId="TOCHeading">
    <w:name w:val="TOC Heading"/>
    <w:basedOn w:val="Heading1"/>
    <w:next w:val="Normal"/>
    <w:uiPriority w:val="39"/>
    <w:unhideWhenUsed/>
    <w:qFormat/>
    <w:rsid w:val="00803656"/>
    <w:pPr>
      <w:keepLines/>
      <w:spacing w:before="480" w:after="0"/>
      <w:jc w:val="left"/>
      <w:outlineLvl w:val="9"/>
    </w:pPr>
    <w:rPr>
      <w:rFonts w:asciiTheme="majorHAnsi" w:eastAsiaTheme="majorEastAsia" w:hAnsiTheme="majorHAnsi" w:cstheme="majorBidi"/>
      <w:bCs/>
      <w:color w:val="2E74B5" w:themeColor="accent1" w:themeShade="BF"/>
      <w:kern w:val="0"/>
      <w:sz w:val="28"/>
    </w:rPr>
  </w:style>
  <w:style w:type="paragraph" w:customStyle="1" w:styleId="List-bullet-Council">
    <w:name w:val="List-bullet-Council"/>
    <w:basedOn w:val="Normal"/>
    <w:uiPriority w:val="99"/>
    <w:rsid w:val="00803656"/>
    <w:pPr>
      <w:spacing w:after="40"/>
      <w:ind w:left="360" w:hanging="360"/>
    </w:pPr>
    <w:rPr>
      <w:rFonts w:ascii="Gill Sans MT" w:hAnsi="Gill Sans MT"/>
      <w:sz w:val="20"/>
      <w:lang w:val="en-AU"/>
    </w:rPr>
  </w:style>
  <w:style w:type="character" w:customStyle="1" w:styleId="math">
    <w:name w:val="math"/>
    <w:basedOn w:val="DefaultParagraphFont"/>
    <w:rsid w:val="00803656"/>
  </w:style>
  <w:style w:type="character" w:customStyle="1" w:styleId="st">
    <w:name w:val="st"/>
    <w:basedOn w:val="DefaultParagraphFont"/>
    <w:rsid w:val="00803656"/>
  </w:style>
  <w:style w:type="paragraph" w:customStyle="1" w:styleId="Imprint">
    <w:name w:val="Imprint"/>
    <w:basedOn w:val="Normal"/>
    <w:uiPriority w:val="99"/>
    <w:rsid w:val="00803656"/>
    <w:rPr>
      <w:rFonts w:cs="Arial"/>
      <w:sz w:val="18"/>
      <w:szCs w:val="18"/>
      <w:lang w:val="en-US"/>
    </w:rPr>
  </w:style>
  <w:style w:type="numbering" w:customStyle="1" w:styleId="NoList1">
    <w:name w:val="No List1"/>
    <w:next w:val="NoList"/>
    <w:uiPriority w:val="99"/>
    <w:semiHidden/>
    <w:unhideWhenUsed/>
    <w:rsid w:val="00803656"/>
  </w:style>
  <w:style w:type="table" w:customStyle="1" w:styleId="TableGrid1">
    <w:name w:val="Table Grid1"/>
    <w:basedOn w:val="TableNormal"/>
    <w:next w:val="TableGrid"/>
    <w:uiPriority w:val="59"/>
    <w:rsid w:val="008036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5">
    <w:name w:val="xl65"/>
    <w:basedOn w:val="Normal"/>
    <w:uiPriority w:val="99"/>
    <w:rsid w:val="00803656"/>
    <w:pPr>
      <w:spacing w:before="100" w:beforeAutospacing="1" w:after="100" w:afterAutospacing="1"/>
    </w:pPr>
    <w:rPr>
      <w:rFonts w:ascii="Times New Roman" w:hAnsi="Times New Roman"/>
      <w:sz w:val="20"/>
      <w:lang w:val="en-AU" w:eastAsia="en-AU"/>
    </w:rPr>
  </w:style>
  <w:style w:type="paragraph" w:customStyle="1" w:styleId="xl66">
    <w:name w:val="xl66"/>
    <w:basedOn w:val="Normal"/>
    <w:uiPriority w:val="99"/>
    <w:rsid w:val="00803656"/>
    <w:pPr>
      <w:shd w:val="clear" w:color="000000" w:fill="A6A6A6"/>
      <w:spacing w:before="100" w:beforeAutospacing="1" w:after="100" w:afterAutospacing="1"/>
    </w:pPr>
    <w:rPr>
      <w:rFonts w:ascii="Times New Roman" w:hAnsi="Times New Roman"/>
      <w:b/>
      <w:bCs/>
      <w:sz w:val="20"/>
      <w:lang w:val="en-AU" w:eastAsia="en-AU"/>
    </w:rPr>
  </w:style>
  <w:style w:type="table" w:styleId="LightGrid">
    <w:name w:val="Light Grid"/>
    <w:basedOn w:val="TableNormal"/>
    <w:uiPriority w:val="62"/>
    <w:rsid w:val="0080365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803656"/>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numbering" w:customStyle="1" w:styleId="NoList2">
    <w:name w:val="No List2"/>
    <w:next w:val="NoList"/>
    <w:uiPriority w:val="99"/>
    <w:semiHidden/>
    <w:unhideWhenUsed/>
    <w:rsid w:val="00803656"/>
  </w:style>
  <w:style w:type="paragraph" w:customStyle="1" w:styleId="DocDefaults">
    <w:name w:val="DocDefaults"/>
    <w:uiPriority w:val="99"/>
    <w:rsid w:val="00803656"/>
    <w:pPr>
      <w:spacing w:after="0" w:line="240" w:lineRule="auto"/>
    </w:pPr>
    <w:rPr>
      <w:rFonts w:ascii="Times New Roman" w:eastAsia="Times New Roman" w:hAnsi="Times New Roman" w:cs="Times New Roman"/>
      <w:sz w:val="20"/>
      <w:szCs w:val="20"/>
      <w:lang w:val="en-US"/>
    </w:rPr>
  </w:style>
  <w:style w:type="character" w:customStyle="1" w:styleId="apple-style-span">
    <w:name w:val="apple-style-span"/>
    <w:basedOn w:val="DefaultParagraphFont"/>
    <w:rsid w:val="00803656"/>
  </w:style>
  <w:style w:type="character" w:customStyle="1" w:styleId="apple-converted-space">
    <w:name w:val="apple-converted-space"/>
    <w:basedOn w:val="DefaultParagraphFont"/>
    <w:rsid w:val="00803656"/>
  </w:style>
  <w:style w:type="paragraph" w:customStyle="1" w:styleId="CM51">
    <w:name w:val="CM51"/>
    <w:basedOn w:val="Default0"/>
    <w:next w:val="Default0"/>
    <w:uiPriority w:val="99"/>
    <w:rsid w:val="00803656"/>
    <w:rPr>
      <w:rFonts w:ascii="Times New Roman" w:eastAsiaTheme="minorHAnsi" w:hAnsi="Times New Roman" w:cs="Times New Roman"/>
      <w:color w:val="auto"/>
      <w:lang w:val="en-AU" w:eastAsia="en-US"/>
    </w:rPr>
  </w:style>
  <w:style w:type="paragraph" w:customStyle="1" w:styleId="CM6">
    <w:name w:val="CM6"/>
    <w:basedOn w:val="Default0"/>
    <w:next w:val="Default0"/>
    <w:uiPriority w:val="99"/>
    <w:rsid w:val="00803656"/>
    <w:pPr>
      <w:spacing w:line="288" w:lineRule="atLeast"/>
    </w:pPr>
    <w:rPr>
      <w:rFonts w:ascii="Arial" w:eastAsiaTheme="minorHAnsi" w:hAnsi="Arial" w:cs="Arial"/>
      <w:color w:val="auto"/>
      <w:lang w:val="en-AU" w:eastAsia="en-US"/>
    </w:rPr>
  </w:style>
  <w:style w:type="paragraph" w:customStyle="1" w:styleId="CM114">
    <w:name w:val="CM114"/>
    <w:basedOn w:val="Default0"/>
    <w:next w:val="Default0"/>
    <w:uiPriority w:val="99"/>
    <w:rsid w:val="00803656"/>
    <w:rPr>
      <w:rFonts w:ascii="Arial" w:eastAsiaTheme="minorHAnsi" w:hAnsi="Arial" w:cs="Arial"/>
      <w:color w:val="auto"/>
      <w:lang w:val="en-AU" w:eastAsia="en-US"/>
    </w:rPr>
  </w:style>
  <w:style w:type="paragraph" w:customStyle="1" w:styleId="CM4">
    <w:name w:val="CM4"/>
    <w:basedOn w:val="Default0"/>
    <w:next w:val="Default0"/>
    <w:uiPriority w:val="99"/>
    <w:rsid w:val="00803656"/>
    <w:pPr>
      <w:spacing w:line="288" w:lineRule="atLeast"/>
    </w:pPr>
    <w:rPr>
      <w:rFonts w:ascii="Arial" w:eastAsiaTheme="minorHAnsi" w:hAnsi="Arial" w:cs="Arial"/>
      <w:color w:val="auto"/>
      <w:lang w:val="en-AU" w:eastAsia="en-US"/>
    </w:rPr>
  </w:style>
  <w:style w:type="paragraph" w:customStyle="1" w:styleId="CM34">
    <w:name w:val="CM34"/>
    <w:basedOn w:val="Default0"/>
    <w:next w:val="Default0"/>
    <w:uiPriority w:val="99"/>
    <w:rsid w:val="00803656"/>
    <w:pPr>
      <w:spacing w:line="283" w:lineRule="atLeast"/>
    </w:pPr>
    <w:rPr>
      <w:rFonts w:ascii="Times New Roman" w:eastAsiaTheme="minorHAnsi" w:hAnsi="Times New Roman" w:cs="Times New Roman"/>
      <w:color w:val="auto"/>
      <w:lang w:val="en-AU" w:eastAsia="en-US"/>
    </w:rPr>
  </w:style>
  <w:style w:type="character" w:styleId="EndnoteReference">
    <w:name w:val="endnote reference"/>
    <w:basedOn w:val="DefaultParagraphFont"/>
    <w:uiPriority w:val="99"/>
    <w:semiHidden/>
    <w:unhideWhenUsed/>
    <w:rsid w:val="00803656"/>
    <w:rPr>
      <w:vertAlign w:val="superscript"/>
    </w:rPr>
  </w:style>
  <w:style w:type="character" w:customStyle="1" w:styleId="pbtocarticletitle1">
    <w:name w:val="pb_toc_article_title1"/>
    <w:basedOn w:val="DefaultParagraphFont"/>
    <w:rsid w:val="00803656"/>
    <w:rPr>
      <w:rFonts w:ascii="Verdana" w:hAnsi="Verdana" w:hint="default"/>
      <w:b/>
      <w:bCs/>
      <w:color w:val="000000"/>
    </w:rPr>
  </w:style>
  <w:style w:type="character" w:customStyle="1" w:styleId="pbtocauthors1">
    <w:name w:val="pb_toc_authors1"/>
    <w:basedOn w:val="DefaultParagraphFont"/>
    <w:rsid w:val="00803656"/>
    <w:rPr>
      <w:rFonts w:ascii="Verdana" w:hAnsi="Verdana" w:hint="default"/>
      <w:b w:val="0"/>
      <w:bCs w:val="0"/>
      <w:color w:val="000000"/>
    </w:rPr>
  </w:style>
  <w:style w:type="character" w:customStyle="1" w:styleId="pbtocpages1">
    <w:name w:val="pb_toc_pages1"/>
    <w:basedOn w:val="DefaultParagraphFont"/>
    <w:rsid w:val="00803656"/>
    <w:rPr>
      <w:rFonts w:ascii="Verdana" w:hAnsi="Verdana" w:hint="default"/>
      <w:b w:val="0"/>
      <w:bCs w:val="0"/>
      <w:color w:val="000000"/>
    </w:rPr>
  </w:style>
  <w:style w:type="character" w:customStyle="1" w:styleId="style1">
    <w:name w:val="style1"/>
    <w:basedOn w:val="DefaultParagraphFont"/>
    <w:rsid w:val="00803656"/>
    <w:rPr>
      <w:rFonts w:ascii="Arial" w:hAnsi="Arial" w:cs="Arial" w:hint="default"/>
      <w:b/>
      <w:bCs/>
      <w:i w:val="0"/>
      <w:iCs w:val="0"/>
    </w:rPr>
  </w:style>
  <w:style w:type="character" w:styleId="BookTitle">
    <w:name w:val="Book Title"/>
    <w:uiPriority w:val="33"/>
    <w:qFormat/>
    <w:rsid w:val="00803656"/>
    <w:rPr>
      <w:rFonts w:asciiTheme="majorHAnsi" w:eastAsiaTheme="majorEastAsia" w:hAnsiTheme="majorHAnsi" w:cstheme="majorBidi"/>
      <w:i w:val="0"/>
      <w:iCs/>
      <w:sz w:val="20"/>
      <w:szCs w:val="20"/>
    </w:rPr>
  </w:style>
  <w:style w:type="paragraph" w:customStyle="1" w:styleId="Style10">
    <w:name w:val="Style1"/>
    <w:basedOn w:val="Normal"/>
    <w:uiPriority w:val="99"/>
    <w:semiHidden/>
    <w:rsid w:val="00803656"/>
    <w:pPr>
      <w:spacing w:after="240"/>
    </w:pPr>
    <w:rPr>
      <w:rFonts w:asciiTheme="minorHAnsi" w:hAnsiTheme="minorHAnsi" w:cstheme="minorHAnsi"/>
      <w:b/>
      <w:caps/>
      <w:szCs w:val="22"/>
      <w:lang w:val="en-AU" w:eastAsia="en-AU"/>
    </w:rPr>
  </w:style>
  <w:style w:type="paragraph" w:customStyle="1" w:styleId="tableandfigureheader">
    <w:name w:val="table and figure header"/>
    <w:basedOn w:val="Title"/>
    <w:link w:val="tableandfigureheaderChar"/>
    <w:semiHidden/>
    <w:rsid w:val="00803656"/>
    <w:pPr>
      <w:jc w:val="both"/>
    </w:pPr>
    <w:rPr>
      <w:rFonts w:ascii="Times New Roman" w:hAnsi="Times New Roman"/>
      <w:b w:val="0"/>
      <w:kern w:val="0"/>
      <w:sz w:val="20"/>
      <w:szCs w:val="20"/>
      <w:lang w:val="en-AU"/>
    </w:rPr>
  </w:style>
  <w:style w:type="character" w:customStyle="1" w:styleId="tableandfigureheaderChar">
    <w:name w:val="table and figure header Char"/>
    <w:basedOn w:val="DefaultParagraphFont"/>
    <w:link w:val="tableandfigureheader"/>
    <w:semiHidden/>
    <w:rsid w:val="00803656"/>
    <w:rPr>
      <w:rFonts w:ascii="Times New Roman" w:eastAsia="Times New Roman" w:hAnsi="Times New Roman" w:cs="Times New Roman"/>
      <w:bCs/>
      <w:sz w:val="20"/>
      <w:szCs w:val="20"/>
    </w:rPr>
  </w:style>
  <w:style w:type="paragraph" w:customStyle="1" w:styleId="Titleheading">
    <w:name w:val="Title heading"/>
    <w:basedOn w:val="Normal"/>
    <w:uiPriority w:val="99"/>
    <w:rsid w:val="00803656"/>
    <w:pPr>
      <w:spacing w:after="240"/>
    </w:pPr>
    <w:rPr>
      <w:rFonts w:cstheme="minorHAnsi"/>
      <w:b/>
      <w:color w:val="47CCFF"/>
      <w:sz w:val="48"/>
      <w:szCs w:val="48"/>
      <w:lang w:val="en-AU"/>
    </w:rPr>
  </w:style>
  <w:style w:type="paragraph" w:customStyle="1" w:styleId="Body">
    <w:name w:val="Body"/>
    <w:basedOn w:val="Normal"/>
    <w:uiPriority w:val="99"/>
    <w:rsid w:val="00803656"/>
    <w:pPr>
      <w:spacing w:after="240" w:line="260" w:lineRule="exact"/>
    </w:pPr>
    <w:rPr>
      <w:rFonts w:cstheme="minorHAnsi"/>
      <w:color w:val="000000"/>
      <w:szCs w:val="22"/>
      <w:lang w:val="en-AU"/>
    </w:rPr>
  </w:style>
  <w:style w:type="character" w:customStyle="1" w:styleId="Bold-character">
    <w:name w:val="Bold - character"/>
    <w:rsid w:val="00803656"/>
    <w:rPr>
      <w:b/>
    </w:rPr>
  </w:style>
  <w:style w:type="numbering" w:customStyle="1" w:styleId="Body-bullets">
    <w:name w:val="Body - bullets"/>
    <w:rsid w:val="00803656"/>
    <w:pPr>
      <w:numPr>
        <w:numId w:val="14"/>
      </w:numPr>
    </w:pPr>
  </w:style>
  <w:style w:type="paragraph" w:customStyle="1" w:styleId="Caption-standard">
    <w:name w:val="Caption - standard"/>
    <w:basedOn w:val="Body"/>
    <w:uiPriority w:val="99"/>
    <w:rsid w:val="00803656"/>
    <w:pPr>
      <w:jc w:val="left"/>
    </w:pPr>
    <w:rPr>
      <w:rFonts w:cs="Times New Roman"/>
      <w:sz w:val="20"/>
      <w:szCs w:val="20"/>
    </w:rPr>
  </w:style>
  <w:style w:type="paragraph" w:customStyle="1" w:styleId="Body-numbered">
    <w:name w:val="Body - numbered"/>
    <w:basedOn w:val="Body"/>
    <w:uiPriority w:val="99"/>
    <w:rsid w:val="00803656"/>
    <w:pPr>
      <w:numPr>
        <w:numId w:val="15"/>
      </w:numPr>
      <w:jc w:val="left"/>
    </w:pPr>
    <w:rPr>
      <w:rFonts w:cs="Times New Roman"/>
    </w:rPr>
  </w:style>
  <w:style w:type="character" w:customStyle="1" w:styleId="Italics-character">
    <w:name w:val="Italics - character"/>
    <w:rsid w:val="00803656"/>
    <w:rPr>
      <w:i/>
    </w:rPr>
  </w:style>
  <w:style w:type="character" w:customStyle="1" w:styleId="Superscript-character">
    <w:name w:val="Superscript - character"/>
    <w:rsid w:val="00803656"/>
    <w:rPr>
      <w:dstrike w:val="0"/>
      <w:vertAlign w:val="superscript"/>
    </w:rPr>
  </w:style>
  <w:style w:type="paragraph" w:customStyle="1" w:styleId="Titlesub-heading">
    <w:name w:val="Title sub-heading"/>
    <w:basedOn w:val="Normal"/>
    <w:uiPriority w:val="99"/>
    <w:rsid w:val="00803656"/>
    <w:pPr>
      <w:spacing w:after="240"/>
    </w:pPr>
    <w:rPr>
      <w:color w:val="636267"/>
      <w:sz w:val="48"/>
      <w:szCs w:val="48"/>
      <w:lang w:val="en-AU"/>
    </w:rPr>
  </w:style>
  <w:style w:type="paragraph" w:customStyle="1" w:styleId="Heading10">
    <w:name w:val="Heading1"/>
    <w:basedOn w:val="Normal"/>
    <w:uiPriority w:val="99"/>
    <w:rsid w:val="00803656"/>
    <w:pPr>
      <w:spacing w:after="240"/>
    </w:pPr>
    <w:rPr>
      <w:b/>
      <w:bCs/>
      <w:lang w:val="en-AU" w:eastAsia="en-AU"/>
    </w:rPr>
  </w:style>
  <w:style w:type="character" w:customStyle="1" w:styleId="Heading20">
    <w:name w:val="Heading2"/>
    <w:rsid w:val="00803656"/>
    <w:rPr>
      <w:color w:val="auto"/>
      <w:lang w:val="en-AU"/>
    </w:rPr>
  </w:style>
  <w:style w:type="paragraph" w:customStyle="1" w:styleId="Heading30">
    <w:name w:val="Heading3"/>
    <w:basedOn w:val="Heading3"/>
    <w:uiPriority w:val="99"/>
    <w:qFormat/>
    <w:rsid w:val="006C63D0"/>
  </w:style>
  <w:style w:type="character" w:customStyle="1" w:styleId="style100">
    <w:name w:val="style10"/>
    <w:basedOn w:val="DefaultParagraphFont"/>
    <w:rsid w:val="00803656"/>
  </w:style>
  <w:style w:type="character" w:customStyle="1" w:styleId="normaltextbold1">
    <w:name w:val="normaltextbold1"/>
    <w:rsid w:val="00803656"/>
    <w:rPr>
      <w:rFonts w:ascii="Verdana" w:hAnsi="Verdana" w:hint="default"/>
      <w:b/>
      <w:bCs/>
      <w:color w:val="000000"/>
      <w:sz w:val="19"/>
      <w:szCs w:val="19"/>
      <w:shd w:val="clear" w:color="auto" w:fill="auto"/>
    </w:rPr>
  </w:style>
  <w:style w:type="table" w:styleId="TableClassic1">
    <w:name w:val="Table Classic 1"/>
    <w:basedOn w:val="TableNormal"/>
    <w:rsid w:val="00803656"/>
    <w:pPr>
      <w:spacing w:after="0" w:line="240" w:lineRule="auto"/>
      <w:jc w:val="both"/>
    </w:pPr>
    <w:rPr>
      <w:rFonts w:ascii="Times New Roman" w:eastAsia="Times New Roman" w:hAnsi="Times New Roman" w:cs="Times New Roman"/>
      <w:sz w:val="20"/>
      <w:szCs w:val="20"/>
      <w:lang w:eastAsia="en-AU"/>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maincenter">
    <w:name w:val="main_center"/>
    <w:basedOn w:val="DefaultParagraphFont"/>
    <w:rsid w:val="00803656"/>
  </w:style>
  <w:style w:type="character" w:customStyle="1" w:styleId="NoSpacingChar">
    <w:name w:val="No Spacing Char"/>
    <w:basedOn w:val="DefaultParagraphFont"/>
    <w:link w:val="NoSpacing"/>
    <w:uiPriority w:val="99"/>
    <w:rsid w:val="00803656"/>
    <w:rPr>
      <w:rFonts w:ascii="Gill Sans MT" w:eastAsia="Times New Roman" w:hAnsi="Gill Sans MT" w:cs="Times New Roman"/>
      <w:szCs w:val="20"/>
      <w:lang w:val="en-GB"/>
    </w:rPr>
  </w:style>
  <w:style w:type="character" w:styleId="SubtleEmphasis">
    <w:name w:val="Subtle Emphasis"/>
    <w:uiPriority w:val="19"/>
    <w:qFormat/>
    <w:rsid w:val="00803656"/>
    <w:rPr>
      <w:i/>
    </w:rPr>
  </w:style>
  <w:style w:type="character" w:styleId="IntenseEmphasis">
    <w:name w:val="Intense Emphasis"/>
    <w:uiPriority w:val="21"/>
    <w:qFormat/>
    <w:rsid w:val="00803656"/>
    <w:rPr>
      <w:b/>
      <w:i/>
      <w:color w:val="ED7D31" w:themeColor="accent2"/>
      <w:spacing w:val="10"/>
    </w:rPr>
  </w:style>
  <w:style w:type="paragraph" w:customStyle="1" w:styleId="Dotindent">
    <w:name w:val="Dot&amp;indent"/>
    <w:basedOn w:val="Normal"/>
    <w:link w:val="DotindentChar"/>
    <w:uiPriority w:val="99"/>
    <w:rsid w:val="00803656"/>
    <w:pPr>
      <w:numPr>
        <w:numId w:val="16"/>
      </w:numPr>
      <w:spacing w:after="200" w:line="276" w:lineRule="auto"/>
    </w:pPr>
    <w:rPr>
      <w:rFonts w:asciiTheme="minorHAnsi" w:eastAsiaTheme="minorHAnsi" w:hAnsiTheme="minorHAnsi" w:cstheme="minorBidi"/>
      <w:szCs w:val="22"/>
      <w:lang w:val="en-AU"/>
    </w:rPr>
  </w:style>
  <w:style w:type="character" w:customStyle="1" w:styleId="DotindentChar">
    <w:name w:val="Dot&amp;indent Char"/>
    <w:basedOn w:val="DefaultParagraphFont"/>
    <w:link w:val="Dotindent"/>
    <w:uiPriority w:val="99"/>
    <w:rsid w:val="00803656"/>
  </w:style>
  <w:style w:type="paragraph" w:customStyle="1" w:styleId="TableHeading1">
    <w:name w:val="Table Heading 1"/>
    <w:uiPriority w:val="99"/>
    <w:rsid w:val="00803656"/>
    <w:pPr>
      <w:spacing w:before="60" w:after="100" w:line="240" w:lineRule="auto"/>
      <w:ind w:left="85" w:right="85"/>
    </w:pPr>
    <w:rPr>
      <w:rFonts w:ascii="Arial" w:eastAsia="Times New Roman" w:hAnsi="Arial" w:cs="Times New Roman"/>
      <w:b/>
      <w:sz w:val="20"/>
      <w:szCs w:val="20"/>
      <w:lang w:eastAsia="en-AU"/>
    </w:rPr>
  </w:style>
  <w:style w:type="character" w:customStyle="1" w:styleId="SuperScript">
    <w:name w:val="SuperScript"/>
    <w:rsid w:val="00803656"/>
    <w:rPr>
      <w:dstrike w:val="0"/>
      <w:vertAlign w:val="superscript"/>
    </w:rPr>
  </w:style>
  <w:style w:type="paragraph" w:customStyle="1" w:styleId="EndNoteBibliographyTitle">
    <w:name w:val="EndNote Bibliography Title"/>
    <w:basedOn w:val="Normal"/>
    <w:link w:val="EndNoteBibliographyTitleChar"/>
    <w:rsid w:val="00803656"/>
    <w:pPr>
      <w:spacing w:line="276" w:lineRule="auto"/>
      <w:jc w:val="center"/>
    </w:pPr>
    <w:rPr>
      <w:rFonts w:eastAsiaTheme="minorHAnsi" w:cs="Arial"/>
      <w:noProof/>
      <w:szCs w:val="22"/>
      <w:lang w:val="en-US"/>
    </w:rPr>
  </w:style>
  <w:style w:type="character" w:customStyle="1" w:styleId="EndNoteBibliographyTitleChar">
    <w:name w:val="EndNote Bibliography Title Char"/>
    <w:basedOn w:val="DefaultParagraphFont"/>
    <w:link w:val="EndNoteBibliographyTitle"/>
    <w:rsid w:val="00803656"/>
    <w:rPr>
      <w:rFonts w:ascii="Arial" w:hAnsi="Arial" w:cs="Arial"/>
      <w:noProof/>
      <w:lang w:val="en-US"/>
    </w:rPr>
  </w:style>
  <w:style w:type="paragraph" w:customStyle="1" w:styleId="EndNoteBibliography">
    <w:name w:val="EndNote Bibliography"/>
    <w:basedOn w:val="Normal"/>
    <w:link w:val="EndNoteBibliographyChar"/>
    <w:rsid w:val="00803656"/>
    <w:pPr>
      <w:spacing w:after="200"/>
    </w:pPr>
    <w:rPr>
      <w:rFonts w:eastAsiaTheme="minorHAnsi" w:cs="Arial"/>
      <w:noProof/>
      <w:szCs w:val="22"/>
      <w:lang w:val="en-US"/>
    </w:rPr>
  </w:style>
  <w:style w:type="character" w:customStyle="1" w:styleId="EndNoteBibliographyChar">
    <w:name w:val="EndNote Bibliography Char"/>
    <w:basedOn w:val="DefaultParagraphFont"/>
    <w:link w:val="EndNoteBibliography"/>
    <w:rsid w:val="00803656"/>
    <w:rPr>
      <w:rFonts w:ascii="Arial" w:hAnsi="Arial" w:cs="Arial"/>
      <w:noProof/>
      <w:lang w:val="en-US"/>
    </w:rPr>
  </w:style>
  <w:style w:type="paragraph" w:customStyle="1" w:styleId="Figurecaption">
    <w:name w:val="Figure caption"/>
    <w:basedOn w:val="Normal"/>
    <w:link w:val="FigurecaptionCharChar"/>
    <w:uiPriority w:val="99"/>
    <w:rsid w:val="00803656"/>
    <w:pPr>
      <w:numPr>
        <w:numId w:val="17"/>
      </w:numPr>
      <w:spacing w:before="240" w:line="80" w:lineRule="atLeast"/>
      <w:ind w:left="0" w:firstLine="0"/>
      <w:jc w:val="center"/>
    </w:pPr>
    <w:rPr>
      <w:color w:val="323E4F" w:themeColor="text2" w:themeShade="BF"/>
      <w:szCs w:val="24"/>
    </w:rPr>
  </w:style>
  <w:style w:type="paragraph" w:customStyle="1" w:styleId="Bodystyle">
    <w:name w:val="Body style"/>
    <w:basedOn w:val="Normal"/>
    <w:uiPriority w:val="99"/>
    <w:rsid w:val="00803656"/>
    <w:pPr>
      <w:spacing w:after="240"/>
    </w:pPr>
    <w:rPr>
      <w:szCs w:val="24"/>
      <w:lang w:val="en-AU"/>
    </w:rPr>
  </w:style>
  <w:style w:type="character" w:customStyle="1" w:styleId="FigurecaptionCharChar">
    <w:name w:val="Figure caption Char Char"/>
    <w:basedOn w:val="DefaultParagraphFont"/>
    <w:link w:val="Figurecaption"/>
    <w:uiPriority w:val="99"/>
    <w:rsid w:val="00803656"/>
    <w:rPr>
      <w:rFonts w:ascii="Arial" w:eastAsia="Times New Roman" w:hAnsi="Arial" w:cs="Times New Roman"/>
      <w:color w:val="323E4F" w:themeColor="text2" w:themeShade="BF"/>
      <w:szCs w:val="24"/>
      <w:lang w:val="en-GB"/>
    </w:rPr>
  </w:style>
  <w:style w:type="character" w:customStyle="1" w:styleId="current-selection">
    <w:name w:val="current-selection"/>
    <w:basedOn w:val="DefaultParagraphFont"/>
    <w:rsid w:val="00803656"/>
  </w:style>
  <w:style w:type="character" w:customStyle="1" w:styleId="highlight">
    <w:name w:val="highlight"/>
    <w:basedOn w:val="DefaultParagraphFont"/>
    <w:rsid w:val="00803656"/>
  </w:style>
  <w:style w:type="character" w:customStyle="1" w:styleId="ff1">
    <w:name w:val="ff1"/>
    <w:basedOn w:val="DefaultParagraphFont"/>
    <w:rsid w:val="00803656"/>
  </w:style>
  <w:style w:type="character" w:customStyle="1" w:styleId="ipa1">
    <w:name w:val="ipa1"/>
    <w:rsid w:val="00803656"/>
    <w:rPr>
      <w:rFonts w:ascii="Arial Unicode MS" w:eastAsia="Arial Unicode MS" w:hAnsi="Arial Unicode MS" w:cs="Arial Unicode MS" w:hint="eastAsia"/>
    </w:rPr>
  </w:style>
  <w:style w:type="character" w:customStyle="1" w:styleId="plainlinks">
    <w:name w:val="plainlinks"/>
    <w:basedOn w:val="DefaultParagraphFont"/>
    <w:rsid w:val="00803656"/>
  </w:style>
  <w:style w:type="character" w:customStyle="1" w:styleId="geo-dms1">
    <w:name w:val="geo-dms1"/>
    <w:rsid w:val="00803656"/>
    <w:rPr>
      <w:vanish w:val="0"/>
      <w:webHidden w:val="0"/>
      <w:specVanish/>
    </w:rPr>
  </w:style>
  <w:style w:type="character" w:customStyle="1" w:styleId="latitude1">
    <w:name w:val="latitude1"/>
    <w:basedOn w:val="DefaultParagraphFont"/>
    <w:rsid w:val="00803656"/>
  </w:style>
  <w:style w:type="character" w:customStyle="1" w:styleId="longitude1">
    <w:name w:val="longitude1"/>
    <w:basedOn w:val="DefaultParagraphFont"/>
    <w:rsid w:val="00803656"/>
  </w:style>
  <w:style w:type="character" w:customStyle="1" w:styleId="geo-multi-punct1">
    <w:name w:val="geo-multi-punct1"/>
    <w:rsid w:val="00803656"/>
    <w:rPr>
      <w:vanish/>
      <w:webHidden w:val="0"/>
      <w:specVanish/>
    </w:rPr>
  </w:style>
  <w:style w:type="character" w:customStyle="1" w:styleId="geo-nondefault1">
    <w:name w:val="geo-nondefault1"/>
    <w:rsid w:val="00803656"/>
    <w:rPr>
      <w:vanish/>
      <w:webHidden w:val="0"/>
      <w:specVanish/>
    </w:rPr>
  </w:style>
  <w:style w:type="character" w:customStyle="1" w:styleId="geo-dec1">
    <w:name w:val="geo-dec1"/>
    <w:rsid w:val="00803656"/>
    <w:rPr>
      <w:vanish w:val="0"/>
      <w:webHidden w:val="0"/>
      <w:specVanish/>
    </w:rPr>
  </w:style>
  <w:style w:type="character" w:customStyle="1" w:styleId="geo">
    <w:name w:val="geo"/>
    <w:basedOn w:val="DefaultParagraphFont"/>
    <w:rsid w:val="00803656"/>
  </w:style>
  <w:style w:type="paragraph" w:customStyle="1" w:styleId="ParaFirst8">
    <w:name w:val="ParaFirst/8"/>
    <w:basedOn w:val="Normal"/>
    <w:uiPriority w:val="99"/>
    <w:rsid w:val="00803656"/>
    <w:pPr>
      <w:spacing w:line="300" w:lineRule="exact"/>
    </w:pPr>
    <w:rPr>
      <w:rFonts w:ascii="Times New Roman" w:hAnsi="Times New Roman"/>
      <w:sz w:val="20"/>
      <w:lang w:val="en-AU"/>
    </w:rPr>
  </w:style>
  <w:style w:type="paragraph" w:customStyle="1" w:styleId="MediumGrid1-Accent21">
    <w:name w:val="Medium Grid 1 - Accent 21"/>
    <w:basedOn w:val="Normal"/>
    <w:uiPriority w:val="99"/>
    <w:rsid w:val="00803656"/>
    <w:pPr>
      <w:spacing w:line="120" w:lineRule="atLeast"/>
      <w:contextualSpacing/>
    </w:pPr>
    <w:rPr>
      <w:rFonts w:ascii="Calibri" w:hAnsi="Calibri"/>
      <w:sz w:val="20"/>
      <w:szCs w:val="22"/>
      <w:lang w:val="en-US" w:bidi="en-US"/>
    </w:rPr>
  </w:style>
  <w:style w:type="paragraph" w:customStyle="1" w:styleId="indenthang1">
    <w:name w:val="indenthang1"/>
    <w:basedOn w:val="Normal"/>
    <w:link w:val="indenthang1Char"/>
    <w:rsid w:val="00803656"/>
    <w:pPr>
      <w:spacing w:before="100" w:after="100" w:line="120" w:lineRule="atLeast"/>
      <w:ind w:left="480" w:hanging="168"/>
    </w:pPr>
    <w:rPr>
      <w:sz w:val="20"/>
      <w:szCs w:val="24"/>
      <w:lang w:val="en-US"/>
    </w:rPr>
  </w:style>
  <w:style w:type="character" w:customStyle="1" w:styleId="indenthang1Char">
    <w:name w:val="indenthang1 Char"/>
    <w:basedOn w:val="DefaultParagraphFont"/>
    <w:link w:val="indenthang1"/>
    <w:rsid w:val="00803656"/>
    <w:rPr>
      <w:rFonts w:ascii="Arial" w:eastAsia="Times New Roman" w:hAnsi="Arial" w:cs="Times New Roman"/>
      <w:sz w:val="20"/>
      <w:szCs w:val="24"/>
      <w:lang w:val="en-US"/>
    </w:rPr>
  </w:style>
  <w:style w:type="character" w:customStyle="1" w:styleId="esrielement1">
    <w:name w:val="esrielement1"/>
    <w:basedOn w:val="DefaultParagraphFont"/>
    <w:rsid w:val="00803656"/>
    <w:rPr>
      <w:b w:val="0"/>
      <w:bCs w:val="0"/>
      <w:smallCaps/>
      <w:color w:val="006400"/>
      <w:sz w:val="22"/>
      <w:szCs w:val="22"/>
    </w:rPr>
  </w:style>
  <w:style w:type="character" w:customStyle="1" w:styleId="code1">
    <w:name w:val="code1"/>
    <w:basedOn w:val="DefaultParagraphFont"/>
    <w:rsid w:val="00803656"/>
    <w:rPr>
      <w:rFonts w:ascii="Courier New" w:hAnsi="Courier New" w:cs="Courier New" w:hint="default"/>
    </w:rPr>
  </w:style>
  <w:style w:type="paragraph" w:customStyle="1" w:styleId="xl67">
    <w:name w:val="xl67"/>
    <w:basedOn w:val="Normal"/>
    <w:uiPriority w:val="99"/>
    <w:rsid w:val="00803656"/>
    <w:pPr>
      <w:pBdr>
        <w:top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68">
    <w:name w:val="xl68"/>
    <w:basedOn w:val="Normal"/>
    <w:uiPriority w:val="99"/>
    <w:rsid w:val="00803656"/>
    <w:pPr>
      <w:pBdr>
        <w:top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69">
    <w:name w:val="xl69"/>
    <w:basedOn w:val="Normal"/>
    <w:uiPriority w:val="99"/>
    <w:rsid w:val="00803656"/>
    <w:pPr>
      <w:pBdr>
        <w:top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0">
    <w:name w:val="xl70"/>
    <w:basedOn w:val="Normal"/>
    <w:uiPriority w:val="99"/>
    <w:rsid w:val="00803656"/>
    <w:pPr>
      <w:spacing w:before="100" w:beforeAutospacing="1" w:after="100" w:afterAutospacing="1" w:line="120" w:lineRule="atLeast"/>
      <w:jc w:val="center"/>
      <w:textAlignment w:val="center"/>
    </w:pPr>
    <w:rPr>
      <w:rFonts w:cs="Arial"/>
      <w:sz w:val="20"/>
      <w:lang w:val="en-AU" w:eastAsia="en-AU"/>
    </w:rPr>
  </w:style>
  <w:style w:type="paragraph" w:customStyle="1" w:styleId="xl71">
    <w:name w:val="xl71"/>
    <w:basedOn w:val="Normal"/>
    <w:uiPriority w:val="99"/>
    <w:rsid w:val="00803656"/>
    <w:pPr>
      <w:spacing w:before="100" w:beforeAutospacing="1" w:after="100" w:afterAutospacing="1" w:line="120" w:lineRule="atLeast"/>
      <w:jc w:val="center"/>
      <w:textAlignment w:val="center"/>
    </w:pPr>
    <w:rPr>
      <w:rFonts w:cs="Arial"/>
      <w:sz w:val="20"/>
      <w:lang w:val="en-AU" w:eastAsia="en-AU"/>
    </w:rPr>
  </w:style>
  <w:style w:type="paragraph" w:customStyle="1" w:styleId="xl72">
    <w:name w:val="xl72"/>
    <w:basedOn w:val="Normal"/>
    <w:uiPriority w:val="99"/>
    <w:rsid w:val="00803656"/>
    <w:pPr>
      <w:spacing w:before="100" w:beforeAutospacing="1" w:after="100" w:afterAutospacing="1" w:line="120" w:lineRule="atLeast"/>
      <w:jc w:val="center"/>
      <w:textAlignment w:val="center"/>
    </w:pPr>
    <w:rPr>
      <w:rFonts w:cs="Arial"/>
      <w:sz w:val="20"/>
      <w:lang w:val="en-AU" w:eastAsia="en-AU"/>
    </w:rPr>
  </w:style>
  <w:style w:type="paragraph" w:customStyle="1" w:styleId="xl73">
    <w:name w:val="xl73"/>
    <w:basedOn w:val="Normal"/>
    <w:uiPriority w:val="99"/>
    <w:rsid w:val="00803656"/>
    <w:pPr>
      <w:pBdr>
        <w:bottom w:val="single" w:sz="4"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4">
    <w:name w:val="xl74"/>
    <w:basedOn w:val="Normal"/>
    <w:uiPriority w:val="99"/>
    <w:rsid w:val="00803656"/>
    <w:pPr>
      <w:pBdr>
        <w:bottom w:val="single" w:sz="4"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5">
    <w:name w:val="xl75"/>
    <w:basedOn w:val="Normal"/>
    <w:uiPriority w:val="99"/>
    <w:rsid w:val="00803656"/>
    <w:pPr>
      <w:pBdr>
        <w:bottom w:val="single" w:sz="4"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6">
    <w:name w:val="xl76"/>
    <w:basedOn w:val="Normal"/>
    <w:uiPriority w:val="99"/>
    <w:rsid w:val="00803656"/>
    <w:pPr>
      <w:pBdr>
        <w:bottom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7">
    <w:name w:val="xl77"/>
    <w:basedOn w:val="Normal"/>
    <w:uiPriority w:val="99"/>
    <w:rsid w:val="00803656"/>
    <w:pPr>
      <w:pBdr>
        <w:bottom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8">
    <w:name w:val="xl78"/>
    <w:basedOn w:val="Normal"/>
    <w:uiPriority w:val="99"/>
    <w:rsid w:val="00803656"/>
    <w:pPr>
      <w:pBdr>
        <w:bottom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9">
    <w:name w:val="xl79"/>
    <w:basedOn w:val="Normal"/>
    <w:uiPriority w:val="99"/>
    <w:rsid w:val="00803656"/>
    <w:pP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80">
    <w:name w:val="xl80"/>
    <w:basedOn w:val="Normal"/>
    <w:uiPriority w:val="99"/>
    <w:rsid w:val="00803656"/>
    <w:pPr>
      <w:pBdr>
        <w:bottom w:val="single" w:sz="4" w:space="0" w:color="auto"/>
      </w:pBdr>
      <w:spacing w:before="100" w:beforeAutospacing="1" w:after="100" w:afterAutospacing="1" w:line="120" w:lineRule="atLeast"/>
    </w:pPr>
    <w:rPr>
      <w:rFonts w:ascii="Times New Roman" w:hAnsi="Times New Roman"/>
      <w:sz w:val="24"/>
      <w:szCs w:val="24"/>
      <w:lang w:val="en-AU" w:eastAsia="en-AU"/>
    </w:rPr>
  </w:style>
  <w:style w:type="paragraph" w:customStyle="1" w:styleId="xl63">
    <w:name w:val="xl63"/>
    <w:basedOn w:val="Normal"/>
    <w:uiPriority w:val="99"/>
    <w:rsid w:val="00803656"/>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120" w:lineRule="atLeast"/>
      <w:jc w:val="center"/>
    </w:pPr>
    <w:rPr>
      <w:rFonts w:ascii="Times New Roman" w:hAnsi="Times New Roman"/>
      <w:color w:val="000000"/>
      <w:sz w:val="20"/>
      <w:lang w:eastAsia="en-GB"/>
    </w:rPr>
  </w:style>
  <w:style w:type="paragraph" w:customStyle="1" w:styleId="xl64">
    <w:name w:val="xl64"/>
    <w:basedOn w:val="Normal"/>
    <w:uiPriority w:val="99"/>
    <w:rsid w:val="00803656"/>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120" w:lineRule="atLeast"/>
      <w:jc w:val="center"/>
    </w:pPr>
    <w:rPr>
      <w:rFonts w:ascii="Times New Roman" w:hAnsi="Times New Roman"/>
      <w:color w:val="000000"/>
      <w:sz w:val="20"/>
      <w:lang w:eastAsia="en-GB"/>
    </w:rPr>
  </w:style>
  <w:style w:type="paragraph" w:customStyle="1" w:styleId="Title1">
    <w:name w:val="Title1"/>
    <w:basedOn w:val="Normal"/>
    <w:uiPriority w:val="99"/>
    <w:rsid w:val="00803656"/>
    <w:pPr>
      <w:spacing w:before="100" w:beforeAutospacing="1" w:after="100" w:afterAutospacing="1" w:line="120" w:lineRule="atLeast"/>
    </w:pPr>
    <w:rPr>
      <w:rFonts w:ascii="Times New Roman" w:eastAsiaTheme="minorEastAsia" w:hAnsi="Times New Roman"/>
      <w:b/>
      <w:bCs/>
      <w:sz w:val="40"/>
      <w:szCs w:val="40"/>
      <w:lang w:val="en-US"/>
    </w:rPr>
  </w:style>
  <w:style w:type="paragraph" w:customStyle="1" w:styleId="font0">
    <w:name w:val="font0"/>
    <w:basedOn w:val="Normal"/>
    <w:uiPriority w:val="99"/>
    <w:rsid w:val="00803656"/>
    <w:pPr>
      <w:spacing w:before="100" w:beforeAutospacing="1" w:after="100" w:afterAutospacing="1" w:line="120" w:lineRule="atLeast"/>
    </w:pPr>
    <w:rPr>
      <w:rFonts w:ascii="Calibri" w:hAnsi="Calibri"/>
      <w:color w:val="000000"/>
      <w:szCs w:val="22"/>
      <w:lang w:val="en-AU" w:eastAsia="en-AU"/>
    </w:rPr>
  </w:style>
  <w:style w:type="paragraph" w:customStyle="1" w:styleId="font5">
    <w:name w:val="font5"/>
    <w:basedOn w:val="Normal"/>
    <w:rsid w:val="00803656"/>
    <w:pPr>
      <w:spacing w:before="100" w:beforeAutospacing="1" w:after="100" w:afterAutospacing="1" w:line="120" w:lineRule="atLeast"/>
    </w:pPr>
    <w:rPr>
      <w:rFonts w:ascii="Calibri" w:hAnsi="Calibri"/>
      <w:color w:val="000000"/>
      <w:szCs w:val="22"/>
      <w:lang w:val="en-AU" w:eastAsia="en-AU"/>
    </w:rPr>
  </w:style>
  <w:style w:type="paragraph" w:customStyle="1" w:styleId="font6">
    <w:name w:val="font6"/>
    <w:basedOn w:val="Normal"/>
    <w:rsid w:val="00803656"/>
    <w:pPr>
      <w:spacing w:before="100" w:beforeAutospacing="1" w:after="100" w:afterAutospacing="1" w:line="120" w:lineRule="atLeast"/>
    </w:pPr>
    <w:rPr>
      <w:rFonts w:ascii="Calibri" w:hAnsi="Calibri"/>
      <w:color w:val="000000"/>
      <w:szCs w:val="22"/>
      <w:lang w:val="en-AU" w:eastAsia="en-AU"/>
    </w:rPr>
  </w:style>
  <w:style w:type="paragraph" w:customStyle="1" w:styleId="xl81">
    <w:name w:val="xl81"/>
    <w:basedOn w:val="Normal"/>
    <w:uiPriority w:val="99"/>
    <w:rsid w:val="00803656"/>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82">
    <w:name w:val="xl82"/>
    <w:basedOn w:val="Normal"/>
    <w:rsid w:val="00803656"/>
    <w:pPr>
      <w:pBdr>
        <w:top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83">
    <w:name w:val="xl83"/>
    <w:basedOn w:val="Normal"/>
    <w:rsid w:val="00803656"/>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font7">
    <w:name w:val="font7"/>
    <w:basedOn w:val="Normal"/>
    <w:rsid w:val="00803656"/>
    <w:pPr>
      <w:spacing w:before="100" w:beforeAutospacing="1" w:after="100" w:afterAutospacing="1" w:line="120" w:lineRule="atLeast"/>
    </w:pPr>
    <w:rPr>
      <w:rFonts w:ascii="Calibri" w:hAnsi="Calibri"/>
      <w:color w:val="000000"/>
      <w:sz w:val="20"/>
      <w:lang w:val="en-AU" w:eastAsia="en-AU"/>
    </w:rPr>
  </w:style>
  <w:style w:type="character" w:styleId="PlaceholderText">
    <w:name w:val="Placeholder Text"/>
    <w:basedOn w:val="DefaultParagraphFont"/>
    <w:uiPriority w:val="99"/>
    <w:semiHidden/>
    <w:rsid w:val="00803656"/>
    <w:rPr>
      <w:color w:val="808080"/>
    </w:rPr>
  </w:style>
  <w:style w:type="paragraph" w:customStyle="1" w:styleId="xl84">
    <w:name w:val="xl84"/>
    <w:basedOn w:val="Normal"/>
    <w:rsid w:val="00803656"/>
    <w:pP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85">
    <w:name w:val="xl85"/>
    <w:basedOn w:val="Normal"/>
    <w:rsid w:val="00803656"/>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86">
    <w:name w:val="xl86"/>
    <w:basedOn w:val="Normal"/>
    <w:rsid w:val="00803656"/>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87">
    <w:name w:val="xl87"/>
    <w:basedOn w:val="Normal"/>
    <w:rsid w:val="00803656"/>
    <w:pPr>
      <w:pBdr>
        <w:top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88">
    <w:name w:val="xl88"/>
    <w:basedOn w:val="Normal"/>
    <w:rsid w:val="00803656"/>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89">
    <w:name w:val="xl89"/>
    <w:basedOn w:val="Normal"/>
    <w:rsid w:val="00803656"/>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90">
    <w:name w:val="xl90"/>
    <w:basedOn w:val="Normal"/>
    <w:rsid w:val="00803656"/>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91">
    <w:name w:val="xl91"/>
    <w:basedOn w:val="Normal"/>
    <w:rsid w:val="00803656"/>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92">
    <w:name w:val="xl92"/>
    <w:basedOn w:val="Normal"/>
    <w:rsid w:val="00803656"/>
    <w:pPr>
      <w:pBdr>
        <w:top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93">
    <w:name w:val="xl93"/>
    <w:basedOn w:val="Normal"/>
    <w:rsid w:val="00803656"/>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94">
    <w:name w:val="xl94"/>
    <w:basedOn w:val="Normal"/>
    <w:rsid w:val="00803656"/>
    <w:pPr>
      <w:pBdr>
        <w:top w:val="single" w:sz="4" w:space="0" w:color="auto"/>
        <w:right w:val="single" w:sz="4" w:space="0" w:color="auto"/>
      </w:pBdr>
      <w:shd w:val="clear" w:color="000000" w:fill="F2F2F2"/>
      <w:spacing w:before="100" w:beforeAutospacing="1" w:after="100" w:afterAutospacing="1" w:line="120" w:lineRule="atLeast"/>
      <w:jc w:val="center"/>
    </w:pPr>
    <w:rPr>
      <w:rFonts w:ascii="Times New Roman" w:hAnsi="Times New Roman"/>
      <w:b/>
      <w:bCs/>
      <w:i/>
      <w:iCs/>
      <w:sz w:val="24"/>
      <w:szCs w:val="24"/>
      <w:lang w:val="en-AU" w:eastAsia="en-AU"/>
    </w:rPr>
  </w:style>
  <w:style w:type="paragraph" w:customStyle="1" w:styleId="xl95">
    <w:name w:val="xl95"/>
    <w:basedOn w:val="Normal"/>
    <w:rsid w:val="00803656"/>
    <w:pPr>
      <w:pBdr>
        <w:top w:val="single" w:sz="4" w:space="0" w:color="auto"/>
        <w:left w:val="single" w:sz="4" w:space="0" w:color="auto"/>
      </w:pBdr>
      <w:shd w:val="clear" w:color="000000" w:fill="0070C0"/>
      <w:spacing w:before="100" w:beforeAutospacing="1" w:after="100" w:afterAutospacing="1" w:line="120" w:lineRule="atLeast"/>
      <w:jc w:val="center"/>
    </w:pPr>
    <w:rPr>
      <w:rFonts w:ascii="Times New Roman" w:hAnsi="Times New Roman"/>
      <w:b/>
      <w:bCs/>
      <w:color w:val="FFFFFF"/>
      <w:sz w:val="24"/>
      <w:szCs w:val="24"/>
      <w:lang w:val="en-AU" w:eastAsia="en-AU"/>
    </w:rPr>
  </w:style>
  <w:style w:type="paragraph" w:customStyle="1" w:styleId="xl96">
    <w:name w:val="xl96"/>
    <w:basedOn w:val="Normal"/>
    <w:rsid w:val="00803656"/>
    <w:pPr>
      <w:pBdr>
        <w:top w:val="single" w:sz="4" w:space="0" w:color="auto"/>
      </w:pBdr>
      <w:shd w:val="clear" w:color="000000" w:fill="00B050"/>
      <w:spacing w:before="100" w:beforeAutospacing="1" w:after="100" w:afterAutospacing="1" w:line="120" w:lineRule="atLeast"/>
      <w:jc w:val="center"/>
    </w:pPr>
    <w:rPr>
      <w:rFonts w:ascii="Times New Roman" w:hAnsi="Times New Roman"/>
      <w:b/>
      <w:bCs/>
      <w:color w:val="FFFFFF"/>
      <w:sz w:val="24"/>
      <w:szCs w:val="24"/>
      <w:lang w:val="en-AU" w:eastAsia="en-AU"/>
    </w:rPr>
  </w:style>
  <w:style w:type="paragraph" w:customStyle="1" w:styleId="xl97">
    <w:name w:val="xl97"/>
    <w:basedOn w:val="Normal"/>
    <w:rsid w:val="00803656"/>
    <w:pPr>
      <w:pBdr>
        <w:top w:val="single" w:sz="4" w:space="0" w:color="auto"/>
      </w:pBdr>
      <w:shd w:val="clear" w:color="000000" w:fill="FF0000"/>
      <w:spacing w:before="100" w:beforeAutospacing="1" w:after="100" w:afterAutospacing="1" w:line="120" w:lineRule="atLeast"/>
      <w:jc w:val="center"/>
    </w:pPr>
    <w:rPr>
      <w:rFonts w:ascii="Times New Roman" w:hAnsi="Times New Roman"/>
      <w:b/>
      <w:bCs/>
      <w:color w:val="FFFFFF"/>
      <w:sz w:val="24"/>
      <w:szCs w:val="24"/>
      <w:lang w:val="en-AU" w:eastAsia="en-AU"/>
    </w:rPr>
  </w:style>
  <w:style w:type="paragraph" w:customStyle="1" w:styleId="xl98">
    <w:name w:val="xl98"/>
    <w:basedOn w:val="Normal"/>
    <w:rsid w:val="00803656"/>
    <w:pPr>
      <w:pBdr>
        <w:top w:val="single" w:sz="4" w:space="0" w:color="auto"/>
      </w:pBdr>
      <w:shd w:val="clear" w:color="000000" w:fill="C00000"/>
      <w:spacing w:before="100" w:beforeAutospacing="1" w:after="100" w:afterAutospacing="1" w:line="120" w:lineRule="atLeast"/>
      <w:jc w:val="center"/>
    </w:pPr>
    <w:rPr>
      <w:rFonts w:ascii="Times New Roman" w:hAnsi="Times New Roman"/>
      <w:b/>
      <w:bCs/>
      <w:color w:val="FFFFFF"/>
      <w:sz w:val="24"/>
      <w:szCs w:val="24"/>
      <w:lang w:val="en-AU" w:eastAsia="en-AU"/>
    </w:rPr>
  </w:style>
  <w:style w:type="paragraph" w:customStyle="1" w:styleId="xl99">
    <w:name w:val="xl99"/>
    <w:basedOn w:val="Normal"/>
    <w:rsid w:val="00803656"/>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00">
    <w:name w:val="xl100"/>
    <w:basedOn w:val="Normal"/>
    <w:rsid w:val="00803656"/>
    <w:pPr>
      <w:pBdr>
        <w:top w:val="single" w:sz="4" w:space="0" w:color="auto"/>
        <w:left w:val="single" w:sz="4" w:space="0" w:color="auto"/>
        <w:right w:val="single" w:sz="4" w:space="0" w:color="auto"/>
      </w:pBdr>
      <w:spacing w:before="100" w:beforeAutospacing="1" w:after="100" w:afterAutospacing="1" w:line="120" w:lineRule="atLeast"/>
      <w:jc w:val="center"/>
    </w:pPr>
    <w:rPr>
      <w:rFonts w:ascii="Times New Roman" w:hAnsi="Times New Roman"/>
      <w:b/>
      <w:bCs/>
      <w:sz w:val="24"/>
      <w:szCs w:val="24"/>
      <w:lang w:val="en-AU" w:eastAsia="en-AU"/>
    </w:rPr>
  </w:style>
  <w:style w:type="paragraph" w:customStyle="1" w:styleId="xl101">
    <w:name w:val="xl101"/>
    <w:basedOn w:val="Normal"/>
    <w:rsid w:val="00803656"/>
    <w:pPr>
      <w:pBdr>
        <w:top w:val="single" w:sz="4" w:space="0" w:color="auto"/>
        <w:left w:val="single" w:sz="4" w:space="0" w:color="auto"/>
      </w:pBdr>
      <w:spacing w:before="100" w:beforeAutospacing="1" w:after="100" w:afterAutospacing="1" w:line="120" w:lineRule="atLeast"/>
      <w:jc w:val="center"/>
    </w:pPr>
    <w:rPr>
      <w:rFonts w:ascii="Times New Roman" w:hAnsi="Times New Roman"/>
      <w:b/>
      <w:bCs/>
      <w:sz w:val="24"/>
      <w:szCs w:val="24"/>
      <w:lang w:val="en-AU" w:eastAsia="en-AU"/>
    </w:rPr>
  </w:style>
  <w:style w:type="paragraph" w:customStyle="1" w:styleId="xl102">
    <w:name w:val="xl102"/>
    <w:basedOn w:val="Normal"/>
    <w:rsid w:val="00803656"/>
    <w:pPr>
      <w:pBdr>
        <w:top w:val="single" w:sz="4" w:space="0" w:color="auto"/>
      </w:pBdr>
      <w:spacing w:before="100" w:beforeAutospacing="1" w:after="100" w:afterAutospacing="1" w:line="120" w:lineRule="atLeast"/>
      <w:jc w:val="center"/>
    </w:pPr>
    <w:rPr>
      <w:rFonts w:ascii="Times New Roman" w:hAnsi="Times New Roman"/>
      <w:b/>
      <w:bCs/>
      <w:sz w:val="24"/>
      <w:szCs w:val="24"/>
      <w:lang w:val="en-AU" w:eastAsia="en-AU"/>
    </w:rPr>
  </w:style>
  <w:style w:type="paragraph" w:customStyle="1" w:styleId="xl103">
    <w:name w:val="xl103"/>
    <w:basedOn w:val="Normal"/>
    <w:rsid w:val="00803656"/>
    <w:pPr>
      <w:pBdr>
        <w:top w:val="single" w:sz="4" w:space="0" w:color="auto"/>
        <w:right w:val="single" w:sz="4" w:space="0" w:color="auto"/>
      </w:pBdr>
      <w:shd w:val="clear" w:color="000000" w:fill="F2F2F2"/>
      <w:spacing w:before="100" w:beforeAutospacing="1" w:after="100" w:afterAutospacing="1" w:line="120" w:lineRule="atLeast"/>
      <w:jc w:val="center"/>
    </w:pPr>
    <w:rPr>
      <w:rFonts w:ascii="Times New Roman" w:hAnsi="Times New Roman"/>
      <w:b/>
      <w:bCs/>
      <w:sz w:val="24"/>
      <w:szCs w:val="24"/>
      <w:lang w:val="en-AU" w:eastAsia="en-AU"/>
    </w:rPr>
  </w:style>
  <w:style w:type="paragraph" w:customStyle="1" w:styleId="xl104">
    <w:name w:val="xl104"/>
    <w:basedOn w:val="Normal"/>
    <w:rsid w:val="00803656"/>
    <w:pPr>
      <w:pBdr>
        <w:left w:val="single" w:sz="4" w:space="0" w:color="auto"/>
        <w:bottom w:val="double" w:sz="6"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05">
    <w:name w:val="xl105"/>
    <w:basedOn w:val="Normal"/>
    <w:rsid w:val="00803656"/>
    <w:pPr>
      <w:pBdr>
        <w:lef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06">
    <w:name w:val="xl106"/>
    <w:basedOn w:val="Normal"/>
    <w:rsid w:val="00803656"/>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07">
    <w:name w:val="xl107"/>
    <w:basedOn w:val="Normal"/>
    <w:rsid w:val="00803656"/>
    <w:pPr>
      <w:pBdr>
        <w:left w:val="single" w:sz="4" w:space="0" w:color="auto"/>
        <w:bottom w:val="single" w:sz="4" w:space="0" w:color="auto"/>
        <w:right w:val="single" w:sz="4" w:space="0" w:color="auto"/>
      </w:pBdr>
      <w:spacing w:before="100" w:beforeAutospacing="1" w:after="100" w:afterAutospacing="1" w:line="120" w:lineRule="atLeast"/>
      <w:jc w:val="center"/>
    </w:pPr>
    <w:rPr>
      <w:rFonts w:ascii="Times New Roman" w:hAnsi="Times New Roman"/>
      <w:sz w:val="24"/>
      <w:szCs w:val="24"/>
      <w:lang w:val="en-AU" w:eastAsia="en-AU"/>
    </w:rPr>
  </w:style>
  <w:style w:type="paragraph" w:customStyle="1" w:styleId="xl108">
    <w:name w:val="xl108"/>
    <w:basedOn w:val="Normal"/>
    <w:rsid w:val="00803656"/>
    <w:pPr>
      <w:pBdr>
        <w:top w:val="single" w:sz="4" w:space="0" w:color="auto"/>
        <w:right w:val="single" w:sz="4" w:space="0" w:color="auto"/>
      </w:pBdr>
      <w:spacing w:before="100" w:beforeAutospacing="1" w:after="100" w:afterAutospacing="1" w:line="120" w:lineRule="atLeast"/>
      <w:jc w:val="center"/>
    </w:pPr>
    <w:rPr>
      <w:rFonts w:ascii="Times New Roman" w:hAnsi="Times New Roman"/>
      <w:b/>
      <w:bCs/>
      <w:sz w:val="24"/>
      <w:szCs w:val="24"/>
      <w:lang w:val="en-AU" w:eastAsia="en-AU"/>
    </w:rPr>
  </w:style>
  <w:style w:type="paragraph" w:customStyle="1" w:styleId="xl109">
    <w:name w:val="xl109"/>
    <w:basedOn w:val="Normal"/>
    <w:rsid w:val="00803656"/>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10">
    <w:name w:val="xl110"/>
    <w:basedOn w:val="Normal"/>
    <w:rsid w:val="00803656"/>
    <w:pPr>
      <w:pBdr>
        <w:left w:val="single" w:sz="4" w:space="0" w:color="auto"/>
        <w:bottom w:val="double" w:sz="6" w:space="0" w:color="auto"/>
        <w:righ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11">
    <w:name w:val="xl111"/>
    <w:basedOn w:val="Normal"/>
    <w:rsid w:val="00803656"/>
    <w:pPr>
      <w:pBdr>
        <w:lef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12">
    <w:name w:val="xl112"/>
    <w:basedOn w:val="Normal"/>
    <w:rsid w:val="00803656"/>
    <w:pPr>
      <w:pBdr>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13">
    <w:name w:val="xl113"/>
    <w:basedOn w:val="Normal"/>
    <w:rsid w:val="00803656"/>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14">
    <w:name w:val="xl114"/>
    <w:basedOn w:val="Normal"/>
    <w:rsid w:val="00803656"/>
    <w:pPr>
      <w:pBdr>
        <w:left w:val="single" w:sz="4" w:space="0" w:color="auto"/>
        <w:bottom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15">
    <w:name w:val="xl115"/>
    <w:basedOn w:val="Normal"/>
    <w:rsid w:val="00803656"/>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16">
    <w:name w:val="xl116"/>
    <w:basedOn w:val="Normal"/>
    <w:rsid w:val="00803656"/>
    <w:pPr>
      <w:pBdr>
        <w:left w:val="single" w:sz="4" w:space="0" w:color="auto"/>
        <w:bottom w:val="double" w:sz="6"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17">
    <w:name w:val="xl117"/>
    <w:basedOn w:val="Normal"/>
    <w:rsid w:val="00803656"/>
    <w:pPr>
      <w:pBdr>
        <w:top w:val="single" w:sz="4" w:space="0" w:color="auto"/>
        <w:left w:val="single" w:sz="4" w:space="0" w:color="auto"/>
      </w:pBdr>
      <w:spacing w:before="100" w:beforeAutospacing="1" w:after="100" w:afterAutospacing="1" w:line="120" w:lineRule="atLeast"/>
      <w:jc w:val="center"/>
    </w:pPr>
    <w:rPr>
      <w:rFonts w:ascii="Times New Roman" w:hAnsi="Times New Roman"/>
      <w:b/>
      <w:bCs/>
      <w:sz w:val="24"/>
      <w:szCs w:val="24"/>
      <w:lang w:val="en-AU" w:eastAsia="en-AU"/>
    </w:rPr>
  </w:style>
  <w:style w:type="numbering" w:customStyle="1" w:styleId="Style5">
    <w:name w:val="Style5"/>
    <w:uiPriority w:val="99"/>
    <w:rsid w:val="00803656"/>
    <w:pPr>
      <w:numPr>
        <w:numId w:val="18"/>
      </w:numPr>
    </w:pPr>
  </w:style>
  <w:style w:type="character" w:customStyle="1" w:styleId="A1">
    <w:name w:val="A1"/>
    <w:uiPriority w:val="99"/>
    <w:rsid w:val="00803656"/>
    <w:rPr>
      <w:rFonts w:cs="Myriad Pro"/>
      <w:color w:val="211D1E"/>
      <w:sz w:val="18"/>
      <w:szCs w:val="18"/>
    </w:rPr>
  </w:style>
  <w:style w:type="character" w:customStyle="1" w:styleId="A2">
    <w:name w:val="A2"/>
    <w:uiPriority w:val="99"/>
    <w:rsid w:val="00803656"/>
    <w:rPr>
      <w:rFonts w:cs="Myriad Pro"/>
      <w:color w:val="211D1E"/>
      <w:sz w:val="11"/>
      <w:szCs w:val="11"/>
    </w:rPr>
  </w:style>
  <w:style w:type="table" w:styleId="LightShading-Accent5">
    <w:name w:val="Light Shading Accent 5"/>
    <w:basedOn w:val="TableNormal"/>
    <w:uiPriority w:val="60"/>
    <w:rsid w:val="00803656"/>
    <w:pPr>
      <w:spacing w:after="0" w:line="240" w:lineRule="auto"/>
    </w:pPr>
    <w:rPr>
      <w:color w:val="2F5496" w:themeColor="accent5" w:themeShade="BF"/>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table" w:styleId="LightList-Accent5">
    <w:name w:val="Light List Accent 5"/>
    <w:basedOn w:val="TableNormal"/>
    <w:uiPriority w:val="61"/>
    <w:rsid w:val="00803656"/>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styleId="LightShading">
    <w:name w:val="Light Shading"/>
    <w:basedOn w:val="TableNormal"/>
    <w:uiPriority w:val="60"/>
    <w:rsid w:val="00803656"/>
    <w:pPr>
      <w:spacing w:after="0" w:line="240" w:lineRule="auto"/>
    </w:pPr>
    <w:rPr>
      <w:rFonts w:ascii="Times New Roman" w:eastAsia="Times New Roman" w:hAnsi="Times New Roman" w:cs="Times New Roman"/>
      <w:color w:val="000000" w:themeColor="text1" w:themeShade="BF"/>
      <w:sz w:val="20"/>
      <w:szCs w:val="20"/>
      <w:lang w:eastAsia="en-AU"/>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Accent5">
    <w:name w:val="Medium List 1 Accent 5"/>
    <w:basedOn w:val="TableNormal"/>
    <w:uiPriority w:val="65"/>
    <w:rsid w:val="00803656"/>
    <w:pPr>
      <w:spacing w:after="0" w:line="240" w:lineRule="auto"/>
    </w:pPr>
    <w:rPr>
      <w:rFonts w:ascii="Times New Roman" w:eastAsia="Times New Roman" w:hAnsi="Times New Roman" w:cs="Times New Roman"/>
      <w:color w:val="000000" w:themeColor="text1"/>
      <w:sz w:val="20"/>
      <w:szCs w:val="20"/>
      <w:lang w:eastAsia="en-AU"/>
    </w:rPr>
    <w:tblPr>
      <w:tblStyleRowBandSize w:val="1"/>
      <w:tblStyleColBandSize w:val="1"/>
      <w:tblBorders>
        <w:top w:val="single" w:sz="8" w:space="0" w:color="4472C4" w:themeColor="accent5"/>
        <w:bottom w:val="single" w:sz="8" w:space="0" w:color="4472C4" w:themeColor="accent5"/>
      </w:tblBorders>
    </w:tblPr>
    <w:tblStylePr w:type="firstRow">
      <w:rPr>
        <w:rFonts w:asciiTheme="majorHAnsi" w:eastAsiaTheme="majorEastAsia" w:hAnsiTheme="majorHAnsi" w:cstheme="majorBidi"/>
      </w:rPr>
      <w:tblPr/>
      <w:tcPr>
        <w:tcBorders>
          <w:top w:val="nil"/>
          <w:bottom w:val="single" w:sz="8" w:space="0" w:color="4472C4" w:themeColor="accent5"/>
        </w:tcBorders>
      </w:tcPr>
    </w:tblStylePr>
    <w:tblStylePr w:type="lastRow">
      <w:rPr>
        <w:b/>
        <w:bCs/>
        <w:color w:val="44546A" w:themeColor="text2"/>
      </w:rPr>
      <w:tblPr/>
      <w:tcPr>
        <w:tcBorders>
          <w:top w:val="single" w:sz="8" w:space="0" w:color="4472C4" w:themeColor="accent5"/>
          <w:bottom w:val="single" w:sz="8" w:space="0" w:color="4472C4" w:themeColor="accent5"/>
        </w:tcBorders>
      </w:tcPr>
    </w:tblStylePr>
    <w:tblStylePr w:type="firstCol">
      <w:rPr>
        <w:b/>
        <w:bCs/>
      </w:rPr>
    </w:tblStylePr>
    <w:tblStylePr w:type="lastCol">
      <w:rPr>
        <w:b/>
        <w:bCs/>
      </w:rPr>
      <w:tblPr/>
      <w:tcPr>
        <w:tcBorders>
          <w:top w:val="single" w:sz="8" w:space="0" w:color="4472C4" w:themeColor="accent5"/>
          <w:bottom w:val="single" w:sz="8" w:space="0" w:color="4472C4" w:themeColor="accent5"/>
        </w:tcBorders>
      </w:tcPr>
    </w:tblStylePr>
    <w:tblStylePr w:type="band1Vert">
      <w:tblPr/>
      <w:tcPr>
        <w:shd w:val="clear" w:color="auto" w:fill="D0DBF0" w:themeFill="accent5" w:themeFillTint="3F"/>
      </w:tcPr>
    </w:tblStylePr>
    <w:tblStylePr w:type="band1Horz">
      <w:tblPr/>
      <w:tcPr>
        <w:shd w:val="clear" w:color="auto" w:fill="D0DBF0" w:themeFill="accent5" w:themeFillTint="3F"/>
      </w:tcPr>
    </w:tblStylePr>
  </w:style>
  <w:style w:type="table" w:styleId="MediumShading1-Accent5">
    <w:name w:val="Medium Shading 1 Accent 5"/>
    <w:basedOn w:val="TableNormal"/>
    <w:uiPriority w:val="63"/>
    <w:rsid w:val="00803656"/>
    <w:pPr>
      <w:spacing w:after="0" w:line="240" w:lineRule="auto"/>
    </w:p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character" w:customStyle="1" w:styleId="A16">
    <w:name w:val="A16"/>
    <w:uiPriority w:val="99"/>
    <w:rsid w:val="00803656"/>
    <w:rPr>
      <w:rFonts w:ascii="Myriad Pro" w:hAnsi="Myriad Pro" w:cs="Myriad Pro"/>
      <w:color w:val="221E1F"/>
      <w:sz w:val="14"/>
      <w:szCs w:val="14"/>
    </w:rPr>
  </w:style>
  <w:style w:type="character" w:customStyle="1" w:styleId="A17">
    <w:name w:val="A17"/>
    <w:uiPriority w:val="99"/>
    <w:rsid w:val="00803656"/>
    <w:rPr>
      <w:rFonts w:ascii="Myriad Pro" w:hAnsi="Myriad Pro" w:cs="Myriad Pro"/>
      <w:color w:val="221E1F"/>
      <w:sz w:val="9"/>
      <w:szCs w:val="9"/>
    </w:rPr>
  </w:style>
  <w:style w:type="paragraph" w:customStyle="1" w:styleId="MHeading1">
    <w:name w:val="M_Heading1"/>
    <w:basedOn w:val="Normal"/>
    <w:uiPriority w:val="99"/>
    <w:rsid w:val="00803656"/>
    <w:pPr>
      <w:spacing w:before="240" w:after="240" w:line="340" w:lineRule="atLeast"/>
    </w:pPr>
    <w:rPr>
      <w:rFonts w:ascii="Times New Roman" w:hAnsi="Times New Roman"/>
      <w:b/>
      <w:color w:val="000000"/>
      <w:sz w:val="24"/>
      <w:lang w:val="en-US" w:eastAsia="de-DE"/>
    </w:rPr>
  </w:style>
  <w:style w:type="paragraph" w:customStyle="1" w:styleId="MText">
    <w:name w:val="M_Text"/>
    <w:basedOn w:val="Normal"/>
    <w:uiPriority w:val="99"/>
    <w:rsid w:val="00803656"/>
    <w:pPr>
      <w:spacing w:line="340" w:lineRule="atLeast"/>
      <w:ind w:firstLine="284"/>
    </w:pPr>
    <w:rPr>
      <w:rFonts w:ascii="Times New Roman" w:hAnsi="Times New Roman"/>
      <w:color w:val="000000"/>
      <w:sz w:val="24"/>
      <w:lang w:val="en-US" w:eastAsia="de-DE"/>
    </w:rPr>
  </w:style>
  <w:style w:type="paragraph" w:customStyle="1" w:styleId="MHeading2">
    <w:name w:val="M_Heading2"/>
    <w:basedOn w:val="Normal"/>
    <w:uiPriority w:val="99"/>
    <w:rsid w:val="00803656"/>
    <w:pPr>
      <w:spacing w:before="240" w:after="240" w:line="340" w:lineRule="atLeast"/>
    </w:pPr>
    <w:rPr>
      <w:rFonts w:ascii="Times New Roman" w:hAnsi="Times New Roman"/>
      <w:i/>
      <w:color w:val="000000"/>
      <w:sz w:val="24"/>
      <w:lang w:val="en-US" w:eastAsia="de-DE"/>
    </w:rPr>
  </w:style>
  <w:style w:type="paragraph" w:customStyle="1" w:styleId="MISSN">
    <w:name w:val="M_ISSN"/>
    <w:basedOn w:val="Normal"/>
    <w:uiPriority w:val="99"/>
    <w:rsid w:val="00803656"/>
    <w:pPr>
      <w:spacing w:after="520" w:line="340" w:lineRule="atLeast"/>
      <w:jc w:val="right"/>
    </w:pPr>
    <w:rPr>
      <w:rFonts w:ascii="Times New Roman" w:hAnsi="Times New Roman"/>
      <w:color w:val="000000"/>
      <w:sz w:val="24"/>
      <w:lang w:val="en-US" w:eastAsia="de-DE"/>
    </w:rPr>
  </w:style>
  <w:style w:type="numbering" w:customStyle="1" w:styleId="Style6">
    <w:name w:val="Style6"/>
    <w:uiPriority w:val="99"/>
    <w:rsid w:val="00803656"/>
    <w:pPr>
      <w:numPr>
        <w:numId w:val="19"/>
      </w:numPr>
    </w:pPr>
  </w:style>
  <w:style w:type="paragraph" w:customStyle="1" w:styleId="normaltext">
    <w:name w:val="normaltext"/>
    <w:basedOn w:val="Normal"/>
    <w:uiPriority w:val="99"/>
    <w:rsid w:val="00803656"/>
    <w:pPr>
      <w:spacing w:before="100" w:beforeAutospacing="1" w:after="100" w:afterAutospacing="1"/>
      <w:jc w:val="left"/>
    </w:pPr>
    <w:rPr>
      <w:rFonts w:ascii="Times New Roman" w:hAnsi="Times New Roman"/>
      <w:sz w:val="24"/>
      <w:szCs w:val="24"/>
      <w:lang w:val="en-US"/>
    </w:rPr>
  </w:style>
  <w:style w:type="character" w:customStyle="1" w:styleId="st1">
    <w:name w:val="st1"/>
    <w:basedOn w:val="DefaultParagraphFont"/>
    <w:rsid w:val="00803656"/>
  </w:style>
  <w:style w:type="paragraph" w:customStyle="1" w:styleId="appendixheading">
    <w:name w:val="appendix heading"/>
    <w:next w:val="Normal"/>
    <w:uiPriority w:val="99"/>
    <w:qFormat/>
    <w:rsid w:val="00803656"/>
    <w:pPr>
      <w:pageBreakBefore/>
      <w:numPr>
        <w:numId w:val="20"/>
      </w:numPr>
      <w:tabs>
        <w:tab w:val="left" w:pos="1701"/>
      </w:tabs>
      <w:spacing w:before="240" w:after="120" w:line="240" w:lineRule="auto"/>
      <w:outlineLvl w:val="0"/>
    </w:pPr>
    <w:rPr>
      <w:rFonts w:ascii="Arial" w:eastAsia="MS Mincho" w:hAnsi="Arial" w:cs="Times New Roman"/>
      <w:b/>
      <w:sz w:val="32"/>
      <w:szCs w:val="20"/>
    </w:rPr>
  </w:style>
  <w:style w:type="paragraph" w:customStyle="1" w:styleId="subappendix">
    <w:name w:val="sub appendix"/>
    <w:next w:val="Normal"/>
    <w:uiPriority w:val="99"/>
    <w:qFormat/>
    <w:rsid w:val="00803656"/>
    <w:pPr>
      <w:numPr>
        <w:numId w:val="21"/>
      </w:numPr>
      <w:spacing w:after="0" w:line="240" w:lineRule="auto"/>
    </w:pPr>
    <w:rPr>
      <w:rFonts w:ascii="Arial" w:eastAsia="Times New Roman" w:hAnsi="Arial" w:cs="Times New Roman"/>
      <w:b/>
      <w:sz w:val="28"/>
      <w:szCs w:val="20"/>
      <w:lang w:val="en-GB"/>
    </w:rPr>
  </w:style>
  <w:style w:type="character" w:customStyle="1" w:styleId="A10">
    <w:name w:val="A10"/>
    <w:uiPriority w:val="99"/>
    <w:rsid w:val="00803656"/>
    <w:rPr>
      <w:rFonts w:cs="Myriad Pro"/>
      <w:color w:val="221E1F"/>
      <w:sz w:val="15"/>
      <w:szCs w:val="15"/>
    </w:rPr>
  </w:style>
  <w:style w:type="paragraph" w:customStyle="1" w:styleId="Headers">
    <w:name w:val="Headers"/>
    <w:basedOn w:val="Normal"/>
    <w:link w:val="HeadersChar"/>
    <w:qFormat/>
    <w:rsid w:val="00803656"/>
    <w:pPr>
      <w:spacing w:after="360"/>
      <w:jc w:val="center"/>
    </w:pPr>
    <w:rPr>
      <w:rFonts w:cs="Arial"/>
      <w:b/>
      <w:color w:val="0070C0"/>
      <w:sz w:val="36"/>
      <w:szCs w:val="36"/>
      <w:lang w:val="en-AU"/>
    </w:rPr>
  </w:style>
  <w:style w:type="character" w:customStyle="1" w:styleId="HeadersChar">
    <w:name w:val="Headers Char"/>
    <w:basedOn w:val="DefaultParagraphFont"/>
    <w:link w:val="Headers"/>
    <w:rsid w:val="00803656"/>
    <w:rPr>
      <w:rFonts w:ascii="Arial" w:eastAsia="Times New Roman" w:hAnsi="Arial" w:cs="Arial"/>
      <w:b/>
      <w:color w:val="0070C0"/>
      <w:sz w:val="36"/>
      <w:szCs w:val="36"/>
    </w:rPr>
  </w:style>
  <w:style w:type="character" w:customStyle="1" w:styleId="CommentTextChar1">
    <w:name w:val="Comment Text Char1"/>
    <w:uiPriority w:val="99"/>
    <w:rsid w:val="00803656"/>
    <w:rPr>
      <w:rFonts w:eastAsia="Times New Roman"/>
      <w:color w:val="000000"/>
      <w:lang w:val="en-US" w:eastAsia="de-DE"/>
    </w:rPr>
  </w:style>
  <w:style w:type="paragraph" w:customStyle="1" w:styleId="Figuremessage">
    <w:name w:val="Figure message"/>
    <w:basedOn w:val="Normal"/>
    <w:link w:val="FiguremessageChar"/>
    <w:qFormat/>
    <w:rsid w:val="00565F3D"/>
    <w:pPr>
      <w:shd w:val="clear" w:color="auto" w:fill="DEEAF6" w:themeFill="accent1" w:themeFillTint="33"/>
      <w:spacing w:before="0" w:after="0"/>
      <w:jc w:val="left"/>
    </w:pPr>
    <w:rPr>
      <w:rFonts w:eastAsia="Calibri" w:cs="Segoe UI"/>
      <w:sz w:val="18"/>
      <w:szCs w:val="18"/>
      <w:lang w:val="en-AU"/>
    </w:rPr>
  </w:style>
  <w:style w:type="character" w:customStyle="1" w:styleId="FiguremessageChar">
    <w:name w:val="Figure message Char"/>
    <w:link w:val="Figuremessage"/>
    <w:rsid w:val="00565F3D"/>
    <w:rPr>
      <w:rFonts w:ascii="Arial" w:eastAsia="Calibri" w:hAnsi="Arial" w:cs="Segoe UI"/>
      <w:sz w:val="18"/>
      <w:szCs w:val="18"/>
      <w:shd w:val="clear" w:color="auto" w:fill="DEEAF6" w:themeFill="accent1" w:themeFillTint="33"/>
    </w:rPr>
  </w:style>
  <w:style w:type="paragraph" w:customStyle="1" w:styleId="equation">
    <w:name w:val="equation"/>
    <w:basedOn w:val="Normal"/>
    <w:link w:val="equationChar"/>
    <w:qFormat/>
    <w:rsid w:val="00803656"/>
    <w:pPr>
      <w:tabs>
        <w:tab w:val="right" w:pos="8931"/>
      </w:tabs>
      <w:spacing w:after="240" w:line="360" w:lineRule="auto"/>
      <w:ind w:left="567"/>
    </w:pPr>
    <w:rPr>
      <w:rFonts w:ascii="Cambria Math" w:hAnsi="Cambria Math" w:cstheme="minorHAnsi"/>
      <w:i/>
      <w:iCs/>
      <w:sz w:val="24"/>
      <w:szCs w:val="24"/>
      <w:lang w:val="en-AU" w:eastAsia="en-AU"/>
    </w:rPr>
  </w:style>
  <w:style w:type="character" w:customStyle="1" w:styleId="equationChar">
    <w:name w:val="equation Char"/>
    <w:basedOn w:val="DefaultParagraphFont"/>
    <w:link w:val="equation"/>
    <w:rsid w:val="00803656"/>
    <w:rPr>
      <w:rFonts w:ascii="Cambria Math" w:eastAsia="Times New Roman" w:hAnsi="Cambria Math" w:cstheme="minorHAnsi"/>
      <w:i/>
      <w:iCs/>
      <w:sz w:val="24"/>
      <w:szCs w:val="24"/>
      <w:lang w:eastAsia="en-AU"/>
    </w:rPr>
  </w:style>
  <w:style w:type="character" w:customStyle="1" w:styleId="ColorfulList-Accent1Char">
    <w:name w:val="Colorful List - Accent 1 Char"/>
    <w:basedOn w:val="DefaultParagraphFont"/>
    <w:link w:val="ColorfulList-Accent1"/>
    <w:uiPriority w:val="34"/>
    <w:locked/>
    <w:rsid w:val="00803656"/>
  </w:style>
  <w:style w:type="table" w:styleId="ColorfulList-Accent1">
    <w:name w:val="Colorful List Accent 1"/>
    <w:basedOn w:val="TableNormal"/>
    <w:link w:val="ColorfulList-Accent1Char"/>
    <w:uiPriority w:val="34"/>
    <w:rsid w:val="00803656"/>
    <w:pPr>
      <w:spacing w:after="0" w:line="240" w:lineRule="auto"/>
    </w:pPr>
    <w:tblPr>
      <w:tblStyleRowBandSize w:val="1"/>
      <w:tblStyleColBandSize w:val="1"/>
    </w:tblPr>
    <w:tcPr>
      <w:shd w:val="clear" w:color="auto" w:fill="EEF5FB"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paragraph" w:customStyle="1" w:styleId="normaltext0">
    <w:name w:val="normal text"/>
    <w:basedOn w:val="Normal"/>
    <w:link w:val="normaltextChar"/>
    <w:rsid w:val="003F0255"/>
    <w:pPr>
      <w:spacing w:before="0" w:after="0"/>
    </w:pPr>
    <w:rPr>
      <w:szCs w:val="24"/>
      <w:lang w:val="en-AU"/>
    </w:rPr>
  </w:style>
  <w:style w:type="character" w:customStyle="1" w:styleId="normaltextChar">
    <w:name w:val="normal text Char"/>
    <w:link w:val="normaltext0"/>
    <w:rsid w:val="003F0255"/>
    <w:rPr>
      <w:rFonts w:ascii="Arial" w:eastAsia="Times New Roman" w:hAnsi="Arial" w:cs="Times New Roman"/>
      <w:szCs w:val="24"/>
    </w:rPr>
  </w:style>
  <w:style w:type="character" w:customStyle="1" w:styleId="watch-title">
    <w:name w:val="watch-title"/>
    <w:basedOn w:val="DefaultParagraphFont"/>
    <w:rsid w:val="00D50D33"/>
    <w:rPr>
      <w:sz w:val="24"/>
      <w:szCs w:val="24"/>
      <w:bdr w:val="none" w:sz="0" w:space="0" w:color="auto" w:frame="1"/>
      <w:shd w:val="clear" w:color="auto" w:fill="auto"/>
    </w:rPr>
  </w:style>
  <w:style w:type="paragraph" w:customStyle="1" w:styleId="font8">
    <w:name w:val="font8"/>
    <w:basedOn w:val="Normal"/>
    <w:rsid w:val="00A2681A"/>
    <w:pPr>
      <w:spacing w:before="100" w:beforeAutospacing="1" w:after="100" w:afterAutospacing="1"/>
      <w:jc w:val="left"/>
    </w:pPr>
    <w:rPr>
      <w:rFonts w:ascii="Calibri" w:hAnsi="Calibri"/>
      <w:color w:val="000000"/>
      <w:sz w:val="20"/>
      <w:lang w:val="en-AU" w:eastAsia="en-AU"/>
    </w:rPr>
  </w:style>
  <w:style w:type="paragraph" w:customStyle="1" w:styleId="xl118">
    <w:name w:val="xl118"/>
    <w:basedOn w:val="Normal"/>
    <w:rsid w:val="00A2681A"/>
    <w:pPr>
      <w:pBdr>
        <w:left w:val="single" w:sz="4" w:space="0" w:color="BFBFBF"/>
        <w:bottom w:val="single" w:sz="4" w:space="0" w:color="auto"/>
        <w:right w:val="single" w:sz="4" w:space="0" w:color="auto"/>
      </w:pBdr>
      <w:shd w:val="clear" w:color="000000" w:fill="D9D9D9"/>
      <w:spacing w:before="100" w:beforeAutospacing="1" w:after="100" w:afterAutospacing="1"/>
      <w:jc w:val="center"/>
      <w:textAlignment w:val="center"/>
    </w:pPr>
    <w:rPr>
      <w:rFonts w:ascii="Times New Roman" w:hAnsi="Times New Roman"/>
      <w:sz w:val="24"/>
      <w:szCs w:val="24"/>
      <w:lang w:val="en-AU" w:eastAsia="en-AU"/>
    </w:rPr>
  </w:style>
  <w:style w:type="paragraph" w:customStyle="1" w:styleId="xl119">
    <w:name w:val="xl119"/>
    <w:basedOn w:val="Normal"/>
    <w:rsid w:val="00A2681A"/>
    <w:pPr>
      <w:pBdr>
        <w:left w:val="single" w:sz="4" w:space="0" w:color="auto"/>
        <w:bottom w:val="single" w:sz="4" w:space="0" w:color="BFBFBF"/>
        <w:right w:val="single" w:sz="4" w:space="0" w:color="auto"/>
      </w:pBdr>
      <w:shd w:val="clear" w:color="000000" w:fill="D9D9D9"/>
      <w:spacing w:before="100" w:beforeAutospacing="1" w:after="100" w:afterAutospacing="1"/>
      <w:jc w:val="center"/>
      <w:textAlignment w:val="center"/>
    </w:pPr>
    <w:rPr>
      <w:rFonts w:cs="Arial"/>
      <w:sz w:val="24"/>
      <w:szCs w:val="24"/>
      <w:lang w:val="en-AU" w:eastAsia="en-AU"/>
    </w:rPr>
  </w:style>
  <w:style w:type="paragraph" w:customStyle="1" w:styleId="xl120">
    <w:name w:val="xl120"/>
    <w:basedOn w:val="Normal"/>
    <w:rsid w:val="00A2681A"/>
    <w:pPr>
      <w:pBdr>
        <w:top w:val="single" w:sz="4" w:space="0" w:color="BFBFBF"/>
        <w:left w:val="single" w:sz="4" w:space="0" w:color="auto"/>
        <w:bottom w:val="single" w:sz="4" w:space="0" w:color="BFBFBF"/>
        <w:right w:val="single" w:sz="4" w:space="0" w:color="auto"/>
      </w:pBdr>
      <w:shd w:val="clear" w:color="000000" w:fill="D9D9D9"/>
      <w:spacing w:before="100" w:beforeAutospacing="1" w:after="100" w:afterAutospacing="1"/>
      <w:jc w:val="center"/>
      <w:textAlignment w:val="center"/>
    </w:pPr>
    <w:rPr>
      <w:rFonts w:cs="Arial"/>
      <w:sz w:val="24"/>
      <w:szCs w:val="24"/>
      <w:lang w:val="en-AU" w:eastAsia="en-AU"/>
    </w:rPr>
  </w:style>
  <w:style w:type="paragraph" w:customStyle="1" w:styleId="xl121">
    <w:name w:val="xl121"/>
    <w:basedOn w:val="Normal"/>
    <w:rsid w:val="00A2681A"/>
    <w:pPr>
      <w:pBdr>
        <w:top w:val="single" w:sz="4" w:space="0" w:color="BFBFBF"/>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cs="Arial"/>
      <w:sz w:val="24"/>
      <w:szCs w:val="24"/>
      <w:lang w:val="en-AU" w:eastAsia="en-AU"/>
    </w:rPr>
  </w:style>
  <w:style w:type="paragraph" w:customStyle="1" w:styleId="xl122">
    <w:name w:val="xl122"/>
    <w:basedOn w:val="Normal"/>
    <w:rsid w:val="00A2681A"/>
    <w:pPr>
      <w:spacing w:before="100" w:beforeAutospacing="1" w:after="100" w:afterAutospacing="1"/>
      <w:jc w:val="center"/>
      <w:textAlignment w:val="center"/>
    </w:pPr>
    <w:rPr>
      <w:rFonts w:cs="Arial"/>
      <w:b/>
      <w:bCs/>
      <w:sz w:val="24"/>
      <w:szCs w:val="24"/>
      <w:lang w:val="en-AU" w:eastAsia="en-AU"/>
    </w:rPr>
  </w:style>
  <w:style w:type="paragraph" w:customStyle="1" w:styleId="SummaryHeading1">
    <w:name w:val="Summary Heading 1"/>
    <w:link w:val="SummaryHeading1Char"/>
    <w:qFormat/>
    <w:rsid w:val="005D5DE3"/>
    <w:pPr>
      <w:outlineLvl w:val="0"/>
    </w:pPr>
    <w:rPr>
      <w:rFonts w:ascii="Arial" w:eastAsia="Times New Roman" w:hAnsi="Arial" w:cs="Arial"/>
      <w:b/>
      <w:kern w:val="28"/>
      <w:sz w:val="36"/>
      <w:szCs w:val="28"/>
    </w:rPr>
  </w:style>
  <w:style w:type="paragraph" w:customStyle="1" w:styleId="SummaryHeading2">
    <w:name w:val="Summary Heading 2"/>
    <w:basedOn w:val="Heading2"/>
    <w:link w:val="SummaryHeading2Char"/>
    <w:qFormat/>
    <w:rsid w:val="00BC1A43"/>
    <w:pPr>
      <w:numPr>
        <w:ilvl w:val="0"/>
        <w:numId w:val="0"/>
      </w:numPr>
    </w:pPr>
    <w:rPr>
      <w:sz w:val="24"/>
      <w:szCs w:val="24"/>
    </w:rPr>
  </w:style>
  <w:style w:type="character" w:customStyle="1" w:styleId="SummaryHeading1Char">
    <w:name w:val="Summary Heading 1 Char"/>
    <w:basedOn w:val="Heading1Char"/>
    <w:link w:val="SummaryHeading1"/>
    <w:rsid w:val="005D5DE3"/>
    <w:rPr>
      <w:rFonts w:ascii="Arial" w:eastAsia="Times New Roman" w:hAnsi="Arial" w:cs="Arial"/>
      <w:b/>
      <w:kern w:val="28"/>
      <w:sz w:val="36"/>
      <w:szCs w:val="28"/>
    </w:rPr>
  </w:style>
  <w:style w:type="character" w:customStyle="1" w:styleId="Mention1">
    <w:name w:val="Mention1"/>
    <w:basedOn w:val="DefaultParagraphFont"/>
    <w:uiPriority w:val="99"/>
    <w:semiHidden/>
    <w:unhideWhenUsed/>
    <w:rsid w:val="00F54060"/>
    <w:rPr>
      <w:color w:val="2B579A"/>
      <w:shd w:val="clear" w:color="auto" w:fill="E6E6E6"/>
    </w:rPr>
  </w:style>
  <w:style w:type="character" w:customStyle="1" w:styleId="SummaryHeading2Char">
    <w:name w:val="Summary Heading 2 Char"/>
    <w:basedOn w:val="Heading2Char1"/>
    <w:link w:val="SummaryHeading2"/>
    <w:rsid w:val="00BC1A43"/>
    <w:rPr>
      <w:rFonts w:ascii="Arial" w:eastAsiaTheme="majorEastAsia" w:hAnsi="Arial" w:cstheme="majorBidi"/>
      <w:b/>
      <w:bCs/>
      <w:sz w:val="24"/>
      <w:szCs w:val="24"/>
      <w:lang w:val="en-US" w:eastAsia="en-GB"/>
    </w:rPr>
  </w:style>
  <w:style w:type="paragraph" w:customStyle="1" w:styleId="ref">
    <w:name w:val="ref"/>
    <w:basedOn w:val="Normal"/>
    <w:link w:val="refChar"/>
    <w:autoRedefine/>
    <w:qFormat/>
    <w:rsid w:val="001F214B"/>
    <w:pPr>
      <w:spacing w:before="0" w:afterLines="60" w:after="144"/>
      <w:ind w:left="567" w:hanging="567"/>
      <w:jc w:val="left"/>
    </w:pPr>
    <w:rPr>
      <w:rFonts w:asciiTheme="minorHAnsi" w:eastAsiaTheme="minorEastAsia" w:hAnsiTheme="minorHAnsi" w:cstheme="minorBidi"/>
      <w:noProof/>
      <w:sz w:val="20"/>
      <w:szCs w:val="22"/>
      <w:lang w:val="en-US" w:bidi="en-US"/>
    </w:rPr>
  </w:style>
  <w:style w:type="character" w:customStyle="1" w:styleId="refChar">
    <w:name w:val="ref Char"/>
    <w:basedOn w:val="DefaultParagraphFont"/>
    <w:link w:val="ref"/>
    <w:rsid w:val="001F214B"/>
    <w:rPr>
      <w:rFonts w:eastAsiaTheme="minorEastAsia"/>
      <w:noProof/>
      <w:sz w:val="20"/>
      <w:lang w:val="en-US" w:bidi="en-US"/>
    </w:rPr>
  </w:style>
  <w:style w:type="character" w:customStyle="1" w:styleId="UnresolvedMention1">
    <w:name w:val="Unresolved Mention1"/>
    <w:basedOn w:val="DefaultParagraphFont"/>
    <w:uiPriority w:val="99"/>
    <w:semiHidden/>
    <w:unhideWhenUsed/>
    <w:rsid w:val="00F854CA"/>
    <w:rPr>
      <w:color w:val="808080"/>
      <w:shd w:val="clear" w:color="auto" w:fill="E6E6E6"/>
    </w:rPr>
  </w:style>
  <w:style w:type="character" w:customStyle="1" w:styleId="order-article1">
    <w:name w:val="order-article1"/>
    <w:rsid w:val="00DE7908"/>
    <w:rPr>
      <w:b/>
      <w:bCs/>
    </w:rPr>
  </w:style>
  <w:style w:type="character" w:customStyle="1" w:styleId="UnresolvedMention2">
    <w:name w:val="Unresolved Mention2"/>
    <w:basedOn w:val="DefaultParagraphFont"/>
    <w:uiPriority w:val="99"/>
    <w:semiHidden/>
    <w:unhideWhenUsed/>
    <w:rsid w:val="0083657B"/>
    <w:rPr>
      <w:color w:val="808080"/>
      <w:shd w:val="clear" w:color="auto" w:fill="E6E6E6"/>
    </w:rPr>
  </w:style>
  <w:style w:type="paragraph" w:customStyle="1" w:styleId="msonormal0">
    <w:name w:val="msonormal"/>
    <w:basedOn w:val="Normal"/>
    <w:rsid w:val="0033152B"/>
    <w:pPr>
      <w:spacing w:before="100" w:beforeAutospacing="1" w:after="100" w:afterAutospacing="1"/>
      <w:jc w:val="left"/>
    </w:pPr>
    <w:rPr>
      <w:rFonts w:ascii="Times New Roman" w:hAnsi="Times New Roman"/>
      <w:sz w:val="24"/>
      <w:szCs w:val="24"/>
      <w:lang w:val="en-AU" w:eastAsia="en-AU"/>
    </w:rPr>
  </w:style>
  <w:style w:type="paragraph" w:customStyle="1" w:styleId="Paragraph">
    <w:name w:val="Paragraph"/>
    <w:basedOn w:val="Body"/>
    <w:uiPriority w:val="99"/>
    <w:rsid w:val="000B5AD7"/>
    <w:pPr>
      <w:spacing w:before="240" w:after="0" w:line="240" w:lineRule="auto"/>
      <w:jc w:val="left"/>
    </w:pPr>
    <w:rPr>
      <w:rFonts w:ascii="Times" w:hAnsi="Times" w:cs="Times New Roman"/>
      <w:color w:val="auto"/>
      <w:sz w:val="26"/>
      <w:szCs w:val="20"/>
    </w:rPr>
  </w:style>
  <w:style w:type="paragraph" w:customStyle="1" w:styleId="TxtQuotation">
    <w:name w:val="Txt Quotation"/>
    <w:basedOn w:val="Normal"/>
    <w:next w:val="Normal"/>
    <w:uiPriority w:val="99"/>
    <w:rsid w:val="000B5AD7"/>
    <w:pPr>
      <w:tabs>
        <w:tab w:val="left" w:pos="567"/>
      </w:tabs>
      <w:spacing w:line="270" w:lineRule="atLeast"/>
      <w:ind w:left="567" w:right="567"/>
    </w:pPr>
    <w:rPr>
      <w:rFonts w:ascii="Times" w:hAnsi="Times"/>
      <w:color w:val="000000"/>
      <w:lang w:val="en-AU"/>
    </w:rPr>
  </w:style>
  <w:style w:type="paragraph" w:customStyle="1" w:styleId="BodyText1">
    <w:name w:val="Body Text1"/>
    <w:basedOn w:val="Normal"/>
    <w:uiPriority w:val="99"/>
    <w:rsid w:val="000B5AD7"/>
    <w:pPr>
      <w:spacing w:after="0"/>
      <w:jc w:val="left"/>
    </w:pPr>
    <w:rPr>
      <w:rFonts w:ascii="Palatino" w:hAnsi="Palatino"/>
      <w:sz w:val="24"/>
      <w:lang w:val="en-AU"/>
    </w:rPr>
  </w:style>
  <w:style w:type="paragraph" w:customStyle="1" w:styleId="ClauseLevel3">
    <w:name w:val="Clause Level 3"/>
    <w:uiPriority w:val="99"/>
    <w:rsid w:val="000B5AD7"/>
    <w:pPr>
      <w:tabs>
        <w:tab w:val="num" w:pos="0"/>
      </w:tabs>
      <w:spacing w:before="140" w:after="140" w:line="280" w:lineRule="atLeast"/>
      <w:ind w:hanging="1134"/>
    </w:pPr>
    <w:rPr>
      <w:rFonts w:ascii="Arial" w:eastAsia="Times New Roman" w:hAnsi="Arial" w:cs="Arial"/>
      <w:lang w:eastAsia="en-AU"/>
    </w:rPr>
  </w:style>
  <w:style w:type="paragraph" w:customStyle="1" w:styleId="Executionclause-landinWA">
    <w:name w:val="Execution clause - land in WA"/>
    <w:basedOn w:val="Normal"/>
    <w:uiPriority w:val="99"/>
    <w:rsid w:val="000B5AD7"/>
    <w:pPr>
      <w:keepNext/>
      <w:spacing w:before="240" w:after="0"/>
      <w:jc w:val="left"/>
    </w:pPr>
    <w:rPr>
      <w:rFonts w:ascii="Palatino" w:hAnsi="Palatino"/>
      <w:lang w:val="en-AU"/>
    </w:rPr>
  </w:style>
  <w:style w:type="paragraph" w:customStyle="1" w:styleId="Style40">
    <w:name w:val="Style 4"/>
    <w:basedOn w:val="Normal"/>
    <w:uiPriority w:val="99"/>
    <w:rsid w:val="000B5AD7"/>
    <w:pPr>
      <w:widowControl w:val="0"/>
      <w:autoSpaceDE w:val="0"/>
      <w:autoSpaceDN w:val="0"/>
      <w:spacing w:before="0" w:after="0"/>
      <w:ind w:left="792"/>
      <w:jc w:val="left"/>
    </w:pPr>
    <w:rPr>
      <w:rFonts w:ascii="Times New Roman" w:hAnsi="Times New Roman"/>
      <w:sz w:val="24"/>
      <w:szCs w:val="24"/>
      <w:lang w:val="en-US" w:eastAsia="en-AU"/>
    </w:rPr>
  </w:style>
  <w:style w:type="paragraph" w:customStyle="1" w:styleId="MELegal3">
    <w:name w:val="ME Legal 3"/>
    <w:basedOn w:val="Normal"/>
    <w:uiPriority w:val="99"/>
    <w:rsid w:val="000B5AD7"/>
    <w:pPr>
      <w:tabs>
        <w:tab w:val="num" w:pos="360"/>
        <w:tab w:val="num" w:pos="2525"/>
      </w:tabs>
      <w:spacing w:before="0" w:after="140" w:line="280" w:lineRule="atLeast"/>
      <w:ind w:left="2525" w:hanging="681"/>
      <w:jc w:val="left"/>
      <w:outlineLvl w:val="2"/>
    </w:pPr>
    <w:rPr>
      <w:rFonts w:ascii="Times New Roman" w:hAnsi="Times New Roman" w:cs="Angsana New"/>
      <w:szCs w:val="22"/>
      <w:lang w:val="en-AU" w:eastAsia="zh-CN" w:bidi="th-TH"/>
    </w:rPr>
  </w:style>
  <w:style w:type="paragraph" w:customStyle="1" w:styleId="MELegal2">
    <w:name w:val="ME Legal 2"/>
    <w:basedOn w:val="Normal"/>
    <w:next w:val="Normal"/>
    <w:uiPriority w:val="99"/>
    <w:rsid w:val="000B5AD7"/>
    <w:pPr>
      <w:keepNext/>
      <w:tabs>
        <w:tab w:val="num" w:pos="360"/>
        <w:tab w:val="num" w:pos="680"/>
      </w:tabs>
      <w:spacing w:before="60" w:after="60" w:line="280" w:lineRule="atLeast"/>
      <w:ind w:left="680" w:hanging="680"/>
      <w:jc w:val="left"/>
      <w:outlineLvl w:val="1"/>
    </w:pPr>
    <w:rPr>
      <w:rFonts w:cs="Angsana New"/>
      <w:b/>
      <w:bCs/>
      <w:w w:val="95"/>
      <w:sz w:val="24"/>
      <w:szCs w:val="24"/>
      <w:lang w:val="en-AU" w:eastAsia="zh-CN" w:bidi="th-TH"/>
    </w:rPr>
  </w:style>
  <w:style w:type="paragraph" w:customStyle="1" w:styleId="MELegal4">
    <w:name w:val="ME Legal 4"/>
    <w:basedOn w:val="Normal"/>
    <w:uiPriority w:val="99"/>
    <w:rsid w:val="000B5AD7"/>
    <w:pPr>
      <w:tabs>
        <w:tab w:val="num" w:pos="360"/>
        <w:tab w:val="num" w:pos="2041"/>
      </w:tabs>
      <w:spacing w:before="0" w:after="140" w:line="280" w:lineRule="atLeast"/>
      <w:ind w:left="2041" w:hanging="680"/>
      <w:jc w:val="left"/>
      <w:outlineLvl w:val="3"/>
    </w:pPr>
    <w:rPr>
      <w:rFonts w:ascii="Times New Roman" w:hAnsi="Times New Roman" w:cs="Angsana New"/>
      <w:szCs w:val="22"/>
      <w:lang w:val="en-AU" w:eastAsia="zh-CN" w:bidi="th-TH"/>
    </w:rPr>
  </w:style>
  <w:style w:type="character" w:customStyle="1" w:styleId="UnresolvedMention3">
    <w:name w:val="Unresolved Mention3"/>
    <w:basedOn w:val="DefaultParagraphFont"/>
    <w:uiPriority w:val="99"/>
    <w:unhideWhenUsed/>
    <w:rsid w:val="002414A4"/>
    <w:rPr>
      <w:color w:val="808080"/>
      <w:shd w:val="clear" w:color="auto" w:fill="E6E6E6"/>
    </w:rPr>
  </w:style>
  <w:style w:type="paragraph" w:customStyle="1" w:styleId="xl208">
    <w:name w:val="xl208"/>
    <w:basedOn w:val="Normal"/>
    <w:rsid w:val="00D84A1A"/>
    <w:pPr>
      <w:spacing w:before="100" w:beforeAutospacing="1" w:after="100" w:afterAutospacing="1"/>
      <w:jc w:val="center"/>
      <w:textAlignment w:val="center"/>
    </w:pPr>
    <w:rPr>
      <w:rFonts w:cs="Arial"/>
      <w:color w:val="000000"/>
      <w:sz w:val="20"/>
      <w:lang w:val="en-AU" w:eastAsia="en-AU"/>
    </w:rPr>
  </w:style>
  <w:style w:type="paragraph" w:customStyle="1" w:styleId="xl209">
    <w:name w:val="xl209"/>
    <w:basedOn w:val="Normal"/>
    <w:rsid w:val="00D84A1A"/>
    <w:pPr>
      <w:spacing w:before="100" w:beforeAutospacing="1" w:after="100" w:afterAutospacing="1"/>
      <w:jc w:val="center"/>
      <w:textAlignment w:val="center"/>
    </w:pPr>
    <w:rPr>
      <w:rFonts w:cs="Arial"/>
      <w:color w:val="000000"/>
      <w:sz w:val="20"/>
      <w:lang w:val="en-AU" w:eastAsia="en-AU"/>
    </w:rPr>
  </w:style>
  <w:style w:type="paragraph" w:customStyle="1" w:styleId="xl210">
    <w:name w:val="xl210"/>
    <w:basedOn w:val="Normal"/>
    <w:rsid w:val="00D84A1A"/>
    <w:pPr>
      <w:pBdr>
        <w:top w:val="single" w:sz="4" w:space="0" w:color="BFBFBF"/>
        <w:left w:val="single" w:sz="4" w:space="0" w:color="BFBFBF"/>
        <w:bottom w:val="single" w:sz="4" w:space="0" w:color="auto"/>
        <w:righ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11">
    <w:name w:val="xl211"/>
    <w:basedOn w:val="Normal"/>
    <w:rsid w:val="00D84A1A"/>
    <w:pPr>
      <w:pBdr>
        <w:top w:val="single" w:sz="4" w:space="0" w:color="BFBFBF"/>
        <w:left w:val="single" w:sz="4" w:space="0" w:color="BFBFBF"/>
        <w:bottom w:val="single" w:sz="4" w:space="0" w:color="auto"/>
        <w:right w:val="single" w:sz="4" w:space="0" w:color="BFBFBF"/>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12">
    <w:name w:val="xl212"/>
    <w:basedOn w:val="Normal"/>
    <w:rsid w:val="00D84A1A"/>
    <w:pPr>
      <w:pBdr>
        <w:top w:val="single" w:sz="4" w:space="0" w:color="BFBFBF"/>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13">
    <w:name w:val="xl213"/>
    <w:basedOn w:val="Normal"/>
    <w:rsid w:val="00D84A1A"/>
    <w:pPr>
      <w:pBdr>
        <w:top w:val="single" w:sz="4" w:space="0" w:color="BFBFBF"/>
        <w:left w:val="single" w:sz="4" w:space="0" w:color="BFBFBF"/>
        <w:bottom w:val="single" w:sz="4" w:space="0" w:color="BFBFBF"/>
        <w:righ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14">
    <w:name w:val="xl214"/>
    <w:basedOn w:val="Normal"/>
    <w:rsid w:val="00D84A1A"/>
    <w:pPr>
      <w:pBdr>
        <w:top w:val="single" w:sz="4" w:space="0" w:color="BFBFBF"/>
        <w:left w:val="single" w:sz="4" w:space="0" w:color="BFBFBF"/>
        <w:bottom w:val="single" w:sz="4" w:space="0" w:color="BFBFBF"/>
        <w:right w:val="single" w:sz="4" w:space="0" w:color="BFBFBF"/>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15">
    <w:name w:val="xl215"/>
    <w:basedOn w:val="Normal"/>
    <w:rsid w:val="00D84A1A"/>
    <w:pPr>
      <w:pBdr>
        <w:top w:val="single" w:sz="4" w:space="0" w:color="BFBFBF"/>
        <w:left w:val="single" w:sz="4" w:space="0" w:color="auto"/>
        <w:bottom w:val="single" w:sz="4" w:space="0" w:color="BFBFBF"/>
        <w:righ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16">
    <w:name w:val="xl216"/>
    <w:basedOn w:val="Normal"/>
    <w:rsid w:val="00D84A1A"/>
    <w:pPr>
      <w:pBdr>
        <w:left w:val="single" w:sz="4" w:space="0" w:color="BFBFBF"/>
        <w:bottom w:val="single" w:sz="4" w:space="0" w:color="BFBFBF"/>
        <w:righ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17">
    <w:name w:val="xl217"/>
    <w:basedOn w:val="Normal"/>
    <w:rsid w:val="00D84A1A"/>
    <w:pPr>
      <w:pBdr>
        <w:left w:val="single" w:sz="4" w:space="0" w:color="BFBFBF"/>
        <w:bottom w:val="single" w:sz="4" w:space="0" w:color="BFBFBF"/>
        <w:right w:val="single" w:sz="4" w:space="0" w:color="BFBFBF"/>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18">
    <w:name w:val="xl218"/>
    <w:basedOn w:val="Normal"/>
    <w:rsid w:val="00D84A1A"/>
    <w:pPr>
      <w:pBdr>
        <w:left w:val="single" w:sz="4" w:space="0" w:color="auto"/>
        <w:bottom w:val="single" w:sz="4" w:space="0" w:color="BFBFBF"/>
        <w:righ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19">
    <w:name w:val="xl219"/>
    <w:basedOn w:val="Normal"/>
    <w:rsid w:val="00D84A1A"/>
    <w:pPr>
      <w:pBdr>
        <w:top w:val="single" w:sz="4" w:space="0" w:color="BFBFBF"/>
        <w:left w:val="single" w:sz="4" w:space="0" w:color="BFBFBF"/>
        <w:bottom w:val="single" w:sz="4" w:space="0" w:color="auto"/>
        <w:right w:val="single" w:sz="4" w:space="0" w:color="auto"/>
      </w:pBdr>
      <w:shd w:val="clear" w:color="000000" w:fill="FFFFFF"/>
      <w:spacing w:before="100" w:beforeAutospacing="1" w:after="100" w:afterAutospacing="1"/>
      <w:jc w:val="center"/>
      <w:textAlignment w:val="center"/>
    </w:pPr>
    <w:rPr>
      <w:rFonts w:cs="Arial"/>
      <w:color w:val="000000"/>
      <w:sz w:val="20"/>
      <w:lang w:val="en-AU" w:eastAsia="en-AU"/>
    </w:rPr>
  </w:style>
  <w:style w:type="paragraph" w:customStyle="1" w:styleId="xl220">
    <w:name w:val="xl220"/>
    <w:basedOn w:val="Normal"/>
    <w:rsid w:val="00D84A1A"/>
    <w:pPr>
      <w:pBdr>
        <w:top w:val="single" w:sz="4" w:space="0" w:color="BFBFBF"/>
        <w:left w:val="single" w:sz="4" w:space="0" w:color="BFBFBF"/>
        <w:bottom w:val="single" w:sz="4" w:space="0" w:color="auto"/>
        <w:right w:val="single" w:sz="4" w:space="0" w:color="BFBFBF"/>
      </w:pBdr>
      <w:shd w:val="clear" w:color="000000" w:fill="FFFFFF"/>
      <w:spacing w:before="100" w:beforeAutospacing="1" w:after="100" w:afterAutospacing="1"/>
      <w:jc w:val="center"/>
      <w:textAlignment w:val="center"/>
    </w:pPr>
    <w:rPr>
      <w:rFonts w:cs="Arial"/>
      <w:color w:val="000000"/>
      <w:sz w:val="20"/>
      <w:lang w:val="en-AU" w:eastAsia="en-AU"/>
    </w:rPr>
  </w:style>
  <w:style w:type="paragraph" w:customStyle="1" w:styleId="xl221">
    <w:name w:val="xl221"/>
    <w:basedOn w:val="Normal"/>
    <w:rsid w:val="00D84A1A"/>
    <w:pPr>
      <w:pBdr>
        <w:top w:val="single" w:sz="4" w:space="0" w:color="BFBFBF"/>
        <w:left w:val="single" w:sz="4" w:space="0" w:color="auto"/>
        <w:bottom w:val="single" w:sz="4" w:space="0" w:color="auto"/>
        <w:right w:val="single" w:sz="4" w:space="0" w:color="auto"/>
      </w:pBdr>
      <w:spacing w:before="100" w:beforeAutospacing="1" w:after="100" w:afterAutospacing="1"/>
      <w:jc w:val="center"/>
      <w:textAlignment w:val="center"/>
    </w:pPr>
    <w:rPr>
      <w:rFonts w:cs="Arial"/>
      <w:color w:val="000000"/>
      <w:sz w:val="20"/>
      <w:lang w:val="en-AU" w:eastAsia="en-AU"/>
    </w:rPr>
  </w:style>
  <w:style w:type="paragraph" w:customStyle="1" w:styleId="xl222">
    <w:name w:val="xl222"/>
    <w:basedOn w:val="Normal"/>
    <w:rsid w:val="00D84A1A"/>
    <w:pPr>
      <w:pBdr>
        <w:top w:val="single" w:sz="4" w:space="0" w:color="BFBFBF"/>
        <w:left w:val="single" w:sz="4" w:space="0" w:color="BFBFBF"/>
        <w:bottom w:val="single" w:sz="4" w:space="0" w:color="BFBFBF"/>
        <w:right w:val="single" w:sz="4" w:space="0" w:color="auto"/>
      </w:pBdr>
      <w:shd w:val="clear" w:color="000000" w:fill="FFFFFF"/>
      <w:spacing w:before="100" w:beforeAutospacing="1" w:after="100" w:afterAutospacing="1"/>
      <w:jc w:val="center"/>
      <w:textAlignment w:val="center"/>
    </w:pPr>
    <w:rPr>
      <w:rFonts w:cs="Arial"/>
      <w:color w:val="000000"/>
      <w:sz w:val="20"/>
      <w:lang w:val="en-AU" w:eastAsia="en-AU"/>
    </w:rPr>
  </w:style>
  <w:style w:type="paragraph" w:customStyle="1" w:styleId="xl223">
    <w:name w:val="xl223"/>
    <w:basedOn w:val="Normal"/>
    <w:rsid w:val="00D84A1A"/>
    <w:pPr>
      <w:pBdr>
        <w:top w:val="single" w:sz="4" w:space="0" w:color="BFBFBF"/>
        <w:left w:val="single" w:sz="4" w:space="0" w:color="BFBFBF"/>
        <w:bottom w:val="single" w:sz="4" w:space="0" w:color="BFBFBF"/>
        <w:right w:val="single" w:sz="4" w:space="0" w:color="BFBFBF"/>
      </w:pBdr>
      <w:shd w:val="clear" w:color="000000" w:fill="FFFFFF"/>
      <w:spacing w:before="100" w:beforeAutospacing="1" w:after="100" w:afterAutospacing="1"/>
      <w:jc w:val="center"/>
      <w:textAlignment w:val="center"/>
    </w:pPr>
    <w:rPr>
      <w:rFonts w:cs="Arial"/>
      <w:color w:val="000000"/>
      <w:sz w:val="20"/>
      <w:lang w:val="en-AU" w:eastAsia="en-AU"/>
    </w:rPr>
  </w:style>
  <w:style w:type="paragraph" w:customStyle="1" w:styleId="xl224">
    <w:name w:val="xl224"/>
    <w:basedOn w:val="Normal"/>
    <w:rsid w:val="00D84A1A"/>
    <w:pPr>
      <w:pBdr>
        <w:top w:val="single" w:sz="4" w:space="0" w:color="BFBFBF"/>
        <w:left w:val="single" w:sz="4" w:space="0" w:color="auto"/>
        <w:bottom w:val="single" w:sz="4" w:space="0" w:color="BFBFBF"/>
        <w:right w:val="single" w:sz="4" w:space="0" w:color="auto"/>
      </w:pBdr>
      <w:spacing w:before="100" w:beforeAutospacing="1" w:after="100" w:afterAutospacing="1"/>
      <w:jc w:val="center"/>
      <w:textAlignment w:val="center"/>
    </w:pPr>
    <w:rPr>
      <w:rFonts w:cs="Arial"/>
      <w:color w:val="000000"/>
      <w:sz w:val="20"/>
      <w:lang w:val="en-AU" w:eastAsia="en-AU"/>
    </w:rPr>
  </w:style>
  <w:style w:type="paragraph" w:customStyle="1" w:styleId="xl225">
    <w:name w:val="xl225"/>
    <w:basedOn w:val="Normal"/>
    <w:rsid w:val="00D84A1A"/>
    <w:pPr>
      <w:pBdr>
        <w:left w:val="single" w:sz="4" w:space="0" w:color="auto"/>
        <w:bottom w:val="single" w:sz="4" w:space="0" w:color="BFBFBF"/>
        <w:right w:val="single" w:sz="4" w:space="0" w:color="auto"/>
      </w:pBdr>
      <w:spacing w:before="100" w:beforeAutospacing="1" w:after="100" w:afterAutospacing="1"/>
      <w:jc w:val="center"/>
      <w:textAlignment w:val="center"/>
    </w:pPr>
    <w:rPr>
      <w:rFonts w:cs="Arial"/>
      <w:color w:val="000000"/>
      <w:sz w:val="20"/>
      <w:lang w:val="en-AU" w:eastAsia="en-AU"/>
    </w:rPr>
  </w:style>
  <w:style w:type="paragraph" w:customStyle="1" w:styleId="xl226">
    <w:name w:val="xl226"/>
    <w:basedOn w:val="Normal"/>
    <w:rsid w:val="00D84A1A"/>
    <w:pPr>
      <w:pBdr>
        <w:left w:val="single" w:sz="4" w:space="0" w:color="BFBFBF"/>
        <w:bottom w:val="single" w:sz="4" w:space="0" w:color="auto"/>
        <w:righ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27">
    <w:name w:val="xl227"/>
    <w:basedOn w:val="Normal"/>
    <w:rsid w:val="00D84A1A"/>
    <w:pPr>
      <w:pBdr>
        <w:left w:val="single" w:sz="4" w:space="0" w:color="BFBFBF"/>
        <w:bottom w:val="single" w:sz="4" w:space="0" w:color="auto"/>
        <w:right w:val="single" w:sz="4" w:space="0" w:color="BFBFBF"/>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28">
    <w:name w:val="xl228"/>
    <w:basedOn w:val="Normal"/>
    <w:rsid w:val="00D84A1A"/>
    <w:pPr>
      <w:pBdr>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29">
    <w:name w:val="xl229"/>
    <w:basedOn w:val="Normal"/>
    <w:rsid w:val="00D84A1A"/>
    <w:pPr>
      <w:pBdr>
        <w:top w:val="single" w:sz="4" w:space="0" w:color="BFBFBF"/>
        <w:left w:val="single" w:sz="4" w:space="0" w:color="BFBFBF"/>
        <w:righ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30">
    <w:name w:val="xl230"/>
    <w:basedOn w:val="Normal"/>
    <w:rsid w:val="00D84A1A"/>
    <w:pPr>
      <w:pBdr>
        <w:top w:val="single" w:sz="4" w:space="0" w:color="BFBFBF"/>
        <w:left w:val="single" w:sz="4" w:space="0" w:color="BFBFBF"/>
        <w:right w:val="single" w:sz="4" w:space="0" w:color="BFBFBF"/>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31">
    <w:name w:val="xl231"/>
    <w:basedOn w:val="Normal"/>
    <w:rsid w:val="00D84A1A"/>
    <w:pPr>
      <w:pBdr>
        <w:top w:val="single" w:sz="4" w:space="0" w:color="BFBFBF"/>
        <w:left w:val="single" w:sz="4" w:space="0" w:color="auto"/>
        <w:righ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32">
    <w:name w:val="xl232"/>
    <w:basedOn w:val="Normal"/>
    <w:rsid w:val="00D84A1A"/>
    <w:pPr>
      <w:pBdr>
        <w:top w:val="single" w:sz="4" w:space="0" w:color="BFBFBF"/>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cs="Arial"/>
      <w:sz w:val="20"/>
      <w:lang w:val="en-AU" w:eastAsia="en-AU"/>
    </w:rPr>
  </w:style>
  <w:style w:type="paragraph" w:customStyle="1" w:styleId="xl233">
    <w:name w:val="xl233"/>
    <w:basedOn w:val="Normal"/>
    <w:rsid w:val="00D84A1A"/>
    <w:pPr>
      <w:pBdr>
        <w:top w:val="single" w:sz="4" w:space="0" w:color="BFBFBF"/>
        <w:left w:val="single" w:sz="4" w:space="0" w:color="auto"/>
        <w:bottom w:val="single" w:sz="4" w:space="0" w:color="BFBFBF"/>
        <w:right w:val="single" w:sz="4" w:space="0" w:color="auto"/>
      </w:pBdr>
      <w:shd w:val="clear" w:color="000000" w:fill="D9D9D9"/>
      <w:spacing w:before="100" w:beforeAutospacing="1" w:after="100" w:afterAutospacing="1"/>
      <w:jc w:val="center"/>
      <w:textAlignment w:val="center"/>
    </w:pPr>
    <w:rPr>
      <w:rFonts w:cs="Arial"/>
      <w:sz w:val="20"/>
      <w:lang w:val="en-AU" w:eastAsia="en-AU"/>
    </w:rPr>
  </w:style>
  <w:style w:type="paragraph" w:customStyle="1" w:styleId="xl234">
    <w:name w:val="xl234"/>
    <w:basedOn w:val="Normal"/>
    <w:rsid w:val="00D84A1A"/>
    <w:pPr>
      <w:pBdr>
        <w:left w:val="single" w:sz="4" w:space="0" w:color="auto"/>
        <w:bottom w:val="single" w:sz="4" w:space="0" w:color="BFBFBF"/>
        <w:right w:val="single" w:sz="4" w:space="0" w:color="auto"/>
      </w:pBdr>
      <w:shd w:val="clear" w:color="000000" w:fill="D9D9D9"/>
      <w:spacing w:before="100" w:beforeAutospacing="1" w:after="100" w:afterAutospacing="1"/>
      <w:jc w:val="center"/>
      <w:textAlignment w:val="center"/>
    </w:pPr>
    <w:rPr>
      <w:rFonts w:cs="Arial"/>
      <w:sz w:val="20"/>
      <w:lang w:val="en-AU" w:eastAsia="en-AU"/>
    </w:rPr>
  </w:style>
  <w:style w:type="paragraph" w:customStyle="1" w:styleId="xl235">
    <w:name w:val="xl235"/>
    <w:basedOn w:val="Normal"/>
    <w:rsid w:val="00D84A1A"/>
    <w:pP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36">
    <w:name w:val="xl236"/>
    <w:basedOn w:val="Normal"/>
    <w:rsid w:val="00D84A1A"/>
    <w:pPr>
      <w:pBdr>
        <w:top w:val="single" w:sz="4" w:space="0" w:color="BFBFBF"/>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cs="Arial"/>
      <w:color w:val="000000"/>
      <w:sz w:val="20"/>
      <w:lang w:val="en-AU" w:eastAsia="en-AU"/>
    </w:rPr>
  </w:style>
  <w:style w:type="paragraph" w:customStyle="1" w:styleId="xl237">
    <w:name w:val="xl237"/>
    <w:basedOn w:val="Normal"/>
    <w:rsid w:val="00D84A1A"/>
    <w:pPr>
      <w:pBdr>
        <w:top w:val="single" w:sz="4" w:space="0" w:color="BFBFBF"/>
        <w:left w:val="single" w:sz="4" w:space="0" w:color="auto"/>
        <w:bottom w:val="single" w:sz="4" w:space="0" w:color="BFBFBF"/>
        <w:right w:val="single" w:sz="4" w:space="0" w:color="auto"/>
      </w:pBdr>
      <w:shd w:val="clear" w:color="000000" w:fill="FFFFFF"/>
      <w:spacing w:before="100" w:beforeAutospacing="1" w:after="100" w:afterAutospacing="1"/>
      <w:jc w:val="center"/>
      <w:textAlignment w:val="center"/>
    </w:pPr>
    <w:rPr>
      <w:rFonts w:cs="Arial"/>
      <w:color w:val="000000"/>
      <w:sz w:val="20"/>
      <w:lang w:val="en-AU" w:eastAsia="en-AU"/>
    </w:rPr>
  </w:style>
  <w:style w:type="paragraph" w:customStyle="1" w:styleId="xl238">
    <w:name w:val="xl238"/>
    <w:basedOn w:val="Normal"/>
    <w:rsid w:val="00D84A1A"/>
    <w:pPr>
      <w:pBdr>
        <w:top w:val="single" w:sz="4" w:space="0" w:color="auto"/>
        <w:left w:val="single" w:sz="4" w:space="0" w:color="auto"/>
        <w:bottom w:val="single" w:sz="4" w:space="0" w:color="BFBFBF"/>
        <w:right w:val="single" w:sz="4" w:space="0" w:color="auto"/>
      </w:pBdr>
      <w:shd w:val="clear" w:color="000000" w:fill="FFFFFF"/>
      <w:spacing w:before="100" w:beforeAutospacing="1" w:after="100" w:afterAutospacing="1"/>
      <w:jc w:val="center"/>
      <w:textAlignment w:val="center"/>
    </w:pPr>
    <w:rPr>
      <w:rFonts w:cs="Arial"/>
      <w:color w:val="000000"/>
      <w:sz w:val="20"/>
      <w:lang w:val="en-AU" w:eastAsia="en-AU"/>
    </w:rPr>
  </w:style>
  <w:style w:type="paragraph" w:customStyle="1" w:styleId="xl239">
    <w:name w:val="xl239"/>
    <w:basedOn w:val="Normal"/>
    <w:rsid w:val="00D84A1A"/>
    <w:pPr>
      <w:pBdr>
        <w:top w:val="single" w:sz="4" w:space="0" w:color="auto"/>
        <w:bottom w:val="single" w:sz="4" w:space="0" w:color="auto"/>
        <w:right w:val="single" w:sz="4" w:space="0" w:color="auto"/>
      </w:pBdr>
      <w:spacing w:before="100" w:beforeAutospacing="1" w:after="100" w:afterAutospacing="1"/>
      <w:jc w:val="center"/>
      <w:textAlignment w:val="center"/>
    </w:pPr>
    <w:rPr>
      <w:rFonts w:cs="Arial"/>
      <w:color w:val="000000"/>
      <w:sz w:val="20"/>
      <w:lang w:val="en-AU" w:eastAsia="en-AU"/>
    </w:rPr>
  </w:style>
  <w:style w:type="paragraph" w:customStyle="1" w:styleId="xl240">
    <w:name w:val="xl240"/>
    <w:basedOn w:val="Normal"/>
    <w:rsid w:val="00D84A1A"/>
    <w:pPr>
      <w:pBdr>
        <w:top w:val="single" w:sz="4" w:space="0" w:color="auto"/>
        <w:bottom w:val="single" w:sz="4" w:space="0" w:color="auto"/>
      </w:pBdr>
      <w:spacing w:before="100" w:beforeAutospacing="1" w:after="100" w:afterAutospacing="1"/>
      <w:jc w:val="center"/>
      <w:textAlignment w:val="center"/>
    </w:pPr>
    <w:rPr>
      <w:rFonts w:cs="Arial"/>
      <w:color w:val="000000"/>
      <w:sz w:val="20"/>
      <w:lang w:val="en-AU" w:eastAsia="en-AU"/>
    </w:rPr>
  </w:style>
  <w:style w:type="paragraph" w:customStyle="1" w:styleId="xl241">
    <w:name w:val="xl241"/>
    <w:basedOn w:val="Normal"/>
    <w:rsid w:val="00D84A1A"/>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Arial"/>
      <w:color w:val="000000"/>
      <w:sz w:val="20"/>
      <w:lang w:val="en-AU" w:eastAsia="en-AU"/>
    </w:rPr>
  </w:style>
  <w:style w:type="paragraph" w:customStyle="1" w:styleId="xl242">
    <w:name w:val="xl242"/>
    <w:basedOn w:val="Normal"/>
    <w:rsid w:val="00D84A1A"/>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Arial"/>
      <w:color w:val="000000"/>
      <w:sz w:val="20"/>
      <w:lang w:val="en-AU" w:eastAsia="en-AU"/>
    </w:rPr>
  </w:style>
  <w:style w:type="paragraph" w:customStyle="1" w:styleId="xl243">
    <w:name w:val="xl243"/>
    <w:basedOn w:val="Normal"/>
    <w:rsid w:val="00D84A1A"/>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44">
    <w:name w:val="xl244"/>
    <w:basedOn w:val="Normal"/>
    <w:rsid w:val="00D84A1A"/>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45">
    <w:name w:val="xl245"/>
    <w:basedOn w:val="Normal"/>
    <w:rsid w:val="00D84A1A"/>
    <w:pPr>
      <w:pBdr>
        <w:top w:val="single" w:sz="4" w:space="0" w:color="auto"/>
        <w:left w:val="single" w:sz="4" w:space="0" w:color="auto"/>
        <w:bottom w:val="single" w:sz="4" w:space="0" w:color="auto"/>
      </w:pBdr>
      <w:spacing w:before="100" w:beforeAutospacing="1" w:after="100" w:afterAutospacing="1"/>
      <w:jc w:val="center"/>
      <w:textAlignment w:val="center"/>
    </w:pPr>
    <w:rPr>
      <w:rFonts w:cs="Arial"/>
      <w:color w:val="000000"/>
      <w:sz w:val="20"/>
      <w:lang w:val="en-AU" w:eastAsia="en-AU"/>
    </w:rPr>
  </w:style>
  <w:style w:type="paragraph" w:customStyle="1" w:styleId="xl246">
    <w:name w:val="xl246"/>
    <w:basedOn w:val="Normal"/>
    <w:rsid w:val="00D84A1A"/>
    <w:pPr>
      <w:pBdr>
        <w:top w:val="single" w:sz="4" w:space="0" w:color="auto"/>
        <w:bottom w:val="single" w:sz="4" w:space="0" w:color="auto"/>
      </w:pBdr>
      <w:spacing w:before="100" w:beforeAutospacing="1" w:after="100" w:afterAutospacing="1"/>
      <w:jc w:val="center"/>
      <w:textAlignment w:val="center"/>
    </w:pPr>
    <w:rPr>
      <w:rFonts w:cs="Arial"/>
      <w:color w:val="000000"/>
      <w:sz w:val="20"/>
      <w:lang w:val="en-AU" w:eastAsia="en-AU"/>
    </w:rPr>
  </w:style>
  <w:style w:type="paragraph" w:customStyle="1" w:styleId="xl247">
    <w:name w:val="xl247"/>
    <w:basedOn w:val="Normal"/>
    <w:rsid w:val="00D84A1A"/>
    <w:pPr>
      <w:spacing w:before="100" w:beforeAutospacing="1" w:after="100" w:afterAutospacing="1"/>
      <w:jc w:val="center"/>
      <w:textAlignment w:val="center"/>
    </w:pPr>
    <w:rPr>
      <w:rFonts w:cs="Arial"/>
      <w:b/>
      <w:bCs/>
      <w:color w:val="000000"/>
      <w:sz w:val="20"/>
      <w:lang w:val="en-AU" w:eastAsia="en-AU"/>
    </w:rPr>
  </w:style>
  <w:style w:type="paragraph" w:customStyle="1" w:styleId="xl248">
    <w:name w:val="xl248"/>
    <w:basedOn w:val="Normal"/>
    <w:rsid w:val="00D84A1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cs="Arial"/>
      <w:color w:val="000000"/>
      <w:sz w:val="20"/>
      <w:lang w:val="en-AU" w:eastAsia="en-AU"/>
    </w:rPr>
  </w:style>
  <w:style w:type="paragraph" w:customStyle="1" w:styleId="xl249">
    <w:name w:val="xl249"/>
    <w:basedOn w:val="Normal"/>
    <w:rsid w:val="00D84A1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cs="Arial"/>
      <w:color w:val="000000"/>
      <w:sz w:val="20"/>
      <w:lang w:val="en-AU" w:eastAsia="en-AU"/>
    </w:rPr>
  </w:style>
  <w:style w:type="paragraph" w:customStyle="1" w:styleId="xl250">
    <w:name w:val="xl250"/>
    <w:basedOn w:val="Normal"/>
    <w:rsid w:val="00D84A1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cs="Arial"/>
      <w:color w:val="000000"/>
      <w:sz w:val="20"/>
      <w:lang w:val="en-AU" w:eastAsia="en-AU"/>
    </w:rPr>
  </w:style>
  <w:style w:type="character" w:customStyle="1" w:styleId="Heading1Char1">
    <w:name w:val="Heading 1 Char1"/>
    <w:aliases w:val="h1 Char1"/>
    <w:basedOn w:val="DefaultParagraphFont"/>
    <w:rsid w:val="001E1C70"/>
    <w:rPr>
      <w:rFonts w:asciiTheme="majorHAnsi" w:eastAsiaTheme="majorEastAsia" w:hAnsiTheme="majorHAnsi" w:cstheme="majorBidi"/>
      <w:color w:val="2E74B5" w:themeColor="accent1" w:themeShade="BF"/>
      <w:sz w:val="32"/>
      <w:szCs w:val="32"/>
      <w:lang w:val="en-GB"/>
    </w:rPr>
  </w:style>
  <w:style w:type="character" w:customStyle="1" w:styleId="Heading3Char1">
    <w:name w:val="Heading 3 Char1"/>
    <w:aliases w:val="3rd Level Heading Char1"/>
    <w:basedOn w:val="DefaultParagraphFont"/>
    <w:semiHidden/>
    <w:rsid w:val="001E1C70"/>
    <w:rPr>
      <w:rFonts w:asciiTheme="majorHAnsi" w:eastAsiaTheme="majorEastAsia" w:hAnsiTheme="majorHAnsi" w:cstheme="majorBidi"/>
      <w:color w:val="1F4D78" w:themeColor="accent1" w:themeShade="7F"/>
      <w:sz w:val="24"/>
      <w:szCs w:val="24"/>
      <w:lang w:val="en-GB"/>
    </w:rPr>
  </w:style>
  <w:style w:type="character" w:customStyle="1" w:styleId="Heading4Char1">
    <w:name w:val="Heading 4 Char1"/>
    <w:aliases w:val="4th Level Heading Char1"/>
    <w:basedOn w:val="DefaultParagraphFont"/>
    <w:semiHidden/>
    <w:rsid w:val="001E1C70"/>
    <w:rPr>
      <w:rFonts w:asciiTheme="majorHAnsi" w:eastAsiaTheme="majorEastAsia" w:hAnsiTheme="majorHAnsi" w:cstheme="majorBidi"/>
      <w:i/>
      <w:iCs/>
      <w:color w:val="2E74B5" w:themeColor="accent1" w:themeShade="BF"/>
      <w:sz w:val="22"/>
      <w:lang w:val="en-GB"/>
    </w:rPr>
  </w:style>
  <w:style w:type="character" w:customStyle="1" w:styleId="UnresolvedMention4">
    <w:name w:val="Unresolved Mention4"/>
    <w:basedOn w:val="DefaultParagraphFont"/>
    <w:uiPriority w:val="99"/>
    <w:semiHidden/>
    <w:unhideWhenUsed/>
    <w:rsid w:val="00BE3928"/>
    <w:rPr>
      <w:color w:val="808080"/>
      <w:shd w:val="clear" w:color="auto" w:fill="E6E6E6"/>
    </w:rPr>
  </w:style>
  <w:style w:type="paragraph" w:customStyle="1" w:styleId="footnote">
    <w:name w:val="footnote"/>
    <w:basedOn w:val="FootnoteText"/>
    <w:link w:val="footnoteChar"/>
    <w:qFormat/>
    <w:rsid w:val="00C121F8"/>
    <w:pPr>
      <w:spacing w:before="0" w:after="200"/>
      <w:jc w:val="left"/>
    </w:pPr>
    <w:rPr>
      <w:rFonts w:eastAsiaTheme="minorEastAsia"/>
      <w:sz w:val="18"/>
      <w:lang w:val="en-US" w:bidi="en-US"/>
    </w:rPr>
  </w:style>
  <w:style w:type="character" w:customStyle="1" w:styleId="footnoteChar">
    <w:name w:val="footnote Char"/>
    <w:basedOn w:val="FootnoteTextChar"/>
    <w:link w:val="footnote"/>
    <w:rsid w:val="00C121F8"/>
    <w:rPr>
      <w:rFonts w:ascii="Gill Sans MT" w:eastAsiaTheme="minorEastAsia" w:hAnsi="Gill Sans MT" w:cs="Times New Roman"/>
      <w:sz w:val="18"/>
      <w:szCs w:val="20"/>
      <w:lang w:val="en-US" w:bidi="en-US"/>
    </w:rPr>
  </w:style>
  <w:style w:type="character" w:customStyle="1" w:styleId="UnresolvedMention5">
    <w:name w:val="Unresolved Mention5"/>
    <w:basedOn w:val="DefaultParagraphFont"/>
    <w:uiPriority w:val="99"/>
    <w:semiHidden/>
    <w:unhideWhenUsed/>
    <w:rsid w:val="0045407E"/>
    <w:rPr>
      <w:color w:val="808080"/>
      <w:shd w:val="clear" w:color="auto" w:fill="E6E6E6"/>
    </w:rPr>
  </w:style>
  <w:style w:type="character" w:customStyle="1" w:styleId="UnresolvedMention6">
    <w:name w:val="Unresolved Mention6"/>
    <w:basedOn w:val="DefaultParagraphFont"/>
    <w:uiPriority w:val="99"/>
    <w:semiHidden/>
    <w:unhideWhenUsed/>
    <w:rsid w:val="00BC3D67"/>
    <w:rPr>
      <w:color w:val="808080"/>
      <w:shd w:val="clear" w:color="auto" w:fill="E6E6E6"/>
    </w:rPr>
  </w:style>
  <w:style w:type="character" w:customStyle="1" w:styleId="hilite-1">
    <w:name w:val="hilite-1"/>
    <w:basedOn w:val="DefaultParagraphFont"/>
    <w:rsid w:val="00A9135E"/>
  </w:style>
  <w:style w:type="character" w:customStyle="1" w:styleId="UnresolvedMention7">
    <w:name w:val="Unresolved Mention7"/>
    <w:basedOn w:val="DefaultParagraphFont"/>
    <w:uiPriority w:val="99"/>
    <w:semiHidden/>
    <w:unhideWhenUsed/>
    <w:rsid w:val="005D6A8D"/>
    <w:rPr>
      <w:color w:val="808080"/>
      <w:shd w:val="clear" w:color="auto" w:fill="E6E6E6"/>
    </w:rPr>
  </w:style>
  <w:style w:type="paragraph" w:customStyle="1" w:styleId="xl123">
    <w:name w:val="xl123"/>
    <w:basedOn w:val="Normal"/>
    <w:rsid w:val="002E41A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cs="Arial"/>
      <w:color w:val="000000"/>
      <w:sz w:val="20"/>
      <w:lang w:val="en-AU" w:eastAsia="en-AU"/>
    </w:rPr>
  </w:style>
  <w:style w:type="paragraph" w:customStyle="1" w:styleId="xl124">
    <w:name w:val="xl124"/>
    <w:basedOn w:val="Normal"/>
    <w:rsid w:val="00532095"/>
    <w:pPr>
      <w:pBdr>
        <w:lef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125">
    <w:name w:val="xl125"/>
    <w:basedOn w:val="Normal"/>
    <w:rsid w:val="00532095"/>
    <w:pPr>
      <w:pBdr>
        <w:righ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126">
    <w:name w:val="xl126"/>
    <w:basedOn w:val="Normal"/>
    <w:rsid w:val="00532095"/>
    <w:pPr>
      <w:pBdr>
        <w:left w:val="single" w:sz="4" w:space="0" w:color="auto"/>
        <w:bottom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127">
    <w:name w:val="xl127"/>
    <w:basedOn w:val="Normal"/>
    <w:rsid w:val="00532095"/>
    <w:pPr>
      <w:pBdr>
        <w:bottom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128">
    <w:name w:val="xl128"/>
    <w:basedOn w:val="Normal"/>
    <w:rsid w:val="00532095"/>
    <w:pPr>
      <w:pBdr>
        <w:bottom w:val="single" w:sz="4" w:space="0" w:color="auto"/>
        <w:righ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129">
    <w:name w:val="xl129"/>
    <w:basedOn w:val="Normal"/>
    <w:rsid w:val="0053209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cs="Arial"/>
      <w:color w:val="000000"/>
      <w:sz w:val="20"/>
      <w:lang w:val="en-AU" w:eastAsia="en-AU"/>
    </w:rPr>
  </w:style>
  <w:style w:type="paragraph" w:customStyle="1" w:styleId="xl130">
    <w:name w:val="xl130"/>
    <w:basedOn w:val="Normal"/>
    <w:rsid w:val="00532095"/>
    <w:pPr>
      <w:spacing w:before="100" w:beforeAutospacing="1" w:after="100" w:afterAutospacing="1"/>
      <w:jc w:val="center"/>
      <w:textAlignment w:val="center"/>
    </w:pPr>
    <w:rPr>
      <w:rFonts w:cs="Arial"/>
      <w:b/>
      <w:bCs/>
      <w:color w:val="000000"/>
      <w:sz w:val="20"/>
      <w:lang w:val="en-AU" w:eastAsia="en-AU"/>
    </w:rPr>
  </w:style>
  <w:style w:type="paragraph" w:customStyle="1" w:styleId="xl131">
    <w:name w:val="xl131"/>
    <w:basedOn w:val="Normal"/>
    <w:rsid w:val="0053209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cs="Arial"/>
      <w:color w:val="000000"/>
      <w:sz w:val="20"/>
      <w:lang w:val="en-AU" w:eastAsia="en-AU"/>
    </w:rPr>
  </w:style>
  <w:style w:type="table" w:styleId="PlainTable5">
    <w:name w:val="Plain Table 5"/>
    <w:basedOn w:val="TableNormal"/>
    <w:uiPriority w:val="45"/>
    <w:rsid w:val="008429B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
    <w:name w:val="Table Grid2"/>
    <w:basedOn w:val="TableNormal"/>
    <w:next w:val="TableGrid"/>
    <w:uiPriority w:val="59"/>
    <w:rsid w:val="00FA4E0D"/>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8">
    <w:name w:val="Unresolved Mention8"/>
    <w:basedOn w:val="DefaultParagraphFont"/>
    <w:uiPriority w:val="99"/>
    <w:semiHidden/>
    <w:unhideWhenUsed/>
    <w:rsid w:val="00DF16BF"/>
    <w:rPr>
      <w:color w:val="808080"/>
      <w:shd w:val="clear" w:color="auto" w:fill="E6E6E6"/>
    </w:rPr>
  </w:style>
  <w:style w:type="character" w:customStyle="1" w:styleId="UnresolvedMention">
    <w:name w:val="Unresolved Mention"/>
    <w:basedOn w:val="DefaultParagraphFont"/>
    <w:uiPriority w:val="99"/>
    <w:semiHidden/>
    <w:unhideWhenUsed/>
    <w:rsid w:val="006C46DE"/>
    <w:rPr>
      <w:color w:val="605E5C"/>
      <w:shd w:val="clear" w:color="auto" w:fill="E1DFDD"/>
    </w:rPr>
  </w:style>
  <w:style w:type="character" w:customStyle="1" w:styleId="UnresolvedMention9">
    <w:name w:val="Unresolved Mention9"/>
    <w:basedOn w:val="DefaultParagraphFont"/>
    <w:uiPriority w:val="99"/>
    <w:semiHidden/>
    <w:unhideWhenUsed/>
    <w:rsid w:val="00DD1D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67906">
      <w:bodyDiv w:val="1"/>
      <w:marLeft w:val="0"/>
      <w:marRight w:val="0"/>
      <w:marTop w:val="0"/>
      <w:marBottom w:val="0"/>
      <w:divBdr>
        <w:top w:val="none" w:sz="0" w:space="0" w:color="auto"/>
        <w:left w:val="none" w:sz="0" w:space="0" w:color="auto"/>
        <w:bottom w:val="none" w:sz="0" w:space="0" w:color="auto"/>
        <w:right w:val="none" w:sz="0" w:space="0" w:color="auto"/>
      </w:divBdr>
    </w:div>
    <w:div w:id="19938964">
      <w:bodyDiv w:val="1"/>
      <w:marLeft w:val="0"/>
      <w:marRight w:val="0"/>
      <w:marTop w:val="0"/>
      <w:marBottom w:val="0"/>
      <w:divBdr>
        <w:top w:val="none" w:sz="0" w:space="0" w:color="auto"/>
        <w:left w:val="none" w:sz="0" w:space="0" w:color="auto"/>
        <w:bottom w:val="none" w:sz="0" w:space="0" w:color="auto"/>
        <w:right w:val="none" w:sz="0" w:space="0" w:color="auto"/>
      </w:divBdr>
    </w:div>
    <w:div w:id="39138750">
      <w:bodyDiv w:val="1"/>
      <w:marLeft w:val="0"/>
      <w:marRight w:val="0"/>
      <w:marTop w:val="0"/>
      <w:marBottom w:val="0"/>
      <w:divBdr>
        <w:top w:val="none" w:sz="0" w:space="0" w:color="auto"/>
        <w:left w:val="none" w:sz="0" w:space="0" w:color="auto"/>
        <w:bottom w:val="none" w:sz="0" w:space="0" w:color="auto"/>
        <w:right w:val="none" w:sz="0" w:space="0" w:color="auto"/>
      </w:divBdr>
    </w:div>
    <w:div w:id="46733601">
      <w:bodyDiv w:val="1"/>
      <w:marLeft w:val="0"/>
      <w:marRight w:val="0"/>
      <w:marTop w:val="0"/>
      <w:marBottom w:val="0"/>
      <w:divBdr>
        <w:top w:val="none" w:sz="0" w:space="0" w:color="auto"/>
        <w:left w:val="none" w:sz="0" w:space="0" w:color="auto"/>
        <w:bottom w:val="none" w:sz="0" w:space="0" w:color="auto"/>
        <w:right w:val="none" w:sz="0" w:space="0" w:color="auto"/>
      </w:divBdr>
    </w:div>
    <w:div w:id="70781976">
      <w:bodyDiv w:val="1"/>
      <w:marLeft w:val="0"/>
      <w:marRight w:val="0"/>
      <w:marTop w:val="0"/>
      <w:marBottom w:val="0"/>
      <w:divBdr>
        <w:top w:val="none" w:sz="0" w:space="0" w:color="auto"/>
        <w:left w:val="none" w:sz="0" w:space="0" w:color="auto"/>
        <w:bottom w:val="none" w:sz="0" w:space="0" w:color="auto"/>
        <w:right w:val="none" w:sz="0" w:space="0" w:color="auto"/>
      </w:divBdr>
    </w:div>
    <w:div w:id="85268986">
      <w:bodyDiv w:val="1"/>
      <w:marLeft w:val="0"/>
      <w:marRight w:val="0"/>
      <w:marTop w:val="0"/>
      <w:marBottom w:val="0"/>
      <w:divBdr>
        <w:top w:val="none" w:sz="0" w:space="0" w:color="auto"/>
        <w:left w:val="none" w:sz="0" w:space="0" w:color="auto"/>
        <w:bottom w:val="none" w:sz="0" w:space="0" w:color="auto"/>
        <w:right w:val="none" w:sz="0" w:space="0" w:color="auto"/>
      </w:divBdr>
    </w:div>
    <w:div w:id="88241147">
      <w:bodyDiv w:val="1"/>
      <w:marLeft w:val="0"/>
      <w:marRight w:val="0"/>
      <w:marTop w:val="0"/>
      <w:marBottom w:val="0"/>
      <w:divBdr>
        <w:top w:val="none" w:sz="0" w:space="0" w:color="auto"/>
        <w:left w:val="none" w:sz="0" w:space="0" w:color="auto"/>
        <w:bottom w:val="none" w:sz="0" w:space="0" w:color="auto"/>
        <w:right w:val="none" w:sz="0" w:space="0" w:color="auto"/>
      </w:divBdr>
    </w:div>
    <w:div w:id="125582746">
      <w:bodyDiv w:val="1"/>
      <w:marLeft w:val="0"/>
      <w:marRight w:val="0"/>
      <w:marTop w:val="0"/>
      <w:marBottom w:val="0"/>
      <w:divBdr>
        <w:top w:val="none" w:sz="0" w:space="0" w:color="auto"/>
        <w:left w:val="none" w:sz="0" w:space="0" w:color="auto"/>
        <w:bottom w:val="none" w:sz="0" w:space="0" w:color="auto"/>
        <w:right w:val="none" w:sz="0" w:space="0" w:color="auto"/>
      </w:divBdr>
    </w:div>
    <w:div w:id="129835038">
      <w:bodyDiv w:val="1"/>
      <w:marLeft w:val="0"/>
      <w:marRight w:val="0"/>
      <w:marTop w:val="0"/>
      <w:marBottom w:val="0"/>
      <w:divBdr>
        <w:top w:val="none" w:sz="0" w:space="0" w:color="auto"/>
        <w:left w:val="none" w:sz="0" w:space="0" w:color="auto"/>
        <w:bottom w:val="none" w:sz="0" w:space="0" w:color="auto"/>
        <w:right w:val="none" w:sz="0" w:space="0" w:color="auto"/>
      </w:divBdr>
    </w:div>
    <w:div w:id="131755897">
      <w:bodyDiv w:val="1"/>
      <w:marLeft w:val="0"/>
      <w:marRight w:val="0"/>
      <w:marTop w:val="0"/>
      <w:marBottom w:val="0"/>
      <w:divBdr>
        <w:top w:val="none" w:sz="0" w:space="0" w:color="auto"/>
        <w:left w:val="none" w:sz="0" w:space="0" w:color="auto"/>
        <w:bottom w:val="none" w:sz="0" w:space="0" w:color="auto"/>
        <w:right w:val="none" w:sz="0" w:space="0" w:color="auto"/>
      </w:divBdr>
    </w:div>
    <w:div w:id="135539000">
      <w:bodyDiv w:val="1"/>
      <w:marLeft w:val="0"/>
      <w:marRight w:val="0"/>
      <w:marTop w:val="0"/>
      <w:marBottom w:val="0"/>
      <w:divBdr>
        <w:top w:val="none" w:sz="0" w:space="0" w:color="auto"/>
        <w:left w:val="none" w:sz="0" w:space="0" w:color="auto"/>
        <w:bottom w:val="none" w:sz="0" w:space="0" w:color="auto"/>
        <w:right w:val="none" w:sz="0" w:space="0" w:color="auto"/>
      </w:divBdr>
    </w:div>
    <w:div w:id="172452034">
      <w:bodyDiv w:val="1"/>
      <w:marLeft w:val="0"/>
      <w:marRight w:val="0"/>
      <w:marTop w:val="0"/>
      <w:marBottom w:val="0"/>
      <w:divBdr>
        <w:top w:val="none" w:sz="0" w:space="0" w:color="auto"/>
        <w:left w:val="none" w:sz="0" w:space="0" w:color="auto"/>
        <w:bottom w:val="none" w:sz="0" w:space="0" w:color="auto"/>
        <w:right w:val="none" w:sz="0" w:space="0" w:color="auto"/>
      </w:divBdr>
    </w:div>
    <w:div w:id="185410176">
      <w:bodyDiv w:val="1"/>
      <w:marLeft w:val="0"/>
      <w:marRight w:val="0"/>
      <w:marTop w:val="0"/>
      <w:marBottom w:val="0"/>
      <w:divBdr>
        <w:top w:val="none" w:sz="0" w:space="0" w:color="auto"/>
        <w:left w:val="none" w:sz="0" w:space="0" w:color="auto"/>
        <w:bottom w:val="none" w:sz="0" w:space="0" w:color="auto"/>
        <w:right w:val="none" w:sz="0" w:space="0" w:color="auto"/>
      </w:divBdr>
    </w:div>
    <w:div w:id="204565330">
      <w:bodyDiv w:val="1"/>
      <w:marLeft w:val="0"/>
      <w:marRight w:val="0"/>
      <w:marTop w:val="0"/>
      <w:marBottom w:val="0"/>
      <w:divBdr>
        <w:top w:val="none" w:sz="0" w:space="0" w:color="auto"/>
        <w:left w:val="none" w:sz="0" w:space="0" w:color="auto"/>
        <w:bottom w:val="none" w:sz="0" w:space="0" w:color="auto"/>
        <w:right w:val="none" w:sz="0" w:space="0" w:color="auto"/>
      </w:divBdr>
    </w:div>
    <w:div w:id="224418954">
      <w:bodyDiv w:val="1"/>
      <w:marLeft w:val="0"/>
      <w:marRight w:val="0"/>
      <w:marTop w:val="0"/>
      <w:marBottom w:val="0"/>
      <w:divBdr>
        <w:top w:val="none" w:sz="0" w:space="0" w:color="auto"/>
        <w:left w:val="none" w:sz="0" w:space="0" w:color="auto"/>
        <w:bottom w:val="none" w:sz="0" w:space="0" w:color="auto"/>
        <w:right w:val="none" w:sz="0" w:space="0" w:color="auto"/>
      </w:divBdr>
    </w:div>
    <w:div w:id="227109320">
      <w:bodyDiv w:val="1"/>
      <w:marLeft w:val="0"/>
      <w:marRight w:val="0"/>
      <w:marTop w:val="0"/>
      <w:marBottom w:val="0"/>
      <w:divBdr>
        <w:top w:val="none" w:sz="0" w:space="0" w:color="auto"/>
        <w:left w:val="none" w:sz="0" w:space="0" w:color="auto"/>
        <w:bottom w:val="none" w:sz="0" w:space="0" w:color="auto"/>
        <w:right w:val="none" w:sz="0" w:space="0" w:color="auto"/>
      </w:divBdr>
    </w:div>
    <w:div w:id="252009369">
      <w:bodyDiv w:val="1"/>
      <w:marLeft w:val="0"/>
      <w:marRight w:val="0"/>
      <w:marTop w:val="0"/>
      <w:marBottom w:val="0"/>
      <w:divBdr>
        <w:top w:val="none" w:sz="0" w:space="0" w:color="auto"/>
        <w:left w:val="none" w:sz="0" w:space="0" w:color="auto"/>
        <w:bottom w:val="none" w:sz="0" w:space="0" w:color="auto"/>
        <w:right w:val="none" w:sz="0" w:space="0" w:color="auto"/>
      </w:divBdr>
    </w:div>
    <w:div w:id="254217012">
      <w:bodyDiv w:val="1"/>
      <w:marLeft w:val="0"/>
      <w:marRight w:val="0"/>
      <w:marTop w:val="0"/>
      <w:marBottom w:val="0"/>
      <w:divBdr>
        <w:top w:val="none" w:sz="0" w:space="0" w:color="auto"/>
        <w:left w:val="none" w:sz="0" w:space="0" w:color="auto"/>
        <w:bottom w:val="none" w:sz="0" w:space="0" w:color="auto"/>
        <w:right w:val="none" w:sz="0" w:space="0" w:color="auto"/>
      </w:divBdr>
    </w:div>
    <w:div w:id="263193546">
      <w:bodyDiv w:val="1"/>
      <w:marLeft w:val="0"/>
      <w:marRight w:val="0"/>
      <w:marTop w:val="0"/>
      <w:marBottom w:val="0"/>
      <w:divBdr>
        <w:top w:val="none" w:sz="0" w:space="0" w:color="auto"/>
        <w:left w:val="none" w:sz="0" w:space="0" w:color="auto"/>
        <w:bottom w:val="none" w:sz="0" w:space="0" w:color="auto"/>
        <w:right w:val="none" w:sz="0" w:space="0" w:color="auto"/>
      </w:divBdr>
    </w:div>
    <w:div w:id="296451586">
      <w:bodyDiv w:val="1"/>
      <w:marLeft w:val="0"/>
      <w:marRight w:val="0"/>
      <w:marTop w:val="0"/>
      <w:marBottom w:val="0"/>
      <w:divBdr>
        <w:top w:val="none" w:sz="0" w:space="0" w:color="auto"/>
        <w:left w:val="none" w:sz="0" w:space="0" w:color="auto"/>
        <w:bottom w:val="none" w:sz="0" w:space="0" w:color="auto"/>
        <w:right w:val="none" w:sz="0" w:space="0" w:color="auto"/>
      </w:divBdr>
    </w:div>
    <w:div w:id="303391842">
      <w:bodyDiv w:val="1"/>
      <w:marLeft w:val="0"/>
      <w:marRight w:val="0"/>
      <w:marTop w:val="0"/>
      <w:marBottom w:val="0"/>
      <w:divBdr>
        <w:top w:val="none" w:sz="0" w:space="0" w:color="auto"/>
        <w:left w:val="none" w:sz="0" w:space="0" w:color="auto"/>
        <w:bottom w:val="none" w:sz="0" w:space="0" w:color="auto"/>
        <w:right w:val="none" w:sz="0" w:space="0" w:color="auto"/>
      </w:divBdr>
    </w:div>
    <w:div w:id="328993666">
      <w:bodyDiv w:val="1"/>
      <w:marLeft w:val="0"/>
      <w:marRight w:val="0"/>
      <w:marTop w:val="0"/>
      <w:marBottom w:val="0"/>
      <w:divBdr>
        <w:top w:val="none" w:sz="0" w:space="0" w:color="auto"/>
        <w:left w:val="none" w:sz="0" w:space="0" w:color="auto"/>
        <w:bottom w:val="none" w:sz="0" w:space="0" w:color="auto"/>
        <w:right w:val="none" w:sz="0" w:space="0" w:color="auto"/>
      </w:divBdr>
    </w:div>
    <w:div w:id="341012333">
      <w:bodyDiv w:val="1"/>
      <w:marLeft w:val="0"/>
      <w:marRight w:val="0"/>
      <w:marTop w:val="0"/>
      <w:marBottom w:val="0"/>
      <w:divBdr>
        <w:top w:val="none" w:sz="0" w:space="0" w:color="auto"/>
        <w:left w:val="none" w:sz="0" w:space="0" w:color="auto"/>
        <w:bottom w:val="none" w:sz="0" w:space="0" w:color="auto"/>
        <w:right w:val="none" w:sz="0" w:space="0" w:color="auto"/>
      </w:divBdr>
    </w:div>
    <w:div w:id="347491003">
      <w:bodyDiv w:val="1"/>
      <w:marLeft w:val="0"/>
      <w:marRight w:val="0"/>
      <w:marTop w:val="0"/>
      <w:marBottom w:val="0"/>
      <w:divBdr>
        <w:top w:val="none" w:sz="0" w:space="0" w:color="auto"/>
        <w:left w:val="none" w:sz="0" w:space="0" w:color="auto"/>
        <w:bottom w:val="none" w:sz="0" w:space="0" w:color="auto"/>
        <w:right w:val="none" w:sz="0" w:space="0" w:color="auto"/>
      </w:divBdr>
    </w:div>
    <w:div w:id="354501305">
      <w:bodyDiv w:val="1"/>
      <w:marLeft w:val="0"/>
      <w:marRight w:val="0"/>
      <w:marTop w:val="0"/>
      <w:marBottom w:val="0"/>
      <w:divBdr>
        <w:top w:val="none" w:sz="0" w:space="0" w:color="auto"/>
        <w:left w:val="none" w:sz="0" w:space="0" w:color="auto"/>
        <w:bottom w:val="none" w:sz="0" w:space="0" w:color="auto"/>
        <w:right w:val="none" w:sz="0" w:space="0" w:color="auto"/>
      </w:divBdr>
    </w:div>
    <w:div w:id="366611548">
      <w:bodyDiv w:val="1"/>
      <w:marLeft w:val="0"/>
      <w:marRight w:val="0"/>
      <w:marTop w:val="0"/>
      <w:marBottom w:val="0"/>
      <w:divBdr>
        <w:top w:val="none" w:sz="0" w:space="0" w:color="auto"/>
        <w:left w:val="none" w:sz="0" w:space="0" w:color="auto"/>
        <w:bottom w:val="none" w:sz="0" w:space="0" w:color="auto"/>
        <w:right w:val="none" w:sz="0" w:space="0" w:color="auto"/>
      </w:divBdr>
    </w:div>
    <w:div w:id="366880195">
      <w:bodyDiv w:val="1"/>
      <w:marLeft w:val="0"/>
      <w:marRight w:val="0"/>
      <w:marTop w:val="0"/>
      <w:marBottom w:val="0"/>
      <w:divBdr>
        <w:top w:val="none" w:sz="0" w:space="0" w:color="auto"/>
        <w:left w:val="none" w:sz="0" w:space="0" w:color="auto"/>
        <w:bottom w:val="none" w:sz="0" w:space="0" w:color="auto"/>
        <w:right w:val="none" w:sz="0" w:space="0" w:color="auto"/>
      </w:divBdr>
    </w:div>
    <w:div w:id="373429955">
      <w:bodyDiv w:val="1"/>
      <w:marLeft w:val="0"/>
      <w:marRight w:val="0"/>
      <w:marTop w:val="0"/>
      <w:marBottom w:val="0"/>
      <w:divBdr>
        <w:top w:val="none" w:sz="0" w:space="0" w:color="auto"/>
        <w:left w:val="none" w:sz="0" w:space="0" w:color="auto"/>
        <w:bottom w:val="none" w:sz="0" w:space="0" w:color="auto"/>
        <w:right w:val="none" w:sz="0" w:space="0" w:color="auto"/>
      </w:divBdr>
    </w:div>
    <w:div w:id="430203748">
      <w:bodyDiv w:val="1"/>
      <w:marLeft w:val="0"/>
      <w:marRight w:val="0"/>
      <w:marTop w:val="0"/>
      <w:marBottom w:val="0"/>
      <w:divBdr>
        <w:top w:val="none" w:sz="0" w:space="0" w:color="auto"/>
        <w:left w:val="none" w:sz="0" w:space="0" w:color="auto"/>
        <w:bottom w:val="none" w:sz="0" w:space="0" w:color="auto"/>
        <w:right w:val="none" w:sz="0" w:space="0" w:color="auto"/>
      </w:divBdr>
    </w:div>
    <w:div w:id="430249600">
      <w:bodyDiv w:val="1"/>
      <w:marLeft w:val="0"/>
      <w:marRight w:val="0"/>
      <w:marTop w:val="0"/>
      <w:marBottom w:val="0"/>
      <w:divBdr>
        <w:top w:val="none" w:sz="0" w:space="0" w:color="auto"/>
        <w:left w:val="none" w:sz="0" w:space="0" w:color="auto"/>
        <w:bottom w:val="none" w:sz="0" w:space="0" w:color="auto"/>
        <w:right w:val="none" w:sz="0" w:space="0" w:color="auto"/>
      </w:divBdr>
    </w:div>
    <w:div w:id="464855410">
      <w:bodyDiv w:val="1"/>
      <w:marLeft w:val="0"/>
      <w:marRight w:val="0"/>
      <w:marTop w:val="0"/>
      <w:marBottom w:val="0"/>
      <w:divBdr>
        <w:top w:val="none" w:sz="0" w:space="0" w:color="auto"/>
        <w:left w:val="none" w:sz="0" w:space="0" w:color="auto"/>
        <w:bottom w:val="none" w:sz="0" w:space="0" w:color="auto"/>
        <w:right w:val="none" w:sz="0" w:space="0" w:color="auto"/>
      </w:divBdr>
    </w:div>
    <w:div w:id="468788984">
      <w:bodyDiv w:val="1"/>
      <w:marLeft w:val="0"/>
      <w:marRight w:val="0"/>
      <w:marTop w:val="0"/>
      <w:marBottom w:val="0"/>
      <w:divBdr>
        <w:top w:val="none" w:sz="0" w:space="0" w:color="auto"/>
        <w:left w:val="none" w:sz="0" w:space="0" w:color="auto"/>
        <w:bottom w:val="none" w:sz="0" w:space="0" w:color="auto"/>
        <w:right w:val="none" w:sz="0" w:space="0" w:color="auto"/>
      </w:divBdr>
    </w:div>
    <w:div w:id="473452064">
      <w:bodyDiv w:val="1"/>
      <w:marLeft w:val="0"/>
      <w:marRight w:val="0"/>
      <w:marTop w:val="0"/>
      <w:marBottom w:val="0"/>
      <w:divBdr>
        <w:top w:val="none" w:sz="0" w:space="0" w:color="auto"/>
        <w:left w:val="none" w:sz="0" w:space="0" w:color="auto"/>
        <w:bottom w:val="none" w:sz="0" w:space="0" w:color="auto"/>
        <w:right w:val="none" w:sz="0" w:space="0" w:color="auto"/>
      </w:divBdr>
    </w:div>
    <w:div w:id="474495510">
      <w:bodyDiv w:val="1"/>
      <w:marLeft w:val="0"/>
      <w:marRight w:val="0"/>
      <w:marTop w:val="0"/>
      <w:marBottom w:val="0"/>
      <w:divBdr>
        <w:top w:val="none" w:sz="0" w:space="0" w:color="auto"/>
        <w:left w:val="none" w:sz="0" w:space="0" w:color="auto"/>
        <w:bottom w:val="none" w:sz="0" w:space="0" w:color="auto"/>
        <w:right w:val="none" w:sz="0" w:space="0" w:color="auto"/>
      </w:divBdr>
    </w:div>
    <w:div w:id="477499466">
      <w:bodyDiv w:val="1"/>
      <w:marLeft w:val="0"/>
      <w:marRight w:val="0"/>
      <w:marTop w:val="0"/>
      <w:marBottom w:val="0"/>
      <w:divBdr>
        <w:top w:val="none" w:sz="0" w:space="0" w:color="auto"/>
        <w:left w:val="none" w:sz="0" w:space="0" w:color="auto"/>
        <w:bottom w:val="none" w:sz="0" w:space="0" w:color="auto"/>
        <w:right w:val="none" w:sz="0" w:space="0" w:color="auto"/>
      </w:divBdr>
    </w:div>
    <w:div w:id="488448890">
      <w:bodyDiv w:val="1"/>
      <w:marLeft w:val="0"/>
      <w:marRight w:val="0"/>
      <w:marTop w:val="0"/>
      <w:marBottom w:val="0"/>
      <w:divBdr>
        <w:top w:val="none" w:sz="0" w:space="0" w:color="auto"/>
        <w:left w:val="none" w:sz="0" w:space="0" w:color="auto"/>
        <w:bottom w:val="none" w:sz="0" w:space="0" w:color="auto"/>
        <w:right w:val="none" w:sz="0" w:space="0" w:color="auto"/>
      </w:divBdr>
    </w:div>
    <w:div w:id="496774907">
      <w:bodyDiv w:val="1"/>
      <w:marLeft w:val="0"/>
      <w:marRight w:val="0"/>
      <w:marTop w:val="0"/>
      <w:marBottom w:val="0"/>
      <w:divBdr>
        <w:top w:val="none" w:sz="0" w:space="0" w:color="auto"/>
        <w:left w:val="none" w:sz="0" w:space="0" w:color="auto"/>
        <w:bottom w:val="none" w:sz="0" w:space="0" w:color="auto"/>
        <w:right w:val="none" w:sz="0" w:space="0" w:color="auto"/>
      </w:divBdr>
    </w:div>
    <w:div w:id="527067594">
      <w:bodyDiv w:val="1"/>
      <w:marLeft w:val="0"/>
      <w:marRight w:val="0"/>
      <w:marTop w:val="0"/>
      <w:marBottom w:val="0"/>
      <w:divBdr>
        <w:top w:val="none" w:sz="0" w:space="0" w:color="auto"/>
        <w:left w:val="none" w:sz="0" w:space="0" w:color="auto"/>
        <w:bottom w:val="none" w:sz="0" w:space="0" w:color="auto"/>
        <w:right w:val="none" w:sz="0" w:space="0" w:color="auto"/>
      </w:divBdr>
    </w:div>
    <w:div w:id="533008873">
      <w:bodyDiv w:val="1"/>
      <w:marLeft w:val="0"/>
      <w:marRight w:val="0"/>
      <w:marTop w:val="0"/>
      <w:marBottom w:val="0"/>
      <w:divBdr>
        <w:top w:val="none" w:sz="0" w:space="0" w:color="auto"/>
        <w:left w:val="none" w:sz="0" w:space="0" w:color="auto"/>
        <w:bottom w:val="none" w:sz="0" w:space="0" w:color="auto"/>
        <w:right w:val="none" w:sz="0" w:space="0" w:color="auto"/>
      </w:divBdr>
    </w:div>
    <w:div w:id="537083777">
      <w:bodyDiv w:val="1"/>
      <w:marLeft w:val="0"/>
      <w:marRight w:val="0"/>
      <w:marTop w:val="0"/>
      <w:marBottom w:val="0"/>
      <w:divBdr>
        <w:top w:val="none" w:sz="0" w:space="0" w:color="auto"/>
        <w:left w:val="none" w:sz="0" w:space="0" w:color="auto"/>
        <w:bottom w:val="none" w:sz="0" w:space="0" w:color="auto"/>
        <w:right w:val="none" w:sz="0" w:space="0" w:color="auto"/>
      </w:divBdr>
    </w:div>
    <w:div w:id="588075779">
      <w:bodyDiv w:val="1"/>
      <w:marLeft w:val="0"/>
      <w:marRight w:val="0"/>
      <w:marTop w:val="0"/>
      <w:marBottom w:val="0"/>
      <w:divBdr>
        <w:top w:val="none" w:sz="0" w:space="0" w:color="auto"/>
        <w:left w:val="none" w:sz="0" w:space="0" w:color="auto"/>
        <w:bottom w:val="none" w:sz="0" w:space="0" w:color="auto"/>
        <w:right w:val="none" w:sz="0" w:space="0" w:color="auto"/>
      </w:divBdr>
    </w:div>
    <w:div w:id="592976907">
      <w:bodyDiv w:val="1"/>
      <w:marLeft w:val="0"/>
      <w:marRight w:val="0"/>
      <w:marTop w:val="0"/>
      <w:marBottom w:val="0"/>
      <w:divBdr>
        <w:top w:val="none" w:sz="0" w:space="0" w:color="auto"/>
        <w:left w:val="none" w:sz="0" w:space="0" w:color="auto"/>
        <w:bottom w:val="none" w:sz="0" w:space="0" w:color="auto"/>
        <w:right w:val="none" w:sz="0" w:space="0" w:color="auto"/>
      </w:divBdr>
    </w:div>
    <w:div w:id="595594843">
      <w:bodyDiv w:val="1"/>
      <w:marLeft w:val="0"/>
      <w:marRight w:val="0"/>
      <w:marTop w:val="0"/>
      <w:marBottom w:val="0"/>
      <w:divBdr>
        <w:top w:val="none" w:sz="0" w:space="0" w:color="auto"/>
        <w:left w:val="none" w:sz="0" w:space="0" w:color="auto"/>
        <w:bottom w:val="none" w:sz="0" w:space="0" w:color="auto"/>
        <w:right w:val="none" w:sz="0" w:space="0" w:color="auto"/>
      </w:divBdr>
    </w:div>
    <w:div w:id="603460487">
      <w:bodyDiv w:val="1"/>
      <w:marLeft w:val="0"/>
      <w:marRight w:val="0"/>
      <w:marTop w:val="0"/>
      <w:marBottom w:val="0"/>
      <w:divBdr>
        <w:top w:val="none" w:sz="0" w:space="0" w:color="auto"/>
        <w:left w:val="none" w:sz="0" w:space="0" w:color="auto"/>
        <w:bottom w:val="none" w:sz="0" w:space="0" w:color="auto"/>
        <w:right w:val="none" w:sz="0" w:space="0" w:color="auto"/>
      </w:divBdr>
    </w:div>
    <w:div w:id="623968447">
      <w:bodyDiv w:val="1"/>
      <w:marLeft w:val="0"/>
      <w:marRight w:val="0"/>
      <w:marTop w:val="0"/>
      <w:marBottom w:val="0"/>
      <w:divBdr>
        <w:top w:val="none" w:sz="0" w:space="0" w:color="auto"/>
        <w:left w:val="none" w:sz="0" w:space="0" w:color="auto"/>
        <w:bottom w:val="none" w:sz="0" w:space="0" w:color="auto"/>
        <w:right w:val="none" w:sz="0" w:space="0" w:color="auto"/>
      </w:divBdr>
    </w:div>
    <w:div w:id="623996745">
      <w:bodyDiv w:val="1"/>
      <w:marLeft w:val="0"/>
      <w:marRight w:val="0"/>
      <w:marTop w:val="0"/>
      <w:marBottom w:val="0"/>
      <w:divBdr>
        <w:top w:val="none" w:sz="0" w:space="0" w:color="auto"/>
        <w:left w:val="none" w:sz="0" w:space="0" w:color="auto"/>
        <w:bottom w:val="none" w:sz="0" w:space="0" w:color="auto"/>
        <w:right w:val="none" w:sz="0" w:space="0" w:color="auto"/>
      </w:divBdr>
    </w:div>
    <w:div w:id="625964083">
      <w:bodyDiv w:val="1"/>
      <w:marLeft w:val="0"/>
      <w:marRight w:val="0"/>
      <w:marTop w:val="0"/>
      <w:marBottom w:val="0"/>
      <w:divBdr>
        <w:top w:val="none" w:sz="0" w:space="0" w:color="auto"/>
        <w:left w:val="none" w:sz="0" w:space="0" w:color="auto"/>
        <w:bottom w:val="none" w:sz="0" w:space="0" w:color="auto"/>
        <w:right w:val="none" w:sz="0" w:space="0" w:color="auto"/>
      </w:divBdr>
      <w:divsChild>
        <w:div w:id="22904377">
          <w:marLeft w:val="0"/>
          <w:marRight w:val="0"/>
          <w:marTop w:val="0"/>
          <w:marBottom w:val="0"/>
          <w:divBdr>
            <w:top w:val="none" w:sz="0" w:space="0" w:color="auto"/>
            <w:left w:val="none" w:sz="0" w:space="0" w:color="auto"/>
            <w:bottom w:val="none" w:sz="0" w:space="0" w:color="auto"/>
            <w:right w:val="none" w:sz="0" w:space="0" w:color="auto"/>
          </w:divBdr>
        </w:div>
        <w:div w:id="225922378">
          <w:marLeft w:val="0"/>
          <w:marRight w:val="0"/>
          <w:marTop w:val="0"/>
          <w:marBottom w:val="0"/>
          <w:divBdr>
            <w:top w:val="none" w:sz="0" w:space="0" w:color="auto"/>
            <w:left w:val="none" w:sz="0" w:space="0" w:color="auto"/>
            <w:bottom w:val="none" w:sz="0" w:space="0" w:color="auto"/>
            <w:right w:val="none" w:sz="0" w:space="0" w:color="auto"/>
          </w:divBdr>
        </w:div>
        <w:div w:id="372657819">
          <w:marLeft w:val="0"/>
          <w:marRight w:val="0"/>
          <w:marTop w:val="0"/>
          <w:marBottom w:val="0"/>
          <w:divBdr>
            <w:top w:val="none" w:sz="0" w:space="0" w:color="auto"/>
            <w:left w:val="none" w:sz="0" w:space="0" w:color="auto"/>
            <w:bottom w:val="none" w:sz="0" w:space="0" w:color="auto"/>
            <w:right w:val="none" w:sz="0" w:space="0" w:color="auto"/>
          </w:divBdr>
        </w:div>
        <w:div w:id="417214927">
          <w:marLeft w:val="0"/>
          <w:marRight w:val="0"/>
          <w:marTop w:val="0"/>
          <w:marBottom w:val="0"/>
          <w:divBdr>
            <w:top w:val="none" w:sz="0" w:space="0" w:color="auto"/>
            <w:left w:val="none" w:sz="0" w:space="0" w:color="auto"/>
            <w:bottom w:val="none" w:sz="0" w:space="0" w:color="auto"/>
            <w:right w:val="none" w:sz="0" w:space="0" w:color="auto"/>
          </w:divBdr>
        </w:div>
        <w:div w:id="424616577">
          <w:marLeft w:val="0"/>
          <w:marRight w:val="0"/>
          <w:marTop w:val="0"/>
          <w:marBottom w:val="0"/>
          <w:divBdr>
            <w:top w:val="none" w:sz="0" w:space="0" w:color="auto"/>
            <w:left w:val="none" w:sz="0" w:space="0" w:color="auto"/>
            <w:bottom w:val="none" w:sz="0" w:space="0" w:color="auto"/>
            <w:right w:val="none" w:sz="0" w:space="0" w:color="auto"/>
          </w:divBdr>
        </w:div>
        <w:div w:id="491140947">
          <w:marLeft w:val="0"/>
          <w:marRight w:val="0"/>
          <w:marTop w:val="0"/>
          <w:marBottom w:val="0"/>
          <w:divBdr>
            <w:top w:val="none" w:sz="0" w:space="0" w:color="auto"/>
            <w:left w:val="none" w:sz="0" w:space="0" w:color="auto"/>
            <w:bottom w:val="none" w:sz="0" w:space="0" w:color="auto"/>
            <w:right w:val="none" w:sz="0" w:space="0" w:color="auto"/>
          </w:divBdr>
        </w:div>
        <w:div w:id="712577670">
          <w:marLeft w:val="0"/>
          <w:marRight w:val="0"/>
          <w:marTop w:val="0"/>
          <w:marBottom w:val="0"/>
          <w:divBdr>
            <w:top w:val="none" w:sz="0" w:space="0" w:color="auto"/>
            <w:left w:val="none" w:sz="0" w:space="0" w:color="auto"/>
            <w:bottom w:val="none" w:sz="0" w:space="0" w:color="auto"/>
            <w:right w:val="none" w:sz="0" w:space="0" w:color="auto"/>
          </w:divBdr>
        </w:div>
        <w:div w:id="760419585">
          <w:marLeft w:val="0"/>
          <w:marRight w:val="0"/>
          <w:marTop w:val="0"/>
          <w:marBottom w:val="0"/>
          <w:divBdr>
            <w:top w:val="none" w:sz="0" w:space="0" w:color="auto"/>
            <w:left w:val="none" w:sz="0" w:space="0" w:color="auto"/>
            <w:bottom w:val="none" w:sz="0" w:space="0" w:color="auto"/>
            <w:right w:val="none" w:sz="0" w:space="0" w:color="auto"/>
          </w:divBdr>
        </w:div>
        <w:div w:id="808479321">
          <w:marLeft w:val="0"/>
          <w:marRight w:val="0"/>
          <w:marTop w:val="0"/>
          <w:marBottom w:val="0"/>
          <w:divBdr>
            <w:top w:val="none" w:sz="0" w:space="0" w:color="auto"/>
            <w:left w:val="none" w:sz="0" w:space="0" w:color="auto"/>
            <w:bottom w:val="none" w:sz="0" w:space="0" w:color="auto"/>
            <w:right w:val="none" w:sz="0" w:space="0" w:color="auto"/>
          </w:divBdr>
        </w:div>
        <w:div w:id="890262424">
          <w:marLeft w:val="0"/>
          <w:marRight w:val="0"/>
          <w:marTop w:val="0"/>
          <w:marBottom w:val="0"/>
          <w:divBdr>
            <w:top w:val="none" w:sz="0" w:space="0" w:color="auto"/>
            <w:left w:val="none" w:sz="0" w:space="0" w:color="auto"/>
            <w:bottom w:val="none" w:sz="0" w:space="0" w:color="auto"/>
            <w:right w:val="none" w:sz="0" w:space="0" w:color="auto"/>
          </w:divBdr>
        </w:div>
        <w:div w:id="915549071">
          <w:marLeft w:val="0"/>
          <w:marRight w:val="0"/>
          <w:marTop w:val="0"/>
          <w:marBottom w:val="0"/>
          <w:divBdr>
            <w:top w:val="none" w:sz="0" w:space="0" w:color="auto"/>
            <w:left w:val="none" w:sz="0" w:space="0" w:color="auto"/>
            <w:bottom w:val="none" w:sz="0" w:space="0" w:color="auto"/>
            <w:right w:val="none" w:sz="0" w:space="0" w:color="auto"/>
          </w:divBdr>
        </w:div>
        <w:div w:id="936863828">
          <w:marLeft w:val="0"/>
          <w:marRight w:val="0"/>
          <w:marTop w:val="0"/>
          <w:marBottom w:val="0"/>
          <w:divBdr>
            <w:top w:val="none" w:sz="0" w:space="0" w:color="auto"/>
            <w:left w:val="none" w:sz="0" w:space="0" w:color="auto"/>
            <w:bottom w:val="none" w:sz="0" w:space="0" w:color="auto"/>
            <w:right w:val="none" w:sz="0" w:space="0" w:color="auto"/>
          </w:divBdr>
        </w:div>
        <w:div w:id="962539594">
          <w:marLeft w:val="0"/>
          <w:marRight w:val="0"/>
          <w:marTop w:val="0"/>
          <w:marBottom w:val="0"/>
          <w:divBdr>
            <w:top w:val="none" w:sz="0" w:space="0" w:color="auto"/>
            <w:left w:val="none" w:sz="0" w:space="0" w:color="auto"/>
            <w:bottom w:val="none" w:sz="0" w:space="0" w:color="auto"/>
            <w:right w:val="none" w:sz="0" w:space="0" w:color="auto"/>
          </w:divBdr>
        </w:div>
        <w:div w:id="1032458933">
          <w:marLeft w:val="0"/>
          <w:marRight w:val="0"/>
          <w:marTop w:val="0"/>
          <w:marBottom w:val="0"/>
          <w:divBdr>
            <w:top w:val="none" w:sz="0" w:space="0" w:color="auto"/>
            <w:left w:val="none" w:sz="0" w:space="0" w:color="auto"/>
            <w:bottom w:val="none" w:sz="0" w:space="0" w:color="auto"/>
            <w:right w:val="none" w:sz="0" w:space="0" w:color="auto"/>
          </w:divBdr>
        </w:div>
        <w:div w:id="1116682384">
          <w:marLeft w:val="0"/>
          <w:marRight w:val="0"/>
          <w:marTop w:val="0"/>
          <w:marBottom w:val="0"/>
          <w:divBdr>
            <w:top w:val="none" w:sz="0" w:space="0" w:color="auto"/>
            <w:left w:val="none" w:sz="0" w:space="0" w:color="auto"/>
            <w:bottom w:val="none" w:sz="0" w:space="0" w:color="auto"/>
            <w:right w:val="none" w:sz="0" w:space="0" w:color="auto"/>
          </w:divBdr>
        </w:div>
        <w:div w:id="1220440751">
          <w:marLeft w:val="0"/>
          <w:marRight w:val="0"/>
          <w:marTop w:val="0"/>
          <w:marBottom w:val="0"/>
          <w:divBdr>
            <w:top w:val="none" w:sz="0" w:space="0" w:color="auto"/>
            <w:left w:val="none" w:sz="0" w:space="0" w:color="auto"/>
            <w:bottom w:val="none" w:sz="0" w:space="0" w:color="auto"/>
            <w:right w:val="none" w:sz="0" w:space="0" w:color="auto"/>
          </w:divBdr>
        </w:div>
        <w:div w:id="1435441226">
          <w:marLeft w:val="0"/>
          <w:marRight w:val="0"/>
          <w:marTop w:val="0"/>
          <w:marBottom w:val="0"/>
          <w:divBdr>
            <w:top w:val="none" w:sz="0" w:space="0" w:color="auto"/>
            <w:left w:val="none" w:sz="0" w:space="0" w:color="auto"/>
            <w:bottom w:val="none" w:sz="0" w:space="0" w:color="auto"/>
            <w:right w:val="none" w:sz="0" w:space="0" w:color="auto"/>
          </w:divBdr>
        </w:div>
        <w:div w:id="1475484735">
          <w:marLeft w:val="0"/>
          <w:marRight w:val="0"/>
          <w:marTop w:val="0"/>
          <w:marBottom w:val="0"/>
          <w:divBdr>
            <w:top w:val="none" w:sz="0" w:space="0" w:color="auto"/>
            <w:left w:val="none" w:sz="0" w:space="0" w:color="auto"/>
            <w:bottom w:val="none" w:sz="0" w:space="0" w:color="auto"/>
            <w:right w:val="none" w:sz="0" w:space="0" w:color="auto"/>
          </w:divBdr>
        </w:div>
        <w:div w:id="1636182277">
          <w:marLeft w:val="0"/>
          <w:marRight w:val="0"/>
          <w:marTop w:val="0"/>
          <w:marBottom w:val="0"/>
          <w:divBdr>
            <w:top w:val="none" w:sz="0" w:space="0" w:color="auto"/>
            <w:left w:val="none" w:sz="0" w:space="0" w:color="auto"/>
            <w:bottom w:val="none" w:sz="0" w:space="0" w:color="auto"/>
            <w:right w:val="none" w:sz="0" w:space="0" w:color="auto"/>
          </w:divBdr>
        </w:div>
        <w:div w:id="1906067445">
          <w:marLeft w:val="0"/>
          <w:marRight w:val="0"/>
          <w:marTop w:val="0"/>
          <w:marBottom w:val="0"/>
          <w:divBdr>
            <w:top w:val="none" w:sz="0" w:space="0" w:color="auto"/>
            <w:left w:val="none" w:sz="0" w:space="0" w:color="auto"/>
            <w:bottom w:val="none" w:sz="0" w:space="0" w:color="auto"/>
            <w:right w:val="none" w:sz="0" w:space="0" w:color="auto"/>
          </w:divBdr>
        </w:div>
        <w:div w:id="1909874701">
          <w:marLeft w:val="0"/>
          <w:marRight w:val="0"/>
          <w:marTop w:val="0"/>
          <w:marBottom w:val="0"/>
          <w:divBdr>
            <w:top w:val="none" w:sz="0" w:space="0" w:color="auto"/>
            <w:left w:val="none" w:sz="0" w:space="0" w:color="auto"/>
            <w:bottom w:val="none" w:sz="0" w:space="0" w:color="auto"/>
            <w:right w:val="none" w:sz="0" w:space="0" w:color="auto"/>
          </w:divBdr>
        </w:div>
        <w:div w:id="2030329756">
          <w:marLeft w:val="0"/>
          <w:marRight w:val="0"/>
          <w:marTop w:val="0"/>
          <w:marBottom w:val="0"/>
          <w:divBdr>
            <w:top w:val="none" w:sz="0" w:space="0" w:color="auto"/>
            <w:left w:val="none" w:sz="0" w:space="0" w:color="auto"/>
            <w:bottom w:val="none" w:sz="0" w:space="0" w:color="auto"/>
            <w:right w:val="none" w:sz="0" w:space="0" w:color="auto"/>
          </w:divBdr>
        </w:div>
        <w:div w:id="2122604848">
          <w:marLeft w:val="0"/>
          <w:marRight w:val="0"/>
          <w:marTop w:val="0"/>
          <w:marBottom w:val="0"/>
          <w:divBdr>
            <w:top w:val="none" w:sz="0" w:space="0" w:color="auto"/>
            <w:left w:val="none" w:sz="0" w:space="0" w:color="auto"/>
            <w:bottom w:val="none" w:sz="0" w:space="0" w:color="auto"/>
            <w:right w:val="none" w:sz="0" w:space="0" w:color="auto"/>
          </w:divBdr>
        </w:div>
      </w:divsChild>
    </w:div>
    <w:div w:id="634874048">
      <w:bodyDiv w:val="1"/>
      <w:marLeft w:val="0"/>
      <w:marRight w:val="0"/>
      <w:marTop w:val="0"/>
      <w:marBottom w:val="0"/>
      <w:divBdr>
        <w:top w:val="none" w:sz="0" w:space="0" w:color="auto"/>
        <w:left w:val="none" w:sz="0" w:space="0" w:color="auto"/>
        <w:bottom w:val="none" w:sz="0" w:space="0" w:color="auto"/>
        <w:right w:val="none" w:sz="0" w:space="0" w:color="auto"/>
      </w:divBdr>
    </w:div>
    <w:div w:id="641470264">
      <w:bodyDiv w:val="1"/>
      <w:marLeft w:val="0"/>
      <w:marRight w:val="0"/>
      <w:marTop w:val="0"/>
      <w:marBottom w:val="0"/>
      <w:divBdr>
        <w:top w:val="none" w:sz="0" w:space="0" w:color="auto"/>
        <w:left w:val="none" w:sz="0" w:space="0" w:color="auto"/>
        <w:bottom w:val="none" w:sz="0" w:space="0" w:color="auto"/>
        <w:right w:val="none" w:sz="0" w:space="0" w:color="auto"/>
      </w:divBdr>
    </w:div>
    <w:div w:id="678652825">
      <w:bodyDiv w:val="1"/>
      <w:marLeft w:val="0"/>
      <w:marRight w:val="0"/>
      <w:marTop w:val="0"/>
      <w:marBottom w:val="0"/>
      <w:divBdr>
        <w:top w:val="none" w:sz="0" w:space="0" w:color="auto"/>
        <w:left w:val="none" w:sz="0" w:space="0" w:color="auto"/>
        <w:bottom w:val="none" w:sz="0" w:space="0" w:color="auto"/>
        <w:right w:val="none" w:sz="0" w:space="0" w:color="auto"/>
      </w:divBdr>
    </w:div>
    <w:div w:id="684405714">
      <w:bodyDiv w:val="1"/>
      <w:marLeft w:val="0"/>
      <w:marRight w:val="0"/>
      <w:marTop w:val="0"/>
      <w:marBottom w:val="0"/>
      <w:divBdr>
        <w:top w:val="none" w:sz="0" w:space="0" w:color="auto"/>
        <w:left w:val="none" w:sz="0" w:space="0" w:color="auto"/>
        <w:bottom w:val="none" w:sz="0" w:space="0" w:color="auto"/>
        <w:right w:val="none" w:sz="0" w:space="0" w:color="auto"/>
      </w:divBdr>
    </w:div>
    <w:div w:id="691416858">
      <w:bodyDiv w:val="1"/>
      <w:marLeft w:val="0"/>
      <w:marRight w:val="0"/>
      <w:marTop w:val="0"/>
      <w:marBottom w:val="0"/>
      <w:divBdr>
        <w:top w:val="none" w:sz="0" w:space="0" w:color="auto"/>
        <w:left w:val="none" w:sz="0" w:space="0" w:color="auto"/>
        <w:bottom w:val="none" w:sz="0" w:space="0" w:color="auto"/>
        <w:right w:val="none" w:sz="0" w:space="0" w:color="auto"/>
      </w:divBdr>
    </w:div>
    <w:div w:id="715012744">
      <w:bodyDiv w:val="1"/>
      <w:marLeft w:val="0"/>
      <w:marRight w:val="0"/>
      <w:marTop w:val="0"/>
      <w:marBottom w:val="0"/>
      <w:divBdr>
        <w:top w:val="none" w:sz="0" w:space="0" w:color="auto"/>
        <w:left w:val="none" w:sz="0" w:space="0" w:color="auto"/>
        <w:bottom w:val="none" w:sz="0" w:space="0" w:color="auto"/>
        <w:right w:val="none" w:sz="0" w:space="0" w:color="auto"/>
      </w:divBdr>
    </w:div>
    <w:div w:id="715738124">
      <w:bodyDiv w:val="1"/>
      <w:marLeft w:val="0"/>
      <w:marRight w:val="0"/>
      <w:marTop w:val="0"/>
      <w:marBottom w:val="0"/>
      <w:divBdr>
        <w:top w:val="none" w:sz="0" w:space="0" w:color="auto"/>
        <w:left w:val="none" w:sz="0" w:space="0" w:color="auto"/>
        <w:bottom w:val="none" w:sz="0" w:space="0" w:color="auto"/>
        <w:right w:val="none" w:sz="0" w:space="0" w:color="auto"/>
      </w:divBdr>
    </w:div>
    <w:div w:id="716583600">
      <w:bodyDiv w:val="1"/>
      <w:marLeft w:val="0"/>
      <w:marRight w:val="0"/>
      <w:marTop w:val="0"/>
      <w:marBottom w:val="0"/>
      <w:divBdr>
        <w:top w:val="none" w:sz="0" w:space="0" w:color="auto"/>
        <w:left w:val="none" w:sz="0" w:space="0" w:color="auto"/>
        <w:bottom w:val="none" w:sz="0" w:space="0" w:color="auto"/>
        <w:right w:val="none" w:sz="0" w:space="0" w:color="auto"/>
      </w:divBdr>
    </w:div>
    <w:div w:id="718287898">
      <w:bodyDiv w:val="1"/>
      <w:marLeft w:val="0"/>
      <w:marRight w:val="0"/>
      <w:marTop w:val="0"/>
      <w:marBottom w:val="0"/>
      <w:divBdr>
        <w:top w:val="none" w:sz="0" w:space="0" w:color="auto"/>
        <w:left w:val="none" w:sz="0" w:space="0" w:color="auto"/>
        <w:bottom w:val="none" w:sz="0" w:space="0" w:color="auto"/>
        <w:right w:val="none" w:sz="0" w:space="0" w:color="auto"/>
      </w:divBdr>
    </w:div>
    <w:div w:id="722216582">
      <w:bodyDiv w:val="1"/>
      <w:marLeft w:val="0"/>
      <w:marRight w:val="0"/>
      <w:marTop w:val="0"/>
      <w:marBottom w:val="0"/>
      <w:divBdr>
        <w:top w:val="none" w:sz="0" w:space="0" w:color="auto"/>
        <w:left w:val="none" w:sz="0" w:space="0" w:color="auto"/>
        <w:bottom w:val="none" w:sz="0" w:space="0" w:color="auto"/>
        <w:right w:val="none" w:sz="0" w:space="0" w:color="auto"/>
      </w:divBdr>
    </w:div>
    <w:div w:id="771045605">
      <w:bodyDiv w:val="1"/>
      <w:marLeft w:val="0"/>
      <w:marRight w:val="0"/>
      <w:marTop w:val="0"/>
      <w:marBottom w:val="0"/>
      <w:divBdr>
        <w:top w:val="none" w:sz="0" w:space="0" w:color="auto"/>
        <w:left w:val="none" w:sz="0" w:space="0" w:color="auto"/>
        <w:bottom w:val="none" w:sz="0" w:space="0" w:color="auto"/>
        <w:right w:val="none" w:sz="0" w:space="0" w:color="auto"/>
      </w:divBdr>
    </w:div>
    <w:div w:id="774980102">
      <w:bodyDiv w:val="1"/>
      <w:marLeft w:val="0"/>
      <w:marRight w:val="0"/>
      <w:marTop w:val="0"/>
      <w:marBottom w:val="0"/>
      <w:divBdr>
        <w:top w:val="none" w:sz="0" w:space="0" w:color="auto"/>
        <w:left w:val="none" w:sz="0" w:space="0" w:color="auto"/>
        <w:bottom w:val="none" w:sz="0" w:space="0" w:color="auto"/>
        <w:right w:val="none" w:sz="0" w:space="0" w:color="auto"/>
      </w:divBdr>
    </w:div>
    <w:div w:id="777334852">
      <w:bodyDiv w:val="1"/>
      <w:marLeft w:val="0"/>
      <w:marRight w:val="0"/>
      <w:marTop w:val="0"/>
      <w:marBottom w:val="0"/>
      <w:divBdr>
        <w:top w:val="none" w:sz="0" w:space="0" w:color="auto"/>
        <w:left w:val="none" w:sz="0" w:space="0" w:color="auto"/>
        <w:bottom w:val="none" w:sz="0" w:space="0" w:color="auto"/>
        <w:right w:val="none" w:sz="0" w:space="0" w:color="auto"/>
      </w:divBdr>
    </w:div>
    <w:div w:id="794981992">
      <w:bodyDiv w:val="1"/>
      <w:marLeft w:val="0"/>
      <w:marRight w:val="0"/>
      <w:marTop w:val="0"/>
      <w:marBottom w:val="0"/>
      <w:divBdr>
        <w:top w:val="none" w:sz="0" w:space="0" w:color="auto"/>
        <w:left w:val="none" w:sz="0" w:space="0" w:color="auto"/>
        <w:bottom w:val="none" w:sz="0" w:space="0" w:color="auto"/>
        <w:right w:val="none" w:sz="0" w:space="0" w:color="auto"/>
      </w:divBdr>
    </w:div>
    <w:div w:id="831875900">
      <w:bodyDiv w:val="1"/>
      <w:marLeft w:val="0"/>
      <w:marRight w:val="0"/>
      <w:marTop w:val="0"/>
      <w:marBottom w:val="0"/>
      <w:divBdr>
        <w:top w:val="none" w:sz="0" w:space="0" w:color="auto"/>
        <w:left w:val="none" w:sz="0" w:space="0" w:color="auto"/>
        <w:bottom w:val="none" w:sz="0" w:space="0" w:color="auto"/>
        <w:right w:val="none" w:sz="0" w:space="0" w:color="auto"/>
      </w:divBdr>
    </w:div>
    <w:div w:id="844245020">
      <w:bodyDiv w:val="1"/>
      <w:marLeft w:val="0"/>
      <w:marRight w:val="0"/>
      <w:marTop w:val="0"/>
      <w:marBottom w:val="0"/>
      <w:divBdr>
        <w:top w:val="none" w:sz="0" w:space="0" w:color="auto"/>
        <w:left w:val="none" w:sz="0" w:space="0" w:color="auto"/>
        <w:bottom w:val="none" w:sz="0" w:space="0" w:color="auto"/>
        <w:right w:val="none" w:sz="0" w:space="0" w:color="auto"/>
      </w:divBdr>
    </w:div>
    <w:div w:id="857936528">
      <w:bodyDiv w:val="1"/>
      <w:marLeft w:val="0"/>
      <w:marRight w:val="0"/>
      <w:marTop w:val="0"/>
      <w:marBottom w:val="0"/>
      <w:divBdr>
        <w:top w:val="none" w:sz="0" w:space="0" w:color="auto"/>
        <w:left w:val="none" w:sz="0" w:space="0" w:color="auto"/>
        <w:bottom w:val="none" w:sz="0" w:space="0" w:color="auto"/>
        <w:right w:val="none" w:sz="0" w:space="0" w:color="auto"/>
      </w:divBdr>
    </w:div>
    <w:div w:id="865487645">
      <w:bodyDiv w:val="1"/>
      <w:marLeft w:val="0"/>
      <w:marRight w:val="0"/>
      <w:marTop w:val="0"/>
      <w:marBottom w:val="0"/>
      <w:divBdr>
        <w:top w:val="none" w:sz="0" w:space="0" w:color="auto"/>
        <w:left w:val="none" w:sz="0" w:space="0" w:color="auto"/>
        <w:bottom w:val="none" w:sz="0" w:space="0" w:color="auto"/>
        <w:right w:val="none" w:sz="0" w:space="0" w:color="auto"/>
      </w:divBdr>
    </w:div>
    <w:div w:id="873082255">
      <w:bodyDiv w:val="1"/>
      <w:marLeft w:val="0"/>
      <w:marRight w:val="0"/>
      <w:marTop w:val="0"/>
      <w:marBottom w:val="0"/>
      <w:divBdr>
        <w:top w:val="none" w:sz="0" w:space="0" w:color="auto"/>
        <w:left w:val="none" w:sz="0" w:space="0" w:color="auto"/>
        <w:bottom w:val="none" w:sz="0" w:space="0" w:color="auto"/>
        <w:right w:val="none" w:sz="0" w:space="0" w:color="auto"/>
      </w:divBdr>
    </w:div>
    <w:div w:id="879706821">
      <w:bodyDiv w:val="1"/>
      <w:marLeft w:val="0"/>
      <w:marRight w:val="0"/>
      <w:marTop w:val="0"/>
      <w:marBottom w:val="0"/>
      <w:divBdr>
        <w:top w:val="none" w:sz="0" w:space="0" w:color="auto"/>
        <w:left w:val="none" w:sz="0" w:space="0" w:color="auto"/>
        <w:bottom w:val="none" w:sz="0" w:space="0" w:color="auto"/>
        <w:right w:val="none" w:sz="0" w:space="0" w:color="auto"/>
      </w:divBdr>
    </w:div>
    <w:div w:id="887496131">
      <w:bodyDiv w:val="1"/>
      <w:marLeft w:val="0"/>
      <w:marRight w:val="0"/>
      <w:marTop w:val="0"/>
      <w:marBottom w:val="0"/>
      <w:divBdr>
        <w:top w:val="none" w:sz="0" w:space="0" w:color="auto"/>
        <w:left w:val="none" w:sz="0" w:space="0" w:color="auto"/>
        <w:bottom w:val="none" w:sz="0" w:space="0" w:color="auto"/>
        <w:right w:val="none" w:sz="0" w:space="0" w:color="auto"/>
      </w:divBdr>
    </w:div>
    <w:div w:id="910039539">
      <w:bodyDiv w:val="1"/>
      <w:marLeft w:val="0"/>
      <w:marRight w:val="0"/>
      <w:marTop w:val="0"/>
      <w:marBottom w:val="0"/>
      <w:divBdr>
        <w:top w:val="none" w:sz="0" w:space="0" w:color="auto"/>
        <w:left w:val="none" w:sz="0" w:space="0" w:color="auto"/>
        <w:bottom w:val="none" w:sz="0" w:space="0" w:color="auto"/>
        <w:right w:val="none" w:sz="0" w:space="0" w:color="auto"/>
      </w:divBdr>
    </w:div>
    <w:div w:id="917980078">
      <w:bodyDiv w:val="1"/>
      <w:marLeft w:val="0"/>
      <w:marRight w:val="0"/>
      <w:marTop w:val="0"/>
      <w:marBottom w:val="0"/>
      <w:divBdr>
        <w:top w:val="none" w:sz="0" w:space="0" w:color="auto"/>
        <w:left w:val="none" w:sz="0" w:space="0" w:color="auto"/>
        <w:bottom w:val="none" w:sz="0" w:space="0" w:color="auto"/>
        <w:right w:val="none" w:sz="0" w:space="0" w:color="auto"/>
      </w:divBdr>
    </w:div>
    <w:div w:id="922372199">
      <w:bodyDiv w:val="1"/>
      <w:marLeft w:val="0"/>
      <w:marRight w:val="0"/>
      <w:marTop w:val="0"/>
      <w:marBottom w:val="0"/>
      <w:divBdr>
        <w:top w:val="none" w:sz="0" w:space="0" w:color="auto"/>
        <w:left w:val="none" w:sz="0" w:space="0" w:color="auto"/>
        <w:bottom w:val="none" w:sz="0" w:space="0" w:color="auto"/>
        <w:right w:val="none" w:sz="0" w:space="0" w:color="auto"/>
      </w:divBdr>
    </w:div>
    <w:div w:id="953026192">
      <w:bodyDiv w:val="1"/>
      <w:marLeft w:val="0"/>
      <w:marRight w:val="0"/>
      <w:marTop w:val="0"/>
      <w:marBottom w:val="0"/>
      <w:divBdr>
        <w:top w:val="none" w:sz="0" w:space="0" w:color="auto"/>
        <w:left w:val="none" w:sz="0" w:space="0" w:color="auto"/>
        <w:bottom w:val="none" w:sz="0" w:space="0" w:color="auto"/>
        <w:right w:val="none" w:sz="0" w:space="0" w:color="auto"/>
      </w:divBdr>
    </w:div>
    <w:div w:id="954795301">
      <w:bodyDiv w:val="1"/>
      <w:marLeft w:val="0"/>
      <w:marRight w:val="0"/>
      <w:marTop w:val="0"/>
      <w:marBottom w:val="0"/>
      <w:divBdr>
        <w:top w:val="none" w:sz="0" w:space="0" w:color="auto"/>
        <w:left w:val="none" w:sz="0" w:space="0" w:color="auto"/>
        <w:bottom w:val="none" w:sz="0" w:space="0" w:color="auto"/>
        <w:right w:val="none" w:sz="0" w:space="0" w:color="auto"/>
      </w:divBdr>
    </w:div>
    <w:div w:id="956564756">
      <w:bodyDiv w:val="1"/>
      <w:marLeft w:val="0"/>
      <w:marRight w:val="0"/>
      <w:marTop w:val="0"/>
      <w:marBottom w:val="0"/>
      <w:divBdr>
        <w:top w:val="none" w:sz="0" w:space="0" w:color="auto"/>
        <w:left w:val="none" w:sz="0" w:space="0" w:color="auto"/>
        <w:bottom w:val="none" w:sz="0" w:space="0" w:color="auto"/>
        <w:right w:val="none" w:sz="0" w:space="0" w:color="auto"/>
      </w:divBdr>
      <w:divsChild>
        <w:div w:id="1795784557">
          <w:marLeft w:val="0"/>
          <w:marRight w:val="0"/>
          <w:marTop w:val="0"/>
          <w:marBottom w:val="0"/>
          <w:divBdr>
            <w:top w:val="none" w:sz="0" w:space="0" w:color="auto"/>
            <w:left w:val="none" w:sz="0" w:space="0" w:color="auto"/>
            <w:bottom w:val="none" w:sz="0" w:space="0" w:color="auto"/>
            <w:right w:val="none" w:sz="0" w:space="0" w:color="auto"/>
          </w:divBdr>
        </w:div>
      </w:divsChild>
    </w:div>
    <w:div w:id="959726976">
      <w:bodyDiv w:val="1"/>
      <w:marLeft w:val="0"/>
      <w:marRight w:val="0"/>
      <w:marTop w:val="0"/>
      <w:marBottom w:val="0"/>
      <w:divBdr>
        <w:top w:val="none" w:sz="0" w:space="0" w:color="auto"/>
        <w:left w:val="none" w:sz="0" w:space="0" w:color="auto"/>
        <w:bottom w:val="none" w:sz="0" w:space="0" w:color="auto"/>
        <w:right w:val="none" w:sz="0" w:space="0" w:color="auto"/>
      </w:divBdr>
    </w:div>
    <w:div w:id="972371934">
      <w:bodyDiv w:val="1"/>
      <w:marLeft w:val="0"/>
      <w:marRight w:val="0"/>
      <w:marTop w:val="0"/>
      <w:marBottom w:val="0"/>
      <w:divBdr>
        <w:top w:val="none" w:sz="0" w:space="0" w:color="auto"/>
        <w:left w:val="none" w:sz="0" w:space="0" w:color="auto"/>
        <w:bottom w:val="none" w:sz="0" w:space="0" w:color="auto"/>
        <w:right w:val="none" w:sz="0" w:space="0" w:color="auto"/>
      </w:divBdr>
    </w:div>
    <w:div w:id="980619749">
      <w:bodyDiv w:val="1"/>
      <w:marLeft w:val="0"/>
      <w:marRight w:val="0"/>
      <w:marTop w:val="0"/>
      <w:marBottom w:val="0"/>
      <w:divBdr>
        <w:top w:val="none" w:sz="0" w:space="0" w:color="auto"/>
        <w:left w:val="none" w:sz="0" w:space="0" w:color="auto"/>
        <w:bottom w:val="none" w:sz="0" w:space="0" w:color="auto"/>
        <w:right w:val="none" w:sz="0" w:space="0" w:color="auto"/>
      </w:divBdr>
    </w:div>
    <w:div w:id="999770572">
      <w:bodyDiv w:val="1"/>
      <w:marLeft w:val="0"/>
      <w:marRight w:val="0"/>
      <w:marTop w:val="0"/>
      <w:marBottom w:val="0"/>
      <w:divBdr>
        <w:top w:val="none" w:sz="0" w:space="0" w:color="auto"/>
        <w:left w:val="none" w:sz="0" w:space="0" w:color="auto"/>
        <w:bottom w:val="none" w:sz="0" w:space="0" w:color="auto"/>
        <w:right w:val="none" w:sz="0" w:space="0" w:color="auto"/>
      </w:divBdr>
    </w:div>
    <w:div w:id="1020664014">
      <w:bodyDiv w:val="1"/>
      <w:marLeft w:val="0"/>
      <w:marRight w:val="0"/>
      <w:marTop w:val="0"/>
      <w:marBottom w:val="0"/>
      <w:divBdr>
        <w:top w:val="none" w:sz="0" w:space="0" w:color="auto"/>
        <w:left w:val="none" w:sz="0" w:space="0" w:color="auto"/>
        <w:bottom w:val="none" w:sz="0" w:space="0" w:color="auto"/>
        <w:right w:val="none" w:sz="0" w:space="0" w:color="auto"/>
      </w:divBdr>
    </w:div>
    <w:div w:id="1035350205">
      <w:bodyDiv w:val="1"/>
      <w:marLeft w:val="0"/>
      <w:marRight w:val="0"/>
      <w:marTop w:val="0"/>
      <w:marBottom w:val="0"/>
      <w:divBdr>
        <w:top w:val="none" w:sz="0" w:space="0" w:color="auto"/>
        <w:left w:val="none" w:sz="0" w:space="0" w:color="auto"/>
        <w:bottom w:val="none" w:sz="0" w:space="0" w:color="auto"/>
        <w:right w:val="none" w:sz="0" w:space="0" w:color="auto"/>
      </w:divBdr>
    </w:div>
    <w:div w:id="1067651202">
      <w:bodyDiv w:val="1"/>
      <w:marLeft w:val="0"/>
      <w:marRight w:val="0"/>
      <w:marTop w:val="0"/>
      <w:marBottom w:val="0"/>
      <w:divBdr>
        <w:top w:val="none" w:sz="0" w:space="0" w:color="auto"/>
        <w:left w:val="none" w:sz="0" w:space="0" w:color="auto"/>
        <w:bottom w:val="none" w:sz="0" w:space="0" w:color="auto"/>
        <w:right w:val="none" w:sz="0" w:space="0" w:color="auto"/>
      </w:divBdr>
    </w:div>
    <w:div w:id="1074282051">
      <w:bodyDiv w:val="1"/>
      <w:marLeft w:val="0"/>
      <w:marRight w:val="0"/>
      <w:marTop w:val="0"/>
      <w:marBottom w:val="0"/>
      <w:divBdr>
        <w:top w:val="none" w:sz="0" w:space="0" w:color="auto"/>
        <w:left w:val="none" w:sz="0" w:space="0" w:color="auto"/>
        <w:bottom w:val="none" w:sz="0" w:space="0" w:color="auto"/>
        <w:right w:val="none" w:sz="0" w:space="0" w:color="auto"/>
      </w:divBdr>
    </w:div>
    <w:div w:id="1079326737">
      <w:bodyDiv w:val="1"/>
      <w:marLeft w:val="0"/>
      <w:marRight w:val="0"/>
      <w:marTop w:val="0"/>
      <w:marBottom w:val="0"/>
      <w:divBdr>
        <w:top w:val="none" w:sz="0" w:space="0" w:color="auto"/>
        <w:left w:val="none" w:sz="0" w:space="0" w:color="auto"/>
        <w:bottom w:val="none" w:sz="0" w:space="0" w:color="auto"/>
        <w:right w:val="none" w:sz="0" w:space="0" w:color="auto"/>
      </w:divBdr>
    </w:div>
    <w:div w:id="1092354642">
      <w:bodyDiv w:val="1"/>
      <w:marLeft w:val="0"/>
      <w:marRight w:val="0"/>
      <w:marTop w:val="0"/>
      <w:marBottom w:val="0"/>
      <w:divBdr>
        <w:top w:val="none" w:sz="0" w:space="0" w:color="auto"/>
        <w:left w:val="none" w:sz="0" w:space="0" w:color="auto"/>
        <w:bottom w:val="none" w:sz="0" w:space="0" w:color="auto"/>
        <w:right w:val="none" w:sz="0" w:space="0" w:color="auto"/>
      </w:divBdr>
    </w:div>
    <w:div w:id="1094860675">
      <w:bodyDiv w:val="1"/>
      <w:marLeft w:val="0"/>
      <w:marRight w:val="0"/>
      <w:marTop w:val="0"/>
      <w:marBottom w:val="0"/>
      <w:divBdr>
        <w:top w:val="none" w:sz="0" w:space="0" w:color="auto"/>
        <w:left w:val="none" w:sz="0" w:space="0" w:color="auto"/>
        <w:bottom w:val="none" w:sz="0" w:space="0" w:color="auto"/>
        <w:right w:val="none" w:sz="0" w:space="0" w:color="auto"/>
      </w:divBdr>
    </w:div>
    <w:div w:id="1101297076">
      <w:bodyDiv w:val="1"/>
      <w:marLeft w:val="0"/>
      <w:marRight w:val="0"/>
      <w:marTop w:val="0"/>
      <w:marBottom w:val="0"/>
      <w:divBdr>
        <w:top w:val="none" w:sz="0" w:space="0" w:color="auto"/>
        <w:left w:val="none" w:sz="0" w:space="0" w:color="auto"/>
        <w:bottom w:val="none" w:sz="0" w:space="0" w:color="auto"/>
        <w:right w:val="none" w:sz="0" w:space="0" w:color="auto"/>
      </w:divBdr>
    </w:div>
    <w:div w:id="1122698212">
      <w:bodyDiv w:val="1"/>
      <w:marLeft w:val="0"/>
      <w:marRight w:val="0"/>
      <w:marTop w:val="0"/>
      <w:marBottom w:val="0"/>
      <w:divBdr>
        <w:top w:val="none" w:sz="0" w:space="0" w:color="auto"/>
        <w:left w:val="none" w:sz="0" w:space="0" w:color="auto"/>
        <w:bottom w:val="none" w:sz="0" w:space="0" w:color="auto"/>
        <w:right w:val="none" w:sz="0" w:space="0" w:color="auto"/>
      </w:divBdr>
    </w:div>
    <w:div w:id="1126120044">
      <w:bodyDiv w:val="1"/>
      <w:marLeft w:val="0"/>
      <w:marRight w:val="0"/>
      <w:marTop w:val="0"/>
      <w:marBottom w:val="0"/>
      <w:divBdr>
        <w:top w:val="none" w:sz="0" w:space="0" w:color="auto"/>
        <w:left w:val="none" w:sz="0" w:space="0" w:color="auto"/>
        <w:bottom w:val="none" w:sz="0" w:space="0" w:color="auto"/>
        <w:right w:val="none" w:sz="0" w:space="0" w:color="auto"/>
      </w:divBdr>
    </w:div>
    <w:div w:id="1144737961">
      <w:bodyDiv w:val="1"/>
      <w:marLeft w:val="0"/>
      <w:marRight w:val="0"/>
      <w:marTop w:val="0"/>
      <w:marBottom w:val="0"/>
      <w:divBdr>
        <w:top w:val="none" w:sz="0" w:space="0" w:color="auto"/>
        <w:left w:val="none" w:sz="0" w:space="0" w:color="auto"/>
        <w:bottom w:val="none" w:sz="0" w:space="0" w:color="auto"/>
        <w:right w:val="none" w:sz="0" w:space="0" w:color="auto"/>
      </w:divBdr>
    </w:div>
    <w:div w:id="1146894507">
      <w:bodyDiv w:val="1"/>
      <w:marLeft w:val="0"/>
      <w:marRight w:val="0"/>
      <w:marTop w:val="0"/>
      <w:marBottom w:val="0"/>
      <w:divBdr>
        <w:top w:val="none" w:sz="0" w:space="0" w:color="auto"/>
        <w:left w:val="none" w:sz="0" w:space="0" w:color="auto"/>
        <w:bottom w:val="none" w:sz="0" w:space="0" w:color="auto"/>
        <w:right w:val="none" w:sz="0" w:space="0" w:color="auto"/>
      </w:divBdr>
    </w:div>
    <w:div w:id="1149900899">
      <w:bodyDiv w:val="1"/>
      <w:marLeft w:val="0"/>
      <w:marRight w:val="0"/>
      <w:marTop w:val="0"/>
      <w:marBottom w:val="0"/>
      <w:divBdr>
        <w:top w:val="none" w:sz="0" w:space="0" w:color="auto"/>
        <w:left w:val="none" w:sz="0" w:space="0" w:color="auto"/>
        <w:bottom w:val="none" w:sz="0" w:space="0" w:color="auto"/>
        <w:right w:val="none" w:sz="0" w:space="0" w:color="auto"/>
      </w:divBdr>
    </w:div>
    <w:div w:id="1195583387">
      <w:bodyDiv w:val="1"/>
      <w:marLeft w:val="0"/>
      <w:marRight w:val="0"/>
      <w:marTop w:val="0"/>
      <w:marBottom w:val="0"/>
      <w:divBdr>
        <w:top w:val="none" w:sz="0" w:space="0" w:color="auto"/>
        <w:left w:val="none" w:sz="0" w:space="0" w:color="auto"/>
        <w:bottom w:val="none" w:sz="0" w:space="0" w:color="auto"/>
        <w:right w:val="none" w:sz="0" w:space="0" w:color="auto"/>
      </w:divBdr>
    </w:div>
    <w:div w:id="1212350734">
      <w:bodyDiv w:val="1"/>
      <w:marLeft w:val="0"/>
      <w:marRight w:val="0"/>
      <w:marTop w:val="0"/>
      <w:marBottom w:val="0"/>
      <w:divBdr>
        <w:top w:val="none" w:sz="0" w:space="0" w:color="auto"/>
        <w:left w:val="none" w:sz="0" w:space="0" w:color="auto"/>
        <w:bottom w:val="none" w:sz="0" w:space="0" w:color="auto"/>
        <w:right w:val="none" w:sz="0" w:space="0" w:color="auto"/>
      </w:divBdr>
    </w:div>
    <w:div w:id="1216430477">
      <w:bodyDiv w:val="1"/>
      <w:marLeft w:val="0"/>
      <w:marRight w:val="0"/>
      <w:marTop w:val="0"/>
      <w:marBottom w:val="0"/>
      <w:divBdr>
        <w:top w:val="none" w:sz="0" w:space="0" w:color="auto"/>
        <w:left w:val="none" w:sz="0" w:space="0" w:color="auto"/>
        <w:bottom w:val="none" w:sz="0" w:space="0" w:color="auto"/>
        <w:right w:val="none" w:sz="0" w:space="0" w:color="auto"/>
      </w:divBdr>
    </w:div>
    <w:div w:id="1223172541">
      <w:bodyDiv w:val="1"/>
      <w:marLeft w:val="0"/>
      <w:marRight w:val="0"/>
      <w:marTop w:val="0"/>
      <w:marBottom w:val="0"/>
      <w:divBdr>
        <w:top w:val="none" w:sz="0" w:space="0" w:color="auto"/>
        <w:left w:val="none" w:sz="0" w:space="0" w:color="auto"/>
        <w:bottom w:val="none" w:sz="0" w:space="0" w:color="auto"/>
        <w:right w:val="none" w:sz="0" w:space="0" w:color="auto"/>
      </w:divBdr>
    </w:div>
    <w:div w:id="1223830370">
      <w:bodyDiv w:val="1"/>
      <w:marLeft w:val="0"/>
      <w:marRight w:val="0"/>
      <w:marTop w:val="0"/>
      <w:marBottom w:val="0"/>
      <w:divBdr>
        <w:top w:val="none" w:sz="0" w:space="0" w:color="auto"/>
        <w:left w:val="none" w:sz="0" w:space="0" w:color="auto"/>
        <w:bottom w:val="none" w:sz="0" w:space="0" w:color="auto"/>
        <w:right w:val="none" w:sz="0" w:space="0" w:color="auto"/>
      </w:divBdr>
    </w:div>
    <w:div w:id="1300114020">
      <w:bodyDiv w:val="1"/>
      <w:marLeft w:val="0"/>
      <w:marRight w:val="0"/>
      <w:marTop w:val="0"/>
      <w:marBottom w:val="0"/>
      <w:divBdr>
        <w:top w:val="none" w:sz="0" w:space="0" w:color="auto"/>
        <w:left w:val="none" w:sz="0" w:space="0" w:color="auto"/>
        <w:bottom w:val="none" w:sz="0" w:space="0" w:color="auto"/>
        <w:right w:val="none" w:sz="0" w:space="0" w:color="auto"/>
      </w:divBdr>
    </w:div>
    <w:div w:id="1315600449">
      <w:bodyDiv w:val="1"/>
      <w:marLeft w:val="0"/>
      <w:marRight w:val="0"/>
      <w:marTop w:val="0"/>
      <w:marBottom w:val="0"/>
      <w:divBdr>
        <w:top w:val="none" w:sz="0" w:space="0" w:color="auto"/>
        <w:left w:val="none" w:sz="0" w:space="0" w:color="auto"/>
        <w:bottom w:val="none" w:sz="0" w:space="0" w:color="auto"/>
        <w:right w:val="none" w:sz="0" w:space="0" w:color="auto"/>
      </w:divBdr>
    </w:div>
    <w:div w:id="1322074767">
      <w:bodyDiv w:val="1"/>
      <w:marLeft w:val="0"/>
      <w:marRight w:val="0"/>
      <w:marTop w:val="0"/>
      <w:marBottom w:val="0"/>
      <w:divBdr>
        <w:top w:val="none" w:sz="0" w:space="0" w:color="auto"/>
        <w:left w:val="none" w:sz="0" w:space="0" w:color="auto"/>
        <w:bottom w:val="none" w:sz="0" w:space="0" w:color="auto"/>
        <w:right w:val="none" w:sz="0" w:space="0" w:color="auto"/>
      </w:divBdr>
    </w:div>
    <w:div w:id="1324309759">
      <w:bodyDiv w:val="1"/>
      <w:marLeft w:val="0"/>
      <w:marRight w:val="0"/>
      <w:marTop w:val="0"/>
      <w:marBottom w:val="0"/>
      <w:divBdr>
        <w:top w:val="none" w:sz="0" w:space="0" w:color="auto"/>
        <w:left w:val="none" w:sz="0" w:space="0" w:color="auto"/>
        <w:bottom w:val="none" w:sz="0" w:space="0" w:color="auto"/>
        <w:right w:val="none" w:sz="0" w:space="0" w:color="auto"/>
      </w:divBdr>
    </w:div>
    <w:div w:id="1359282609">
      <w:bodyDiv w:val="1"/>
      <w:marLeft w:val="0"/>
      <w:marRight w:val="0"/>
      <w:marTop w:val="0"/>
      <w:marBottom w:val="0"/>
      <w:divBdr>
        <w:top w:val="none" w:sz="0" w:space="0" w:color="auto"/>
        <w:left w:val="none" w:sz="0" w:space="0" w:color="auto"/>
        <w:bottom w:val="none" w:sz="0" w:space="0" w:color="auto"/>
        <w:right w:val="none" w:sz="0" w:space="0" w:color="auto"/>
      </w:divBdr>
    </w:div>
    <w:div w:id="1366757090">
      <w:bodyDiv w:val="1"/>
      <w:marLeft w:val="0"/>
      <w:marRight w:val="0"/>
      <w:marTop w:val="0"/>
      <w:marBottom w:val="0"/>
      <w:divBdr>
        <w:top w:val="none" w:sz="0" w:space="0" w:color="auto"/>
        <w:left w:val="none" w:sz="0" w:space="0" w:color="auto"/>
        <w:bottom w:val="none" w:sz="0" w:space="0" w:color="auto"/>
        <w:right w:val="none" w:sz="0" w:space="0" w:color="auto"/>
      </w:divBdr>
    </w:div>
    <w:div w:id="1369453138">
      <w:bodyDiv w:val="1"/>
      <w:marLeft w:val="0"/>
      <w:marRight w:val="0"/>
      <w:marTop w:val="0"/>
      <w:marBottom w:val="0"/>
      <w:divBdr>
        <w:top w:val="none" w:sz="0" w:space="0" w:color="auto"/>
        <w:left w:val="none" w:sz="0" w:space="0" w:color="auto"/>
        <w:bottom w:val="none" w:sz="0" w:space="0" w:color="auto"/>
        <w:right w:val="none" w:sz="0" w:space="0" w:color="auto"/>
      </w:divBdr>
    </w:div>
    <w:div w:id="1376084864">
      <w:bodyDiv w:val="1"/>
      <w:marLeft w:val="0"/>
      <w:marRight w:val="0"/>
      <w:marTop w:val="0"/>
      <w:marBottom w:val="0"/>
      <w:divBdr>
        <w:top w:val="none" w:sz="0" w:space="0" w:color="auto"/>
        <w:left w:val="none" w:sz="0" w:space="0" w:color="auto"/>
        <w:bottom w:val="none" w:sz="0" w:space="0" w:color="auto"/>
        <w:right w:val="none" w:sz="0" w:space="0" w:color="auto"/>
      </w:divBdr>
    </w:div>
    <w:div w:id="1402827385">
      <w:bodyDiv w:val="1"/>
      <w:marLeft w:val="0"/>
      <w:marRight w:val="0"/>
      <w:marTop w:val="0"/>
      <w:marBottom w:val="0"/>
      <w:divBdr>
        <w:top w:val="none" w:sz="0" w:space="0" w:color="auto"/>
        <w:left w:val="none" w:sz="0" w:space="0" w:color="auto"/>
        <w:bottom w:val="none" w:sz="0" w:space="0" w:color="auto"/>
        <w:right w:val="none" w:sz="0" w:space="0" w:color="auto"/>
      </w:divBdr>
    </w:div>
    <w:div w:id="1404832795">
      <w:bodyDiv w:val="1"/>
      <w:marLeft w:val="0"/>
      <w:marRight w:val="0"/>
      <w:marTop w:val="0"/>
      <w:marBottom w:val="0"/>
      <w:divBdr>
        <w:top w:val="none" w:sz="0" w:space="0" w:color="auto"/>
        <w:left w:val="none" w:sz="0" w:space="0" w:color="auto"/>
        <w:bottom w:val="none" w:sz="0" w:space="0" w:color="auto"/>
        <w:right w:val="none" w:sz="0" w:space="0" w:color="auto"/>
      </w:divBdr>
    </w:div>
    <w:div w:id="1408262291">
      <w:bodyDiv w:val="1"/>
      <w:marLeft w:val="0"/>
      <w:marRight w:val="0"/>
      <w:marTop w:val="0"/>
      <w:marBottom w:val="0"/>
      <w:divBdr>
        <w:top w:val="none" w:sz="0" w:space="0" w:color="auto"/>
        <w:left w:val="none" w:sz="0" w:space="0" w:color="auto"/>
        <w:bottom w:val="none" w:sz="0" w:space="0" w:color="auto"/>
        <w:right w:val="none" w:sz="0" w:space="0" w:color="auto"/>
      </w:divBdr>
    </w:div>
    <w:div w:id="1409225186">
      <w:bodyDiv w:val="1"/>
      <w:marLeft w:val="0"/>
      <w:marRight w:val="0"/>
      <w:marTop w:val="0"/>
      <w:marBottom w:val="0"/>
      <w:divBdr>
        <w:top w:val="none" w:sz="0" w:space="0" w:color="auto"/>
        <w:left w:val="none" w:sz="0" w:space="0" w:color="auto"/>
        <w:bottom w:val="none" w:sz="0" w:space="0" w:color="auto"/>
        <w:right w:val="none" w:sz="0" w:space="0" w:color="auto"/>
      </w:divBdr>
    </w:div>
    <w:div w:id="1427582395">
      <w:bodyDiv w:val="1"/>
      <w:marLeft w:val="0"/>
      <w:marRight w:val="0"/>
      <w:marTop w:val="0"/>
      <w:marBottom w:val="0"/>
      <w:divBdr>
        <w:top w:val="none" w:sz="0" w:space="0" w:color="auto"/>
        <w:left w:val="none" w:sz="0" w:space="0" w:color="auto"/>
        <w:bottom w:val="none" w:sz="0" w:space="0" w:color="auto"/>
        <w:right w:val="none" w:sz="0" w:space="0" w:color="auto"/>
      </w:divBdr>
    </w:div>
    <w:div w:id="1437561489">
      <w:bodyDiv w:val="1"/>
      <w:marLeft w:val="0"/>
      <w:marRight w:val="0"/>
      <w:marTop w:val="0"/>
      <w:marBottom w:val="0"/>
      <w:divBdr>
        <w:top w:val="none" w:sz="0" w:space="0" w:color="auto"/>
        <w:left w:val="none" w:sz="0" w:space="0" w:color="auto"/>
        <w:bottom w:val="none" w:sz="0" w:space="0" w:color="auto"/>
        <w:right w:val="none" w:sz="0" w:space="0" w:color="auto"/>
      </w:divBdr>
    </w:div>
    <w:div w:id="1437672353">
      <w:bodyDiv w:val="1"/>
      <w:marLeft w:val="0"/>
      <w:marRight w:val="0"/>
      <w:marTop w:val="0"/>
      <w:marBottom w:val="0"/>
      <w:divBdr>
        <w:top w:val="none" w:sz="0" w:space="0" w:color="auto"/>
        <w:left w:val="none" w:sz="0" w:space="0" w:color="auto"/>
        <w:bottom w:val="none" w:sz="0" w:space="0" w:color="auto"/>
        <w:right w:val="none" w:sz="0" w:space="0" w:color="auto"/>
      </w:divBdr>
    </w:div>
    <w:div w:id="1439563949">
      <w:bodyDiv w:val="1"/>
      <w:marLeft w:val="0"/>
      <w:marRight w:val="0"/>
      <w:marTop w:val="0"/>
      <w:marBottom w:val="0"/>
      <w:divBdr>
        <w:top w:val="none" w:sz="0" w:space="0" w:color="auto"/>
        <w:left w:val="none" w:sz="0" w:space="0" w:color="auto"/>
        <w:bottom w:val="none" w:sz="0" w:space="0" w:color="auto"/>
        <w:right w:val="none" w:sz="0" w:space="0" w:color="auto"/>
      </w:divBdr>
    </w:div>
    <w:div w:id="1453281646">
      <w:bodyDiv w:val="1"/>
      <w:marLeft w:val="0"/>
      <w:marRight w:val="0"/>
      <w:marTop w:val="0"/>
      <w:marBottom w:val="0"/>
      <w:divBdr>
        <w:top w:val="none" w:sz="0" w:space="0" w:color="auto"/>
        <w:left w:val="none" w:sz="0" w:space="0" w:color="auto"/>
        <w:bottom w:val="none" w:sz="0" w:space="0" w:color="auto"/>
        <w:right w:val="none" w:sz="0" w:space="0" w:color="auto"/>
      </w:divBdr>
    </w:div>
    <w:div w:id="1478916695">
      <w:bodyDiv w:val="1"/>
      <w:marLeft w:val="0"/>
      <w:marRight w:val="0"/>
      <w:marTop w:val="0"/>
      <w:marBottom w:val="0"/>
      <w:divBdr>
        <w:top w:val="none" w:sz="0" w:space="0" w:color="auto"/>
        <w:left w:val="none" w:sz="0" w:space="0" w:color="auto"/>
        <w:bottom w:val="none" w:sz="0" w:space="0" w:color="auto"/>
        <w:right w:val="none" w:sz="0" w:space="0" w:color="auto"/>
      </w:divBdr>
    </w:div>
    <w:div w:id="1532263032">
      <w:bodyDiv w:val="1"/>
      <w:marLeft w:val="0"/>
      <w:marRight w:val="0"/>
      <w:marTop w:val="0"/>
      <w:marBottom w:val="0"/>
      <w:divBdr>
        <w:top w:val="none" w:sz="0" w:space="0" w:color="auto"/>
        <w:left w:val="none" w:sz="0" w:space="0" w:color="auto"/>
        <w:bottom w:val="none" w:sz="0" w:space="0" w:color="auto"/>
        <w:right w:val="none" w:sz="0" w:space="0" w:color="auto"/>
      </w:divBdr>
    </w:div>
    <w:div w:id="1543053446">
      <w:bodyDiv w:val="1"/>
      <w:marLeft w:val="0"/>
      <w:marRight w:val="0"/>
      <w:marTop w:val="0"/>
      <w:marBottom w:val="0"/>
      <w:divBdr>
        <w:top w:val="none" w:sz="0" w:space="0" w:color="auto"/>
        <w:left w:val="none" w:sz="0" w:space="0" w:color="auto"/>
        <w:bottom w:val="none" w:sz="0" w:space="0" w:color="auto"/>
        <w:right w:val="none" w:sz="0" w:space="0" w:color="auto"/>
      </w:divBdr>
    </w:div>
    <w:div w:id="1565528784">
      <w:bodyDiv w:val="1"/>
      <w:marLeft w:val="0"/>
      <w:marRight w:val="0"/>
      <w:marTop w:val="0"/>
      <w:marBottom w:val="0"/>
      <w:divBdr>
        <w:top w:val="none" w:sz="0" w:space="0" w:color="auto"/>
        <w:left w:val="none" w:sz="0" w:space="0" w:color="auto"/>
        <w:bottom w:val="none" w:sz="0" w:space="0" w:color="auto"/>
        <w:right w:val="none" w:sz="0" w:space="0" w:color="auto"/>
      </w:divBdr>
    </w:div>
    <w:div w:id="1629511639">
      <w:bodyDiv w:val="1"/>
      <w:marLeft w:val="0"/>
      <w:marRight w:val="0"/>
      <w:marTop w:val="0"/>
      <w:marBottom w:val="0"/>
      <w:divBdr>
        <w:top w:val="none" w:sz="0" w:space="0" w:color="auto"/>
        <w:left w:val="none" w:sz="0" w:space="0" w:color="auto"/>
        <w:bottom w:val="none" w:sz="0" w:space="0" w:color="auto"/>
        <w:right w:val="none" w:sz="0" w:space="0" w:color="auto"/>
      </w:divBdr>
    </w:div>
    <w:div w:id="1692025197">
      <w:bodyDiv w:val="1"/>
      <w:marLeft w:val="0"/>
      <w:marRight w:val="0"/>
      <w:marTop w:val="0"/>
      <w:marBottom w:val="0"/>
      <w:divBdr>
        <w:top w:val="none" w:sz="0" w:space="0" w:color="auto"/>
        <w:left w:val="none" w:sz="0" w:space="0" w:color="auto"/>
        <w:bottom w:val="none" w:sz="0" w:space="0" w:color="auto"/>
        <w:right w:val="none" w:sz="0" w:space="0" w:color="auto"/>
      </w:divBdr>
      <w:divsChild>
        <w:div w:id="1361782909">
          <w:marLeft w:val="547"/>
          <w:marRight w:val="0"/>
          <w:marTop w:val="106"/>
          <w:marBottom w:val="0"/>
          <w:divBdr>
            <w:top w:val="none" w:sz="0" w:space="0" w:color="auto"/>
            <w:left w:val="none" w:sz="0" w:space="0" w:color="auto"/>
            <w:bottom w:val="none" w:sz="0" w:space="0" w:color="auto"/>
            <w:right w:val="none" w:sz="0" w:space="0" w:color="auto"/>
          </w:divBdr>
        </w:div>
      </w:divsChild>
    </w:div>
    <w:div w:id="1706447587">
      <w:bodyDiv w:val="1"/>
      <w:marLeft w:val="0"/>
      <w:marRight w:val="0"/>
      <w:marTop w:val="0"/>
      <w:marBottom w:val="0"/>
      <w:divBdr>
        <w:top w:val="none" w:sz="0" w:space="0" w:color="auto"/>
        <w:left w:val="none" w:sz="0" w:space="0" w:color="auto"/>
        <w:bottom w:val="none" w:sz="0" w:space="0" w:color="auto"/>
        <w:right w:val="none" w:sz="0" w:space="0" w:color="auto"/>
      </w:divBdr>
    </w:div>
    <w:div w:id="1712877895">
      <w:bodyDiv w:val="1"/>
      <w:marLeft w:val="0"/>
      <w:marRight w:val="0"/>
      <w:marTop w:val="0"/>
      <w:marBottom w:val="0"/>
      <w:divBdr>
        <w:top w:val="none" w:sz="0" w:space="0" w:color="auto"/>
        <w:left w:val="none" w:sz="0" w:space="0" w:color="auto"/>
        <w:bottom w:val="none" w:sz="0" w:space="0" w:color="auto"/>
        <w:right w:val="none" w:sz="0" w:space="0" w:color="auto"/>
      </w:divBdr>
    </w:div>
    <w:div w:id="1731079415">
      <w:bodyDiv w:val="1"/>
      <w:marLeft w:val="0"/>
      <w:marRight w:val="0"/>
      <w:marTop w:val="0"/>
      <w:marBottom w:val="0"/>
      <w:divBdr>
        <w:top w:val="none" w:sz="0" w:space="0" w:color="auto"/>
        <w:left w:val="none" w:sz="0" w:space="0" w:color="auto"/>
        <w:bottom w:val="none" w:sz="0" w:space="0" w:color="auto"/>
        <w:right w:val="none" w:sz="0" w:space="0" w:color="auto"/>
      </w:divBdr>
    </w:div>
    <w:div w:id="1744797528">
      <w:bodyDiv w:val="1"/>
      <w:marLeft w:val="0"/>
      <w:marRight w:val="0"/>
      <w:marTop w:val="0"/>
      <w:marBottom w:val="0"/>
      <w:divBdr>
        <w:top w:val="none" w:sz="0" w:space="0" w:color="auto"/>
        <w:left w:val="none" w:sz="0" w:space="0" w:color="auto"/>
        <w:bottom w:val="none" w:sz="0" w:space="0" w:color="auto"/>
        <w:right w:val="none" w:sz="0" w:space="0" w:color="auto"/>
      </w:divBdr>
    </w:div>
    <w:div w:id="1745687797">
      <w:bodyDiv w:val="1"/>
      <w:marLeft w:val="0"/>
      <w:marRight w:val="0"/>
      <w:marTop w:val="0"/>
      <w:marBottom w:val="0"/>
      <w:divBdr>
        <w:top w:val="none" w:sz="0" w:space="0" w:color="auto"/>
        <w:left w:val="none" w:sz="0" w:space="0" w:color="auto"/>
        <w:bottom w:val="none" w:sz="0" w:space="0" w:color="auto"/>
        <w:right w:val="none" w:sz="0" w:space="0" w:color="auto"/>
      </w:divBdr>
    </w:div>
    <w:div w:id="1775595774">
      <w:bodyDiv w:val="1"/>
      <w:marLeft w:val="0"/>
      <w:marRight w:val="0"/>
      <w:marTop w:val="0"/>
      <w:marBottom w:val="0"/>
      <w:divBdr>
        <w:top w:val="none" w:sz="0" w:space="0" w:color="auto"/>
        <w:left w:val="none" w:sz="0" w:space="0" w:color="auto"/>
        <w:bottom w:val="none" w:sz="0" w:space="0" w:color="auto"/>
        <w:right w:val="none" w:sz="0" w:space="0" w:color="auto"/>
      </w:divBdr>
    </w:div>
    <w:div w:id="1801922542">
      <w:bodyDiv w:val="1"/>
      <w:marLeft w:val="0"/>
      <w:marRight w:val="0"/>
      <w:marTop w:val="0"/>
      <w:marBottom w:val="0"/>
      <w:divBdr>
        <w:top w:val="none" w:sz="0" w:space="0" w:color="auto"/>
        <w:left w:val="none" w:sz="0" w:space="0" w:color="auto"/>
        <w:bottom w:val="none" w:sz="0" w:space="0" w:color="auto"/>
        <w:right w:val="none" w:sz="0" w:space="0" w:color="auto"/>
      </w:divBdr>
    </w:div>
    <w:div w:id="1813643276">
      <w:bodyDiv w:val="1"/>
      <w:marLeft w:val="0"/>
      <w:marRight w:val="0"/>
      <w:marTop w:val="0"/>
      <w:marBottom w:val="0"/>
      <w:divBdr>
        <w:top w:val="none" w:sz="0" w:space="0" w:color="auto"/>
        <w:left w:val="none" w:sz="0" w:space="0" w:color="auto"/>
        <w:bottom w:val="none" w:sz="0" w:space="0" w:color="auto"/>
        <w:right w:val="none" w:sz="0" w:space="0" w:color="auto"/>
      </w:divBdr>
    </w:div>
    <w:div w:id="1831746429">
      <w:bodyDiv w:val="1"/>
      <w:marLeft w:val="0"/>
      <w:marRight w:val="0"/>
      <w:marTop w:val="0"/>
      <w:marBottom w:val="0"/>
      <w:divBdr>
        <w:top w:val="none" w:sz="0" w:space="0" w:color="auto"/>
        <w:left w:val="none" w:sz="0" w:space="0" w:color="auto"/>
        <w:bottom w:val="none" w:sz="0" w:space="0" w:color="auto"/>
        <w:right w:val="none" w:sz="0" w:space="0" w:color="auto"/>
      </w:divBdr>
    </w:div>
    <w:div w:id="1832020607">
      <w:bodyDiv w:val="1"/>
      <w:marLeft w:val="0"/>
      <w:marRight w:val="0"/>
      <w:marTop w:val="0"/>
      <w:marBottom w:val="0"/>
      <w:divBdr>
        <w:top w:val="none" w:sz="0" w:space="0" w:color="auto"/>
        <w:left w:val="none" w:sz="0" w:space="0" w:color="auto"/>
        <w:bottom w:val="none" w:sz="0" w:space="0" w:color="auto"/>
        <w:right w:val="none" w:sz="0" w:space="0" w:color="auto"/>
      </w:divBdr>
    </w:div>
    <w:div w:id="1837068516">
      <w:bodyDiv w:val="1"/>
      <w:marLeft w:val="0"/>
      <w:marRight w:val="0"/>
      <w:marTop w:val="0"/>
      <w:marBottom w:val="0"/>
      <w:divBdr>
        <w:top w:val="none" w:sz="0" w:space="0" w:color="auto"/>
        <w:left w:val="none" w:sz="0" w:space="0" w:color="auto"/>
        <w:bottom w:val="none" w:sz="0" w:space="0" w:color="auto"/>
        <w:right w:val="none" w:sz="0" w:space="0" w:color="auto"/>
      </w:divBdr>
    </w:div>
    <w:div w:id="1843927790">
      <w:bodyDiv w:val="1"/>
      <w:marLeft w:val="0"/>
      <w:marRight w:val="0"/>
      <w:marTop w:val="0"/>
      <w:marBottom w:val="0"/>
      <w:divBdr>
        <w:top w:val="none" w:sz="0" w:space="0" w:color="auto"/>
        <w:left w:val="none" w:sz="0" w:space="0" w:color="auto"/>
        <w:bottom w:val="none" w:sz="0" w:space="0" w:color="auto"/>
        <w:right w:val="none" w:sz="0" w:space="0" w:color="auto"/>
      </w:divBdr>
    </w:div>
    <w:div w:id="1846940116">
      <w:bodyDiv w:val="1"/>
      <w:marLeft w:val="0"/>
      <w:marRight w:val="0"/>
      <w:marTop w:val="0"/>
      <w:marBottom w:val="0"/>
      <w:divBdr>
        <w:top w:val="none" w:sz="0" w:space="0" w:color="auto"/>
        <w:left w:val="none" w:sz="0" w:space="0" w:color="auto"/>
        <w:bottom w:val="none" w:sz="0" w:space="0" w:color="auto"/>
        <w:right w:val="none" w:sz="0" w:space="0" w:color="auto"/>
      </w:divBdr>
    </w:div>
    <w:div w:id="1856646239">
      <w:bodyDiv w:val="1"/>
      <w:marLeft w:val="0"/>
      <w:marRight w:val="0"/>
      <w:marTop w:val="0"/>
      <w:marBottom w:val="0"/>
      <w:divBdr>
        <w:top w:val="none" w:sz="0" w:space="0" w:color="auto"/>
        <w:left w:val="none" w:sz="0" w:space="0" w:color="auto"/>
        <w:bottom w:val="none" w:sz="0" w:space="0" w:color="auto"/>
        <w:right w:val="none" w:sz="0" w:space="0" w:color="auto"/>
      </w:divBdr>
    </w:div>
    <w:div w:id="1863594084">
      <w:bodyDiv w:val="1"/>
      <w:marLeft w:val="0"/>
      <w:marRight w:val="0"/>
      <w:marTop w:val="0"/>
      <w:marBottom w:val="0"/>
      <w:divBdr>
        <w:top w:val="none" w:sz="0" w:space="0" w:color="auto"/>
        <w:left w:val="none" w:sz="0" w:space="0" w:color="auto"/>
        <w:bottom w:val="none" w:sz="0" w:space="0" w:color="auto"/>
        <w:right w:val="none" w:sz="0" w:space="0" w:color="auto"/>
      </w:divBdr>
    </w:div>
    <w:div w:id="1869945777">
      <w:bodyDiv w:val="1"/>
      <w:marLeft w:val="0"/>
      <w:marRight w:val="0"/>
      <w:marTop w:val="0"/>
      <w:marBottom w:val="0"/>
      <w:divBdr>
        <w:top w:val="none" w:sz="0" w:space="0" w:color="auto"/>
        <w:left w:val="none" w:sz="0" w:space="0" w:color="auto"/>
        <w:bottom w:val="none" w:sz="0" w:space="0" w:color="auto"/>
        <w:right w:val="none" w:sz="0" w:space="0" w:color="auto"/>
      </w:divBdr>
    </w:div>
    <w:div w:id="1876498453">
      <w:bodyDiv w:val="1"/>
      <w:marLeft w:val="0"/>
      <w:marRight w:val="0"/>
      <w:marTop w:val="0"/>
      <w:marBottom w:val="0"/>
      <w:divBdr>
        <w:top w:val="none" w:sz="0" w:space="0" w:color="auto"/>
        <w:left w:val="none" w:sz="0" w:space="0" w:color="auto"/>
        <w:bottom w:val="none" w:sz="0" w:space="0" w:color="auto"/>
        <w:right w:val="none" w:sz="0" w:space="0" w:color="auto"/>
      </w:divBdr>
    </w:div>
    <w:div w:id="1885555482">
      <w:bodyDiv w:val="1"/>
      <w:marLeft w:val="0"/>
      <w:marRight w:val="0"/>
      <w:marTop w:val="0"/>
      <w:marBottom w:val="0"/>
      <w:divBdr>
        <w:top w:val="none" w:sz="0" w:space="0" w:color="auto"/>
        <w:left w:val="none" w:sz="0" w:space="0" w:color="auto"/>
        <w:bottom w:val="none" w:sz="0" w:space="0" w:color="auto"/>
        <w:right w:val="none" w:sz="0" w:space="0" w:color="auto"/>
      </w:divBdr>
    </w:div>
    <w:div w:id="1890988857">
      <w:bodyDiv w:val="1"/>
      <w:marLeft w:val="0"/>
      <w:marRight w:val="0"/>
      <w:marTop w:val="0"/>
      <w:marBottom w:val="0"/>
      <w:divBdr>
        <w:top w:val="none" w:sz="0" w:space="0" w:color="auto"/>
        <w:left w:val="none" w:sz="0" w:space="0" w:color="auto"/>
        <w:bottom w:val="none" w:sz="0" w:space="0" w:color="auto"/>
        <w:right w:val="none" w:sz="0" w:space="0" w:color="auto"/>
      </w:divBdr>
    </w:div>
    <w:div w:id="1892225515">
      <w:bodyDiv w:val="1"/>
      <w:marLeft w:val="0"/>
      <w:marRight w:val="0"/>
      <w:marTop w:val="0"/>
      <w:marBottom w:val="0"/>
      <w:divBdr>
        <w:top w:val="none" w:sz="0" w:space="0" w:color="auto"/>
        <w:left w:val="none" w:sz="0" w:space="0" w:color="auto"/>
        <w:bottom w:val="none" w:sz="0" w:space="0" w:color="auto"/>
        <w:right w:val="none" w:sz="0" w:space="0" w:color="auto"/>
      </w:divBdr>
    </w:div>
    <w:div w:id="1894465002">
      <w:bodyDiv w:val="1"/>
      <w:marLeft w:val="0"/>
      <w:marRight w:val="0"/>
      <w:marTop w:val="0"/>
      <w:marBottom w:val="0"/>
      <w:divBdr>
        <w:top w:val="none" w:sz="0" w:space="0" w:color="auto"/>
        <w:left w:val="none" w:sz="0" w:space="0" w:color="auto"/>
        <w:bottom w:val="none" w:sz="0" w:space="0" w:color="auto"/>
        <w:right w:val="none" w:sz="0" w:space="0" w:color="auto"/>
      </w:divBdr>
    </w:div>
    <w:div w:id="1896039120">
      <w:bodyDiv w:val="1"/>
      <w:marLeft w:val="0"/>
      <w:marRight w:val="0"/>
      <w:marTop w:val="0"/>
      <w:marBottom w:val="0"/>
      <w:divBdr>
        <w:top w:val="none" w:sz="0" w:space="0" w:color="auto"/>
        <w:left w:val="none" w:sz="0" w:space="0" w:color="auto"/>
        <w:bottom w:val="none" w:sz="0" w:space="0" w:color="auto"/>
        <w:right w:val="none" w:sz="0" w:space="0" w:color="auto"/>
      </w:divBdr>
    </w:div>
    <w:div w:id="1897350120">
      <w:bodyDiv w:val="1"/>
      <w:marLeft w:val="0"/>
      <w:marRight w:val="0"/>
      <w:marTop w:val="0"/>
      <w:marBottom w:val="0"/>
      <w:divBdr>
        <w:top w:val="none" w:sz="0" w:space="0" w:color="auto"/>
        <w:left w:val="none" w:sz="0" w:space="0" w:color="auto"/>
        <w:bottom w:val="none" w:sz="0" w:space="0" w:color="auto"/>
        <w:right w:val="none" w:sz="0" w:space="0" w:color="auto"/>
      </w:divBdr>
    </w:div>
    <w:div w:id="1909877101">
      <w:bodyDiv w:val="1"/>
      <w:marLeft w:val="0"/>
      <w:marRight w:val="0"/>
      <w:marTop w:val="0"/>
      <w:marBottom w:val="0"/>
      <w:divBdr>
        <w:top w:val="none" w:sz="0" w:space="0" w:color="auto"/>
        <w:left w:val="none" w:sz="0" w:space="0" w:color="auto"/>
        <w:bottom w:val="none" w:sz="0" w:space="0" w:color="auto"/>
        <w:right w:val="none" w:sz="0" w:space="0" w:color="auto"/>
      </w:divBdr>
    </w:div>
    <w:div w:id="1912736395">
      <w:bodyDiv w:val="1"/>
      <w:marLeft w:val="0"/>
      <w:marRight w:val="0"/>
      <w:marTop w:val="0"/>
      <w:marBottom w:val="0"/>
      <w:divBdr>
        <w:top w:val="none" w:sz="0" w:space="0" w:color="auto"/>
        <w:left w:val="none" w:sz="0" w:space="0" w:color="auto"/>
        <w:bottom w:val="none" w:sz="0" w:space="0" w:color="auto"/>
        <w:right w:val="none" w:sz="0" w:space="0" w:color="auto"/>
      </w:divBdr>
    </w:div>
    <w:div w:id="1922761058">
      <w:bodyDiv w:val="1"/>
      <w:marLeft w:val="0"/>
      <w:marRight w:val="0"/>
      <w:marTop w:val="0"/>
      <w:marBottom w:val="0"/>
      <w:divBdr>
        <w:top w:val="none" w:sz="0" w:space="0" w:color="auto"/>
        <w:left w:val="none" w:sz="0" w:space="0" w:color="auto"/>
        <w:bottom w:val="none" w:sz="0" w:space="0" w:color="auto"/>
        <w:right w:val="none" w:sz="0" w:space="0" w:color="auto"/>
      </w:divBdr>
    </w:div>
    <w:div w:id="1929541215">
      <w:bodyDiv w:val="1"/>
      <w:marLeft w:val="0"/>
      <w:marRight w:val="0"/>
      <w:marTop w:val="0"/>
      <w:marBottom w:val="0"/>
      <w:divBdr>
        <w:top w:val="none" w:sz="0" w:space="0" w:color="auto"/>
        <w:left w:val="none" w:sz="0" w:space="0" w:color="auto"/>
        <w:bottom w:val="none" w:sz="0" w:space="0" w:color="auto"/>
        <w:right w:val="none" w:sz="0" w:space="0" w:color="auto"/>
      </w:divBdr>
    </w:div>
    <w:div w:id="1933082459">
      <w:bodyDiv w:val="1"/>
      <w:marLeft w:val="0"/>
      <w:marRight w:val="0"/>
      <w:marTop w:val="0"/>
      <w:marBottom w:val="0"/>
      <w:divBdr>
        <w:top w:val="none" w:sz="0" w:space="0" w:color="auto"/>
        <w:left w:val="none" w:sz="0" w:space="0" w:color="auto"/>
        <w:bottom w:val="none" w:sz="0" w:space="0" w:color="auto"/>
        <w:right w:val="none" w:sz="0" w:space="0" w:color="auto"/>
      </w:divBdr>
    </w:div>
    <w:div w:id="1962614792">
      <w:bodyDiv w:val="1"/>
      <w:marLeft w:val="0"/>
      <w:marRight w:val="0"/>
      <w:marTop w:val="0"/>
      <w:marBottom w:val="0"/>
      <w:divBdr>
        <w:top w:val="none" w:sz="0" w:space="0" w:color="auto"/>
        <w:left w:val="none" w:sz="0" w:space="0" w:color="auto"/>
        <w:bottom w:val="none" w:sz="0" w:space="0" w:color="auto"/>
        <w:right w:val="none" w:sz="0" w:space="0" w:color="auto"/>
      </w:divBdr>
    </w:div>
    <w:div w:id="1992319927">
      <w:bodyDiv w:val="1"/>
      <w:marLeft w:val="0"/>
      <w:marRight w:val="0"/>
      <w:marTop w:val="0"/>
      <w:marBottom w:val="0"/>
      <w:divBdr>
        <w:top w:val="none" w:sz="0" w:space="0" w:color="auto"/>
        <w:left w:val="none" w:sz="0" w:space="0" w:color="auto"/>
        <w:bottom w:val="none" w:sz="0" w:space="0" w:color="auto"/>
        <w:right w:val="none" w:sz="0" w:space="0" w:color="auto"/>
      </w:divBdr>
    </w:div>
    <w:div w:id="2007828371">
      <w:bodyDiv w:val="1"/>
      <w:marLeft w:val="0"/>
      <w:marRight w:val="0"/>
      <w:marTop w:val="0"/>
      <w:marBottom w:val="0"/>
      <w:divBdr>
        <w:top w:val="none" w:sz="0" w:space="0" w:color="auto"/>
        <w:left w:val="none" w:sz="0" w:space="0" w:color="auto"/>
        <w:bottom w:val="none" w:sz="0" w:space="0" w:color="auto"/>
        <w:right w:val="none" w:sz="0" w:space="0" w:color="auto"/>
      </w:divBdr>
    </w:div>
    <w:div w:id="2024359823">
      <w:bodyDiv w:val="1"/>
      <w:marLeft w:val="0"/>
      <w:marRight w:val="0"/>
      <w:marTop w:val="0"/>
      <w:marBottom w:val="0"/>
      <w:divBdr>
        <w:top w:val="none" w:sz="0" w:space="0" w:color="auto"/>
        <w:left w:val="none" w:sz="0" w:space="0" w:color="auto"/>
        <w:bottom w:val="none" w:sz="0" w:space="0" w:color="auto"/>
        <w:right w:val="none" w:sz="0" w:space="0" w:color="auto"/>
      </w:divBdr>
      <w:divsChild>
        <w:div w:id="15274022">
          <w:marLeft w:val="0"/>
          <w:marRight w:val="0"/>
          <w:marTop w:val="0"/>
          <w:marBottom w:val="0"/>
          <w:divBdr>
            <w:top w:val="none" w:sz="0" w:space="0" w:color="auto"/>
            <w:left w:val="none" w:sz="0" w:space="0" w:color="auto"/>
            <w:bottom w:val="none" w:sz="0" w:space="0" w:color="auto"/>
            <w:right w:val="none" w:sz="0" w:space="0" w:color="auto"/>
          </w:divBdr>
        </w:div>
        <w:div w:id="24907215">
          <w:marLeft w:val="0"/>
          <w:marRight w:val="0"/>
          <w:marTop w:val="0"/>
          <w:marBottom w:val="0"/>
          <w:divBdr>
            <w:top w:val="none" w:sz="0" w:space="0" w:color="auto"/>
            <w:left w:val="none" w:sz="0" w:space="0" w:color="auto"/>
            <w:bottom w:val="none" w:sz="0" w:space="0" w:color="auto"/>
            <w:right w:val="none" w:sz="0" w:space="0" w:color="auto"/>
          </w:divBdr>
        </w:div>
        <w:div w:id="95180529">
          <w:marLeft w:val="0"/>
          <w:marRight w:val="0"/>
          <w:marTop w:val="0"/>
          <w:marBottom w:val="0"/>
          <w:divBdr>
            <w:top w:val="none" w:sz="0" w:space="0" w:color="auto"/>
            <w:left w:val="none" w:sz="0" w:space="0" w:color="auto"/>
            <w:bottom w:val="none" w:sz="0" w:space="0" w:color="auto"/>
            <w:right w:val="none" w:sz="0" w:space="0" w:color="auto"/>
          </w:divBdr>
        </w:div>
        <w:div w:id="116067791">
          <w:marLeft w:val="0"/>
          <w:marRight w:val="0"/>
          <w:marTop w:val="0"/>
          <w:marBottom w:val="0"/>
          <w:divBdr>
            <w:top w:val="none" w:sz="0" w:space="0" w:color="auto"/>
            <w:left w:val="none" w:sz="0" w:space="0" w:color="auto"/>
            <w:bottom w:val="none" w:sz="0" w:space="0" w:color="auto"/>
            <w:right w:val="none" w:sz="0" w:space="0" w:color="auto"/>
          </w:divBdr>
        </w:div>
        <w:div w:id="123040679">
          <w:marLeft w:val="0"/>
          <w:marRight w:val="0"/>
          <w:marTop w:val="0"/>
          <w:marBottom w:val="0"/>
          <w:divBdr>
            <w:top w:val="none" w:sz="0" w:space="0" w:color="auto"/>
            <w:left w:val="none" w:sz="0" w:space="0" w:color="auto"/>
            <w:bottom w:val="none" w:sz="0" w:space="0" w:color="auto"/>
            <w:right w:val="none" w:sz="0" w:space="0" w:color="auto"/>
          </w:divBdr>
        </w:div>
        <w:div w:id="137110046">
          <w:marLeft w:val="0"/>
          <w:marRight w:val="0"/>
          <w:marTop w:val="0"/>
          <w:marBottom w:val="0"/>
          <w:divBdr>
            <w:top w:val="none" w:sz="0" w:space="0" w:color="auto"/>
            <w:left w:val="none" w:sz="0" w:space="0" w:color="auto"/>
            <w:bottom w:val="none" w:sz="0" w:space="0" w:color="auto"/>
            <w:right w:val="none" w:sz="0" w:space="0" w:color="auto"/>
          </w:divBdr>
        </w:div>
        <w:div w:id="138041102">
          <w:marLeft w:val="0"/>
          <w:marRight w:val="0"/>
          <w:marTop w:val="0"/>
          <w:marBottom w:val="0"/>
          <w:divBdr>
            <w:top w:val="none" w:sz="0" w:space="0" w:color="auto"/>
            <w:left w:val="none" w:sz="0" w:space="0" w:color="auto"/>
            <w:bottom w:val="none" w:sz="0" w:space="0" w:color="auto"/>
            <w:right w:val="none" w:sz="0" w:space="0" w:color="auto"/>
          </w:divBdr>
        </w:div>
        <w:div w:id="154608973">
          <w:marLeft w:val="0"/>
          <w:marRight w:val="0"/>
          <w:marTop w:val="0"/>
          <w:marBottom w:val="0"/>
          <w:divBdr>
            <w:top w:val="none" w:sz="0" w:space="0" w:color="auto"/>
            <w:left w:val="none" w:sz="0" w:space="0" w:color="auto"/>
            <w:bottom w:val="none" w:sz="0" w:space="0" w:color="auto"/>
            <w:right w:val="none" w:sz="0" w:space="0" w:color="auto"/>
          </w:divBdr>
        </w:div>
        <w:div w:id="158428942">
          <w:marLeft w:val="0"/>
          <w:marRight w:val="0"/>
          <w:marTop w:val="0"/>
          <w:marBottom w:val="0"/>
          <w:divBdr>
            <w:top w:val="none" w:sz="0" w:space="0" w:color="auto"/>
            <w:left w:val="none" w:sz="0" w:space="0" w:color="auto"/>
            <w:bottom w:val="none" w:sz="0" w:space="0" w:color="auto"/>
            <w:right w:val="none" w:sz="0" w:space="0" w:color="auto"/>
          </w:divBdr>
        </w:div>
        <w:div w:id="202643567">
          <w:marLeft w:val="0"/>
          <w:marRight w:val="0"/>
          <w:marTop w:val="0"/>
          <w:marBottom w:val="0"/>
          <w:divBdr>
            <w:top w:val="none" w:sz="0" w:space="0" w:color="auto"/>
            <w:left w:val="none" w:sz="0" w:space="0" w:color="auto"/>
            <w:bottom w:val="none" w:sz="0" w:space="0" w:color="auto"/>
            <w:right w:val="none" w:sz="0" w:space="0" w:color="auto"/>
          </w:divBdr>
        </w:div>
        <w:div w:id="232594371">
          <w:marLeft w:val="0"/>
          <w:marRight w:val="0"/>
          <w:marTop w:val="0"/>
          <w:marBottom w:val="0"/>
          <w:divBdr>
            <w:top w:val="none" w:sz="0" w:space="0" w:color="auto"/>
            <w:left w:val="none" w:sz="0" w:space="0" w:color="auto"/>
            <w:bottom w:val="none" w:sz="0" w:space="0" w:color="auto"/>
            <w:right w:val="none" w:sz="0" w:space="0" w:color="auto"/>
          </w:divBdr>
        </w:div>
        <w:div w:id="235747070">
          <w:marLeft w:val="0"/>
          <w:marRight w:val="0"/>
          <w:marTop w:val="0"/>
          <w:marBottom w:val="0"/>
          <w:divBdr>
            <w:top w:val="none" w:sz="0" w:space="0" w:color="auto"/>
            <w:left w:val="none" w:sz="0" w:space="0" w:color="auto"/>
            <w:bottom w:val="none" w:sz="0" w:space="0" w:color="auto"/>
            <w:right w:val="none" w:sz="0" w:space="0" w:color="auto"/>
          </w:divBdr>
        </w:div>
        <w:div w:id="285742770">
          <w:marLeft w:val="0"/>
          <w:marRight w:val="0"/>
          <w:marTop w:val="0"/>
          <w:marBottom w:val="0"/>
          <w:divBdr>
            <w:top w:val="none" w:sz="0" w:space="0" w:color="auto"/>
            <w:left w:val="none" w:sz="0" w:space="0" w:color="auto"/>
            <w:bottom w:val="none" w:sz="0" w:space="0" w:color="auto"/>
            <w:right w:val="none" w:sz="0" w:space="0" w:color="auto"/>
          </w:divBdr>
        </w:div>
        <w:div w:id="326447115">
          <w:marLeft w:val="0"/>
          <w:marRight w:val="0"/>
          <w:marTop w:val="0"/>
          <w:marBottom w:val="0"/>
          <w:divBdr>
            <w:top w:val="none" w:sz="0" w:space="0" w:color="auto"/>
            <w:left w:val="none" w:sz="0" w:space="0" w:color="auto"/>
            <w:bottom w:val="none" w:sz="0" w:space="0" w:color="auto"/>
            <w:right w:val="none" w:sz="0" w:space="0" w:color="auto"/>
          </w:divBdr>
        </w:div>
        <w:div w:id="328212440">
          <w:marLeft w:val="0"/>
          <w:marRight w:val="0"/>
          <w:marTop w:val="0"/>
          <w:marBottom w:val="0"/>
          <w:divBdr>
            <w:top w:val="none" w:sz="0" w:space="0" w:color="auto"/>
            <w:left w:val="none" w:sz="0" w:space="0" w:color="auto"/>
            <w:bottom w:val="none" w:sz="0" w:space="0" w:color="auto"/>
            <w:right w:val="none" w:sz="0" w:space="0" w:color="auto"/>
          </w:divBdr>
        </w:div>
        <w:div w:id="370112146">
          <w:marLeft w:val="0"/>
          <w:marRight w:val="0"/>
          <w:marTop w:val="0"/>
          <w:marBottom w:val="0"/>
          <w:divBdr>
            <w:top w:val="none" w:sz="0" w:space="0" w:color="auto"/>
            <w:left w:val="none" w:sz="0" w:space="0" w:color="auto"/>
            <w:bottom w:val="none" w:sz="0" w:space="0" w:color="auto"/>
            <w:right w:val="none" w:sz="0" w:space="0" w:color="auto"/>
          </w:divBdr>
        </w:div>
        <w:div w:id="390080669">
          <w:marLeft w:val="0"/>
          <w:marRight w:val="0"/>
          <w:marTop w:val="0"/>
          <w:marBottom w:val="0"/>
          <w:divBdr>
            <w:top w:val="none" w:sz="0" w:space="0" w:color="auto"/>
            <w:left w:val="none" w:sz="0" w:space="0" w:color="auto"/>
            <w:bottom w:val="none" w:sz="0" w:space="0" w:color="auto"/>
            <w:right w:val="none" w:sz="0" w:space="0" w:color="auto"/>
          </w:divBdr>
        </w:div>
        <w:div w:id="398871354">
          <w:marLeft w:val="0"/>
          <w:marRight w:val="0"/>
          <w:marTop w:val="0"/>
          <w:marBottom w:val="0"/>
          <w:divBdr>
            <w:top w:val="none" w:sz="0" w:space="0" w:color="auto"/>
            <w:left w:val="none" w:sz="0" w:space="0" w:color="auto"/>
            <w:bottom w:val="none" w:sz="0" w:space="0" w:color="auto"/>
            <w:right w:val="none" w:sz="0" w:space="0" w:color="auto"/>
          </w:divBdr>
        </w:div>
        <w:div w:id="433012044">
          <w:marLeft w:val="0"/>
          <w:marRight w:val="0"/>
          <w:marTop w:val="0"/>
          <w:marBottom w:val="0"/>
          <w:divBdr>
            <w:top w:val="none" w:sz="0" w:space="0" w:color="auto"/>
            <w:left w:val="none" w:sz="0" w:space="0" w:color="auto"/>
            <w:bottom w:val="none" w:sz="0" w:space="0" w:color="auto"/>
            <w:right w:val="none" w:sz="0" w:space="0" w:color="auto"/>
          </w:divBdr>
        </w:div>
        <w:div w:id="436872690">
          <w:marLeft w:val="0"/>
          <w:marRight w:val="0"/>
          <w:marTop w:val="0"/>
          <w:marBottom w:val="0"/>
          <w:divBdr>
            <w:top w:val="none" w:sz="0" w:space="0" w:color="auto"/>
            <w:left w:val="none" w:sz="0" w:space="0" w:color="auto"/>
            <w:bottom w:val="none" w:sz="0" w:space="0" w:color="auto"/>
            <w:right w:val="none" w:sz="0" w:space="0" w:color="auto"/>
          </w:divBdr>
        </w:div>
        <w:div w:id="451243142">
          <w:marLeft w:val="0"/>
          <w:marRight w:val="0"/>
          <w:marTop w:val="0"/>
          <w:marBottom w:val="0"/>
          <w:divBdr>
            <w:top w:val="none" w:sz="0" w:space="0" w:color="auto"/>
            <w:left w:val="none" w:sz="0" w:space="0" w:color="auto"/>
            <w:bottom w:val="none" w:sz="0" w:space="0" w:color="auto"/>
            <w:right w:val="none" w:sz="0" w:space="0" w:color="auto"/>
          </w:divBdr>
        </w:div>
        <w:div w:id="475221509">
          <w:marLeft w:val="0"/>
          <w:marRight w:val="0"/>
          <w:marTop w:val="0"/>
          <w:marBottom w:val="0"/>
          <w:divBdr>
            <w:top w:val="none" w:sz="0" w:space="0" w:color="auto"/>
            <w:left w:val="none" w:sz="0" w:space="0" w:color="auto"/>
            <w:bottom w:val="none" w:sz="0" w:space="0" w:color="auto"/>
            <w:right w:val="none" w:sz="0" w:space="0" w:color="auto"/>
          </w:divBdr>
        </w:div>
        <w:div w:id="476150447">
          <w:marLeft w:val="0"/>
          <w:marRight w:val="0"/>
          <w:marTop w:val="0"/>
          <w:marBottom w:val="0"/>
          <w:divBdr>
            <w:top w:val="none" w:sz="0" w:space="0" w:color="auto"/>
            <w:left w:val="none" w:sz="0" w:space="0" w:color="auto"/>
            <w:bottom w:val="none" w:sz="0" w:space="0" w:color="auto"/>
            <w:right w:val="none" w:sz="0" w:space="0" w:color="auto"/>
          </w:divBdr>
        </w:div>
        <w:div w:id="490490717">
          <w:marLeft w:val="0"/>
          <w:marRight w:val="0"/>
          <w:marTop w:val="0"/>
          <w:marBottom w:val="0"/>
          <w:divBdr>
            <w:top w:val="none" w:sz="0" w:space="0" w:color="auto"/>
            <w:left w:val="none" w:sz="0" w:space="0" w:color="auto"/>
            <w:bottom w:val="none" w:sz="0" w:space="0" w:color="auto"/>
            <w:right w:val="none" w:sz="0" w:space="0" w:color="auto"/>
          </w:divBdr>
        </w:div>
        <w:div w:id="512962331">
          <w:marLeft w:val="0"/>
          <w:marRight w:val="0"/>
          <w:marTop w:val="0"/>
          <w:marBottom w:val="0"/>
          <w:divBdr>
            <w:top w:val="none" w:sz="0" w:space="0" w:color="auto"/>
            <w:left w:val="none" w:sz="0" w:space="0" w:color="auto"/>
            <w:bottom w:val="none" w:sz="0" w:space="0" w:color="auto"/>
            <w:right w:val="none" w:sz="0" w:space="0" w:color="auto"/>
          </w:divBdr>
        </w:div>
        <w:div w:id="516769819">
          <w:marLeft w:val="0"/>
          <w:marRight w:val="0"/>
          <w:marTop w:val="0"/>
          <w:marBottom w:val="0"/>
          <w:divBdr>
            <w:top w:val="none" w:sz="0" w:space="0" w:color="auto"/>
            <w:left w:val="none" w:sz="0" w:space="0" w:color="auto"/>
            <w:bottom w:val="none" w:sz="0" w:space="0" w:color="auto"/>
            <w:right w:val="none" w:sz="0" w:space="0" w:color="auto"/>
          </w:divBdr>
        </w:div>
        <w:div w:id="522288103">
          <w:marLeft w:val="0"/>
          <w:marRight w:val="0"/>
          <w:marTop w:val="0"/>
          <w:marBottom w:val="0"/>
          <w:divBdr>
            <w:top w:val="none" w:sz="0" w:space="0" w:color="auto"/>
            <w:left w:val="none" w:sz="0" w:space="0" w:color="auto"/>
            <w:bottom w:val="none" w:sz="0" w:space="0" w:color="auto"/>
            <w:right w:val="none" w:sz="0" w:space="0" w:color="auto"/>
          </w:divBdr>
        </w:div>
        <w:div w:id="563024915">
          <w:marLeft w:val="0"/>
          <w:marRight w:val="0"/>
          <w:marTop w:val="0"/>
          <w:marBottom w:val="0"/>
          <w:divBdr>
            <w:top w:val="none" w:sz="0" w:space="0" w:color="auto"/>
            <w:left w:val="none" w:sz="0" w:space="0" w:color="auto"/>
            <w:bottom w:val="none" w:sz="0" w:space="0" w:color="auto"/>
            <w:right w:val="none" w:sz="0" w:space="0" w:color="auto"/>
          </w:divBdr>
        </w:div>
        <w:div w:id="566915445">
          <w:marLeft w:val="0"/>
          <w:marRight w:val="0"/>
          <w:marTop w:val="0"/>
          <w:marBottom w:val="0"/>
          <w:divBdr>
            <w:top w:val="none" w:sz="0" w:space="0" w:color="auto"/>
            <w:left w:val="none" w:sz="0" w:space="0" w:color="auto"/>
            <w:bottom w:val="none" w:sz="0" w:space="0" w:color="auto"/>
            <w:right w:val="none" w:sz="0" w:space="0" w:color="auto"/>
          </w:divBdr>
        </w:div>
        <w:div w:id="574170926">
          <w:marLeft w:val="0"/>
          <w:marRight w:val="0"/>
          <w:marTop w:val="0"/>
          <w:marBottom w:val="0"/>
          <w:divBdr>
            <w:top w:val="none" w:sz="0" w:space="0" w:color="auto"/>
            <w:left w:val="none" w:sz="0" w:space="0" w:color="auto"/>
            <w:bottom w:val="none" w:sz="0" w:space="0" w:color="auto"/>
            <w:right w:val="none" w:sz="0" w:space="0" w:color="auto"/>
          </w:divBdr>
        </w:div>
        <w:div w:id="578710459">
          <w:marLeft w:val="0"/>
          <w:marRight w:val="0"/>
          <w:marTop w:val="0"/>
          <w:marBottom w:val="0"/>
          <w:divBdr>
            <w:top w:val="none" w:sz="0" w:space="0" w:color="auto"/>
            <w:left w:val="none" w:sz="0" w:space="0" w:color="auto"/>
            <w:bottom w:val="none" w:sz="0" w:space="0" w:color="auto"/>
            <w:right w:val="none" w:sz="0" w:space="0" w:color="auto"/>
          </w:divBdr>
        </w:div>
        <w:div w:id="583800238">
          <w:marLeft w:val="0"/>
          <w:marRight w:val="0"/>
          <w:marTop w:val="0"/>
          <w:marBottom w:val="0"/>
          <w:divBdr>
            <w:top w:val="none" w:sz="0" w:space="0" w:color="auto"/>
            <w:left w:val="none" w:sz="0" w:space="0" w:color="auto"/>
            <w:bottom w:val="none" w:sz="0" w:space="0" w:color="auto"/>
            <w:right w:val="none" w:sz="0" w:space="0" w:color="auto"/>
          </w:divBdr>
        </w:div>
        <w:div w:id="593129194">
          <w:marLeft w:val="0"/>
          <w:marRight w:val="0"/>
          <w:marTop w:val="0"/>
          <w:marBottom w:val="0"/>
          <w:divBdr>
            <w:top w:val="none" w:sz="0" w:space="0" w:color="auto"/>
            <w:left w:val="none" w:sz="0" w:space="0" w:color="auto"/>
            <w:bottom w:val="none" w:sz="0" w:space="0" w:color="auto"/>
            <w:right w:val="none" w:sz="0" w:space="0" w:color="auto"/>
          </w:divBdr>
        </w:div>
        <w:div w:id="611085944">
          <w:marLeft w:val="0"/>
          <w:marRight w:val="0"/>
          <w:marTop w:val="0"/>
          <w:marBottom w:val="0"/>
          <w:divBdr>
            <w:top w:val="none" w:sz="0" w:space="0" w:color="auto"/>
            <w:left w:val="none" w:sz="0" w:space="0" w:color="auto"/>
            <w:bottom w:val="none" w:sz="0" w:space="0" w:color="auto"/>
            <w:right w:val="none" w:sz="0" w:space="0" w:color="auto"/>
          </w:divBdr>
        </w:div>
        <w:div w:id="611477078">
          <w:marLeft w:val="0"/>
          <w:marRight w:val="0"/>
          <w:marTop w:val="0"/>
          <w:marBottom w:val="0"/>
          <w:divBdr>
            <w:top w:val="none" w:sz="0" w:space="0" w:color="auto"/>
            <w:left w:val="none" w:sz="0" w:space="0" w:color="auto"/>
            <w:bottom w:val="none" w:sz="0" w:space="0" w:color="auto"/>
            <w:right w:val="none" w:sz="0" w:space="0" w:color="auto"/>
          </w:divBdr>
        </w:div>
        <w:div w:id="611859265">
          <w:marLeft w:val="0"/>
          <w:marRight w:val="0"/>
          <w:marTop w:val="0"/>
          <w:marBottom w:val="0"/>
          <w:divBdr>
            <w:top w:val="none" w:sz="0" w:space="0" w:color="auto"/>
            <w:left w:val="none" w:sz="0" w:space="0" w:color="auto"/>
            <w:bottom w:val="none" w:sz="0" w:space="0" w:color="auto"/>
            <w:right w:val="none" w:sz="0" w:space="0" w:color="auto"/>
          </w:divBdr>
        </w:div>
        <w:div w:id="650059609">
          <w:marLeft w:val="0"/>
          <w:marRight w:val="0"/>
          <w:marTop w:val="0"/>
          <w:marBottom w:val="0"/>
          <w:divBdr>
            <w:top w:val="none" w:sz="0" w:space="0" w:color="auto"/>
            <w:left w:val="none" w:sz="0" w:space="0" w:color="auto"/>
            <w:bottom w:val="none" w:sz="0" w:space="0" w:color="auto"/>
            <w:right w:val="none" w:sz="0" w:space="0" w:color="auto"/>
          </w:divBdr>
        </w:div>
        <w:div w:id="651955840">
          <w:marLeft w:val="0"/>
          <w:marRight w:val="0"/>
          <w:marTop w:val="0"/>
          <w:marBottom w:val="0"/>
          <w:divBdr>
            <w:top w:val="none" w:sz="0" w:space="0" w:color="auto"/>
            <w:left w:val="none" w:sz="0" w:space="0" w:color="auto"/>
            <w:bottom w:val="none" w:sz="0" w:space="0" w:color="auto"/>
            <w:right w:val="none" w:sz="0" w:space="0" w:color="auto"/>
          </w:divBdr>
        </w:div>
        <w:div w:id="719208032">
          <w:marLeft w:val="0"/>
          <w:marRight w:val="0"/>
          <w:marTop w:val="0"/>
          <w:marBottom w:val="0"/>
          <w:divBdr>
            <w:top w:val="none" w:sz="0" w:space="0" w:color="auto"/>
            <w:left w:val="none" w:sz="0" w:space="0" w:color="auto"/>
            <w:bottom w:val="none" w:sz="0" w:space="0" w:color="auto"/>
            <w:right w:val="none" w:sz="0" w:space="0" w:color="auto"/>
          </w:divBdr>
        </w:div>
        <w:div w:id="725106257">
          <w:marLeft w:val="0"/>
          <w:marRight w:val="0"/>
          <w:marTop w:val="0"/>
          <w:marBottom w:val="0"/>
          <w:divBdr>
            <w:top w:val="none" w:sz="0" w:space="0" w:color="auto"/>
            <w:left w:val="none" w:sz="0" w:space="0" w:color="auto"/>
            <w:bottom w:val="none" w:sz="0" w:space="0" w:color="auto"/>
            <w:right w:val="none" w:sz="0" w:space="0" w:color="auto"/>
          </w:divBdr>
        </w:div>
        <w:div w:id="753358732">
          <w:marLeft w:val="0"/>
          <w:marRight w:val="0"/>
          <w:marTop w:val="0"/>
          <w:marBottom w:val="0"/>
          <w:divBdr>
            <w:top w:val="none" w:sz="0" w:space="0" w:color="auto"/>
            <w:left w:val="none" w:sz="0" w:space="0" w:color="auto"/>
            <w:bottom w:val="none" w:sz="0" w:space="0" w:color="auto"/>
            <w:right w:val="none" w:sz="0" w:space="0" w:color="auto"/>
          </w:divBdr>
        </w:div>
        <w:div w:id="767190016">
          <w:marLeft w:val="0"/>
          <w:marRight w:val="0"/>
          <w:marTop w:val="0"/>
          <w:marBottom w:val="0"/>
          <w:divBdr>
            <w:top w:val="none" w:sz="0" w:space="0" w:color="auto"/>
            <w:left w:val="none" w:sz="0" w:space="0" w:color="auto"/>
            <w:bottom w:val="none" w:sz="0" w:space="0" w:color="auto"/>
            <w:right w:val="none" w:sz="0" w:space="0" w:color="auto"/>
          </w:divBdr>
        </w:div>
        <w:div w:id="799302193">
          <w:marLeft w:val="0"/>
          <w:marRight w:val="0"/>
          <w:marTop w:val="0"/>
          <w:marBottom w:val="0"/>
          <w:divBdr>
            <w:top w:val="none" w:sz="0" w:space="0" w:color="auto"/>
            <w:left w:val="none" w:sz="0" w:space="0" w:color="auto"/>
            <w:bottom w:val="none" w:sz="0" w:space="0" w:color="auto"/>
            <w:right w:val="none" w:sz="0" w:space="0" w:color="auto"/>
          </w:divBdr>
        </w:div>
        <w:div w:id="872772032">
          <w:marLeft w:val="0"/>
          <w:marRight w:val="0"/>
          <w:marTop w:val="0"/>
          <w:marBottom w:val="0"/>
          <w:divBdr>
            <w:top w:val="none" w:sz="0" w:space="0" w:color="auto"/>
            <w:left w:val="none" w:sz="0" w:space="0" w:color="auto"/>
            <w:bottom w:val="none" w:sz="0" w:space="0" w:color="auto"/>
            <w:right w:val="none" w:sz="0" w:space="0" w:color="auto"/>
          </w:divBdr>
        </w:div>
        <w:div w:id="900752677">
          <w:marLeft w:val="0"/>
          <w:marRight w:val="0"/>
          <w:marTop w:val="0"/>
          <w:marBottom w:val="0"/>
          <w:divBdr>
            <w:top w:val="none" w:sz="0" w:space="0" w:color="auto"/>
            <w:left w:val="none" w:sz="0" w:space="0" w:color="auto"/>
            <w:bottom w:val="none" w:sz="0" w:space="0" w:color="auto"/>
            <w:right w:val="none" w:sz="0" w:space="0" w:color="auto"/>
          </w:divBdr>
        </w:div>
        <w:div w:id="901790679">
          <w:marLeft w:val="0"/>
          <w:marRight w:val="0"/>
          <w:marTop w:val="0"/>
          <w:marBottom w:val="0"/>
          <w:divBdr>
            <w:top w:val="none" w:sz="0" w:space="0" w:color="auto"/>
            <w:left w:val="none" w:sz="0" w:space="0" w:color="auto"/>
            <w:bottom w:val="none" w:sz="0" w:space="0" w:color="auto"/>
            <w:right w:val="none" w:sz="0" w:space="0" w:color="auto"/>
          </w:divBdr>
        </w:div>
        <w:div w:id="921792942">
          <w:marLeft w:val="0"/>
          <w:marRight w:val="0"/>
          <w:marTop w:val="0"/>
          <w:marBottom w:val="0"/>
          <w:divBdr>
            <w:top w:val="none" w:sz="0" w:space="0" w:color="auto"/>
            <w:left w:val="none" w:sz="0" w:space="0" w:color="auto"/>
            <w:bottom w:val="none" w:sz="0" w:space="0" w:color="auto"/>
            <w:right w:val="none" w:sz="0" w:space="0" w:color="auto"/>
          </w:divBdr>
        </w:div>
        <w:div w:id="930894056">
          <w:marLeft w:val="0"/>
          <w:marRight w:val="0"/>
          <w:marTop w:val="0"/>
          <w:marBottom w:val="0"/>
          <w:divBdr>
            <w:top w:val="none" w:sz="0" w:space="0" w:color="auto"/>
            <w:left w:val="none" w:sz="0" w:space="0" w:color="auto"/>
            <w:bottom w:val="none" w:sz="0" w:space="0" w:color="auto"/>
            <w:right w:val="none" w:sz="0" w:space="0" w:color="auto"/>
          </w:divBdr>
        </w:div>
        <w:div w:id="935478504">
          <w:marLeft w:val="0"/>
          <w:marRight w:val="0"/>
          <w:marTop w:val="0"/>
          <w:marBottom w:val="0"/>
          <w:divBdr>
            <w:top w:val="none" w:sz="0" w:space="0" w:color="auto"/>
            <w:left w:val="none" w:sz="0" w:space="0" w:color="auto"/>
            <w:bottom w:val="none" w:sz="0" w:space="0" w:color="auto"/>
            <w:right w:val="none" w:sz="0" w:space="0" w:color="auto"/>
          </w:divBdr>
        </w:div>
        <w:div w:id="995452192">
          <w:marLeft w:val="0"/>
          <w:marRight w:val="0"/>
          <w:marTop w:val="0"/>
          <w:marBottom w:val="0"/>
          <w:divBdr>
            <w:top w:val="none" w:sz="0" w:space="0" w:color="auto"/>
            <w:left w:val="none" w:sz="0" w:space="0" w:color="auto"/>
            <w:bottom w:val="none" w:sz="0" w:space="0" w:color="auto"/>
            <w:right w:val="none" w:sz="0" w:space="0" w:color="auto"/>
          </w:divBdr>
        </w:div>
        <w:div w:id="1002316988">
          <w:marLeft w:val="0"/>
          <w:marRight w:val="0"/>
          <w:marTop w:val="0"/>
          <w:marBottom w:val="0"/>
          <w:divBdr>
            <w:top w:val="none" w:sz="0" w:space="0" w:color="auto"/>
            <w:left w:val="none" w:sz="0" w:space="0" w:color="auto"/>
            <w:bottom w:val="none" w:sz="0" w:space="0" w:color="auto"/>
            <w:right w:val="none" w:sz="0" w:space="0" w:color="auto"/>
          </w:divBdr>
        </w:div>
        <w:div w:id="1034034635">
          <w:marLeft w:val="0"/>
          <w:marRight w:val="0"/>
          <w:marTop w:val="0"/>
          <w:marBottom w:val="0"/>
          <w:divBdr>
            <w:top w:val="none" w:sz="0" w:space="0" w:color="auto"/>
            <w:left w:val="none" w:sz="0" w:space="0" w:color="auto"/>
            <w:bottom w:val="none" w:sz="0" w:space="0" w:color="auto"/>
            <w:right w:val="none" w:sz="0" w:space="0" w:color="auto"/>
          </w:divBdr>
        </w:div>
        <w:div w:id="1037122075">
          <w:marLeft w:val="0"/>
          <w:marRight w:val="0"/>
          <w:marTop w:val="0"/>
          <w:marBottom w:val="0"/>
          <w:divBdr>
            <w:top w:val="none" w:sz="0" w:space="0" w:color="auto"/>
            <w:left w:val="none" w:sz="0" w:space="0" w:color="auto"/>
            <w:bottom w:val="none" w:sz="0" w:space="0" w:color="auto"/>
            <w:right w:val="none" w:sz="0" w:space="0" w:color="auto"/>
          </w:divBdr>
        </w:div>
        <w:div w:id="1042754807">
          <w:marLeft w:val="0"/>
          <w:marRight w:val="0"/>
          <w:marTop w:val="0"/>
          <w:marBottom w:val="0"/>
          <w:divBdr>
            <w:top w:val="none" w:sz="0" w:space="0" w:color="auto"/>
            <w:left w:val="none" w:sz="0" w:space="0" w:color="auto"/>
            <w:bottom w:val="none" w:sz="0" w:space="0" w:color="auto"/>
            <w:right w:val="none" w:sz="0" w:space="0" w:color="auto"/>
          </w:divBdr>
        </w:div>
        <w:div w:id="1050571213">
          <w:marLeft w:val="0"/>
          <w:marRight w:val="0"/>
          <w:marTop w:val="0"/>
          <w:marBottom w:val="0"/>
          <w:divBdr>
            <w:top w:val="none" w:sz="0" w:space="0" w:color="auto"/>
            <w:left w:val="none" w:sz="0" w:space="0" w:color="auto"/>
            <w:bottom w:val="none" w:sz="0" w:space="0" w:color="auto"/>
            <w:right w:val="none" w:sz="0" w:space="0" w:color="auto"/>
          </w:divBdr>
        </w:div>
        <w:div w:id="1071854493">
          <w:marLeft w:val="0"/>
          <w:marRight w:val="0"/>
          <w:marTop w:val="0"/>
          <w:marBottom w:val="0"/>
          <w:divBdr>
            <w:top w:val="none" w:sz="0" w:space="0" w:color="auto"/>
            <w:left w:val="none" w:sz="0" w:space="0" w:color="auto"/>
            <w:bottom w:val="none" w:sz="0" w:space="0" w:color="auto"/>
            <w:right w:val="none" w:sz="0" w:space="0" w:color="auto"/>
          </w:divBdr>
        </w:div>
        <w:div w:id="1078862652">
          <w:marLeft w:val="0"/>
          <w:marRight w:val="0"/>
          <w:marTop w:val="0"/>
          <w:marBottom w:val="0"/>
          <w:divBdr>
            <w:top w:val="none" w:sz="0" w:space="0" w:color="auto"/>
            <w:left w:val="none" w:sz="0" w:space="0" w:color="auto"/>
            <w:bottom w:val="none" w:sz="0" w:space="0" w:color="auto"/>
            <w:right w:val="none" w:sz="0" w:space="0" w:color="auto"/>
          </w:divBdr>
        </w:div>
        <w:div w:id="1080642763">
          <w:marLeft w:val="0"/>
          <w:marRight w:val="0"/>
          <w:marTop w:val="0"/>
          <w:marBottom w:val="0"/>
          <w:divBdr>
            <w:top w:val="none" w:sz="0" w:space="0" w:color="auto"/>
            <w:left w:val="none" w:sz="0" w:space="0" w:color="auto"/>
            <w:bottom w:val="none" w:sz="0" w:space="0" w:color="auto"/>
            <w:right w:val="none" w:sz="0" w:space="0" w:color="auto"/>
          </w:divBdr>
        </w:div>
        <w:div w:id="1102842112">
          <w:marLeft w:val="0"/>
          <w:marRight w:val="0"/>
          <w:marTop w:val="0"/>
          <w:marBottom w:val="0"/>
          <w:divBdr>
            <w:top w:val="none" w:sz="0" w:space="0" w:color="auto"/>
            <w:left w:val="none" w:sz="0" w:space="0" w:color="auto"/>
            <w:bottom w:val="none" w:sz="0" w:space="0" w:color="auto"/>
            <w:right w:val="none" w:sz="0" w:space="0" w:color="auto"/>
          </w:divBdr>
        </w:div>
        <w:div w:id="1106266037">
          <w:marLeft w:val="0"/>
          <w:marRight w:val="0"/>
          <w:marTop w:val="0"/>
          <w:marBottom w:val="0"/>
          <w:divBdr>
            <w:top w:val="none" w:sz="0" w:space="0" w:color="auto"/>
            <w:left w:val="none" w:sz="0" w:space="0" w:color="auto"/>
            <w:bottom w:val="none" w:sz="0" w:space="0" w:color="auto"/>
            <w:right w:val="none" w:sz="0" w:space="0" w:color="auto"/>
          </w:divBdr>
        </w:div>
        <w:div w:id="1126851257">
          <w:marLeft w:val="0"/>
          <w:marRight w:val="0"/>
          <w:marTop w:val="0"/>
          <w:marBottom w:val="0"/>
          <w:divBdr>
            <w:top w:val="none" w:sz="0" w:space="0" w:color="auto"/>
            <w:left w:val="none" w:sz="0" w:space="0" w:color="auto"/>
            <w:bottom w:val="none" w:sz="0" w:space="0" w:color="auto"/>
            <w:right w:val="none" w:sz="0" w:space="0" w:color="auto"/>
          </w:divBdr>
        </w:div>
        <w:div w:id="1130904129">
          <w:marLeft w:val="0"/>
          <w:marRight w:val="0"/>
          <w:marTop w:val="0"/>
          <w:marBottom w:val="0"/>
          <w:divBdr>
            <w:top w:val="none" w:sz="0" w:space="0" w:color="auto"/>
            <w:left w:val="none" w:sz="0" w:space="0" w:color="auto"/>
            <w:bottom w:val="none" w:sz="0" w:space="0" w:color="auto"/>
            <w:right w:val="none" w:sz="0" w:space="0" w:color="auto"/>
          </w:divBdr>
        </w:div>
        <w:div w:id="1154830199">
          <w:marLeft w:val="0"/>
          <w:marRight w:val="0"/>
          <w:marTop w:val="0"/>
          <w:marBottom w:val="0"/>
          <w:divBdr>
            <w:top w:val="none" w:sz="0" w:space="0" w:color="auto"/>
            <w:left w:val="none" w:sz="0" w:space="0" w:color="auto"/>
            <w:bottom w:val="none" w:sz="0" w:space="0" w:color="auto"/>
            <w:right w:val="none" w:sz="0" w:space="0" w:color="auto"/>
          </w:divBdr>
        </w:div>
        <w:div w:id="1171023764">
          <w:marLeft w:val="0"/>
          <w:marRight w:val="0"/>
          <w:marTop w:val="0"/>
          <w:marBottom w:val="0"/>
          <w:divBdr>
            <w:top w:val="none" w:sz="0" w:space="0" w:color="auto"/>
            <w:left w:val="none" w:sz="0" w:space="0" w:color="auto"/>
            <w:bottom w:val="none" w:sz="0" w:space="0" w:color="auto"/>
            <w:right w:val="none" w:sz="0" w:space="0" w:color="auto"/>
          </w:divBdr>
        </w:div>
        <w:div w:id="1197737926">
          <w:marLeft w:val="0"/>
          <w:marRight w:val="0"/>
          <w:marTop w:val="0"/>
          <w:marBottom w:val="0"/>
          <w:divBdr>
            <w:top w:val="none" w:sz="0" w:space="0" w:color="auto"/>
            <w:left w:val="none" w:sz="0" w:space="0" w:color="auto"/>
            <w:bottom w:val="none" w:sz="0" w:space="0" w:color="auto"/>
            <w:right w:val="none" w:sz="0" w:space="0" w:color="auto"/>
          </w:divBdr>
        </w:div>
        <w:div w:id="1197885239">
          <w:marLeft w:val="0"/>
          <w:marRight w:val="0"/>
          <w:marTop w:val="0"/>
          <w:marBottom w:val="0"/>
          <w:divBdr>
            <w:top w:val="none" w:sz="0" w:space="0" w:color="auto"/>
            <w:left w:val="none" w:sz="0" w:space="0" w:color="auto"/>
            <w:bottom w:val="none" w:sz="0" w:space="0" w:color="auto"/>
            <w:right w:val="none" w:sz="0" w:space="0" w:color="auto"/>
          </w:divBdr>
        </w:div>
        <w:div w:id="1214191148">
          <w:marLeft w:val="0"/>
          <w:marRight w:val="0"/>
          <w:marTop w:val="0"/>
          <w:marBottom w:val="0"/>
          <w:divBdr>
            <w:top w:val="none" w:sz="0" w:space="0" w:color="auto"/>
            <w:left w:val="none" w:sz="0" w:space="0" w:color="auto"/>
            <w:bottom w:val="none" w:sz="0" w:space="0" w:color="auto"/>
            <w:right w:val="none" w:sz="0" w:space="0" w:color="auto"/>
          </w:divBdr>
        </w:div>
        <w:div w:id="1220901173">
          <w:marLeft w:val="0"/>
          <w:marRight w:val="0"/>
          <w:marTop w:val="0"/>
          <w:marBottom w:val="0"/>
          <w:divBdr>
            <w:top w:val="none" w:sz="0" w:space="0" w:color="auto"/>
            <w:left w:val="none" w:sz="0" w:space="0" w:color="auto"/>
            <w:bottom w:val="none" w:sz="0" w:space="0" w:color="auto"/>
            <w:right w:val="none" w:sz="0" w:space="0" w:color="auto"/>
          </w:divBdr>
        </w:div>
        <w:div w:id="1235814942">
          <w:marLeft w:val="0"/>
          <w:marRight w:val="0"/>
          <w:marTop w:val="0"/>
          <w:marBottom w:val="0"/>
          <w:divBdr>
            <w:top w:val="none" w:sz="0" w:space="0" w:color="auto"/>
            <w:left w:val="none" w:sz="0" w:space="0" w:color="auto"/>
            <w:bottom w:val="none" w:sz="0" w:space="0" w:color="auto"/>
            <w:right w:val="none" w:sz="0" w:space="0" w:color="auto"/>
          </w:divBdr>
        </w:div>
        <w:div w:id="1251892687">
          <w:marLeft w:val="0"/>
          <w:marRight w:val="0"/>
          <w:marTop w:val="0"/>
          <w:marBottom w:val="0"/>
          <w:divBdr>
            <w:top w:val="none" w:sz="0" w:space="0" w:color="auto"/>
            <w:left w:val="none" w:sz="0" w:space="0" w:color="auto"/>
            <w:bottom w:val="none" w:sz="0" w:space="0" w:color="auto"/>
            <w:right w:val="none" w:sz="0" w:space="0" w:color="auto"/>
          </w:divBdr>
        </w:div>
        <w:div w:id="1259603762">
          <w:marLeft w:val="0"/>
          <w:marRight w:val="0"/>
          <w:marTop w:val="0"/>
          <w:marBottom w:val="0"/>
          <w:divBdr>
            <w:top w:val="none" w:sz="0" w:space="0" w:color="auto"/>
            <w:left w:val="none" w:sz="0" w:space="0" w:color="auto"/>
            <w:bottom w:val="none" w:sz="0" w:space="0" w:color="auto"/>
            <w:right w:val="none" w:sz="0" w:space="0" w:color="auto"/>
          </w:divBdr>
        </w:div>
        <w:div w:id="1287658274">
          <w:marLeft w:val="0"/>
          <w:marRight w:val="0"/>
          <w:marTop w:val="0"/>
          <w:marBottom w:val="0"/>
          <w:divBdr>
            <w:top w:val="none" w:sz="0" w:space="0" w:color="auto"/>
            <w:left w:val="none" w:sz="0" w:space="0" w:color="auto"/>
            <w:bottom w:val="none" w:sz="0" w:space="0" w:color="auto"/>
            <w:right w:val="none" w:sz="0" w:space="0" w:color="auto"/>
          </w:divBdr>
        </w:div>
        <w:div w:id="1288851425">
          <w:marLeft w:val="0"/>
          <w:marRight w:val="0"/>
          <w:marTop w:val="0"/>
          <w:marBottom w:val="0"/>
          <w:divBdr>
            <w:top w:val="none" w:sz="0" w:space="0" w:color="auto"/>
            <w:left w:val="none" w:sz="0" w:space="0" w:color="auto"/>
            <w:bottom w:val="none" w:sz="0" w:space="0" w:color="auto"/>
            <w:right w:val="none" w:sz="0" w:space="0" w:color="auto"/>
          </w:divBdr>
        </w:div>
        <w:div w:id="1326518526">
          <w:marLeft w:val="0"/>
          <w:marRight w:val="0"/>
          <w:marTop w:val="0"/>
          <w:marBottom w:val="0"/>
          <w:divBdr>
            <w:top w:val="none" w:sz="0" w:space="0" w:color="auto"/>
            <w:left w:val="none" w:sz="0" w:space="0" w:color="auto"/>
            <w:bottom w:val="none" w:sz="0" w:space="0" w:color="auto"/>
            <w:right w:val="none" w:sz="0" w:space="0" w:color="auto"/>
          </w:divBdr>
        </w:div>
        <w:div w:id="1331979402">
          <w:marLeft w:val="0"/>
          <w:marRight w:val="0"/>
          <w:marTop w:val="0"/>
          <w:marBottom w:val="0"/>
          <w:divBdr>
            <w:top w:val="none" w:sz="0" w:space="0" w:color="auto"/>
            <w:left w:val="none" w:sz="0" w:space="0" w:color="auto"/>
            <w:bottom w:val="none" w:sz="0" w:space="0" w:color="auto"/>
            <w:right w:val="none" w:sz="0" w:space="0" w:color="auto"/>
          </w:divBdr>
        </w:div>
        <w:div w:id="1395356183">
          <w:marLeft w:val="0"/>
          <w:marRight w:val="0"/>
          <w:marTop w:val="0"/>
          <w:marBottom w:val="0"/>
          <w:divBdr>
            <w:top w:val="none" w:sz="0" w:space="0" w:color="auto"/>
            <w:left w:val="none" w:sz="0" w:space="0" w:color="auto"/>
            <w:bottom w:val="none" w:sz="0" w:space="0" w:color="auto"/>
            <w:right w:val="none" w:sz="0" w:space="0" w:color="auto"/>
          </w:divBdr>
        </w:div>
        <w:div w:id="1538156027">
          <w:marLeft w:val="0"/>
          <w:marRight w:val="0"/>
          <w:marTop w:val="0"/>
          <w:marBottom w:val="0"/>
          <w:divBdr>
            <w:top w:val="none" w:sz="0" w:space="0" w:color="auto"/>
            <w:left w:val="none" w:sz="0" w:space="0" w:color="auto"/>
            <w:bottom w:val="none" w:sz="0" w:space="0" w:color="auto"/>
            <w:right w:val="none" w:sz="0" w:space="0" w:color="auto"/>
          </w:divBdr>
        </w:div>
        <w:div w:id="1544251041">
          <w:marLeft w:val="0"/>
          <w:marRight w:val="0"/>
          <w:marTop w:val="0"/>
          <w:marBottom w:val="0"/>
          <w:divBdr>
            <w:top w:val="none" w:sz="0" w:space="0" w:color="auto"/>
            <w:left w:val="none" w:sz="0" w:space="0" w:color="auto"/>
            <w:bottom w:val="none" w:sz="0" w:space="0" w:color="auto"/>
            <w:right w:val="none" w:sz="0" w:space="0" w:color="auto"/>
          </w:divBdr>
        </w:div>
        <w:div w:id="1554383746">
          <w:marLeft w:val="0"/>
          <w:marRight w:val="0"/>
          <w:marTop w:val="0"/>
          <w:marBottom w:val="0"/>
          <w:divBdr>
            <w:top w:val="none" w:sz="0" w:space="0" w:color="auto"/>
            <w:left w:val="none" w:sz="0" w:space="0" w:color="auto"/>
            <w:bottom w:val="none" w:sz="0" w:space="0" w:color="auto"/>
            <w:right w:val="none" w:sz="0" w:space="0" w:color="auto"/>
          </w:divBdr>
        </w:div>
        <w:div w:id="1570653696">
          <w:marLeft w:val="0"/>
          <w:marRight w:val="0"/>
          <w:marTop w:val="0"/>
          <w:marBottom w:val="0"/>
          <w:divBdr>
            <w:top w:val="none" w:sz="0" w:space="0" w:color="auto"/>
            <w:left w:val="none" w:sz="0" w:space="0" w:color="auto"/>
            <w:bottom w:val="none" w:sz="0" w:space="0" w:color="auto"/>
            <w:right w:val="none" w:sz="0" w:space="0" w:color="auto"/>
          </w:divBdr>
        </w:div>
        <w:div w:id="1594437839">
          <w:marLeft w:val="0"/>
          <w:marRight w:val="0"/>
          <w:marTop w:val="0"/>
          <w:marBottom w:val="0"/>
          <w:divBdr>
            <w:top w:val="none" w:sz="0" w:space="0" w:color="auto"/>
            <w:left w:val="none" w:sz="0" w:space="0" w:color="auto"/>
            <w:bottom w:val="none" w:sz="0" w:space="0" w:color="auto"/>
            <w:right w:val="none" w:sz="0" w:space="0" w:color="auto"/>
          </w:divBdr>
        </w:div>
        <w:div w:id="1598518198">
          <w:marLeft w:val="0"/>
          <w:marRight w:val="0"/>
          <w:marTop w:val="0"/>
          <w:marBottom w:val="0"/>
          <w:divBdr>
            <w:top w:val="none" w:sz="0" w:space="0" w:color="auto"/>
            <w:left w:val="none" w:sz="0" w:space="0" w:color="auto"/>
            <w:bottom w:val="none" w:sz="0" w:space="0" w:color="auto"/>
            <w:right w:val="none" w:sz="0" w:space="0" w:color="auto"/>
          </w:divBdr>
        </w:div>
        <w:div w:id="1600718733">
          <w:marLeft w:val="0"/>
          <w:marRight w:val="0"/>
          <w:marTop w:val="0"/>
          <w:marBottom w:val="0"/>
          <w:divBdr>
            <w:top w:val="none" w:sz="0" w:space="0" w:color="auto"/>
            <w:left w:val="none" w:sz="0" w:space="0" w:color="auto"/>
            <w:bottom w:val="none" w:sz="0" w:space="0" w:color="auto"/>
            <w:right w:val="none" w:sz="0" w:space="0" w:color="auto"/>
          </w:divBdr>
        </w:div>
        <w:div w:id="1670523375">
          <w:marLeft w:val="0"/>
          <w:marRight w:val="0"/>
          <w:marTop w:val="0"/>
          <w:marBottom w:val="0"/>
          <w:divBdr>
            <w:top w:val="none" w:sz="0" w:space="0" w:color="auto"/>
            <w:left w:val="none" w:sz="0" w:space="0" w:color="auto"/>
            <w:bottom w:val="none" w:sz="0" w:space="0" w:color="auto"/>
            <w:right w:val="none" w:sz="0" w:space="0" w:color="auto"/>
          </w:divBdr>
        </w:div>
        <w:div w:id="1689090789">
          <w:marLeft w:val="0"/>
          <w:marRight w:val="0"/>
          <w:marTop w:val="0"/>
          <w:marBottom w:val="0"/>
          <w:divBdr>
            <w:top w:val="none" w:sz="0" w:space="0" w:color="auto"/>
            <w:left w:val="none" w:sz="0" w:space="0" w:color="auto"/>
            <w:bottom w:val="none" w:sz="0" w:space="0" w:color="auto"/>
            <w:right w:val="none" w:sz="0" w:space="0" w:color="auto"/>
          </w:divBdr>
        </w:div>
        <w:div w:id="1714381026">
          <w:marLeft w:val="0"/>
          <w:marRight w:val="0"/>
          <w:marTop w:val="0"/>
          <w:marBottom w:val="0"/>
          <w:divBdr>
            <w:top w:val="none" w:sz="0" w:space="0" w:color="auto"/>
            <w:left w:val="none" w:sz="0" w:space="0" w:color="auto"/>
            <w:bottom w:val="none" w:sz="0" w:space="0" w:color="auto"/>
            <w:right w:val="none" w:sz="0" w:space="0" w:color="auto"/>
          </w:divBdr>
        </w:div>
        <w:div w:id="1765833785">
          <w:marLeft w:val="0"/>
          <w:marRight w:val="0"/>
          <w:marTop w:val="0"/>
          <w:marBottom w:val="0"/>
          <w:divBdr>
            <w:top w:val="none" w:sz="0" w:space="0" w:color="auto"/>
            <w:left w:val="none" w:sz="0" w:space="0" w:color="auto"/>
            <w:bottom w:val="none" w:sz="0" w:space="0" w:color="auto"/>
            <w:right w:val="none" w:sz="0" w:space="0" w:color="auto"/>
          </w:divBdr>
        </w:div>
        <w:div w:id="1770589453">
          <w:marLeft w:val="0"/>
          <w:marRight w:val="0"/>
          <w:marTop w:val="0"/>
          <w:marBottom w:val="0"/>
          <w:divBdr>
            <w:top w:val="none" w:sz="0" w:space="0" w:color="auto"/>
            <w:left w:val="none" w:sz="0" w:space="0" w:color="auto"/>
            <w:bottom w:val="none" w:sz="0" w:space="0" w:color="auto"/>
            <w:right w:val="none" w:sz="0" w:space="0" w:color="auto"/>
          </w:divBdr>
        </w:div>
        <w:div w:id="1772774247">
          <w:marLeft w:val="0"/>
          <w:marRight w:val="0"/>
          <w:marTop w:val="0"/>
          <w:marBottom w:val="0"/>
          <w:divBdr>
            <w:top w:val="none" w:sz="0" w:space="0" w:color="auto"/>
            <w:left w:val="none" w:sz="0" w:space="0" w:color="auto"/>
            <w:bottom w:val="none" w:sz="0" w:space="0" w:color="auto"/>
            <w:right w:val="none" w:sz="0" w:space="0" w:color="auto"/>
          </w:divBdr>
        </w:div>
        <w:div w:id="1779332442">
          <w:marLeft w:val="0"/>
          <w:marRight w:val="0"/>
          <w:marTop w:val="0"/>
          <w:marBottom w:val="0"/>
          <w:divBdr>
            <w:top w:val="none" w:sz="0" w:space="0" w:color="auto"/>
            <w:left w:val="none" w:sz="0" w:space="0" w:color="auto"/>
            <w:bottom w:val="none" w:sz="0" w:space="0" w:color="auto"/>
            <w:right w:val="none" w:sz="0" w:space="0" w:color="auto"/>
          </w:divBdr>
        </w:div>
        <w:div w:id="1791774863">
          <w:marLeft w:val="0"/>
          <w:marRight w:val="0"/>
          <w:marTop w:val="0"/>
          <w:marBottom w:val="0"/>
          <w:divBdr>
            <w:top w:val="none" w:sz="0" w:space="0" w:color="auto"/>
            <w:left w:val="none" w:sz="0" w:space="0" w:color="auto"/>
            <w:bottom w:val="none" w:sz="0" w:space="0" w:color="auto"/>
            <w:right w:val="none" w:sz="0" w:space="0" w:color="auto"/>
          </w:divBdr>
        </w:div>
        <w:div w:id="1867862364">
          <w:marLeft w:val="0"/>
          <w:marRight w:val="0"/>
          <w:marTop w:val="0"/>
          <w:marBottom w:val="0"/>
          <w:divBdr>
            <w:top w:val="none" w:sz="0" w:space="0" w:color="auto"/>
            <w:left w:val="none" w:sz="0" w:space="0" w:color="auto"/>
            <w:bottom w:val="none" w:sz="0" w:space="0" w:color="auto"/>
            <w:right w:val="none" w:sz="0" w:space="0" w:color="auto"/>
          </w:divBdr>
        </w:div>
        <w:div w:id="1898131012">
          <w:marLeft w:val="0"/>
          <w:marRight w:val="0"/>
          <w:marTop w:val="0"/>
          <w:marBottom w:val="0"/>
          <w:divBdr>
            <w:top w:val="none" w:sz="0" w:space="0" w:color="auto"/>
            <w:left w:val="none" w:sz="0" w:space="0" w:color="auto"/>
            <w:bottom w:val="none" w:sz="0" w:space="0" w:color="auto"/>
            <w:right w:val="none" w:sz="0" w:space="0" w:color="auto"/>
          </w:divBdr>
        </w:div>
        <w:div w:id="1914273579">
          <w:marLeft w:val="0"/>
          <w:marRight w:val="0"/>
          <w:marTop w:val="0"/>
          <w:marBottom w:val="0"/>
          <w:divBdr>
            <w:top w:val="none" w:sz="0" w:space="0" w:color="auto"/>
            <w:left w:val="none" w:sz="0" w:space="0" w:color="auto"/>
            <w:bottom w:val="none" w:sz="0" w:space="0" w:color="auto"/>
            <w:right w:val="none" w:sz="0" w:space="0" w:color="auto"/>
          </w:divBdr>
        </w:div>
        <w:div w:id="1925872322">
          <w:marLeft w:val="0"/>
          <w:marRight w:val="0"/>
          <w:marTop w:val="0"/>
          <w:marBottom w:val="0"/>
          <w:divBdr>
            <w:top w:val="none" w:sz="0" w:space="0" w:color="auto"/>
            <w:left w:val="none" w:sz="0" w:space="0" w:color="auto"/>
            <w:bottom w:val="none" w:sz="0" w:space="0" w:color="auto"/>
            <w:right w:val="none" w:sz="0" w:space="0" w:color="auto"/>
          </w:divBdr>
        </w:div>
        <w:div w:id="1951157470">
          <w:marLeft w:val="0"/>
          <w:marRight w:val="0"/>
          <w:marTop w:val="0"/>
          <w:marBottom w:val="0"/>
          <w:divBdr>
            <w:top w:val="none" w:sz="0" w:space="0" w:color="auto"/>
            <w:left w:val="none" w:sz="0" w:space="0" w:color="auto"/>
            <w:bottom w:val="none" w:sz="0" w:space="0" w:color="auto"/>
            <w:right w:val="none" w:sz="0" w:space="0" w:color="auto"/>
          </w:divBdr>
        </w:div>
        <w:div w:id="1995647751">
          <w:marLeft w:val="0"/>
          <w:marRight w:val="0"/>
          <w:marTop w:val="0"/>
          <w:marBottom w:val="0"/>
          <w:divBdr>
            <w:top w:val="none" w:sz="0" w:space="0" w:color="auto"/>
            <w:left w:val="none" w:sz="0" w:space="0" w:color="auto"/>
            <w:bottom w:val="none" w:sz="0" w:space="0" w:color="auto"/>
            <w:right w:val="none" w:sz="0" w:space="0" w:color="auto"/>
          </w:divBdr>
        </w:div>
        <w:div w:id="2060594794">
          <w:marLeft w:val="0"/>
          <w:marRight w:val="0"/>
          <w:marTop w:val="0"/>
          <w:marBottom w:val="0"/>
          <w:divBdr>
            <w:top w:val="none" w:sz="0" w:space="0" w:color="auto"/>
            <w:left w:val="none" w:sz="0" w:space="0" w:color="auto"/>
            <w:bottom w:val="none" w:sz="0" w:space="0" w:color="auto"/>
            <w:right w:val="none" w:sz="0" w:space="0" w:color="auto"/>
          </w:divBdr>
        </w:div>
        <w:div w:id="2118983932">
          <w:marLeft w:val="0"/>
          <w:marRight w:val="0"/>
          <w:marTop w:val="0"/>
          <w:marBottom w:val="0"/>
          <w:divBdr>
            <w:top w:val="none" w:sz="0" w:space="0" w:color="auto"/>
            <w:left w:val="none" w:sz="0" w:space="0" w:color="auto"/>
            <w:bottom w:val="none" w:sz="0" w:space="0" w:color="auto"/>
            <w:right w:val="none" w:sz="0" w:space="0" w:color="auto"/>
          </w:divBdr>
        </w:div>
      </w:divsChild>
    </w:div>
    <w:div w:id="2029789436">
      <w:bodyDiv w:val="1"/>
      <w:marLeft w:val="0"/>
      <w:marRight w:val="0"/>
      <w:marTop w:val="0"/>
      <w:marBottom w:val="0"/>
      <w:divBdr>
        <w:top w:val="none" w:sz="0" w:space="0" w:color="auto"/>
        <w:left w:val="none" w:sz="0" w:space="0" w:color="auto"/>
        <w:bottom w:val="none" w:sz="0" w:space="0" w:color="auto"/>
        <w:right w:val="none" w:sz="0" w:space="0" w:color="auto"/>
      </w:divBdr>
    </w:div>
    <w:div w:id="2031375606">
      <w:bodyDiv w:val="1"/>
      <w:marLeft w:val="0"/>
      <w:marRight w:val="0"/>
      <w:marTop w:val="0"/>
      <w:marBottom w:val="0"/>
      <w:divBdr>
        <w:top w:val="none" w:sz="0" w:space="0" w:color="auto"/>
        <w:left w:val="none" w:sz="0" w:space="0" w:color="auto"/>
        <w:bottom w:val="none" w:sz="0" w:space="0" w:color="auto"/>
        <w:right w:val="none" w:sz="0" w:space="0" w:color="auto"/>
      </w:divBdr>
    </w:div>
    <w:div w:id="2040354087">
      <w:bodyDiv w:val="1"/>
      <w:marLeft w:val="0"/>
      <w:marRight w:val="0"/>
      <w:marTop w:val="0"/>
      <w:marBottom w:val="0"/>
      <w:divBdr>
        <w:top w:val="none" w:sz="0" w:space="0" w:color="auto"/>
        <w:left w:val="none" w:sz="0" w:space="0" w:color="auto"/>
        <w:bottom w:val="none" w:sz="0" w:space="0" w:color="auto"/>
        <w:right w:val="none" w:sz="0" w:space="0" w:color="auto"/>
      </w:divBdr>
    </w:div>
    <w:div w:id="2058433488">
      <w:bodyDiv w:val="1"/>
      <w:marLeft w:val="0"/>
      <w:marRight w:val="0"/>
      <w:marTop w:val="0"/>
      <w:marBottom w:val="0"/>
      <w:divBdr>
        <w:top w:val="none" w:sz="0" w:space="0" w:color="auto"/>
        <w:left w:val="none" w:sz="0" w:space="0" w:color="auto"/>
        <w:bottom w:val="none" w:sz="0" w:space="0" w:color="auto"/>
        <w:right w:val="none" w:sz="0" w:space="0" w:color="auto"/>
      </w:divBdr>
    </w:div>
    <w:div w:id="2059746461">
      <w:bodyDiv w:val="1"/>
      <w:marLeft w:val="0"/>
      <w:marRight w:val="0"/>
      <w:marTop w:val="0"/>
      <w:marBottom w:val="0"/>
      <w:divBdr>
        <w:top w:val="none" w:sz="0" w:space="0" w:color="auto"/>
        <w:left w:val="none" w:sz="0" w:space="0" w:color="auto"/>
        <w:bottom w:val="none" w:sz="0" w:space="0" w:color="auto"/>
        <w:right w:val="none" w:sz="0" w:space="0" w:color="auto"/>
      </w:divBdr>
    </w:div>
    <w:div w:id="2060856380">
      <w:bodyDiv w:val="1"/>
      <w:marLeft w:val="0"/>
      <w:marRight w:val="0"/>
      <w:marTop w:val="0"/>
      <w:marBottom w:val="0"/>
      <w:divBdr>
        <w:top w:val="none" w:sz="0" w:space="0" w:color="auto"/>
        <w:left w:val="none" w:sz="0" w:space="0" w:color="auto"/>
        <w:bottom w:val="none" w:sz="0" w:space="0" w:color="auto"/>
        <w:right w:val="none" w:sz="0" w:space="0" w:color="auto"/>
      </w:divBdr>
    </w:div>
    <w:div w:id="2095854482">
      <w:bodyDiv w:val="1"/>
      <w:marLeft w:val="0"/>
      <w:marRight w:val="0"/>
      <w:marTop w:val="0"/>
      <w:marBottom w:val="0"/>
      <w:divBdr>
        <w:top w:val="none" w:sz="0" w:space="0" w:color="auto"/>
        <w:left w:val="none" w:sz="0" w:space="0" w:color="auto"/>
        <w:bottom w:val="none" w:sz="0" w:space="0" w:color="auto"/>
        <w:right w:val="none" w:sz="0" w:space="0" w:color="auto"/>
      </w:divBdr>
    </w:div>
    <w:div w:id="2108842604">
      <w:bodyDiv w:val="1"/>
      <w:marLeft w:val="0"/>
      <w:marRight w:val="0"/>
      <w:marTop w:val="0"/>
      <w:marBottom w:val="0"/>
      <w:divBdr>
        <w:top w:val="none" w:sz="0" w:space="0" w:color="auto"/>
        <w:left w:val="none" w:sz="0" w:space="0" w:color="auto"/>
        <w:bottom w:val="none" w:sz="0" w:space="0" w:color="auto"/>
        <w:right w:val="none" w:sz="0" w:space="0" w:color="auto"/>
      </w:divBdr>
    </w:div>
    <w:div w:id="214160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jpeg"/><Relationship Id="rId21" Type="http://schemas.openxmlformats.org/officeDocument/2006/relationships/image" Target="media/image2.png"/><Relationship Id="rId63" Type="http://schemas.microsoft.com/office/2007/relationships/diagramDrawing" Target="diagrams/drawing1.xml"/><Relationship Id="rId159" Type="http://schemas.openxmlformats.org/officeDocument/2006/relationships/image" Target="media/image87.jpeg"/><Relationship Id="rId170" Type="http://schemas.openxmlformats.org/officeDocument/2006/relationships/image" Target="media/image98.png"/><Relationship Id="rId191" Type="http://schemas.openxmlformats.org/officeDocument/2006/relationships/footer" Target="footer18.xml"/><Relationship Id="rId205" Type="http://schemas.openxmlformats.org/officeDocument/2006/relationships/image" Target="media/image114.jpeg"/><Relationship Id="rId226" Type="http://schemas.openxmlformats.org/officeDocument/2006/relationships/image" Target="media/image128.png"/><Relationship Id="rId247" Type="http://schemas.openxmlformats.org/officeDocument/2006/relationships/image" Target="media/image144.png"/><Relationship Id="rId107" Type="http://schemas.openxmlformats.org/officeDocument/2006/relationships/image" Target="media/image41.png"/><Relationship Id="rId11" Type="http://schemas.openxmlformats.org/officeDocument/2006/relationships/endnotes" Target="endnotes.xml"/><Relationship Id="rId32" Type="http://schemas.openxmlformats.org/officeDocument/2006/relationships/hyperlink" Target="http://thedock.gbrmpa.gov.au/sites/Projects/P000056/AnnualReports/Annual-Report-2017-2018/FINAL-WQ-report%202017-18.docx" TargetMode="External"/><Relationship Id="rId53" Type="http://schemas.openxmlformats.org/officeDocument/2006/relationships/header" Target="header5.xml"/><Relationship Id="rId74" Type="http://schemas.openxmlformats.org/officeDocument/2006/relationships/hyperlink" Target="http://watermonitoring.dnrm.qld.gov.au/host.htm" TargetMode="External"/><Relationship Id="rId128" Type="http://schemas.openxmlformats.org/officeDocument/2006/relationships/image" Target="media/image59.jpeg"/><Relationship Id="rId149" Type="http://schemas.openxmlformats.org/officeDocument/2006/relationships/image" Target="media/image77.png"/><Relationship Id="rId5" Type="http://schemas.openxmlformats.org/officeDocument/2006/relationships/customXml" Target="../customXml/item5.xml"/><Relationship Id="rId95" Type="http://schemas.openxmlformats.org/officeDocument/2006/relationships/image" Target="media/image30.png"/><Relationship Id="rId160" Type="http://schemas.openxmlformats.org/officeDocument/2006/relationships/image" Target="media/image88.jpeg"/><Relationship Id="rId181" Type="http://schemas.openxmlformats.org/officeDocument/2006/relationships/image" Target="media/image109.png"/><Relationship Id="rId216" Type="http://schemas.openxmlformats.org/officeDocument/2006/relationships/image" Target="media/image122.png"/><Relationship Id="rId237" Type="http://schemas.openxmlformats.org/officeDocument/2006/relationships/hyperlink" Target="http://ereefs.org.au/ereefs" TargetMode="External"/><Relationship Id="rId258" Type="http://schemas.openxmlformats.org/officeDocument/2006/relationships/hyperlink" Target="http://www.derm.qld.gov.au/" TargetMode="External"/><Relationship Id="rId22" Type="http://schemas.openxmlformats.org/officeDocument/2006/relationships/hyperlink" Target="mailto:Tropwater@jcu.edu.au" TargetMode="External"/><Relationship Id="rId43" Type="http://schemas.openxmlformats.org/officeDocument/2006/relationships/hyperlink" Target="http://thedock.gbrmpa.gov.au/sites/Projects/P000056/AnnualReports/Annual-Report-2017-2018/FINAL-WQ-report%202017-18.docx" TargetMode="External"/><Relationship Id="rId64" Type="http://schemas.openxmlformats.org/officeDocument/2006/relationships/image" Target="media/image5.jpeg"/><Relationship Id="rId118" Type="http://schemas.openxmlformats.org/officeDocument/2006/relationships/image" Target="media/image50.png"/><Relationship Id="rId139" Type="http://schemas.openxmlformats.org/officeDocument/2006/relationships/image" Target="media/image67.png"/><Relationship Id="rId85" Type="http://schemas.openxmlformats.org/officeDocument/2006/relationships/image" Target="media/image20.png"/><Relationship Id="rId150" Type="http://schemas.openxmlformats.org/officeDocument/2006/relationships/image" Target="media/image78.jpeg"/><Relationship Id="rId171" Type="http://schemas.openxmlformats.org/officeDocument/2006/relationships/image" Target="media/image99.png"/><Relationship Id="rId192" Type="http://schemas.openxmlformats.org/officeDocument/2006/relationships/hyperlink" Target="http://www.reefplan.qld.gov.au/about/scientific-consensus-statement/water-quality-risks.aspx" TargetMode="External"/><Relationship Id="rId206" Type="http://schemas.openxmlformats.org/officeDocument/2006/relationships/image" Target="media/image115.png"/><Relationship Id="rId227" Type="http://schemas.openxmlformats.org/officeDocument/2006/relationships/image" Target="media/image129.png"/><Relationship Id="rId248" Type="http://schemas.openxmlformats.org/officeDocument/2006/relationships/image" Target="media/image145.png"/><Relationship Id="rId12" Type="http://schemas.openxmlformats.org/officeDocument/2006/relationships/header" Target="header1.xml"/><Relationship Id="rId33" Type="http://schemas.openxmlformats.org/officeDocument/2006/relationships/hyperlink" Target="http://thedock.gbrmpa.gov.au/sites/Projects/P000056/AnnualReports/Annual-Report-2017-2018/FINAL-WQ-report%202017-18.docx" TargetMode="External"/><Relationship Id="rId108" Type="http://schemas.openxmlformats.org/officeDocument/2006/relationships/image" Target="media/image42.png"/><Relationship Id="rId129" Type="http://schemas.openxmlformats.org/officeDocument/2006/relationships/image" Target="media/image60.png"/><Relationship Id="rId54" Type="http://schemas.openxmlformats.org/officeDocument/2006/relationships/footer" Target="footer5.xml"/><Relationship Id="rId75" Type="http://schemas.openxmlformats.org/officeDocument/2006/relationships/image" Target="media/image12.jpeg"/><Relationship Id="rId96" Type="http://schemas.openxmlformats.org/officeDocument/2006/relationships/image" Target="media/image31.png"/><Relationship Id="rId140" Type="http://schemas.openxmlformats.org/officeDocument/2006/relationships/image" Target="media/image68.png"/><Relationship Id="rId161" Type="http://schemas.openxmlformats.org/officeDocument/2006/relationships/image" Target="media/image89.jpeg"/><Relationship Id="rId182" Type="http://schemas.openxmlformats.org/officeDocument/2006/relationships/footer" Target="footer12.xml"/><Relationship Id="rId217" Type="http://schemas.openxmlformats.org/officeDocument/2006/relationships/image" Target="media/image123.png"/><Relationship Id="rId6" Type="http://schemas.openxmlformats.org/officeDocument/2006/relationships/numbering" Target="numbering.xml"/><Relationship Id="rId238" Type="http://schemas.openxmlformats.org/officeDocument/2006/relationships/hyperlink" Target="http://www.reefplan.qld.gov.au/" TargetMode="External"/><Relationship Id="rId259" Type="http://schemas.openxmlformats.org/officeDocument/2006/relationships/fontTable" Target="fontTable.xml"/><Relationship Id="rId23" Type="http://schemas.openxmlformats.org/officeDocument/2006/relationships/header" Target="header4.xml"/><Relationship Id="rId119" Type="http://schemas.openxmlformats.org/officeDocument/2006/relationships/image" Target="media/image51.png"/><Relationship Id="rId44" Type="http://schemas.openxmlformats.org/officeDocument/2006/relationships/hyperlink" Target="http://thedock.gbrmpa.gov.au/sites/Projects/P000056/AnnualReports/Annual-Report-2017-2018/FINAL-WQ-report%202017-18.docx" TargetMode="External"/><Relationship Id="rId65" Type="http://schemas.openxmlformats.org/officeDocument/2006/relationships/image" Target="media/image6.jpeg"/><Relationship Id="rId86" Type="http://schemas.openxmlformats.org/officeDocument/2006/relationships/image" Target="media/image21.jpeg"/><Relationship Id="rId130" Type="http://schemas.openxmlformats.org/officeDocument/2006/relationships/chart" Target="charts/chart4.xml"/><Relationship Id="rId151" Type="http://schemas.openxmlformats.org/officeDocument/2006/relationships/image" Target="media/image79.png"/><Relationship Id="rId172" Type="http://schemas.openxmlformats.org/officeDocument/2006/relationships/image" Target="media/image100.jpeg"/><Relationship Id="rId193" Type="http://schemas.openxmlformats.org/officeDocument/2006/relationships/hyperlink" Target="http://www.bom.gov.au/jsp/ncc/climate_averages/wind-velocity/index.jsp?period=jan" TargetMode="External"/><Relationship Id="rId207" Type="http://schemas.openxmlformats.org/officeDocument/2006/relationships/hyperlink" Target="http://step.esa.int/main/download/" TargetMode="External"/><Relationship Id="rId228" Type="http://schemas.openxmlformats.org/officeDocument/2006/relationships/image" Target="media/image130.jpeg"/><Relationship Id="rId249" Type="http://schemas.openxmlformats.org/officeDocument/2006/relationships/image" Target="media/image146.png"/><Relationship Id="rId13" Type="http://schemas.openxmlformats.org/officeDocument/2006/relationships/header" Target="header2.xml"/><Relationship Id="rId109" Type="http://schemas.openxmlformats.org/officeDocument/2006/relationships/image" Target="media/image43.png"/><Relationship Id="rId260" Type="http://schemas.openxmlformats.org/officeDocument/2006/relationships/theme" Target="theme/theme1.xml"/><Relationship Id="rId34" Type="http://schemas.openxmlformats.org/officeDocument/2006/relationships/hyperlink" Target="http://thedock.gbrmpa.gov.au/sites/Projects/P000056/AnnualReports/Annual-Report-2017-2018/FINAL-WQ-report%202017-18.docx" TargetMode="External"/><Relationship Id="rId55" Type="http://schemas.openxmlformats.org/officeDocument/2006/relationships/header" Target="header6.xml"/><Relationship Id="rId76" Type="http://schemas.openxmlformats.org/officeDocument/2006/relationships/hyperlink" Target="http://watermonitoring.dnrm.qld.gov.au/host.htm" TargetMode="External"/><Relationship Id="rId97" Type="http://schemas.openxmlformats.org/officeDocument/2006/relationships/image" Target="media/image32.png"/><Relationship Id="rId120" Type="http://schemas.openxmlformats.org/officeDocument/2006/relationships/image" Target="media/image52.png"/><Relationship Id="rId141" Type="http://schemas.openxmlformats.org/officeDocument/2006/relationships/image" Target="media/image69.png"/><Relationship Id="rId7" Type="http://schemas.openxmlformats.org/officeDocument/2006/relationships/styles" Target="styles.xml"/><Relationship Id="rId162" Type="http://schemas.openxmlformats.org/officeDocument/2006/relationships/image" Target="media/image90.emf"/><Relationship Id="rId183" Type="http://schemas.openxmlformats.org/officeDocument/2006/relationships/footer" Target="footer13.xml"/><Relationship Id="rId218" Type="http://schemas.openxmlformats.org/officeDocument/2006/relationships/hyperlink" Target="http://www.eyeonwater.org" TargetMode="External"/><Relationship Id="rId239" Type="http://schemas.openxmlformats.org/officeDocument/2006/relationships/hyperlink" Target="http://www.bom.gov.au/jsp/ncc/climate_averages/wind-velocity/index.jsp?period=jan" TargetMode="External"/><Relationship Id="rId250" Type="http://schemas.openxmlformats.org/officeDocument/2006/relationships/image" Target="media/image147.png"/><Relationship Id="rId24" Type="http://schemas.openxmlformats.org/officeDocument/2006/relationships/footer" Target="footer4.xml"/><Relationship Id="rId45" Type="http://schemas.openxmlformats.org/officeDocument/2006/relationships/hyperlink" Target="http://thedock.gbrmpa.gov.au/sites/Projects/P000056/AnnualReports/Annual-Report-2017-2018/FINAL-WQ-report%202017-18.docx" TargetMode="External"/><Relationship Id="rId66" Type="http://schemas.openxmlformats.org/officeDocument/2006/relationships/image" Target="media/image7.jpeg"/><Relationship Id="rId87" Type="http://schemas.openxmlformats.org/officeDocument/2006/relationships/image" Target="media/image22.jpeg"/><Relationship Id="rId110" Type="http://schemas.openxmlformats.org/officeDocument/2006/relationships/image" Target="media/image44.jpeg"/><Relationship Id="rId131" Type="http://schemas.openxmlformats.org/officeDocument/2006/relationships/image" Target="media/image61.jpeg"/><Relationship Id="rId152" Type="http://schemas.openxmlformats.org/officeDocument/2006/relationships/image" Target="media/image80.jpeg"/><Relationship Id="rId173" Type="http://schemas.openxmlformats.org/officeDocument/2006/relationships/image" Target="media/image101.jpeg"/><Relationship Id="rId194" Type="http://schemas.openxmlformats.org/officeDocument/2006/relationships/hyperlink" Target="http://www.environment.gov.au/marine/gbr/publications/reef-2050-long-term-sustainability-plan" TargetMode="External"/><Relationship Id="rId208" Type="http://schemas.openxmlformats.org/officeDocument/2006/relationships/hyperlink" Target="http://www.citclops.eu/" TargetMode="External"/><Relationship Id="rId229" Type="http://schemas.openxmlformats.org/officeDocument/2006/relationships/image" Target="media/image131.png"/><Relationship Id="rId240" Type="http://schemas.openxmlformats.org/officeDocument/2006/relationships/hyperlink" Target="http://www.derm.qld.gov.au/" TargetMode="External"/><Relationship Id="rId14" Type="http://schemas.openxmlformats.org/officeDocument/2006/relationships/footer" Target="footer1.xml"/><Relationship Id="rId35" Type="http://schemas.openxmlformats.org/officeDocument/2006/relationships/hyperlink" Target="http://thedock.gbrmpa.gov.au/sites/Projects/P000056/AnnualReports/Annual-Report-2017-2018/FINAL-WQ-report%202017-18.docx" TargetMode="External"/><Relationship Id="rId56" Type="http://schemas.openxmlformats.org/officeDocument/2006/relationships/image" Target="media/image3.png"/><Relationship Id="rId77" Type="http://schemas.openxmlformats.org/officeDocument/2006/relationships/footer" Target="footer9.xml"/><Relationship Id="rId100" Type="http://schemas.openxmlformats.org/officeDocument/2006/relationships/image" Target="media/image35.png"/><Relationship Id="rId8" Type="http://schemas.openxmlformats.org/officeDocument/2006/relationships/settings" Target="settings.xml"/><Relationship Id="rId98" Type="http://schemas.openxmlformats.org/officeDocument/2006/relationships/image" Target="media/image33.png"/><Relationship Id="rId121" Type="http://schemas.openxmlformats.org/officeDocument/2006/relationships/image" Target="media/image53.png"/><Relationship Id="rId142" Type="http://schemas.openxmlformats.org/officeDocument/2006/relationships/image" Target="media/image70.png"/><Relationship Id="rId163" Type="http://schemas.openxmlformats.org/officeDocument/2006/relationships/image" Target="media/image91.emf"/><Relationship Id="rId184" Type="http://schemas.openxmlformats.org/officeDocument/2006/relationships/footer" Target="footer14.xml"/><Relationship Id="rId219" Type="http://schemas.openxmlformats.org/officeDocument/2006/relationships/footer" Target="footer21.xml"/><Relationship Id="rId230" Type="http://schemas.openxmlformats.org/officeDocument/2006/relationships/image" Target="media/image132.png"/><Relationship Id="rId251" Type="http://schemas.openxmlformats.org/officeDocument/2006/relationships/image" Target="media/image148.png"/><Relationship Id="rId25" Type="http://schemas.openxmlformats.org/officeDocument/2006/relationships/hyperlink" Target="http://thedock.gbrmpa.gov.au/sites/Projects/P000056/AnnualReports/Annual-Report-2017-2018/FINAL-WQ-report%202017-18.docx" TargetMode="External"/><Relationship Id="rId46" Type="http://schemas.openxmlformats.org/officeDocument/2006/relationships/hyperlink" Target="http://thedock.gbrmpa.gov.au/sites/Projects/P000056/AnnualReports/Annual-Report-2017-2018/FINAL-WQ-report%202017-18.docx" TargetMode="External"/><Relationship Id="rId67" Type="http://schemas.openxmlformats.org/officeDocument/2006/relationships/footer" Target="footer7.xml"/><Relationship Id="rId88" Type="http://schemas.openxmlformats.org/officeDocument/2006/relationships/image" Target="media/image23.jpeg"/><Relationship Id="rId111" Type="http://schemas.openxmlformats.org/officeDocument/2006/relationships/image" Target="media/image45.jpeg"/><Relationship Id="rId132" Type="http://schemas.openxmlformats.org/officeDocument/2006/relationships/image" Target="media/image62.png"/><Relationship Id="rId153" Type="http://schemas.openxmlformats.org/officeDocument/2006/relationships/image" Target="media/image81.emf"/><Relationship Id="rId174" Type="http://schemas.openxmlformats.org/officeDocument/2006/relationships/image" Target="media/image102.png"/><Relationship Id="rId195" Type="http://schemas.openxmlformats.org/officeDocument/2006/relationships/hyperlink" Target="http://www.derm.qld.gov.au/" TargetMode="External"/><Relationship Id="rId209" Type="http://schemas.openxmlformats.org/officeDocument/2006/relationships/image" Target="media/image116.png"/><Relationship Id="rId220" Type="http://schemas.openxmlformats.org/officeDocument/2006/relationships/image" Target="media/image124.png"/><Relationship Id="rId241" Type="http://schemas.openxmlformats.org/officeDocument/2006/relationships/image" Target="media/image138.png"/><Relationship Id="rId15" Type="http://schemas.openxmlformats.org/officeDocument/2006/relationships/footer" Target="footer2.xml"/><Relationship Id="rId36" Type="http://schemas.openxmlformats.org/officeDocument/2006/relationships/hyperlink" Target="http://thedock.gbrmpa.gov.au/sites/Projects/P000056/AnnualReports/Annual-Report-2017-2018/FINAL-WQ-report%202017-18.docx" TargetMode="External"/><Relationship Id="rId57" Type="http://schemas.openxmlformats.org/officeDocument/2006/relationships/footer" Target="footer6.xml"/><Relationship Id="rId78" Type="http://schemas.openxmlformats.org/officeDocument/2006/relationships/image" Target="media/image13.png"/><Relationship Id="rId99" Type="http://schemas.openxmlformats.org/officeDocument/2006/relationships/image" Target="media/image34.png"/><Relationship Id="rId101" Type="http://schemas.openxmlformats.org/officeDocument/2006/relationships/image" Target="media/image36.png"/><Relationship Id="rId122" Type="http://schemas.openxmlformats.org/officeDocument/2006/relationships/image" Target="media/image54.jpeg"/><Relationship Id="rId143" Type="http://schemas.openxmlformats.org/officeDocument/2006/relationships/image" Target="media/image71.png"/><Relationship Id="rId164" Type="http://schemas.openxmlformats.org/officeDocument/2006/relationships/image" Target="media/image92.jpeg"/><Relationship Id="rId185" Type="http://schemas.openxmlformats.org/officeDocument/2006/relationships/hyperlink" Target="https://www.reefplan.qld.gov.au/about/assets/reef-2050-water-quality-improvement-plan-2017-draft.pdf" TargetMode="External"/><Relationship Id="rId9" Type="http://schemas.openxmlformats.org/officeDocument/2006/relationships/webSettings" Target="webSettings.xml"/><Relationship Id="rId210" Type="http://schemas.openxmlformats.org/officeDocument/2006/relationships/image" Target="media/image117.png"/><Relationship Id="rId26" Type="http://schemas.openxmlformats.org/officeDocument/2006/relationships/hyperlink" Target="http://thedock.gbrmpa.gov.au/sites/Projects/P000056/AnnualReports/Annual-Report-2017-2018/FINAL-WQ-report%202017-18.docx" TargetMode="External"/><Relationship Id="rId231" Type="http://schemas.openxmlformats.org/officeDocument/2006/relationships/image" Target="media/image133.png"/><Relationship Id="rId252" Type="http://schemas.openxmlformats.org/officeDocument/2006/relationships/image" Target="media/image149.png"/><Relationship Id="rId47" Type="http://schemas.openxmlformats.org/officeDocument/2006/relationships/hyperlink" Target="http://thedock.gbrmpa.gov.au/sites/Projects/P000056/AnnualReports/Annual-Report-2017-2018/FINAL-WQ-report%202017-18.docx" TargetMode="External"/><Relationship Id="rId68" Type="http://schemas.openxmlformats.org/officeDocument/2006/relationships/hyperlink" Target="http://ereefs.org.au/ereefs" TargetMode="External"/><Relationship Id="rId89" Type="http://schemas.openxmlformats.org/officeDocument/2006/relationships/image" Target="media/image24.png"/><Relationship Id="rId112" Type="http://schemas.openxmlformats.org/officeDocument/2006/relationships/image" Target="media/image46.emf"/><Relationship Id="rId133" Type="http://schemas.openxmlformats.org/officeDocument/2006/relationships/image" Target="media/image63.png"/><Relationship Id="rId154" Type="http://schemas.openxmlformats.org/officeDocument/2006/relationships/image" Target="media/image82.jpeg"/><Relationship Id="rId175" Type="http://schemas.openxmlformats.org/officeDocument/2006/relationships/image" Target="media/image103.png"/><Relationship Id="rId196" Type="http://schemas.openxmlformats.org/officeDocument/2006/relationships/hyperlink" Target="http://watermonitoring.dnrm.qld.gov.au/host.htm" TargetMode="External"/><Relationship Id="rId200" Type="http://schemas.openxmlformats.org/officeDocument/2006/relationships/image" Target="media/image110.png"/><Relationship Id="rId16" Type="http://schemas.openxmlformats.org/officeDocument/2006/relationships/header" Target="header3.xml"/><Relationship Id="rId221" Type="http://schemas.openxmlformats.org/officeDocument/2006/relationships/hyperlink" Target="http://www.citclops.eu/water-colour/measuring-water-colour" TargetMode="External"/><Relationship Id="rId242" Type="http://schemas.openxmlformats.org/officeDocument/2006/relationships/image" Target="media/image139.png"/><Relationship Id="rId37" Type="http://schemas.openxmlformats.org/officeDocument/2006/relationships/hyperlink" Target="http://thedock.gbrmpa.gov.au/sites/Projects/P000056/AnnualReports/Annual-Report-2017-2018/FINAL-WQ-report%202017-18.docx" TargetMode="External"/><Relationship Id="rId58" Type="http://schemas.openxmlformats.org/officeDocument/2006/relationships/image" Target="media/image4.jpeg"/><Relationship Id="rId79" Type="http://schemas.openxmlformats.org/officeDocument/2006/relationships/image" Target="media/image14.png"/><Relationship Id="rId102" Type="http://schemas.openxmlformats.org/officeDocument/2006/relationships/footer" Target="footer10.xml"/><Relationship Id="rId123" Type="http://schemas.openxmlformats.org/officeDocument/2006/relationships/image" Target="media/image55.png"/><Relationship Id="rId144" Type="http://schemas.openxmlformats.org/officeDocument/2006/relationships/image" Target="media/image72.jpeg"/><Relationship Id="rId90" Type="http://schemas.openxmlformats.org/officeDocument/2006/relationships/image" Target="media/image25.jpeg"/><Relationship Id="rId165" Type="http://schemas.openxmlformats.org/officeDocument/2006/relationships/image" Target="media/image93.jpeg"/><Relationship Id="rId186" Type="http://schemas.openxmlformats.org/officeDocument/2006/relationships/header" Target="header7.xml"/><Relationship Id="rId211" Type="http://schemas.openxmlformats.org/officeDocument/2006/relationships/footer" Target="footer20.xml"/><Relationship Id="rId232" Type="http://schemas.openxmlformats.org/officeDocument/2006/relationships/image" Target="media/image134.png"/><Relationship Id="rId253" Type="http://schemas.openxmlformats.org/officeDocument/2006/relationships/image" Target="media/image150.png"/><Relationship Id="rId27" Type="http://schemas.openxmlformats.org/officeDocument/2006/relationships/hyperlink" Target="http://thedock.gbrmpa.gov.au/sites/Projects/P000056/AnnualReports/Annual-Report-2017-2018/FINAL-WQ-report%202017-18.docx" TargetMode="External"/><Relationship Id="rId48" Type="http://schemas.openxmlformats.org/officeDocument/2006/relationships/hyperlink" Target="http://thedock.gbrmpa.gov.au/sites/Projects/P000056/AnnualReports/Annual-Report-2017-2018/FINAL-WQ-report%202017-18.docx" TargetMode="External"/><Relationship Id="rId69" Type="http://schemas.openxmlformats.org/officeDocument/2006/relationships/footer" Target="footer8.xml"/><Relationship Id="rId113" Type="http://schemas.openxmlformats.org/officeDocument/2006/relationships/chart" Target="charts/chart1.xml"/><Relationship Id="rId134" Type="http://schemas.openxmlformats.org/officeDocument/2006/relationships/footer" Target="footer11.xml"/><Relationship Id="rId80" Type="http://schemas.openxmlformats.org/officeDocument/2006/relationships/image" Target="media/image15.png"/><Relationship Id="rId155" Type="http://schemas.openxmlformats.org/officeDocument/2006/relationships/image" Target="media/image83.png"/><Relationship Id="rId176" Type="http://schemas.openxmlformats.org/officeDocument/2006/relationships/image" Target="media/image104.jpeg"/><Relationship Id="rId197" Type="http://schemas.openxmlformats.org/officeDocument/2006/relationships/hyperlink" Target="http://reefcatchments.com.au/files/2015/06/WATER-QUALITY-IMPROVEMENT-PLAN-MACKAY-WHITSUNDAY-ISAAC-2014-2021_DRAFT.pdf" TargetMode="External"/><Relationship Id="rId201" Type="http://schemas.openxmlformats.org/officeDocument/2006/relationships/image" Target="media/image111.png"/><Relationship Id="rId222" Type="http://schemas.openxmlformats.org/officeDocument/2006/relationships/hyperlink" Target="http://oceancolour.gsfc.nasa.gov" TargetMode="External"/><Relationship Id="rId243" Type="http://schemas.openxmlformats.org/officeDocument/2006/relationships/image" Target="media/image140.png"/><Relationship Id="rId17" Type="http://schemas.openxmlformats.org/officeDocument/2006/relationships/footer" Target="footer3.xml"/><Relationship Id="rId38" Type="http://schemas.openxmlformats.org/officeDocument/2006/relationships/hyperlink" Target="http://thedock.gbrmpa.gov.au/sites/Projects/P000056/AnnualReports/Annual-Report-2017-2018/FINAL-WQ-report%202017-18.docx" TargetMode="External"/><Relationship Id="rId59" Type="http://schemas.openxmlformats.org/officeDocument/2006/relationships/diagramData" Target="diagrams/data1.xml"/><Relationship Id="rId103" Type="http://schemas.openxmlformats.org/officeDocument/2006/relationships/image" Target="media/image37.png"/><Relationship Id="rId124" Type="http://schemas.openxmlformats.org/officeDocument/2006/relationships/chart" Target="charts/chart3.xml"/><Relationship Id="rId70" Type="http://schemas.openxmlformats.org/officeDocument/2006/relationships/image" Target="media/image8.jpeg"/><Relationship Id="rId91" Type="http://schemas.openxmlformats.org/officeDocument/2006/relationships/image" Target="media/image26.jpeg"/><Relationship Id="rId145" Type="http://schemas.openxmlformats.org/officeDocument/2006/relationships/image" Target="media/image73.png"/><Relationship Id="rId166" Type="http://schemas.openxmlformats.org/officeDocument/2006/relationships/image" Target="media/image94.png"/><Relationship Id="rId187" Type="http://schemas.openxmlformats.org/officeDocument/2006/relationships/footer" Target="footer15.xml"/><Relationship Id="rId1" Type="http://schemas.openxmlformats.org/officeDocument/2006/relationships/customXml" Target="../customXml/item1.xml"/><Relationship Id="rId212" Type="http://schemas.openxmlformats.org/officeDocument/2006/relationships/image" Target="media/image118.png"/><Relationship Id="rId233" Type="http://schemas.openxmlformats.org/officeDocument/2006/relationships/hyperlink" Target="http://watermonitoring.dnrm.qld.gov.au/host.htm" TargetMode="External"/><Relationship Id="rId254" Type="http://schemas.openxmlformats.org/officeDocument/2006/relationships/image" Target="media/image151.png"/><Relationship Id="rId28" Type="http://schemas.openxmlformats.org/officeDocument/2006/relationships/hyperlink" Target="http://thedock.gbrmpa.gov.au/sites/Projects/P000056/AnnualReports/Annual-Report-2017-2018/FINAL-WQ-report%202017-18.docx" TargetMode="External"/><Relationship Id="rId49" Type="http://schemas.openxmlformats.org/officeDocument/2006/relationships/hyperlink" Target="http://thedock.gbrmpa.gov.au/sites/Projects/P000056/AnnualReports/Annual-Report-2017-2018/FINAL-WQ-report%202017-18.docx" TargetMode="External"/><Relationship Id="rId114" Type="http://schemas.openxmlformats.org/officeDocument/2006/relationships/chart" Target="charts/chart2.xml"/><Relationship Id="rId60" Type="http://schemas.openxmlformats.org/officeDocument/2006/relationships/diagramLayout" Target="diagrams/layout1.xml"/><Relationship Id="rId81" Type="http://schemas.openxmlformats.org/officeDocument/2006/relationships/image" Target="media/image16.png"/><Relationship Id="rId135" Type="http://schemas.openxmlformats.org/officeDocument/2006/relationships/image" Target="media/image64.jpg"/><Relationship Id="rId156" Type="http://schemas.openxmlformats.org/officeDocument/2006/relationships/image" Target="media/image84.jpeg"/><Relationship Id="rId177" Type="http://schemas.openxmlformats.org/officeDocument/2006/relationships/image" Target="media/image105.jpeg"/><Relationship Id="rId198" Type="http://schemas.openxmlformats.org/officeDocument/2006/relationships/hyperlink" Target="http://www.terrain.org.au/Projects/Water-Quality-Improvement-Plan" TargetMode="External"/><Relationship Id="rId202" Type="http://schemas.openxmlformats.org/officeDocument/2006/relationships/image" Target="media/image112.png"/><Relationship Id="rId223" Type="http://schemas.openxmlformats.org/officeDocument/2006/relationships/image" Target="media/image125.tiff"/><Relationship Id="rId244" Type="http://schemas.openxmlformats.org/officeDocument/2006/relationships/image" Target="media/image141.png"/><Relationship Id="rId18" Type="http://schemas.openxmlformats.org/officeDocument/2006/relationships/image" Target="media/image1.jpg"/><Relationship Id="rId39" Type="http://schemas.openxmlformats.org/officeDocument/2006/relationships/hyperlink" Target="http://thedock.gbrmpa.gov.au/sites/Projects/P000056/AnnualReports/Annual-Report-2017-2018/FINAL-WQ-report%202017-18.docx" TargetMode="External"/><Relationship Id="rId50" Type="http://schemas.openxmlformats.org/officeDocument/2006/relationships/hyperlink" Target="http://thedock.gbrmpa.gov.au/sites/Projects/P000056/AnnualReports/Annual-Report-2017-2018/FINAL-WQ-report%202017-18.docx" TargetMode="External"/><Relationship Id="rId104" Type="http://schemas.openxmlformats.org/officeDocument/2006/relationships/image" Target="media/image38.png"/><Relationship Id="rId125" Type="http://schemas.openxmlformats.org/officeDocument/2006/relationships/image" Target="media/image56.jpeg"/><Relationship Id="rId146" Type="http://schemas.openxmlformats.org/officeDocument/2006/relationships/image" Target="media/image74.jpeg"/><Relationship Id="rId167" Type="http://schemas.openxmlformats.org/officeDocument/2006/relationships/image" Target="media/image95.jpeg"/><Relationship Id="rId188" Type="http://schemas.openxmlformats.org/officeDocument/2006/relationships/footer" Target="footer16.xml"/><Relationship Id="rId71" Type="http://schemas.openxmlformats.org/officeDocument/2006/relationships/image" Target="media/image9.jpg"/><Relationship Id="rId92" Type="http://schemas.openxmlformats.org/officeDocument/2006/relationships/image" Target="media/image27.png"/><Relationship Id="rId213" Type="http://schemas.openxmlformats.org/officeDocument/2006/relationships/image" Target="media/image119.png"/><Relationship Id="rId234" Type="http://schemas.openxmlformats.org/officeDocument/2006/relationships/image" Target="media/image135.png"/><Relationship Id="rId2" Type="http://schemas.openxmlformats.org/officeDocument/2006/relationships/customXml" Target="../customXml/item2.xml"/><Relationship Id="rId29" Type="http://schemas.openxmlformats.org/officeDocument/2006/relationships/hyperlink" Target="http://thedock.gbrmpa.gov.au/sites/Projects/P000056/AnnualReports/Annual-Report-2017-2018/FINAL-WQ-report%202017-18.docx" TargetMode="External"/><Relationship Id="rId255" Type="http://schemas.openxmlformats.org/officeDocument/2006/relationships/image" Target="media/image152.png"/><Relationship Id="rId40" Type="http://schemas.openxmlformats.org/officeDocument/2006/relationships/hyperlink" Target="http://thedock.gbrmpa.gov.au/sites/Projects/P000056/AnnualReports/Annual-Report-2017-2018/FINAL-WQ-report%202017-18.docx" TargetMode="External"/><Relationship Id="rId115" Type="http://schemas.openxmlformats.org/officeDocument/2006/relationships/image" Target="media/image47.jpeg"/><Relationship Id="rId136" Type="http://schemas.openxmlformats.org/officeDocument/2006/relationships/image" Target="media/image65.png"/><Relationship Id="rId157" Type="http://schemas.openxmlformats.org/officeDocument/2006/relationships/image" Target="media/image85.png"/><Relationship Id="rId178" Type="http://schemas.openxmlformats.org/officeDocument/2006/relationships/image" Target="media/image106.jpeg"/><Relationship Id="rId61" Type="http://schemas.openxmlformats.org/officeDocument/2006/relationships/diagramQuickStyle" Target="diagrams/quickStyle1.xml"/><Relationship Id="rId82" Type="http://schemas.openxmlformats.org/officeDocument/2006/relationships/image" Target="media/image17.png"/><Relationship Id="rId199" Type="http://schemas.openxmlformats.org/officeDocument/2006/relationships/footer" Target="footer19.xml"/><Relationship Id="rId203" Type="http://schemas.openxmlformats.org/officeDocument/2006/relationships/image" Target="media/image113.png"/><Relationship Id="rId19" Type="http://schemas.openxmlformats.org/officeDocument/2006/relationships/hyperlink" Target="http://creativecommons.org/licences/by/4.0" TargetMode="External"/><Relationship Id="rId224" Type="http://schemas.openxmlformats.org/officeDocument/2006/relationships/image" Target="media/image126.png"/><Relationship Id="rId245" Type="http://schemas.openxmlformats.org/officeDocument/2006/relationships/image" Target="media/image142.png"/><Relationship Id="rId30" Type="http://schemas.openxmlformats.org/officeDocument/2006/relationships/hyperlink" Target="http://thedock.gbrmpa.gov.au/sites/Projects/P000056/AnnualReports/Annual-Report-2017-2018/FINAL-WQ-report%202017-18.docx" TargetMode="External"/><Relationship Id="rId105" Type="http://schemas.openxmlformats.org/officeDocument/2006/relationships/image" Target="media/image39.png"/><Relationship Id="rId126" Type="http://schemas.openxmlformats.org/officeDocument/2006/relationships/image" Target="media/image57.png"/><Relationship Id="rId147" Type="http://schemas.openxmlformats.org/officeDocument/2006/relationships/image" Target="media/image75.png"/><Relationship Id="rId168" Type="http://schemas.openxmlformats.org/officeDocument/2006/relationships/image" Target="media/image96.png"/><Relationship Id="rId51" Type="http://schemas.openxmlformats.org/officeDocument/2006/relationships/hyperlink" Target="http://thedock.gbrmpa.gov.au/sites/Projects/P000056/AnnualReports/Annual-Report-2017-2018/FINAL-WQ-report%202017-18.docx" TargetMode="External"/><Relationship Id="rId72" Type="http://schemas.openxmlformats.org/officeDocument/2006/relationships/image" Target="media/image10.jpg"/><Relationship Id="rId93" Type="http://schemas.openxmlformats.org/officeDocument/2006/relationships/image" Target="media/image28.png"/><Relationship Id="rId189" Type="http://schemas.openxmlformats.org/officeDocument/2006/relationships/header" Target="header8.xml"/><Relationship Id="rId3" Type="http://schemas.openxmlformats.org/officeDocument/2006/relationships/customXml" Target="../customXml/item3.xml"/><Relationship Id="rId214" Type="http://schemas.openxmlformats.org/officeDocument/2006/relationships/image" Target="media/image120.png"/><Relationship Id="rId235" Type="http://schemas.openxmlformats.org/officeDocument/2006/relationships/image" Target="media/image136.png"/><Relationship Id="rId256" Type="http://schemas.openxmlformats.org/officeDocument/2006/relationships/footer" Target="footer22.xml"/><Relationship Id="rId116" Type="http://schemas.openxmlformats.org/officeDocument/2006/relationships/image" Target="media/image48.jpeg"/><Relationship Id="rId137" Type="http://schemas.openxmlformats.org/officeDocument/2006/relationships/chart" Target="charts/chart5.xml"/><Relationship Id="rId158" Type="http://schemas.openxmlformats.org/officeDocument/2006/relationships/image" Target="media/image86.jpeg"/><Relationship Id="rId20" Type="http://schemas.openxmlformats.org/officeDocument/2006/relationships/hyperlink" Target="http://creativecommons.org/licences/by/3.0/au" TargetMode="External"/><Relationship Id="rId41" Type="http://schemas.openxmlformats.org/officeDocument/2006/relationships/hyperlink" Target="http://thedock.gbrmpa.gov.au/sites/Projects/P000056/AnnualReports/Annual-Report-2017-2018/FINAL-WQ-report%202017-18.docx" TargetMode="External"/><Relationship Id="rId62" Type="http://schemas.openxmlformats.org/officeDocument/2006/relationships/diagramColors" Target="diagrams/colors1.xml"/><Relationship Id="rId83" Type="http://schemas.openxmlformats.org/officeDocument/2006/relationships/image" Target="media/image18.png"/><Relationship Id="rId179" Type="http://schemas.openxmlformats.org/officeDocument/2006/relationships/image" Target="media/image107.png"/><Relationship Id="rId190" Type="http://schemas.openxmlformats.org/officeDocument/2006/relationships/footer" Target="footer17.xml"/><Relationship Id="rId204" Type="http://schemas.openxmlformats.org/officeDocument/2006/relationships/hyperlink" Target="https://coda.eumetsat.int/" TargetMode="External"/><Relationship Id="rId225" Type="http://schemas.openxmlformats.org/officeDocument/2006/relationships/image" Target="media/image127.tiff"/><Relationship Id="rId246" Type="http://schemas.openxmlformats.org/officeDocument/2006/relationships/image" Target="media/image143.png"/><Relationship Id="rId106" Type="http://schemas.openxmlformats.org/officeDocument/2006/relationships/image" Target="media/image40.png"/><Relationship Id="rId127" Type="http://schemas.openxmlformats.org/officeDocument/2006/relationships/image" Target="media/image58.png"/><Relationship Id="rId10" Type="http://schemas.openxmlformats.org/officeDocument/2006/relationships/footnotes" Target="footnotes.xml"/><Relationship Id="rId31" Type="http://schemas.openxmlformats.org/officeDocument/2006/relationships/hyperlink" Target="http://thedock.gbrmpa.gov.au/sites/Projects/P000056/AnnualReports/Annual-Report-2017-2018/FINAL-WQ-report%202017-18.docx" TargetMode="External"/><Relationship Id="rId52" Type="http://schemas.openxmlformats.org/officeDocument/2006/relationships/hyperlink" Target="http://thedock.gbrmpa.gov.au/sites/Projects/P000056/AnnualReports/Annual-Report-2017-2018/FINAL-WQ-report%202017-18.docx" TargetMode="External"/><Relationship Id="rId73" Type="http://schemas.openxmlformats.org/officeDocument/2006/relationships/image" Target="media/image11.JPG"/><Relationship Id="rId94" Type="http://schemas.openxmlformats.org/officeDocument/2006/relationships/image" Target="media/image29.png"/><Relationship Id="rId148" Type="http://schemas.openxmlformats.org/officeDocument/2006/relationships/image" Target="media/image76.jpeg"/><Relationship Id="rId169" Type="http://schemas.openxmlformats.org/officeDocument/2006/relationships/image" Target="media/image97.jpeg"/><Relationship Id="rId4" Type="http://schemas.openxmlformats.org/officeDocument/2006/relationships/customXml" Target="../customXml/item4.xml"/><Relationship Id="rId180" Type="http://schemas.openxmlformats.org/officeDocument/2006/relationships/image" Target="media/image108.jpeg"/><Relationship Id="rId215" Type="http://schemas.openxmlformats.org/officeDocument/2006/relationships/image" Target="media/image121.png"/><Relationship Id="rId236" Type="http://schemas.openxmlformats.org/officeDocument/2006/relationships/image" Target="media/image137.png"/><Relationship Id="rId257" Type="http://schemas.openxmlformats.org/officeDocument/2006/relationships/header" Target="header9.xml"/><Relationship Id="rId303" Type="http://schemas.microsoft.com/office/2016/09/relationships/commentsIds" Target="commentsIds.xml"/><Relationship Id="rId42" Type="http://schemas.openxmlformats.org/officeDocument/2006/relationships/hyperlink" Target="http://thedock.gbrmpa.gov.au/sites/Projects/P000056/AnnualReports/Annual-Report-2017-2018/FINAL-WQ-report%202017-18.docx" TargetMode="External"/><Relationship Id="rId84" Type="http://schemas.openxmlformats.org/officeDocument/2006/relationships/image" Target="media/image19.jpeg"/><Relationship Id="rId138" Type="http://schemas.openxmlformats.org/officeDocument/2006/relationships/image" Target="media/image66.jpeg"/></Relationships>
</file>

<file path=word/_rels/footnotes.xml.rels><?xml version="1.0" encoding="UTF-8" standalone="yes"?>
<Relationships xmlns="http://schemas.openxmlformats.org/package/2006/relationships"><Relationship Id="rId1" Type="http://schemas.openxmlformats.org/officeDocument/2006/relationships/hyperlink" Target="http://www.environment.gov.au/marine/gbr/reef2050"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owl\AppData\Local\Temp\Temp1_cf107003A%20(3).zip\107003A.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howl\AppData\Local\Temp\Temp1_cf107001B%20(1).zip\107001B.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howl\AppData\Local\Temp\Temp1_cf105107A%20(1).zip\105107A.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howl\AppData\Local\Temp\Temp1_cf104001A%20(1).zip\104001A.csv"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chowl\AppData\Local\Temp\Temp1_cf102102A%20(1).zip\102102A.csv"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07003A'!$H$3</c:f>
              <c:strCache>
                <c:ptCount val="1"/>
                <c:pt idx="0">
                  <c:v>Discharge (ML/day)</c:v>
                </c:pt>
              </c:strCache>
            </c:strRef>
          </c:tx>
          <c:spPr>
            <a:ln w="19050" cap="rnd">
              <a:solidFill>
                <a:schemeClr val="accent1">
                  <a:lumMod val="75000"/>
                </a:schemeClr>
              </a:solidFill>
              <a:round/>
            </a:ln>
            <a:effectLst/>
          </c:spPr>
          <c:marker>
            <c:symbol val="none"/>
          </c:marker>
          <c:cat>
            <c:numRef>
              <c:f>'107003A'!$A$5:$A$4022</c:f>
              <c:numCache>
                <c:formatCode>yyyy</c:formatCode>
                <c:ptCount val="4018"/>
                <c:pt idx="0">
                  <c:v>39356</c:v>
                </c:pt>
                <c:pt idx="1">
                  <c:v>39357</c:v>
                </c:pt>
                <c:pt idx="2">
                  <c:v>39358</c:v>
                </c:pt>
                <c:pt idx="3">
                  <c:v>39359</c:v>
                </c:pt>
                <c:pt idx="4">
                  <c:v>39360</c:v>
                </c:pt>
                <c:pt idx="5">
                  <c:v>39361</c:v>
                </c:pt>
                <c:pt idx="6">
                  <c:v>39362</c:v>
                </c:pt>
                <c:pt idx="7">
                  <c:v>39363</c:v>
                </c:pt>
                <c:pt idx="8">
                  <c:v>39364</c:v>
                </c:pt>
                <c:pt idx="9">
                  <c:v>39365</c:v>
                </c:pt>
                <c:pt idx="10">
                  <c:v>39366</c:v>
                </c:pt>
                <c:pt idx="11">
                  <c:v>39367</c:v>
                </c:pt>
                <c:pt idx="12">
                  <c:v>39368</c:v>
                </c:pt>
                <c:pt idx="13">
                  <c:v>39369</c:v>
                </c:pt>
                <c:pt idx="14">
                  <c:v>39370</c:v>
                </c:pt>
                <c:pt idx="15">
                  <c:v>39371</c:v>
                </c:pt>
                <c:pt idx="16">
                  <c:v>39372</c:v>
                </c:pt>
                <c:pt idx="17">
                  <c:v>39373</c:v>
                </c:pt>
                <c:pt idx="18">
                  <c:v>39374</c:v>
                </c:pt>
                <c:pt idx="19">
                  <c:v>39375</c:v>
                </c:pt>
                <c:pt idx="20">
                  <c:v>39376</c:v>
                </c:pt>
                <c:pt idx="21">
                  <c:v>39377</c:v>
                </c:pt>
                <c:pt idx="22">
                  <c:v>39378</c:v>
                </c:pt>
                <c:pt idx="23">
                  <c:v>39379</c:v>
                </c:pt>
                <c:pt idx="24">
                  <c:v>39380</c:v>
                </c:pt>
                <c:pt idx="25">
                  <c:v>39381</c:v>
                </c:pt>
                <c:pt idx="26">
                  <c:v>39382</c:v>
                </c:pt>
                <c:pt idx="27">
                  <c:v>39383</c:v>
                </c:pt>
                <c:pt idx="28">
                  <c:v>39384</c:v>
                </c:pt>
                <c:pt idx="29">
                  <c:v>39385</c:v>
                </c:pt>
                <c:pt idx="30">
                  <c:v>39386</c:v>
                </c:pt>
                <c:pt idx="31">
                  <c:v>39387</c:v>
                </c:pt>
                <c:pt idx="32">
                  <c:v>39388</c:v>
                </c:pt>
                <c:pt idx="33">
                  <c:v>39389</c:v>
                </c:pt>
                <c:pt idx="34">
                  <c:v>39390</c:v>
                </c:pt>
                <c:pt idx="35">
                  <c:v>39391</c:v>
                </c:pt>
                <c:pt idx="36">
                  <c:v>39392</c:v>
                </c:pt>
                <c:pt idx="37">
                  <c:v>39393</c:v>
                </c:pt>
                <c:pt idx="38">
                  <c:v>39394</c:v>
                </c:pt>
                <c:pt idx="39">
                  <c:v>39395</c:v>
                </c:pt>
                <c:pt idx="40">
                  <c:v>39396</c:v>
                </c:pt>
                <c:pt idx="41">
                  <c:v>39397</c:v>
                </c:pt>
                <c:pt idx="42">
                  <c:v>39398</c:v>
                </c:pt>
                <c:pt idx="43">
                  <c:v>39399</c:v>
                </c:pt>
                <c:pt idx="44">
                  <c:v>39400</c:v>
                </c:pt>
                <c:pt idx="45">
                  <c:v>39401</c:v>
                </c:pt>
                <c:pt idx="46">
                  <c:v>39402</c:v>
                </c:pt>
                <c:pt idx="47">
                  <c:v>39403</c:v>
                </c:pt>
                <c:pt idx="48">
                  <c:v>39404</c:v>
                </c:pt>
                <c:pt idx="49">
                  <c:v>39405</c:v>
                </c:pt>
                <c:pt idx="50">
                  <c:v>39406</c:v>
                </c:pt>
                <c:pt idx="51">
                  <c:v>39407</c:v>
                </c:pt>
                <c:pt idx="52">
                  <c:v>39408</c:v>
                </c:pt>
                <c:pt idx="53">
                  <c:v>39409</c:v>
                </c:pt>
                <c:pt idx="54">
                  <c:v>39410</c:v>
                </c:pt>
                <c:pt idx="55">
                  <c:v>39411</c:v>
                </c:pt>
                <c:pt idx="56">
                  <c:v>39412</c:v>
                </c:pt>
                <c:pt idx="57">
                  <c:v>39413</c:v>
                </c:pt>
                <c:pt idx="58">
                  <c:v>39414</c:v>
                </c:pt>
                <c:pt idx="59">
                  <c:v>39415</c:v>
                </c:pt>
                <c:pt idx="60">
                  <c:v>39416</c:v>
                </c:pt>
                <c:pt idx="61">
                  <c:v>39417</c:v>
                </c:pt>
                <c:pt idx="62">
                  <c:v>39418</c:v>
                </c:pt>
                <c:pt idx="63">
                  <c:v>39419</c:v>
                </c:pt>
                <c:pt idx="64">
                  <c:v>39420</c:v>
                </c:pt>
                <c:pt idx="65">
                  <c:v>39421</c:v>
                </c:pt>
                <c:pt idx="66">
                  <c:v>39422</c:v>
                </c:pt>
                <c:pt idx="67">
                  <c:v>39423</c:v>
                </c:pt>
                <c:pt idx="68">
                  <c:v>39424</c:v>
                </c:pt>
                <c:pt idx="69">
                  <c:v>39425</c:v>
                </c:pt>
                <c:pt idx="70">
                  <c:v>39426</c:v>
                </c:pt>
                <c:pt idx="71">
                  <c:v>39427</c:v>
                </c:pt>
                <c:pt idx="72">
                  <c:v>39428</c:v>
                </c:pt>
                <c:pt idx="73">
                  <c:v>39429</c:v>
                </c:pt>
                <c:pt idx="74">
                  <c:v>39430</c:v>
                </c:pt>
                <c:pt idx="75">
                  <c:v>39431</c:v>
                </c:pt>
                <c:pt idx="76">
                  <c:v>39432</c:v>
                </c:pt>
                <c:pt idx="77">
                  <c:v>39433</c:v>
                </c:pt>
                <c:pt idx="78">
                  <c:v>39434</c:v>
                </c:pt>
                <c:pt idx="79">
                  <c:v>39435</c:v>
                </c:pt>
                <c:pt idx="80">
                  <c:v>39436</c:v>
                </c:pt>
                <c:pt idx="81">
                  <c:v>39437</c:v>
                </c:pt>
                <c:pt idx="82">
                  <c:v>39438</c:v>
                </c:pt>
                <c:pt idx="83">
                  <c:v>39439</c:v>
                </c:pt>
                <c:pt idx="84">
                  <c:v>39440</c:v>
                </c:pt>
                <c:pt idx="85">
                  <c:v>39441</c:v>
                </c:pt>
                <c:pt idx="86">
                  <c:v>39442</c:v>
                </c:pt>
                <c:pt idx="87">
                  <c:v>39443</c:v>
                </c:pt>
                <c:pt idx="88">
                  <c:v>39444</c:v>
                </c:pt>
                <c:pt idx="89">
                  <c:v>39445</c:v>
                </c:pt>
                <c:pt idx="90">
                  <c:v>39446</c:v>
                </c:pt>
                <c:pt idx="91">
                  <c:v>39447</c:v>
                </c:pt>
                <c:pt idx="92">
                  <c:v>39448</c:v>
                </c:pt>
                <c:pt idx="93">
                  <c:v>39449</c:v>
                </c:pt>
                <c:pt idx="94">
                  <c:v>39450</c:v>
                </c:pt>
                <c:pt idx="95">
                  <c:v>39451</c:v>
                </c:pt>
                <c:pt idx="96">
                  <c:v>39452</c:v>
                </c:pt>
                <c:pt idx="97">
                  <c:v>39453</c:v>
                </c:pt>
                <c:pt idx="98">
                  <c:v>39454</c:v>
                </c:pt>
                <c:pt idx="99">
                  <c:v>39455</c:v>
                </c:pt>
                <c:pt idx="100">
                  <c:v>39456</c:v>
                </c:pt>
                <c:pt idx="101">
                  <c:v>39457</c:v>
                </c:pt>
                <c:pt idx="102">
                  <c:v>39458</c:v>
                </c:pt>
                <c:pt idx="103">
                  <c:v>39459</c:v>
                </c:pt>
                <c:pt idx="104">
                  <c:v>39460</c:v>
                </c:pt>
                <c:pt idx="105">
                  <c:v>39461</c:v>
                </c:pt>
                <c:pt idx="106">
                  <c:v>39462</c:v>
                </c:pt>
                <c:pt idx="107">
                  <c:v>39463</c:v>
                </c:pt>
                <c:pt idx="108">
                  <c:v>39464</c:v>
                </c:pt>
                <c:pt idx="109">
                  <c:v>39465</c:v>
                </c:pt>
                <c:pt idx="110">
                  <c:v>39466</c:v>
                </c:pt>
                <c:pt idx="111">
                  <c:v>39467</c:v>
                </c:pt>
                <c:pt idx="112">
                  <c:v>39468</c:v>
                </c:pt>
                <c:pt idx="113">
                  <c:v>39469</c:v>
                </c:pt>
                <c:pt idx="114">
                  <c:v>39470</c:v>
                </c:pt>
                <c:pt idx="115">
                  <c:v>39471</c:v>
                </c:pt>
                <c:pt idx="116">
                  <c:v>39472</c:v>
                </c:pt>
                <c:pt idx="117">
                  <c:v>39473</c:v>
                </c:pt>
                <c:pt idx="118">
                  <c:v>39474</c:v>
                </c:pt>
                <c:pt idx="119">
                  <c:v>39475</c:v>
                </c:pt>
                <c:pt idx="120">
                  <c:v>39476</c:v>
                </c:pt>
                <c:pt idx="121">
                  <c:v>39477</c:v>
                </c:pt>
                <c:pt idx="122">
                  <c:v>39478</c:v>
                </c:pt>
                <c:pt idx="123">
                  <c:v>39479</c:v>
                </c:pt>
                <c:pt idx="124">
                  <c:v>39480</c:v>
                </c:pt>
                <c:pt idx="125">
                  <c:v>39481</c:v>
                </c:pt>
                <c:pt idx="126">
                  <c:v>39482</c:v>
                </c:pt>
                <c:pt idx="127">
                  <c:v>39483</c:v>
                </c:pt>
                <c:pt idx="128">
                  <c:v>39484</c:v>
                </c:pt>
                <c:pt idx="129">
                  <c:v>39485</c:v>
                </c:pt>
                <c:pt idx="130">
                  <c:v>39486</c:v>
                </c:pt>
                <c:pt idx="131">
                  <c:v>39487</c:v>
                </c:pt>
                <c:pt idx="132">
                  <c:v>39488</c:v>
                </c:pt>
                <c:pt idx="133">
                  <c:v>39489</c:v>
                </c:pt>
                <c:pt idx="134">
                  <c:v>39490</c:v>
                </c:pt>
                <c:pt idx="135">
                  <c:v>39491</c:v>
                </c:pt>
                <c:pt idx="136">
                  <c:v>39492</c:v>
                </c:pt>
                <c:pt idx="137">
                  <c:v>39493</c:v>
                </c:pt>
                <c:pt idx="138">
                  <c:v>39494</c:v>
                </c:pt>
                <c:pt idx="139">
                  <c:v>39495</c:v>
                </c:pt>
                <c:pt idx="140">
                  <c:v>39496</c:v>
                </c:pt>
                <c:pt idx="141">
                  <c:v>39497</c:v>
                </c:pt>
                <c:pt idx="142">
                  <c:v>39498</c:v>
                </c:pt>
                <c:pt idx="143">
                  <c:v>39499</c:v>
                </c:pt>
                <c:pt idx="144">
                  <c:v>39500</c:v>
                </c:pt>
                <c:pt idx="145">
                  <c:v>39501</c:v>
                </c:pt>
                <c:pt idx="146">
                  <c:v>39502</c:v>
                </c:pt>
                <c:pt idx="147">
                  <c:v>39503</c:v>
                </c:pt>
                <c:pt idx="148">
                  <c:v>39504</c:v>
                </c:pt>
                <c:pt idx="149">
                  <c:v>39505</c:v>
                </c:pt>
                <c:pt idx="150">
                  <c:v>39506</c:v>
                </c:pt>
                <c:pt idx="151">
                  <c:v>39507</c:v>
                </c:pt>
                <c:pt idx="152">
                  <c:v>39508</c:v>
                </c:pt>
                <c:pt idx="153">
                  <c:v>39509</c:v>
                </c:pt>
                <c:pt idx="154">
                  <c:v>39510</c:v>
                </c:pt>
                <c:pt idx="155">
                  <c:v>39511</c:v>
                </c:pt>
                <c:pt idx="156">
                  <c:v>39512</c:v>
                </c:pt>
                <c:pt idx="157">
                  <c:v>39513</c:v>
                </c:pt>
                <c:pt idx="158">
                  <c:v>39514</c:v>
                </c:pt>
                <c:pt idx="159">
                  <c:v>39515</c:v>
                </c:pt>
                <c:pt idx="160">
                  <c:v>39516</c:v>
                </c:pt>
                <c:pt idx="161">
                  <c:v>39517</c:v>
                </c:pt>
                <c:pt idx="162">
                  <c:v>39518</c:v>
                </c:pt>
                <c:pt idx="163">
                  <c:v>39519</c:v>
                </c:pt>
                <c:pt idx="164">
                  <c:v>39520</c:v>
                </c:pt>
                <c:pt idx="165">
                  <c:v>39521</c:v>
                </c:pt>
                <c:pt idx="166">
                  <c:v>39522</c:v>
                </c:pt>
                <c:pt idx="167">
                  <c:v>39523</c:v>
                </c:pt>
                <c:pt idx="168">
                  <c:v>39524</c:v>
                </c:pt>
                <c:pt idx="169">
                  <c:v>39525</c:v>
                </c:pt>
                <c:pt idx="170">
                  <c:v>39526</c:v>
                </c:pt>
                <c:pt idx="171">
                  <c:v>39527</c:v>
                </c:pt>
                <c:pt idx="172">
                  <c:v>39528</c:v>
                </c:pt>
                <c:pt idx="173">
                  <c:v>39529</c:v>
                </c:pt>
                <c:pt idx="174">
                  <c:v>39530</c:v>
                </c:pt>
                <c:pt idx="175">
                  <c:v>39531</c:v>
                </c:pt>
                <c:pt idx="176">
                  <c:v>39532</c:v>
                </c:pt>
                <c:pt idx="177">
                  <c:v>39533</c:v>
                </c:pt>
                <c:pt idx="178">
                  <c:v>39534</c:v>
                </c:pt>
                <c:pt idx="179">
                  <c:v>39535</c:v>
                </c:pt>
                <c:pt idx="180">
                  <c:v>39536</c:v>
                </c:pt>
                <c:pt idx="181">
                  <c:v>39537</c:v>
                </c:pt>
                <c:pt idx="182">
                  <c:v>39538</c:v>
                </c:pt>
                <c:pt idx="183">
                  <c:v>39539</c:v>
                </c:pt>
                <c:pt idx="184">
                  <c:v>39540</c:v>
                </c:pt>
                <c:pt idx="185">
                  <c:v>39541</c:v>
                </c:pt>
                <c:pt idx="186">
                  <c:v>39542</c:v>
                </c:pt>
                <c:pt idx="187">
                  <c:v>39543</c:v>
                </c:pt>
                <c:pt idx="188">
                  <c:v>39544</c:v>
                </c:pt>
                <c:pt idx="189">
                  <c:v>39545</c:v>
                </c:pt>
                <c:pt idx="190">
                  <c:v>39546</c:v>
                </c:pt>
                <c:pt idx="191">
                  <c:v>39547</c:v>
                </c:pt>
                <c:pt idx="192">
                  <c:v>39548</c:v>
                </c:pt>
                <c:pt idx="193">
                  <c:v>39549</c:v>
                </c:pt>
                <c:pt idx="194">
                  <c:v>39550</c:v>
                </c:pt>
                <c:pt idx="195">
                  <c:v>39551</c:v>
                </c:pt>
                <c:pt idx="196">
                  <c:v>39552</c:v>
                </c:pt>
                <c:pt idx="197">
                  <c:v>39553</c:v>
                </c:pt>
                <c:pt idx="198">
                  <c:v>39554</c:v>
                </c:pt>
                <c:pt idx="199">
                  <c:v>39555</c:v>
                </c:pt>
                <c:pt idx="200">
                  <c:v>39556</c:v>
                </c:pt>
                <c:pt idx="201">
                  <c:v>39557</c:v>
                </c:pt>
                <c:pt idx="202">
                  <c:v>39558</c:v>
                </c:pt>
                <c:pt idx="203">
                  <c:v>39559</c:v>
                </c:pt>
                <c:pt idx="204">
                  <c:v>39560</c:v>
                </c:pt>
                <c:pt idx="205">
                  <c:v>39561</c:v>
                </c:pt>
                <c:pt idx="206">
                  <c:v>39562</c:v>
                </c:pt>
                <c:pt idx="207">
                  <c:v>39563</c:v>
                </c:pt>
                <c:pt idx="208">
                  <c:v>39564</c:v>
                </c:pt>
                <c:pt idx="209">
                  <c:v>39565</c:v>
                </c:pt>
                <c:pt idx="210">
                  <c:v>39566</c:v>
                </c:pt>
                <c:pt idx="211">
                  <c:v>39567</c:v>
                </c:pt>
                <c:pt idx="212">
                  <c:v>39568</c:v>
                </c:pt>
                <c:pt idx="213">
                  <c:v>39569</c:v>
                </c:pt>
                <c:pt idx="214">
                  <c:v>39570</c:v>
                </c:pt>
                <c:pt idx="215">
                  <c:v>39571</c:v>
                </c:pt>
                <c:pt idx="216">
                  <c:v>39572</c:v>
                </c:pt>
                <c:pt idx="217">
                  <c:v>39573</c:v>
                </c:pt>
                <c:pt idx="218">
                  <c:v>39574</c:v>
                </c:pt>
                <c:pt idx="219">
                  <c:v>39575</c:v>
                </c:pt>
                <c:pt idx="220">
                  <c:v>39576</c:v>
                </c:pt>
                <c:pt idx="221">
                  <c:v>39577</c:v>
                </c:pt>
                <c:pt idx="222">
                  <c:v>39578</c:v>
                </c:pt>
                <c:pt idx="223">
                  <c:v>39579</c:v>
                </c:pt>
                <c:pt idx="224">
                  <c:v>39580</c:v>
                </c:pt>
                <c:pt idx="225">
                  <c:v>39581</c:v>
                </c:pt>
                <c:pt idx="226">
                  <c:v>39582</c:v>
                </c:pt>
                <c:pt idx="227">
                  <c:v>39583</c:v>
                </c:pt>
                <c:pt idx="228">
                  <c:v>39584</c:v>
                </c:pt>
                <c:pt idx="229">
                  <c:v>39585</c:v>
                </c:pt>
                <c:pt idx="230">
                  <c:v>39586</c:v>
                </c:pt>
                <c:pt idx="231">
                  <c:v>39587</c:v>
                </c:pt>
                <c:pt idx="232">
                  <c:v>39588</c:v>
                </c:pt>
                <c:pt idx="233">
                  <c:v>39589</c:v>
                </c:pt>
                <c:pt idx="234">
                  <c:v>39590</c:v>
                </c:pt>
                <c:pt idx="235">
                  <c:v>39591</c:v>
                </c:pt>
                <c:pt idx="236">
                  <c:v>39592</c:v>
                </c:pt>
                <c:pt idx="237">
                  <c:v>39593</c:v>
                </c:pt>
                <c:pt idx="238">
                  <c:v>39594</c:v>
                </c:pt>
                <c:pt idx="239">
                  <c:v>39595</c:v>
                </c:pt>
                <c:pt idx="240">
                  <c:v>39596</c:v>
                </c:pt>
                <c:pt idx="241">
                  <c:v>39597</c:v>
                </c:pt>
                <c:pt idx="242">
                  <c:v>39598</c:v>
                </c:pt>
                <c:pt idx="243">
                  <c:v>39599</c:v>
                </c:pt>
                <c:pt idx="244">
                  <c:v>39600</c:v>
                </c:pt>
                <c:pt idx="245">
                  <c:v>39601</c:v>
                </c:pt>
                <c:pt idx="246">
                  <c:v>39602</c:v>
                </c:pt>
                <c:pt idx="247">
                  <c:v>39603</c:v>
                </c:pt>
                <c:pt idx="248">
                  <c:v>39604</c:v>
                </c:pt>
                <c:pt idx="249">
                  <c:v>39605</c:v>
                </c:pt>
                <c:pt idx="250">
                  <c:v>39606</c:v>
                </c:pt>
                <c:pt idx="251">
                  <c:v>39607</c:v>
                </c:pt>
                <c:pt idx="252">
                  <c:v>39608</c:v>
                </c:pt>
                <c:pt idx="253">
                  <c:v>39609</c:v>
                </c:pt>
                <c:pt idx="254">
                  <c:v>39610</c:v>
                </c:pt>
                <c:pt idx="255">
                  <c:v>39611</c:v>
                </c:pt>
                <c:pt idx="256">
                  <c:v>39612</c:v>
                </c:pt>
                <c:pt idx="257">
                  <c:v>39613</c:v>
                </c:pt>
                <c:pt idx="258">
                  <c:v>39614</c:v>
                </c:pt>
                <c:pt idx="259">
                  <c:v>39615</c:v>
                </c:pt>
                <c:pt idx="260">
                  <c:v>39616</c:v>
                </c:pt>
                <c:pt idx="261">
                  <c:v>39617</c:v>
                </c:pt>
                <c:pt idx="262">
                  <c:v>39618</c:v>
                </c:pt>
                <c:pt idx="263">
                  <c:v>39619</c:v>
                </c:pt>
                <c:pt idx="264">
                  <c:v>39620</c:v>
                </c:pt>
                <c:pt idx="265">
                  <c:v>39621</c:v>
                </c:pt>
                <c:pt idx="266">
                  <c:v>39622</c:v>
                </c:pt>
                <c:pt idx="267">
                  <c:v>39623</c:v>
                </c:pt>
                <c:pt idx="268">
                  <c:v>39624</c:v>
                </c:pt>
                <c:pt idx="269">
                  <c:v>39625</c:v>
                </c:pt>
                <c:pt idx="270">
                  <c:v>39626</c:v>
                </c:pt>
                <c:pt idx="271">
                  <c:v>39627</c:v>
                </c:pt>
                <c:pt idx="272">
                  <c:v>39628</c:v>
                </c:pt>
                <c:pt idx="273">
                  <c:v>39629</c:v>
                </c:pt>
                <c:pt idx="274">
                  <c:v>39630</c:v>
                </c:pt>
                <c:pt idx="275">
                  <c:v>39631</c:v>
                </c:pt>
                <c:pt idx="276">
                  <c:v>39632</c:v>
                </c:pt>
                <c:pt idx="277">
                  <c:v>39633</c:v>
                </c:pt>
                <c:pt idx="278">
                  <c:v>39634</c:v>
                </c:pt>
                <c:pt idx="279">
                  <c:v>39635</c:v>
                </c:pt>
                <c:pt idx="280">
                  <c:v>39636</c:v>
                </c:pt>
                <c:pt idx="281">
                  <c:v>39637</c:v>
                </c:pt>
                <c:pt idx="282">
                  <c:v>39638</c:v>
                </c:pt>
                <c:pt idx="283">
                  <c:v>39639</c:v>
                </c:pt>
                <c:pt idx="284">
                  <c:v>39640</c:v>
                </c:pt>
                <c:pt idx="285">
                  <c:v>39641</c:v>
                </c:pt>
                <c:pt idx="286">
                  <c:v>39642</c:v>
                </c:pt>
                <c:pt idx="287">
                  <c:v>39643</c:v>
                </c:pt>
                <c:pt idx="288">
                  <c:v>39644</c:v>
                </c:pt>
                <c:pt idx="289">
                  <c:v>39645</c:v>
                </c:pt>
                <c:pt idx="290">
                  <c:v>39646</c:v>
                </c:pt>
                <c:pt idx="291">
                  <c:v>39647</c:v>
                </c:pt>
                <c:pt idx="292">
                  <c:v>39648</c:v>
                </c:pt>
                <c:pt idx="293">
                  <c:v>39649</c:v>
                </c:pt>
                <c:pt idx="294">
                  <c:v>39650</c:v>
                </c:pt>
                <c:pt idx="295">
                  <c:v>39651</c:v>
                </c:pt>
                <c:pt idx="296">
                  <c:v>39652</c:v>
                </c:pt>
                <c:pt idx="297">
                  <c:v>39653</c:v>
                </c:pt>
                <c:pt idx="298">
                  <c:v>39654</c:v>
                </c:pt>
                <c:pt idx="299">
                  <c:v>39655</c:v>
                </c:pt>
                <c:pt idx="300">
                  <c:v>39656</c:v>
                </c:pt>
                <c:pt idx="301">
                  <c:v>39657</c:v>
                </c:pt>
                <c:pt idx="302">
                  <c:v>39658</c:v>
                </c:pt>
                <c:pt idx="303">
                  <c:v>39659</c:v>
                </c:pt>
                <c:pt idx="304">
                  <c:v>39660</c:v>
                </c:pt>
                <c:pt idx="305">
                  <c:v>39661</c:v>
                </c:pt>
                <c:pt idx="306">
                  <c:v>39662</c:v>
                </c:pt>
                <c:pt idx="307">
                  <c:v>39663</c:v>
                </c:pt>
                <c:pt idx="308">
                  <c:v>39664</c:v>
                </c:pt>
                <c:pt idx="309">
                  <c:v>39665</c:v>
                </c:pt>
                <c:pt idx="310">
                  <c:v>39666</c:v>
                </c:pt>
                <c:pt idx="311">
                  <c:v>39667</c:v>
                </c:pt>
                <c:pt idx="312">
                  <c:v>39668</c:v>
                </c:pt>
                <c:pt idx="313">
                  <c:v>39669</c:v>
                </c:pt>
                <c:pt idx="314">
                  <c:v>39670</c:v>
                </c:pt>
                <c:pt idx="315">
                  <c:v>39671</c:v>
                </c:pt>
                <c:pt idx="316">
                  <c:v>39672</c:v>
                </c:pt>
                <c:pt idx="317">
                  <c:v>39673</c:v>
                </c:pt>
                <c:pt idx="318">
                  <c:v>39674</c:v>
                </c:pt>
                <c:pt idx="319">
                  <c:v>39675</c:v>
                </c:pt>
                <c:pt idx="320">
                  <c:v>39676</c:v>
                </c:pt>
                <c:pt idx="321">
                  <c:v>39677</c:v>
                </c:pt>
                <c:pt idx="322">
                  <c:v>39678</c:v>
                </c:pt>
                <c:pt idx="323">
                  <c:v>39679</c:v>
                </c:pt>
                <c:pt idx="324">
                  <c:v>39680</c:v>
                </c:pt>
                <c:pt idx="325">
                  <c:v>39681</c:v>
                </c:pt>
                <c:pt idx="326">
                  <c:v>39682</c:v>
                </c:pt>
                <c:pt idx="327">
                  <c:v>39683</c:v>
                </c:pt>
                <c:pt idx="328">
                  <c:v>39684</c:v>
                </c:pt>
                <c:pt idx="329">
                  <c:v>39685</c:v>
                </c:pt>
                <c:pt idx="330">
                  <c:v>39686</c:v>
                </c:pt>
                <c:pt idx="331">
                  <c:v>39687</c:v>
                </c:pt>
                <c:pt idx="332">
                  <c:v>39688</c:v>
                </c:pt>
                <c:pt idx="333">
                  <c:v>39689</c:v>
                </c:pt>
                <c:pt idx="334">
                  <c:v>39690</c:v>
                </c:pt>
                <c:pt idx="335">
                  <c:v>39691</c:v>
                </c:pt>
                <c:pt idx="336">
                  <c:v>39692</c:v>
                </c:pt>
                <c:pt idx="337">
                  <c:v>39693</c:v>
                </c:pt>
                <c:pt idx="338">
                  <c:v>39694</c:v>
                </c:pt>
                <c:pt idx="339">
                  <c:v>39695</c:v>
                </c:pt>
                <c:pt idx="340">
                  <c:v>39696</c:v>
                </c:pt>
                <c:pt idx="341">
                  <c:v>39697</c:v>
                </c:pt>
                <c:pt idx="342">
                  <c:v>39698</c:v>
                </c:pt>
                <c:pt idx="343">
                  <c:v>39699</c:v>
                </c:pt>
                <c:pt idx="344">
                  <c:v>39700</c:v>
                </c:pt>
                <c:pt idx="345">
                  <c:v>39701</c:v>
                </c:pt>
                <c:pt idx="346">
                  <c:v>39702</c:v>
                </c:pt>
                <c:pt idx="347">
                  <c:v>39703</c:v>
                </c:pt>
                <c:pt idx="348">
                  <c:v>39704</c:v>
                </c:pt>
                <c:pt idx="349">
                  <c:v>39705</c:v>
                </c:pt>
                <c:pt idx="350">
                  <c:v>39706</c:v>
                </c:pt>
                <c:pt idx="351">
                  <c:v>39707</c:v>
                </c:pt>
                <c:pt idx="352">
                  <c:v>39708</c:v>
                </c:pt>
                <c:pt idx="353">
                  <c:v>39709</c:v>
                </c:pt>
                <c:pt idx="354">
                  <c:v>39710</c:v>
                </c:pt>
                <c:pt idx="355">
                  <c:v>39711</c:v>
                </c:pt>
                <c:pt idx="356">
                  <c:v>39712</c:v>
                </c:pt>
                <c:pt idx="357">
                  <c:v>39713</c:v>
                </c:pt>
                <c:pt idx="358">
                  <c:v>39714</c:v>
                </c:pt>
                <c:pt idx="359">
                  <c:v>39715</c:v>
                </c:pt>
                <c:pt idx="360">
                  <c:v>39716</c:v>
                </c:pt>
                <c:pt idx="361">
                  <c:v>39717</c:v>
                </c:pt>
                <c:pt idx="362">
                  <c:v>39718</c:v>
                </c:pt>
                <c:pt idx="363">
                  <c:v>39719</c:v>
                </c:pt>
                <c:pt idx="364">
                  <c:v>39720</c:v>
                </c:pt>
                <c:pt idx="365">
                  <c:v>39721</c:v>
                </c:pt>
                <c:pt idx="366">
                  <c:v>39722</c:v>
                </c:pt>
                <c:pt idx="367">
                  <c:v>39723</c:v>
                </c:pt>
                <c:pt idx="368">
                  <c:v>39724</c:v>
                </c:pt>
                <c:pt idx="369">
                  <c:v>39725</c:v>
                </c:pt>
                <c:pt idx="370">
                  <c:v>39726</c:v>
                </c:pt>
                <c:pt idx="371">
                  <c:v>39727</c:v>
                </c:pt>
                <c:pt idx="372">
                  <c:v>39728</c:v>
                </c:pt>
                <c:pt idx="373">
                  <c:v>39729</c:v>
                </c:pt>
                <c:pt idx="374">
                  <c:v>39730</c:v>
                </c:pt>
                <c:pt idx="375">
                  <c:v>39731</c:v>
                </c:pt>
                <c:pt idx="376">
                  <c:v>39732</c:v>
                </c:pt>
                <c:pt idx="377">
                  <c:v>39733</c:v>
                </c:pt>
                <c:pt idx="378">
                  <c:v>39734</c:v>
                </c:pt>
                <c:pt idx="379">
                  <c:v>39735</c:v>
                </c:pt>
                <c:pt idx="380">
                  <c:v>39736</c:v>
                </c:pt>
                <c:pt idx="381">
                  <c:v>39737</c:v>
                </c:pt>
                <c:pt idx="382">
                  <c:v>39738</c:v>
                </c:pt>
                <c:pt idx="383">
                  <c:v>39739</c:v>
                </c:pt>
                <c:pt idx="384">
                  <c:v>39740</c:v>
                </c:pt>
                <c:pt idx="385">
                  <c:v>39741</c:v>
                </c:pt>
                <c:pt idx="386">
                  <c:v>39742</c:v>
                </c:pt>
                <c:pt idx="387">
                  <c:v>39743</c:v>
                </c:pt>
                <c:pt idx="388">
                  <c:v>39744</c:v>
                </c:pt>
                <c:pt idx="389">
                  <c:v>39745</c:v>
                </c:pt>
                <c:pt idx="390">
                  <c:v>39746</c:v>
                </c:pt>
                <c:pt idx="391">
                  <c:v>39747</c:v>
                </c:pt>
                <c:pt idx="392">
                  <c:v>39748</c:v>
                </c:pt>
                <c:pt idx="393">
                  <c:v>39749</c:v>
                </c:pt>
                <c:pt idx="394">
                  <c:v>39750</c:v>
                </c:pt>
                <c:pt idx="395">
                  <c:v>39751</c:v>
                </c:pt>
                <c:pt idx="396">
                  <c:v>39752</c:v>
                </c:pt>
                <c:pt idx="397">
                  <c:v>39753</c:v>
                </c:pt>
                <c:pt idx="398">
                  <c:v>39754</c:v>
                </c:pt>
                <c:pt idx="399">
                  <c:v>39755</c:v>
                </c:pt>
                <c:pt idx="400">
                  <c:v>39756</c:v>
                </c:pt>
                <c:pt idx="401">
                  <c:v>39757</c:v>
                </c:pt>
                <c:pt idx="402">
                  <c:v>39758</c:v>
                </c:pt>
                <c:pt idx="403">
                  <c:v>39759</c:v>
                </c:pt>
                <c:pt idx="404">
                  <c:v>39760</c:v>
                </c:pt>
                <c:pt idx="405">
                  <c:v>39761</c:v>
                </c:pt>
                <c:pt idx="406">
                  <c:v>39762</c:v>
                </c:pt>
                <c:pt idx="407">
                  <c:v>39763</c:v>
                </c:pt>
                <c:pt idx="408">
                  <c:v>39764</c:v>
                </c:pt>
                <c:pt idx="409">
                  <c:v>39765</c:v>
                </c:pt>
                <c:pt idx="410">
                  <c:v>39766</c:v>
                </c:pt>
                <c:pt idx="411">
                  <c:v>39767</c:v>
                </c:pt>
                <c:pt idx="412">
                  <c:v>39768</c:v>
                </c:pt>
                <c:pt idx="413">
                  <c:v>39769</c:v>
                </c:pt>
                <c:pt idx="414">
                  <c:v>39770</c:v>
                </c:pt>
                <c:pt idx="415">
                  <c:v>39771</c:v>
                </c:pt>
                <c:pt idx="416">
                  <c:v>39772</c:v>
                </c:pt>
                <c:pt idx="417">
                  <c:v>39773</c:v>
                </c:pt>
                <c:pt idx="418">
                  <c:v>39774</c:v>
                </c:pt>
                <c:pt idx="419">
                  <c:v>39775</c:v>
                </c:pt>
                <c:pt idx="420">
                  <c:v>39776</c:v>
                </c:pt>
                <c:pt idx="421">
                  <c:v>39777</c:v>
                </c:pt>
                <c:pt idx="422">
                  <c:v>39778</c:v>
                </c:pt>
                <c:pt idx="423">
                  <c:v>39779</c:v>
                </c:pt>
                <c:pt idx="424">
                  <c:v>39780</c:v>
                </c:pt>
                <c:pt idx="425">
                  <c:v>39781</c:v>
                </c:pt>
                <c:pt idx="426">
                  <c:v>39782</c:v>
                </c:pt>
                <c:pt idx="427">
                  <c:v>39783</c:v>
                </c:pt>
                <c:pt idx="428">
                  <c:v>39784</c:v>
                </c:pt>
                <c:pt idx="429">
                  <c:v>39785</c:v>
                </c:pt>
                <c:pt idx="430">
                  <c:v>39786</c:v>
                </c:pt>
                <c:pt idx="431">
                  <c:v>39787</c:v>
                </c:pt>
                <c:pt idx="432">
                  <c:v>39788</c:v>
                </c:pt>
                <c:pt idx="433">
                  <c:v>39789</c:v>
                </c:pt>
                <c:pt idx="434">
                  <c:v>39790</c:v>
                </c:pt>
                <c:pt idx="435">
                  <c:v>39791</c:v>
                </c:pt>
                <c:pt idx="436">
                  <c:v>39792</c:v>
                </c:pt>
                <c:pt idx="437">
                  <c:v>39793</c:v>
                </c:pt>
                <c:pt idx="438">
                  <c:v>39794</c:v>
                </c:pt>
                <c:pt idx="439">
                  <c:v>39795</c:v>
                </c:pt>
                <c:pt idx="440">
                  <c:v>39796</c:v>
                </c:pt>
                <c:pt idx="441">
                  <c:v>39797</c:v>
                </c:pt>
                <c:pt idx="442">
                  <c:v>39798</c:v>
                </c:pt>
                <c:pt idx="443">
                  <c:v>39799</c:v>
                </c:pt>
                <c:pt idx="444">
                  <c:v>39800</c:v>
                </c:pt>
                <c:pt idx="445">
                  <c:v>39801</c:v>
                </c:pt>
                <c:pt idx="446">
                  <c:v>39802</c:v>
                </c:pt>
                <c:pt idx="447">
                  <c:v>39803</c:v>
                </c:pt>
                <c:pt idx="448">
                  <c:v>39804</c:v>
                </c:pt>
                <c:pt idx="449">
                  <c:v>39805</c:v>
                </c:pt>
                <c:pt idx="450">
                  <c:v>39806</c:v>
                </c:pt>
                <c:pt idx="451">
                  <c:v>39807</c:v>
                </c:pt>
                <c:pt idx="452">
                  <c:v>39808</c:v>
                </c:pt>
                <c:pt idx="453">
                  <c:v>39809</c:v>
                </c:pt>
                <c:pt idx="454">
                  <c:v>39810</c:v>
                </c:pt>
                <c:pt idx="455">
                  <c:v>39811</c:v>
                </c:pt>
                <c:pt idx="456">
                  <c:v>39812</c:v>
                </c:pt>
                <c:pt idx="457">
                  <c:v>39813</c:v>
                </c:pt>
                <c:pt idx="458">
                  <c:v>39814</c:v>
                </c:pt>
                <c:pt idx="459">
                  <c:v>39815</c:v>
                </c:pt>
                <c:pt idx="460">
                  <c:v>39816</c:v>
                </c:pt>
                <c:pt idx="461">
                  <c:v>39817</c:v>
                </c:pt>
                <c:pt idx="462">
                  <c:v>39818</c:v>
                </c:pt>
                <c:pt idx="463">
                  <c:v>39819</c:v>
                </c:pt>
                <c:pt idx="464">
                  <c:v>39820</c:v>
                </c:pt>
                <c:pt idx="465">
                  <c:v>39821</c:v>
                </c:pt>
                <c:pt idx="466">
                  <c:v>39822</c:v>
                </c:pt>
                <c:pt idx="467">
                  <c:v>39823</c:v>
                </c:pt>
                <c:pt idx="468">
                  <c:v>39824</c:v>
                </c:pt>
                <c:pt idx="469">
                  <c:v>39825</c:v>
                </c:pt>
                <c:pt idx="470">
                  <c:v>39826</c:v>
                </c:pt>
                <c:pt idx="471">
                  <c:v>39827</c:v>
                </c:pt>
                <c:pt idx="472">
                  <c:v>39828</c:v>
                </c:pt>
                <c:pt idx="473">
                  <c:v>39829</c:v>
                </c:pt>
                <c:pt idx="474">
                  <c:v>39830</c:v>
                </c:pt>
                <c:pt idx="475">
                  <c:v>39831</c:v>
                </c:pt>
                <c:pt idx="476">
                  <c:v>39832</c:v>
                </c:pt>
                <c:pt idx="477">
                  <c:v>39833</c:v>
                </c:pt>
                <c:pt idx="478">
                  <c:v>39834</c:v>
                </c:pt>
                <c:pt idx="479">
                  <c:v>39835</c:v>
                </c:pt>
                <c:pt idx="480">
                  <c:v>39836</c:v>
                </c:pt>
                <c:pt idx="481">
                  <c:v>39837</c:v>
                </c:pt>
                <c:pt idx="482">
                  <c:v>39838</c:v>
                </c:pt>
                <c:pt idx="483">
                  <c:v>39839</c:v>
                </c:pt>
                <c:pt idx="484">
                  <c:v>39840</c:v>
                </c:pt>
                <c:pt idx="485">
                  <c:v>39841</c:v>
                </c:pt>
                <c:pt idx="486">
                  <c:v>39842</c:v>
                </c:pt>
                <c:pt idx="487">
                  <c:v>39843</c:v>
                </c:pt>
                <c:pt idx="488">
                  <c:v>39844</c:v>
                </c:pt>
                <c:pt idx="489">
                  <c:v>39845</c:v>
                </c:pt>
                <c:pt idx="490">
                  <c:v>39846</c:v>
                </c:pt>
                <c:pt idx="491">
                  <c:v>39847</c:v>
                </c:pt>
                <c:pt idx="492">
                  <c:v>39848</c:v>
                </c:pt>
                <c:pt idx="493">
                  <c:v>39849</c:v>
                </c:pt>
                <c:pt idx="494">
                  <c:v>39850</c:v>
                </c:pt>
                <c:pt idx="495">
                  <c:v>39851</c:v>
                </c:pt>
                <c:pt idx="496">
                  <c:v>39852</c:v>
                </c:pt>
                <c:pt idx="497">
                  <c:v>39853</c:v>
                </c:pt>
                <c:pt idx="498">
                  <c:v>39854</c:v>
                </c:pt>
                <c:pt idx="499">
                  <c:v>39855</c:v>
                </c:pt>
                <c:pt idx="500">
                  <c:v>39856</c:v>
                </c:pt>
                <c:pt idx="501">
                  <c:v>39857</c:v>
                </c:pt>
                <c:pt idx="502">
                  <c:v>39858</c:v>
                </c:pt>
                <c:pt idx="503">
                  <c:v>39859</c:v>
                </c:pt>
                <c:pt idx="504">
                  <c:v>39860</c:v>
                </c:pt>
                <c:pt idx="505">
                  <c:v>39861</c:v>
                </c:pt>
                <c:pt idx="506">
                  <c:v>39862</c:v>
                </c:pt>
                <c:pt idx="507">
                  <c:v>39863</c:v>
                </c:pt>
                <c:pt idx="508">
                  <c:v>39864</c:v>
                </c:pt>
                <c:pt idx="509">
                  <c:v>39865</c:v>
                </c:pt>
                <c:pt idx="510">
                  <c:v>39866</c:v>
                </c:pt>
                <c:pt idx="511">
                  <c:v>39867</c:v>
                </c:pt>
                <c:pt idx="512">
                  <c:v>39868</c:v>
                </c:pt>
                <c:pt idx="513">
                  <c:v>39869</c:v>
                </c:pt>
                <c:pt idx="514">
                  <c:v>39870</c:v>
                </c:pt>
                <c:pt idx="515">
                  <c:v>39871</c:v>
                </c:pt>
                <c:pt idx="516">
                  <c:v>39872</c:v>
                </c:pt>
                <c:pt idx="517">
                  <c:v>39873</c:v>
                </c:pt>
                <c:pt idx="518">
                  <c:v>39874</c:v>
                </c:pt>
                <c:pt idx="519">
                  <c:v>39875</c:v>
                </c:pt>
                <c:pt idx="520">
                  <c:v>39876</c:v>
                </c:pt>
                <c:pt idx="521">
                  <c:v>39877</c:v>
                </c:pt>
                <c:pt idx="522">
                  <c:v>39878</c:v>
                </c:pt>
                <c:pt idx="523">
                  <c:v>39879</c:v>
                </c:pt>
                <c:pt idx="524">
                  <c:v>39880</c:v>
                </c:pt>
                <c:pt idx="525">
                  <c:v>39881</c:v>
                </c:pt>
                <c:pt idx="526">
                  <c:v>39882</c:v>
                </c:pt>
                <c:pt idx="527">
                  <c:v>39883</c:v>
                </c:pt>
                <c:pt idx="528">
                  <c:v>39884</c:v>
                </c:pt>
                <c:pt idx="529">
                  <c:v>39885</c:v>
                </c:pt>
                <c:pt idx="530">
                  <c:v>39886</c:v>
                </c:pt>
                <c:pt idx="531">
                  <c:v>39887</c:v>
                </c:pt>
                <c:pt idx="532">
                  <c:v>39888</c:v>
                </c:pt>
                <c:pt idx="533">
                  <c:v>39889</c:v>
                </c:pt>
                <c:pt idx="534">
                  <c:v>39890</c:v>
                </c:pt>
                <c:pt idx="535">
                  <c:v>39891</c:v>
                </c:pt>
                <c:pt idx="536">
                  <c:v>39892</c:v>
                </c:pt>
                <c:pt idx="537">
                  <c:v>39893</c:v>
                </c:pt>
                <c:pt idx="538">
                  <c:v>39894</c:v>
                </c:pt>
                <c:pt idx="539">
                  <c:v>39895</c:v>
                </c:pt>
                <c:pt idx="540">
                  <c:v>39896</c:v>
                </c:pt>
                <c:pt idx="541">
                  <c:v>39897</c:v>
                </c:pt>
                <c:pt idx="542">
                  <c:v>39898</c:v>
                </c:pt>
                <c:pt idx="543">
                  <c:v>39899</c:v>
                </c:pt>
                <c:pt idx="544">
                  <c:v>39900</c:v>
                </c:pt>
                <c:pt idx="545">
                  <c:v>39901</c:v>
                </c:pt>
                <c:pt idx="546">
                  <c:v>39902</c:v>
                </c:pt>
                <c:pt idx="547">
                  <c:v>39903</c:v>
                </c:pt>
                <c:pt idx="548">
                  <c:v>39904</c:v>
                </c:pt>
                <c:pt idx="549">
                  <c:v>39905</c:v>
                </c:pt>
                <c:pt idx="550">
                  <c:v>39906</c:v>
                </c:pt>
                <c:pt idx="551">
                  <c:v>39907</c:v>
                </c:pt>
                <c:pt idx="552">
                  <c:v>39908</c:v>
                </c:pt>
                <c:pt idx="553">
                  <c:v>39909</c:v>
                </c:pt>
                <c:pt idx="554">
                  <c:v>39910</c:v>
                </c:pt>
                <c:pt idx="555">
                  <c:v>39911</c:v>
                </c:pt>
                <c:pt idx="556">
                  <c:v>39912</c:v>
                </c:pt>
                <c:pt idx="557">
                  <c:v>39913</c:v>
                </c:pt>
                <c:pt idx="558">
                  <c:v>39914</c:v>
                </c:pt>
                <c:pt idx="559">
                  <c:v>39915</c:v>
                </c:pt>
                <c:pt idx="560">
                  <c:v>39916</c:v>
                </c:pt>
                <c:pt idx="561">
                  <c:v>39917</c:v>
                </c:pt>
                <c:pt idx="562">
                  <c:v>39918</c:v>
                </c:pt>
                <c:pt idx="563">
                  <c:v>39919</c:v>
                </c:pt>
                <c:pt idx="564">
                  <c:v>39920</c:v>
                </c:pt>
                <c:pt idx="565">
                  <c:v>39921</c:v>
                </c:pt>
                <c:pt idx="566">
                  <c:v>39922</c:v>
                </c:pt>
                <c:pt idx="567">
                  <c:v>39923</c:v>
                </c:pt>
                <c:pt idx="568">
                  <c:v>39924</c:v>
                </c:pt>
                <c:pt idx="569">
                  <c:v>39925</c:v>
                </c:pt>
                <c:pt idx="570">
                  <c:v>39926</c:v>
                </c:pt>
                <c:pt idx="571">
                  <c:v>39927</c:v>
                </c:pt>
                <c:pt idx="572">
                  <c:v>39928</c:v>
                </c:pt>
                <c:pt idx="573">
                  <c:v>39929</c:v>
                </c:pt>
                <c:pt idx="574">
                  <c:v>39930</c:v>
                </c:pt>
                <c:pt idx="575">
                  <c:v>39931</c:v>
                </c:pt>
                <c:pt idx="576">
                  <c:v>39932</c:v>
                </c:pt>
                <c:pt idx="577">
                  <c:v>39933</c:v>
                </c:pt>
                <c:pt idx="578">
                  <c:v>39934</c:v>
                </c:pt>
                <c:pt idx="579">
                  <c:v>39935</c:v>
                </c:pt>
                <c:pt idx="580">
                  <c:v>39936</c:v>
                </c:pt>
                <c:pt idx="581">
                  <c:v>39937</c:v>
                </c:pt>
                <c:pt idx="582">
                  <c:v>39938</c:v>
                </c:pt>
                <c:pt idx="583">
                  <c:v>39939</c:v>
                </c:pt>
                <c:pt idx="584">
                  <c:v>39940</c:v>
                </c:pt>
                <c:pt idx="585">
                  <c:v>39941</c:v>
                </c:pt>
                <c:pt idx="586">
                  <c:v>39942</c:v>
                </c:pt>
                <c:pt idx="587">
                  <c:v>39943</c:v>
                </c:pt>
                <c:pt idx="588">
                  <c:v>39944</c:v>
                </c:pt>
                <c:pt idx="589">
                  <c:v>39945</c:v>
                </c:pt>
                <c:pt idx="590">
                  <c:v>39946</c:v>
                </c:pt>
                <c:pt idx="591">
                  <c:v>39947</c:v>
                </c:pt>
                <c:pt idx="592">
                  <c:v>39948</c:v>
                </c:pt>
                <c:pt idx="593">
                  <c:v>39949</c:v>
                </c:pt>
                <c:pt idx="594">
                  <c:v>39950</c:v>
                </c:pt>
                <c:pt idx="595">
                  <c:v>39951</c:v>
                </c:pt>
                <c:pt idx="596">
                  <c:v>39952</c:v>
                </c:pt>
                <c:pt idx="597">
                  <c:v>39953</c:v>
                </c:pt>
                <c:pt idx="598">
                  <c:v>39954</c:v>
                </c:pt>
                <c:pt idx="599">
                  <c:v>39955</c:v>
                </c:pt>
                <c:pt idx="600">
                  <c:v>39956</c:v>
                </c:pt>
                <c:pt idx="601">
                  <c:v>39957</c:v>
                </c:pt>
                <c:pt idx="602">
                  <c:v>39958</c:v>
                </c:pt>
                <c:pt idx="603">
                  <c:v>39959</c:v>
                </c:pt>
                <c:pt idx="604">
                  <c:v>39960</c:v>
                </c:pt>
                <c:pt idx="605">
                  <c:v>39961</c:v>
                </c:pt>
                <c:pt idx="606">
                  <c:v>39962</c:v>
                </c:pt>
                <c:pt idx="607">
                  <c:v>39963</c:v>
                </c:pt>
                <c:pt idx="608">
                  <c:v>39964</c:v>
                </c:pt>
                <c:pt idx="609">
                  <c:v>39965</c:v>
                </c:pt>
                <c:pt idx="610">
                  <c:v>39966</c:v>
                </c:pt>
                <c:pt idx="611">
                  <c:v>39967</c:v>
                </c:pt>
                <c:pt idx="612">
                  <c:v>39968</c:v>
                </c:pt>
                <c:pt idx="613">
                  <c:v>39969</c:v>
                </c:pt>
                <c:pt idx="614">
                  <c:v>39970</c:v>
                </c:pt>
                <c:pt idx="615">
                  <c:v>39971</c:v>
                </c:pt>
                <c:pt idx="616">
                  <c:v>39972</c:v>
                </c:pt>
                <c:pt idx="617">
                  <c:v>39973</c:v>
                </c:pt>
                <c:pt idx="618">
                  <c:v>39974</c:v>
                </c:pt>
                <c:pt idx="619">
                  <c:v>39975</c:v>
                </c:pt>
                <c:pt idx="620">
                  <c:v>39976</c:v>
                </c:pt>
                <c:pt idx="621">
                  <c:v>39977</c:v>
                </c:pt>
                <c:pt idx="622">
                  <c:v>39978</c:v>
                </c:pt>
                <c:pt idx="623">
                  <c:v>39979</c:v>
                </c:pt>
                <c:pt idx="624">
                  <c:v>39980</c:v>
                </c:pt>
                <c:pt idx="625">
                  <c:v>39981</c:v>
                </c:pt>
                <c:pt idx="626">
                  <c:v>39982</c:v>
                </c:pt>
                <c:pt idx="627">
                  <c:v>39983</c:v>
                </c:pt>
                <c:pt idx="628">
                  <c:v>39984</c:v>
                </c:pt>
                <c:pt idx="629">
                  <c:v>39985</c:v>
                </c:pt>
                <c:pt idx="630">
                  <c:v>39986</c:v>
                </c:pt>
                <c:pt idx="631">
                  <c:v>39987</c:v>
                </c:pt>
                <c:pt idx="632">
                  <c:v>39988</c:v>
                </c:pt>
                <c:pt idx="633">
                  <c:v>39989</c:v>
                </c:pt>
                <c:pt idx="634">
                  <c:v>39990</c:v>
                </c:pt>
                <c:pt idx="635">
                  <c:v>39991</c:v>
                </c:pt>
                <c:pt idx="636">
                  <c:v>39992</c:v>
                </c:pt>
                <c:pt idx="637">
                  <c:v>39993</c:v>
                </c:pt>
                <c:pt idx="638">
                  <c:v>39994</c:v>
                </c:pt>
                <c:pt idx="639">
                  <c:v>39995</c:v>
                </c:pt>
                <c:pt idx="640">
                  <c:v>39996</c:v>
                </c:pt>
                <c:pt idx="641">
                  <c:v>39997</c:v>
                </c:pt>
                <c:pt idx="642">
                  <c:v>39998</c:v>
                </c:pt>
                <c:pt idx="643">
                  <c:v>39999</c:v>
                </c:pt>
                <c:pt idx="644">
                  <c:v>40000</c:v>
                </c:pt>
                <c:pt idx="645">
                  <c:v>40001</c:v>
                </c:pt>
                <c:pt idx="646">
                  <c:v>40002</c:v>
                </c:pt>
                <c:pt idx="647">
                  <c:v>40003</c:v>
                </c:pt>
                <c:pt idx="648">
                  <c:v>40004</c:v>
                </c:pt>
                <c:pt idx="649">
                  <c:v>40005</c:v>
                </c:pt>
                <c:pt idx="650">
                  <c:v>40006</c:v>
                </c:pt>
                <c:pt idx="651">
                  <c:v>40007</c:v>
                </c:pt>
                <c:pt idx="652">
                  <c:v>40008</c:v>
                </c:pt>
                <c:pt idx="653">
                  <c:v>40009</c:v>
                </c:pt>
                <c:pt idx="654">
                  <c:v>40010</c:v>
                </c:pt>
                <c:pt idx="655">
                  <c:v>40011</c:v>
                </c:pt>
                <c:pt idx="656">
                  <c:v>40012</c:v>
                </c:pt>
                <c:pt idx="657">
                  <c:v>40013</c:v>
                </c:pt>
                <c:pt idx="658">
                  <c:v>40014</c:v>
                </c:pt>
                <c:pt idx="659">
                  <c:v>40015</c:v>
                </c:pt>
                <c:pt idx="660">
                  <c:v>40016</c:v>
                </c:pt>
                <c:pt idx="661">
                  <c:v>40017</c:v>
                </c:pt>
                <c:pt idx="662">
                  <c:v>40018</c:v>
                </c:pt>
                <c:pt idx="663">
                  <c:v>40019</c:v>
                </c:pt>
                <c:pt idx="664">
                  <c:v>40020</c:v>
                </c:pt>
                <c:pt idx="665">
                  <c:v>40021</c:v>
                </c:pt>
                <c:pt idx="666">
                  <c:v>40022</c:v>
                </c:pt>
                <c:pt idx="667">
                  <c:v>40023</c:v>
                </c:pt>
                <c:pt idx="668">
                  <c:v>40024</c:v>
                </c:pt>
                <c:pt idx="669">
                  <c:v>40025</c:v>
                </c:pt>
                <c:pt idx="670">
                  <c:v>40026</c:v>
                </c:pt>
                <c:pt idx="671">
                  <c:v>40027</c:v>
                </c:pt>
                <c:pt idx="672">
                  <c:v>40028</c:v>
                </c:pt>
                <c:pt idx="673">
                  <c:v>40029</c:v>
                </c:pt>
                <c:pt idx="674">
                  <c:v>40030</c:v>
                </c:pt>
                <c:pt idx="675">
                  <c:v>40031</c:v>
                </c:pt>
                <c:pt idx="676">
                  <c:v>40032</c:v>
                </c:pt>
                <c:pt idx="677">
                  <c:v>40033</c:v>
                </c:pt>
                <c:pt idx="678">
                  <c:v>40034</c:v>
                </c:pt>
                <c:pt idx="679">
                  <c:v>40035</c:v>
                </c:pt>
                <c:pt idx="680">
                  <c:v>40036</c:v>
                </c:pt>
                <c:pt idx="681">
                  <c:v>40037</c:v>
                </c:pt>
                <c:pt idx="682">
                  <c:v>40038</c:v>
                </c:pt>
                <c:pt idx="683">
                  <c:v>40039</c:v>
                </c:pt>
                <c:pt idx="684">
                  <c:v>40040</c:v>
                </c:pt>
                <c:pt idx="685">
                  <c:v>40041</c:v>
                </c:pt>
                <c:pt idx="686">
                  <c:v>40042</c:v>
                </c:pt>
                <c:pt idx="687">
                  <c:v>40043</c:v>
                </c:pt>
                <c:pt idx="688">
                  <c:v>40044</c:v>
                </c:pt>
                <c:pt idx="689">
                  <c:v>40045</c:v>
                </c:pt>
                <c:pt idx="690">
                  <c:v>40046</c:v>
                </c:pt>
                <c:pt idx="691">
                  <c:v>40047</c:v>
                </c:pt>
                <c:pt idx="692">
                  <c:v>40048</c:v>
                </c:pt>
                <c:pt idx="693">
                  <c:v>40049</c:v>
                </c:pt>
                <c:pt idx="694">
                  <c:v>40050</c:v>
                </c:pt>
                <c:pt idx="695">
                  <c:v>40051</c:v>
                </c:pt>
                <c:pt idx="696">
                  <c:v>40052</c:v>
                </c:pt>
                <c:pt idx="697">
                  <c:v>40053</c:v>
                </c:pt>
                <c:pt idx="698">
                  <c:v>40054</c:v>
                </c:pt>
                <c:pt idx="699">
                  <c:v>40055</c:v>
                </c:pt>
                <c:pt idx="700">
                  <c:v>40056</c:v>
                </c:pt>
                <c:pt idx="701">
                  <c:v>40057</c:v>
                </c:pt>
                <c:pt idx="702">
                  <c:v>40058</c:v>
                </c:pt>
                <c:pt idx="703">
                  <c:v>40059</c:v>
                </c:pt>
                <c:pt idx="704">
                  <c:v>40060</c:v>
                </c:pt>
                <c:pt idx="705">
                  <c:v>40061</c:v>
                </c:pt>
                <c:pt idx="706">
                  <c:v>40062</c:v>
                </c:pt>
                <c:pt idx="707">
                  <c:v>40063</c:v>
                </c:pt>
                <c:pt idx="708">
                  <c:v>40064</c:v>
                </c:pt>
                <c:pt idx="709">
                  <c:v>40065</c:v>
                </c:pt>
                <c:pt idx="710">
                  <c:v>40066</c:v>
                </c:pt>
                <c:pt idx="711">
                  <c:v>40067</c:v>
                </c:pt>
                <c:pt idx="712">
                  <c:v>40068</c:v>
                </c:pt>
                <c:pt idx="713">
                  <c:v>40069</c:v>
                </c:pt>
                <c:pt idx="714">
                  <c:v>40070</c:v>
                </c:pt>
                <c:pt idx="715">
                  <c:v>40071</c:v>
                </c:pt>
                <c:pt idx="716">
                  <c:v>40072</c:v>
                </c:pt>
                <c:pt idx="717">
                  <c:v>40073</c:v>
                </c:pt>
                <c:pt idx="718">
                  <c:v>40074</c:v>
                </c:pt>
                <c:pt idx="719">
                  <c:v>40075</c:v>
                </c:pt>
                <c:pt idx="720">
                  <c:v>40076</c:v>
                </c:pt>
                <c:pt idx="721">
                  <c:v>40077</c:v>
                </c:pt>
                <c:pt idx="722">
                  <c:v>40078</c:v>
                </c:pt>
                <c:pt idx="723">
                  <c:v>40079</c:v>
                </c:pt>
                <c:pt idx="724">
                  <c:v>40080</c:v>
                </c:pt>
                <c:pt idx="725">
                  <c:v>40081</c:v>
                </c:pt>
                <c:pt idx="726">
                  <c:v>40082</c:v>
                </c:pt>
                <c:pt idx="727">
                  <c:v>40083</c:v>
                </c:pt>
                <c:pt idx="728">
                  <c:v>40084</c:v>
                </c:pt>
                <c:pt idx="729">
                  <c:v>40085</c:v>
                </c:pt>
                <c:pt idx="730">
                  <c:v>40086</c:v>
                </c:pt>
                <c:pt idx="731">
                  <c:v>40087</c:v>
                </c:pt>
                <c:pt idx="732">
                  <c:v>40088</c:v>
                </c:pt>
                <c:pt idx="733">
                  <c:v>40089</c:v>
                </c:pt>
                <c:pt idx="734">
                  <c:v>40090</c:v>
                </c:pt>
                <c:pt idx="735">
                  <c:v>40091</c:v>
                </c:pt>
                <c:pt idx="736">
                  <c:v>40092</c:v>
                </c:pt>
                <c:pt idx="737">
                  <c:v>40093</c:v>
                </c:pt>
                <c:pt idx="738">
                  <c:v>40094</c:v>
                </c:pt>
                <c:pt idx="739">
                  <c:v>40095</c:v>
                </c:pt>
                <c:pt idx="740">
                  <c:v>40096</c:v>
                </c:pt>
                <c:pt idx="741">
                  <c:v>40097</c:v>
                </c:pt>
                <c:pt idx="742">
                  <c:v>40098</c:v>
                </c:pt>
                <c:pt idx="743">
                  <c:v>40099</c:v>
                </c:pt>
                <c:pt idx="744">
                  <c:v>40100</c:v>
                </c:pt>
                <c:pt idx="745">
                  <c:v>40101</c:v>
                </c:pt>
                <c:pt idx="746">
                  <c:v>40102</c:v>
                </c:pt>
                <c:pt idx="747">
                  <c:v>40103</c:v>
                </c:pt>
                <c:pt idx="748">
                  <c:v>40104</c:v>
                </c:pt>
                <c:pt idx="749">
                  <c:v>40105</c:v>
                </c:pt>
                <c:pt idx="750">
                  <c:v>40106</c:v>
                </c:pt>
                <c:pt idx="751">
                  <c:v>40107</c:v>
                </c:pt>
                <c:pt idx="752">
                  <c:v>40108</c:v>
                </c:pt>
                <c:pt idx="753">
                  <c:v>40109</c:v>
                </c:pt>
                <c:pt idx="754">
                  <c:v>40110</c:v>
                </c:pt>
                <c:pt idx="755">
                  <c:v>40111</c:v>
                </c:pt>
                <c:pt idx="756">
                  <c:v>40112</c:v>
                </c:pt>
                <c:pt idx="757">
                  <c:v>40113</c:v>
                </c:pt>
                <c:pt idx="758">
                  <c:v>40114</c:v>
                </c:pt>
                <c:pt idx="759">
                  <c:v>40115</c:v>
                </c:pt>
                <c:pt idx="760">
                  <c:v>40116</c:v>
                </c:pt>
                <c:pt idx="761">
                  <c:v>40117</c:v>
                </c:pt>
                <c:pt idx="762">
                  <c:v>40118</c:v>
                </c:pt>
                <c:pt idx="763">
                  <c:v>40119</c:v>
                </c:pt>
                <c:pt idx="764">
                  <c:v>40120</c:v>
                </c:pt>
                <c:pt idx="765">
                  <c:v>40121</c:v>
                </c:pt>
                <c:pt idx="766">
                  <c:v>40122</c:v>
                </c:pt>
                <c:pt idx="767">
                  <c:v>40123</c:v>
                </c:pt>
                <c:pt idx="768">
                  <c:v>40124</c:v>
                </c:pt>
                <c:pt idx="769">
                  <c:v>40125</c:v>
                </c:pt>
                <c:pt idx="770">
                  <c:v>40126</c:v>
                </c:pt>
                <c:pt idx="771">
                  <c:v>40127</c:v>
                </c:pt>
                <c:pt idx="772">
                  <c:v>40128</c:v>
                </c:pt>
                <c:pt idx="773">
                  <c:v>40129</c:v>
                </c:pt>
                <c:pt idx="774">
                  <c:v>40130</c:v>
                </c:pt>
                <c:pt idx="775">
                  <c:v>40131</c:v>
                </c:pt>
                <c:pt idx="776">
                  <c:v>40132</c:v>
                </c:pt>
                <c:pt idx="777">
                  <c:v>40133</c:v>
                </c:pt>
                <c:pt idx="778">
                  <c:v>40134</c:v>
                </c:pt>
                <c:pt idx="779">
                  <c:v>40135</c:v>
                </c:pt>
                <c:pt idx="780">
                  <c:v>40136</c:v>
                </c:pt>
                <c:pt idx="781">
                  <c:v>40137</c:v>
                </c:pt>
                <c:pt idx="782">
                  <c:v>40138</c:v>
                </c:pt>
                <c:pt idx="783">
                  <c:v>40139</c:v>
                </c:pt>
                <c:pt idx="784">
                  <c:v>40140</c:v>
                </c:pt>
                <c:pt idx="785">
                  <c:v>40141</c:v>
                </c:pt>
                <c:pt idx="786">
                  <c:v>40142</c:v>
                </c:pt>
                <c:pt idx="787">
                  <c:v>40143</c:v>
                </c:pt>
                <c:pt idx="788">
                  <c:v>40144</c:v>
                </c:pt>
                <c:pt idx="789">
                  <c:v>40145</c:v>
                </c:pt>
                <c:pt idx="790">
                  <c:v>40146</c:v>
                </c:pt>
                <c:pt idx="791">
                  <c:v>40147</c:v>
                </c:pt>
                <c:pt idx="792">
                  <c:v>40148</c:v>
                </c:pt>
                <c:pt idx="793">
                  <c:v>40149</c:v>
                </c:pt>
                <c:pt idx="794">
                  <c:v>40150</c:v>
                </c:pt>
                <c:pt idx="795">
                  <c:v>40151</c:v>
                </c:pt>
                <c:pt idx="796">
                  <c:v>40152</c:v>
                </c:pt>
                <c:pt idx="797">
                  <c:v>40153</c:v>
                </c:pt>
                <c:pt idx="798">
                  <c:v>40154</c:v>
                </c:pt>
                <c:pt idx="799">
                  <c:v>40155</c:v>
                </c:pt>
                <c:pt idx="800">
                  <c:v>40156</c:v>
                </c:pt>
                <c:pt idx="801">
                  <c:v>40157</c:v>
                </c:pt>
                <c:pt idx="802">
                  <c:v>40158</c:v>
                </c:pt>
                <c:pt idx="803">
                  <c:v>40159</c:v>
                </c:pt>
                <c:pt idx="804">
                  <c:v>40160</c:v>
                </c:pt>
                <c:pt idx="805">
                  <c:v>40161</c:v>
                </c:pt>
                <c:pt idx="806">
                  <c:v>40162</c:v>
                </c:pt>
                <c:pt idx="807">
                  <c:v>40163</c:v>
                </c:pt>
                <c:pt idx="808">
                  <c:v>40164</c:v>
                </c:pt>
                <c:pt idx="809">
                  <c:v>40165</c:v>
                </c:pt>
                <c:pt idx="810">
                  <c:v>40166</c:v>
                </c:pt>
                <c:pt idx="811">
                  <c:v>40167</c:v>
                </c:pt>
                <c:pt idx="812">
                  <c:v>40168</c:v>
                </c:pt>
                <c:pt idx="813">
                  <c:v>40169</c:v>
                </c:pt>
                <c:pt idx="814">
                  <c:v>40170</c:v>
                </c:pt>
                <c:pt idx="815">
                  <c:v>40171</c:v>
                </c:pt>
                <c:pt idx="816">
                  <c:v>40172</c:v>
                </c:pt>
                <c:pt idx="817">
                  <c:v>40173</c:v>
                </c:pt>
                <c:pt idx="818">
                  <c:v>40174</c:v>
                </c:pt>
                <c:pt idx="819">
                  <c:v>40175</c:v>
                </c:pt>
                <c:pt idx="820">
                  <c:v>40176</c:v>
                </c:pt>
                <c:pt idx="821">
                  <c:v>40177</c:v>
                </c:pt>
                <c:pt idx="822">
                  <c:v>40178</c:v>
                </c:pt>
                <c:pt idx="823">
                  <c:v>40179</c:v>
                </c:pt>
                <c:pt idx="824">
                  <c:v>40180</c:v>
                </c:pt>
                <c:pt idx="825">
                  <c:v>40181</c:v>
                </c:pt>
                <c:pt idx="826">
                  <c:v>40182</c:v>
                </c:pt>
                <c:pt idx="827">
                  <c:v>40183</c:v>
                </c:pt>
                <c:pt idx="828">
                  <c:v>40184</c:v>
                </c:pt>
                <c:pt idx="829">
                  <c:v>40185</c:v>
                </c:pt>
                <c:pt idx="830">
                  <c:v>40186</c:v>
                </c:pt>
                <c:pt idx="831">
                  <c:v>40187</c:v>
                </c:pt>
                <c:pt idx="832">
                  <c:v>40188</c:v>
                </c:pt>
                <c:pt idx="833">
                  <c:v>40189</c:v>
                </c:pt>
                <c:pt idx="834">
                  <c:v>40190</c:v>
                </c:pt>
                <c:pt idx="835">
                  <c:v>40191</c:v>
                </c:pt>
                <c:pt idx="836">
                  <c:v>40192</c:v>
                </c:pt>
                <c:pt idx="837">
                  <c:v>40193</c:v>
                </c:pt>
                <c:pt idx="838">
                  <c:v>40194</c:v>
                </c:pt>
                <c:pt idx="839">
                  <c:v>40195</c:v>
                </c:pt>
                <c:pt idx="840">
                  <c:v>40196</c:v>
                </c:pt>
                <c:pt idx="841">
                  <c:v>40197</c:v>
                </c:pt>
                <c:pt idx="842">
                  <c:v>40198</c:v>
                </c:pt>
                <c:pt idx="843">
                  <c:v>40199</c:v>
                </c:pt>
                <c:pt idx="844">
                  <c:v>40200</c:v>
                </c:pt>
                <c:pt idx="845">
                  <c:v>40201</c:v>
                </c:pt>
                <c:pt idx="846">
                  <c:v>40202</c:v>
                </c:pt>
                <c:pt idx="847">
                  <c:v>40203</c:v>
                </c:pt>
                <c:pt idx="848">
                  <c:v>40204</c:v>
                </c:pt>
                <c:pt idx="849">
                  <c:v>40205</c:v>
                </c:pt>
                <c:pt idx="850">
                  <c:v>40206</c:v>
                </c:pt>
                <c:pt idx="851">
                  <c:v>40207</c:v>
                </c:pt>
                <c:pt idx="852">
                  <c:v>40208</c:v>
                </c:pt>
                <c:pt idx="853">
                  <c:v>40209</c:v>
                </c:pt>
                <c:pt idx="854">
                  <c:v>40210</c:v>
                </c:pt>
                <c:pt idx="855">
                  <c:v>40211</c:v>
                </c:pt>
                <c:pt idx="856">
                  <c:v>40212</c:v>
                </c:pt>
                <c:pt idx="857">
                  <c:v>40213</c:v>
                </c:pt>
                <c:pt idx="858">
                  <c:v>40214</c:v>
                </c:pt>
                <c:pt idx="859">
                  <c:v>40215</c:v>
                </c:pt>
                <c:pt idx="860">
                  <c:v>40216</c:v>
                </c:pt>
                <c:pt idx="861">
                  <c:v>40217</c:v>
                </c:pt>
                <c:pt idx="862">
                  <c:v>40218</c:v>
                </c:pt>
                <c:pt idx="863">
                  <c:v>40219</c:v>
                </c:pt>
                <c:pt idx="864">
                  <c:v>40220</c:v>
                </c:pt>
                <c:pt idx="865">
                  <c:v>40221</c:v>
                </c:pt>
                <c:pt idx="866">
                  <c:v>40222</c:v>
                </c:pt>
                <c:pt idx="867">
                  <c:v>40223</c:v>
                </c:pt>
                <c:pt idx="868">
                  <c:v>40224</c:v>
                </c:pt>
                <c:pt idx="869">
                  <c:v>40225</c:v>
                </c:pt>
                <c:pt idx="870">
                  <c:v>40226</c:v>
                </c:pt>
                <c:pt idx="871">
                  <c:v>40227</c:v>
                </c:pt>
                <c:pt idx="872">
                  <c:v>40228</c:v>
                </c:pt>
                <c:pt idx="873">
                  <c:v>40229</c:v>
                </c:pt>
                <c:pt idx="874">
                  <c:v>40230</c:v>
                </c:pt>
                <c:pt idx="875">
                  <c:v>40231</c:v>
                </c:pt>
                <c:pt idx="876">
                  <c:v>40232</c:v>
                </c:pt>
                <c:pt idx="877">
                  <c:v>40233</c:v>
                </c:pt>
                <c:pt idx="878">
                  <c:v>40234</c:v>
                </c:pt>
                <c:pt idx="879">
                  <c:v>40235</c:v>
                </c:pt>
                <c:pt idx="880">
                  <c:v>40236</c:v>
                </c:pt>
                <c:pt idx="881">
                  <c:v>40237</c:v>
                </c:pt>
                <c:pt idx="882">
                  <c:v>40238</c:v>
                </c:pt>
                <c:pt idx="883">
                  <c:v>40239</c:v>
                </c:pt>
                <c:pt idx="884">
                  <c:v>40240</c:v>
                </c:pt>
                <c:pt idx="885">
                  <c:v>40241</c:v>
                </c:pt>
                <c:pt idx="886">
                  <c:v>40242</c:v>
                </c:pt>
                <c:pt idx="887">
                  <c:v>40243</c:v>
                </c:pt>
                <c:pt idx="888">
                  <c:v>40244</c:v>
                </c:pt>
                <c:pt idx="889">
                  <c:v>40245</c:v>
                </c:pt>
                <c:pt idx="890">
                  <c:v>40246</c:v>
                </c:pt>
                <c:pt idx="891">
                  <c:v>40247</c:v>
                </c:pt>
                <c:pt idx="892">
                  <c:v>40248</c:v>
                </c:pt>
                <c:pt idx="893">
                  <c:v>40249</c:v>
                </c:pt>
                <c:pt idx="894">
                  <c:v>40250</c:v>
                </c:pt>
                <c:pt idx="895">
                  <c:v>40251</c:v>
                </c:pt>
                <c:pt idx="896">
                  <c:v>40252</c:v>
                </c:pt>
                <c:pt idx="897">
                  <c:v>40253</c:v>
                </c:pt>
                <c:pt idx="898">
                  <c:v>40254</c:v>
                </c:pt>
                <c:pt idx="899">
                  <c:v>40255</c:v>
                </c:pt>
                <c:pt idx="900">
                  <c:v>40256</c:v>
                </c:pt>
                <c:pt idx="901">
                  <c:v>40257</c:v>
                </c:pt>
                <c:pt idx="902">
                  <c:v>40258</c:v>
                </c:pt>
                <c:pt idx="903">
                  <c:v>40259</c:v>
                </c:pt>
                <c:pt idx="904">
                  <c:v>40260</c:v>
                </c:pt>
                <c:pt idx="905">
                  <c:v>40261</c:v>
                </c:pt>
                <c:pt idx="906">
                  <c:v>40262</c:v>
                </c:pt>
                <c:pt idx="907">
                  <c:v>40263</c:v>
                </c:pt>
                <c:pt idx="908">
                  <c:v>40264</c:v>
                </c:pt>
                <c:pt idx="909">
                  <c:v>40265</c:v>
                </c:pt>
                <c:pt idx="910">
                  <c:v>40266</c:v>
                </c:pt>
                <c:pt idx="911">
                  <c:v>40267</c:v>
                </c:pt>
                <c:pt idx="912">
                  <c:v>40268</c:v>
                </c:pt>
                <c:pt idx="913">
                  <c:v>40269</c:v>
                </c:pt>
                <c:pt idx="914">
                  <c:v>40270</c:v>
                </c:pt>
                <c:pt idx="915">
                  <c:v>40271</c:v>
                </c:pt>
                <c:pt idx="916">
                  <c:v>40272</c:v>
                </c:pt>
                <c:pt idx="917">
                  <c:v>40273</c:v>
                </c:pt>
                <c:pt idx="918">
                  <c:v>40274</c:v>
                </c:pt>
                <c:pt idx="919">
                  <c:v>40275</c:v>
                </c:pt>
                <c:pt idx="920">
                  <c:v>40276</c:v>
                </c:pt>
                <c:pt idx="921">
                  <c:v>40277</c:v>
                </c:pt>
                <c:pt idx="922">
                  <c:v>40278</c:v>
                </c:pt>
                <c:pt idx="923">
                  <c:v>40279</c:v>
                </c:pt>
                <c:pt idx="924">
                  <c:v>40280</c:v>
                </c:pt>
                <c:pt idx="925">
                  <c:v>40281</c:v>
                </c:pt>
                <c:pt idx="926">
                  <c:v>40282</c:v>
                </c:pt>
                <c:pt idx="927">
                  <c:v>40283</c:v>
                </c:pt>
                <c:pt idx="928">
                  <c:v>40284</c:v>
                </c:pt>
                <c:pt idx="929">
                  <c:v>40285</c:v>
                </c:pt>
                <c:pt idx="930">
                  <c:v>40286</c:v>
                </c:pt>
                <c:pt idx="931">
                  <c:v>40287</c:v>
                </c:pt>
                <c:pt idx="932">
                  <c:v>40288</c:v>
                </c:pt>
                <c:pt idx="933">
                  <c:v>40289</c:v>
                </c:pt>
                <c:pt idx="934">
                  <c:v>40290</c:v>
                </c:pt>
                <c:pt idx="935">
                  <c:v>40291</c:v>
                </c:pt>
                <c:pt idx="936">
                  <c:v>40292</c:v>
                </c:pt>
                <c:pt idx="937">
                  <c:v>40293</c:v>
                </c:pt>
                <c:pt idx="938">
                  <c:v>40294</c:v>
                </c:pt>
                <c:pt idx="939">
                  <c:v>40295</c:v>
                </c:pt>
                <c:pt idx="940">
                  <c:v>40296</c:v>
                </c:pt>
                <c:pt idx="941">
                  <c:v>40297</c:v>
                </c:pt>
                <c:pt idx="942">
                  <c:v>40298</c:v>
                </c:pt>
                <c:pt idx="943">
                  <c:v>40299</c:v>
                </c:pt>
                <c:pt idx="944">
                  <c:v>40300</c:v>
                </c:pt>
                <c:pt idx="945">
                  <c:v>40301</c:v>
                </c:pt>
                <c:pt idx="946">
                  <c:v>40302</c:v>
                </c:pt>
                <c:pt idx="947">
                  <c:v>40303</c:v>
                </c:pt>
                <c:pt idx="948">
                  <c:v>40304</c:v>
                </c:pt>
                <c:pt idx="949">
                  <c:v>40305</c:v>
                </c:pt>
                <c:pt idx="950">
                  <c:v>40306</c:v>
                </c:pt>
                <c:pt idx="951">
                  <c:v>40307</c:v>
                </c:pt>
                <c:pt idx="952">
                  <c:v>40308</c:v>
                </c:pt>
                <c:pt idx="953">
                  <c:v>40309</c:v>
                </c:pt>
                <c:pt idx="954">
                  <c:v>40310</c:v>
                </c:pt>
                <c:pt idx="955">
                  <c:v>40311</c:v>
                </c:pt>
                <c:pt idx="956">
                  <c:v>40312</c:v>
                </c:pt>
                <c:pt idx="957">
                  <c:v>40313</c:v>
                </c:pt>
                <c:pt idx="958">
                  <c:v>40314</c:v>
                </c:pt>
                <c:pt idx="959">
                  <c:v>40315</c:v>
                </c:pt>
                <c:pt idx="960">
                  <c:v>40316</c:v>
                </c:pt>
                <c:pt idx="961">
                  <c:v>40317</c:v>
                </c:pt>
                <c:pt idx="962">
                  <c:v>40318</c:v>
                </c:pt>
                <c:pt idx="963">
                  <c:v>40319</c:v>
                </c:pt>
                <c:pt idx="964">
                  <c:v>40320</c:v>
                </c:pt>
                <c:pt idx="965">
                  <c:v>40321</c:v>
                </c:pt>
                <c:pt idx="966">
                  <c:v>40322</c:v>
                </c:pt>
                <c:pt idx="967">
                  <c:v>40323</c:v>
                </c:pt>
                <c:pt idx="968">
                  <c:v>40324</c:v>
                </c:pt>
                <c:pt idx="969">
                  <c:v>40325</c:v>
                </c:pt>
                <c:pt idx="970">
                  <c:v>40326</c:v>
                </c:pt>
                <c:pt idx="971">
                  <c:v>40327</c:v>
                </c:pt>
                <c:pt idx="972">
                  <c:v>40328</c:v>
                </c:pt>
                <c:pt idx="973">
                  <c:v>40329</c:v>
                </c:pt>
                <c:pt idx="974">
                  <c:v>40330</c:v>
                </c:pt>
                <c:pt idx="975">
                  <c:v>40331</c:v>
                </c:pt>
                <c:pt idx="976">
                  <c:v>40332</c:v>
                </c:pt>
                <c:pt idx="977">
                  <c:v>40333</c:v>
                </c:pt>
                <c:pt idx="978">
                  <c:v>40334</c:v>
                </c:pt>
                <c:pt idx="979">
                  <c:v>40335</c:v>
                </c:pt>
                <c:pt idx="980">
                  <c:v>40336</c:v>
                </c:pt>
                <c:pt idx="981">
                  <c:v>40337</c:v>
                </c:pt>
                <c:pt idx="982">
                  <c:v>40338</c:v>
                </c:pt>
                <c:pt idx="983">
                  <c:v>40339</c:v>
                </c:pt>
                <c:pt idx="984">
                  <c:v>40340</c:v>
                </c:pt>
                <c:pt idx="985">
                  <c:v>40341</c:v>
                </c:pt>
                <c:pt idx="986">
                  <c:v>40342</c:v>
                </c:pt>
                <c:pt idx="987">
                  <c:v>40343</c:v>
                </c:pt>
                <c:pt idx="988">
                  <c:v>40344</c:v>
                </c:pt>
                <c:pt idx="989">
                  <c:v>40345</c:v>
                </c:pt>
                <c:pt idx="990">
                  <c:v>40346</c:v>
                </c:pt>
                <c:pt idx="991">
                  <c:v>40347</c:v>
                </c:pt>
                <c:pt idx="992">
                  <c:v>40348</c:v>
                </c:pt>
                <c:pt idx="993">
                  <c:v>40349</c:v>
                </c:pt>
                <c:pt idx="994">
                  <c:v>40350</c:v>
                </c:pt>
                <c:pt idx="995">
                  <c:v>40351</c:v>
                </c:pt>
                <c:pt idx="996">
                  <c:v>40352</c:v>
                </c:pt>
                <c:pt idx="997">
                  <c:v>40353</c:v>
                </c:pt>
                <c:pt idx="998">
                  <c:v>40354</c:v>
                </c:pt>
                <c:pt idx="999">
                  <c:v>40355</c:v>
                </c:pt>
                <c:pt idx="1000">
                  <c:v>40356</c:v>
                </c:pt>
                <c:pt idx="1001">
                  <c:v>40357</c:v>
                </c:pt>
                <c:pt idx="1002">
                  <c:v>40358</c:v>
                </c:pt>
                <c:pt idx="1003">
                  <c:v>40359</c:v>
                </c:pt>
                <c:pt idx="1004">
                  <c:v>40360</c:v>
                </c:pt>
                <c:pt idx="1005">
                  <c:v>40361</c:v>
                </c:pt>
                <c:pt idx="1006">
                  <c:v>40362</c:v>
                </c:pt>
                <c:pt idx="1007">
                  <c:v>40363</c:v>
                </c:pt>
                <c:pt idx="1008">
                  <c:v>40364</c:v>
                </c:pt>
                <c:pt idx="1009">
                  <c:v>40365</c:v>
                </c:pt>
                <c:pt idx="1010">
                  <c:v>40366</c:v>
                </c:pt>
                <c:pt idx="1011">
                  <c:v>40367</c:v>
                </c:pt>
                <c:pt idx="1012">
                  <c:v>40368</c:v>
                </c:pt>
                <c:pt idx="1013">
                  <c:v>40369</c:v>
                </c:pt>
                <c:pt idx="1014">
                  <c:v>40370</c:v>
                </c:pt>
                <c:pt idx="1015">
                  <c:v>40371</c:v>
                </c:pt>
                <c:pt idx="1016">
                  <c:v>40372</c:v>
                </c:pt>
                <c:pt idx="1017">
                  <c:v>40373</c:v>
                </c:pt>
                <c:pt idx="1018">
                  <c:v>40374</c:v>
                </c:pt>
                <c:pt idx="1019">
                  <c:v>40375</c:v>
                </c:pt>
                <c:pt idx="1020">
                  <c:v>40376</c:v>
                </c:pt>
                <c:pt idx="1021">
                  <c:v>40377</c:v>
                </c:pt>
                <c:pt idx="1022">
                  <c:v>40378</c:v>
                </c:pt>
                <c:pt idx="1023">
                  <c:v>40379</c:v>
                </c:pt>
                <c:pt idx="1024">
                  <c:v>40380</c:v>
                </c:pt>
                <c:pt idx="1025">
                  <c:v>40381</c:v>
                </c:pt>
                <c:pt idx="1026">
                  <c:v>40382</c:v>
                </c:pt>
                <c:pt idx="1027">
                  <c:v>40383</c:v>
                </c:pt>
                <c:pt idx="1028">
                  <c:v>40384</c:v>
                </c:pt>
                <c:pt idx="1029">
                  <c:v>40385</c:v>
                </c:pt>
                <c:pt idx="1030">
                  <c:v>40386</c:v>
                </c:pt>
                <c:pt idx="1031">
                  <c:v>40387</c:v>
                </c:pt>
                <c:pt idx="1032">
                  <c:v>40388</c:v>
                </c:pt>
                <c:pt idx="1033">
                  <c:v>40389</c:v>
                </c:pt>
                <c:pt idx="1034">
                  <c:v>40390</c:v>
                </c:pt>
                <c:pt idx="1035">
                  <c:v>40391</c:v>
                </c:pt>
                <c:pt idx="1036">
                  <c:v>40392</c:v>
                </c:pt>
                <c:pt idx="1037">
                  <c:v>40393</c:v>
                </c:pt>
                <c:pt idx="1038">
                  <c:v>40394</c:v>
                </c:pt>
                <c:pt idx="1039">
                  <c:v>40395</c:v>
                </c:pt>
                <c:pt idx="1040">
                  <c:v>40396</c:v>
                </c:pt>
                <c:pt idx="1041">
                  <c:v>40397</c:v>
                </c:pt>
                <c:pt idx="1042">
                  <c:v>40398</c:v>
                </c:pt>
                <c:pt idx="1043">
                  <c:v>40399</c:v>
                </c:pt>
                <c:pt idx="1044">
                  <c:v>40400</c:v>
                </c:pt>
                <c:pt idx="1045">
                  <c:v>40401</c:v>
                </c:pt>
                <c:pt idx="1046">
                  <c:v>40402</c:v>
                </c:pt>
                <c:pt idx="1047">
                  <c:v>40403</c:v>
                </c:pt>
                <c:pt idx="1048">
                  <c:v>40404</c:v>
                </c:pt>
                <c:pt idx="1049">
                  <c:v>40405</c:v>
                </c:pt>
                <c:pt idx="1050">
                  <c:v>40406</c:v>
                </c:pt>
                <c:pt idx="1051">
                  <c:v>40407</c:v>
                </c:pt>
                <c:pt idx="1052">
                  <c:v>40408</c:v>
                </c:pt>
                <c:pt idx="1053">
                  <c:v>40409</c:v>
                </c:pt>
                <c:pt idx="1054">
                  <c:v>40410</c:v>
                </c:pt>
                <c:pt idx="1055">
                  <c:v>40411</c:v>
                </c:pt>
                <c:pt idx="1056">
                  <c:v>40412</c:v>
                </c:pt>
                <c:pt idx="1057">
                  <c:v>40413</c:v>
                </c:pt>
                <c:pt idx="1058">
                  <c:v>40414</c:v>
                </c:pt>
                <c:pt idx="1059">
                  <c:v>40415</c:v>
                </c:pt>
                <c:pt idx="1060">
                  <c:v>40416</c:v>
                </c:pt>
                <c:pt idx="1061">
                  <c:v>40417</c:v>
                </c:pt>
                <c:pt idx="1062">
                  <c:v>40418</c:v>
                </c:pt>
                <c:pt idx="1063">
                  <c:v>40419</c:v>
                </c:pt>
                <c:pt idx="1064">
                  <c:v>40420</c:v>
                </c:pt>
                <c:pt idx="1065">
                  <c:v>40421</c:v>
                </c:pt>
                <c:pt idx="1066">
                  <c:v>40422</c:v>
                </c:pt>
                <c:pt idx="1067">
                  <c:v>40423</c:v>
                </c:pt>
                <c:pt idx="1068">
                  <c:v>40424</c:v>
                </c:pt>
                <c:pt idx="1069">
                  <c:v>40425</c:v>
                </c:pt>
                <c:pt idx="1070">
                  <c:v>40426</c:v>
                </c:pt>
                <c:pt idx="1071">
                  <c:v>40427</c:v>
                </c:pt>
                <c:pt idx="1072">
                  <c:v>40428</c:v>
                </c:pt>
                <c:pt idx="1073">
                  <c:v>40429</c:v>
                </c:pt>
                <c:pt idx="1074">
                  <c:v>40430</c:v>
                </c:pt>
                <c:pt idx="1075">
                  <c:v>40431</c:v>
                </c:pt>
                <c:pt idx="1076">
                  <c:v>40432</c:v>
                </c:pt>
                <c:pt idx="1077">
                  <c:v>40433</c:v>
                </c:pt>
                <c:pt idx="1078">
                  <c:v>40434</c:v>
                </c:pt>
                <c:pt idx="1079">
                  <c:v>40435</c:v>
                </c:pt>
                <c:pt idx="1080">
                  <c:v>40436</c:v>
                </c:pt>
                <c:pt idx="1081">
                  <c:v>40437</c:v>
                </c:pt>
                <c:pt idx="1082">
                  <c:v>40438</c:v>
                </c:pt>
                <c:pt idx="1083">
                  <c:v>40439</c:v>
                </c:pt>
                <c:pt idx="1084">
                  <c:v>40440</c:v>
                </c:pt>
                <c:pt idx="1085">
                  <c:v>40441</c:v>
                </c:pt>
                <c:pt idx="1086">
                  <c:v>40442</c:v>
                </c:pt>
                <c:pt idx="1087">
                  <c:v>40443</c:v>
                </c:pt>
                <c:pt idx="1088">
                  <c:v>40444</c:v>
                </c:pt>
                <c:pt idx="1089">
                  <c:v>40445</c:v>
                </c:pt>
                <c:pt idx="1090">
                  <c:v>40446</c:v>
                </c:pt>
                <c:pt idx="1091">
                  <c:v>40447</c:v>
                </c:pt>
                <c:pt idx="1092">
                  <c:v>40448</c:v>
                </c:pt>
                <c:pt idx="1093">
                  <c:v>40449</c:v>
                </c:pt>
                <c:pt idx="1094">
                  <c:v>40450</c:v>
                </c:pt>
                <c:pt idx="1095">
                  <c:v>40451</c:v>
                </c:pt>
                <c:pt idx="1096">
                  <c:v>40452</c:v>
                </c:pt>
                <c:pt idx="1097">
                  <c:v>40453</c:v>
                </c:pt>
                <c:pt idx="1098">
                  <c:v>40454</c:v>
                </c:pt>
                <c:pt idx="1099">
                  <c:v>40455</c:v>
                </c:pt>
                <c:pt idx="1100">
                  <c:v>40456</c:v>
                </c:pt>
                <c:pt idx="1101">
                  <c:v>40457</c:v>
                </c:pt>
                <c:pt idx="1102">
                  <c:v>40458</c:v>
                </c:pt>
                <c:pt idx="1103">
                  <c:v>40459</c:v>
                </c:pt>
                <c:pt idx="1104">
                  <c:v>40460</c:v>
                </c:pt>
                <c:pt idx="1105">
                  <c:v>40461</c:v>
                </c:pt>
                <c:pt idx="1106">
                  <c:v>40462</c:v>
                </c:pt>
                <c:pt idx="1107">
                  <c:v>40463</c:v>
                </c:pt>
                <c:pt idx="1108">
                  <c:v>40464</c:v>
                </c:pt>
                <c:pt idx="1109">
                  <c:v>40465</c:v>
                </c:pt>
                <c:pt idx="1110">
                  <c:v>40466</c:v>
                </c:pt>
                <c:pt idx="1111">
                  <c:v>40467</c:v>
                </c:pt>
                <c:pt idx="1112">
                  <c:v>40468</c:v>
                </c:pt>
                <c:pt idx="1113">
                  <c:v>40469</c:v>
                </c:pt>
                <c:pt idx="1114">
                  <c:v>40470</c:v>
                </c:pt>
                <c:pt idx="1115">
                  <c:v>40471</c:v>
                </c:pt>
                <c:pt idx="1116">
                  <c:v>40472</c:v>
                </c:pt>
                <c:pt idx="1117">
                  <c:v>40473</c:v>
                </c:pt>
                <c:pt idx="1118">
                  <c:v>40474</c:v>
                </c:pt>
                <c:pt idx="1119">
                  <c:v>40475</c:v>
                </c:pt>
                <c:pt idx="1120">
                  <c:v>40476</c:v>
                </c:pt>
                <c:pt idx="1121">
                  <c:v>40477</c:v>
                </c:pt>
                <c:pt idx="1122">
                  <c:v>40478</c:v>
                </c:pt>
                <c:pt idx="1123">
                  <c:v>40479</c:v>
                </c:pt>
                <c:pt idx="1124">
                  <c:v>40480</c:v>
                </c:pt>
                <c:pt idx="1125">
                  <c:v>40481</c:v>
                </c:pt>
                <c:pt idx="1126">
                  <c:v>40482</c:v>
                </c:pt>
                <c:pt idx="1127">
                  <c:v>40483</c:v>
                </c:pt>
                <c:pt idx="1128">
                  <c:v>40484</c:v>
                </c:pt>
                <c:pt idx="1129">
                  <c:v>40485</c:v>
                </c:pt>
                <c:pt idx="1130">
                  <c:v>40486</c:v>
                </c:pt>
                <c:pt idx="1131">
                  <c:v>40487</c:v>
                </c:pt>
                <c:pt idx="1132">
                  <c:v>40488</c:v>
                </c:pt>
                <c:pt idx="1133">
                  <c:v>40489</c:v>
                </c:pt>
                <c:pt idx="1134">
                  <c:v>40490</c:v>
                </c:pt>
                <c:pt idx="1135">
                  <c:v>40491</c:v>
                </c:pt>
                <c:pt idx="1136">
                  <c:v>40492</c:v>
                </c:pt>
                <c:pt idx="1137">
                  <c:v>40493</c:v>
                </c:pt>
                <c:pt idx="1138">
                  <c:v>40494</c:v>
                </c:pt>
                <c:pt idx="1139">
                  <c:v>40495</c:v>
                </c:pt>
                <c:pt idx="1140">
                  <c:v>40496</c:v>
                </c:pt>
                <c:pt idx="1141">
                  <c:v>40497</c:v>
                </c:pt>
                <c:pt idx="1142">
                  <c:v>40498</c:v>
                </c:pt>
                <c:pt idx="1143">
                  <c:v>40499</c:v>
                </c:pt>
                <c:pt idx="1144">
                  <c:v>40500</c:v>
                </c:pt>
                <c:pt idx="1145">
                  <c:v>40501</c:v>
                </c:pt>
                <c:pt idx="1146">
                  <c:v>40502</c:v>
                </c:pt>
                <c:pt idx="1147">
                  <c:v>40503</c:v>
                </c:pt>
                <c:pt idx="1148">
                  <c:v>40504</c:v>
                </c:pt>
                <c:pt idx="1149">
                  <c:v>40505</c:v>
                </c:pt>
                <c:pt idx="1150">
                  <c:v>40506</c:v>
                </c:pt>
                <c:pt idx="1151">
                  <c:v>40507</c:v>
                </c:pt>
                <c:pt idx="1152">
                  <c:v>40508</c:v>
                </c:pt>
                <c:pt idx="1153">
                  <c:v>40509</c:v>
                </c:pt>
                <c:pt idx="1154">
                  <c:v>40510</c:v>
                </c:pt>
                <c:pt idx="1155">
                  <c:v>40511</c:v>
                </c:pt>
                <c:pt idx="1156">
                  <c:v>40512</c:v>
                </c:pt>
                <c:pt idx="1157">
                  <c:v>40513</c:v>
                </c:pt>
                <c:pt idx="1158">
                  <c:v>40514</c:v>
                </c:pt>
                <c:pt idx="1159">
                  <c:v>40515</c:v>
                </c:pt>
                <c:pt idx="1160">
                  <c:v>40516</c:v>
                </c:pt>
                <c:pt idx="1161">
                  <c:v>40517</c:v>
                </c:pt>
                <c:pt idx="1162">
                  <c:v>40518</c:v>
                </c:pt>
                <c:pt idx="1163">
                  <c:v>40519</c:v>
                </c:pt>
                <c:pt idx="1164">
                  <c:v>40520</c:v>
                </c:pt>
                <c:pt idx="1165">
                  <c:v>40521</c:v>
                </c:pt>
                <c:pt idx="1166">
                  <c:v>40522</c:v>
                </c:pt>
                <c:pt idx="1167">
                  <c:v>40523</c:v>
                </c:pt>
                <c:pt idx="1168">
                  <c:v>40524</c:v>
                </c:pt>
                <c:pt idx="1169">
                  <c:v>40525</c:v>
                </c:pt>
                <c:pt idx="1170">
                  <c:v>40526</c:v>
                </c:pt>
                <c:pt idx="1171">
                  <c:v>40527</c:v>
                </c:pt>
                <c:pt idx="1172">
                  <c:v>40528</c:v>
                </c:pt>
                <c:pt idx="1173">
                  <c:v>40529</c:v>
                </c:pt>
                <c:pt idx="1174">
                  <c:v>40530</c:v>
                </c:pt>
                <c:pt idx="1175">
                  <c:v>40531</c:v>
                </c:pt>
                <c:pt idx="1176">
                  <c:v>40532</c:v>
                </c:pt>
                <c:pt idx="1177">
                  <c:v>40533</c:v>
                </c:pt>
                <c:pt idx="1178">
                  <c:v>40534</c:v>
                </c:pt>
                <c:pt idx="1179">
                  <c:v>40535</c:v>
                </c:pt>
                <c:pt idx="1180">
                  <c:v>40536</c:v>
                </c:pt>
                <c:pt idx="1181">
                  <c:v>40537</c:v>
                </c:pt>
                <c:pt idx="1182">
                  <c:v>40538</c:v>
                </c:pt>
                <c:pt idx="1183">
                  <c:v>40539</c:v>
                </c:pt>
                <c:pt idx="1184">
                  <c:v>40540</c:v>
                </c:pt>
                <c:pt idx="1185">
                  <c:v>40541</c:v>
                </c:pt>
                <c:pt idx="1186">
                  <c:v>40542</c:v>
                </c:pt>
                <c:pt idx="1187">
                  <c:v>40543</c:v>
                </c:pt>
                <c:pt idx="1188">
                  <c:v>40544</c:v>
                </c:pt>
                <c:pt idx="1189">
                  <c:v>40545</c:v>
                </c:pt>
                <c:pt idx="1190">
                  <c:v>40546</c:v>
                </c:pt>
                <c:pt idx="1191">
                  <c:v>40547</c:v>
                </c:pt>
                <c:pt idx="1192">
                  <c:v>40548</c:v>
                </c:pt>
                <c:pt idx="1193">
                  <c:v>40549</c:v>
                </c:pt>
                <c:pt idx="1194">
                  <c:v>40550</c:v>
                </c:pt>
                <c:pt idx="1195">
                  <c:v>40551</c:v>
                </c:pt>
                <c:pt idx="1196">
                  <c:v>40552</c:v>
                </c:pt>
                <c:pt idx="1197">
                  <c:v>40553</c:v>
                </c:pt>
                <c:pt idx="1198">
                  <c:v>40554</c:v>
                </c:pt>
                <c:pt idx="1199">
                  <c:v>40555</c:v>
                </c:pt>
                <c:pt idx="1200">
                  <c:v>40556</c:v>
                </c:pt>
                <c:pt idx="1201">
                  <c:v>40557</c:v>
                </c:pt>
                <c:pt idx="1202">
                  <c:v>40558</c:v>
                </c:pt>
                <c:pt idx="1203">
                  <c:v>40559</c:v>
                </c:pt>
                <c:pt idx="1204">
                  <c:v>40560</c:v>
                </c:pt>
                <c:pt idx="1205">
                  <c:v>40561</c:v>
                </c:pt>
                <c:pt idx="1206">
                  <c:v>40562</c:v>
                </c:pt>
                <c:pt idx="1207">
                  <c:v>40563</c:v>
                </c:pt>
                <c:pt idx="1208">
                  <c:v>40564</c:v>
                </c:pt>
                <c:pt idx="1209">
                  <c:v>40565</c:v>
                </c:pt>
                <c:pt idx="1210">
                  <c:v>40566</c:v>
                </c:pt>
                <c:pt idx="1211">
                  <c:v>40567</c:v>
                </c:pt>
                <c:pt idx="1212">
                  <c:v>40568</c:v>
                </c:pt>
                <c:pt idx="1213">
                  <c:v>40569</c:v>
                </c:pt>
                <c:pt idx="1214">
                  <c:v>40570</c:v>
                </c:pt>
                <c:pt idx="1215">
                  <c:v>40571</c:v>
                </c:pt>
                <c:pt idx="1216">
                  <c:v>40572</c:v>
                </c:pt>
                <c:pt idx="1217">
                  <c:v>40573</c:v>
                </c:pt>
                <c:pt idx="1218">
                  <c:v>40574</c:v>
                </c:pt>
                <c:pt idx="1219">
                  <c:v>40575</c:v>
                </c:pt>
                <c:pt idx="1220">
                  <c:v>40576</c:v>
                </c:pt>
                <c:pt idx="1221">
                  <c:v>40577</c:v>
                </c:pt>
                <c:pt idx="1222">
                  <c:v>40578</c:v>
                </c:pt>
                <c:pt idx="1223">
                  <c:v>40579</c:v>
                </c:pt>
                <c:pt idx="1224">
                  <c:v>40580</c:v>
                </c:pt>
                <c:pt idx="1225">
                  <c:v>40581</c:v>
                </c:pt>
                <c:pt idx="1226">
                  <c:v>40582</c:v>
                </c:pt>
                <c:pt idx="1227">
                  <c:v>40583</c:v>
                </c:pt>
                <c:pt idx="1228">
                  <c:v>40584</c:v>
                </c:pt>
                <c:pt idx="1229">
                  <c:v>40585</c:v>
                </c:pt>
                <c:pt idx="1230">
                  <c:v>40586</c:v>
                </c:pt>
                <c:pt idx="1231">
                  <c:v>40587</c:v>
                </c:pt>
                <c:pt idx="1232">
                  <c:v>40588</c:v>
                </c:pt>
                <c:pt idx="1233">
                  <c:v>40589</c:v>
                </c:pt>
                <c:pt idx="1234">
                  <c:v>40590</c:v>
                </c:pt>
                <c:pt idx="1235">
                  <c:v>40591</c:v>
                </c:pt>
                <c:pt idx="1236">
                  <c:v>40592</c:v>
                </c:pt>
                <c:pt idx="1237">
                  <c:v>40593</c:v>
                </c:pt>
                <c:pt idx="1238">
                  <c:v>40594</c:v>
                </c:pt>
                <c:pt idx="1239">
                  <c:v>40595</c:v>
                </c:pt>
                <c:pt idx="1240">
                  <c:v>40596</c:v>
                </c:pt>
                <c:pt idx="1241">
                  <c:v>40597</c:v>
                </c:pt>
                <c:pt idx="1242">
                  <c:v>40598</c:v>
                </c:pt>
                <c:pt idx="1243">
                  <c:v>40599</c:v>
                </c:pt>
                <c:pt idx="1244">
                  <c:v>40600</c:v>
                </c:pt>
                <c:pt idx="1245">
                  <c:v>40601</c:v>
                </c:pt>
                <c:pt idx="1246">
                  <c:v>40602</c:v>
                </c:pt>
                <c:pt idx="1247">
                  <c:v>40603</c:v>
                </c:pt>
                <c:pt idx="1248">
                  <c:v>40604</c:v>
                </c:pt>
                <c:pt idx="1249">
                  <c:v>40605</c:v>
                </c:pt>
                <c:pt idx="1250">
                  <c:v>40606</c:v>
                </c:pt>
                <c:pt idx="1251">
                  <c:v>40607</c:v>
                </c:pt>
                <c:pt idx="1252">
                  <c:v>40608</c:v>
                </c:pt>
                <c:pt idx="1253">
                  <c:v>40609</c:v>
                </c:pt>
                <c:pt idx="1254">
                  <c:v>40610</c:v>
                </c:pt>
                <c:pt idx="1255">
                  <c:v>40611</c:v>
                </c:pt>
                <c:pt idx="1256">
                  <c:v>40612</c:v>
                </c:pt>
                <c:pt idx="1257">
                  <c:v>40613</c:v>
                </c:pt>
                <c:pt idx="1258">
                  <c:v>40614</c:v>
                </c:pt>
                <c:pt idx="1259">
                  <c:v>40615</c:v>
                </c:pt>
                <c:pt idx="1260">
                  <c:v>40616</c:v>
                </c:pt>
                <c:pt idx="1261">
                  <c:v>40617</c:v>
                </c:pt>
                <c:pt idx="1262">
                  <c:v>40618</c:v>
                </c:pt>
                <c:pt idx="1263">
                  <c:v>40619</c:v>
                </c:pt>
                <c:pt idx="1264">
                  <c:v>40620</c:v>
                </c:pt>
                <c:pt idx="1265">
                  <c:v>40621</c:v>
                </c:pt>
                <c:pt idx="1266">
                  <c:v>40622</c:v>
                </c:pt>
                <c:pt idx="1267">
                  <c:v>40623</c:v>
                </c:pt>
                <c:pt idx="1268">
                  <c:v>40624</c:v>
                </c:pt>
                <c:pt idx="1269">
                  <c:v>40625</c:v>
                </c:pt>
                <c:pt idx="1270">
                  <c:v>40626</c:v>
                </c:pt>
                <c:pt idx="1271">
                  <c:v>40627</c:v>
                </c:pt>
                <c:pt idx="1272">
                  <c:v>40628</c:v>
                </c:pt>
                <c:pt idx="1273">
                  <c:v>40629</c:v>
                </c:pt>
                <c:pt idx="1274">
                  <c:v>40630</c:v>
                </c:pt>
                <c:pt idx="1275">
                  <c:v>40631</c:v>
                </c:pt>
                <c:pt idx="1276">
                  <c:v>40632</c:v>
                </c:pt>
                <c:pt idx="1277">
                  <c:v>40633</c:v>
                </c:pt>
                <c:pt idx="1278">
                  <c:v>40634</c:v>
                </c:pt>
                <c:pt idx="1279">
                  <c:v>40635</c:v>
                </c:pt>
                <c:pt idx="1280">
                  <c:v>40636</c:v>
                </c:pt>
                <c:pt idx="1281">
                  <c:v>40637</c:v>
                </c:pt>
                <c:pt idx="1282">
                  <c:v>40638</c:v>
                </c:pt>
                <c:pt idx="1283">
                  <c:v>40639</c:v>
                </c:pt>
                <c:pt idx="1284">
                  <c:v>40640</c:v>
                </c:pt>
                <c:pt idx="1285">
                  <c:v>40641</c:v>
                </c:pt>
                <c:pt idx="1286">
                  <c:v>40642</c:v>
                </c:pt>
                <c:pt idx="1287">
                  <c:v>40643</c:v>
                </c:pt>
                <c:pt idx="1288">
                  <c:v>40644</c:v>
                </c:pt>
                <c:pt idx="1289">
                  <c:v>40645</c:v>
                </c:pt>
                <c:pt idx="1290">
                  <c:v>40646</c:v>
                </c:pt>
                <c:pt idx="1291">
                  <c:v>40647</c:v>
                </c:pt>
                <c:pt idx="1292">
                  <c:v>40648</c:v>
                </c:pt>
                <c:pt idx="1293">
                  <c:v>40649</c:v>
                </c:pt>
                <c:pt idx="1294">
                  <c:v>40650</c:v>
                </c:pt>
                <c:pt idx="1295">
                  <c:v>40651</c:v>
                </c:pt>
                <c:pt idx="1296">
                  <c:v>40652</c:v>
                </c:pt>
                <c:pt idx="1297">
                  <c:v>40653</c:v>
                </c:pt>
                <c:pt idx="1298">
                  <c:v>40654</c:v>
                </c:pt>
                <c:pt idx="1299">
                  <c:v>40655</c:v>
                </c:pt>
                <c:pt idx="1300">
                  <c:v>40656</c:v>
                </c:pt>
                <c:pt idx="1301">
                  <c:v>40657</c:v>
                </c:pt>
                <c:pt idx="1302">
                  <c:v>40658</c:v>
                </c:pt>
                <c:pt idx="1303">
                  <c:v>40659</c:v>
                </c:pt>
                <c:pt idx="1304">
                  <c:v>40660</c:v>
                </c:pt>
                <c:pt idx="1305">
                  <c:v>40661</c:v>
                </c:pt>
                <c:pt idx="1306">
                  <c:v>40662</c:v>
                </c:pt>
                <c:pt idx="1307">
                  <c:v>40663</c:v>
                </c:pt>
                <c:pt idx="1308">
                  <c:v>40664</c:v>
                </c:pt>
                <c:pt idx="1309">
                  <c:v>40665</c:v>
                </c:pt>
                <c:pt idx="1310">
                  <c:v>40666</c:v>
                </c:pt>
                <c:pt idx="1311">
                  <c:v>40667</c:v>
                </c:pt>
                <c:pt idx="1312">
                  <c:v>40668</c:v>
                </c:pt>
                <c:pt idx="1313">
                  <c:v>40669</c:v>
                </c:pt>
                <c:pt idx="1314">
                  <c:v>40670</c:v>
                </c:pt>
                <c:pt idx="1315">
                  <c:v>40671</c:v>
                </c:pt>
                <c:pt idx="1316">
                  <c:v>40672</c:v>
                </c:pt>
                <c:pt idx="1317">
                  <c:v>40673</c:v>
                </c:pt>
                <c:pt idx="1318">
                  <c:v>40674</c:v>
                </c:pt>
                <c:pt idx="1319">
                  <c:v>40675</c:v>
                </c:pt>
                <c:pt idx="1320">
                  <c:v>40676</c:v>
                </c:pt>
                <c:pt idx="1321">
                  <c:v>40677</c:v>
                </c:pt>
                <c:pt idx="1322">
                  <c:v>40678</c:v>
                </c:pt>
                <c:pt idx="1323">
                  <c:v>40679</c:v>
                </c:pt>
                <c:pt idx="1324">
                  <c:v>40680</c:v>
                </c:pt>
                <c:pt idx="1325">
                  <c:v>40681</c:v>
                </c:pt>
                <c:pt idx="1326">
                  <c:v>40682</c:v>
                </c:pt>
                <c:pt idx="1327">
                  <c:v>40683</c:v>
                </c:pt>
                <c:pt idx="1328">
                  <c:v>40684</c:v>
                </c:pt>
                <c:pt idx="1329">
                  <c:v>40685</c:v>
                </c:pt>
                <c:pt idx="1330">
                  <c:v>40686</c:v>
                </c:pt>
                <c:pt idx="1331">
                  <c:v>40687</c:v>
                </c:pt>
                <c:pt idx="1332">
                  <c:v>40688</c:v>
                </c:pt>
                <c:pt idx="1333">
                  <c:v>40689</c:v>
                </c:pt>
                <c:pt idx="1334">
                  <c:v>40690</c:v>
                </c:pt>
                <c:pt idx="1335">
                  <c:v>40691</c:v>
                </c:pt>
                <c:pt idx="1336">
                  <c:v>40692</c:v>
                </c:pt>
                <c:pt idx="1337">
                  <c:v>40693</c:v>
                </c:pt>
                <c:pt idx="1338">
                  <c:v>40694</c:v>
                </c:pt>
                <c:pt idx="1339">
                  <c:v>40695</c:v>
                </c:pt>
                <c:pt idx="1340">
                  <c:v>40696</c:v>
                </c:pt>
                <c:pt idx="1341">
                  <c:v>40697</c:v>
                </c:pt>
                <c:pt idx="1342">
                  <c:v>40698</c:v>
                </c:pt>
                <c:pt idx="1343">
                  <c:v>40699</c:v>
                </c:pt>
                <c:pt idx="1344">
                  <c:v>40700</c:v>
                </c:pt>
                <c:pt idx="1345">
                  <c:v>40701</c:v>
                </c:pt>
                <c:pt idx="1346">
                  <c:v>40702</c:v>
                </c:pt>
                <c:pt idx="1347">
                  <c:v>40703</c:v>
                </c:pt>
                <c:pt idx="1348">
                  <c:v>40704</c:v>
                </c:pt>
                <c:pt idx="1349">
                  <c:v>40705</c:v>
                </c:pt>
                <c:pt idx="1350">
                  <c:v>40706</c:v>
                </c:pt>
                <c:pt idx="1351">
                  <c:v>40707</c:v>
                </c:pt>
                <c:pt idx="1352">
                  <c:v>40708</c:v>
                </c:pt>
                <c:pt idx="1353">
                  <c:v>40709</c:v>
                </c:pt>
                <c:pt idx="1354">
                  <c:v>40710</c:v>
                </c:pt>
                <c:pt idx="1355">
                  <c:v>40711</c:v>
                </c:pt>
                <c:pt idx="1356">
                  <c:v>40712</c:v>
                </c:pt>
                <c:pt idx="1357">
                  <c:v>40713</c:v>
                </c:pt>
                <c:pt idx="1358">
                  <c:v>40714</c:v>
                </c:pt>
                <c:pt idx="1359">
                  <c:v>40715</c:v>
                </c:pt>
                <c:pt idx="1360">
                  <c:v>40716</c:v>
                </c:pt>
                <c:pt idx="1361">
                  <c:v>40717</c:v>
                </c:pt>
                <c:pt idx="1362">
                  <c:v>40718</c:v>
                </c:pt>
                <c:pt idx="1363">
                  <c:v>40719</c:v>
                </c:pt>
                <c:pt idx="1364">
                  <c:v>40720</c:v>
                </c:pt>
                <c:pt idx="1365">
                  <c:v>40721</c:v>
                </c:pt>
                <c:pt idx="1366">
                  <c:v>40722</c:v>
                </c:pt>
                <c:pt idx="1367">
                  <c:v>40723</c:v>
                </c:pt>
                <c:pt idx="1368">
                  <c:v>40724</c:v>
                </c:pt>
                <c:pt idx="1369">
                  <c:v>40725</c:v>
                </c:pt>
                <c:pt idx="1370">
                  <c:v>40726</c:v>
                </c:pt>
                <c:pt idx="1371">
                  <c:v>40727</c:v>
                </c:pt>
                <c:pt idx="1372">
                  <c:v>40728</c:v>
                </c:pt>
                <c:pt idx="1373">
                  <c:v>40729</c:v>
                </c:pt>
                <c:pt idx="1374">
                  <c:v>40730</c:v>
                </c:pt>
                <c:pt idx="1375">
                  <c:v>40731</c:v>
                </c:pt>
                <c:pt idx="1376">
                  <c:v>40732</c:v>
                </c:pt>
                <c:pt idx="1377">
                  <c:v>40733</c:v>
                </c:pt>
                <c:pt idx="1378">
                  <c:v>40734</c:v>
                </c:pt>
                <c:pt idx="1379">
                  <c:v>40735</c:v>
                </c:pt>
                <c:pt idx="1380">
                  <c:v>40736</c:v>
                </c:pt>
                <c:pt idx="1381">
                  <c:v>40737</c:v>
                </c:pt>
                <c:pt idx="1382">
                  <c:v>40738</c:v>
                </c:pt>
                <c:pt idx="1383">
                  <c:v>40739</c:v>
                </c:pt>
                <c:pt idx="1384">
                  <c:v>40740</c:v>
                </c:pt>
                <c:pt idx="1385">
                  <c:v>40741</c:v>
                </c:pt>
                <c:pt idx="1386">
                  <c:v>40742</c:v>
                </c:pt>
                <c:pt idx="1387">
                  <c:v>40743</c:v>
                </c:pt>
                <c:pt idx="1388">
                  <c:v>40744</c:v>
                </c:pt>
                <c:pt idx="1389">
                  <c:v>40745</c:v>
                </c:pt>
                <c:pt idx="1390">
                  <c:v>40746</c:v>
                </c:pt>
                <c:pt idx="1391">
                  <c:v>40747</c:v>
                </c:pt>
                <c:pt idx="1392">
                  <c:v>40748</c:v>
                </c:pt>
                <c:pt idx="1393">
                  <c:v>40749</c:v>
                </c:pt>
                <c:pt idx="1394">
                  <c:v>40750</c:v>
                </c:pt>
                <c:pt idx="1395">
                  <c:v>40751</c:v>
                </c:pt>
                <c:pt idx="1396">
                  <c:v>40752</c:v>
                </c:pt>
                <c:pt idx="1397">
                  <c:v>40753</c:v>
                </c:pt>
                <c:pt idx="1398">
                  <c:v>40754</c:v>
                </c:pt>
                <c:pt idx="1399">
                  <c:v>40755</c:v>
                </c:pt>
                <c:pt idx="1400">
                  <c:v>40756</c:v>
                </c:pt>
                <c:pt idx="1401">
                  <c:v>40757</c:v>
                </c:pt>
                <c:pt idx="1402">
                  <c:v>40758</c:v>
                </c:pt>
                <c:pt idx="1403">
                  <c:v>40759</c:v>
                </c:pt>
                <c:pt idx="1404">
                  <c:v>40760</c:v>
                </c:pt>
                <c:pt idx="1405">
                  <c:v>40761</c:v>
                </c:pt>
                <c:pt idx="1406">
                  <c:v>40762</c:v>
                </c:pt>
                <c:pt idx="1407">
                  <c:v>40763</c:v>
                </c:pt>
                <c:pt idx="1408">
                  <c:v>40764</c:v>
                </c:pt>
                <c:pt idx="1409">
                  <c:v>40765</c:v>
                </c:pt>
                <c:pt idx="1410">
                  <c:v>40766</c:v>
                </c:pt>
                <c:pt idx="1411">
                  <c:v>40767</c:v>
                </c:pt>
                <c:pt idx="1412">
                  <c:v>40768</c:v>
                </c:pt>
                <c:pt idx="1413">
                  <c:v>40769</c:v>
                </c:pt>
                <c:pt idx="1414">
                  <c:v>40770</c:v>
                </c:pt>
                <c:pt idx="1415">
                  <c:v>40771</c:v>
                </c:pt>
                <c:pt idx="1416">
                  <c:v>40772</c:v>
                </c:pt>
                <c:pt idx="1417">
                  <c:v>40773</c:v>
                </c:pt>
                <c:pt idx="1418">
                  <c:v>40774</c:v>
                </c:pt>
                <c:pt idx="1419">
                  <c:v>40775</c:v>
                </c:pt>
                <c:pt idx="1420">
                  <c:v>40776</c:v>
                </c:pt>
                <c:pt idx="1421">
                  <c:v>40777</c:v>
                </c:pt>
                <c:pt idx="1422">
                  <c:v>40778</c:v>
                </c:pt>
                <c:pt idx="1423">
                  <c:v>40779</c:v>
                </c:pt>
                <c:pt idx="1424">
                  <c:v>40780</c:v>
                </c:pt>
                <c:pt idx="1425">
                  <c:v>40781</c:v>
                </c:pt>
                <c:pt idx="1426">
                  <c:v>40782</c:v>
                </c:pt>
                <c:pt idx="1427">
                  <c:v>40783</c:v>
                </c:pt>
                <c:pt idx="1428">
                  <c:v>40784</c:v>
                </c:pt>
                <c:pt idx="1429">
                  <c:v>40785</c:v>
                </c:pt>
                <c:pt idx="1430">
                  <c:v>40786</c:v>
                </c:pt>
                <c:pt idx="1431">
                  <c:v>40787</c:v>
                </c:pt>
                <c:pt idx="1432">
                  <c:v>40788</c:v>
                </c:pt>
                <c:pt idx="1433">
                  <c:v>40789</c:v>
                </c:pt>
                <c:pt idx="1434">
                  <c:v>40790</c:v>
                </c:pt>
                <c:pt idx="1435">
                  <c:v>40791</c:v>
                </c:pt>
                <c:pt idx="1436">
                  <c:v>40792</c:v>
                </c:pt>
                <c:pt idx="1437">
                  <c:v>40793</c:v>
                </c:pt>
                <c:pt idx="1438">
                  <c:v>40794</c:v>
                </c:pt>
                <c:pt idx="1439">
                  <c:v>40795</c:v>
                </c:pt>
                <c:pt idx="1440">
                  <c:v>40796</c:v>
                </c:pt>
                <c:pt idx="1441">
                  <c:v>40797</c:v>
                </c:pt>
                <c:pt idx="1442">
                  <c:v>40798</c:v>
                </c:pt>
                <c:pt idx="1443">
                  <c:v>40799</c:v>
                </c:pt>
                <c:pt idx="1444">
                  <c:v>40800</c:v>
                </c:pt>
                <c:pt idx="1445">
                  <c:v>40801</c:v>
                </c:pt>
                <c:pt idx="1446">
                  <c:v>40802</c:v>
                </c:pt>
                <c:pt idx="1447">
                  <c:v>40803</c:v>
                </c:pt>
                <c:pt idx="1448">
                  <c:v>40804</c:v>
                </c:pt>
                <c:pt idx="1449">
                  <c:v>40805</c:v>
                </c:pt>
                <c:pt idx="1450">
                  <c:v>40806</c:v>
                </c:pt>
                <c:pt idx="1451">
                  <c:v>40807</c:v>
                </c:pt>
                <c:pt idx="1452">
                  <c:v>40808</c:v>
                </c:pt>
                <c:pt idx="1453">
                  <c:v>40809</c:v>
                </c:pt>
                <c:pt idx="1454">
                  <c:v>40810</c:v>
                </c:pt>
                <c:pt idx="1455">
                  <c:v>40811</c:v>
                </c:pt>
                <c:pt idx="1456">
                  <c:v>40812</c:v>
                </c:pt>
                <c:pt idx="1457">
                  <c:v>40813</c:v>
                </c:pt>
                <c:pt idx="1458">
                  <c:v>40814</c:v>
                </c:pt>
                <c:pt idx="1459">
                  <c:v>40815</c:v>
                </c:pt>
                <c:pt idx="1460">
                  <c:v>40816</c:v>
                </c:pt>
                <c:pt idx="1461">
                  <c:v>40817</c:v>
                </c:pt>
                <c:pt idx="1462">
                  <c:v>40818</c:v>
                </c:pt>
                <c:pt idx="1463">
                  <c:v>40819</c:v>
                </c:pt>
                <c:pt idx="1464">
                  <c:v>40820</c:v>
                </c:pt>
                <c:pt idx="1465">
                  <c:v>40821</c:v>
                </c:pt>
                <c:pt idx="1466">
                  <c:v>40822</c:v>
                </c:pt>
                <c:pt idx="1467">
                  <c:v>40823</c:v>
                </c:pt>
                <c:pt idx="1468">
                  <c:v>40824</c:v>
                </c:pt>
                <c:pt idx="1469">
                  <c:v>40825</c:v>
                </c:pt>
                <c:pt idx="1470">
                  <c:v>40826</c:v>
                </c:pt>
                <c:pt idx="1471">
                  <c:v>40827</c:v>
                </c:pt>
                <c:pt idx="1472">
                  <c:v>40828</c:v>
                </c:pt>
                <c:pt idx="1473">
                  <c:v>40829</c:v>
                </c:pt>
                <c:pt idx="1474">
                  <c:v>40830</c:v>
                </c:pt>
                <c:pt idx="1475">
                  <c:v>40831</c:v>
                </c:pt>
                <c:pt idx="1476">
                  <c:v>40832</c:v>
                </c:pt>
                <c:pt idx="1477">
                  <c:v>40833</c:v>
                </c:pt>
                <c:pt idx="1478">
                  <c:v>40834</c:v>
                </c:pt>
                <c:pt idx="1479">
                  <c:v>40835</c:v>
                </c:pt>
                <c:pt idx="1480">
                  <c:v>40836</c:v>
                </c:pt>
                <c:pt idx="1481">
                  <c:v>40837</c:v>
                </c:pt>
                <c:pt idx="1482">
                  <c:v>40838</c:v>
                </c:pt>
                <c:pt idx="1483">
                  <c:v>40839</c:v>
                </c:pt>
                <c:pt idx="1484">
                  <c:v>40840</c:v>
                </c:pt>
                <c:pt idx="1485">
                  <c:v>40841</c:v>
                </c:pt>
                <c:pt idx="1486">
                  <c:v>40842</c:v>
                </c:pt>
                <c:pt idx="1487">
                  <c:v>40843</c:v>
                </c:pt>
                <c:pt idx="1488">
                  <c:v>40844</c:v>
                </c:pt>
                <c:pt idx="1489">
                  <c:v>40845</c:v>
                </c:pt>
                <c:pt idx="1490">
                  <c:v>40846</c:v>
                </c:pt>
                <c:pt idx="1491">
                  <c:v>40847</c:v>
                </c:pt>
                <c:pt idx="1492">
                  <c:v>40848</c:v>
                </c:pt>
                <c:pt idx="1493">
                  <c:v>40849</c:v>
                </c:pt>
                <c:pt idx="1494">
                  <c:v>40850</c:v>
                </c:pt>
                <c:pt idx="1495">
                  <c:v>40851</c:v>
                </c:pt>
                <c:pt idx="1496">
                  <c:v>40852</c:v>
                </c:pt>
                <c:pt idx="1497">
                  <c:v>40853</c:v>
                </c:pt>
                <c:pt idx="1498">
                  <c:v>40854</c:v>
                </c:pt>
                <c:pt idx="1499">
                  <c:v>40855</c:v>
                </c:pt>
                <c:pt idx="1500">
                  <c:v>40856</c:v>
                </c:pt>
                <c:pt idx="1501">
                  <c:v>40857</c:v>
                </c:pt>
                <c:pt idx="1502">
                  <c:v>40858</c:v>
                </c:pt>
                <c:pt idx="1503">
                  <c:v>40859</c:v>
                </c:pt>
                <c:pt idx="1504">
                  <c:v>40860</c:v>
                </c:pt>
                <c:pt idx="1505">
                  <c:v>40861</c:v>
                </c:pt>
                <c:pt idx="1506">
                  <c:v>40862</c:v>
                </c:pt>
                <c:pt idx="1507">
                  <c:v>40863</c:v>
                </c:pt>
                <c:pt idx="1508">
                  <c:v>40864</c:v>
                </c:pt>
                <c:pt idx="1509">
                  <c:v>40865</c:v>
                </c:pt>
                <c:pt idx="1510">
                  <c:v>40866</c:v>
                </c:pt>
                <c:pt idx="1511">
                  <c:v>40867</c:v>
                </c:pt>
                <c:pt idx="1512">
                  <c:v>40868</c:v>
                </c:pt>
                <c:pt idx="1513">
                  <c:v>40869</c:v>
                </c:pt>
                <c:pt idx="1514">
                  <c:v>40870</c:v>
                </c:pt>
                <c:pt idx="1515">
                  <c:v>40871</c:v>
                </c:pt>
                <c:pt idx="1516">
                  <c:v>40872</c:v>
                </c:pt>
                <c:pt idx="1517">
                  <c:v>40873</c:v>
                </c:pt>
                <c:pt idx="1518">
                  <c:v>40874</c:v>
                </c:pt>
                <c:pt idx="1519">
                  <c:v>40875</c:v>
                </c:pt>
                <c:pt idx="1520">
                  <c:v>40876</c:v>
                </c:pt>
                <c:pt idx="1521">
                  <c:v>40877</c:v>
                </c:pt>
                <c:pt idx="1522">
                  <c:v>40878</c:v>
                </c:pt>
                <c:pt idx="1523">
                  <c:v>40879</c:v>
                </c:pt>
                <c:pt idx="1524">
                  <c:v>40880</c:v>
                </c:pt>
                <c:pt idx="1525">
                  <c:v>40881</c:v>
                </c:pt>
                <c:pt idx="1526">
                  <c:v>40882</c:v>
                </c:pt>
                <c:pt idx="1527">
                  <c:v>40883</c:v>
                </c:pt>
                <c:pt idx="1528">
                  <c:v>40884</c:v>
                </c:pt>
                <c:pt idx="1529">
                  <c:v>40885</c:v>
                </c:pt>
                <c:pt idx="1530">
                  <c:v>40886</c:v>
                </c:pt>
                <c:pt idx="1531">
                  <c:v>40887</c:v>
                </c:pt>
                <c:pt idx="1532">
                  <c:v>40888</c:v>
                </c:pt>
                <c:pt idx="1533">
                  <c:v>40889</c:v>
                </c:pt>
                <c:pt idx="1534">
                  <c:v>40890</c:v>
                </c:pt>
                <c:pt idx="1535">
                  <c:v>40891</c:v>
                </c:pt>
                <c:pt idx="1536">
                  <c:v>40892</c:v>
                </c:pt>
                <c:pt idx="1537">
                  <c:v>40893</c:v>
                </c:pt>
                <c:pt idx="1538">
                  <c:v>40894</c:v>
                </c:pt>
                <c:pt idx="1539">
                  <c:v>40895</c:v>
                </c:pt>
                <c:pt idx="1540">
                  <c:v>40896</c:v>
                </c:pt>
                <c:pt idx="1541">
                  <c:v>40897</c:v>
                </c:pt>
                <c:pt idx="1542">
                  <c:v>40898</c:v>
                </c:pt>
                <c:pt idx="1543">
                  <c:v>40899</c:v>
                </c:pt>
                <c:pt idx="1544">
                  <c:v>40900</c:v>
                </c:pt>
                <c:pt idx="1545">
                  <c:v>40901</c:v>
                </c:pt>
                <c:pt idx="1546">
                  <c:v>40902</c:v>
                </c:pt>
                <c:pt idx="1547">
                  <c:v>40903</c:v>
                </c:pt>
                <c:pt idx="1548">
                  <c:v>40904</c:v>
                </c:pt>
                <c:pt idx="1549">
                  <c:v>40905</c:v>
                </c:pt>
                <c:pt idx="1550">
                  <c:v>40906</c:v>
                </c:pt>
                <c:pt idx="1551">
                  <c:v>40907</c:v>
                </c:pt>
                <c:pt idx="1552">
                  <c:v>40908</c:v>
                </c:pt>
                <c:pt idx="1553">
                  <c:v>40909</c:v>
                </c:pt>
                <c:pt idx="1554">
                  <c:v>40910</c:v>
                </c:pt>
                <c:pt idx="1555">
                  <c:v>40911</c:v>
                </c:pt>
                <c:pt idx="1556">
                  <c:v>40912</c:v>
                </c:pt>
                <c:pt idx="1557">
                  <c:v>40913</c:v>
                </c:pt>
                <c:pt idx="1558">
                  <c:v>40914</c:v>
                </c:pt>
                <c:pt idx="1559">
                  <c:v>40915</c:v>
                </c:pt>
                <c:pt idx="1560">
                  <c:v>40916</c:v>
                </c:pt>
                <c:pt idx="1561">
                  <c:v>40917</c:v>
                </c:pt>
                <c:pt idx="1562">
                  <c:v>40918</c:v>
                </c:pt>
                <c:pt idx="1563">
                  <c:v>40919</c:v>
                </c:pt>
                <c:pt idx="1564">
                  <c:v>40920</c:v>
                </c:pt>
                <c:pt idx="1565">
                  <c:v>40921</c:v>
                </c:pt>
                <c:pt idx="1566">
                  <c:v>40922</c:v>
                </c:pt>
                <c:pt idx="1567">
                  <c:v>40923</c:v>
                </c:pt>
                <c:pt idx="1568">
                  <c:v>40924</c:v>
                </c:pt>
                <c:pt idx="1569">
                  <c:v>40925</c:v>
                </c:pt>
                <c:pt idx="1570">
                  <c:v>40926</c:v>
                </c:pt>
                <c:pt idx="1571">
                  <c:v>40927</c:v>
                </c:pt>
                <c:pt idx="1572">
                  <c:v>40928</c:v>
                </c:pt>
                <c:pt idx="1573">
                  <c:v>40929</c:v>
                </c:pt>
                <c:pt idx="1574">
                  <c:v>40930</c:v>
                </c:pt>
                <c:pt idx="1575">
                  <c:v>40931</c:v>
                </c:pt>
                <c:pt idx="1576">
                  <c:v>40932</c:v>
                </c:pt>
                <c:pt idx="1577">
                  <c:v>40933</c:v>
                </c:pt>
                <c:pt idx="1578">
                  <c:v>40934</c:v>
                </c:pt>
                <c:pt idx="1579">
                  <c:v>40935</c:v>
                </c:pt>
                <c:pt idx="1580">
                  <c:v>40936</c:v>
                </c:pt>
                <c:pt idx="1581">
                  <c:v>40937</c:v>
                </c:pt>
                <c:pt idx="1582">
                  <c:v>40938</c:v>
                </c:pt>
                <c:pt idx="1583">
                  <c:v>40939</c:v>
                </c:pt>
                <c:pt idx="1584">
                  <c:v>40940</c:v>
                </c:pt>
                <c:pt idx="1585">
                  <c:v>40941</c:v>
                </c:pt>
                <c:pt idx="1586">
                  <c:v>40942</c:v>
                </c:pt>
                <c:pt idx="1587">
                  <c:v>40943</c:v>
                </c:pt>
                <c:pt idx="1588">
                  <c:v>40944</c:v>
                </c:pt>
                <c:pt idx="1589">
                  <c:v>40945</c:v>
                </c:pt>
                <c:pt idx="1590">
                  <c:v>40946</c:v>
                </c:pt>
                <c:pt idx="1591">
                  <c:v>40947</c:v>
                </c:pt>
                <c:pt idx="1592">
                  <c:v>40948</c:v>
                </c:pt>
                <c:pt idx="1593">
                  <c:v>40949</c:v>
                </c:pt>
                <c:pt idx="1594">
                  <c:v>40950</c:v>
                </c:pt>
                <c:pt idx="1595">
                  <c:v>40951</c:v>
                </c:pt>
                <c:pt idx="1596">
                  <c:v>40952</c:v>
                </c:pt>
                <c:pt idx="1597">
                  <c:v>40953</c:v>
                </c:pt>
                <c:pt idx="1598">
                  <c:v>40954</c:v>
                </c:pt>
                <c:pt idx="1599">
                  <c:v>40955</c:v>
                </c:pt>
                <c:pt idx="1600">
                  <c:v>40956</c:v>
                </c:pt>
                <c:pt idx="1601">
                  <c:v>40957</c:v>
                </c:pt>
                <c:pt idx="1602">
                  <c:v>40958</c:v>
                </c:pt>
                <c:pt idx="1603">
                  <c:v>40959</c:v>
                </c:pt>
                <c:pt idx="1604">
                  <c:v>40960</c:v>
                </c:pt>
                <c:pt idx="1605">
                  <c:v>40961</c:v>
                </c:pt>
                <c:pt idx="1606">
                  <c:v>40962</c:v>
                </c:pt>
                <c:pt idx="1607">
                  <c:v>40963</c:v>
                </c:pt>
                <c:pt idx="1608">
                  <c:v>40964</c:v>
                </c:pt>
                <c:pt idx="1609">
                  <c:v>40965</c:v>
                </c:pt>
                <c:pt idx="1610">
                  <c:v>40966</c:v>
                </c:pt>
                <c:pt idx="1611">
                  <c:v>40967</c:v>
                </c:pt>
                <c:pt idx="1612">
                  <c:v>40968</c:v>
                </c:pt>
                <c:pt idx="1613">
                  <c:v>40969</c:v>
                </c:pt>
                <c:pt idx="1614">
                  <c:v>40970</c:v>
                </c:pt>
                <c:pt idx="1615">
                  <c:v>40971</c:v>
                </c:pt>
                <c:pt idx="1616">
                  <c:v>40972</c:v>
                </c:pt>
                <c:pt idx="1617">
                  <c:v>40973</c:v>
                </c:pt>
                <c:pt idx="1618">
                  <c:v>40974</c:v>
                </c:pt>
                <c:pt idx="1619">
                  <c:v>40975</c:v>
                </c:pt>
                <c:pt idx="1620">
                  <c:v>40976</c:v>
                </c:pt>
                <c:pt idx="1621">
                  <c:v>40977</c:v>
                </c:pt>
                <c:pt idx="1622">
                  <c:v>40978</c:v>
                </c:pt>
                <c:pt idx="1623">
                  <c:v>40979</c:v>
                </c:pt>
                <c:pt idx="1624">
                  <c:v>40980</c:v>
                </c:pt>
                <c:pt idx="1625">
                  <c:v>40981</c:v>
                </c:pt>
                <c:pt idx="1626">
                  <c:v>40982</c:v>
                </c:pt>
                <c:pt idx="1627">
                  <c:v>40983</c:v>
                </c:pt>
                <c:pt idx="1628">
                  <c:v>40984</c:v>
                </c:pt>
                <c:pt idx="1629">
                  <c:v>40985</c:v>
                </c:pt>
                <c:pt idx="1630">
                  <c:v>40986</c:v>
                </c:pt>
                <c:pt idx="1631">
                  <c:v>40987</c:v>
                </c:pt>
                <c:pt idx="1632">
                  <c:v>40988</c:v>
                </c:pt>
                <c:pt idx="1633">
                  <c:v>40989</c:v>
                </c:pt>
                <c:pt idx="1634">
                  <c:v>40990</c:v>
                </c:pt>
                <c:pt idx="1635">
                  <c:v>40991</c:v>
                </c:pt>
                <c:pt idx="1636">
                  <c:v>40992</c:v>
                </c:pt>
                <c:pt idx="1637">
                  <c:v>40993</c:v>
                </c:pt>
                <c:pt idx="1638">
                  <c:v>40994</c:v>
                </c:pt>
                <c:pt idx="1639">
                  <c:v>40995</c:v>
                </c:pt>
                <c:pt idx="1640">
                  <c:v>40996</c:v>
                </c:pt>
                <c:pt idx="1641">
                  <c:v>40997</c:v>
                </c:pt>
                <c:pt idx="1642">
                  <c:v>40998</c:v>
                </c:pt>
                <c:pt idx="1643">
                  <c:v>40999</c:v>
                </c:pt>
                <c:pt idx="1644">
                  <c:v>41000</c:v>
                </c:pt>
                <c:pt idx="1645">
                  <c:v>41001</c:v>
                </c:pt>
                <c:pt idx="1646">
                  <c:v>41002</c:v>
                </c:pt>
                <c:pt idx="1647">
                  <c:v>41003</c:v>
                </c:pt>
                <c:pt idx="1648">
                  <c:v>41004</c:v>
                </c:pt>
                <c:pt idx="1649">
                  <c:v>41005</c:v>
                </c:pt>
                <c:pt idx="1650">
                  <c:v>41006</c:v>
                </c:pt>
                <c:pt idx="1651">
                  <c:v>41007</c:v>
                </c:pt>
                <c:pt idx="1652">
                  <c:v>41008</c:v>
                </c:pt>
                <c:pt idx="1653">
                  <c:v>41009</c:v>
                </c:pt>
                <c:pt idx="1654">
                  <c:v>41010</c:v>
                </c:pt>
                <c:pt idx="1655">
                  <c:v>41011</c:v>
                </c:pt>
                <c:pt idx="1656">
                  <c:v>41012</c:v>
                </c:pt>
                <c:pt idx="1657">
                  <c:v>41013</c:v>
                </c:pt>
                <c:pt idx="1658">
                  <c:v>41014</c:v>
                </c:pt>
                <c:pt idx="1659">
                  <c:v>41015</c:v>
                </c:pt>
                <c:pt idx="1660">
                  <c:v>41016</c:v>
                </c:pt>
                <c:pt idx="1661">
                  <c:v>41017</c:v>
                </c:pt>
                <c:pt idx="1662">
                  <c:v>41018</c:v>
                </c:pt>
                <c:pt idx="1663">
                  <c:v>41019</c:v>
                </c:pt>
                <c:pt idx="1664">
                  <c:v>41020</c:v>
                </c:pt>
                <c:pt idx="1665">
                  <c:v>41021</c:v>
                </c:pt>
                <c:pt idx="1666">
                  <c:v>41022</c:v>
                </c:pt>
                <c:pt idx="1667">
                  <c:v>41023</c:v>
                </c:pt>
                <c:pt idx="1668">
                  <c:v>41024</c:v>
                </c:pt>
                <c:pt idx="1669">
                  <c:v>41025</c:v>
                </c:pt>
                <c:pt idx="1670">
                  <c:v>41026</c:v>
                </c:pt>
                <c:pt idx="1671">
                  <c:v>41027</c:v>
                </c:pt>
                <c:pt idx="1672">
                  <c:v>41028</c:v>
                </c:pt>
                <c:pt idx="1673">
                  <c:v>41029</c:v>
                </c:pt>
                <c:pt idx="1674">
                  <c:v>41030</c:v>
                </c:pt>
                <c:pt idx="1675">
                  <c:v>41031</c:v>
                </c:pt>
                <c:pt idx="1676">
                  <c:v>41032</c:v>
                </c:pt>
                <c:pt idx="1677">
                  <c:v>41033</c:v>
                </c:pt>
                <c:pt idx="1678">
                  <c:v>41034</c:v>
                </c:pt>
                <c:pt idx="1679">
                  <c:v>41035</c:v>
                </c:pt>
                <c:pt idx="1680">
                  <c:v>41036</c:v>
                </c:pt>
                <c:pt idx="1681">
                  <c:v>41037</c:v>
                </c:pt>
                <c:pt idx="1682">
                  <c:v>41038</c:v>
                </c:pt>
                <c:pt idx="1683">
                  <c:v>41039</c:v>
                </c:pt>
                <c:pt idx="1684">
                  <c:v>41040</c:v>
                </c:pt>
                <c:pt idx="1685">
                  <c:v>41041</c:v>
                </c:pt>
                <c:pt idx="1686">
                  <c:v>41042</c:v>
                </c:pt>
                <c:pt idx="1687">
                  <c:v>41043</c:v>
                </c:pt>
                <c:pt idx="1688">
                  <c:v>41044</c:v>
                </c:pt>
                <c:pt idx="1689">
                  <c:v>41045</c:v>
                </c:pt>
                <c:pt idx="1690">
                  <c:v>41046</c:v>
                </c:pt>
                <c:pt idx="1691">
                  <c:v>41047</c:v>
                </c:pt>
                <c:pt idx="1692">
                  <c:v>41048</c:v>
                </c:pt>
                <c:pt idx="1693">
                  <c:v>41049</c:v>
                </c:pt>
                <c:pt idx="1694">
                  <c:v>41050</c:v>
                </c:pt>
                <c:pt idx="1695">
                  <c:v>41051</c:v>
                </c:pt>
                <c:pt idx="1696">
                  <c:v>41052</c:v>
                </c:pt>
                <c:pt idx="1697">
                  <c:v>41053</c:v>
                </c:pt>
                <c:pt idx="1698">
                  <c:v>41054</c:v>
                </c:pt>
                <c:pt idx="1699">
                  <c:v>41055</c:v>
                </c:pt>
                <c:pt idx="1700">
                  <c:v>41056</c:v>
                </c:pt>
                <c:pt idx="1701">
                  <c:v>41057</c:v>
                </c:pt>
                <c:pt idx="1702">
                  <c:v>41058</c:v>
                </c:pt>
                <c:pt idx="1703">
                  <c:v>41059</c:v>
                </c:pt>
                <c:pt idx="1704">
                  <c:v>41060</c:v>
                </c:pt>
                <c:pt idx="1705">
                  <c:v>41061</c:v>
                </c:pt>
                <c:pt idx="1706">
                  <c:v>41062</c:v>
                </c:pt>
                <c:pt idx="1707">
                  <c:v>41063</c:v>
                </c:pt>
                <c:pt idx="1708">
                  <c:v>41064</c:v>
                </c:pt>
                <c:pt idx="1709">
                  <c:v>41065</c:v>
                </c:pt>
                <c:pt idx="1710">
                  <c:v>41066</c:v>
                </c:pt>
                <c:pt idx="1711">
                  <c:v>41067</c:v>
                </c:pt>
                <c:pt idx="1712">
                  <c:v>41068</c:v>
                </c:pt>
                <c:pt idx="1713">
                  <c:v>41069</c:v>
                </c:pt>
                <c:pt idx="1714">
                  <c:v>41070</c:v>
                </c:pt>
                <c:pt idx="1715">
                  <c:v>41071</c:v>
                </c:pt>
                <c:pt idx="1716">
                  <c:v>41072</c:v>
                </c:pt>
                <c:pt idx="1717">
                  <c:v>41073</c:v>
                </c:pt>
                <c:pt idx="1718">
                  <c:v>41074</c:v>
                </c:pt>
                <c:pt idx="1719">
                  <c:v>41075</c:v>
                </c:pt>
                <c:pt idx="1720">
                  <c:v>41076</c:v>
                </c:pt>
                <c:pt idx="1721">
                  <c:v>41077</c:v>
                </c:pt>
                <c:pt idx="1722">
                  <c:v>41078</c:v>
                </c:pt>
                <c:pt idx="1723">
                  <c:v>41079</c:v>
                </c:pt>
                <c:pt idx="1724">
                  <c:v>41080</c:v>
                </c:pt>
                <c:pt idx="1725">
                  <c:v>41081</c:v>
                </c:pt>
                <c:pt idx="1726">
                  <c:v>41082</c:v>
                </c:pt>
                <c:pt idx="1727">
                  <c:v>41083</c:v>
                </c:pt>
                <c:pt idx="1728">
                  <c:v>41084</c:v>
                </c:pt>
                <c:pt idx="1729">
                  <c:v>41085</c:v>
                </c:pt>
                <c:pt idx="1730">
                  <c:v>41086</c:v>
                </c:pt>
                <c:pt idx="1731">
                  <c:v>41087</c:v>
                </c:pt>
                <c:pt idx="1732">
                  <c:v>41088</c:v>
                </c:pt>
                <c:pt idx="1733">
                  <c:v>41089</c:v>
                </c:pt>
                <c:pt idx="1734">
                  <c:v>41090</c:v>
                </c:pt>
                <c:pt idx="1735">
                  <c:v>41091</c:v>
                </c:pt>
                <c:pt idx="1736">
                  <c:v>41092</c:v>
                </c:pt>
                <c:pt idx="1737">
                  <c:v>41093</c:v>
                </c:pt>
                <c:pt idx="1738">
                  <c:v>41094</c:v>
                </c:pt>
                <c:pt idx="1739">
                  <c:v>41095</c:v>
                </c:pt>
                <c:pt idx="1740">
                  <c:v>41096</c:v>
                </c:pt>
                <c:pt idx="1741">
                  <c:v>41097</c:v>
                </c:pt>
                <c:pt idx="1742">
                  <c:v>41098</c:v>
                </c:pt>
                <c:pt idx="1743">
                  <c:v>41099</c:v>
                </c:pt>
                <c:pt idx="1744">
                  <c:v>41100</c:v>
                </c:pt>
                <c:pt idx="1745">
                  <c:v>41101</c:v>
                </c:pt>
                <c:pt idx="1746">
                  <c:v>41102</c:v>
                </c:pt>
                <c:pt idx="1747">
                  <c:v>41103</c:v>
                </c:pt>
                <c:pt idx="1748">
                  <c:v>41104</c:v>
                </c:pt>
                <c:pt idx="1749">
                  <c:v>41105</c:v>
                </c:pt>
                <c:pt idx="1750">
                  <c:v>41106</c:v>
                </c:pt>
                <c:pt idx="1751">
                  <c:v>41107</c:v>
                </c:pt>
                <c:pt idx="1752">
                  <c:v>41108</c:v>
                </c:pt>
                <c:pt idx="1753">
                  <c:v>41109</c:v>
                </c:pt>
                <c:pt idx="1754">
                  <c:v>41110</c:v>
                </c:pt>
                <c:pt idx="1755">
                  <c:v>41111</c:v>
                </c:pt>
                <c:pt idx="1756">
                  <c:v>41112</c:v>
                </c:pt>
                <c:pt idx="1757">
                  <c:v>41113</c:v>
                </c:pt>
                <c:pt idx="1758">
                  <c:v>41114</c:v>
                </c:pt>
                <c:pt idx="1759">
                  <c:v>41115</c:v>
                </c:pt>
                <c:pt idx="1760">
                  <c:v>41116</c:v>
                </c:pt>
                <c:pt idx="1761">
                  <c:v>41117</c:v>
                </c:pt>
                <c:pt idx="1762">
                  <c:v>41118</c:v>
                </c:pt>
                <c:pt idx="1763">
                  <c:v>41119</c:v>
                </c:pt>
                <c:pt idx="1764">
                  <c:v>41120</c:v>
                </c:pt>
                <c:pt idx="1765">
                  <c:v>41121</c:v>
                </c:pt>
                <c:pt idx="1766">
                  <c:v>41122</c:v>
                </c:pt>
                <c:pt idx="1767">
                  <c:v>41123</c:v>
                </c:pt>
                <c:pt idx="1768">
                  <c:v>41124</c:v>
                </c:pt>
                <c:pt idx="1769">
                  <c:v>41125</c:v>
                </c:pt>
                <c:pt idx="1770">
                  <c:v>41126</c:v>
                </c:pt>
                <c:pt idx="1771">
                  <c:v>41127</c:v>
                </c:pt>
                <c:pt idx="1772">
                  <c:v>41128</c:v>
                </c:pt>
                <c:pt idx="1773">
                  <c:v>41129</c:v>
                </c:pt>
                <c:pt idx="1774">
                  <c:v>41130</c:v>
                </c:pt>
                <c:pt idx="1775">
                  <c:v>41131</c:v>
                </c:pt>
                <c:pt idx="1776">
                  <c:v>41132</c:v>
                </c:pt>
                <c:pt idx="1777">
                  <c:v>41133</c:v>
                </c:pt>
                <c:pt idx="1778">
                  <c:v>41134</c:v>
                </c:pt>
                <c:pt idx="1779">
                  <c:v>41135</c:v>
                </c:pt>
                <c:pt idx="1780">
                  <c:v>41136</c:v>
                </c:pt>
                <c:pt idx="1781">
                  <c:v>41137</c:v>
                </c:pt>
                <c:pt idx="1782">
                  <c:v>41138</c:v>
                </c:pt>
                <c:pt idx="1783">
                  <c:v>41139</c:v>
                </c:pt>
                <c:pt idx="1784">
                  <c:v>41140</c:v>
                </c:pt>
                <c:pt idx="1785">
                  <c:v>41141</c:v>
                </c:pt>
                <c:pt idx="1786">
                  <c:v>41142</c:v>
                </c:pt>
                <c:pt idx="1787">
                  <c:v>41143</c:v>
                </c:pt>
                <c:pt idx="1788">
                  <c:v>41144</c:v>
                </c:pt>
                <c:pt idx="1789">
                  <c:v>41145</c:v>
                </c:pt>
                <c:pt idx="1790">
                  <c:v>41146</c:v>
                </c:pt>
                <c:pt idx="1791">
                  <c:v>41147</c:v>
                </c:pt>
                <c:pt idx="1792">
                  <c:v>41148</c:v>
                </c:pt>
                <c:pt idx="1793">
                  <c:v>41149</c:v>
                </c:pt>
                <c:pt idx="1794">
                  <c:v>41150</c:v>
                </c:pt>
                <c:pt idx="1795">
                  <c:v>41151</c:v>
                </c:pt>
                <c:pt idx="1796">
                  <c:v>41152</c:v>
                </c:pt>
                <c:pt idx="1797">
                  <c:v>41153</c:v>
                </c:pt>
                <c:pt idx="1798">
                  <c:v>41154</c:v>
                </c:pt>
                <c:pt idx="1799">
                  <c:v>41155</c:v>
                </c:pt>
                <c:pt idx="1800">
                  <c:v>41156</c:v>
                </c:pt>
                <c:pt idx="1801">
                  <c:v>41157</c:v>
                </c:pt>
                <c:pt idx="1802">
                  <c:v>41158</c:v>
                </c:pt>
                <c:pt idx="1803">
                  <c:v>41159</c:v>
                </c:pt>
                <c:pt idx="1804">
                  <c:v>41160</c:v>
                </c:pt>
                <c:pt idx="1805">
                  <c:v>41161</c:v>
                </c:pt>
                <c:pt idx="1806">
                  <c:v>41162</c:v>
                </c:pt>
                <c:pt idx="1807">
                  <c:v>41163</c:v>
                </c:pt>
                <c:pt idx="1808">
                  <c:v>41164</c:v>
                </c:pt>
                <c:pt idx="1809">
                  <c:v>41165</c:v>
                </c:pt>
                <c:pt idx="1810">
                  <c:v>41166</c:v>
                </c:pt>
                <c:pt idx="1811">
                  <c:v>41167</c:v>
                </c:pt>
                <c:pt idx="1812">
                  <c:v>41168</c:v>
                </c:pt>
                <c:pt idx="1813">
                  <c:v>41169</c:v>
                </c:pt>
                <c:pt idx="1814">
                  <c:v>41170</c:v>
                </c:pt>
                <c:pt idx="1815">
                  <c:v>41171</c:v>
                </c:pt>
                <c:pt idx="1816">
                  <c:v>41172</c:v>
                </c:pt>
                <c:pt idx="1817">
                  <c:v>41173</c:v>
                </c:pt>
                <c:pt idx="1818">
                  <c:v>41174</c:v>
                </c:pt>
                <c:pt idx="1819">
                  <c:v>41175</c:v>
                </c:pt>
                <c:pt idx="1820">
                  <c:v>41176</c:v>
                </c:pt>
                <c:pt idx="1821">
                  <c:v>41177</c:v>
                </c:pt>
                <c:pt idx="1822">
                  <c:v>41178</c:v>
                </c:pt>
                <c:pt idx="1823">
                  <c:v>41179</c:v>
                </c:pt>
                <c:pt idx="1824">
                  <c:v>41180</c:v>
                </c:pt>
                <c:pt idx="1825">
                  <c:v>41181</c:v>
                </c:pt>
                <c:pt idx="1826">
                  <c:v>41182</c:v>
                </c:pt>
                <c:pt idx="1827">
                  <c:v>41183</c:v>
                </c:pt>
                <c:pt idx="1828">
                  <c:v>41184</c:v>
                </c:pt>
                <c:pt idx="1829">
                  <c:v>41185</c:v>
                </c:pt>
                <c:pt idx="1830">
                  <c:v>41186</c:v>
                </c:pt>
                <c:pt idx="1831">
                  <c:v>41187</c:v>
                </c:pt>
                <c:pt idx="1832">
                  <c:v>41188</c:v>
                </c:pt>
                <c:pt idx="1833">
                  <c:v>41189</c:v>
                </c:pt>
                <c:pt idx="1834">
                  <c:v>41190</c:v>
                </c:pt>
                <c:pt idx="1835">
                  <c:v>41191</c:v>
                </c:pt>
                <c:pt idx="1836">
                  <c:v>41192</c:v>
                </c:pt>
                <c:pt idx="1837">
                  <c:v>41193</c:v>
                </c:pt>
                <c:pt idx="1838">
                  <c:v>41194</c:v>
                </c:pt>
                <c:pt idx="1839">
                  <c:v>41195</c:v>
                </c:pt>
                <c:pt idx="1840">
                  <c:v>41196</c:v>
                </c:pt>
                <c:pt idx="1841">
                  <c:v>41197</c:v>
                </c:pt>
                <c:pt idx="1842">
                  <c:v>41198</c:v>
                </c:pt>
                <c:pt idx="1843">
                  <c:v>41199</c:v>
                </c:pt>
                <c:pt idx="1844">
                  <c:v>41200</c:v>
                </c:pt>
                <c:pt idx="1845">
                  <c:v>41201</c:v>
                </c:pt>
                <c:pt idx="1846">
                  <c:v>41202</c:v>
                </c:pt>
                <c:pt idx="1847">
                  <c:v>41203</c:v>
                </c:pt>
                <c:pt idx="1848">
                  <c:v>41204</c:v>
                </c:pt>
                <c:pt idx="1849">
                  <c:v>41205</c:v>
                </c:pt>
                <c:pt idx="1850">
                  <c:v>41206</c:v>
                </c:pt>
                <c:pt idx="1851">
                  <c:v>41207</c:v>
                </c:pt>
                <c:pt idx="1852">
                  <c:v>41208</c:v>
                </c:pt>
                <c:pt idx="1853">
                  <c:v>41209</c:v>
                </c:pt>
                <c:pt idx="1854">
                  <c:v>41210</c:v>
                </c:pt>
                <c:pt idx="1855">
                  <c:v>41211</c:v>
                </c:pt>
                <c:pt idx="1856">
                  <c:v>41212</c:v>
                </c:pt>
                <c:pt idx="1857">
                  <c:v>41213</c:v>
                </c:pt>
                <c:pt idx="1858">
                  <c:v>41214</c:v>
                </c:pt>
                <c:pt idx="1859">
                  <c:v>41215</c:v>
                </c:pt>
                <c:pt idx="1860">
                  <c:v>41216</c:v>
                </c:pt>
                <c:pt idx="1861">
                  <c:v>41217</c:v>
                </c:pt>
                <c:pt idx="1862">
                  <c:v>41218</c:v>
                </c:pt>
                <c:pt idx="1863">
                  <c:v>41219</c:v>
                </c:pt>
                <c:pt idx="1864">
                  <c:v>41220</c:v>
                </c:pt>
                <c:pt idx="1865">
                  <c:v>41221</c:v>
                </c:pt>
                <c:pt idx="1866">
                  <c:v>41222</c:v>
                </c:pt>
                <c:pt idx="1867">
                  <c:v>41223</c:v>
                </c:pt>
                <c:pt idx="1868">
                  <c:v>41224</c:v>
                </c:pt>
                <c:pt idx="1869">
                  <c:v>41225</c:v>
                </c:pt>
                <c:pt idx="1870">
                  <c:v>41226</c:v>
                </c:pt>
                <c:pt idx="1871">
                  <c:v>41227</c:v>
                </c:pt>
                <c:pt idx="1872">
                  <c:v>41228</c:v>
                </c:pt>
                <c:pt idx="1873">
                  <c:v>41229</c:v>
                </c:pt>
                <c:pt idx="1874">
                  <c:v>41230</c:v>
                </c:pt>
                <c:pt idx="1875">
                  <c:v>41231</c:v>
                </c:pt>
                <c:pt idx="1876">
                  <c:v>41232</c:v>
                </c:pt>
                <c:pt idx="1877">
                  <c:v>41233</c:v>
                </c:pt>
                <c:pt idx="1878">
                  <c:v>41234</c:v>
                </c:pt>
                <c:pt idx="1879">
                  <c:v>41235</c:v>
                </c:pt>
                <c:pt idx="1880">
                  <c:v>41236</c:v>
                </c:pt>
                <c:pt idx="1881">
                  <c:v>41237</c:v>
                </c:pt>
                <c:pt idx="1882">
                  <c:v>41238</c:v>
                </c:pt>
                <c:pt idx="1883">
                  <c:v>41239</c:v>
                </c:pt>
                <c:pt idx="1884">
                  <c:v>41240</c:v>
                </c:pt>
                <c:pt idx="1885">
                  <c:v>41241</c:v>
                </c:pt>
                <c:pt idx="1886">
                  <c:v>41242</c:v>
                </c:pt>
                <c:pt idx="1887">
                  <c:v>41243</c:v>
                </c:pt>
                <c:pt idx="1888">
                  <c:v>41244</c:v>
                </c:pt>
                <c:pt idx="1889">
                  <c:v>41245</c:v>
                </c:pt>
                <c:pt idx="1890">
                  <c:v>41246</c:v>
                </c:pt>
                <c:pt idx="1891">
                  <c:v>41247</c:v>
                </c:pt>
                <c:pt idx="1892">
                  <c:v>41248</c:v>
                </c:pt>
                <c:pt idx="1893">
                  <c:v>41249</c:v>
                </c:pt>
                <c:pt idx="1894">
                  <c:v>41250</c:v>
                </c:pt>
                <c:pt idx="1895">
                  <c:v>41251</c:v>
                </c:pt>
                <c:pt idx="1896">
                  <c:v>41252</c:v>
                </c:pt>
                <c:pt idx="1897">
                  <c:v>41253</c:v>
                </c:pt>
                <c:pt idx="1898">
                  <c:v>41254</c:v>
                </c:pt>
                <c:pt idx="1899">
                  <c:v>41255</c:v>
                </c:pt>
                <c:pt idx="1900">
                  <c:v>41256</c:v>
                </c:pt>
                <c:pt idx="1901">
                  <c:v>41257</c:v>
                </c:pt>
                <c:pt idx="1902">
                  <c:v>41258</c:v>
                </c:pt>
                <c:pt idx="1903">
                  <c:v>41259</c:v>
                </c:pt>
                <c:pt idx="1904">
                  <c:v>41260</c:v>
                </c:pt>
                <c:pt idx="1905">
                  <c:v>41261</c:v>
                </c:pt>
                <c:pt idx="1906">
                  <c:v>41262</c:v>
                </c:pt>
                <c:pt idx="1907">
                  <c:v>41263</c:v>
                </c:pt>
                <c:pt idx="1908">
                  <c:v>41264</c:v>
                </c:pt>
                <c:pt idx="1909">
                  <c:v>41265</c:v>
                </c:pt>
                <c:pt idx="1910">
                  <c:v>41266</c:v>
                </c:pt>
                <c:pt idx="1911">
                  <c:v>41267</c:v>
                </c:pt>
                <c:pt idx="1912">
                  <c:v>41268</c:v>
                </c:pt>
                <c:pt idx="1913">
                  <c:v>41269</c:v>
                </c:pt>
                <c:pt idx="1914">
                  <c:v>41270</c:v>
                </c:pt>
                <c:pt idx="1915">
                  <c:v>41271</c:v>
                </c:pt>
                <c:pt idx="1916">
                  <c:v>41272</c:v>
                </c:pt>
                <c:pt idx="1917">
                  <c:v>41273</c:v>
                </c:pt>
                <c:pt idx="1918">
                  <c:v>41274</c:v>
                </c:pt>
                <c:pt idx="1919">
                  <c:v>41275</c:v>
                </c:pt>
                <c:pt idx="1920">
                  <c:v>41276</c:v>
                </c:pt>
                <c:pt idx="1921">
                  <c:v>41277</c:v>
                </c:pt>
                <c:pt idx="1922">
                  <c:v>41278</c:v>
                </c:pt>
                <c:pt idx="1923">
                  <c:v>41279</c:v>
                </c:pt>
                <c:pt idx="1924">
                  <c:v>41280</c:v>
                </c:pt>
                <c:pt idx="1925">
                  <c:v>41281</c:v>
                </c:pt>
                <c:pt idx="1926">
                  <c:v>41282</c:v>
                </c:pt>
                <c:pt idx="1927">
                  <c:v>41283</c:v>
                </c:pt>
                <c:pt idx="1928">
                  <c:v>41284</c:v>
                </c:pt>
                <c:pt idx="1929">
                  <c:v>41285</c:v>
                </c:pt>
                <c:pt idx="1930">
                  <c:v>41286</c:v>
                </c:pt>
                <c:pt idx="1931">
                  <c:v>41287</c:v>
                </c:pt>
                <c:pt idx="1932">
                  <c:v>41288</c:v>
                </c:pt>
                <c:pt idx="1933">
                  <c:v>41289</c:v>
                </c:pt>
                <c:pt idx="1934">
                  <c:v>41290</c:v>
                </c:pt>
                <c:pt idx="1935">
                  <c:v>41291</c:v>
                </c:pt>
                <c:pt idx="1936">
                  <c:v>41292</c:v>
                </c:pt>
                <c:pt idx="1937">
                  <c:v>41293</c:v>
                </c:pt>
                <c:pt idx="1938">
                  <c:v>41294</c:v>
                </c:pt>
                <c:pt idx="1939">
                  <c:v>41295</c:v>
                </c:pt>
                <c:pt idx="1940">
                  <c:v>41296</c:v>
                </c:pt>
                <c:pt idx="1941">
                  <c:v>41297</c:v>
                </c:pt>
                <c:pt idx="1942">
                  <c:v>41298</c:v>
                </c:pt>
                <c:pt idx="1943">
                  <c:v>41299</c:v>
                </c:pt>
                <c:pt idx="1944">
                  <c:v>41300</c:v>
                </c:pt>
                <c:pt idx="1945">
                  <c:v>41301</c:v>
                </c:pt>
                <c:pt idx="1946">
                  <c:v>41302</c:v>
                </c:pt>
                <c:pt idx="1947">
                  <c:v>41303</c:v>
                </c:pt>
                <c:pt idx="1948">
                  <c:v>41304</c:v>
                </c:pt>
                <c:pt idx="1949">
                  <c:v>41305</c:v>
                </c:pt>
                <c:pt idx="1950">
                  <c:v>41306</c:v>
                </c:pt>
                <c:pt idx="1951">
                  <c:v>41307</c:v>
                </c:pt>
                <c:pt idx="1952">
                  <c:v>41308</c:v>
                </c:pt>
                <c:pt idx="1953">
                  <c:v>41309</c:v>
                </c:pt>
                <c:pt idx="1954">
                  <c:v>41310</c:v>
                </c:pt>
                <c:pt idx="1955">
                  <c:v>41311</c:v>
                </c:pt>
                <c:pt idx="1956">
                  <c:v>41312</c:v>
                </c:pt>
                <c:pt idx="1957">
                  <c:v>41313</c:v>
                </c:pt>
                <c:pt idx="1958">
                  <c:v>41314</c:v>
                </c:pt>
                <c:pt idx="1959">
                  <c:v>41315</c:v>
                </c:pt>
                <c:pt idx="1960">
                  <c:v>41316</c:v>
                </c:pt>
                <c:pt idx="1961">
                  <c:v>41317</c:v>
                </c:pt>
                <c:pt idx="1962">
                  <c:v>41318</c:v>
                </c:pt>
                <c:pt idx="1963">
                  <c:v>41319</c:v>
                </c:pt>
                <c:pt idx="1964">
                  <c:v>41320</c:v>
                </c:pt>
                <c:pt idx="1965">
                  <c:v>41321</c:v>
                </c:pt>
                <c:pt idx="1966">
                  <c:v>41322</c:v>
                </c:pt>
                <c:pt idx="1967">
                  <c:v>41323</c:v>
                </c:pt>
                <c:pt idx="1968">
                  <c:v>41324</c:v>
                </c:pt>
                <c:pt idx="1969">
                  <c:v>41325</c:v>
                </c:pt>
                <c:pt idx="1970">
                  <c:v>41326</c:v>
                </c:pt>
                <c:pt idx="1971">
                  <c:v>41327</c:v>
                </c:pt>
                <c:pt idx="1972">
                  <c:v>41328</c:v>
                </c:pt>
                <c:pt idx="1973">
                  <c:v>41329</c:v>
                </c:pt>
                <c:pt idx="1974">
                  <c:v>41330</c:v>
                </c:pt>
                <c:pt idx="1975">
                  <c:v>41331</c:v>
                </c:pt>
                <c:pt idx="1976">
                  <c:v>41332</c:v>
                </c:pt>
                <c:pt idx="1977">
                  <c:v>41333</c:v>
                </c:pt>
                <c:pt idx="1978">
                  <c:v>41334</c:v>
                </c:pt>
                <c:pt idx="1979">
                  <c:v>41335</c:v>
                </c:pt>
                <c:pt idx="1980">
                  <c:v>41336</c:v>
                </c:pt>
                <c:pt idx="1981">
                  <c:v>41337</c:v>
                </c:pt>
                <c:pt idx="1982">
                  <c:v>41338</c:v>
                </c:pt>
                <c:pt idx="1983">
                  <c:v>41339</c:v>
                </c:pt>
                <c:pt idx="1984">
                  <c:v>41340</c:v>
                </c:pt>
                <c:pt idx="1985">
                  <c:v>41341</c:v>
                </c:pt>
                <c:pt idx="1986">
                  <c:v>41342</c:v>
                </c:pt>
                <c:pt idx="1987">
                  <c:v>41343</c:v>
                </c:pt>
                <c:pt idx="1988">
                  <c:v>41344</c:v>
                </c:pt>
                <c:pt idx="1989">
                  <c:v>41345</c:v>
                </c:pt>
                <c:pt idx="1990">
                  <c:v>41346</c:v>
                </c:pt>
                <c:pt idx="1991">
                  <c:v>41347</c:v>
                </c:pt>
                <c:pt idx="1992">
                  <c:v>41348</c:v>
                </c:pt>
                <c:pt idx="1993">
                  <c:v>41349</c:v>
                </c:pt>
                <c:pt idx="1994">
                  <c:v>41350</c:v>
                </c:pt>
                <c:pt idx="1995">
                  <c:v>41351</c:v>
                </c:pt>
                <c:pt idx="1996">
                  <c:v>41352</c:v>
                </c:pt>
                <c:pt idx="1997">
                  <c:v>41353</c:v>
                </c:pt>
                <c:pt idx="1998">
                  <c:v>41354</c:v>
                </c:pt>
                <c:pt idx="1999">
                  <c:v>41355</c:v>
                </c:pt>
                <c:pt idx="2000">
                  <c:v>41356</c:v>
                </c:pt>
                <c:pt idx="2001">
                  <c:v>41357</c:v>
                </c:pt>
                <c:pt idx="2002">
                  <c:v>41358</c:v>
                </c:pt>
                <c:pt idx="2003">
                  <c:v>41359</c:v>
                </c:pt>
                <c:pt idx="2004">
                  <c:v>41360</c:v>
                </c:pt>
                <c:pt idx="2005">
                  <c:v>41361</c:v>
                </c:pt>
                <c:pt idx="2006">
                  <c:v>41362</c:v>
                </c:pt>
                <c:pt idx="2007">
                  <c:v>41363</c:v>
                </c:pt>
                <c:pt idx="2008">
                  <c:v>41364</c:v>
                </c:pt>
                <c:pt idx="2009">
                  <c:v>41365</c:v>
                </c:pt>
                <c:pt idx="2010">
                  <c:v>41366</c:v>
                </c:pt>
                <c:pt idx="2011">
                  <c:v>41367</c:v>
                </c:pt>
                <c:pt idx="2012">
                  <c:v>41368</c:v>
                </c:pt>
                <c:pt idx="2013">
                  <c:v>41369</c:v>
                </c:pt>
                <c:pt idx="2014">
                  <c:v>41370</c:v>
                </c:pt>
                <c:pt idx="2015">
                  <c:v>41371</c:v>
                </c:pt>
                <c:pt idx="2016">
                  <c:v>41372</c:v>
                </c:pt>
                <c:pt idx="2017">
                  <c:v>41373</c:v>
                </c:pt>
                <c:pt idx="2018">
                  <c:v>41374</c:v>
                </c:pt>
                <c:pt idx="2019">
                  <c:v>41375</c:v>
                </c:pt>
                <c:pt idx="2020">
                  <c:v>41376</c:v>
                </c:pt>
                <c:pt idx="2021">
                  <c:v>41377</c:v>
                </c:pt>
                <c:pt idx="2022">
                  <c:v>41378</c:v>
                </c:pt>
                <c:pt idx="2023">
                  <c:v>41379</c:v>
                </c:pt>
                <c:pt idx="2024">
                  <c:v>41380</c:v>
                </c:pt>
                <c:pt idx="2025">
                  <c:v>41381</c:v>
                </c:pt>
                <c:pt idx="2026">
                  <c:v>41382</c:v>
                </c:pt>
                <c:pt idx="2027">
                  <c:v>41383</c:v>
                </c:pt>
                <c:pt idx="2028">
                  <c:v>41384</c:v>
                </c:pt>
                <c:pt idx="2029">
                  <c:v>41385</c:v>
                </c:pt>
                <c:pt idx="2030">
                  <c:v>41386</c:v>
                </c:pt>
                <c:pt idx="2031">
                  <c:v>41387</c:v>
                </c:pt>
                <c:pt idx="2032">
                  <c:v>41388</c:v>
                </c:pt>
                <c:pt idx="2033">
                  <c:v>41389</c:v>
                </c:pt>
                <c:pt idx="2034">
                  <c:v>41390</c:v>
                </c:pt>
                <c:pt idx="2035">
                  <c:v>41391</c:v>
                </c:pt>
                <c:pt idx="2036">
                  <c:v>41392</c:v>
                </c:pt>
                <c:pt idx="2037">
                  <c:v>41393</c:v>
                </c:pt>
                <c:pt idx="2038">
                  <c:v>41394</c:v>
                </c:pt>
                <c:pt idx="2039">
                  <c:v>41395</c:v>
                </c:pt>
                <c:pt idx="2040">
                  <c:v>41396</c:v>
                </c:pt>
                <c:pt idx="2041">
                  <c:v>41397</c:v>
                </c:pt>
                <c:pt idx="2042">
                  <c:v>41398</c:v>
                </c:pt>
                <c:pt idx="2043">
                  <c:v>41399</c:v>
                </c:pt>
                <c:pt idx="2044">
                  <c:v>41400</c:v>
                </c:pt>
                <c:pt idx="2045">
                  <c:v>41401</c:v>
                </c:pt>
                <c:pt idx="2046">
                  <c:v>41402</c:v>
                </c:pt>
                <c:pt idx="2047">
                  <c:v>41403</c:v>
                </c:pt>
                <c:pt idx="2048">
                  <c:v>41404</c:v>
                </c:pt>
                <c:pt idx="2049">
                  <c:v>41405</c:v>
                </c:pt>
                <c:pt idx="2050">
                  <c:v>41406</c:v>
                </c:pt>
                <c:pt idx="2051">
                  <c:v>41407</c:v>
                </c:pt>
                <c:pt idx="2052">
                  <c:v>41408</c:v>
                </c:pt>
                <c:pt idx="2053">
                  <c:v>41409</c:v>
                </c:pt>
                <c:pt idx="2054">
                  <c:v>41410</c:v>
                </c:pt>
                <c:pt idx="2055">
                  <c:v>41411</c:v>
                </c:pt>
                <c:pt idx="2056">
                  <c:v>41412</c:v>
                </c:pt>
                <c:pt idx="2057">
                  <c:v>41413</c:v>
                </c:pt>
                <c:pt idx="2058">
                  <c:v>41414</c:v>
                </c:pt>
                <c:pt idx="2059">
                  <c:v>41415</c:v>
                </c:pt>
                <c:pt idx="2060">
                  <c:v>41416</c:v>
                </c:pt>
                <c:pt idx="2061">
                  <c:v>41417</c:v>
                </c:pt>
                <c:pt idx="2062">
                  <c:v>41418</c:v>
                </c:pt>
                <c:pt idx="2063">
                  <c:v>41419</c:v>
                </c:pt>
                <c:pt idx="2064">
                  <c:v>41420</c:v>
                </c:pt>
                <c:pt idx="2065">
                  <c:v>41421</c:v>
                </c:pt>
                <c:pt idx="2066">
                  <c:v>41422</c:v>
                </c:pt>
                <c:pt idx="2067">
                  <c:v>41423</c:v>
                </c:pt>
                <c:pt idx="2068">
                  <c:v>41424</c:v>
                </c:pt>
                <c:pt idx="2069">
                  <c:v>41425</c:v>
                </c:pt>
                <c:pt idx="2070">
                  <c:v>41426</c:v>
                </c:pt>
                <c:pt idx="2071">
                  <c:v>41427</c:v>
                </c:pt>
                <c:pt idx="2072">
                  <c:v>41428</c:v>
                </c:pt>
                <c:pt idx="2073">
                  <c:v>41429</c:v>
                </c:pt>
                <c:pt idx="2074">
                  <c:v>41430</c:v>
                </c:pt>
                <c:pt idx="2075">
                  <c:v>41431</c:v>
                </c:pt>
                <c:pt idx="2076">
                  <c:v>41432</c:v>
                </c:pt>
                <c:pt idx="2077">
                  <c:v>41433</c:v>
                </c:pt>
                <c:pt idx="2078">
                  <c:v>41434</c:v>
                </c:pt>
                <c:pt idx="2079">
                  <c:v>41435</c:v>
                </c:pt>
                <c:pt idx="2080">
                  <c:v>41436</c:v>
                </c:pt>
                <c:pt idx="2081">
                  <c:v>41437</c:v>
                </c:pt>
                <c:pt idx="2082">
                  <c:v>41438</c:v>
                </c:pt>
                <c:pt idx="2083">
                  <c:v>41439</c:v>
                </c:pt>
                <c:pt idx="2084">
                  <c:v>41440</c:v>
                </c:pt>
                <c:pt idx="2085">
                  <c:v>41441</c:v>
                </c:pt>
                <c:pt idx="2086">
                  <c:v>41442</c:v>
                </c:pt>
                <c:pt idx="2087">
                  <c:v>41443</c:v>
                </c:pt>
                <c:pt idx="2088">
                  <c:v>41444</c:v>
                </c:pt>
                <c:pt idx="2089">
                  <c:v>41445</c:v>
                </c:pt>
                <c:pt idx="2090">
                  <c:v>41446</c:v>
                </c:pt>
                <c:pt idx="2091">
                  <c:v>41447</c:v>
                </c:pt>
                <c:pt idx="2092">
                  <c:v>41448</c:v>
                </c:pt>
                <c:pt idx="2093">
                  <c:v>41449</c:v>
                </c:pt>
                <c:pt idx="2094">
                  <c:v>41450</c:v>
                </c:pt>
                <c:pt idx="2095">
                  <c:v>41451</c:v>
                </c:pt>
                <c:pt idx="2096">
                  <c:v>41452</c:v>
                </c:pt>
                <c:pt idx="2097">
                  <c:v>41453</c:v>
                </c:pt>
                <c:pt idx="2098">
                  <c:v>41454</c:v>
                </c:pt>
                <c:pt idx="2099">
                  <c:v>41455</c:v>
                </c:pt>
                <c:pt idx="2100">
                  <c:v>41456</c:v>
                </c:pt>
                <c:pt idx="2101">
                  <c:v>41457</c:v>
                </c:pt>
                <c:pt idx="2102">
                  <c:v>41458</c:v>
                </c:pt>
                <c:pt idx="2103">
                  <c:v>41459</c:v>
                </c:pt>
                <c:pt idx="2104">
                  <c:v>41460</c:v>
                </c:pt>
                <c:pt idx="2105">
                  <c:v>41461</c:v>
                </c:pt>
                <c:pt idx="2106">
                  <c:v>41462</c:v>
                </c:pt>
                <c:pt idx="2107">
                  <c:v>41463</c:v>
                </c:pt>
                <c:pt idx="2108">
                  <c:v>41464</c:v>
                </c:pt>
                <c:pt idx="2109">
                  <c:v>41465</c:v>
                </c:pt>
                <c:pt idx="2110">
                  <c:v>41466</c:v>
                </c:pt>
                <c:pt idx="2111">
                  <c:v>41467</c:v>
                </c:pt>
                <c:pt idx="2112">
                  <c:v>41468</c:v>
                </c:pt>
                <c:pt idx="2113">
                  <c:v>41469</c:v>
                </c:pt>
                <c:pt idx="2114">
                  <c:v>41470</c:v>
                </c:pt>
                <c:pt idx="2115">
                  <c:v>41471</c:v>
                </c:pt>
                <c:pt idx="2116">
                  <c:v>41472</c:v>
                </c:pt>
                <c:pt idx="2117">
                  <c:v>41473</c:v>
                </c:pt>
                <c:pt idx="2118">
                  <c:v>41474</c:v>
                </c:pt>
                <c:pt idx="2119">
                  <c:v>41475</c:v>
                </c:pt>
                <c:pt idx="2120">
                  <c:v>41476</c:v>
                </c:pt>
                <c:pt idx="2121">
                  <c:v>41477</c:v>
                </c:pt>
                <c:pt idx="2122">
                  <c:v>41478</c:v>
                </c:pt>
                <c:pt idx="2123">
                  <c:v>41479</c:v>
                </c:pt>
                <c:pt idx="2124">
                  <c:v>41480</c:v>
                </c:pt>
                <c:pt idx="2125">
                  <c:v>41481</c:v>
                </c:pt>
                <c:pt idx="2126">
                  <c:v>41482</c:v>
                </c:pt>
                <c:pt idx="2127">
                  <c:v>41483</c:v>
                </c:pt>
                <c:pt idx="2128">
                  <c:v>41484</c:v>
                </c:pt>
                <c:pt idx="2129">
                  <c:v>41485</c:v>
                </c:pt>
                <c:pt idx="2130">
                  <c:v>41486</c:v>
                </c:pt>
                <c:pt idx="2131">
                  <c:v>41487</c:v>
                </c:pt>
                <c:pt idx="2132">
                  <c:v>41488</c:v>
                </c:pt>
                <c:pt idx="2133">
                  <c:v>41489</c:v>
                </c:pt>
                <c:pt idx="2134">
                  <c:v>41490</c:v>
                </c:pt>
                <c:pt idx="2135">
                  <c:v>41491</c:v>
                </c:pt>
                <c:pt idx="2136">
                  <c:v>41492</c:v>
                </c:pt>
                <c:pt idx="2137">
                  <c:v>41493</c:v>
                </c:pt>
                <c:pt idx="2138">
                  <c:v>41494</c:v>
                </c:pt>
                <c:pt idx="2139">
                  <c:v>41495</c:v>
                </c:pt>
                <c:pt idx="2140">
                  <c:v>41496</c:v>
                </c:pt>
                <c:pt idx="2141">
                  <c:v>41497</c:v>
                </c:pt>
                <c:pt idx="2142">
                  <c:v>41498</c:v>
                </c:pt>
                <c:pt idx="2143">
                  <c:v>41499</c:v>
                </c:pt>
                <c:pt idx="2144">
                  <c:v>41500</c:v>
                </c:pt>
                <c:pt idx="2145">
                  <c:v>41501</c:v>
                </c:pt>
                <c:pt idx="2146">
                  <c:v>41502</c:v>
                </c:pt>
                <c:pt idx="2147">
                  <c:v>41503</c:v>
                </c:pt>
                <c:pt idx="2148">
                  <c:v>41504</c:v>
                </c:pt>
                <c:pt idx="2149">
                  <c:v>41505</c:v>
                </c:pt>
                <c:pt idx="2150">
                  <c:v>41506</c:v>
                </c:pt>
                <c:pt idx="2151">
                  <c:v>41507</c:v>
                </c:pt>
                <c:pt idx="2152">
                  <c:v>41508</c:v>
                </c:pt>
                <c:pt idx="2153">
                  <c:v>41509</c:v>
                </c:pt>
                <c:pt idx="2154">
                  <c:v>41510</c:v>
                </c:pt>
                <c:pt idx="2155">
                  <c:v>41511</c:v>
                </c:pt>
                <c:pt idx="2156">
                  <c:v>41512</c:v>
                </c:pt>
                <c:pt idx="2157">
                  <c:v>41513</c:v>
                </c:pt>
                <c:pt idx="2158">
                  <c:v>41514</c:v>
                </c:pt>
                <c:pt idx="2159">
                  <c:v>41515</c:v>
                </c:pt>
                <c:pt idx="2160">
                  <c:v>41516</c:v>
                </c:pt>
                <c:pt idx="2161">
                  <c:v>41517</c:v>
                </c:pt>
                <c:pt idx="2162">
                  <c:v>41518</c:v>
                </c:pt>
                <c:pt idx="2163">
                  <c:v>41519</c:v>
                </c:pt>
                <c:pt idx="2164">
                  <c:v>41520</c:v>
                </c:pt>
                <c:pt idx="2165">
                  <c:v>41521</c:v>
                </c:pt>
                <c:pt idx="2166">
                  <c:v>41522</c:v>
                </c:pt>
                <c:pt idx="2167">
                  <c:v>41523</c:v>
                </c:pt>
                <c:pt idx="2168">
                  <c:v>41524</c:v>
                </c:pt>
                <c:pt idx="2169">
                  <c:v>41525</c:v>
                </c:pt>
                <c:pt idx="2170">
                  <c:v>41526</c:v>
                </c:pt>
                <c:pt idx="2171">
                  <c:v>41527</c:v>
                </c:pt>
                <c:pt idx="2172">
                  <c:v>41528</c:v>
                </c:pt>
                <c:pt idx="2173">
                  <c:v>41529</c:v>
                </c:pt>
                <c:pt idx="2174">
                  <c:v>41530</c:v>
                </c:pt>
                <c:pt idx="2175">
                  <c:v>41531</c:v>
                </c:pt>
                <c:pt idx="2176">
                  <c:v>41532</c:v>
                </c:pt>
                <c:pt idx="2177">
                  <c:v>41533</c:v>
                </c:pt>
                <c:pt idx="2178">
                  <c:v>41534</c:v>
                </c:pt>
                <c:pt idx="2179">
                  <c:v>41535</c:v>
                </c:pt>
                <c:pt idx="2180">
                  <c:v>41536</c:v>
                </c:pt>
                <c:pt idx="2181">
                  <c:v>41537</c:v>
                </c:pt>
                <c:pt idx="2182">
                  <c:v>41538</c:v>
                </c:pt>
                <c:pt idx="2183">
                  <c:v>41539</c:v>
                </c:pt>
                <c:pt idx="2184">
                  <c:v>41540</c:v>
                </c:pt>
                <c:pt idx="2185">
                  <c:v>41541</c:v>
                </c:pt>
                <c:pt idx="2186">
                  <c:v>41542</c:v>
                </c:pt>
                <c:pt idx="2187">
                  <c:v>41543</c:v>
                </c:pt>
                <c:pt idx="2188">
                  <c:v>41544</c:v>
                </c:pt>
                <c:pt idx="2189">
                  <c:v>41545</c:v>
                </c:pt>
                <c:pt idx="2190">
                  <c:v>41546</c:v>
                </c:pt>
                <c:pt idx="2191">
                  <c:v>41547</c:v>
                </c:pt>
                <c:pt idx="2192">
                  <c:v>41548</c:v>
                </c:pt>
                <c:pt idx="2193">
                  <c:v>41549</c:v>
                </c:pt>
                <c:pt idx="2194">
                  <c:v>41550</c:v>
                </c:pt>
                <c:pt idx="2195">
                  <c:v>41551</c:v>
                </c:pt>
                <c:pt idx="2196">
                  <c:v>41552</c:v>
                </c:pt>
                <c:pt idx="2197">
                  <c:v>41553</c:v>
                </c:pt>
                <c:pt idx="2198">
                  <c:v>41554</c:v>
                </c:pt>
                <c:pt idx="2199">
                  <c:v>41555</c:v>
                </c:pt>
                <c:pt idx="2200">
                  <c:v>41556</c:v>
                </c:pt>
                <c:pt idx="2201">
                  <c:v>41557</c:v>
                </c:pt>
                <c:pt idx="2202">
                  <c:v>41558</c:v>
                </c:pt>
                <c:pt idx="2203">
                  <c:v>41559</c:v>
                </c:pt>
                <c:pt idx="2204">
                  <c:v>41560</c:v>
                </c:pt>
                <c:pt idx="2205">
                  <c:v>41561</c:v>
                </c:pt>
                <c:pt idx="2206">
                  <c:v>41562</c:v>
                </c:pt>
                <c:pt idx="2207">
                  <c:v>41563</c:v>
                </c:pt>
                <c:pt idx="2208">
                  <c:v>41564</c:v>
                </c:pt>
                <c:pt idx="2209">
                  <c:v>41565</c:v>
                </c:pt>
                <c:pt idx="2210">
                  <c:v>41566</c:v>
                </c:pt>
                <c:pt idx="2211">
                  <c:v>41567</c:v>
                </c:pt>
                <c:pt idx="2212">
                  <c:v>41568</c:v>
                </c:pt>
                <c:pt idx="2213">
                  <c:v>41569</c:v>
                </c:pt>
                <c:pt idx="2214">
                  <c:v>41570</c:v>
                </c:pt>
                <c:pt idx="2215">
                  <c:v>41571</c:v>
                </c:pt>
                <c:pt idx="2216">
                  <c:v>41572</c:v>
                </c:pt>
                <c:pt idx="2217">
                  <c:v>41573</c:v>
                </c:pt>
                <c:pt idx="2218">
                  <c:v>41574</c:v>
                </c:pt>
                <c:pt idx="2219">
                  <c:v>41575</c:v>
                </c:pt>
                <c:pt idx="2220">
                  <c:v>41576</c:v>
                </c:pt>
                <c:pt idx="2221">
                  <c:v>41577</c:v>
                </c:pt>
                <c:pt idx="2222">
                  <c:v>41578</c:v>
                </c:pt>
                <c:pt idx="2223">
                  <c:v>41579</c:v>
                </c:pt>
                <c:pt idx="2224">
                  <c:v>41580</c:v>
                </c:pt>
                <c:pt idx="2225">
                  <c:v>41581</c:v>
                </c:pt>
                <c:pt idx="2226">
                  <c:v>41582</c:v>
                </c:pt>
                <c:pt idx="2227">
                  <c:v>41583</c:v>
                </c:pt>
                <c:pt idx="2228">
                  <c:v>41584</c:v>
                </c:pt>
                <c:pt idx="2229">
                  <c:v>41585</c:v>
                </c:pt>
                <c:pt idx="2230">
                  <c:v>41586</c:v>
                </c:pt>
                <c:pt idx="2231">
                  <c:v>41587</c:v>
                </c:pt>
                <c:pt idx="2232">
                  <c:v>41588</c:v>
                </c:pt>
                <c:pt idx="2233">
                  <c:v>41589</c:v>
                </c:pt>
                <c:pt idx="2234">
                  <c:v>41590</c:v>
                </c:pt>
                <c:pt idx="2235">
                  <c:v>41591</c:v>
                </c:pt>
                <c:pt idx="2236">
                  <c:v>41592</c:v>
                </c:pt>
                <c:pt idx="2237">
                  <c:v>41593</c:v>
                </c:pt>
                <c:pt idx="2238">
                  <c:v>41594</c:v>
                </c:pt>
                <c:pt idx="2239">
                  <c:v>41595</c:v>
                </c:pt>
                <c:pt idx="2240">
                  <c:v>41596</c:v>
                </c:pt>
                <c:pt idx="2241">
                  <c:v>41597</c:v>
                </c:pt>
                <c:pt idx="2242">
                  <c:v>41598</c:v>
                </c:pt>
                <c:pt idx="2243">
                  <c:v>41599</c:v>
                </c:pt>
                <c:pt idx="2244">
                  <c:v>41600</c:v>
                </c:pt>
                <c:pt idx="2245">
                  <c:v>41601</c:v>
                </c:pt>
                <c:pt idx="2246">
                  <c:v>41602</c:v>
                </c:pt>
                <c:pt idx="2247">
                  <c:v>41603</c:v>
                </c:pt>
                <c:pt idx="2248">
                  <c:v>41604</c:v>
                </c:pt>
                <c:pt idx="2249">
                  <c:v>41605</c:v>
                </c:pt>
                <c:pt idx="2250">
                  <c:v>41606</c:v>
                </c:pt>
                <c:pt idx="2251">
                  <c:v>41607</c:v>
                </c:pt>
                <c:pt idx="2252">
                  <c:v>41608</c:v>
                </c:pt>
                <c:pt idx="2253">
                  <c:v>41609</c:v>
                </c:pt>
                <c:pt idx="2254">
                  <c:v>41610</c:v>
                </c:pt>
                <c:pt idx="2255">
                  <c:v>41611</c:v>
                </c:pt>
                <c:pt idx="2256">
                  <c:v>41612</c:v>
                </c:pt>
                <c:pt idx="2257">
                  <c:v>41613</c:v>
                </c:pt>
                <c:pt idx="2258">
                  <c:v>41614</c:v>
                </c:pt>
                <c:pt idx="2259">
                  <c:v>41615</c:v>
                </c:pt>
                <c:pt idx="2260">
                  <c:v>41616</c:v>
                </c:pt>
                <c:pt idx="2261">
                  <c:v>41617</c:v>
                </c:pt>
                <c:pt idx="2262">
                  <c:v>41618</c:v>
                </c:pt>
                <c:pt idx="2263">
                  <c:v>41619</c:v>
                </c:pt>
                <c:pt idx="2264">
                  <c:v>41620</c:v>
                </c:pt>
                <c:pt idx="2265">
                  <c:v>41621</c:v>
                </c:pt>
                <c:pt idx="2266">
                  <c:v>41622</c:v>
                </c:pt>
                <c:pt idx="2267">
                  <c:v>41623</c:v>
                </c:pt>
                <c:pt idx="2268">
                  <c:v>41624</c:v>
                </c:pt>
                <c:pt idx="2269">
                  <c:v>41625</c:v>
                </c:pt>
                <c:pt idx="2270">
                  <c:v>41626</c:v>
                </c:pt>
                <c:pt idx="2271">
                  <c:v>41627</c:v>
                </c:pt>
                <c:pt idx="2272">
                  <c:v>41628</c:v>
                </c:pt>
                <c:pt idx="2273">
                  <c:v>41629</c:v>
                </c:pt>
                <c:pt idx="2274">
                  <c:v>41630</c:v>
                </c:pt>
                <c:pt idx="2275">
                  <c:v>41631</c:v>
                </c:pt>
                <c:pt idx="2276">
                  <c:v>41632</c:v>
                </c:pt>
                <c:pt idx="2277">
                  <c:v>41633</c:v>
                </c:pt>
                <c:pt idx="2278">
                  <c:v>41634</c:v>
                </c:pt>
                <c:pt idx="2279">
                  <c:v>41635</c:v>
                </c:pt>
                <c:pt idx="2280">
                  <c:v>41636</c:v>
                </c:pt>
                <c:pt idx="2281">
                  <c:v>41637</c:v>
                </c:pt>
                <c:pt idx="2282">
                  <c:v>41638</c:v>
                </c:pt>
                <c:pt idx="2283">
                  <c:v>41639</c:v>
                </c:pt>
                <c:pt idx="2284">
                  <c:v>41640</c:v>
                </c:pt>
                <c:pt idx="2285">
                  <c:v>41641</c:v>
                </c:pt>
                <c:pt idx="2286">
                  <c:v>41642</c:v>
                </c:pt>
                <c:pt idx="2287">
                  <c:v>41643</c:v>
                </c:pt>
                <c:pt idx="2288">
                  <c:v>41644</c:v>
                </c:pt>
                <c:pt idx="2289">
                  <c:v>41645</c:v>
                </c:pt>
                <c:pt idx="2290">
                  <c:v>41646</c:v>
                </c:pt>
                <c:pt idx="2291">
                  <c:v>41647</c:v>
                </c:pt>
                <c:pt idx="2292">
                  <c:v>41648</c:v>
                </c:pt>
                <c:pt idx="2293">
                  <c:v>41649</c:v>
                </c:pt>
                <c:pt idx="2294">
                  <c:v>41650</c:v>
                </c:pt>
                <c:pt idx="2295">
                  <c:v>41651</c:v>
                </c:pt>
                <c:pt idx="2296">
                  <c:v>41652</c:v>
                </c:pt>
                <c:pt idx="2297">
                  <c:v>41653</c:v>
                </c:pt>
                <c:pt idx="2298">
                  <c:v>41654</c:v>
                </c:pt>
                <c:pt idx="2299">
                  <c:v>41655</c:v>
                </c:pt>
                <c:pt idx="2300">
                  <c:v>41656</c:v>
                </c:pt>
                <c:pt idx="2301">
                  <c:v>41657</c:v>
                </c:pt>
                <c:pt idx="2302">
                  <c:v>41658</c:v>
                </c:pt>
                <c:pt idx="2303">
                  <c:v>41659</c:v>
                </c:pt>
                <c:pt idx="2304">
                  <c:v>41660</c:v>
                </c:pt>
                <c:pt idx="2305">
                  <c:v>41661</c:v>
                </c:pt>
                <c:pt idx="2306">
                  <c:v>41662</c:v>
                </c:pt>
                <c:pt idx="2307">
                  <c:v>41663</c:v>
                </c:pt>
                <c:pt idx="2308">
                  <c:v>41664</c:v>
                </c:pt>
                <c:pt idx="2309">
                  <c:v>41665</c:v>
                </c:pt>
                <c:pt idx="2310">
                  <c:v>41666</c:v>
                </c:pt>
                <c:pt idx="2311">
                  <c:v>41667</c:v>
                </c:pt>
                <c:pt idx="2312">
                  <c:v>41668</c:v>
                </c:pt>
                <c:pt idx="2313">
                  <c:v>41669</c:v>
                </c:pt>
                <c:pt idx="2314">
                  <c:v>41670</c:v>
                </c:pt>
                <c:pt idx="2315">
                  <c:v>41671</c:v>
                </c:pt>
                <c:pt idx="2316">
                  <c:v>41672</c:v>
                </c:pt>
                <c:pt idx="2317">
                  <c:v>41673</c:v>
                </c:pt>
                <c:pt idx="2318">
                  <c:v>41674</c:v>
                </c:pt>
                <c:pt idx="2319">
                  <c:v>41675</c:v>
                </c:pt>
                <c:pt idx="2320">
                  <c:v>41676</c:v>
                </c:pt>
                <c:pt idx="2321">
                  <c:v>41677</c:v>
                </c:pt>
                <c:pt idx="2322">
                  <c:v>41678</c:v>
                </c:pt>
                <c:pt idx="2323">
                  <c:v>41679</c:v>
                </c:pt>
                <c:pt idx="2324">
                  <c:v>41680</c:v>
                </c:pt>
                <c:pt idx="2325">
                  <c:v>41681</c:v>
                </c:pt>
                <c:pt idx="2326">
                  <c:v>41682</c:v>
                </c:pt>
                <c:pt idx="2327">
                  <c:v>41683</c:v>
                </c:pt>
                <c:pt idx="2328">
                  <c:v>41684</c:v>
                </c:pt>
                <c:pt idx="2329">
                  <c:v>41685</c:v>
                </c:pt>
                <c:pt idx="2330">
                  <c:v>41686</c:v>
                </c:pt>
                <c:pt idx="2331">
                  <c:v>41687</c:v>
                </c:pt>
                <c:pt idx="2332">
                  <c:v>41688</c:v>
                </c:pt>
                <c:pt idx="2333">
                  <c:v>41689</c:v>
                </c:pt>
                <c:pt idx="2334">
                  <c:v>41690</c:v>
                </c:pt>
                <c:pt idx="2335">
                  <c:v>41691</c:v>
                </c:pt>
                <c:pt idx="2336">
                  <c:v>41692</c:v>
                </c:pt>
                <c:pt idx="2337">
                  <c:v>41693</c:v>
                </c:pt>
                <c:pt idx="2338">
                  <c:v>41694</c:v>
                </c:pt>
                <c:pt idx="2339">
                  <c:v>41695</c:v>
                </c:pt>
                <c:pt idx="2340">
                  <c:v>41696</c:v>
                </c:pt>
                <c:pt idx="2341">
                  <c:v>41697</c:v>
                </c:pt>
                <c:pt idx="2342">
                  <c:v>41698</c:v>
                </c:pt>
                <c:pt idx="2343">
                  <c:v>41699</c:v>
                </c:pt>
                <c:pt idx="2344">
                  <c:v>41700</c:v>
                </c:pt>
                <c:pt idx="2345">
                  <c:v>41701</c:v>
                </c:pt>
                <c:pt idx="2346">
                  <c:v>41702</c:v>
                </c:pt>
                <c:pt idx="2347">
                  <c:v>41703</c:v>
                </c:pt>
                <c:pt idx="2348">
                  <c:v>41704</c:v>
                </c:pt>
                <c:pt idx="2349">
                  <c:v>41705</c:v>
                </c:pt>
                <c:pt idx="2350">
                  <c:v>41706</c:v>
                </c:pt>
                <c:pt idx="2351">
                  <c:v>41707</c:v>
                </c:pt>
                <c:pt idx="2352">
                  <c:v>41708</c:v>
                </c:pt>
                <c:pt idx="2353">
                  <c:v>41709</c:v>
                </c:pt>
                <c:pt idx="2354">
                  <c:v>41710</c:v>
                </c:pt>
                <c:pt idx="2355">
                  <c:v>41711</c:v>
                </c:pt>
                <c:pt idx="2356">
                  <c:v>41712</c:v>
                </c:pt>
                <c:pt idx="2357">
                  <c:v>41713</c:v>
                </c:pt>
                <c:pt idx="2358">
                  <c:v>41714</c:v>
                </c:pt>
                <c:pt idx="2359">
                  <c:v>41715</c:v>
                </c:pt>
                <c:pt idx="2360">
                  <c:v>41716</c:v>
                </c:pt>
                <c:pt idx="2361">
                  <c:v>41717</c:v>
                </c:pt>
                <c:pt idx="2362">
                  <c:v>41718</c:v>
                </c:pt>
                <c:pt idx="2363">
                  <c:v>41719</c:v>
                </c:pt>
                <c:pt idx="2364">
                  <c:v>41720</c:v>
                </c:pt>
                <c:pt idx="2365">
                  <c:v>41721</c:v>
                </c:pt>
                <c:pt idx="2366">
                  <c:v>41722</c:v>
                </c:pt>
                <c:pt idx="2367">
                  <c:v>41723</c:v>
                </c:pt>
                <c:pt idx="2368">
                  <c:v>41724</c:v>
                </c:pt>
                <c:pt idx="2369">
                  <c:v>41725</c:v>
                </c:pt>
                <c:pt idx="2370">
                  <c:v>41726</c:v>
                </c:pt>
                <c:pt idx="2371">
                  <c:v>41727</c:v>
                </c:pt>
                <c:pt idx="2372">
                  <c:v>41728</c:v>
                </c:pt>
                <c:pt idx="2373">
                  <c:v>41729</c:v>
                </c:pt>
                <c:pt idx="2374">
                  <c:v>41730</c:v>
                </c:pt>
                <c:pt idx="2375">
                  <c:v>41731</c:v>
                </c:pt>
                <c:pt idx="2376">
                  <c:v>41732</c:v>
                </c:pt>
                <c:pt idx="2377">
                  <c:v>41733</c:v>
                </c:pt>
                <c:pt idx="2378">
                  <c:v>41734</c:v>
                </c:pt>
                <c:pt idx="2379">
                  <c:v>41735</c:v>
                </c:pt>
                <c:pt idx="2380">
                  <c:v>41736</c:v>
                </c:pt>
                <c:pt idx="2381">
                  <c:v>41737</c:v>
                </c:pt>
                <c:pt idx="2382">
                  <c:v>41738</c:v>
                </c:pt>
                <c:pt idx="2383">
                  <c:v>41739</c:v>
                </c:pt>
                <c:pt idx="2384">
                  <c:v>41740</c:v>
                </c:pt>
                <c:pt idx="2385">
                  <c:v>41741</c:v>
                </c:pt>
                <c:pt idx="2386">
                  <c:v>41742</c:v>
                </c:pt>
                <c:pt idx="2387">
                  <c:v>41743</c:v>
                </c:pt>
                <c:pt idx="2388">
                  <c:v>41744</c:v>
                </c:pt>
                <c:pt idx="2389">
                  <c:v>41745</c:v>
                </c:pt>
                <c:pt idx="2390">
                  <c:v>41746</c:v>
                </c:pt>
                <c:pt idx="2391">
                  <c:v>41747</c:v>
                </c:pt>
                <c:pt idx="2392">
                  <c:v>41748</c:v>
                </c:pt>
                <c:pt idx="2393">
                  <c:v>41749</c:v>
                </c:pt>
                <c:pt idx="2394">
                  <c:v>41750</c:v>
                </c:pt>
                <c:pt idx="2395">
                  <c:v>41751</c:v>
                </c:pt>
                <c:pt idx="2396">
                  <c:v>41752</c:v>
                </c:pt>
                <c:pt idx="2397">
                  <c:v>41753</c:v>
                </c:pt>
                <c:pt idx="2398">
                  <c:v>41754</c:v>
                </c:pt>
                <c:pt idx="2399">
                  <c:v>41755</c:v>
                </c:pt>
                <c:pt idx="2400">
                  <c:v>41756</c:v>
                </c:pt>
                <c:pt idx="2401">
                  <c:v>41757</c:v>
                </c:pt>
                <c:pt idx="2402">
                  <c:v>41758</c:v>
                </c:pt>
                <c:pt idx="2403">
                  <c:v>41759</c:v>
                </c:pt>
                <c:pt idx="2404">
                  <c:v>41760</c:v>
                </c:pt>
                <c:pt idx="2405">
                  <c:v>41761</c:v>
                </c:pt>
                <c:pt idx="2406">
                  <c:v>41762</c:v>
                </c:pt>
                <c:pt idx="2407">
                  <c:v>41763</c:v>
                </c:pt>
                <c:pt idx="2408">
                  <c:v>41764</c:v>
                </c:pt>
                <c:pt idx="2409">
                  <c:v>41765</c:v>
                </c:pt>
                <c:pt idx="2410">
                  <c:v>41766</c:v>
                </c:pt>
                <c:pt idx="2411">
                  <c:v>41767</c:v>
                </c:pt>
                <c:pt idx="2412">
                  <c:v>41768</c:v>
                </c:pt>
                <c:pt idx="2413">
                  <c:v>41769</c:v>
                </c:pt>
                <c:pt idx="2414">
                  <c:v>41770</c:v>
                </c:pt>
                <c:pt idx="2415">
                  <c:v>41771</c:v>
                </c:pt>
                <c:pt idx="2416">
                  <c:v>41772</c:v>
                </c:pt>
                <c:pt idx="2417">
                  <c:v>41773</c:v>
                </c:pt>
                <c:pt idx="2418">
                  <c:v>41774</c:v>
                </c:pt>
                <c:pt idx="2419">
                  <c:v>41775</c:v>
                </c:pt>
                <c:pt idx="2420">
                  <c:v>41776</c:v>
                </c:pt>
                <c:pt idx="2421">
                  <c:v>41777</c:v>
                </c:pt>
                <c:pt idx="2422">
                  <c:v>41778</c:v>
                </c:pt>
                <c:pt idx="2423">
                  <c:v>41779</c:v>
                </c:pt>
                <c:pt idx="2424">
                  <c:v>41780</c:v>
                </c:pt>
                <c:pt idx="2425">
                  <c:v>41781</c:v>
                </c:pt>
                <c:pt idx="2426">
                  <c:v>41782</c:v>
                </c:pt>
                <c:pt idx="2427">
                  <c:v>41783</c:v>
                </c:pt>
                <c:pt idx="2428">
                  <c:v>41784</c:v>
                </c:pt>
                <c:pt idx="2429">
                  <c:v>41785</c:v>
                </c:pt>
                <c:pt idx="2430">
                  <c:v>41786</c:v>
                </c:pt>
                <c:pt idx="2431">
                  <c:v>41787</c:v>
                </c:pt>
                <c:pt idx="2432">
                  <c:v>41788</c:v>
                </c:pt>
                <c:pt idx="2433">
                  <c:v>41789</c:v>
                </c:pt>
                <c:pt idx="2434">
                  <c:v>41790</c:v>
                </c:pt>
                <c:pt idx="2435">
                  <c:v>41791</c:v>
                </c:pt>
                <c:pt idx="2436">
                  <c:v>41792</c:v>
                </c:pt>
                <c:pt idx="2437">
                  <c:v>41793</c:v>
                </c:pt>
                <c:pt idx="2438">
                  <c:v>41794</c:v>
                </c:pt>
                <c:pt idx="2439">
                  <c:v>41795</c:v>
                </c:pt>
                <c:pt idx="2440">
                  <c:v>41796</c:v>
                </c:pt>
                <c:pt idx="2441">
                  <c:v>41797</c:v>
                </c:pt>
                <c:pt idx="2442">
                  <c:v>41798</c:v>
                </c:pt>
                <c:pt idx="2443">
                  <c:v>41799</c:v>
                </c:pt>
                <c:pt idx="2444">
                  <c:v>41800</c:v>
                </c:pt>
                <c:pt idx="2445">
                  <c:v>41801</c:v>
                </c:pt>
                <c:pt idx="2446">
                  <c:v>41802</c:v>
                </c:pt>
                <c:pt idx="2447">
                  <c:v>41803</c:v>
                </c:pt>
                <c:pt idx="2448">
                  <c:v>41804</c:v>
                </c:pt>
                <c:pt idx="2449">
                  <c:v>41805</c:v>
                </c:pt>
                <c:pt idx="2450">
                  <c:v>41806</c:v>
                </c:pt>
                <c:pt idx="2451">
                  <c:v>41807</c:v>
                </c:pt>
                <c:pt idx="2452">
                  <c:v>41808</c:v>
                </c:pt>
                <c:pt idx="2453">
                  <c:v>41809</c:v>
                </c:pt>
                <c:pt idx="2454">
                  <c:v>41810</c:v>
                </c:pt>
                <c:pt idx="2455">
                  <c:v>41811</c:v>
                </c:pt>
                <c:pt idx="2456">
                  <c:v>41812</c:v>
                </c:pt>
                <c:pt idx="2457">
                  <c:v>41813</c:v>
                </c:pt>
                <c:pt idx="2458">
                  <c:v>41814</c:v>
                </c:pt>
                <c:pt idx="2459">
                  <c:v>41815</c:v>
                </c:pt>
                <c:pt idx="2460">
                  <c:v>41816</c:v>
                </c:pt>
                <c:pt idx="2461">
                  <c:v>41817</c:v>
                </c:pt>
                <c:pt idx="2462">
                  <c:v>41818</c:v>
                </c:pt>
                <c:pt idx="2463">
                  <c:v>41819</c:v>
                </c:pt>
                <c:pt idx="2464">
                  <c:v>41820</c:v>
                </c:pt>
                <c:pt idx="2465">
                  <c:v>41821</c:v>
                </c:pt>
                <c:pt idx="2466">
                  <c:v>41822</c:v>
                </c:pt>
                <c:pt idx="2467">
                  <c:v>41823</c:v>
                </c:pt>
                <c:pt idx="2468">
                  <c:v>41824</c:v>
                </c:pt>
                <c:pt idx="2469">
                  <c:v>41825</c:v>
                </c:pt>
                <c:pt idx="2470">
                  <c:v>41826</c:v>
                </c:pt>
                <c:pt idx="2471">
                  <c:v>41827</c:v>
                </c:pt>
                <c:pt idx="2472">
                  <c:v>41828</c:v>
                </c:pt>
                <c:pt idx="2473">
                  <c:v>41829</c:v>
                </c:pt>
                <c:pt idx="2474">
                  <c:v>41830</c:v>
                </c:pt>
                <c:pt idx="2475">
                  <c:v>41831</c:v>
                </c:pt>
                <c:pt idx="2476">
                  <c:v>41832</c:v>
                </c:pt>
                <c:pt idx="2477">
                  <c:v>41833</c:v>
                </c:pt>
                <c:pt idx="2478">
                  <c:v>41834</c:v>
                </c:pt>
                <c:pt idx="2479">
                  <c:v>41835</c:v>
                </c:pt>
                <c:pt idx="2480">
                  <c:v>41836</c:v>
                </c:pt>
                <c:pt idx="2481">
                  <c:v>41837</c:v>
                </c:pt>
                <c:pt idx="2482">
                  <c:v>41838</c:v>
                </c:pt>
                <c:pt idx="2483">
                  <c:v>41839</c:v>
                </c:pt>
                <c:pt idx="2484">
                  <c:v>41840</c:v>
                </c:pt>
                <c:pt idx="2485">
                  <c:v>41841</c:v>
                </c:pt>
                <c:pt idx="2486">
                  <c:v>41842</c:v>
                </c:pt>
                <c:pt idx="2487">
                  <c:v>41843</c:v>
                </c:pt>
                <c:pt idx="2488">
                  <c:v>41844</c:v>
                </c:pt>
                <c:pt idx="2489">
                  <c:v>41845</c:v>
                </c:pt>
                <c:pt idx="2490">
                  <c:v>41846</c:v>
                </c:pt>
                <c:pt idx="2491">
                  <c:v>41847</c:v>
                </c:pt>
                <c:pt idx="2492">
                  <c:v>41848</c:v>
                </c:pt>
                <c:pt idx="2493">
                  <c:v>41849</c:v>
                </c:pt>
                <c:pt idx="2494">
                  <c:v>41850</c:v>
                </c:pt>
                <c:pt idx="2495">
                  <c:v>41851</c:v>
                </c:pt>
                <c:pt idx="2496">
                  <c:v>41852</c:v>
                </c:pt>
                <c:pt idx="2497">
                  <c:v>41853</c:v>
                </c:pt>
                <c:pt idx="2498">
                  <c:v>41854</c:v>
                </c:pt>
                <c:pt idx="2499">
                  <c:v>41855</c:v>
                </c:pt>
                <c:pt idx="2500">
                  <c:v>41856</c:v>
                </c:pt>
                <c:pt idx="2501">
                  <c:v>41857</c:v>
                </c:pt>
                <c:pt idx="2502">
                  <c:v>41858</c:v>
                </c:pt>
                <c:pt idx="2503">
                  <c:v>41859</c:v>
                </c:pt>
                <c:pt idx="2504">
                  <c:v>41860</c:v>
                </c:pt>
                <c:pt idx="2505">
                  <c:v>41861</c:v>
                </c:pt>
                <c:pt idx="2506">
                  <c:v>41862</c:v>
                </c:pt>
                <c:pt idx="2507">
                  <c:v>41863</c:v>
                </c:pt>
                <c:pt idx="2508">
                  <c:v>41864</c:v>
                </c:pt>
                <c:pt idx="2509">
                  <c:v>41865</c:v>
                </c:pt>
                <c:pt idx="2510">
                  <c:v>41866</c:v>
                </c:pt>
                <c:pt idx="2511">
                  <c:v>41867</c:v>
                </c:pt>
                <c:pt idx="2512">
                  <c:v>41868</c:v>
                </c:pt>
                <c:pt idx="2513">
                  <c:v>41869</c:v>
                </c:pt>
                <c:pt idx="2514">
                  <c:v>41870</c:v>
                </c:pt>
                <c:pt idx="2515">
                  <c:v>41871</c:v>
                </c:pt>
                <c:pt idx="2516">
                  <c:v>41872</c:v>
                </c:pt>
                <c:pt idx="2517">
                  <c:v>41873</c:v>
                </c:pt>
                <c:pt idx="2518">
                  <c:v>41874</c:v>
                </c:pt>
                <c:pt idx="2519">
                  <c:v>41875</c:v>
                </c:pt>
                <c:pt idx="2520">
                  <c:v>41876</c:v>
                </c:pt>
                <c:pt idx="2521">
                  <c:v>41877</c:v>
                </c:pt>
                <c:pt idx="2522">
                  <c:v>41878</c:v>
                </c:pt>
                <c:pt idx="2523">
                  <c:v>41879</c:v>
                </c:pt>
                <c:pt idx="2524">
                  <c:v>41880</c:v>
                </c:pt>
                <c:pt idx="2525">
                  <c:v>41881</c:v>
                </c:pt>
                <c:pt idx="2526">
                  <c:v>41882</c:v>
                </c:pt>
                <c:pt idx="2527">
                  <c:v>41883</c:v>
                </c:pt>
                <c:pt idx="2528">
                  <c:v>41884</c:v>
                </c:pt>
                <c:pt idx="2529">
                  <c:v>41885</c:v>
                </c:pt>
                <c:pt idx="2530">
                  <c:v>41886</c:v>
                </c:pt>
                <c:pt idx="2531">
                  <c:v>41887</c:v>
                </c:pt>
                <c:pt idx="2532">
                  <c:v>41888</c:v>
                </c:pt>
                <c:pt idx="2533">
                  <c:v>41889</c:v>
                </c:pt>
                <c:pt idx="2534">
                  <c:v>41890</c:v>
                </c:pt>
                <c:pt idx="2535">
                  <c:v>41891</c:v>
                </c:pt>
                <c:pt idx="2536">
                  <c:v>41892</c:v>
                </c:pt>
                <c:pt idx="2537">
                  <c:v>41893</c:v>
                </c:pt>
                <c:pt idx="2538">
                  <c:v>41894</c:v>
                </c:pt>
                <c:pt idx="2539">
                  <c:v>41895</c:v>
                </c:pt>
                <c:pt idx="2540">
                  <c:v>41896</c:v>
                </c:pt>
                <c:pt idx="2541">
                  <c:v>41897</c:v>
                </c:pt>
                <c:pt idx="2542">
                  <c:v>41898</c:v>
                </c:pt>
                <c:pt idx="2543">
                  <c:v>41899</c:v>
                </c:pt>
                <c:pt idx="2544">
                  <c:v>41900</c:v>
                </c:pt>
                <c:pt idx="2545">
                  <c:v>41901</c:v>
                </c:pt>
                <c:pt idx="2546">
                  <c:v>41902</c:v>
                </c:pt>
                <c:pt idx="2547">
                  <c:v>41903</c:v>
                </c:pt>
                <c:pt idx="2548">
                  <c:v>41904</c:v>
                </c:pt>
                <c:pt idx="2549">
                  <c:v>41905</c:v>
                </c:pt>
                <c:pt idx="2550">
                  <c:v>41906</c:v>
                </c:pt>
                <c:pt idx="2551">
                  <c:v>41907</c:v>
                </c:pt>
                <c:pt idx="2552">
                  <c:v>41908</c:v>
                </c:pt>
                <c:pt idx="2553">
                  <c:v>41909</c:v>
                </c:pt>
                <c:pt idx="2554">
                  <c:v>41910</c:v>
                </c:pt>
                <c:pt idx="2555">
                  <c:v>41911</c:v>
                </c:pt>
                <c:pt idx="2556">
                  <c:v>41912</c:v>
                </c:pt>
                <c:pt idx="2557">
                  <c:v>41913</c:v>
                </c:pt>
                <c:pt idx="2558">
                  <c:v>41914</c:v>
                </c:pt>
                <c:pt idx="2559">
                  <c:v>41915</c:v>
                </c:pt>
                <c:pt idx="2560">
                  <c:v>41916</c:v>
                </c:pt>
                <c:pt idx="2561">
                  <c:v>41917</c:v>
                </c:pt>
                <c:pt idx="2562">
                  <c:v>41918</c:v>
                </c:pt>
                <c:pt idx="2563">
                  <c:v>41919</c:v>
                </c:pt>
                <c:pt idx="2564">
                  <c:v>41920</c:v>
                </c:pt>
                <c:pt idx="2565">
                  <c:v>41921</c:v>
                </c:pt>
                <c:pt idx="2566">
                  <c:v>41922</c:v>
                </c:pt>
                <c:pt idx="2567">
                  <c:v>41923</c:v>
                </c:pt>
                <c:pt idx="2568">
                  <c:v>41924</c:v>
                </c:pt>
                <c:pt idx="2569">
                  <c:v>41925</c:v>
                </c:pt>
                <c:pt idx="2570">
                  <c:v>41926</c:v>
                </c:pt>
                <c:pt idx="2571">
                  <c:v>41927</c:v>
                </c:pt>
                <c:pt idx="2572">
                  <c:v>41928</c:v>
                </c:pt>
                <c:pt idx="2573">
                  <c:v>41929</c:v>
                </c:pt>
                <c:pt idx="2574">
                  <c:v>41930</c:v>
                </c:pt>
                <c:pt idx="2575">
                  <c:v>41931</c:v>
                </c:pt>
                <c:pt idx="2576">
                  <c:v>41932</c:v>
                </c:pt>
                <c:pt idx="2577">
                  <c:v>41933</c:v>
                </c:pt>
                <c:pt idx="2578">
                  <c:v>41934</c:v>
                </c:pt>
                <c:pt idx="2579">
                  <c:v>41935</c:v>
                </c:pt>
                <c:pt idx="2580">
                  <c:v>41936</c:v>
                </c:pt>
                <c:pt idx="2581">
                  <c:v>41937</c:v>
                </c:pt>
                <c:pt idx="2582">
                  <c:v>41938</c:v>
                </c:pt>
                <c:pt idx="2583">
                  <c:v>41939</c:v>
                </c:pt>
                <c:pt idx="2584">
                  <c:v>41940</c:v>
                </c:pt>
                <c:pt idx="2585">
                  <c:v>41941</c:v>
                </c:pt>
                <c:pt idx="2586">
                  <c:v>41942</c:v>
                </c:pt>
                <c:pt idx="2587">
                  <c:v>41943</c:v>
                </c:pt>
                <c:pt idx="2588">
                  <c:v>41944</c:v>
                </c:pt>
                <c:pt idx="2589">
                  <c:v>41945</c:v>
                </c:pt>
                <c:pt idx="2590">
                  <c:v>41946</c:v>
                </c:pt>
                <c:pt idx="2591">
                  <c:v>41947</c:v>
                </c:pt>
                <c:pt idx="2592">
                  <c:v>41948</c:v>
                </c:pt>
                <c:pt idx="2593">
                  <c:v>41949</c:v>
                </c:pt>
                <c:pt idx="2594">
                  <c:v>41950</c:v>
                </c:pt>
                <c:pt idx="2595">
                  <c:v>41951</c:v>
                </c:pt>
                <c:pt idx="2596">
                  <c:v>41952</c:v>
                </c:pt>
                <c:pt idx="2597">
                  <c:v>41953</c:v>
                </c:pt>
                <c:pt idx="2598">
                  <c:v>41954</c:v>
                </c:pt>
                <c:pt idx="2599">
                  <c:v>41955</c:v>
                </c:pt>
                <c:pt idx="2600">
                  <c:v>41956</c:v>
                </c:pt>
                <c:pt idx="2601">
                  <c:v>41957</c:v>
                </c:pt>
                <c:pt idx="2602">
                  <c:v>41958</c:v>
                </c:pt>
                <c:pt idx="2603">
                  <c:v>41959</c:v>
                </c:pt>
                <c:pt idx="2604">
                  <c:v>41960</c:v>
                </c:pt>
                <c:pt idx="2605">
                  <c:v>41961</c:v>
                </c:pt>
                <c:pt idx="2606">
                  <c:v>41962</c:v>
                </c:pt>
                <c:pt idx="2607">
                  <c:v>41963</c:v>
                </c:pt>
                <c:pt idx="2608">
                  <c:v>41964</c:v>
                </c:pt>
                <c:pt idx="2609">
                  <c:v>41965</c:v>
                </c:pt>
                <c:pt idx="2610">
                  <c:v>41966</c:v>
                </c:pt>
                <c:pt idx="2611">
                  <c:v>41967</c:v>
                </c:pt>
                <c:pt idx="2612">
                  <c:v>41968</c:v>
                </c:pt>
                <c:pt idx="2613">
                  <c:v>41969</c:v>
                </c:pt>
                <c:pt idx="2614">
                  <c:v>41970</c:v>
                </c:pt>
                <c:pt idx="2615">
                  <c:v>41971</c:v>
                </c:pt>
                <c:pt idx="2616">
                  <c:v>41972</c:v>
                </c:pt>
                <c:pt idx="2617">
                  <c:v>41973</c:v>
                </c:pt>
                <c:pt idx="2618">
                  <c:v>41974</c:v>
                </c:pt>
                <c:pt idx="2619">
                  <c:v>41975</c:v>
                </c:pt>
                <c:pt idx="2620">
                  <c:v>41976</c:v>
                </c:pt>
                <c:pt idx="2621">
                  <c:v>41977</c:v>
                </c:pt>
                <c:pt idx="2622">
                  <c:v>41978</c:v>
                </c:pt>
                <c:pt idx="2623">
                  <c:v>41979</c:v>
                </c:pt>
                <c:pt idx="2624">
                  <c:v>41980</c:v>
                </c:pt>
                <c:pt idx="2625">
                  <c:v>41981</c:v>
                </c:pt>
                <c:pt idx="2626">
                  <c:v>41982</c:v>
                </c:pt>
                <c:pt idx="2627">
                  <c:v>41983</c:v>
                </c:pt>
                <c:pt idx="2628">
                  <c:v>41984</c:v>
                </c:pt>
                <c:pt idx="2629">
                  <c:v>41985</c:v>
                </c:pt>
                <c:pt idx="2630">
                  <c:v>41986</c:v>
                </c:pt>
                <c:pt idx="2631">
                  <c:v>41987</c:v>
                </c:pt>
                <c:pt idx="2632">
                  <c:v>41988</c:v>
                </c:pt>
                <c:pt idx="2633">
                  <c:v>41989</c:v>
                </c:pt>
                <c:pt idx="2634">
                  <c:v>41990</c:v>
                </c:pt>
                <c:pt idx="2635">
                  <c:v>41991</c:v>
                </c:pt>
                <c:pt idx="2636">
                  <c:v>41992</c:v>
                </c:pt>
                <c:pt idx="2637">
                  <c:v>41993</c:v>
                </c:pt>
                <c:pt idx="2638">
                  <c:v>41994</c:v>
                </c:pt>
                <c:pt idx="2639">
                  <c:v>41995</c:v>
                </c:pt>
                <c:pt idx="2640">
                  <c:v>41996</c:v>
                </c:pt>
                <c:pt idx="2641">
                  <c:v>41997</c:v>
                </c:pt>
                <c:pt idx="2642">
                  <c:v>41998</c:v>
                </c:pt>
                <c:pt idx="2643">
                  <c:v>41999</c:v>
                </c:pt>
                <c:pt idx="2644">
                  <c:v>42000</c:v>
                </c:pt>
                <c:pt idx="2645">
                  <c:v>42001</c:v>
                </c:pt>
                <c:pt idx="2646">
                  <c:v>42002</c:v>
                </c:pt>
                <c:pt idx="2647">
                  <c:v>42003</c:v>
                </c:pt>
                <c:pt idx="2648">
                  <c:v>42004</c:v>
                </c:pt>
                <c:pt idx="2649">
                  <c:v>42005</c:v>
                </c:pt>
                <c:pt idx="2650">
                  <c:v>42006</c:v>
                </c:pt>
                <c:pt idx="2651">
                  <c:v>42007</c:v>
                </c:pt>
                <c:pt idx="2652">
                  <c:v>42008</c:v>
                </c:pt>
                <c:pt idx="2653">
                  <c:v>42009</c:v>
                </c:pt>
                <c:pt idx="2654">
                  <c:v>42010</c:v>
                </c:pt>
                <c:pt idx="2655">
                  <c:v>42011</c:v>
                </c:pt>
                <c:pt idx="2656">
                  <c:v>42012</c:v>
                </c:pt>
                <c:pt idx="2657">
                  <c:v>42013</c:v>
                </c:pt>
                <c:pt idx="2658">
                  <c:v>42014</c:v>
                </c:pt>
                <c:pt idx="2659">
                  <c:v>42015</c:v>
                </c:pt>
                <c:pt idx="2660">
                  <c:v>42016</c:v>
                </c:pt>
                <c:pt idx="2661">
                  <c:v>42017</c:v>
                </c:pt>
                <c:pt idx="2662">
                  <c:v>42018</c:v>
                </c:pt>
                <c:pt idx="2663">
                  <c:v>42019</c:v>
                </c:pt>
                <c:pt idx="2664">
                  <c:v>42020</c:v>
                </c:pt>
                <c:pt idx="2665">
                  <c:v>42021</c:v>
                </c:pt>
                <c:pt idx="2666">
                  <c:v>42022</c:v>
                </c:pt>
                <c:pt idx="2667">
                  <c:v>42023</c:v>
                </c:pt>
                <c:pt idx="2668">
                  <c:v>42024</c:v>
                </c:pt>
                <c:pt idx="2669">
                  <c:v>42025</c:v>
                </c:pt>
                <c:pt idx="2670">
                  <c:v>42026</c:v>
                </c:pt>
                <c:pt idx="2671">
                  <c:v>42027</c:v>
                </c:pt>
                <c:pt idx="2672">
                  <c:v>42028</c:v>
                </c:pt>
                <c:pt idx="2673">
                  <c:v>42029</c:v>
                </c:pt>
                <c:pt idx="2674">
                  <c:v>42030</c:v>
                </c:pt>
                <c:pt idx="2675">
                  <c:v>42031</c:v>
                </c:pt>
                <c:pt idx="2676">
                  <c:v>42032</c:v>
                </c:pt>
                <c:pt idx="2677">
                  <c:v>42033</c:v>
                </c:pt>
                <c:pt idx="2678">
                  <c:v>42034</c:v>
                </c:pt>
                <c:pt idx="2679">
                  <c:v>42035</c:v>
                </c:pt>
                <c:pt idx="2680">
                  <c:v>42036</c:v>
                </c:pt>
                <c:pt idx="2681">
                  <c:v>42037</c:v>
                </c:pt>
                <c:pt idx="2682">
                  <c:v>42038</c:v>
                </c:pt>
                <c:pt idx="2683">
                  <c:v>42039</c:v>
                </c:pt>
                <c:pt idx="2684">
                  <c:v>42040</c:v>
                </c:pt>
                <c:pt idx="2685">
                  <c:v>42041</c:v>
                </c:pt>
                <c:pt idx="2686">
                  <c:v>42042</c:v>
                </c:pt>
                <c:pt idx="2687">
                  <c:v>42043</c:v>
                </c:pt>
                <c:pt idx="2688">
                  <c:v>42044</c:v>
                </c:pt>
                <c:pt idx="2689">
                  <c:v>42045</c:v>
                </c:pt>
                <c:pt idx="2690">
                  <c:v>42046</c:v>
                </c:pt>
                <c:pt idx="2691">
                  <c:v>42047</c:v>
                </c:pt>
                <c:pt idx="2692">
                  <c:v>42048</c:v>
                </c:pt>
                <c:pt idx="2693">
                  <c:v>42049</c:v>
                </c:pt>
                <c:pt idx="2694">
                  <c:v>42050</c:v>
                </c:pt>
                <c:pt idx="2695">
                  <c:v>42051</c:v>
                </c:pt>
                <c:pt idx="2696">
                  <c:v>42052</c:v>
                </c:pt>
                <c:pt idx="2697">
                  <c:v>42053</c:v>
                </c:pt>
                <c:pt idx="2698">
                  <c:v>42054</c:v>
                </c:pt>
                <c:pt idx="2699">
                  <c:v>42055</c:v>
                </c:pt>
                <c:pt idx="2700">
                  <c:v>42056</c:v>
                </c:pt>
                <c:pt idx="2701">
                  <c:v>42057</c:v>
                </c:pt>
                <c:pt idx="2702">
                  <c:v>42058</c:v>
                </c:pt>
                <c:pt idx="2703">
                  <c:v>42059</c:v>
                </c:pt>
                <c:pt idx="2704">
                  <c:v>42060</c:v>
                </c:pt>
                <c:pt idx="2705">
                  <c:v>42061</c:v>
                </c:pt>
                <c:pt idx="2706">
                  <c:v>42062</c:v>
                </c:pt>
                <c:pt idx="2707">
                  <c:v>42063</c:v>
                </c:pt>
                <c:pt idx="2708">
                  <c:v>42064</c:v>
                </c:pt>
                <c:pt idx="2709">
                  <c:v>42065</c:v>
                </c:pt>
                <c:pt idx="2710">
                  <c:v>42066</c:v>
                </c:pt>
                <c:pt idx="2711">
                  <c:v>42067</c:v>
                </c:pt>
                <c:pt idx="2712">
                  <c:v>42068</c:v>
                </c:pt>
                <c:pt idx="2713">
                  <c:v>42069</c:v>
                </c:pt>
                <c:pt idx="2714">
                  <c:v>42070</c:v>
                </c:pt>
                <c:pt idx="2715">
                  <c:v>42071</c:v>
                </c:pt>
                <c:pt idx="2716">
                  <c:v>42072</c:v>
                </c:pt>
                <c:pt idx="2717">
                  <c:v>42073</c:v>
                </c:pt>
                <c:pt idx="2718">
                  <c:v>42074</c:v>
                </c:pt>
                <c:pt idx="2719">
                  <c:v>42075</c:v>
                </c:pt>
                <c:pt idx="2720">
                  <c:v>42076</c:v>
                </c:pt>
                <c:pt idx="2721">
                  <c:v>42077</c:v>
                </c:pt>
                <c:pt idx="2722">
                  <c:v>42078</c:v>
                </c:pt>
                <c:pt idx="2723">
                  <c:v>42079</c:v>
                </c:pt>
                <c:pt idx="2724">
                  <c:v>42080</c:v>
                </c:pt>
                <c:pt idx="2725">
                  <c:v>42081</c:v>
                </c:pt>
                <c:pt idx="2726">
                  <c:v>42082</c:v>
                </c:pt>
                <c:pt idx="2727">
                  <c:v>42083</c:v>
                </c:pt>
                <c:pt idx="2728">
                  <c:v>42084</c:v>
                </c:pt>
                <c:pt idx="2729">
                  <c:v>42085</c:v>
                </c:pt>
                <c:pt idx="2730">
                  <c:v>42086</c:v>
                </c:pt>
                <c:pt idx="2731">
                  <c:v>42087</c:v>
                </c:pt>
                <c:pt idx="2732">
                  <c:v>42088</c:v>
                </c:pt>
                <c:pt idx="2733">
                  <c:v>42089</c:v>
                </c:pt>
                <c:pt idx="2734">
                  <c:v>42090</c:v>
                </c:pt>
                <c:pt idx="2735">
                  <c:v>42091</c:v>
                </c:pt>
                <c:pt idx="2736">
                  <c:v>42092</c:v>
                </c:pt>
                <c:pt idx="2737">
                  <c:v>42093</c:v>
                </c:pt>
                <c:pt idx="2738">
                  <c:v>42094</c:v>
                </c:pt>
                <c:pt idx="2739">
                  <c:v>42095</c:v>
                </c:pt>
                <c:pt idx="2740">
                  <c:v>42096</c:v>
                </c:pt>
                <c:pt idx="2741">
                  <c:v>42097</c:v>
                </c:pt>
                <c:pt idx="2742">
                  <c:v>42098</c:v>
                </c:pt>
                <c:pt idx="2743">
                  <c:v>42099</c:v>
                </c:pt>
                <c:pt idx="2744">
                  <c:v>42100</c:v>
                </c:pt>
                <c:pt idx="2745">
                  <c:v>42101</c:v>
                </c:pt>
                <c:pt idx="2746">
                  <c:v>42102</c:v>
                </c:pt>
                <c:pt idx="2747">
                  <c:v>42103</c:v>
                </c:pt>
                <c:pt idx="2748">
                  <c:v>42104</c:v>
                </c:pt>
                <c:pt idx="2749">
                  <c:v>42105</c:v>
                </c:pt>
                <c:pt idx="2750">
                  <c:v>42106</c:v>
                </c:pt>
                <c:pt idx="2751">
                  <c:v>42107</c:v>
                </c:pt>
                <c:pt idx="2752">
                  <c:v>42108</c:v>
                </c:pt>
                <c:pt idx="2753">
                  <c:v>42109</c:v>
                </c:pt>
                <c:pt idx="2754">
                  <c:v>42110</c:v>
                </c:pt>
                <c:pt idx="2755">
                  <c:v>42111</c:v>
                </c:pt>
                <c:pt idx="2756">
                  <c:v>42112</c:v>
                </c:pt>
                <c:pt idx="2757">
                  <c:v>42113</c:v>
                </c:pt>
                <c:pt idx="2758">
                  <c:v>42114</c:v>
                </c:pt>
                <c:pt idx="2759">
                  <c:v>42115</c:v>
                </c:pt>
                <c:pt idx="2760">
                  <c:v>42116</c:v>
                </c:pt>
                <c:pt idx="2761">
                  <c:v>42117</c:v>
                </c:pt>
                <c:pt idx="2762">
                  <c:v>42118</c:v>
                </c:pt>
                <c:pt idx="2763">
                  <c:v>42119</c:v>
                </c:pt>
                <c:pt idx="2764">
                  <c:v>42120</c:v>
                </c:pt>
                <c:pt idx="2765">
                  <c:v>42121</c:v>
                </c:pt>
                <c:pt idx="2766">
                  <c:v>42122</c:v>
                </c:pt>
                <c:pt idx="2767">
                  <c:v>42123</c:v>
                </c:pt>
                <c:pt idx="2768">
                  <c:v>42124</c:v>
                </c:pt>
                <c:pt idx="2769">
                  <c:v>42125</c:v>
                </c:pt>
                <c:pt idx="2770">
                  <c:v>42126</c:v>
                </c:pt>
                <c:pt idx="2771">
                  <c:v>42127</c:v>
                </c:pt>
                <c:pt idx="2772">
                  <c:v>42128</c:v>
                </c:pt>
                <c:pt idx="2773">
                  <c:v>42129</c:v>
                </c:pt>
                <c:pt idx="2774">
                  <c:v>42130</c:v>
                </c:pt>
                <c:pt idx="2775">
                  <c:v>42131</c:v>
                </c:pt>
                <c:pt idx="2776">
                  <c:v>42132</c:v>
                </c:pt>
                <c:pt idx="2777">
                  <c:v>42133</c:v>
                </c:pt>
                <c:pt idx="2778">
                  <c:v>42134</c:v>
                </c:pt>
                <c:pt idx="2779">
                  <c:v>42135</c:v>
                </c:pt>
                <c:pt idx="2780">
                  <c:v>42136</c:v>
                </c:pt>
                <c:pt idx="2781">
                  <c:v>42137</c:v>
                </c:pt>
                <c:pt idx="2782">
                  <c:v>42138</c:v>
                </c:pt>
                <c:pt idx="2783">
                  <c:v>42139</c:v>
                </c:pt>
                <c:pt idx="2784">
                  <c:v>42140</c:v>
                </c:pt>
                <c:pt idx="2785">
                  <c:v>42141</c:v>
                </c:pt>
                <c:pt idx="2786">
                  <c:v>42142</c:v>
                </c:pt>
                <c:pt idx="2787">
                  <c:v>42143</c:v>
                </c:pt>
                <c:pt idx="2788">
                  <c:v>42144</c:v>
                </c:pt>
                <c:pt idx="2789">
                  <c:v>42145</c:v>
                </c:pt>
                <c:pt idx="2790">
                  <c:v>42146</c:v>
                </c:pt>
                <c:pt idx="2791">
                  <c:v>42147</c:v>
                </c:pt>
                <c:pt idx="2792">
                  <c:v>42148</c:v>
                </c:pt>
                <c:pt idx="2793">
                  <c:v>42149</c:v>
                </c:pt>
                <c:pt idx="2794">
                  <c:v>42150</c:v>
                </c:pt>
                <c:pt idx="2795">
                  <c:v>42151</c:v>
                </c:pt>
                <c:pt idx="2796">
                  <c:v>42152</c:v>
                </c:pt>
                <c:pt idx="2797">
                  <c:v>42153</c:v>
                </c:pt>
                <c:pt idx="2798">
                  <c:v>42154</c:v>
                </c:pt>
                <c:pt idx="2799">
                  <c:v>42155</c:v>
                </c:pt>
                <c:pt idx="2800">
                  <c:v>42156</c:v>
                </c:pt>
                <c:pt idx="2801">
                  <c:v>42157</c:v>
                </c:pt>
                <c:pt idx="2802">
                  <c:v>42158</c:v>
                </c:pt>
                <c:pt idx="2803">
                  <c:v>42159</c:v>
                </c:pt>
                <c:pt idx="2804">
                  <c:v>42160</c:v>
                </c:pt>
                <c:pt idx="2805">
                  <c:v>42161</c:v>
                </c:pt>
                <c:pt idx="2806">
                  <c:v>42162</c:v>
                </c:pt>
                <c:pt idx="2807">
                  <c:v>42163</c:v>
                </c:pt>
                <c:pt idx="2808">
                  <c:v>42164</c:v>
                </c:pt>
                <c:pt idx="2809">
                  <c:v>42165</c:v>
                </c:pt>
                <c:pt idx="2810">
                  <c:v>42166</c:v>
                </c:pt>
                <c:pt idx="2811">
                  <c:v>42167</c:v>
                </c:pt>
                <c:pt idx="2812">
                  <c:v>42168</c:v>
                </c:pt>
                <c:pt idx="2813">
                  <c:v>42169</c:v>
                </c:pt>
                <c:pt idx="2814">
                  <c:v>42170</c:v>
                </c:pt>
                <c:pt idx="2815">
                  <c:v>42171</c:v>
                </c:pt>
                <c:pt idx="2816">
                  <c:v>42172</c:v>
                </c:pt>
                <c:pt idx="2817">
                  <c:v>42173</c:v>
                </c:pt>
                <c:pt idx="2818">
                  <c:v>42174</c:v>
                </c:pt>
                <c:pt idx="2819">
                  <c:v>42175</c:v>
                </c:pt>
                <c:pt idx="2820">
                  <c:v>42176</c:v>
                </c:pt>
                <c:pt idx="2821">
                  <c:v>42177</c:v>
                </c:pt>
                <c:pt idx="2822">
                  <c:v>42178</c:v>
                </c:pt>
                <c:pt idx="2823">
                  <c:v>42179</c:v>
                </c:pt>
                <c:pt idx="2824">
                  <c:v>42180</c:v>
                </c:pt>
                <c:pt idx="2825">
                  <c:v>42181</c:v>
                </c:pt>
                <c:pt idx="2826">
                  <c:v>42182</c:v>
                </c:pt>
                <c:pt idx="2827">
                  <c:v>42183</c:v>
                </c:pt>
                <c:pt idx="2828">
                  <c:v>42184</c:v>
                </c:pt>
                <c:pt idx="2829">
                  <c:v>42185</c:v>
                </c:pt>
                <c:pt idx="2830">
                  <c:v>42186</c:v>
                </c:pt>
                <c:pt idx="2831">
                  <c:v>42187</c:v>
                </c:pt>
                <c:pt idx="2832">
                  <c:v>42188</c:v>
                </c:pt>
                <c:pt idx="2833">
                  <c:v>42189</c:v>
                </c:pt>
                <c:pt idx="2834">
                  <c:v>42190</c:v>
                </c:pt>
                <c:pt idx="2835">
                  <c:v>42191</c:v>
                </c:pt>
                <c:pt idx="2836">
                  <c:v>42192</c:v>
                </c:pt>
                <c:pt idx="2837">
                  <c:v>42193</c:v>
                </c:pt>
                <c:pt idx="2838">
                  <c:v>42194</c:v>
                </c:pt>
                <c:pt idx="2839">
                  <c:v>42195</c:v>
                </c:pt>
                <c:pt idx="2840">
                  <c:v>42196</c:v>
                </c:pt>
                <c:pt idx="2841">
                  <c:v>42197</c:v>
                </c:pt>
                <c:pt idx="2842">
                  <c:v>42198</c:v>
                </c:pt>
                <c:pt idx="2843">
                  <c:v>42199</c:v>
                </c:pt>
                <c:pt idx="2844">
                  <c:v>42200</c:v>
                </c:pt>
                <c:pt idx="2845">
                  <c:v>42201</c:v>
                </c:pt>
                <c:pt idx="2846">
                  <c:v>42202</c:v>
                </c:pt>
                <c:pt idx="2847">
                  <c:v>42203</c:v>
                </c:pt>
                <c:pt idx="2848">
                  <c:v>42204</c:v>
                </c:pt>
                <c:pt idx="2849">
                  <c:v>42205</c:v>
                </c:pt>
                <c:pt idx="2850">
                  <c:v>42206</c:v>
                </c:pt>
                <c:pt idx="2851">
                  <c:v>42207</c:v>
                </c:pt>
                <c:pt idx="2852">
                  <c:v>42208</c:v>
                </c:pt>
                <c:pt idx="2853">
                  <c:v>42209</c:v>
                </c:pt>
                <c:pt idx="2854">
                  <c:v>42210</c:v>
                </c:pt>
                <c:pt idx="2855">
                  <c:v>42211</c:v>
                </c:pt>
                <c:pt idx="2856">
                  <c:v>42212</c:v>
                </c:pt>
                <c:pt idx="2857">
                  <c:v>42213</c:v>
                </c:pt>
                <c:pt idx="2858">
                  <c:v>42214</c:v>
                </c:pt>
                <c:pt idx="2859">
                  <c:v>42215</c:v>
                </c:pt>
                <c:pt idx="2860">
                  <c:v>42216</c:v>
                </c:pt>
                <c:pt idx="2861">
                  <c:v>42217</c:v>
                </c:pt>
                <c:pt idx="2862">
                  <c:v>42218</c:v>
                </c:pt>
                <c:pt idx="2863">
                  <c:v>42219</c:v>
                </c:pt>
                <c:pt idx="2864">
                  <c:v>42220</c:v>
                </c:pt>
                <c:pt idx="2865">
                  <c:v>42221</c:v>
                </c:pt>
                <c:pt idx="2866">
                  <c:v>42222</c:v>
                </c:pt>
                <c:pt idx="2867">
                  <c:v>42223</c:v>
                </c:pt>
                <c:pt idx="2868">
                  <c:v>42224</c:v>
                </c:pt>
                <c:pt idx="2869">
                  <c:v>42225</c:v>
                </c:pt>
                <c:pt idx="2870">
                  <c:v>42226</c:v>
                </c:pt>
                <c:pt idx="2871">
                  <c:v>42227</c:v>
                </c:pt>
                <c:pt idx="2872">
                  <c:v>42228</c:v>
                </c:pt>
                <c:pt idx="2873">
                  <c:v>42229</c:v>
                </c:pt>
                <c:pt idx="2874">
                  <c:v>42230</c:v>
                </c:pt>
                <c:pt idx="2875">
                  <c:v>42231</c:v>
                </c:pt>
                <c:pt idx="2876">
                  <c:v>42232</c:v>
                </c:pt>
                <c:pt idx="2877">
                  <c:v>42233</c:v>
                </c:pt>
                <c:pt idx="2878">
                  <c:v>42234</c:v>
                </c:pt>
                <c:pt idx="2879">
                  <c:v>42235</c:v>
                </c:pt>
                <c:pt idx="2880">
                  <c:v>42236</c:v>
                </c:pt>
                <c:pt idx="2881">
                  <c:v>42237</c:v>
                </c:pt>
                <c:pt idx="2882">
                  <c:v>42238</c:v>
                </c:pt>
                <c:pt idx="2883">
                  <c:v>42239</c:v>
                </c:pt>
                <c:pt idx="2884">
                  <c:v>42240</c:v>
                </c:pt>
                <c:pt idx="2885">
                  <c:v>42241</c:v>
                </c:pt>
                <c:pt idx="2886">
                  <c:v>42242</c:v>
                </c:pt>
                <c:pt idx="2887">
                  <c:v>42243</c:v>
                </c:pt>
                <c:pt idx="2888">
                  <c:v>42244</c:v>
                </c:pt>
                <c:pt idx="2889">
                  <c:v>42245</c:v>
                </c:pt>
                <c:pt idx="2890">
                  <c:v>42246</c:v>
                </c:pt>
                <c:pt idx="2891">
                  <c:v>42247</c:v>
                </c:pt>
                <c:pt idx="2892">
                  <c:v>42248</c:v>
                </c:pt>
                <c:pt idx="2893">
                  <c:v>42249</c:v>
                </c:pt>
                <c:pt idx="2894">
                  <c:v>42250</c:v>
                </c:pt>
                <c:pt idx="2895">
                  <c:v>42251</c:v>
                </c:pt>
                <c:pt idx="2896">
                  <c:v>42252</c:v>
                </c:pt>
                <c:pt idx="2897">
                  <c:v>42253</c:v>
                </c:pt>
                <c:pt idx="2898">
                  <c:v>42254</c:v>
                </c:pt>
                <c:pt idx="2899">
                  <c:v>42255</c:v>
                </c:pt>
                <c:pt idx="2900">
                  <c:v>42256</c:v>
                </c:pt>
                <c:pt idx="2901">
                  <c:v>42257</c:v>
                </c:pt>
                <c:pt idx="2902">
                  <c:v>42258</c:v>
                </c:pt>
                <c:pt idx="2903">
                  <c:v>42259</c:v>
                </c:pt>
                <c:pt idx="2904">
                  <c:v>42260</c:v>
                </c:pt>
                <c:pt idx="2905">
                  <c:v>42261</c:v>
                </c:pt>
                <c:pt idx="2906">
                  <c:v>42262</c:v>
                </c:pt>
                <c:pt idx="2907">
                  <c:v>42263</c:v>
                </c:pt>
                <c:pt idx="2908">
                  <c:v>42264</c:v>
                </c:pt>
                <c:pt idx="2909">
                  <c:v>42265</c:v>
                </c:pt>
                <c:pt idx="2910">
                  <c:v>42266</c:v>
                </c:pt>
                <c:pt idx="2911">
                  <c:v>42267</c:v>
                </c:pt>
                <c:pt idx="2912">
                  <c:v>42268</c:v>
                </c:pt>
                <c:pt idx="2913">
                  <c:v>42269</c:v>
                </c:pt>
                <c:pt idx="2914">
                  <c:v>42270</c:v>
                </c:pt>
                <c:pt idx="2915">
                  <c:v>42271</c:v>
                </c:pt>
                <c:pt idx="2916">
                  <c:v>42272</c:v>
                </c:pt>
                <c:pt idx="2917">
                  <c:v>42273</c:v>
                </c:pt>
                <c:pt idx="2918">
                  <c:v>42274</c:v>
                </c:pt>
                <c:pt idx="2919">
                  <c:v>42275</c:v>
                </c:pt>
                <c:pt idx="2920">
                  <c:v>42276</c:v>
                </c:pt>
                <c:pt idx="2921">
                  <c:v>42277</c:v>
                </c:pt>
                <c:pt idx="2922">
                  <c:v>42278</c:v>
                </c:pt>
                <c:pt idx="2923">
                  <c:v>42279</c:v>
                </c:pt>
                <c:pt idx="2924">
                  <c:v>42280</c:v>
                </c:pt>
                <c:pt idx="2925">
                  <c:v>42281</c:v>
                </c:pt>
                <c:pt idx="2926">
                  <c:v>42282</c:v>
                </c:pt>
                <c:pt idx="2927">
                  <c:v>42283</c:v>
                </c:pt>
                <c:pt idx="2928">
                  <c:v>42284</c:v>
                </c:pt>
                <c:pt idx="2929">
                  <c:v>42285</c:v>
                </c:pt>
                <c:pt idx="2930">
                  <c:v>42286</c:v>
                </c:pt>
                <c:pt idx="2931">
                  <c:v>42287</c:v>
                </c:pt>
                <c:pt idx="2932">
                  <c:v>42288</c:v>
                </c:pt>
                <c:pt idx="2933">
                  <c:v>42289</c:v>
                </c:pt>
                <c:pt idx="2934">
                  <c:v>42290</c:v>
                </c:pt>
                <c:pt idx="2935">
                  <c:v>42291</c:v>
                </c:pt>
                <c:pt idx="2936">
                  <c:v>42292</c:v>
                </c:pt>
                <c:pt idx="2937">
                  <c:v>42293</c:v>
                </c:pt>
                <c:pt idx="2938">
                  <c:v>42294</c:v>
                </c:pt>
                <c:pt idx="2939">
                  <c:v>42295</c:v>
                </c:pt>
                <c:pt idx="2940">
                  <c:v>42296</c:v>
                </c:pt>
                <c:pt idx="2941">
                  <c:v>42297</c:v>
                </c:pt>
                <c:pt idx="2942">
                  <c:v>42298</c:v>
                </c:pt>
                <c:pt idx="2943">
                  <c:v>42299</c:v>
                </c:pt>
                <c:pt idx="2944">
                  <c:v>42300</c:v>
                </c:pt>
                <c:pt idx="2945">
                  <c:v>42301</c:v>
                </c:pt>
                <c:pt idx="2946">
                  <c:v>42302</c:v>
                </c:pt>
                <c:pt idx="2947">
                  <c:v>42303</c:v>
                </c:pt>
                <c:pt idx="2948">
                  <c:v>42304</c:v>
                </c:pt>
                <c:pt idx="2949">
                  <c:v>42305</c:v>
                </c:pt>
                <c:pt idx="2950">
                  <c:v>42306</c:v>
                </c:pt>
                <c:pt idx="2951">
                  <c:v>42307</c:v>
                </c:pt>
                <c:pt idx="2952">
                  <c:v>42308</c:v>
                </c:pt>
                <c:pt idx="2953">
                  <c:v>42309</c:v>
                </c:pt>
                <c:pt idx="2954">
                  <c:v>42310</c:v>
                </c:pt>
                <c:pt idx="2955">
                  <c:v>42311</c:v>
                </c:pt>
                <c:pt idx="2956">
                  <c:v>42312</c:v>
                </c:pt>
                <c:pt idx="2957">
                  <c:v>42313</c:v>
                </c:pt>
                <c:pt idx="2958">
                  <c:v>42314</c:v>
                </c:pt>
                <c:pt idx="2959">
                  <c:v>42315</c:v>
                </c:pt>
                <c:pt idx="2960">
                  <c:v>42316</c:v>
                </c:pt>
                <c:pt idx="2961">
                  <c:v>42317</c:v>
                </c:pt>
                <c:pt idx="2962">
                  <c:v>42318</c:v>
                </c:pt>
                <c:pt idx="2963">
                  <c:v>42319</c:v>
                </c:pt>
                <c:pt idx="2964">
                  <c:v>42320</c:v>
                </c:pt>
                <c:pt idx="2965">
                  <c:v>42321</c:v>
                </c:pt>
                <c:pt idx="2966">
                  <c:v>42322</c:v>
                </c:pt>
                <c:pt idx="2967">
                  <c:v>42323</c:v>
                </c:pt>
                <c:pt idx="2968">
                  <c:v>42324</c:v>
                </c:pt>
                <c:pt idx="2969">
                  <c:v>42325</c:v>
                </c:pt>
                <c:pt idx="2970">
                  <c:v>42326</c:v>
                </c:pt>
                <c:pt idx="2971">
                  <c:v>42327</c:v>
                </c:pt>
                <c:pt idx="2972">
                  <c:v>42328</c:v>
                </c:pt>
                <c:pt idx="2973">
                  <c:v>42329</c:v>
                </c:pt>
                <c:pt idx="2974">
                  <c:v>42330</c:v>
                </c:pt>
                <c:pt idx="2975">
                  <c:v>42331</c:v>
                </c:pt>
                <c:pt idx="2976">
                  <c:v>42332</c:v>
                </c:pt>
                <c:pt idx="2977">
                  <c:v>42333</c:v>
                </c:pt>
                <c:pt idx="2978">
                  <c:v>42334</c:v>
                </c:pt>
                <c:pt idx="2979">
                  <c:v>42335</c:v>
                </c:pt>
                <c:pt idx="2980">
                  <c:v>42336</c:v>
                </c:pt>
                <c:pt idx="2981">
                  <c:v>42337</c:v>
                </c:pt>
                <c:pt idx="2982">
                  <c:v>42338</c:v>
                </c:pt>
                <c:pt idx="2983">
                  <c:v>42339</c:v>
                </c:pt>
                <c:pt idx="2984">
                  <c:v>42340</c:v>
                </c:pt>
                <c:pt idx="2985">
                  <c:v>42341</c:v>
                </c:pt>
                <c:pt idx="2986">
                  <c:v>42342</c:v>
                </c:pt>
                <c:pt idx="2987">
                  <c:v>42343</c:v>
                </c:pt>
                <c:pt idx="2988">
                  <c:v>42344</c:v>
                </c:pt>
                <c:pt idx="2989">
                  <c:v>42345</c:v>
                </c:pt>
                <c:pt idx="2990">
                  <c:v>42346</c:v>
                </c:pt>
                <c:pt idx="2991">
                  <c:v>42347</c:v>
                </c:pt>
                <c:pt idx="2992">
                  <c:v>42348</c:v>
                </c:pt>
                <c:pt idx="2993">
                  <c:v>42349</c:v>
                </c:pt>
                <c:pt idx="2994">
                  <c:v>42350</c:v>
                </c:pt>
                <c:pt idx="2995">
                  <c:v>42351</c:v>
                </c:pt>
                <c:pt idx="2996">
                  <c:v>42352</c:v>
                </c:pt>
                <c:pt idx="2997">
                  <c:v>42353</c:v>
                </c:pt>
                <c:pt idx="2998">
                  <c:v>42354</c:v>
                </c:pt>
                <c:pt idx="2999">
                  <c:v>42355</c:v>
                </c:pt>
                <c:pt idx="3000">
                  <c:v>42356</c:v>
                </c:pt>
                <c:pt idx="3001">
                  <c:v>42357</c:v>
                </c:pt>
                <c:pt idx="3002">
                  <c:v>42358</c:v>
                </c:pt>
                <c:pt idx="3003">
                  <c:v>42359</c:v>
                </c:pt>
                <c:pt idx="3004">
                  <c:v>42360</c:v>
                </c:pt>
                <c:pt idx="3005">
                  <c:v>42361</c:v>
                </c:pt>
                <c:pt idx="3006">
                  <c:v>42362</c:v>
                </c:pt>
                <c:pt idx="3007">
                  <c:v>42363</c:v>
                </c:pt>
                <c:pt idx="3008">
                  <c:v>42364</c:v>
                </c:pt>
                <c:pt idx="3009">
                  <c:v>42365</c:v>
                </c:pt>
                <c:pt idx="3010">
                  <c:v>42366</c:v>
                </c:pt>
                <c:pt idx="3011">
                  <c:v>42367</c:v>
                </c:pt>
                <c:pt idx="3012">
                  <c:v>42368</c:v>
                </c:pt>
                <c:pt idx="3013">
                  <c:v>42369</c:v>
                </c:pt>
                <c:pt idx="3014">
                  <c:v>42370</c:v>
                </c:pt>
                <c:pt idx="3015">
                  <c:v>42371</c:v>
                </c:pt>
                <c:pt idx="3016">
                  <c:v>42372</c:v>
                </c:pt>
                <c:pt idx="3017">
                  <c:v>42373</c:v>
                </c:pt>
                <c:pt idx="3018">
                  <c:v>42374</c:v>
                </c:pt>
                <c:pt idx="3019">
                  <c:v>42375</c:v>
                </c:pt>
                <c:pt idx="3020">
                  <c:v>42376</c:v>
                </c:pt>
                <c:pt idx="3021">
                  <c:v>42377</c:v>
                </c:pt>
                <c:pt idx="3022">
                  <c:v>42378</c:v>
                </c:pt>
                <c:pt idx="3023">
                  <c:v>42379</c:v>
                </c:pt>
                <c:pt idx="3024">
                  <c:v>42380</c:v>
                </c:pt>
                <c:pt idx="3025">
                  <c:v>42381</c:v>
                </c:pt>
                <c:pt idx="3026">
                  <c:v>42382</c:v>
                </c:pt>
                <c:pt idx="3027">
                  <c:v>42383</c:v>
                </c:pt>
                <c:pt idx="3028">
                  <c:v>42384</c:v>
                </c:pt>
                <c:pt idx="3029">
                  <c:v>42385</c:v>
                </c:pt>
                <c:pt idx="3030">
                  <c:v>42386</c:v>
                </c:pt>
                <c:pt idx="3031">
                  <c:v>42387</c:v>
                </c:pt>
                <c:pt idx="3032">
                  <c:v>42388</c:v>
                </c:pt>
                <c:pt idx="3033">
                  <c:v>42389</c:v>
                </c:pt>
                <c:pt idx="3034">
                  <c:v>42390</c:v>
                </c:pt>
                <c:pt idx="3035">
                  <c:v>42391</c:v>
                </c:pt>
                <c:pt idx="3036">
                  <c:v>42392</c:v>
                </c:pt>
                <c:pt idx="3037">
                  <c:v>42393</c:v>
                </c:pt>
                <c:pt idx="3038">
                  <c:v>42394</c:v>
                </c:pt>
                <c:pt idx="3039">
                  <c:v>42395</c:v>
                </c:pt>
                <c:pt idx="3040">
                  <c:v>42396</c:v>
                </c:pt>
                <c:pt idx="3041">
                  <c:v>42397</c:v>
                </c:pt>
                <c:pt idx="3042">
                  <c:v>42398</c:v>
                </c:pt>
                <c:pt idx="3043">
                  <c:v>42399</c:v>
                </c:pt>
                <c:pt idx="3044">
                  <c:v>42400</c:v>
                </c:pt>
                <c:pt idx="3045">
                  <c:v>42401</c:v>
                </c:pt>
                <c:pt idx="3046">
                  <c:v>42402</c:v>
                </c:pt>
                <c:pt idx="3047">
                  <c:v>42403</c:v>
                </c:pt>
                <c:pt idx="3048">
                  <c:v>42404</c:v>
                </c:pt>
                <c:pt idx="3049">
                  <c:v>42405</c:v>
                </c:pt>
                <c:pt idx="3050">
                  <c:v>42406</c:v>
                </c:pt>
                <c:pt idx="3051">
                  <c:v>42407</c:v>
                </c:pt>
                <c:pt idx="3052">
                  <c:v>42408</c:v>
                </c:pt>
                <c:pt idx="3053">
                  <c:v>42409</c:v>
                </c:pt>
                <c:pt idx="3054">
                  <c:v>42410</c:v>
                </c:pt>
                <c:pt idx="3055">
                  <c:v>42411</c:v>
                </c:pt>
                <c:pt idx="3056">
                  <c:v>42412</c:v>
                </c:pt>
                <c:pt idx="3057">
                  <c:v>42413</c:v>
                </c:pt>
                <c:pt idx="3058">
                  <c:v>42414</c:v>
                </c:pt>
                <c:pt idx="3059">
                  <c:v>42415</c:v>
                </c:pt>
                <c:pt idx="3060">
                  <c:v>42416</c:v>
                </c:pt>
                <c:pt idx="3061">
                  <c:v>42417</c:v>
                </c:pt>
                <c:pt idx="3062">
                  <c:v>42418</c:v>
                </c:pt>
                <c:pt idx="3063">
                  <c:v>42419</c:v>
                </c:pt>
                <c:pt idx="3064">
                  <c:v>42420</c:v>
                </c:pt>
                <c:pt idx="3065">
                  <c:v>42421</c:v>
                </c:pt>
                <c:pt idx="3066">
                  <c:v>42422</c:v>
                </c:pt>
                <c:pt idx="3067">
                  <c:v>42423</c:v>
                </c:pt>
                <c:pt idx="3068">
                  <c:v>42424</c:v>
                </c:pt>
                <c:pt idx="3069">
                  <c:v>42425</c:v>
                </c:pt>
                <c:pt idx="3070">
                  <c:v>42426</c:v>
                </c:pt>
                <c:pt idx="3071">
                  <c:v>42427</c:v>
                </c:pt>
                <c:pt idx="3072">
                  <c:v>42428</c:v>
                </c:pt>
                <c:pt idx="3073">
                  <c:v>42429</c:v>
                </c:pt>
                <c:pt idx="3074">
                  <c:v>42430</c:v>
                </c:pt>
                <c:pt idx="3075">
                  <c:v>42431</c:v>
                </c:pt>
                <c:pt idx="3076">
                  <c:v>42432</c:v>
                </c:pt>
                <c:pt idx="3077">
                  <c:v>42433</c:v>
                </c:pt>
                <c:pt idx="3078">
                  <c:v>42434</c:v>
                </c:pt>
                <c:pt idx="3079">
                  <c:v>42435</c:v>
                </c:pt>
                <c:pt idx="3080">
                  <c:v>42436</c:v>
                </c:pt>
                <c:pt idx="3081">
                  <c:v>42437</c:v>
                </c:pt>
                <c:pt idx="3082">
                  <c:v>42438</c:v>
                </c:pt>
                <c:pt idx="3083">
                  <c:v>42439</c:v>
                </c:pt>
                <c:pt idx="3084">
                  <c:v>42440</c:v>
                </c:pt>
                <c:pt idx="3085">
                  <c:v>42441</c:v>
                </c:pt>
                <c:pt idx="3086">
                  <c:v>42442</c:v>
                </c:pt>
                <c:pt idx="3087">
                  <c:v>42443</c:v>
                </c:pt>
                <c:pt idx="3088">
                  <c:v>42444</c:v>
                </c:pt>
                <c:pt idx="3089">
                  <c:v>42445</c:v>
                </c:pt>
                <c:pt idx="3090">
                  <c:v>42446</c:v>
                </c:pt>
                <c:pt idx="3091">
                  <c:v>42447</c:v>
                </c:pt>
                <c:pt idx="3092">
                  <c:v>42448</c:v>
                </c:pt>
                <c:pt idx="3093">
                  <c:v>42449</c:v>
                </c:pt>
                <c:pt idx="3094">
                  <c:v>42450</c:v>
                </c:pt>
                <c:pt idx="3095">
                  <c:v>42451</c:v>
                </c:pt>
                <c:pt idx="3096">
                  <c:v>42452</c:v>
                </c:pt>
                <c:pt idx="3097">
                  <c:v>42453</c:v>
                </c:pt>
                <c:pt idx="3098">
                  <c:v>42454</c:v>
                </c:pt>
                <c:pt idx="3099">
                  <c:v>42455</c:v>
                </c:pt>
                <c:pt idx="3100">
                  <c:v>42456</c:v>
                </c:pt>
                <c:pt idx="3101">
                  <c:v>42457</c:v>
                </c:pt>
                <c:pt idx="3102">
                  <c:v>42458</c:v>
                </c:pt>
                <c:pt idx="3103">
                  <c:v>42459</c:v>
                </c:pt>
                <c:pt idx="3104">
                  <c:v>42460</c:v>
                </c:pt>
                <c:pt idx="3105">
                  <c:v>42461</c:v>
                </c:pt>
                <c:pt idx="3106">
                  <c:v>42462</c:v>
                </c:pt>
                <c:pt idx="3107">
                  <c:v>42463</c:v>
                </c:pt>
                <c:pt idx="3108">
                  <c:v>42464</c:v>
                </c:pt>
                <c:pt idx="3109">
                  <c:v>42465</c:v>
                </c:pt>
                <c:pt idx="3110">
                  <c:v>42466</c:v>
                </c:pt>
                <c:pt idx="3111">
                  <c:v>42467</c:v>
                </c:pt>
                <c:pt idx="3112">
                  <c:v>42468</c:v>
                </c:pt>
                <c:pt idx="3113">
                  <c:v>42469</c:v>
                </c:pt>
                <c:pt idx="3114">
                  <c:v>42470</c:v>
                </c:pt>
                <c:pt idx="3115">
                  <c:v>42471</c:v>
                </c:pt>
                <c:pt idx="3116">
                  <c:v>42472</c:v>
                </c:pt>
                <c:pt idx="3117">
                  <c:v>42473</c:v>
                </c:pt>
                <c:pt idx="3118">
                  <c:v>42474</c:v>
                </c:pt>
                <c:pt idx="3119">
                  <c:v>42475</c:v>
                </c:pt>
                <c:pt idx="3120">
                  <c:v>42476</c:v>
                </c:pt>
                <c:pt idx="3121">
                  <c:v>42477</c:v>
                </c:pt>
                <c:pt idx="3122">
                  <c:v>42478</c:v>
                </c:pt>
                <c:pt idx="3123">
                  <c:v>42479</c:v>
                </c:pt>
                <c:pt idx="3124">
                  <c:v>42480</c:v>
                </c:pt>
                <c:pt idx="3125">
                  <c:v>42481</c:v>
                </c:pt>
                <c:pt idx="3126">
                  <c:v>42482</c:v>
                </c:pt>
                <c:pt idx="3127">
                  <c:v>42483</c:v>
                </c:pt>
                <c:pt idx="3128">
                  <c:v>42484</c:v>
                </c:pt>
                <c:pt idx="3129">
                  <c:v>42485</c:v>
                </c:pt>
                <c:pt idx="3130">
                  <c:v>42486</c:v>
                </c:pt>
                <c:pt idx="3131">
                  <c:v>42487</c:v>
                </c:pt>
                <c:pt idx="3132">
                  <c:v>42488</c:v>
                </c:pt>
                <c:pt idx="3133">
                  <c:v>42489</c:v>
                </c:pt>
                <c:pt idx="3134">
                  <c:v>42490</c:v>
                </c:pt>
                <c:pt idx="3135">
                  <c:v>42491</c:v>
                </c:pt>
                <c:pt idx="3136">
                  <c:v>42492</c:v>
                </c:pt>
                <c:pt idx="3137">
                  <c:v>42493</c:v>
                </c:pt>
                <c:pt idx="3138">
                  <c:v>42494</c:v>
                </c:pt>
                <c:pt idx="3139">
                  <c:v>42495</c:v>
                </c:pt>
                <c:pt idx="3140">
                  <c:v>42496</c:v>
                </c:pt>
                <c:pt idx="3141">
                  <c:v>42497</c:v>
                </c:pt>
                <c:pt idx="3142">
                  <c:v>42498</c:v>
                </c:pt>
                <c:pt idx="3143">
                  <c:v>42499</c:v>
                </c:pt>
                <c:pt idx="3144">
                  <c:v>42500</c:v>
                </c:pt>
                <c:pt idx="3145">
                  <c:v>42501</c:v>
                </c:pt>
                <c:pt idx="3146">
                  <c:v>42502</c:v>
                </c:pt>
                <c:pt idx="3147">
                  <c:v>42503</c:v>
                </c:pt>
                <c:pt idx="3148">
                  <c:v>42504</c:v>
                </c:pt>
                <c:pt idx="3149">
                  <c:v>42505</c:v>
                </c:pt>
                <c:pt idx="3150">
                  <c:v>42506</c:v>
                </c:pt>
                <c:pt idx="3151">
                  <c:v>42507</c:v>
                </c:pt>
                <c:pt idx="3152">
                  <c:v>42508</c:v>
                </c:pt>
                <c:pt idx="3153">
                  <c:v>42509</c:v>
                </c:pt>
                <c:pt idx="3154">
                  <c:v>42510</c:v>
                </c:pt>
                <c:pt idx="3155">
                  <c:v>42511</c:v>
                </c:pt>
                <c:pt idx="3156">
                  <c:v>42512</c:v>
                </c:pt>
                <c:pt idx="3157">
                  <c:v>42513</c:v>
                </c:pt>
                <c:pt idx="3158">
                  <c:v>42514</c:v>
                </c:pt>
                <c:pt idx="3159">
                  <c:v>42515</c:v>
                </c:pt>
                <c:pt idx="3160">
                  <c:v>42516</c:v>
                </c:pt>
                <c:pt idx="3161">
                  <c:v>42517</c:v>
                </c:pt>
                <c:pt idx="3162">
                  <c:v>42518</c:v>
                </c:pt>
                <c:pt idx="3163">
                  <c:v>42519</c:v>
                </c:pt>
                <c:pt idx="3164">
                  <c:v>42520</c:v>
                </c:pt>
                <c:pt idx="3165">
                  <c:v>42521</c:v>
                </c:pt>
                <c:pt idx="3166">
                  <c:v>42522</c:v>
                </c:pt>
                <c:pt idx="3167">
                  <c:v>42523</c:v>
                </c:pt>
                <c:pt idx="3168">
                  <c:v>42524</c:v>
                </c:pt>
                <c:pt idx="3169">
                  <c:v>42525</c:v>
                </c:pt>
                <c:pt idx="3170">
                  <c:v>42526</c:v>
                </c:pt>
                <c:pt idx="3171">
                  <c:v>42527</c:v>
                </c:pt>
                <c:pt idx="3172">
                  <c:v>42528</c:v>
                </c:pt>
                <c:pt idx="3173">
                  <c:v>42529</c:v>
                </c:pt>
                <c:pt idx="3174">
                  <c:v>42530</c:v>
                </c:pt>
                <c:pt idx="3175">
                  <c:v>42531</c:v>
                </c:pt>
                <c:pt idx="3176">
                  <c:v>42532</c:v>
                </c:pt>
                <c:pt idx="3177">
                  <c:v>42533</c:v>
                </c:pt>
                <c:pt idx="3178">
                  <c:v>42534</c:v>
                </c:pt>
                <c:pt idx="3179">
                  <c:v>42535</c:v>
                </c:pt>
                <c:pt idx="3180">
                  <c:v>42536</c:v>
                </c:pt>
                <c:pt idx="3181">
                  <c:v>42537</c:v>
                </c:pt>
                <c:pt idx="3182">
                  <c:v>42538</c:v>
                </c:pt>
                <c:pt idx="3183">
                  <c:v>42539</c:v>
                </c:pt>
                <c:pt idx="3184">
                  <c:v>42540</c:v>
                </c:pt>
                <c:pt idx="3185">
                  <c:v>42541</c:v>
                </c:pt>
                <c:pt idx="3186">
                  <c:v>42542</c:v>
                </c:pt>
                <c:pt idx="3187">
                  <c:v>42543</c:v>
                </c:pt>
                <c:pt idx="3188">
                  <c:v>42544</c:v>
                </c:pt>
                <c:pt idx="3189">
                  <c:v>42545</c:v>
                </c:pt>
                <c:pt idx="3190">
                  <c:v>42546</c:v>
                </c:pt>
                <c:pt idx="3191">
                  <c:v>42547</c:v>
                </c:pt>
                <c:pt idx="3192">
                  <c:v>42548</c:v>
                </c:pt>
                <c:pt idx="3193">
                  <c:v>42549</c:v>
                </c:pt>
                <c:pt idx="3194">
                  <c:v>42550</c:v>
                </c:pt>
                <c:pt idx="3195">
                  <c:v>42551</c:v>
                </c:pt>
                <c:pt idx="3196">
                  <c:v>42552</c:v>
                </c:pt>
                <c:pt idx="3197">
                  <c:v>42553</c:v>
                </c:pt>
                <c:pt idx="3198">
                  <c:v>42554</c:v>
                </c:pt>
                <c:pt idx="3199">
                  <c:v>42555</c:v>
                </c:pt>
                <c:pt idx="3200">
                  <c:v>42556</c:v>
                </c:pt>
                <c:pt idx="3201">
                  <c:v>42557</c:v>
                </c:pt>
                <c:pt idx="3202">
                  <c:v>42558</c:v>
                </c:pt>
                <c:pt idx="3203">
                  <c:v>42559</c:v>
                </c:pt>
                <c:pt idx="3204">
                  <c:v>42560</c:v>
                </c:pt>
                <c:pt idx="3205">
                  <c:v>42561</c:v>
                </c:pt>
                <c:pt idx="3206">
                  <c:v>42562</c:v>
                </c:pt>
                <c:pt idx="3207">
                  <c:v>42563</c:v>
                </c:pt>
                <c:pt idx="3208">
                  <c:v>42564</c:v>
                </c:pt>
                <c:pt idx="3209">
                  <c:v>42565</c:v>
                </c:pt>
                <c:pt idx="3210">
                  <c:v>42566</c:v>
                </c:pt>
                <c:pt idx="3211">
                  <c:v>42567</c:v>
                </c:pt>
                <c:pt idx="3212">
                  <c:v>42568</c:v>
                </c:pt>
                <c:pt idx="3213">
                  <c:v>42569</c:v>
                </c:pt>
                <c:pt idx="3214">
                  <c:v>42570</c:v>
                </c:pt>
                <c:pt idx="3215">
                  <c:v>42571</c:v>
                </c:pt>
                <c:pt idx="3216">
                  <c:v>42572</c:v>
                </c:pt>
                <c:pt idx="3217">
                  <c:v>42573</c:v>
                </c:pt>
                <c:pt idx="3218">
                  <c:v>42574</c:v>
                </c:pt>
                <c:pt idx="3219">
                  <c:v>42575</c:v>
                </c:pt>
                <c:pt idx="3220">
                  <c:v>42576</c:v>
                </c:pt>
                <c:pt idx="3221">
                  <c:v>42577</c:v>
                </c:pt>
                <c:pt idx="3222">
                  <c:v>42578</c:v>
                </c:pt>
                <c:pt idx="3223">
                  <c:v>42579</c:v>
                </c:pt>
                <c:pt idx="3224">
                  <c:v>42580</c:v>
                </c:pt>
                <c:pt idx="3225">
                  <c:v>42581</c:v>
                </c:pt>
                <c:pt idx="3226">
                  <c:v>42582</c:v>
                </c:pt>
                <c:pt idx="3227">
                  <c:v>42583</c:v>
                </c:pt>
                <c:pt idx="3228">
                  <c:v>42584</c:v>
                </c:pt>
                <c:pt idx="3229">
                  <c:v>42585</c:v>
                </c:pt>
                <c:pt idx="3230">
                  <c:v>42586</c:v>
                </c:pt>
                <c:pt idx="3231">
                  <c:v>42587</c:v>
                </c:pt>
                <c:pt idx="3232">
                  <c:v>42588</c:v>
                </c:pt>
                <c:pt idx="3233">
                  <c:v>42589</c:v>
                </c:pt>
                <c:pt idx="3234">
                  <c:v>42590</c:v>
                </c:pt>
                <c:pt idx="3235">
                  <c:v>42591</c:v>
                </c:pt>
                <c:pt idx="3236">
                  <c:v>42592</c:v>
                </c:pt>
                <c:pt idx="3237">
                  <c:v>42593</c:v>
                </c:pt>
                <c:pt idx="3238">
                  <c:v>42594</c:v>
                </c:pt>
                <c:pt idx="3239">
                  <c:v>42595</c:v>
                </c:pt>
                <c:pt idx="3240">
                  <c:v>42596</c:v>
                </c:pt>
                <c:pt idx="3241">
                  <c:v>42597</c:v>
                </c:pt>
                <c:pt idx="3242">
                  <c:v>42598</c:v>
                </c:pt>
                <c:pt idx="3243">
                  <c:v>42599</c:v>
                </c:pt>
                <c:pt idx="3244">
                  <c:v>42600</c:v>
                </c:pt>
                <c:pt idx="3245">
                  <c:v>42601</c:v>
                </c:pt>
                <c:pt idx="3246">
                  <c:v>42602</c:v>
                </c:pt>
                <c:pt idx="3247">
                  <c:v>42603</c:v>
                </c:pt>
                <c:pt idx="3248">
                  <c:v>42604</c:v>
                </c:pt>
                <c:pt idx="3249">
                  <c:v>42605</c:v>
                </c:pt>
                <c:pt idx="3250">
                  <c:v>42606</c:v>
                </c:pt>
                <c:pt idx="3251">
                  <c:v>42607</c:v>
                </c:pt>
                <c:pt idx="3252">
                  <c:v>42608</c:v>
                </c:pt>
                <c:pt idx="3253">
                  <c:v>42609</c:v>
                </c:pt>
                <c:pt idx="3254">
                  <c:v>42610</c:v>
                </c:pt>
                <c:pt idx="3255">
                  <c:v>42611</c:v>
                </c:pt>
                <c:pt idx="3256">
                  <c:v>42612</c:v>
                </c:pt>
                <c:pt idx="3257">
                  <c:v>42613</c:v>
                </c:pt>
                <c:pt idx="3258">
                  <c:v>42614</c:v>
                </c:pt>
                <c:pt idx="3259">
                  <c:v>42615</c:v>
                </c:pt>
                <c:pt idx="3260">
                  <c:v>42616</c:v>
                </c:pt>
                <c:pt idx="3261">
                  <c:v>42617</c:v>
                </c:pt>
                <c:pt idx="3262">
                  <c:v>42618</c:v>
                </c:pt>
                <c:pt idx="3263">
                  <c:v>42619</c:v>
                </c:pt>
                <c:pt idx="3264">
                  <c:v>42620</c:v>
                </c:pt>
                <c:pt idx="3265">
                  <c:v>42621</c:v>
                </c:pt>
                <c:pt idx="3266">
                  <c:v>42622</c:v>
                </c:pt>
                <c:pt idx="3267">
                  <c:v>42623</c:v>
                </c:pt>
                <c:pt idx="3268">
                  <c:v>42624</c:v>
                </c:pt>
                <c:pt idx="3269">
                  <c:v>42625</c:v>
                </c:pt>
                <c:pt idx="3270">
                  <c:v>42626</c:v>
                </c:pt>
                <c:pt idx="3271">
                  <c:v>42627</c:v>
                </c:pt>
                <c:pt idx="3272">
                  <c:v>42628</c:v>
                </c:pt>
                <c:pt idx="3273">
                  <c:v>42629</c:v>
                </c:pt>
                <c:pt idx="3274">
                  <c:v>42630</c:v>
                </c:pt>
                <c:pt idx="3275">
                  <c:v>42631</c:v>
                </c:pt>
                <c:pt idx="3276">
                  <c:v>42632</c:v>
                </c:pt>
                <c:pt idx="3277">
                  <c:v>42633</c:v>
                </c:pt>
                <c:pt idx="3278">
                  <c:v>42634</c:v>
                </c:pt>
                <c:pt idx="3279">
                  <c:v>42635</c:v>
                </c:pt>
                <c:pt idx="3280">
                  <c:v>42636</c:v>
                </c:pt>
                <c:pt idx="3281">
                  <c:v>42637</c:v>
                </c:pt>
                <c:pt idx="3282">
                  <c:v>42638</c:v>
                </c:pt>
                <c:pt idx="3283">
                  <c:v>42639</c:v>
                </c:pt>
                <c:pt idx="3284">
                  <c:v>42640</c:v>
                </c:pt>
                <c:pt idx="3285">
                  <c:v>42641</c:v>
                </c:pt>
                <c:pt idx="3286">
                  <c:v>42642</c:v>
                </c:pt>
                <c:pt idx="3287">
                  <c:v>42643</c:v>
                </c:pt>
                <c:pt idx="3288">
                  <c:v>42644</c:v>
                </c:pt>
                <c:pt idx="3289">
                  <c:v>42645</c:v>
                </c:pt>
                <c:pt idx="3290">
                  <c:v>42646</c:v>
                </c:pt>
                <c:pt idx="3291">
                  <c:v>42647</c:v>
                </c:pt>
                <c:pt idx="3292">
                  <c:v>42648</c:v>
                </c:pt>
                <c:pt idx="3293">
                  <c:v>42649</c:v>
                </c:pt>
                <c:pt idx="3294">
                  <c:v>42650</c:v>
                </c:pt>
                <c:pt idx="3295">
                  <c:v>42651</c:v>
                </c:pt>
                <c:pt idx="3296">
                  <c:v>42652</c:v>
                </c:pt>
                <c:pt idx="3297">
                  <c:v>42653</c:v>
                </c:pt>
                <c:pt idx="3298">
                  <c:v>42654</c:v>
                </c:pt>
                <c:pt idx="3299">
                  <c:v>42655</c:v>
                </c:pt>
                <c:pt idx="3300">
                  <c:v>42656</c:v>
                </c:pt>
                <c:pt idx="3301">
                  <c:v>42657</c:v>
                </c:pt>
                <c:pt idx="3302">
                  <c:v>42658</c:v>
                </c:pt>
                <c:pt idx="3303">
                  <c:v>42659</c:v>
                </c:pt>
                <c:pt idx="3304">
                  <c:v>42660</c:v>
                </c:pt>
                <c:pt idx="3305">
                  <c:v>42661</c:v>
                </c:pt>
                <c:pt idx="3306">
                  <c:v>42662</c:v>
                </c:pt>
                <c:pt idx="3307">
                  <c:v>42663</c:v>
                </c:pt>
                <c:pt idx="3308">
                  <c:v>42664</c:v>
                </c:pt>
                <c:pt idx="3309">
                  <c:v>42665</c:v>
                </c:pt>
                <c:pt idx="3310">
                  <c:v>42666</c:v>
                </c:pt>
                <c:pt idx="3311">
                  <c:v>42667</c:v>
                </c:pt>
                <c:pt idx="3312">
                  <c:v>42668</c:v>
                </c:pt>
                <c:pt idx="3313">
                  <c:v>42669</c:v>
                </c:pt>
                <c:pt idx="3314">
                  <c:v>42670</c:v>
                </c:pt>
                <c:pt idx="3315">
                  <c:v>42671</c:v>
                </c:pt>
                <c:pt idx="3316">
                  <c:v>42672</c:v>
                </c:pt>
                <c:pt idx="3317">
                  <c:v>42673</c:v>
                </c:pt>
                <c:pt idx="3318">
                  <c:v>42674</c:v>
                </c:pt>
                <c:pt idx="3319">
                  <c:v>42675</c:v>
                </c:pt>
                <c:pt idx="3320">
                  <c:v>42676</c:v>
                </c:pt>
                <c:pt idx="3321">
                  <c:v>42677</c:v>
                </c:pt>
                <c:pt idx="3322">
                  <c:v>42678</c:v>
                </c:pt>
                <c:pt idx="3323">
                  <c:v>42679</c:v>
                </c:pt>
                <c:pt idx="3324">
                  <c:v>42680</c:v>
                </c:pt>
                <c:pt idx="3325">
                  <c:v>42681</c:v>
                </c:pt>
                <c:pt idx="3326">
                  <c:v>42682</c:v>
                </c:pt>
                <c:pt idx="3327">
                  <c:v>42683</c:v>
                </c:pt>
                <c:pt idx="3328">
                  <c:v>42684</c:v>
                </c:pt>
                <c:pt idx="3329">
                  <c:v>42685</c:v>
                </c:pt>
                <c:pt idx="3330">
                  <c:v>42686</c:v>
                </c:pt>
                <c:pt idx="3331">
                  <c:v>42687</c:v>
                </c:pt>
                <c:pt idx="3332">
                  <c:v>42688</c:v>
                </c:pt>
                <c:pt idx="3333">
                  <c:v>42689</c:v>
                </c:pt>
                <c:pt idx="3334">
                  <c:v>42690</c:v>
                </c:pt>
                <c:pt idx="3335">
                  <c:v>42691</c:v>
                </c:pt>
                <c:pt idx="3336">
                  <c:v>42692</c:v>
                </c:pt>
                <c:pt idx="3337">
                  <c:v>42693</c:v>
                </c:pt>
                <c:pt idx="3338">
                  <c:v>42694</c:v>
                </c:pt>
                <c:pt idx="3339">
                  <c:v>42695</c:v>
                </c:pt>
                <c:pt idx="3340">
                  <c:v>42696</c:v>
                </c:pt>
                <c:pt idx="3341">
                  <c:v>42697</c:v>
                </c:pt>
                <c:pt idx="3342">
                  <c:v>42698</c:v>
                </c:pt>
                <c:pt idx="3343">
                  <c:v>42699</c:v>
                </c:pt>
                <c:pt idx="3344">
                  <c:v>42700</c:v>
                </c:pt>
                <c:pt idx="3345">
                  <c:v>42701</c:v>
                </c:pt>
                <c:pt idx="3346">
                  <c:v>42702</c:v>
                </c:pt>
                <c:pt idx="3347">
                  <c:v>42703</c:v>
                </c:pt>
                <c:pt idx="3348">
                  <c:v>42704</c:v>
                </c:pt>
                <c:pt idx="3349">
                  <c:v>42705</c:v>
                </c:pt>
                <c:pt idx="3350">
                  <c:v>42706</c:v>
                </c:pt>
                <c:pt idx="3351">
                  <c:v>42707</c:v>
                </c:pt>
                <c:pt idx="3352">
                  <c:v>42708</c:v>
                </c:pt>
                <c:pt idx="3353">
                  <c:v>42709</c:v>
                </c:pt>
                <c:pt idx="3354">
                  <c:v>42710</c:v>
                </c:pt>
                <c:pt idx="3355">
                  <c:v>42711</c:v>
                </c:pt>
                <c:pt idx="3356">
                  <c:v>42712</c:v>
                </c:pt>
                <c:pt idx="3357">
                  <c:v>42713</c:v>
                </c:pt>
                <c:pt idx="3358">
                  <c:v>42714</c:v>
                </c:pt>
                <c:pt idx="3359">
                  <c:v>42715</c:v>
                </c:pt>
                <c:pt idx="3360">
                  <c:v>42716</c:v>
                </c:pt>
                <c:pt idx="3361">
                  <c:v>42717</c:v>
                </c:pt>
                <c:pt idx="3362">
                  <c:v>42718</c:v>
                </c:pt>
                <c:pt idx="3363">
                  <c:v>42719</c:v>
                </c:pt>
                <c:pt idx="3364">
                  <c:v>42720</c:v>
                </c:pt>
                <c:pt idx="3365">
                  <c:v>42721</c:v>
                </c:pt>
                <c:pt idx="3366">
                  <c:v>42722</c:v>
                </c:pt>
                <c:pt idx="3367">
                  <c:v>42723</c:v>
                </c:pt>
                <c:pt idx="3368">
                  <c:v>42724</c:v>
                </c:pt>
                <c:pt idx="3369">
                  <c:v>42725</c:v>
                </c:pt>
                <c:pt idx="3370">
                  <c:v>42726</c:v>
                </c:pt>
                <c:pt idx="3371">
                  <c:v>42727</c:v>
                </c:pt>
                <c:pt idx="3372">
                  <c:v>42728</c:v>
                </c:pt>
                <c:pt idx="3373">
                  <c:v>42729</c:v>
                </c:pt>
                <c:pt idx="3374">
                  <c:v>42730</c:v>
                </c:pt>
                <c:pt idx="3375">
                  <c:v>42731</c:v>
                </c:pt>
                <c:pt idx="3376">
                  <c:v>42732</c:v>
                </c:pt>
                <c:pt idx="3377">
                  <c:v>42733</c:v>
                </c:pt>
                <c:pt idx="3378">
                  <c:v>42734</c:v>
                </c:pt>
                <c:pt idx="3379">
                  <c:v>42735</c:v>
                </c:pt>
                <c:pt idx="3380">
                  <c:v>42736</c:v>
                </c:pt>
                <c:pt idx="3381">
                  <c:v>42737</c:v>
                </c:pt>
                <c:pt idx="3382">
                  <c:v>42738</c:v>
                </c:pt>
                <c:pt idx="3383">
                  <c:v>42739</c:v>
                </c:pt>
                <c:pt idx="3384">
                  <c:v>42740</c:v>
                </c:pt>
                <c:pt idx="3385">
                  <c:v>42741</c:v>
                </c:pt>
                <c:pt idx="3386">
                  <c:v>42742</c:v>
                </c:pt>
                <c:pt idx="3387">
                  <c:v>42743</c:v>
                </c:pt>
                <c:pt idx="3388">
                  <c:v>42744</c:v>
                </c:pt>
                <c:pt idx="3389">
                  <c:v>42745</c:v>
                </c:pt>
                <c:pt idx="3390">
                  <c:v>42746</c:v>
                </c:pt>
                <c:pt idx="3391">
                  <c:v>42747</c:v>
                </c:pt>
                <c:pt idx="3392">
                  <c:v>42748</c:v>
                </c:pt>
                <c:pt idx="3393">
                  <c:v>42749</c:v>
                </c:pt>
                <c:pt idx="3394">
                  <c:v>42750</c:v>
                </c:pt>
                <c:pt idx="3395">
                  <c:v>42751</c:v>
                </c:pt>
                <c:pt idx="3396">
                  <c:v>42752</c:v>
                </c:pt>
                <c:pt idx="3397">
                  <c:v>42753</c:v>
                </c:pt>
                <c:pt idx="3398">
                  <c:v>42754</c:v>
                </c:pt>
                <c:pt idx="3399">
                  <c:v>42755</c:v>
                </c:pt>
                <c:pt idx="3400">
                  <c:v>42756</c:v>
                </c:pt>
                <c:pt idx="3401">
                  <c:v>42757</c:v>
                </c:pt>
                <c:pt idx="3402">
                  <c:v>42758</c:v>
                </c:pt>
                <c:pt idx="3403">
                  <c:v>42759</c:v>
                </c:pt>
                <c:pt idx="3404">
                  <c:v>42760</c:v>
                </c:pt>
                <c:pt idx="3405">
                  <c:v>42761</c:v>
                </c:pt>
                <c:pt idx="3406">
                  <c:v>42762</c:v>
                </c:pt>
                <c:pt idx="3407">
                  <c:v>42763</c:v>
                </c:pt>
                <c:pt idx="3408">
                  <c:v>42764</c:v>
                </c:pt>
                <c:pt idx="3409">
                  <c:v>42765</c:v>
                </c:pt>
                <c:pt idx="3410">
                  <c:v>42766</c:v>
                </c:pt>
                <c:pt idx="3411">
                  <c:v>42767</c:v>
                </c:pt>
                <c:pt idx="3412">
                  <c:v>42768</c:v>
                </c:pt>
                <c:pt idx="3413">
                  <c:v>42769</c:v>
                </c:pt>
                <c:pt idx="3414">
                  <c:v>42770</c:v>
                </c:pt>
                <c:pt idx="3415">
                  <c:v>42771</c:v>
                </c:pt>
                <c:pt idx="3416">
                  <c:v>42772</c:v>
                </c:pt>
                <c:pt idx="3417">
                  <c:v>42773</c:v>
                </c:pt>
                <c:pt idx="3418">
                  <c:v>42774</c:v>
                </c:pt>
                <c:pt idx="3419">
                  <c:v>42775</c:v>
                </c:pt>
                <c:pt idx="3420">
                  <c:v>42776</c:v>
                </c:pt>
                <c:pt idx="3421">
                  <c:v>42777</c:v>
                </c:pt>
                <c:pt idx="3422">
                  <c:v>42778</c:v>
                </c:pt>
                <c:pt idx="3423">
                  <c:v>42779</c:v>
                </c:pt>
                <c:pt idx="3424">
                  <c:v>42780</c:v>
                </c:pt>
                <c:pt idx="3425">
                  <c:v>42781</c:v>
                </c:pt>
                <c:pt idx="3426">
                  <c:v>42782</c:v>
                </c:pt>
                <c:pt idx="3427">
                  <c:v>42783</c:v>
                </c:pt>
                <c:pt idx="3428">
                  <c:v>42784</c:v>
                </c:pt>
                <c:pt idx="3429">
                  <c:v>42785</c:v>
                </c:pt>
                <c:pt idx="3430">
                  <c:v>42786</c:v>
                </c:pt>
                <c:pt idx="3431">
                  <c:v>42787</c:v>
                </c:pt>
                <c:pt idx="3432">
                  <c:v>42788</c:v>
                </c:pt>
                <c:pt idx="3433">
                  <c:v>42789</c:v>
                </c:pt>
                <c:pt idx="3434">
                  <c:v>42790</c:v>
                </c:pt>
                <c:pt idx="3435">
                  <c:v>42791</c:v>
                </c:pt>
                <c:pt idx="3436">
                  <c:v>42792</c:v>
                </c:pt>
                <c:pt idx="3437">
                  <c:v>42793</c:v>
                </c:pt>
                <c:pt idx="3438">
                  <c:v>42794</c:v>
                </c:pt>
                <c:pt idx="3439">
                  <c:v>42795</c:v>
                </c:pt>
                <c:pt idx="3440">
                  <c:v>42796</c:v>
                </c:pt>
                <c:pt idx="3441">
                  <c:v>42797</c:v>
                </c:pt>
                <c:pt idx="3442">
                  <c:v>42798</c:v>
                </c:pt>
                <c:pt idx="3443">
                  <c:v>42799</c:v>
                </c:pt>
                <c:pt idx="3444">
                  <c:v>42800</c:v>
                </c:pt>
                <c:pt idx="3445">
                  <c:v>42801</c:v>
                </c:pt>
                <c:pt idx="3446">
                  <c:v>42802</c:v>
                </c:pt>
                <c:pt idx="3447">
                  <c:v>42803</c:v>
                </c:pt>
                <c:pt idx="3448">
                  <c:v>42804</c:v>
                </c:pt>
                <c:pt idx="3449">
                  <c:v>42805</c:v>
                </c:pt>
                <c:pt idx="3450">
                  <c:v>42806</c:v>
                </c:pt>
                <c:pt idx="3451">
                  <c:v>42807</c:v>
                </c:pt>
                <c:pt idx="3452">
                  <c:v>42808</c:v>
                </c:pt>
                <c:pt idx="3453">
                  <c:v>42809</c:v>
                </c:pt>
                <c:pt idx="3454">
                  <c:v>42810</c:v>
                </c:pt>
                <c:pt idx="3455">
                  <c:v>42811</c:v>
                </c:pt>
                <c:pt idx="3456">
                  <c:v>42812</c:v>
                </c:pt>
                <c:pt idx="3457">
                  <c:v>42813</c:v>
                </c:pt>
                <c:pt idx="3458">
                  <c:v>42814</c:v>
                </c:pt>
                <c:pt idx="3459">
                  <c:v>42815</c:v>
                </c:pt>
                <c:pt idx="3460">
                  <c:v>42816</c:v>
                </c:pt>
                <c:pt idx="3461">
                  <c:v>42817</c:v>
                </c:pt>
                <c:pt idx="3462">
                  <c:v>42818</c:v>
                </c:pt>
                <c:pt idx="3463">
                  <c:v>42819</c:v>
                </c:pt>
                <c:pt idx="3464">
                  <c:v>42820</c:v>
                </c:pt>
                <c:pt idx="3465">
                  <c:v>42821</c:v>
                </c:pt>
                <c:pt idx="3466">
                  <c:v>42822</c:v>
                </c:pt>
                <c:pt idx="3467">
                  <c:v>42823</c:v>
                </c:pt>
                <c:pt idx="3468">
                  <c:v>42824</c:v>
                </c:pt>
                <c:pt idx="3469">
                  <c:v>42825</c:v>
                </c:pt>
                <c:pt idx="3470">
                  <c:v>42826</c:v>
                </c:pt>
                <c:pt idx="3471">
                  <c:v>42827</c:v>
                </c:pt>
                <c:pt idx="3472">
                  <c:v>42828</c:v>
                </c:pt>
                <c:pt idx="3473">
                  <c:v>42829</c:v>
                </c:pt>
                <c:pt idx="3474">
                  <c:v>42830</c:v>
                </c:pt>
                <c:pt idx="3475">
                  <c:v>42831</c:v>
                </c:pt>
                <c:pt idx="3476">
                  <c:v>42832</c:v>
                </c:pt>
                <c:pt idx="3477">
                  <c:v>42833</c:v>
                </c:pt>
                <c:pt idx="3478">
                  <c:v>42834</c:v>
                </c:pt>
                <c:pt idx="3479">
                  <c:v>42835</c:v>
                </c:pt>
                <c:pt idx="3480">
                  <c:v>42836</c:v>
                </c:pt>
                <c:pt idx="3481">
                  <c:v>42837</c:v>
                </c:pt>
                <c:pt idx="3482">
                  <c:v>42838</c:v>
                </c:pt>
                <c:pt idx="3483">
                  <c:v>42839</c:v>
                </c:pt>
                <c:pt idx="3484">
                  <c:v>42840</c:v>
                </c:pt>
                <c:pt idx="3485">
                  <c:v>42841</c:v>
                </c:pt>
                <c:pt idx="3486">
                  <c:v>42842</c:v>
                </c:pt>
                <c:pt idx="3487">
                  <c:v>42843</c:v>
                </c:pt>
                <c:pt idx="3488">
                  <c:v>42844</c:v>
                </c:pt>
                <c:pt idx="3489">
                  <c:v>42845</c:v>
                </c:pt>
                <c:pt idx="3490">
                  <c:v>42846</c:v>
                </c:pt>
                <c:pt idx="3491">
                  <c:v>42847</c:v>
                </c:pt>
                <c:pt idx="3492">
                  <c:v>42848</c:v>
                </c:pt>
                <c:pt idx="3493">
                  <c:v>42849</c:v>
                </c:pt>
                <c:pt idx="3494">
                  <c:v>42850</c:v>
                </c:pt>
                <c:pt idx="3495">
                  <c:v>42851</c:v>
                </c:pt>
                <c:pt idx="3496">
                  <c:v>42852</c:v>
                </c:pt>
                <c:pt idx="3497">
                  <c:v>42853</c:v>
                </c:pt>
                <c:pt idx="3498">
                  <c:v>42854</c:v>
                </c:pt>
                <c:pt idx="3499">
                  <c:v>42855</c:v>
                </c:pt>
                <c:pt idx="3500">
                  <c:v>42856</c:v>
                </c:pt>
                <c:pt idx="3501">
                  <c:v>42857</c:v>
                </c:pt>
                <c:pt idx="3502">
                  <c:v>42858</c:v>
                </c:pt>
                <c:pt idx="3503">
                  <c:v>42859</c:v>
                </c:pt>
                <c:pt idx="3504">
                  <c:v>42860</c:v>
                </c:pt>
                <c:pt idx="3505">
                  <c:v>42861</c:v>
                </c:pt>
                <c:pt idx="3506">
                  <c:v>42862</c:v>
                </c:pt>
                <c:pt idx="3507">
                  <c:v>42863</c:v>
                </c:pt>
                <c:pt idx="3508">
                  <c:v>42864</c:v>
                </c:pt>
                <c:pt idx="3509">
                  <c:v>42865</c:v>
                </c:pt>
                <c:pt idx="3510">
                  <c:v>42866</c:v>
                </c:pt>
                <c:pt idx="3511">
                  <c:v>42867</c:v>
                </c:pt>
                <c:pt idx="3512">
                  <c:v>42868</c:v>
                </c:pt>
                <c:pt idx="3513">
                  <c:v>42869</c:v>
                </c:pt>
                <c:pt idx="3514">
                  <c:v>42870</c:v>
                </c:pt>
                <c:pt idx="3515">
                  <c:v>42871</c:v>
                </c:pt>
                <c:pt idx="3516">
                  <c:v>42872</c:v>
                </c:pt>
                <c:pt idx="3517">
                  <c:v>42873</c:v>
                </c:pt>
                <c:pt idx="3518">
                  <c:v>42874</c:v>
                </c:pt>
                <c:pt idx="3519">
                  <c:v>42875</c:v>
                </c:pt>
                <c:pt idx="3520">
                  <c:v>42876</c:v>
                </c:pt>
                <c:pt idx="3521">
                  <c:v>42877</c:v>
                </c:pt>
                <c:pt idx="3522">
                  <c:v>42878</c:v>
                </c:pt>
                <c:pt idx="3523">
                  <c:v>42879</c:v>
                </c:pt>
                <c:pt idx="3524">
                  <c:v>42880</c:v>
                </c:pt>
                <c:pt idx="3525">
                  <c:v>42881</c:v>
                </c:pt>
                <c:pt idx="3526">
                  <c:v>42882</c:v>
                </c:pt>
                <c:pt idx="3527">
                  <c:v>42883</c:v>
                </c:pt>
                <c:pt idx="3528">
                  <c:v>42884</c:v>
                </c:pt>
                <c:pt idx="3529">
                  <c:v>42885</c:v>
                </c:pt>
                <c:pt idx="3530">
                  <c:v>42886</c:v>
                </c:pt>
                <c:pt idx="3531">
                  <c:v>42887</c:v>
                </c:pt>
                <c:pt idx="3532">
                  <c:v>42888</c:v>
                </c:pt>
                <c:pt idx="3533">
                  <c:v>42889</c:v>
                </c:pt>
                <c:pt idx="3534">
                  <c:v>42890</c:v>
                </c:pt>
                <c:pt idx="3535">
                  <c:v>42891</c:v>
                </c:pt>
                <c:pt idx="3536">
                  <c:v>42892</c:v>
                </c:pt>
                <c:pt idx="3537">
                  <c:v>42893</c:v>
                </c:pt>
                <c:pt idx="3538">
                  <c:v>42894</c:v>
                </c:pt>
                <c:pt idx="3539">
                  <c:v>42895</c:v>
                </c:pt>
                <c:pt idx="3540">
                  <c:v>42896</c:v>
                </c:pt>
                <c:pt idx="3541">
                  <c:v>42897</c:v>
                </c:pt>
                <c:pt idx="3542">
                  <c:v>42898</c:v>
                </c:pt>
                <c:pt idx="3543">
                  <c:v>42899</c:v>
                </c:pt>
                <c:pt idx="3544">
                  <c:v>42900</c:v>
                </c:pt>
                <c:pt idx="3545">
                  <c:v>42901</c:v>
                </c:pt>
                <c:pt idx="3546">
                  <c:v>42902</c:v>
                </c:pt>
                <c:pt idx="3547">
                  <c:v>42903</c:v>
                </c:pt>
                <c:pt idx="3548">
                  <c:v>42904</c:v>
                </c:pt>
                <c:pt idx="3549">
                  <c:v>42905</c:v>
                </c:pt>
                <c:pt idx="3550">
                  <c:v>42906</c:v>
                </c:pt>
                <c:pt idx="3551">
                  <c:v>42907</c:v>
                </c:pt>
                <c:pt idx="3552">
                  <c:v>42908</c:v>
                </c:pt>
                <c:pt idx="3553">
                  <c:v>42909</c:v>
                </c:pt>
                <c:pt idx="3554">
                  <c:v>42910</c:v>
                </c:pt>
                <c:pt idx="3555">
                  <c:v>42911</c:v>
                </c:pt>
                <c:pt idx="3556">
                  <c:v>42912</c:v>
                </c:pt>
                <c:pt idx="3557">
                  <c:v>42913</c:v>
                </c:pt>
                <c:pt idx="3558">
                  <c:v>42914</c:v>
                </c:pt>
                <c:pt idx="3559">
                  <c:v>42915</c:v>
                </c:pt>
                <c:pt idx="3560">
                  <c:v>42916</c:v>
                </c:pt>
                <c:pt idx="3561">
                  <c:v>42917</c:v>
                </c:pt>
                <c:pt idx="3562">
                  <c:v>42918</c:v>
                </c:pt>
                <c:pt idx="3563">
                  <c:v>42919</c:v>
                </c:pt>
                <c:pt idx="3564">
                  <c:v>42920</c:v>
                </c:pt>
                <c:pt idx="3565">
                  <c:v>42921</c:v>
                </c:pt>
                <c:pt idx="3566">
                  <c:v>42922</c:v>
                </c:pt>
                <c:pt idx="3567">
                  <c:v>42923</c:v>
                </c:pt>
                <c:pt idx="3568">
                  <c:v>42924</c:v>
                </c:pt>
                <c:pt idx="3569">
                  <c:v>42925</c:v>
                </c:pt>
                <c:pt idx="3570">
                  <c:v>42926</c:v>
                </c:pt>
                <c:pt idx="3571">
                  <c:v>42927</c:v>
                </c:pt>
                <c:pt idx="3572">
                  <c:v>42928</c:v>
                </c:pt>
                <c:pt idx="3573">
                  <c:v>42929</c:v>
                </c:pt>
                <c:pt idx="3574">
                  <c:v>42930</c:v>
                </c:pt>
                <c:pt idx="3575">
                  <c:v>42931</c:v>
                </c:pt>
                <c:pt idx="3576">
                  <c:v>42932</c:v>
                </c:pt>
                <c:pt idx="3577">
                  <c:v>42933</c:v>
                </c:pt>
                <c:pt idx="3578">
                  <c:v>42934</c:v>
                </c:pt>
                <c:pt idx="3579">
                  <c:v>42935</c:v>
                </c:pt>
                <c:pt idx="3580">
                  <c:v>42936</c:v>
                </c:pt>
                <c:pt idx="3581">
                  <c:v>42937</c:v>
                </c:pt>
                <c:pt idx="3582">
                  <c:v>42938</c:v>
                </c:pt>
                <c:pt idx="3583">
                  <c:v>42939</c:v>
                </c:pt>
                <c:pt idx="3584">
                  <c:v>42940</c:v>
                </c:pt>
                <c:pt idx="3585">
                  <c:v>42941</c:v>
                </c:pt>
                <c:pt idx="3586">
                  <c:v>42942</c:v>
                </c:pt>
                <c:pt idx="3587">
                  <c:v>42943</c:v>
                </c:pt>
                <c:pt idx="3588">
                  <c:v>42944</c:v>
                </c:pt>
                <c:pt idx="3589">
                  <c:v>42945</c:v>
                </c:pt>
                <c:pt idx="3590">
                  <c:v>42946</c:v>
                </c:pt>
                <c:pt idx="3591">
                  <c:v>42947</c:v>
                </c:pt>
                <c:pt idx="3592">
                  <c:v>42948</c:v>
                </c:pt>
                <c:pt idx="3593">
                  <c:v>42949</c:v>
                </c:pt>
                <c:pt idx="3594">
                  <c:v>42950</c:v>
                </c:pt>
                <c:pt idx="3595">
                  <c:v>42951</c:v>
                </c:pt>
                <c:pt idx="3596">
                  <c:v>42952</c:v>
                </c:pt>
                <c:pt idx="3597">
                  <c:v>42953</c:v>
                </c:pt>
                <c:pt idx="3598">
                  <c:v>42954</c:v>
                </c:pt>
                <c:pt idx="3599">
                  <c:v>42955</c:v>
                </c:pt>
                <c:pt idx="3600">
                  <c:v>42956</c:v>
                </c:pt>
                <c:pt idx="3601">
                  <c:v>42957</c:v>
                </c:pt>
                <c:pt idx="3602">
                  <c:v>42958</c:v>
                </c:pt>
                <c:pt idx="3603">
                  <c:v>42959</c:v>
                </c:pt>
                <c:pt idx="3604">
                  <c:v>42960</c:v>
                </c:pt>
                <c:pt idx="3605">
                  <c:v>42961</c:v>
                </c:pt>
                <c:pt idx="3606">
                  <c:v>42962</c:v>
                </c:pt>
                <c:pt idx="3607">
                  <c:v>42963</c:v>
                </c:pt>
                <c:pt idx="3608">
                  <c:v>42964</c:v>
                </c:pt>
                <c:pt idx="3609">
                  <c:v>42965</c:v>
                </c:pt>
                <c:pt idx="3610">
                  <c:v>42966</c:v>
                </c:pt>
                <c:pt idx="3611">
                  <c:v>42967</c:v>
                </c:pt>
                <c:pt idx="3612">
                  <c:v>42968</c:v>
                </c:pt>
                <c:pt idx="3613">
                  <c:v>42969</c:v>
                </c:pt>
                <c:pt idx="3614">
                  <c:v>42970</c:v>
                </c:pt>
                <c:pt idx="3615">
                  <c:v>42971</c:v>
                </c:pt>
                <c:pt idx="3616">
                  <c:v>42972</c:v>
                </c:pt>
                <c:pt idx="3617">
                  <c:v>42973</c:v>
                </c:pt>
                <c:pt idx="3618">
                  <c:v>42974</c:v>
                </c:pt>
                <c:pt idx="3619">
                  <c:v>42975</c:v>
                </c:pt>
                <c:pt idx="3620">
                  <c:v>42976</c:v>
                </c:pt>
                <c:pt idx="3621">
                  <c:v>42977</c:v>
                </c:pt>
                <c:pt idx="3622">
                  <c:v>42978</c:v>
                </c:pt>
                <c:pt idx="3623">
                  <c:v>42979</c:v>
                </c:pt>
                <c:pt idx="3624">
                  <c:v>42980</c:v>
                </c:pt>
                <c:pt idx="3625">
                  <c:v>42981</c:v>
                </c:pt>
                <c:pt idx="3626">
                  <c:v>42982</c:v>
                </c:pt>
                <c:pt idx="3627">
                  <c:v>42983</c:v>
                </c:pt>
                <c:pt idx="3628">
                  <c:v>42984</c:v>
                </c:pt>
                <c:pt idx="3629">
                  <c:v>42985</c:v>
                </c:pt>
                <c:pt idx="3630">
                  <c:v>42986</c:v>
                </c:pt>
                <c:pt idx="3631">
                  <c:v>42987</c:v>
                </c:pt>
                <c:pt idx="3632">
                  <c:v>42988</c:v>
                </c:pt>
                <c:pt idx="3633">
                  <c:v>42989</c:v>
                </c:pt>
                <c:pt idx="3634">
                  <c:v>42990</c:v>
                </c:pt>
                <c:pt idx="3635">
                  <c:v>42991</c:v>
                </c:pt>
                <c:pt idx="3636">
                  <c:v>42992</c:v>
                </c:pt>
                <c:pt idx="3637">
                  <c:v>42993</c:v>
                </c:pt>
                <c:pt idx="3638">
                  <c:v>42994</c:v>
                </c:pt>
                <c:pt idx="3639">
                  <c:v>42995</c:v>
                </c:pt>
                <c:pt idx="3640">
                  <c:v>42996</c:v>
                </c:pt>
                <c:pt idx="3641">
                  <c:v>42997</c:v>
                </c:pt>
                <c:pt idx="3642">
                  <c:v>42998</c:v>
                </c:pt>
                <c:pt idx="3643">
                  <c:v>42999</c:v>
                </c:pt>
                <c:pt idx="3644">
                  <c:v>43000</c:v>
                </c:pt>
                <c:pt idx="3645">
                  <c:v>43001</c:v>
                </c:pt>
                <c:pt idx="3646">
                  <c:v>43002</c:v>
                </c:pt>
                <c:pt idx="3647">
                  <c:v>43003</c:v>
                </c:pt>
                <c:pt idx="3648">
                  <c:v>43004</c:v>
                </c:pt>
                <c:pt idx="3649">
                  <c:v>43005</c:v>
                </c:pt>
                <c:pt idx="3650">
                  <c:v>43006</c:v>
                </c:pt>
                <c:pt idx="3651">
                  <c:v>43007</c:v>
                </c:pt>
                <c:pt idx="3652">
                  <c:v>43008</c:v>
                </c:pt>
                <c:pt idx="3653">
                  <c:v>43009</c:v>
                </c:pt>
                <c:pt idx="3654">
                  <c:v>43010</c:v>
                </c:pt>
                <c:pt idx="3655">
                  <c:v>43011</c:v>
                </c:pt>
                <c:pt idx="3656">
                  <c:v>43012</c:v>
                </c:pt>
                <c:pt idx="3657">
                  <c:v>43013</c:v>
                </c:pt>
                <c:pt idx="3658">
                  <c:v>43014</c:v>
                </c:pt>
                <c:pt idx="3659">
                  <c:v>43015</c:v>
                </c:pt>
                <c:pt idx="3660">
                  <c:v>43016</c:v>
                </c:pt>
                <c:pt idx="3661">
                  <c:v>43017</c:v>
                </c:pt>
                <c:pt idx="3662">
                  <c:v>43018</c:v>
                </c:pt>
                <c:pt idx="3663">
                  <c:v>43019</c:v>
                </c:pt>
                <c:pt idx="3664">
                  <c:v>43020</c:v>
                </c:pt>
                <c:pt idx="3665">
                  <c:v>43021</c:v>
                </c:pt>
                <c:pt idx="3666">
                  <c:v>43022</c:v>
                </c:pt>
                <c:pt idx="3667">
                  <c:v>43023</c:v>
                </c:pt>
                <c:pt idx="3668">
                  <c:v>43024</c:v>
                </c:pt>
                <c:pt idx="3669">
                  <c:v>43025</c:v>
                </c:pt>
                <c:pt idx="3670">
                  <c:v>43026</c:v>
                </c:pt>
                <c:pt idx="3671">
                  <c:v>43027</c:v>
                </c:pt>
                <c:pt idx="3672">
                  <c:v>43028</c:v>
                </c:pt>
                <c:pt idx="3673">
                  <c:v>43029</c:v>
                </c:pt>
                <c:pt idx="3674">
                  <c:v>43030</c:v>
                </c:pt>
                <c:pt idx="3675">
                  <c:v>43031</c:v>
                </c:pt>
                <c:pt idx="3676">
                  <c:v>43032</c:v>
                </c:pt>
                <c:pt idx="3677">
                  <c:v>43033</c:v>
                </c:pt>
                <c:pt idx="3678">
                  <c:v>43034</c:v>
                </c:pt>
                <c:pt idx="3679">
                  <c:v>43035</c:v>
                </c:pt>
                <c:pt idx="3680">
                  <c:v>43036</c:v>
                </c:pt>
                <c:pt idx="3681">
                  <c:v>43037</c:v>
                </c:pt>
                <c:pt idx="3682">
                  <c:v>43038</c:v>
                </c:pt>
                <c:pt idx="3683">
                  <c:v>43039</c:v>
                </c:pt>
                <c:pt idx="3684">
                  <c:v>43040</c:v>
                </c:pt>
                <c:pt idx="3685">
                  <c:v>43041</c:v>
                </c:pt>
                <c:pt idx="3686">
                  <c:v>43042</c:v>
                </c:pt>
                <c:pt idx="3687">
                  <c:v>43043</c:v>
                </c:pt>
                <c:pt idx="3688">
                  <c:v>43044</c:v>
                </c:pt>
                <c:pt idx="3689">
                  <c:v>43045</c:v>
                </c:pt>
                <c:pt idx="3690">
                  <c:v>43046</c:v>
                </c:pt>
                <c:pt idx="3691">
                  <c:v>43047</c:v>
                </c:pt>
                <c:pt idx="3692">
                  <c:v>43048</c:v>
                </c:pt>
                <c:pt idx="3693">
                  <c:v>43049</c:v>
                </c:pt>
                <c:pt idx="3694">
                  <c:v>43050</c:v>
                </c:pt>
                <c:pt idx="3695">
                  <c:v>43051</c:v>
                </c:pt>
                <c:pt idx="3696">
                  <c:v>43052</c:v>
                </c:pt>
                <c:pt idx="3697">
                  <c:v>43053</c:v>
                </c:pt>
                <c:pt idx="3698">
                  <c:v>43054</c:v>
                </c:pt>
                <c:pt idx="3699">
                  <c:v>43055</c:v>
                </c:pt>
                <c:pt idx="3700">
                  <c:v>43056</c:v>
                </c:pt>
                <c:pt idx="3701">
                  <c:v>43057</c:v>
                </c:pt>
                <c:pt idx="3702">
                  <c:v>43058</c:v>
                </c:pt>
                <c:pt idx="3703">
                  <c:v>43059</c:v>
                </c:pt>
                <c:pt idx="3704">
                  <c:v>43060</c:v>
                </c:pt>
                <c:pt idx="3705">
                  <c:v>43061</c:v>
                </c:pt>
                <c:pt idx="3706">
                  <c:v>43062</c:v>
                </c:pt>
                <c:pt idx="3707">
                  <c:v>43063</c:v>
                </c:pt>
                <c:pt idx="3708">
                  <c:v>43064</c:v>
                </c:pt>
                <c:pt idx="3709">
                  <c:v>43065</c:v>
                </c:pt>
                <c:pt idx="3710">
                  <c:v>43066</c:v>
                </c:pt>
                <c:pt idx="3711">
                  <c:v>43067</c:v>
                </c:pt>
                <c:pt idx="3712">
                  <c:v>43068</c:v>
                </c:pt>
                <c:pt idx="3713">
                  <c:v>43069</c:v>
                </c:pt>
                <c:pt idx="3714">
                  <c:v>43070</c:v>
                </c:pt>
                <c:pt idx="3715">
                  <c:v>43071</c:v>
                </c:pt>
                <c:pt idx="3716">
                  <c:v>43072</c:v>
                </c:pt>
                <c:pt idx="3717">
                  <c:v>43073</c:v>
                </c:pt>
                <c:pt idx="3718">
                  <c:v>43074</c:v>
                </c:pt>
                <c:pt idx="3719">
                  <c:v>43075</c:v>
                </c:pt>
                <c:pt idx="3720">
                  <c:v>43076</c:v>
                </c:pt>
                <c:pt idx="3721">
                  <c:v>43077</c:v>
                </c:pt>
                <c:pt idx="3722">
                  <c:v>43078</c:v>
                </c:pt>
                <c:pt idx="3723">
                  <c:v>43079</c:v>
                </c:pt>
                <c:pt idx="3724">
                  <c:v>43080</c:v>
                </c:pt>
                <c:pt idx="3725">
                  <c:v>43081</c:v>
                </c:pt>
                <c:pt idx="3726">
                  <c:v>43082</c:v>
                </c:pt>
                <c:pt idx="3727">
                  <c:v>43083</c:v>
                </c:pt>
                <c:pt idx="3728">
                  <c:v>43084</c:v>
                </c:pt>
                <c:pt idx="3729">
                  <c:v>43085</c:v>
                </c:pt>
                <c:pt idx="3730">
                  <c:v>43086</c:v>
                </c:pt>
                <c:pt idx="3731">
                  <c:v>43087</c:v>
                </c:pt>
                <c:pt idx="3732">
                  <c:v>43088</c:v>
                </c:pt>
                <c:pt idx="3733">
                  <c:v>43089</c:v>
                </c:pt>
                <c:pt idx="3734">
                  <c:v>43090</c:v>
                </c:pt>
                <c:pt idx="3735">
                  <c:v>43091</c:v>
                </c:pt>
                <c:pt idx="3736">
                  <c:v>43092</c:v>
                </c:pt>
                <c:pt idx="3737">
                  <c:v>43093</c:v>
                </c:pt>
                <c:pt idx="3738">
                  <c:v>43094</c:v>
                </c:pt>
                <c:pt idx="3739">
                  <c:v>43095</c:v>
                </c:pt>
                <c:pt idx="3740">
                  <c:v>43096</c:v>
                </c:pt>
                <c:pt idx="3741">
                  <c:v>43097</c:v>
                </c:pt>
                <c:pt idx="3742">
                  <c:v>43098</c:v>
                </c:pt>
                <c:pt idx="3743">
                  <c:v>43099</c:v>
                </c:pt>
                <c:pt idx="3744">
                  <c:v>43100</c:v>
                </c:pt>
                <c:pt idx="3745">
                  <c:v>43101</c:v>
                </c:pt>
                <c:pt idx="3746">
                  <c:v>43102</c:v>
                </c:pt>
                <c:pt idx="3747">
                  <c:v>43103</c:v>
                </c:pt>
                <c:pt idx="3748">
                  <c:v>43104</c:v>
                </c:pt>
                <c:pt idx="3749">
                  <c:v>43105</c:v>
                </c:pt>
                <c:pt idx="3750">
                  <c:v>43106</c:v>
                </c:pt>
                <c:pt idx="3751">
                  <c:v>43107</c:v>
                </c:pt>
                <c:pt idx="3752">
                  <c:v>43108</c:v>
                </c:pt>
                <c:pt idx="3753">
                  <c:v>43109</c:v>
                </c:pt>
                <c:pt idx="3754">
                  <c:v>43110</c:v>
                </c:pt>
                <c:pt idx="3755">
                  <c:v>43111</c:v>
                </c:pt>
                <c:pt idx="3756">
                  <c:v>43112</c:v>
                </c:pt>
                <c:pt idx="3757">
                  <c:v>43113</c:v>
                </c:pt>
                <c:pt idx="3758">
                  <c:v>43114</c:v>
                </c:pt>
                <c:pt idx="3759">
                  <c:v>43115</c:v>
                </c:pt>
                <c:pt idx="3760">
                  <c:v>43116</c:v>
                </c:pt>
                <c:pt idx="3761">
                  <c:v>43117</c:v>
                </c:pt>
                <c:pt idx="3762">
                  <c:v>43118</c:v>
                </c:pt>
                <c:pt idx="3763">
                  <c:v>43119</c:v>
                </c:pt>
                <c:pt idx="3764">
                  <c:v>43120</c:v>
                </c:pt>
                <c:pt idx="3765">
                  <c:v>43121</c:v>
                </c:pt>
                <c:pt idx="3766">
                  <c:v>43122</c:v>
                </c:pt>
                <c:pt idx="3767">
                  <c:v>43123</c:v>
                </c:pt>
                <c:pt idx="3768">
                  <c:v>43124</c:v>
                </c:pt>
                <c:pt idx="3769">
                  <c:v>43125</c:v>
                </c:pt>
                <c:pt idx="3770">
                  <c:v>43126</c:v>
                </c:pt>
                <c:pt idx="3771">
                  <c:v>43127</c:v>
                </c:pt>
                <c:pt idx="3772">
                  <c:v>43128</c:v>
                </c:pt>
                <c:pt idx="3773">
                  <c:v>43129</c:v>
                </c:pt>
                <c:pt idx="3774">
                  <c:v>43130</c:v>
                </c:pt>
                <c:pt idx="3775">
                  <c:v>43131</c:v>
                </c:pt>
                <c:pt idx="3776">
                  <c:v>43132</c:v>
                </c:pt>
                <c:pt idx="3777">
                  <c:v>43133</c:v>
                </c:pt>
                <c:pt idx="3778">
                  <c:v>43134</c:v>
                </c:pt>
                <c:pt idx="3779">
                  <c:v>43135</c:v>
                </c:pt>
                <c:pt idx="3780">
                  <c:v>43136</c:v>
                </c:pt>
                <c:pt idx="3781">
                  <c:v>43137</c:v>
                </c:pt>
                <c:pt idx="3782">
                  <c:v>43138</c:v>
                </c:pt>
                <c:pt idx="3783">
                  <c:v>43139</c:v>
                </c:pt>
                <c:pt idx="3784">
                  <c:v>43140</c:v>
                </c:pt>
                <c:pt idx="3785">
                  <c:v>43141</c:v>
                </c:pt>
                <c:pt idx="3786">
                  <c:v>43142</c:v>
                </c:pt>
                <c:pt idx="3787">
                  <c:v>43143</c:v>
                </c:pt>
                <c:pt idx="3788">
                  <c:v>43144</c:v>
                </c:pt>
                <c:pt idx="3789">
                  <c:v>43145</c:v>
                </c:pt>
                <c:pt idx="3790">
                  <c:v>43146</c:v>
                </c:pt>
                <c:pt idx="3791">
                  <c:v>43147</c:v>
                </c:pt>
                <c:pt idx="3792">
                  <c:v>43148</c:v>
                </c:pt>
                <c:pt idx="3793">
                  <c:v>43149</c:v>
                </c:pt>
                <c:pt idx="3794">
                  <c:v>43150</c:v>
                </c:pt>
                <c:pt idx="3795">
                  <c:v>43151</c:v>
                </c:pt>
                <c:pt idx="3796">
                  <c:v>43152</c:v>
                </c:pt>
                <c:pt idx="3797">
                  <c:v>43153</c:v>
                </c:pt>
                <c:pt idx="3798">
                  <c:v>43154</c:v>
                </c:pt>
                <c:pt idx="3799">
                  <c:v>43155</c:v>
                </c:pt>
                <c:pt idx="3800">
                  <c:v>43156</c:v>
                </c:pt>
                <c:pt idx="3801">
                  <c:v>43157</c:v>
                </c:pt>
                <c:pt idx="3802">
                  <c:v>43158</c:v>
                </c:pt>
                <c:pt idx="3803">
                  <c:v>43159</c:v>
                </c:pt>
                <c:pt idx="3804">
                  <c:v>43160</c:v>
                </c:pt>
                <c:pt idx="3805">
                  <c:v>43161</c:v>
                </c:pt>
                <c:pt idx="3806">
                  <c:v>43162</c:v>
                </c:pt>
                <c:pt idx="3807">
                  <c:v>43163</c:v>
                </c:pt>
                <c:pt idx="3808">
                  <c:v>43164</c:v>
                </c:pt>
                <c:pt idx="3809">
                  <c:v>43165</c:v>
                </c:pt>
                <c:pt idx="3810">
                  <c:v>43166</c:v>
                </c:pt>
                <c:pt idx="3811">
                  <c:v>43167</c:v>
                </c:pt>
                <c:pt idx="3812">
                  <c:v>43168</c:v>
                </c:pt>
                <c:pt idx="3813">
                  <c:v>43169</c:v>
                </c:pt>
                <c:pt idx="3814">
                  <c:v>43170</c:v>
                </c:pt>
                <c:pt idx="3815">
                  <c:v>43171</c:v>
                </c:pt>
                <c:pt idx="3816">
                  <c:v>43172</c:v>
                </c:pt>
                <c:pt idx="3817">
                  <c:v>43173</c:v>
                </c:pt>
                <c:pt idx="3818">
                  <c:v>43174</c:v>
                </c:pt>
                <c:pt idx="3819">
                  <c:v>43175</c:v>
                </c:pt>
                <c:pt idx="3820">
                  <c:v>43176</c:v>
                </c:pt>
                <c:pt idx="3821">
                  <c:v>43177</c:v>
                </c:pt>
                <c:pt idx="3822">
                  <c:v>43178</c:v>
                </c:pt>
                <c:pt idx="3823">
                  <c:v>43179</c:v>
                </c:pt>
                <c:pt idx="3824">
                  <c:v>43180</c:v>
                </c:pt>
                <c:pt idx="3825">
                  <c:v>43181</c:v>
                </c:pt>
                <c:pt idx="3826">
                  <c:v>43182</c:v>
                </c:pt>
                <c:pt idx="3827">
                  <c:v>43183</c:v>
                </c:pt>
                <c:pt idx="3828">
                  <c:v>43184</c:v>
                </c:pt>
                <c:pt idx="3829">
                  <c:v>43185</c:v>
                </c:pt>
                <c:pt idx="3830">
                  <c:v>43186</c:v>
                </c:pt>
                <c:pt idx="3831">
                  <c:v>43187</c:v>
                </c:pt>
                <c:pt idx="3832">
                  <c:v>43188</c:v>
                </c:pt>
                <c:pt idx="3833">
                  <c:v>43189</c:v>
                </c:pt>
                <c:pt idx="3834">
                  <c:v>43190</c:v>
                </c:pt>
                <c:pt idx="3835">
                  <c:v>43191</c:v>
                </c:pt>
                <c:pt idx="3836">
                  <c:v>43192</c:v>
                </c:pt>
                <c:pt idx="3837">
                  <c:v>43193</c:v>
                </c:pt>
                <c:pt idx="3838">
                  <c:v>43194</c:v>
                </c:pt>
                <c:pt idx="3839">
                  <c:v>43195</c:v>
                </c:pt>
                <c:pt idx="3840">
                  <c:v>43196</c:v>
                </c:pt>
                <c:pt idx="3841">
                  <c:v>43197</c:v>
                </c:pt>
                <c:pt idx="3842">
                  <c:v>43198</c:v>
                </c:pt>
                <c:pt idx="3843">
                  <c:v>43199</c:v>
                </c:pt>
                <c:pt idx="3844">
                  <c:v>43200</c:v>
                </c:pt>
                <c:pt idx="3845">
                  <c:v>43201</c:v>
                </c:pt>
                <c:pt idx="3846">
                  <c:v>43202</c:v>
                </c:pt>
                <c:pt idx="3847">
                  <c:v>43203</c:v>
                </c:pt>
                <c:pt idx="3848">
                  <c:v>43204</c:v>
                </c:pt>
                <c:pt idx="3849">
                  <c:v>43205</c:v>
                </c:pt>
                <c:pt idx="3850">
                  <c:v>43206</c:v>
                </c:pt>
                <c:pt idx="3851">
                  <c:v>43207</c:v>
                </c:pt>
                <c:pt idx="3852">
                  <c:v>43208</c:v>
                </c:pt>
                <c:pt idx="3853">
                  <c:v>43209</c:v>
                </c:pt>
                <c:pt idx="3854">
                  <c:v>43210</c:v>
                </c:pt>
                <c:pt idx="3855">
                  <c:v>43211</c:v>
                </c:pt>
                <c:pt idx="3856">
                  <c:v>43212</c:v>
                </c:pt>
                <c:pt idx="3857">
                  <c:v>43213</c:v>
                </c:pt>
                <c:pt idx="3858">
                  <c:v>43214</c:v>
                </c:pt>
                <c:pt idx="3859">
                  <c:v>43215</c:v>
                </c:pt>
                <c:pt idx="3860">
                  <c:v>43216</c:v>
                </c:pt>
                <c:pt idx="3861">
                  <c:v>43217</c:v>
                </c:pt>
                <c:pt idx="3862">
                  <c:v>43218</c:v>
                </c:pt>
                <c:pt idx="3863">
                  <c:v>43219</c:v>
                </c:pt>
                <c:pt idx="3864">
                  <c:v>43220</c:v>
                </c:pt>
                <c:pt idx="3865">
                  <c:v>43221</c:v>
                </c:pt>
                <c:pt idx="3866">
                  <c:v>43222</c:v>
                </c:pt>
                <c:pt idx="3867">
                  <c:v>43223</c:v>
                </c:pt>
                <c:pt idx="3868">
                  <c:v>43224</c:v>
                </c:pt>
                <c:pt idx="3869">
                  <c:v>43225</c:v>
                </c:pt>
                <c:pt idx="3870">
                  <c:v>43226</c:v>
                </c:pt>
                <c:pt idx="3871">
                  <c:v>43227</c:v>
                </c:pt>
                <c:pt idx="3872">
                  <c:v>43228</c:v>
                </c:pt>
                <c:pt idx="3873">
                  <c:v>43229</c:v>
                </c:pt>
                <c:pt idx="3874">
                  <c:v>43230</c:v>
                </c:pt>
                <c:pt idx="3875">
                  <c:v>43231</c:v>
                </c:pt>
                <c:pt idx="3876">
                  <c:v>43232</c:v>
                </c:pt>
                <c:pt idx="3877">
                  <c:v>43233</c:v>
                </c:pt>
                <c:pt idx="3878">
                  <c:v>43234</c:v>
                </c:pt>
                <c:pt idx="3879">
                  <c:v>43235</c:v>
                </c:pt>
                <c:pt idx="3880">
                  <c:v>43236</c:v>
                </c:pt>
                <c:pt idx="3881">
                  <c:v>43237</c:v>
                </c:pt>
                <c:pt idx="3882">
                  <c:v>43238</c:v>
                </c:pt>
                <c:pt idx="3883">
                  <c:v>43239</c:v>
                </c:pt>
                <c:pt idx="3884">
                  <c:v>43240</c:v>
                </c:pt>
                <c:pt idx="3885">
                  <c:v>43241</c:v>
                </c:pt>
                <c:pt idx="3886">
                  <c:v>43242</c:v>
                </c:pt>
                <c:pt idx="3887">
                  <c:v>43243</c:v>
                </c:pt>
                <c:pt idx="3888">
                  <c:v>43244</c:v>
                </c:pt>
                <c:pt idx="3889">
                  <c:v>43245</c:v>
                </c:pt>
                <c:pt idx="3890">
                  <c:v>43246</c:v>
                </c:pt>
                <c:pt idx="3891">
                  <c:v>43247</c:v>
                </c:pt>
                <c:pt idx="3892">
                  <c:v>43248</c:v>
                </c:pt>
                <c:pt idx="3893">
                  <c:v>43249</c:v>
                </c:pt>
                <c:pt idx="3894">
                  <c:v>43250</c:v>
                </c:pt>
                <c:pt idx="3895">
                  <c:v>43251</c:v>
                </c:pt>
                <c:pt idx="3896">
                  <c:v>43252</c:v>
                </c:pt>
                <c:pt idx="3897">
                  <c:v>43253</c:v>
                </c:pt>
                <c:pt idx="3898">
                  <c:v>43254</c:v>
                </c:pt>
                <c:pt idx="3899">
                  <c:v>43255</c:v>
                </c:pt>
                <c:pt idx="3900">
                  <c:v>43256</c:v>
                </c:pt>
                <c:pt idx="3901">
                  <c:v>43257</c:v>
                </c:pt>
                <c:pt idx="3902">
                  <c:v>43258</c:v>
                </c:pt>
                <c:pt idx="3903">
                  <c:v>43259</c:v>
                </c:pt>
                <c:pt idx="3904">
                  <c:v>43260</c:v>
                </c:pt>
                <c:pt idx="3905">
                  <c:v>43261</c:v>
                </c:pt>
                <c:pt idx="3906">
                  <c:v>43262</c:v>
                </c:pt>
                <c:pt idx="3907">
                  <c:v>43263</c:v>
                </c:pt>
                <c:pt idx="3908">
                  <c:v>43264</c:v>
                </c:pt>
                <c:pt idx="3909">
                  <c:v>43265</c:v>
                </c:pt>
                <c:pt idx="3910">
                  <c:v>43266</c:v>
                </c:pt>
                <c:pt idx="3911">
                  <c:v>43267</c:v>
                </c:pt>
                <c:pt idx="3912">
                  <c:v>43268</c:v>
                </c:pt>
                <c:pt idx="3913">
                  <c:v>43269</c:v>
                </c:pt>
                <c:pt idx="3914">
                  <c:v>43270</c:v>
                </c:pt>
                <c:pt idx="3915">
                  <c:v>43271</c:v>
                </c:pt>
                <c:pt idx="3916">
                  <c:v>43272</c:v>
                </c:pt>
                <c:pt idx="3917">
                  <c:v>43273</c:v>
                </c:pt>
                <c:pt idx="3918">
                  <c:v>43274</c:v>
                </c:pt>
                <c:pt idx="3919">
                  <c:v>43275</c:v>
                </c:pt>
                <c:pt idx="3920">
                  <c:v>43276</c:v>
                </c:pt>
                <c:pt idx="3921">
                  <c:v>43277</c:v>
                </c:pt>
                <c:pt idx="3922">
                  <c:v>43278</c:v>
                </c:pt>
                <c:pt idx="3923">
                  <c:v>43279</c:v>
                </c:pt>
                <c:pt idx="3924">
                  <c:v>43280</c:v>
                </c:pt>
                <c:pt idx="3925">
                  <c:v>43281</c:v>
                </c:pt>
                <c:pt idx="3926">
                  <c:v>43282</c:v>
                </c:pt>
                <c:pt idx="3927">
                  <c:v>43283</c:v>
                </c:pt>
                <c:pt idx="3928">
                  <c:v>43284</c:v>
                </c:pt>
                <c:pt idx="3929">
                  <c:v>43285</c:v>
                </c:pt>
                <c:pt idx="3930">
                  <c:v>43286</c:v>
                </c:pt>
                <c:pt idx="3931">
                  <c:v>43287</c:v>
                </c:pt>
                <c:pt idx="3932">
                  <c:v>43288</c:v>
                </c:pt>
                <c:pt idx="3933">
                  <c:v>43289</c:v>
                </c:pt>
                <c:pt idx="3934">
                  <c:v>43290</c:v>
                </c:pt>
                <c:pt idx="3935">
                  <c:v>43291</c:v>
                </c:pt>
                <c:pt idx="3936">
                  <c:v>43292</c:v>
                </c:pt>
                <c:pt idx="3937">
                  <c:v>43293</c:v>
                </c:pt>
                <c:pt idx="3938">
                  <c:v>43294</c:v>
                </c:pt>
                <c:pt idx="3939">
                  <c:v>43295</c:v>
                </c:pt>
                <c:pt idx="3940">
                  <c:v>43296</c:v>
                </c:pt>
                <c:pt idx="3941">
                  <c:v>43297</c:v>
                </c:pt>
                <c:pt idx="3942">
                  <c:v>43298</c:v>
                </c:pt>
                <c:pt idx="3943">
                  <c:v>43299</c:v>
                </c:pt>
                <c:pt idx="3944">
                  <c:v>43300</c:v>
                </c:pt>
                <c:pt idx="3945">
                  <c:v>43301</c:v>
                </c:pt>
                <c:pt idx="3946">
                  <c:v>43302</c:v>
                </c:pt>
                <c:pt idx="3947">
                  <c:v>43303</c:v>
                </c:pt>
                <c:pt idx="3948">
                  <c:v>43304</c:v>
                </c:pt>
                <c:pt idx="3949">
                  <c:v>43305</c:v>
                </c:pt>
                <c:pt idx="3950">
                  <c:v>43306</c:v>
                </c:pt>
                <c:pt idx="3951">
                  <c:v>43307</c:v>
                </c:pt>
                <c:pt idx="3952">
                  <c:v>43308</c:v>
                </c:pt>
                <c:pt idx="3953">
                  <c:v>43309</c:v>
                </c:pt>
                <c:pt idx="3954">
                  <c:v>43310</c:v>
                </c:pt>
                <c:pt idx="3955">
                  <c:v>43311</c:v>
                </c:pt>
                <c:pt idx="3956">
                  <c:v>43312</c:v>
                </c:pt>
                <c:pt idx="3957">
                  <c:v>43313</c:v>
                </c:pt>
                <c:pt idx="3958">
                  <c:v>43314</c:v>
                </c:pt>
                <c:pt idx="3959">
                  <c:v>43315</c:v>
                </c:pt>
                <c:pt idx="3960">
                  <c:v>43316</c:v>
                </c:pt>
                <c:pt idx="3961">
                  <c:v>43317</c:v>
                </c:pt>
                <c:pt idx="3962">
                  <c:v>43318</c:v>
                </c:pt>
                <c:pt idx="3963">
                  <c:v>43319</c:v>
                </c:pt>
                <c:pt idx="3964">
                  <c:v>43320</c:v>
                </c:pt>
                <c:pt idx="3965">
                  <c:v>43321</c:v>
                </c:pt>
                <c:pt idx="3966">
                  <c:v>43322</c:v>
                </c:pt>
                <c:pt idx="3967">
                  <c:v>43323</c:v>
                </c:pt>
                <c:pt idx="3968">
                  <c:v>43324</c:v>
                </c:pt>
                <c:pt idx="3969">
                  <c:v>43325</c:v>
                </c:pt>
                <c:pt idx="3970">
                  <c:v>43326</c:v>
                </c:pt>
                <c:pt idx="3971">
                  <c:v>43327</c:v>
                </c:pt>
                <c:pt idx="3972">
                  <c:v>43328</c:v>
                </c:pt>
                <c:pt idx="3973">
                  <c:v>43329</c:v>
                </c:pt>
                <c:pt idx="3974">
                  <c:v>43330</c:v>
                </c:pt>
                <c:pt idx="3975">
                  <c:v>43331</c:v>
                </c:pt>
                <c:pt idx="3976">
                  <c:v>43332</c:v>
                </c:pt>
                <c:pt idx="3977">
                  <c:v>43333</c:v>
                </c:pt>
                <c:pt idx="3978">
                  <c:v>43334</c:v>
                </c:pt>
                <c:pt idx="3979">
                  <c:v>43335</c:v>
                </c:pt>
                <c:pt idx="3980">
                  <c:v>43336</c:v>
                </c:pt>
                <c:pt idx="3981">
                  <c:v>43337</c:v>
                </c:pt>
                <c:pt idx="3982">
                  <c:v>43338</c:v>
                </c:pt>
                <c:pt idx="3983">
                  <c:v>43339</c:v>
                </c:pt>
                <c:pt idx="3984">
                  <c:v>43340</c:v>
                </c:pt>
                <c:pt idx="3985">
                  <c:v>43341</c:v>
                </c:pt>
                <c:pt idx="3986">
                  <c:v>43342</c:v>
                </c:pt>
                <c:pt idx="3987">
                  <c:v>43343</c:v>
                </c:pt>
                <c:pt idx="3988">
                  <c:v>43344</c:v>
                </c:pt>
                <c:pt idx="3989">
                  <c:v>43345</c:v>
                </c:pt>
                <c:pt idx="3990">
                  <c:v>43346</c:v>
                </c:pt>
                <c:pt idx="3991">
                  <c:v>43347</c:v>
                </c:pt>
                <c:pt idx="3992">
                  <c:v>43348</c:v>
                </c:pt>
                <c:pt idx="3993">
                  <c:v>43349</c:v>
                </c:pt>
                <c:pt idx="3994">
                  <c:v>43350</c:v>
                </c:pt>
                <c:pt idx="3995">
                  <c:v>43351</c:v>
                </c:pt>
                <c:pt idx="3996">
                  <c:v>43352</c:v>
                </c:pt>
                <c:pt idx="3997">
                  <c:v>43353</c:v>
                </c:pt>
                <c:pt idx="3998">
                  <c:v>43354</c:v>
                </c:pt>
                <c:pt idx="3999">
                  <c:v>43355</c:v>
                </c:pt>
                <c:pt idx="4000">
                  <c:v>43356</c:v>
                </c:pt>
                <c:pt idx="4001">
                  <c:v>43357</c:v>
                </c:pt>
                <c:pt idx="4002">
                  <c:v>43358</c:v>
                </c:pt>
                <c:pt idx="4003">
                  <c:v>43359</c:v>
                </c:pt>
                <c:pt idx="4004">
                  <c:v>43360</c:v>
                </c:pt>
                <c:pt idx="4005">
                  <c:v>43361</c:v>
                </c:pt>
                <c:pt idx="4006">
                  <c:v>43362</c:v>
                </c:pt>
                <c:pt idx="4007">
                  <c:v>43363</c:v>
                </c:pt>
                <c:pt idx="4008">
                  <c:v>43364</c:v>
                </c:pt>
                <c:pt idx="4009">
                  <c:v>43365</c:v>
                </c:pt>
                <c:pt idx="4010">
                  <c:v>43366</c:v>
                </c:pt>
                <c:pt idx="4011">
                  <c:v>43367</c:v>
                </c:pt>
                <c:pt idx="4012">
                  <c:v>43368</c:v>
                </c:pt>
                <c:pt idx="4013">
                  <c:v>43369</c:v>
                </c:pt>
                <c:pt idx="4014">
                  <c:v>43370</c:v>
                </c:pt>
                <c:pt idx="4015">
                  <c:v>43371</c:v>
                </c:pt>
                <c:pt idx="4016">
                  <c:v>43372</c:v>
                </c:pt>
                <c:pt idx="4017">
                  <c:v>43373</c:v>
                </c:pt>
              </c:numCache>
            </c:numRef>
          </c:cat>
          <c:val>
            <c:numRef>
              <c:f>'107003A'!$H$5:$H$4022</c:f>
              <c:numCache>
                <c:formatCode>General</c:formatCode>
                <c:ptCount val="4018"/>
                <c:pt idx="0">
                  <c:v>57.14</c:v>
                </c:pt>
                <c:pt idx="1">
                  <c:v>63.35</c:v>
                </c:pt>
                <c:pt idx="2">
                  <c:v>129.93</c:v>
                </c:pt>
                <c:pt idx="3">
                  <c:v>140.91</c:v>
                </c:pt>
                <c:pt idx="4">
                  <c:v>108.95</c:v>
                </c:pt>
                <c:pt idx="5">
                  <c:v>82.7</c:v>
                </c:pt>
                <c:pt idx="6">
                  <c:v>71.709999999999994</c:v>
                </c:pt>
                <c:pt idx="7">
                  <c:v>65.7</c:v>
                </c:pt>
                <c:pt idx="8">
                  <c:v>62.76</c:v>
                </c:pt>
                <c:pt idx="9">
                  <c:v>60.84</c:v>
                </c:pt>
                <c:pt idx="10">
                  <c:v>59.41</c:v>
                </c:pt>
                <c:pt idx="11">
                  <c:v>58.1</c:v>
                </c:pt>
                <c:pt idx="12">
                  <c:v>57.25</c:v>
                </c:pt>
                <c:pt idx="13">
                  <c:v>55.65</c:v>
                </c:pt>
                <c:pt idx="14">
                  <c:v>52.66</c:v>
                </c:pt>
                <c:pt idx="15">
                  <c:v>47.51</c:v>
                </c:pt>
                <c:pt idx="16">
                  <c:v>45.38</c:v>
                </c:pt>
                <c:pt idx="17">
                  <c:v>44.54</c:v>
                </c:pt>
                <c:pt idx="18">
                  <c:v>44.21</c:v>
                </c:pt>
                <c:pt idx="19">
                  <c:v>45.87</c:v>
                </c:pt>
                <c:pt idx="20">
                  <c:v>47.55</c:v>
                </c:pt>
                <c:pt idx="21">
                  <c:v>50.03</c:v>
                </c:pt>
                <c:pt idx="22">
                  <c:v>51.07</c:v>
                </c:pt>
                <c:pt idx="23">
                  <c:v>47.28</c:v>
                </c:pt>
                <c:pt idx="24">
                  <c:v>42.39</c:v>
                </c:pt>
                <c:pt idx="25">
                  <c:v>38.92</c:v>
                </c:pt>
                <c:pt idx="26">
                  <c:v>37.96</c:v>
                </c:pt>
                <c:pt idx="27">
                  <c:v>36.54</c:v>
                </c:pt>
                <c:pt idx="28">
                  <c:v>36.15</c:v>
                </c:pt>
                <c:pt idx="29">
                  <c:v>35.549999999999997</c:v>
                </c:pt>
                <c:pt idx="30">
                  <c:v>35.82</c:v>
                </c:pt>
                <c:pt idx="31">
                  <c:v>36.880000000000003</c:v>
                </c:pt>
                <c:pt idx="32">
                  <c:v>35.729999999999997</c:v>
                </c:pt>
                <c:pt idx="33">
                  <c:v>34.729999999999997</c:v>
                </c:pt>
                <c:pt idx="34">
                  <c:v>33.840000000000003</c:v>
                </c:pt>
                <c:pt idx="35">
                  <c:v>32.18</c:v>
                </c:pt>
                <c:pt idx="36">
                  <c:v>30.66</c:v>
                </c:pt>
                <c:pt idx="37">
                  <c:v>28.51</c:v>
                </c:pt>
                <c:pt idx="38">
                  <c:v>26.92</c:v>
                </c:pt>
                <c:pt idx="39">
                  <c:v>25.46</c:v>
                </c:pt>
                <c:pt idx="40">
                  <c:v>21.98</c:v>
                </c:pt>
                <c:pt idx="41">
                  <c:v>18.739999999999998</c:v>
                </c:pt>
                <c:pt idx="42">
                  <c:v>18.59</c:v>
                </c:pt>
                <c:pt idx="43">
                  <c:v>23.16</c:v>
                </c:pt>
                <c:pt idx="44">
                  <c:v>29.75</c:v>
                </c:pt>
                <c:pt idx="45">
                  <c:v>32.71</c:v>
                </c:pt>
                <c:pt idx="46">
                  <c:v>38.19</c:v>
                </c:pt>
                <c:pt idx="47">
                  <c:v>385.17</c:v>
                </c:pt>
                <c:pt idx="48">
                  <c:v>1231.2</c:v>
                </c:pt>
                <c:pt idx="49">
                  <c:v>1368.8</c:v>
                </c:pt>
                <c:pt idx="50">
                  <c:v>813.91</c:v>
                </c:pt>
                <c:pt idx="51">
                  <c:v>435.15</c:v>
                </c:pt>
                <c:pt idx="52">
                  <c:v>326.26</c:v>
                </c:pt>
                <c:pt idx="53">
                  <c:v>252.08</c:v>
                </c:pt>
                <c:pt idx="54">
                  <c:v>213.23</c:v>
                </c:pt>
                <c:pt idx="55">
                  <c:v>188.33</c:v>
                </c:pt>
                <c:pt idx="56">
                  <c:v>197.44</c:v>
                </c:pt>
                <c:pt idx="57">
                  <c:v>210.42</c:v>
                </c:pt>
                <c:pt idx="58">
                  <c:v>161.79</c:v>
                </c:pt>
                <c:pt idx="59">
                  <c:v>150.25</c:v>
                </c:pt>
                <c:pt idx="60">
                  <c:v>142.22</c:v>
                </c:pt>
                <c:pt idx="61">
                  <c:v>132.9</c:v>
                </c:pt>
                <c:pt idx="62">
                  <c:v>125.34</c:v>
                </c:pt>
                <c:pt idx="63">
                  <c:v>110.06</c:v>
                </c:pt>
                <c:pt idx="64">
                  <c:v>118.77</c:v>
                </c:pt>
                <c:pt idx="65">
                  <c:v>121.23</c:v>
                </c:pt>
                <c:pt idx="66">
                  <c:v>101.33</c:v>
                </c:pt>
                <c:pt idx="67">
                  <c:v>100.46</c:v>
                </c:pt>
                <c:pt idx="68">
                  <c:v>115.41</c:v>
                </c:pt>
                <c:pt idx="69">
                  <c:v>95.62</c:v>
                </c:pt>
                <c:pt idx="70">
                  <c:v>84.57</c:v>
                </c:pt>
                <c:pt idx="71">
                  <c:v>80.040000000000006</c:v>
                </c:pt>
                <c:pt idx="72">
                  <c:v>75.05</c:v>
                </c:pt>
                <c:pt idx="73">
                  <c:v>71.650000000000006</c:v>
                </c:pt>
                <c:pt idx="74">
                  <c:v>67.739999999999995</c:v>
                </c:pt>
                <c:pt idx="75">
                  <c:v>65.61</c:v>
                </c:pt>
                <c:pt idx="76">
                  <c:v>65.22</c:v>
                </c:pt>
                <c:pt idx="77">
                  <c:v>64.760000000000005</c:v>
                </c:pt>
                <c:pt idx="78">
                  <c:v>63.1</c:v>
                </c:pt>
                <c:pt idx="79">
                  <c:v>59.21</c:v>
                </c:pt>
                <c:pt idx="80">
                  <c:v>55.24</c:v>
                </c:pt>
                <c:pt idx="81">
                  <c:v>56.96</c:v>
                </c:pt>
                <c:pt idx="82">
                  <c:v>74.760000000000005</c:v>
                </c:pt>
                <c:pt idx="83">
                  <c:v>69.64</c:v>
                </c:pt>
                <c:pt idx="84">
                  <c:v>62.85</c:v>
                </c:pt>
                <c:pt idx="85">
                  <c:v>55.86</c:v>
                </c:pt>
                <c:pt idx="86">
                  <c:v>53.99</c:v>
                </c:pt>
                <c:pt idx="87">
                  <c:v>5365.23</c:v>
                </c:pt>
                <c:pt idx="88">
                  <c:v>992.98</c:v>
                </c:pt>
                <c:pt idx="89">
                  <c:v>1816.99</c:v>
                </c:pt>
                <c:pt idx="90">
                  <c:v>5557.26</c:v>
                </c:pt>
                <c:pt idx="91">
                  <c:v>1502.25</c:v>
                </c:pt>
                <c:pt idx="92">
                  <c:v>954.32</c:v>
                </c:pt>
                <c:pt idx="93">
                  <c:v>698.79</c:v>
                </c:pt>
                <c:pt idx="94">
                  <c:v>562.66</c:v>
                </c:pt>
                <c:pt idx="95">
                  <c:v>489.42</c:v>
                </c:pt>
                <c:pt idx="96">
                  <c:v>461.38</c:v>
                </c:pt>
                <c:pt idx="97">
                  <c:v>412.54</c:v>
                </c:pt>
                <c:pt idx="98">
                  <c:v>924.08</c:v>
                </c:pt>
                <c:pt idx="99">
                  <c:v>1211.68</c:v>
                </c:pt>
                <c:pt idx="100">
                  <c:v>1094.6600000000001</c:v>
                </c:pt>
                <c:pt idx="101">
                  <c:v>747.96</c:v>
                </c:pt>
                <c:pt idx="102">
                  <c:v>657.75</c:v>
                </c:pt>
                <c:pt idx="103">
                  <c:v>728.95</c:v>
                </c:pt>
                <c:pt idx="104">
                  <c:v>796.06</c:v>
                </c:pt>
                <c:pt idx="105">
                  <c:v>683.95</c:v>
                </c:pt>
                <c:pt idx="106">
                  <c:v>648.17999999999995</c:v>
                </c:pt>
                <c:pt idx="107">
                  <c:v>564.23</c:v>
                </c:pt>
                <c:pt idx="108">
                  <c:v>520.48</c:v>
                </c:pt>
                <c:pt idx="109">
                  <c:v>458.74</c:v>
                </c:pt>
                <c:pt idx="110">
                  <c:v>502.15</c:v>
                </c:pt>
                <c:pt idx="111">
                  <c:v>606.05999999999995</c:v>
                </c:pt>
                <c:pt idx="112">
                  <c:v>526.85</c:v>
                </c:pt>
                <c:pt idx="113">
                  <c:v>432.85</c:v>
                </c:pt>
                <c:pt idx="114">
                  <c:v>505.54</c:v>
                </c:pt>
                <c:pt idx="115">
                  <c:v>2175.21</c:v>
                </c:pt>
                <c:pt idx="116">
                  <c:v>1453.88</c:v>
                </c:pt>
                <c:pt idx="117">
                  <c:v>1778.21</c:v>
                </c:pt>
                <c:pt idx="118">
                  <c:v>1186.6400000000001</c:v>
                </c:pt>
                <c:pt idx="119">
                  <c:v>966.54</c:v>
                </c:pt>
                <c:pt idx="120">
                  <c:v>824.53</c:v>
                </c:pt>
                <c:pt idx="121">
                  <c:v>901.12</c:v>
                </c:pt>
                <c:pt idx="122">
                  <c:v>1014.52</c:v>
                </c:pt>
                <c:pt idx="123">
                  <c:v>1324.22</c:v>
                </c:pt>
                <c:pt idx="124">
                  <c:v>957.52</c:v>
                </c:pt>
                <c:pt idx="125">
                  <c:v>831.35</c:v>
                </c:pt>
                <c:pt idx="126">
                  <c:v>778</c:v>
                </c:pt>
                <c:pt idx="127">
                  <c:v>703.7</c:v>
                </c:pt>
                <c:pt idx="128">
                  <c:v>642.42999999999995</c:v>
                </c:pt>
                <c:pt idx="129">
                  <c:v>580.19000000000005</c:v>
                </c:pt>
                <c:pt idx="130">
                  <c:v>844.81</c:v>
                </c:pt>
                <c:pt idx="131">
                  <c:v>1187.33</c:v>
                </c:pt>
                <c:pt idx="132">
                  <c:v>2280.4299999999998</c:v>
                </c:pt>
                <c:pt idx="133">
                  <c:v>1708.44</c:v>
                </c:pt>
                <c:pt idx="134">
                  <c:v>1248.81</c:v>
                </c:pt>
                <c:pt idx="135">
                  <c:v>1222.99</c:v>
                </c:pt>
                <c:pt idx="136">
                  <c:v>1327.1</c:v>
                </c:pt>
                <c:pt idx="137">
                  <c:v>1188.0999999999999</c:v>
                </c:pt>
                <c:pt idx="138">
                  <c:v>920.72</c:v>
                </c:pt>
                <c:pt idx="139">
                  <c:v>876.77</c:v>
                </c:pt>
                <c:pt idx="140">
                  <c:v>1467.51</c:v>
                </c:pt>
                <c:pt idx="141">
                  <c:v>1370.86</c:v>
                </c:pt>
                <c:pt idx="142">
                  <c:v>7114.46</c:v>
                </c:pt>
                <c:pt idx="143">
                  <c:v>3721.51</c:v>
                </c:pt>
                <c:pt idx="144">
                  <c:v>1720.9</c:v>
                </c:pt>
                <c:pt idx="145">
                  <c:v>1315.49</c:v>
                </c:pt>
                <c:pt idx="146">
                  <c:v>1140.54</c:v>
                </c:pt>
                <c:pt idx="147">
                  <c:v>2402.89</c:v>
                </c:pt>
                <c:pt idx="148">
                  <c:v>3755.79</c:v>
                </c:pt>
                <c:pt idx="149">
                  <c:v>4431.9799999999996</c:v>
                </c:pt>
                <c:pt idx="150">
                  <c:v>8519.16</c:v>
                </c:pt>
                <c:pt idx="151">
                  <c:v>3423.7</c:v>
                </c:pt>
                <c:pt idx="152">
                  <c:v>2078.0500000000002</c:v>
                </c:pt>
                <c:pt idx="153">
                  <c:v>1852.37</c:v>
                </c:pt>
                <c:pt idx="154">
                  <c:v>13383.99</c:v>
                </c:pt>
                <c:pt idx="155">
                  <c:v>27983.5</c:v>
                </c:pt>
                <c:pt idx="156">
                  <c:v>16976.099999999999</c:v>
                </c:pt>
                <c:pt idx="157">
                  <c:v>9231.48</c:v>
                </c:pt>
                <c:pt idx="158">
                  <c:v>11428.67</c:v>
                </c:pt>
                <c:pt idx="159">
                  <c:v>4543.54</c:v>
                </c:pt>
                <c:pt idx="160">
                  <c:v>2932.17</c:v>
                </c:pt>
                <c:pt idx="161">
                  <c:v>2535.0300000000002</c:v>
                </c:pt>
                <c:pt idx="162">
                  <c:v>2241.81</c:v>
                </c:pt>
                <c:pt idx="163">
                  <c:v>2119.56</c:v>
                </c:pt>
                <c:pt idx="164">
                  <c:v>5021.54</c:v>
                </c:pt>
                <c:pt idx="165">
                  <c:v>4552.5</c:v>
                </c:pt>
                <c:pt idx="166">
                  <c:v>2853.75</c:v>
                </c:pt>
                <c:pt idx="167">
                  <c:v>2693.69</c:v>
                </c:pt>
                <c:pt idx="168">
                  <c:v>7059.98</c:v>
                </c:pt>
                <c:pt idx="169">
                  <c:v>2919.96</c:v>
                </c:pt>
                <c:pt idx="170">
                  <c:v>2294.2199999999998</c:v>
                </c:pt>
                <c:pt idx="171">
                  <c:v>1897.03</c:v>
                </c:pt>
                <c:pt idx="172">
                  <c:v>1638.78</c:v>
                </c:pt>
                <c:pt idx="173">
                  <c:v>1457.48</c:v>
                </c:pt>
                <c:pt idx="174">
                  <c:v>1327.13</c:v>
                </c:pt>
                <c:pt idx="175">
                  <c:v>1252.44</c:v>
                </c:pt>
                <c:pt idx="176">
                  <c:v>1588.74</c:v>
                </c:pt>
                <c:pt idx="177">
                  <c:v>1161.8699999999999</c:v>
                </c:pt>
                <c:pt idx="178">
                  <c:v>1070.19</c:v>
                </c:pt>
                <c:pt idx="179">
                  <c:v>1003.45</c:v>
                </c:pt>
                <c:pt idx="180">
                  <c:v>933.31</c:v>
                </c:pt>
                <c:pt idx="181">
                  <c:v>10903.99</c:v>
                </c:pt>
                <c:pt idx="182">
                  <c:v>7465.95</c:v>
                </c:pt>
                <c:pt idx="183">
                  <c:v>2206.0700000000002</c:v>
                </c:pt>
                <c:pt idx="184">
                  <c:v>7332.17</c:v>
                </c:pt>
                <c:pt idx="185">
                  <c:v>4163.5600000000004</c:v>
                </c:pt>
                <c:pt idx="186">
                  <c:v>2386.73</c:v>
                </c:pt>
                <c:pt idx="187">
                  <c:v>1937.28</c:v>
                </c:pt>
                <c:pt idx="188">
                  <c:v>1655.64</c:v>
                </c:pt>
                <c:pt idx="189">
                  <c:v>1484.74</c:v>
                </c:pt>
                <c:pt idx="190">
                  <c:v>1344.98</c:v>
                </c:pt>
                <c:pt idx="191">
                  <c:v>1232.92</c:v>
                </c:pt>
                <c:pt idx="192">
                  <c:v>1143.6199999999999</c:v>
                </c:pt>
                <c:pt idx="193">
                  <c:v>1067.08</c:v>
                </c:pt>
                <c:pt idx="194">
                  <c:v>1000.88</c:v>
                </c:pt>
                <c:pt idx="195">
                  <c:v>937.85</c:v>
                </c:pt>
                <c:pt idx="196">
                  <c:v>875.45</c:v>
                </c:pt>
                <c:pt idx="197">
                  <c:v>813.89</c:v>
                </c:pt>
                <c:pt idx="198">
                  <c:v>760.76</c:v>
                </c:pt>
                <c:pt idx="199">
                  <c:v>726.55</c:v>
                </c:pt>
                <c:pt idx="200">
                  <c:v>684.5</c:v>
                </c:pt>
                <c:pt idx="201">
                  <c:v>644.89</c:v>
                </c:pt>
                <c:pt idx="202">
                  <c:v>621.92999999999995</c:v>
                </c:pt>
                <c:pt idx="203">
                  <c:v>604.65</c:v>
                </c:pt>
                <c:pt idx="204">
                  <c:v>584.79999999999995</c:v>
                </c:pt>
                <c:pt idx="205">
                  <c:v>548.64</c:v>
                </c:pt>
                <c:pt idx="206">
                  <c:v>523.85</c:v>
                </c:pt>
                <c:pt idx="207">
                  <c:v>499.04</c:v>
                </c:pt>
                <c:pt idx="208">
                  <c:v>478.78</c:v>
                </c:pt>
                <c:pt idx="209">
                  <c:v>463.95</c:v>
                </c:pt>
                <c:pt idx="210">
                  <c:v>445.4</c:v>
                </c:pt>
                <c:pt idx="211">
                  <c:v>424.81</c:v>
                </c:pt>
                <c:pt idx="212">
                  <c:v>405.28</c:v>
                </c:pt>
                <c:pt idx="213">
                  <c:v>408.87</c:v>
                </c:pt>
                <c:pt idx="214">
                  <c:v>399.73</c:v>
                </c:pt>
                <c:pt idx="215">
                  <c:v>383.36</c:v>
                </c:pt>
                <c:pt idx="216">
                  <c:v>368.94</c:v>
                </c:pt>
                <c:pt idx="217">
                  <c:v>352.42</c:v>
                </c:pt>
                <c:pt idx="218">
                  <c:v>339.78</c:v>
                </c:pt>
                <c:pt idx="219">
                  <c:v>327.24</c:v>
                </c:pt>
                <c:pt idx="220">
                  <c:v>318.05</c:v>
                </c:pt>
                <c:pt idx="221">
                  <c:v>307.54000000000002</c:v>
                </c:pt>
                <c:pt idx="222">
                  <c:v>296.73</c:v>
                </c:pt>
                <c:pt idx="223">
                  <c:v>294.07</c:v>
                </c:pt>
                <c:pt idx="224">
                  <c:v>290.02</c:v>
                </c:pt>
                <c:pt idx="225">
                  <c:v>282.60000000000002</c:v>
                </c:pt>
                <c:pt idx="226">
                  <c:v>275.52</c:v>
                </c:pt>
                <c:pt idx="227">
                  <c:v>351.8</c:v>
                </c:pt>
                <c:pt idx="228">
                  <c:v>320.45</c:v>
                </c:pt>
                <c:pt idx="229">
                  <c:v>282.18</c:v>
                </c:pt>
                <c:pt idx="230">
                  <c:v>264.32</c:v>
                </c:pt>
                <c:pt idx="231">
                  <c:v>251.31</c:v>
                </c:pt>
                <c:pt idx="232">
                  <c:v>242.2</c:v>
                </c:pt>
                <c:pt idx="233">
                  <c:v>234.52</c:v>
                </c:pt>
                <c:pt idx="234">
                  <c:v>227.63</c:v>
                </c:pt>
                <c:pt idx="235">
                  <c:v>227.98</c:v>
                </c:pt>
                <c:pt idx="236">
                  <c:v>432.44</c:v>
                </c:pt>
                <c:pt idx="237">
                  <c:v>402.33</c:v>
                </c:pt>
                <c:pt idx="238">
                  <c:v>427.34</c:v>
                </c:pt>
                <c:pt idx="239">
                  <c:v>331.11</c:v>
                </c:pt>
                <c:pt idx="240">
                  <c:v>408.32</c:v>
                </c:pt>
                <c:pt idx="241">
                  <c:v>306.3</c:v>
                </c:pt>
                <c:pt idx="242">
                  <c:v>273.18</c:v>
                </c:pt>
                <c:pt idx="243">
                  <c:v>253.91</c:v>
                </c:pt>
                <c:pt idx="244">
                  <c:v>242.82</c:v>
                </c:pt>
                <c:pt idx="245">
                  <c:v>238.81</c:v>
                </c:pt>
                <c:pt idx="246">
                  <c:v>228.13</c:v>
                </c:pt>
                <c:pt idx="247">
                  <c:v>226.58</c:v>
                </c:pt>
                <c:pt idx="248">
                  <c:v>229.91</c:v>
                </c:pt>
                <c:pt idx="249">
                  <c:v>224.05</c:v>
                </c:pt>
                <c:pt idx="250">
                  <c:v>220.96</c:v>
                </c:pt>
                <c:pt idx="251">
                  <c:v>207.22</c:v>
                </c:pt>
                <c:pt idx="252">
                  <c:v>210.08</c:v>
                </c:pt>
                <c:pt idx="253">
                  <c:v>233</c:v>
                </c:pt>
                <c:pt idx="254">
                  <c:v>249.95</c:v>
                </c:pt>
                <c:pt idx="255">
                  <c:v>239.22</c:v>
                </c:pt>
                <c:pt idx="256">
                  <c:v>287.01</c:v>
                </c:pt>
                <c:pt idx="257">
                  <c:v>386.13</c:v>
                </c:pt>
                <c:pt idx="258">
                  <c:v>272.75</c:v>
                </c:pt>
                <c:pt idx="259">
                  <c:v>242.55</c:v>
                </c:pt>
                <c:pt idx="260">
                  <c:v>244.51</c:v>
                </c:pt>
                <c:pt idx="261">
                  <c:v>407.17</c:v>
                </c:pt>
                <c:pt idx="262">
                  <c:v>322.97000000000003</c:v>
                </c:pt>
                <c:pt idx="263">
                  <c:v>272.37</c:v>
                </c:pt>
                <c:pt idx="264">
                  <c:v>246</c:v>
                </c:pt>
                <c:pt idx="265">
                  <c:v>227.94</c:v>
                </c:pt>
                <c:pt idx="266">
                  <c:v>214.29</c:v>
                </c:pt>
                <c:pt idx="267">
                  <c:v>204.25</c:v>
                </c:pt>
                <c:pt idx="268">
                  <c:v>205.54</c:v>
                </c:pt>
                <c:pt idx="269">
                  <c:v>217.34</c:v>
                </c:pt>
                <c:pt idx="270">
                  <c:v>207.99</c:v>
                </c:pt>
                <c:pt idx="271">
                  <c:v>209.76</c:v>
                </c:pt>
                <c:pt idx="272">
                  <c:v>229.13</c:v>
                </c:pt>
                <c:pt idx="273">
                  <c:v>202.92</c:v>
                </c:pt>
                <c:pt idx="274">
                  <c:v>197.08</c:v>
                </c:pt>
                <c:pt idx="275">
                  <c:v>200.2</c:v>
                </c:pt>
                <c:pt idx="276">
                  <c:v>193.74</c:v>
                </c:pt>
                <c:pt idx="277">
                  <c:v>184.86</c:v>
                </c:pt>
                <c:pt idx="278">
                  <c:v>177.9</c:v>
                </c:pt>
                <c:pt idx="279">
                  <c:v>172.66</c:v>
                </c:pt>
                <c:pt idx="280">
                  <c:v>167.91</c:v>
                </c:pt>
                <c:pt idx="281">
                  <c:v>176.36</c:v>
                </c:pt>
                <c:pt idx="282">
                  <c:v>172.44</c:v>
                </c:pt>
                <c:pt idx="283">
                  <c:v>159.80000000000001</c:v>
                </c:pt>
                <c:pt idx="284">
                  <c:v>151.56</c:v>
                </c:pt>
                <c:pt idx="285">
                  <c:v>148.80000000000001</c:v>
                </c:pt>
                <c:pt idx="286">
                  <c:v>147.55000000000001</c:v>
                </c:pt>
                <c:pt idx="287">
                  <c:v>145.97999999999999</c:v>
                </c:pt>
                <c:pt idx="288">
                  <c:v>141.96</c:v>
                </c:pt>
                <c:pt idx="289">
                  <c:v>918.28</c:v>
                </c:pt>
                <c:pt idx="290">
                  <c:v>808.44</c:v>
                </c:pt>
                <c:pt idx="291">
                  <c:v>439.13</c:v>
                </c:pt>
                <c:pt idx="292">
                  <c:v>351.31</c:v>
                </c:pt>
                <c:pt idx="293">
                  <c:v>306.68</c:v>
                </c:pt>
                <c:pt idx="294">
                  <c:v>291.86</c:v>
                </c:pt>
                <c:pt idx="295">
                  <c:v>322.95999999999998</c:v>
                </c:pt>
                <c:pt idx="296">
                  <c:v>555.34</c:v>
                </c:pt>
                <c:pt idx="297">
                  <c:v>622.04</c:v>
                </c:pt>
                <c:pt idx="298">
                  <c:v>425.78</c:v>
                </c:pt>
                <c:pt idx="299">
                  <c:v>369.71</c:v>
                </c:pt>
                <c:pt idx="300">
                  <c:v>336.66</c:v>
                </c:pt>
                <c:pt idx="301">
                  <c:v>309.85000000000002</c:v>
                </c:pt>
                <c:pt idx="302">
                  <c:v>288.07</c:v>
                </c:pt>
                <c:pt idx="303">
                  <c:v>269.13</c:v>
                </c:pt>
                <c:pt idx="304">
                  <c:v>256.39</c:v>
                </c:pt>
                <c:pt idx="305">
                  <c:v>242.82</c:v>
                </c:pt>
                <c:pt idx="306">
                  <c:v>230.02</c:v>
                </c:pt>
                <c:pt idx="307">
                  <c:v>219.13</c:v>
                </c:pt>
                <c:pt idx="308">
                  <c:v>209.09</c:v>
                </c:pt>
                <c:pt idx="309">
                  <c:v>200.99</c:v>
                </c:pt>
                <c:pt idx="310">
                  <c:v>191.59</c:v>
                </c:pt>
                <c:pt idx="311">
                  <c:v>182.34</c:v>
                </c:pt>
                <c:pt idx="312">
                  <c:v>176</c:v>
                </c:pt>
                <c:pt idx="313">
                  <c:v>165.33</c:v>
                </c:pt>
                <c:pt idx="314">
                  <c:v>159.59</c:v>
                </c:pt>
                <c:pt idx="315">
                  <c:v>153.71</c:v>
                </c:pt>
                <c:pt idx="316">
                  <c:v>147</c:v>
                </c:pt>
                <c:pt idx="317">
                  <c:v>139.88</c:v>
                </c:pt>
                <c:pt idx="318">
                  <c:v>134.1</c:v>
                </c:pt>
                <c:pt idx="319">
                  <c:v>128.31</c:v>
                </c:pt>
                <c:pt idx="320">
                  <c:v>124.64</c:v>
                </c:pt>
                <c:pt idx="321">
                  <c:v>119.46</c:v>
                </c:pt>
                <c:pt idx="322">
                  <c:v>113.3</c:v>
                </c:pt>
                <c:pt idx="323">
                  <c:v>109.51</c:v>
                </c:pt>
                <c:pt idx="324">
                  <c:v>109.14</c:v>
                </c:pt>
                <c:pt idx="325">
                  <c:v>108.77</c:v>
                </c:pt>
                <c:pt idx="326">
                  <c:v>112.17</c:v>
                </c:pt>
                <c:pt idx="327">
                  <c:v>127.8</c:v>
                </c:pt>
                <c:pt idx="328">
                  <c:v>118.68</c:v>
                </c:pt>
                <c:pt idx="329">
                  <c:v>106.98</c:v>
                </c:pt>
                <c:pt idx="330">
                  <c:v>104.05</c:v>
                </c:pt>
                <c:pt idx="331">
                  <c:v>119.27</c:v>
                </c:pt>
                <c:pt idx="332">
                  <c:v>129.13999999999999</c:v>
                </c:pt>
                <c:pt idx="333">
                  <c:v>127.92</c:v>
                </c:pt>
                <c:pt idx="334">
                  <c:v>127.08</c:v>
                </c:pt>
                <c:pt idx="335">
                  <c:v>122.36</c:v>
                </c:pt>
                <c:pt idx="336">
                  <c:v>109.97</c:v>
                </c:pt>
                <c:pt idx="337">
                  <c:v>101.24</c:v>
                </c:pt>
                <c:pt idx="338">
                  <c:v>95.69</c:v>
                </c:pt>
                <c:pt idx="339">
                  <c:v>92.67</c:v>
                </c:pt>
                <c:pt idx="340">
                  <c:v>90.69</c:v>
                </c:pt>
                <c:pt idx="341">
                  <c:v>87.8</c:v>
                </c:pt>
                <c:pt idx="342">
                  <c:v>86.83</c:v>
                </c:pt>
                <c:pt idx="343">
                  <c:v>87.46</c:v>
                </c:pt>
                <c:pt idx="344">
                  <c:v>86.2</c:v>
                </c:pt>
                <c:pt idx="345">
                  <c:v>91.49</c:v>
                </c:pt>
                <c:pt idx="346">
                  <c:v>335.49</c:v>
                </c:pt>
                <c:pt idx="347">
                  <c:v>672.69</c:v>
                </c:pt>
                <c:pt idx="348">
                  <c:v>272.83</c:v>
                </c:pt>
                <c:pt idx="349">
                  <c:v>198.85</c:v>
                </c:pt>
                <c:pt idx="350">
                  <c:v>164.29</c:v>
                </c:pt>
                <c:pt idx="351">
                  <c:v>144.21</c:v>
                </c:pt>
                <c:pt idx="352">
                  <c:v>129.63</c:v>
                </c:pt>
                <c:pt idx="353">
                  <c:v>119.49</c:v>
                </c:pt>
                <c:pt idx="354">
                  <c:v>111.79</c:v>
                </c:pt>
                <c:pt idx="355">
                  <c:v>105.87</c:v>
                </c:pt>
                <c:pt idx="356">
                  <c:v>101.22</c:v>
                </c:pt>
                <c:pt idx="357">
                  <c:v>96.72</c:v>
                </c:pt>
                <c:pt idx="358">
                  <c:v>93.66</c:v>
                </c:pt>
                <c:pt idx="359">
                  <c:v>91.35</c:v>
                </c:pt>
                <c:pt idx="360">
                  <c:v>88.11</c:v>
                </c:pt>
                <c:pt idx="361">
                  <c:v>88.11</c:v>
                </c:pt>
                <c:pt idx="362">
                  <c:v>107.94</c:v>
                </c:pt>
                <c:pt idx="363">
                  <c:v>105.97</c:v>
                </c:pt>
                <c:pt idx="364">
                  <c:v>92.71</c:v>
                </c:pt>
                <c:pt idx="365">
                  <c:v>85</c:v>
                </c:pt>
                <c:pt idx="366">
                  <c:v>78.56</c:v>
                </c:pt>
                <c:pt idx="367">
                  <c:v>76.77</c:v>
                </c:pt>
                <c:pt idx="368">
                  <c:v>93.02</c:v>
                </c:pt>
                <c:pt idx="369">
                  <c:v>132.88</c:v>
                </c:pt>
                <c:pt idx="370">
                  <c:v>138.56</c:v>
                </c:pt>
                <c:pt idx="371">
                  <c:v>115.64</c:v>
                </c:pt>
                <c:pt idx="372">
                  <c:v>96.11</c:v>
                </c:pt>
                <c:pt idx="373">
                  <c:v>86.59</c:v>
                </c:pt>
                <c:pt idx="374">
                  <c:v>79.17</c:v>
                </c:pt>
                <c:pt idx="375">
                  <c:v>74.19</c:v>
                </c:pt>
                <c:pt idx="376">
                  <c:v>71.36</c:v>
                </c:pt>
                <c:pt idx="377">
                  <c:v>69.7</c:v>
                </c:pt>
                <c:pt idx="378">
                  <c:v>928.48</c:v>
                </c:pt>
                <c:pt idx="379">
                  <c:v>1100.0999999999999</c:v>
                </c:pt>
                <c:pt idx="380">
                  <c:v>775.34</c:v>
                </c:pt>
                <c:pt idx="381">
                  <c:v>440.57</c:v>
                </c:pt>
                <c:pt idx="382">
                  <c:v>334.88</c:v>
                </c:pt>
                <c:pt idx="383">
                  <c:v>280.22000000000003</c:v>
                </c:pt>
                <c:pt idx="384">
                  <c:v>272.67</c:v>
                </c:pt>
                <c:pt idx="385">
                  <c:v>257.89</c:v>
                </c:pt>
                <c:pt idx="386">
                  <c:v>217.21</c:v>
                </c:pt>
                <c:pt idx="387">
                  <c:v>222.51</c:v>
                </c:pt>
                <c:pt idx="388">
                  <c:v>202.8</c:v>
                </c:pt>
                <c:pt idx="389">
                  <c:v>178.39</c:v>
                </c:pt>
                <c:pt idx="390">
                  <c:v>161.93</c:v>
                </c:pt>
                <c:pt idx="391">
                  <c:v>150.1</c:v>
                </c:pt>
                <c:pt idx="392">
                  <c:v>144.19</c:v>
                </c:pt>
                <c:pt idx="393">
                  <c:v>138.91999999999999</c:v>
                </c:pt>
                <c:pt idx="394">
                  <c:v>131.66999999999999</c:v>
                </c:pt>
                <c:pt idx="395">
                  <c:v>124.65</c:v>
                </c:pt>
                <c:pt idx="396">
                  <c:v>119.84</c:v>
                </c:pt>
                <c:pt idx="397">
                  <c:v>120.64</c:v>
                </c:pt>
                <c:pt idx="398">
                  <c:v>122.61</c:v>
                </c:pt>
                <c:pt idx="399">
                  <c:v>117.93</c:v>
                </c:pt>
                <c:pt idx="400">
                  <c:v>111.02</c:v>
                </c:pt>
                <c:pt idx="401">
                  <c:v>106.22</c:v>
                </c:pt>
                <c:pt idx="402">
                  <c:v>101.92</c:v>
                </c:pt>
                <c:pt idx="403">
                  <c:v>97.74</c:v>
                </c:pt>
                <c:pt idx="404">
                  <c:v>93.35</c:v>
                </c:pt>
                <c:pt idx="405">
                  <c:v>89.4</c:v>
                </c:pt>
                <c:pt idx="406">
                  <c:v>91.73</c:v>
                </c:pt>
                <c:pt idx="407">
                  <c:v>120.79</c:v>
                </c:pt>
                <c:pt idx="408">
                  <c:v>123.9</c:v>
                </c:pt>
                <c:pt idx="409">
                  <c:v>104.23</c:v>
                </c:pt>
                <c:pt idx="410">
                  <c:v>87.55</c:v>
                </c:pt>
                <c:pt idx="411">
                  <c:v>80.650000000000006</c:v>
                </c:pt>
                <c:pt idx="412">
                  <c:v>77.069999999999993</c:v>
                </c:pt>
                <c:pt idx="413">
                  <c:v>77.97</c:v>
                </c:pt>
                <c:pt idx="414">
                  <c:v>78.260000000000005</c:v>
                </c:pt>
                <c:pt idx="415">
                  <c:v>74.75</c:v>
                </c:pt>
                <c:pt idx="416">
                  <c:v>105.5</c:v>
                </c:pt>
                <c:pt idx="417">
                  <c:v>95.76</c:v>
                </c:pt>
                <c:pt idx="418">
                  <c:v>75.150000000000006</c:v>
                </c:pt>
                <c:pt idx="419">
                  <c:v>67.56</c:v>
                </c:pt>
                <c:pt idx="420">
                  <c:v>63.1</c:v>
                </c:pt>
                <c:pt idx="421">
                  <c:v>61.05</c:v>
                </c:pt>
                <c:pt idx="422">
                  <c:v>62.32</c:v>
                </c:pt>
                <c:pt idx="423">
                  <c:v>61.58</c:v>
                </c:pt>
                <c:pt idx="424">
                  <c:v>57.63</c:v>
                </c:pt>
                <c:pt idx="425">
                  <c:v>54.32</c:v>
                </c:pt>
                <c:pt idx="426">
                  <c:v>51.59</c:v>
                </c:pt>
                <c:pt idx="427">
                  <c:v>50.24</c:v>
                </c:pt>
                <c:pt idx="428">
                  <c:v>51.36</c:v>
                </c:pt>
                <c:pt idx="429">
                  <c:v>60.54</c:v>
                </c:pt>
                <c:pt idx="430">
                  <c:v>57.38</c:v>
                </c:pt>
                <c:pt idx="431">
                  <c:v>48.78</c:v>
                </c:pt>
                <c:pt idx="432">
                  <c:v>44.16</c:v>
                </c:pt>
                <c:pt idx="433">
                  <c:v>42.55</c:v>
                </c:pt>
                <c:pt idx="434">
                  <c:v>41.96</c:v>
                </c:pt>
                <c:pt idx="435">
                  <c:v>41.96</c:v>
                </c:pt>
                <c:pt idx="436">
                  <c:v>42.89</c:v>
                </c:pt>
                <c:pt idx="437">
                  <c:v>44.34</c:v>
                </c:pt>
                <c:pt idx="438">
                  <c:v>45.36</c:v>
                </c:pt>
                <c:pt idx="439">
                  <c:v>43.76</c:v>
                </c:pt>
                <c:pt idx="440">
                  <c:v>42.95</c:v>
                </c:pt>
                <c:pt idx="441">
                  <c:v>46.01</c:v>
                </c:pt>
                <c:pt idx="442">
                  <c:v>56.21</c:v>
                </c:pt>
                <c:pt idx="443">
                  <c:v>55.55</c:v>
                </c:pt>
                <c:pt idx="444">
                  <c:v>73.03</c:v>
                </c:pt>
                <c:pt idx="445">
                  <c:v>80.44</c:v>
                </c:pt>
                <c:pt idx="446">
                  <c:v>61.35</c:v>
                </c:pt>
                <c:pt idx="447">
                  <c:v>56.66</c:v>
                </c:pt>
                <c:pt idx="448">
                  <c:v>51.92</c:v>
                </c:pt>
                <c:pt idx="449">
                  <c:v>52.15</c:v>
                </c:pt>
                <c:pt idx="450">
                  <c:v>87.47</c:v>
                </c:pt>
                <c:pt idx="451">
                  <c:v>72.430000000000007</c:v>
                </c:pt>
                <c:pt idx="452">
                  <c:v>56.15</c:v>
                </c:pt>
                <c:pt idx="453">
                  <c:v>81.040000000000006</c:v>
                </c:pt>
                <c:pt idx="454">
                  <c:v>352.17</c:v>
                </c:pt>
                <c:pt idx="455">
                  <c:v>251.78</c:v>
                </c:pt>
                <c:pt idx="456">
                  <c:v>243.5</c:v>
                </c:pt>
                <c:pt idx="457">
                  <c:v>133.22</c:v>
                </c:pt>
                <c:pt idx="458">
                  <c:v>119.02</c:v>
                </c:pt>
                <c:pt idx="459">
                  <c:v>112.64</c:v>
                </c:pt>
                <c:pt idx="460">
                  <c:v>95.04</c:v>
                </c:pt>
                <c:pt idx="461">
                  <c:v>98.09</c:v>
                </c:pt>
                <c:pt idx="462">
                  <c:v>109</c:v>
                </c:pt>
                <c:pt idx="463">
                  <c:v>139.88</c:v>
                </c:pt>
                <c:pt idx="464">
                  <c:v>278.27999999999997</c:v>
                </c:pt>
                <c:pt idx="465">
                  <c:v>176.61</c:v>
                </c:pt>
                <c:pt idx="466">
                  <c:v>152.13999999999999</c:v>
                </c:pt>
                <c:pt idx="467">
                  <c:v>6312.79</c:v>
                </c:pt>
                <c:pt idx="468">
                  <c:v>1672.98</c:v>
                </c:pt>
                <c:pt idx="469">
                  <c:v>8653.01</c:v>
                </c:pt>
                <c:pt idx="470">
                  <c:v>1779.12</c:v>
                </c:pt>
                <c:pt idx="471">
                  <c:v>1064.07</c:v>
                </c:pt>
                <c:pt idx="472">
                  <c:v>749.46</c:v>
                </c:pt>
                <c:pt idx="473">
                  <c:v>642.61</c:v>
                </c:pt>
                <c:pt idx="474">
                  <c:v>613.59</c:v>
                </c:pt>
                <c:pt idx="475">
                  <c:v>1044.3699999999999</c:v>
                </c:pt>
                <c:pt idx="476">
                  <c:v>1429.38</c:v>
                </c:pt>
                <c:pt idx="477">
                  <c:v>5161.68</c:v>
                </c:pt>
                <c:pt idx="478">
                  <c:v>2123.58</c:v>
                </c:pt>
                <c:pt idx="479">
                  <c:v>1356.08</c:v>
                </c:pt>
                <c:pt idx="480">
                  <c:v>1092.23</c:v>
                </c:pt>
                <c:pt idx="481">
                  <c:v>878.13</c:v>
                </c:pt>
                <c:pt idx="482">
                  <c:v>721.16</c:v>
                </c:pt>
                <c:pt idx="483">
                  <c:v>623.99</c:v>
                </c:pt>
                <c:pt idx="484">
                  <c:v>756.3</c:v>
                </c:pt>
                <c:pt idx="485">
                  <c:v>946.46</c:v>
                </c:pt>
                <c:pt idx="486">
                  <c:v>740.97</c:v>
                </c:pt>
                <c:pt idx="487">
                  <c:v>815.72</c:v>
                </c:pt>
                <c:pt idx="488">
                  <c:v>642.38</c:v>
                </c:pt>
                <c:pt idx="489">
                  <c:v>738.34</c:v>
                </c:pt>
                <c:pt idx="490">
                  <c:v>654</c:v>
                </c:pt>
                <c:pt idx="491">
                  <c:v>618.88</c:v>
                </c:pt>
                <c:pt idx="492">
                  <c:v>614.27</c:v>
                </c:pt>
                <c:pt idx="493">
                  <c:v>947.37</c:v>
                </c:pt>
                <c:pt idx="494">
                  <c:v>1686.11</c:v>
                </c:pt>
                <c:pt idx="495">
                  <c:v>1965.96</c:v>
                </c:pt>
                <c:pt idx="496">
                  <c:v>1917.84</c:v>
                </c:pt>
                <c:pt idx="497">
                  <c:v>1390.37</c:v>
                </c:pt>
                <c:pt idx="498">
                  <c:v>1508.57</c:v>
                </c:pt>
                <c:pt idx="499">
                  <c:v>1477.45</c:v>
                </c:pt>
                <c:pt idx="500">
                  <c:v>1200.82</c:v>
                </c:pt>
                <c:pt idx="501">
                  <c:v>948.48</c:v>
                </c:pt>
                <c:pt idx="502">
                  <c:v>823.02</c:v>
                </c:pt>
                <c:pt idx="503">
                  <c:v>1003.49</c:v>
                </c:pt>
                <c:pt idx="504">
                  <c:v>839.72</c:v>
                </c:pt>
                <c:pt idx="505">
                  <c:v>666.71</c:v>
                </c:pt>
                <c:pt idx="506">
                  <c:v>579.25</c:v>
                </c:pt>
                <c:pt idx="507">
                  <c:v>519.45000000000005</c:v>
                </c:pt>
                <c:pt idx="508">
                  <c:v>488.88</c:v>
                </c:pt>
                <c:pt idx="509">
                  <c:v>612.85</c:v>
                </c:pt>
                <c:pt idx="510">
                  <c:v>629.72</c:v>
                </c:pt>
                <c:pt idx="511">
                  <c:v>591.87</c:v>
                </c:pt>
                <c:pt idx="512">
                  <c:v>1822.4</c:v>
                </c:pt>
                <c:pt idx="513">
                  <c:v>1721.08</c:v>
                </c:pt>
                <c:pt idx="514">
                  <c:v>1214.93</c:v>
                </c:pt>
                <c:pt idx="515">
                  <c:v>1045.01</c:v>
                </c:pt>
                <c:pt idx="516">
                  <c:v>878.94</c:v>
                </c:pt>
                <c:pt idx="517">
                  <c:v>766.7</c:v>
                </c:pt>
                <c:pt idx="518">
                  <c:v>669.67</c:v>
                </c:pt>
                <c:pt idx="519">
                  <c:v>605.37</c:v>
                </c:pt>
                <c:pt idx="520">
                  <c:v>645.14</c:v>
                </c:pt>
                <c:pt idx="521">
                  <c:v>608.91999999999996</c:v>
                </c:pt>
                <c:pt idx="522">
                  <c:v>1597</c:v>
                </c:pt>
                <c:pt idx="523">
                  <c:v>1364.71</c:v>
                </c:pt>
                <c:pt idx="524">
                  <c:v>1099.95</c:v>
                </c:pt>
                <c:pt idx="525">
                  <c:v>1097.53</c:v>
                </c:pt>
                <c:pt idx="526">
                  <c:v>1017.18</c:v>
                </c:pt>
                <c:pt idx="527">
                  <c:v>996.87</c:v>
                </c:pt>
                <c:pt idx="528">
                  <c:v>923.62</c:v>
                </c:pt>
                <c:pt idx="529">
                  <c:v>920.14</c:v>
                </c:pt>
                <c:pt idx="530">
                  <c:v>784.02</c:v>
                </c:pt>
                <c:pt idx="531">
                  <c:v>696.73</c:v>
                </c:pt>
                <c:pt idx="532">
                  <c:v>631.35</c:v>
                </c:pt>
                <c:pt idx="533">
                  <c:v>579.82000000000005</c:v>
                </c:pt>
                <c:pt idx="534">
                  <c:v>548.36</c:v>
                </c:pt>
                <c:pt idx="535">
                  <c:v>529.99</c:v>
                </c:pt>
                <c:pt idx="536">
                  <c:v>496.63</c:v>
                </c:pt>
                <c:pt idx="537">
                  <c:v>457.79</c:v>
                </c:pt>
                <c:pt idx="538">
                  <c:v>429.3</c:v>
                </c:pt>
                <c:pt idx="539">
                  <c:v>408.23</c:v>
                </c:pt>
                <c:pt idx="540">
                  <c:v>426.67</c:v>
                </c:pt>
                <c:pt idx="541">
                  <c:v>402.32</c:v>
                </c:pt>
                <c:pt idx="542">
                  <c:v>370.05</c:v>
                </c:pt>
                <c:pt idx="543">
                  <c:v>354.28</c:v>
                </c:pt>
                <c:pt idx="544">
                  <c:v>420.15</c:v>
                </c:pt>
                <c:pt idx="545">
                  <c:v>384.74</c:v>
                </c:pt>
                <c:pt idx="546">
                  <c:v>337.53</c:v>
                </c:pt>
                <c:pt idx="547">
                  <c:v>318.10000000000002</c:v>
                </c:pt>
                <c:pt idx="548">
                  <c:v>303.88</c:v>
                </c:pt>
                <c:pt idx="549">
                  <c:v>292.24</c:v>
                </c:pt>
                <c:pt idx="550">
                  <c:v>283.70999999999998</c:v>
                </c:pt>
                <c:pt idx="551">
                  <c:v>276.74</c:v>
                </c:pt>
                <c:pt idx="552">
                  <c:v>269.22000000000003</c:v>
                </c:pt>
                <c:pt idx="553">
                  <c:v>260.5</c:v>
                </c:pt>
                <c:pt idx="554">
                  <c:v>278.20999999999998</c:v>
                </c:pt>
                <c:pt idx="555">
                  <c:v>326.11</c:v>
                </c:pt>
                <c:pt idx="556">
                  <c:v>721.36</c:v>
                </c:pt>
                <c:pt idx="557">
                  <c:v>598.16</c:v>
                </c:pt>
                <c:pt idx="558">
                  <c:v>3679.93</c:v>
                </c:pt>
                <c:pt idx="559">
                  <c:v>1767.4</c:v>
                </c:pt>
                <c:pt idx="560">
                  <c:v>1333.88</c:v>
                </c:pt>
                <c:pt idx="561">
                  <c:v>12113.81</c:v>
                </c:pt>
                <c:pt idx="562">
                  <c:v>7015.96</c:v>
                </c:pt>
                <c:pt idx="563">
                  <c:v>2256.0500000000002</c:v>
                </c:pt>
                <c:pt idx="564">
                  <c:v>1658.21</c:v>
                </c:pt>
                <c:pt idx="565">
                  <c:v>1347.49</c:v>
                </c:pt>
                <c:pt idx="566">
                  <c:v>1154.1300000000001</c:v>
                </c:pt>
                <c:pt idx="567">
                  <c:v>1029.17</c:v>
                </c:pt>
                <c:pt idx="568">
                  <c:v>917.78</c:v>
                </c:pt>
                <c:pt idx="569">
                  <c:v>826.04</c:v>
                </c:pt>
                <c:pt idx="570">
                  <c:v>746.84</c:v>
                </c:pt>
                <c:pt idx="571">
                  <c:v>694.08</c:v>
                </c:pt>
                <c:pt idx="572">
                  <c:v>653.33000000000004</c:v>
                </c:pt>
                <c:pt idx="573">
                  <c:v>618.36</c:v>
                </c:pt>
                <c:pt idx="574">
                  <c:v>588.01</c:v>
                </c:pt>
                <c:pt idx="575">
                  <c:v>552.44000000000005</c:v>
                </c:pt>
                <c:pt idx="576">
                  <c:v>526.01</c:v>
                </c:pt>
                <c:pt idx="577">
                  <c:v>504.49</c:v>
                </c:pt>
                <c:pt idx="578">
                  <c:v>477.85</c:v>
                </c:pt>
                <c:pt idx="579">
                  <c:v>468.45</c:v>
                </c:pt>
                <c:pt idx="580">
                  <c:v>454.94</c:v>
                </c:pt>
                <c:pt idx="581">
                  <c:v>440.39</c:v>
                </c:pt>
                <c:pt idx="582">
                  <c:v>533.77</c:v>
                </c:pt>
                <c:pt idx="583">
                  <c:v>503.44</c:v>
                </c:pt>
                <c:pt idx="584">
                  <c:v>584.72</c:v>
                </c:pt>
                <c:pt idx="585">
                  <c:v>505.51</c:v>
                </c:pt>
                <c:pt idx="586">
                  <c:v>533.27</c:v>
                </c:pt>
                <c:pt idx="587">
                  <c:v>647.70000000000005</c:v>
                </c:pt>
                <c:pt idx="588">
                  <c:v>602.6</c:v>
                </c:pt>
                <c:pt idx="589">
                  <c:v>704.12</c:v>
                </c:pt>
                <c:pt idx="590">
                  <c:v>590.20000000000005</c:v>
                </c:pt>
                <c:pt idx="591">
                  <c:v>534.16999999999996</c:v>
                </c:pt>
                <c:pt idx="592">
                  <c:v>547.46</c:v>
                </c:pt>
                <c:pt idx="593">
                  <c:v>510.65</c:v>
                </c:pt>
                <c:pt idx="594">
                  <c:v>470.07</c:v>
                </c:pt>
                <c:pt idx="595">
                  <c:v>444.04</c:v>
                </c:pt>
                <c:pt idx="596">
                  <c:v>425.83</c:v>
                </c:pt>
                <c:pt idx="597">
                  <c:v>412.83</c:v>
                </c:pt>
                <c:pt idx="598">
                  <c:v>396.6</c:v>
                </c:pt>
                <c:pt idx="599">
                  <c:v>377.52</c:v>
                </c:pt>
                <c:pt idx="600">
                  <c:v>364.7</c:v>
                </c:pt>
                <c:pt idx="601">
                  <c:v>354.75</c:v>
                </c:pt>
                <c:pt idx="602">
                  <c:v>344.43</c:v>
                </c:pt>
                <c:pt idx="603">
                  <c:v>342.35</c:v>
                </c:pt>
                <c:pt idx="604">
                  <c:v>472.27</c:v>
                </c:pt>
                <c:pt idx="605">
                  <c:v>366.06</c:v>
                </c:pt>
                <c:pt idx="606">
                  <c:v>340.61</c:v>
                </c:pt>
                <c:pt idx="607">
                  <c:v>325.69</c:v>
                </c:pt>
                <c:pt idx="608">
                  <c:v>320.79000000000002</c:v>
                </c:pt>
                <c:pt idx="609">
                  <c:v>317.45</c:v>
                </c:pt>
                <c:pt idx="610">
                  <c:v>310.52999999999997</c:v>
                </c:pt>
                <c:pt idx="611">
                  <c:v>299.12</c:v>
                </c:pt>
                <c:pt idx="612">
                  <c:v>287.36</c:v>
                </c:pt>
                <c:pt idx="613">
                  <c:v>279.08</c:v>
                </c:pt>
                <c:pt idx="614">
                  <c:v>270.47000000000003</c:v>
                </c:pt>
                <c:pt idx="615">
                  <c:v>264.82</c:v>
                </c:pt>
                <c:pt idx="616">
                  <c:v>259.11</c:v>
                </c:pt>
                <c:pt idx="617">
                  <c:v>251.3</c:v>
                </c:pt>
                <c:pt idx="618">
                  <c:v>244.43</c:v>
                </c:pt>
                <c:pt idx="619">
                  <c:v>235.28</c:v>
                </c:pt>
                <c:pt idx="620">
                  <c:v>226.22</c:v>
                </c:pt>
                <c:pt idx="621">
                  <c:v>220.13</c:v>
                </c:pt>
                <c:pt idx="622">
                  <c:v>216.48</c:v>
                </c:pt>
                <c:pt idx="623">
                  <c:v>217.57</c:v>
                </c:pt>
                <c:pt idx="624">
                  <c:v>219.41</c:v>
                </c:pt>
                <c:pt idx="625">
                  <c:v>213.56</c:v>
                </c:pt>
                <c:pt idx="626">
                  <c:v>206.66</c:v>
                </c:pt>
                <c:pt idx="627">
                  <c:v>207.82</c:v>
                </c:pt>
                <c:pt idx="628">
                  <c:v>212.3</c:v>
                </c:pt>
                <c:pt idx="629">
                  <c:v>200.76</c:v>
                </c:pt>
                <c:pt idx="630">
                  <c:v>192.73</c:v>
                </c:pt>
                <c:pt idx="631">
                  <c:v>188.71</c:v>
                </c:pt>
                <c:pt idx="632">
                  <c:v>183.71</c:v>
                </c:pt>
                <c:pt idx="633">
                  <c:v>177.91</c:v>
                </c:pt>
                <c:pt idx="634">
                  <c:v>175.45</c:v>
                </c:pt>
                <c:pt idx="635">
                  <c:v>173.89</c:v>
                </c:pt>
                <c:pt idx="636">
                  <c:v>168.85</c:v>
                </c:pt>
                <c:pt idx="637">
                  <c:v>161.12</c:v>
                </c:pt>
                <c:pt idx="638">
                  <c:v>157</c:v>
                </c:pt>
                <c:pt idx="639">
                  <c:v>151.97</c:v>
                </c:pt>
                <c:pt idx="640">
                  <c:v>147.32</c:v>
                </c:pt>
                <c:pt idx="641">
                  <c:v>142.69999999999999</c:v>
                </c:pt>
                <c:pt idx="642">
                  <c:v>136.66999999999999</c:v>
                </c:pt>
                <c:pt idx="643">
                  <c:v>129.78</c:v>
                </c:pt>
                <c:pt idx="644">
                  <c:v>126.97</c:v>
                </c:pt>
                <c:pt idx="645">
                  <c:v>126.4</c:v>
                </c:pt>
                <c:pt idx="646">
                  <c:v>122.67</c:v>
                </c:pt>
                <c:pt idx="647">
                  <c:v>120.41</c:v>
                </c:pt>
                <c:pt idx="648">
                  <c:v>117.19</c:v>
                </c:pt>
                <c:pt idx="649">
                  <c:v>112.08</c:v>
                </c:pt>
                <c:pt idx="650">
                  <c:v>114.34</c:v>
                </c:pt>
                <c:pt idx="651">
                  <c:v>130.63999999999999</c:v>
                </c:pt>
                <c:pt idx="652">
                  <c:v>121.2</c:v>
                </c:pt>
                <c:pt idx="653">
                  <c:v>114.57</c:v>
                </c:pt>
                <c:pt idx="654">
                  <c:v>107.49</c:v>
                </c:pt>
                <c:pt idx="655">
                  <c:v>101.19</c:v>
                </c:pt>
                <c:pt idx="656">
                  <c:v>95.63</c:v>
                </c:pt>
                <c:pt idx="657">
                  <c:v>93.09</c:v>
                </c:pt>
                <c:pt idx="658">
                  <c:v>90.52</c:v>
                </c:pt>
                <c:pt idx="659">
                  <c:v>87.69</c:v>
                </c:pt>
                <c:pt idx="660">
                  <c:v>84.6</c:v>
                </c:pt>
                <c:pt idx="661">
                  <c:v>82.72</c:v>
                </c:pt>
                <c:pt idx="662">
                  <c:v>82.83</c:v>
                </c:pt>
                <c:pt idx="663">
                  <c:v>81.52</c:v>
                </c:pt>
                <c:pt idx="664">
                  <c:v>87.78</c:v>
                </c:pt>
                <c:pt idx="665">
                  <c:v>135.49</c:v>
                </c:pt>
                <c:pt idx="666">
                  <c:v>126.85</c:v>
                </c:pt>
                <c:pt idx="667">
                  <c:v>167.25</c:v>
                </c:pt>
                <c:pt idx="668">
                  <c:v>205.51</c:v>
                </c:pt>
                <c:pt idx="669">
                  <c:v>150.41999999999999</c:v>
                </c:pt>
                <c:pt idx="670">
                  <c:v>162.38</c:v>
                </c:pt>
                <c:pt idx="671">
                  <c:v>184.97</c:v>
                </c:pt>
                <c:pt idx="672">
                  <c:v>212.5</c:v>
                </c:pt>
                <c:pt idx="673">
                  <c:v>154.38999999999999</c:v>
                </c:pt>
                <c:pt idx="674">
                  <c:v>165.87</c:v>
                </c:pt>
                <c:pt idx="675">
                  <c:v>130.01</c:v>
                </c:pt>
                <c:pt idx="676">
                  <c:v>124.52</c:v>
                </c:pt>
                <c:pt idx="677">
                  <c:v>166.76</c:v>
                </c:pt>
                <c:pt idx="678">
                  <c:v>118.94</c:v>
                </c:pt>
                <c:pt idx="679">
                  <c:v>104.7</c:v>
                </c:pt>
                <c:pt idx="680">
                  <c:v>96.7</c:v>
                </c:pt>
                <c:pt idx="681">
                  <c:v>91.5</c:v>
                </c:pt>
                <c:pt idx="682">
                  <c:v>87.04</c:v>
                </c:pt>
                <c:pt idx="683">
                  <c:v>83.34</c:v>
                </c:pt>
                <c:pt idx="684">
                  <c:v>80.02</c:v>
                </c:pt>
                <c:pt idx="685">
                  <c:v>76.540000000000006</c:v>
                </c:pt>
                <c:pt idx="686">
                  <c:v>73.290000000000006</c:v>
                </c:pt>
                <c:pt idx="687">
                  <c:v>69.91</c:v>
                </c:pt>
                <c:pt idx="688">
                  <c:v>67.16</c:v>
                </c:pt>
                <c:pt idx="689">
                  <c:v>67.819999999999993</c:v>
                </c:pt>
                <c:pt idx="690">
                  <c:v>70.12</c:v>
                </c:pt>
                <c:pt idx="691">
                  <c:v>63.56</c:v>
                </c:pt>
                <c:pt idx="692">
                  <c:v>58.87</c:v>
                </c:pt>
                <c:pt idx="693">
                  <c:v>56.01</c:v>
                </c:pt>
                <c:pt idx="694">
                  <c:v>55.91</c:v>
                </c:pt>
                <c:pt idx="695">
                  <c:v>56.11</c:v>
                </c:pt>
                <c:pt idx="696">
                  <c:v>55.99</c:v>
                </c:pt>
                <c:pt idx="697">
                  <c:v>57.45</c:v>
                </c:pt>
                <c:pt idx="698">
                  <c:v>54.08</c:v>
                </c:pt>
                <c:pt idx="699">
                  <c:v>50.57</c:v>
                </c:pt>
                <c:pt idx="700">
                  <c:v>48.86</c:v>
                </c:pt>
                <c:pt idx="701">
                  <c:v>47.48</c:v>
                </c:pt>
                <c:pt idx="702">
                  <c:v>45.75</c:v>
                </c:pt>
                <c:pt idx="703">
                  <c:v>44.64</c:v>
                </c:pt>
                <c:pt idx="704">
                  <c:v>46.07</c:v>
                </c:pt>
                <c:pt idx="705">
                  <c:v>48.74</c:v>
                </c:pt>
                <c:pt idx="706">
                  <c:v>47.16</c:v>
                </c:pt>
                <c:pt idx="707">
                  <c:v>43.84</c:v>
                </c:pt>
                <c:pt idx="708">
                  <c:v>41.19</c:v>
                </c:pt>
                <c:pt idx="709">
                  <c:v>39.409999999999997</c:v>
                </c:pt>
                <c:pt idx="710">
                  <c:v>37.56</c:v>
                </c:pt>
                <c:pt idx="711">
                  <c:v>35.04</c:v>
                </c:pt>
                <c:pt idx="712">
                  <c:v>33.340000000000003</c:v>
                </c:pt>
                <c:pt idx="713">
                  <c:v>30.93</c:v>
                </c:pt>
                <c:pt idx="714">
                  <c:v>27.98</c:v>
                </c:pt>
                <c:pt idx="715">
                  <c:v>25.83</c:v>
                </c:pt>
                <c:pt idx="716">
                  <c:v>25.23</c:v>
                </c:pt>
                <c:pt idx="717">
                  <c:v>24.73</c:v>
                </c:pt>
                <c:pt idx="718">
                  <c:v>24.23</c:v>
                </c:pt>
                <c:pt idx="719">
                  <c:v>24.7</c:v>
                </c:pt>
                <c:pt idx="720">
                  <c:v>25.8</c:v>
                </c:pt>
                <c:pt idx="721">
                  <c:v>25.72</c:v>
                </c:pt>
                <c:pt idx="722">
                  <c:v>25.44</c:v>
                </c:pt>
                <c:pt idx="723">
                  <c:v>25.07</c:v>
                </c:pt>
                <c:pt idx="724">
                  <c:v>23.47</c:v>
                </c:pt>
                <c:pt idx="725">
                  <c:v>22.18</c:v>
                </c:pt>
                <c:pt idx="726">
                  <c:v>21.75</c:v>
                </c:pt>
                <c:pt idx="727">
                  <c:v>20.73</c:v>
                </c:pt>
                <c:pt idx="728">
                  <c:v>19.66</c:v>
                </c:pt>
                <c:pt idx="729">
                  <c:v>18.73</c:v>
                </c:pt>
                <c:pt idx="730">
                  <c:v>17.54</c:v>
                </c:pt>
                <c:pt idx="731">
                  <c:v>16.89</c:v>
                </c:pt>
                <c:pt idx="732">
                  <c:v>16.59</c:v>
                </c:pt>
                <c:pt idx="733">
                  <c:v>16.22</c:v>
                </c:pt>
                <c:pt idx="734">
                  <c:v>15.06</c:v>
                </c:pt>
                <c:pt idx="735">
                  <c:v>14.46</c:v>
                </c:pt>
                <c:pt idx="736">
                  <c:v>13.96</c:v>
                </c:pt>
                <c:pt idx="737">
                  <c:v>13.81</c:v>
                </c:pt>
                <c:pt idx="738">
                  <c:v>13.38</c:v>
                </c:pt>
                <c:pt idx="739">
                  <c:v>12.42</c:v>
                </c:pt>
                <c:pt idx="740">
                  <c:v>11.65</c:v>
                </c:pt>
                <c:pt idx="741">
                  <c:v>11.01</c:v>
                </c:pt>
                <c:pt idx="742">
                  <c:v>10.34</c:v>
                </c:pt>
                <c:pt idx="743">
                  <c:v>10.210000000000001</c:v>
                </c:pt>
                <c:pt idx="744">
                  <c:v>10.17</c:v>
                </c:pt>
                <c:pt idx="745">
                  <c:v>10.119999999999999</c:v>
                </c:pt>
                <c:pt idx="746">
                  <c:v>10.08</c:v>
                </c:pt>
                <c:pt idx="747">
                  <c:v>9.73</c:v>
                </c:pt>
                <c:pt idx="748">
                  <c:v>8.9600000000000009</c:v>
                </c:pt>
                <c:pt idx="749">
                  <c:v>8.69</c:v>
                </c:pt>
                <c:pt idx="750">
                  <c:v>8.44</c:v>
                </c:pt>
                <c:pt idx="751">
                  <c:v>8.27</c:v>
                </c:pt>
                <c:pt idx="752">
                  <c:v>8.39</c:v>
                </c:pt>
                <c:pt idx="753">
                  <c:v>8.91</c:v>
                </c:pt>
                <c:pt idx="754">
                  <c:v>9.81</c:v>
                </c:pt>
                <c:pt idx="755">
                  <c:v>10.57</c:v>
                </c:pt>
                <c:pt idx="756">
                  <c:v>10.57</c:v>
                </c:pt>
                <c:pt idx="757">
                  <c:v>10.23</c:v>
                </c:pt>
                <c:pt idx="758">
                  <c:v>9.59</c:v>
                </c:pt>
                <c:pt idx="759">
                  <c:v>8.84</c:v>
                </c:pt>
                <c:pt idx="760">
                  <c:v>8.15</c:v>
                </c:pt>
                <c:pt idx="761">
                  <c:v>8.0500000000000007</c:v>
                </c:pt>
                <c:pt idx="762">
                  <c:v>7.41</c:v>
                </c:pt>
                <c:pt idx="763">
                  <c:v>6.3</c:v>
                </c:pt>
                <c:pt idx="764">
                  <c:v>5.75</c:v>
                </c:pt>
                <c:pt idx="765">
                  <c:v>6.16</c:v>
                </c:pt>
                <c:pt idx="766">
                  <c:v>6.92</c:v>
                </c:pt>
                <c:pt idx="767">
                  <c:v>8</c:v>
                </c:pt>
                <c:pt idx="768">
                  <c:v>13.11</c:v>
                </c:pt>
                <c:pt idx="769">
                  <c:v>47.14</c:v>
                </c:pt>
                <c:pt idx="770">
                  <c:v>51.44</c:v>
                </c:pt>
                <c:pt idx="771">
                  <c:v>41.83</c:v>
                </c:pt>
                <c:pt idx="772">
                  <c:v>34.770000000000003</c:v>
                </c:pt>
                <c:pt idx="773">
                  <c:v>29.18</c:v>
                </c:pt>
                <c:pt idx="774">
                  <c:v>69.17</c:v>
                </c:pt>
                <c:pt idx="775">
                  <c:v>122.63</c:v>
                </c:pt>
                <c:pt idx="776">
                  <c:v>92.77</c:v>
                </c:pt>
                <c:pt idx="777">
                  <c:v>65.319999999999993</c:v>
                </c:pt>
                <c:pt idx="778">
                  <c:v>50.27</c:v>
                </c:pt>
                <c:pt idx="779">
                  <c:v>39.99</c:v>
                </c:pt>
                <c:pt idx="780">
                  <c:v>33.229999999999997</c:v>
                </c:pt>
                <c:pt idx="781">
                  <c:v>30.05</c:v>
                </c:pt>
                <c:pt idx="782">
                  <c:v>27.02</c:v>
                </c:pt>
                <c:pt idx="783">
                  <c:v>26.59</c:v>
                </c:pt>
                <c:pt idx="784">
                  <c:v>54.38</c:v>
                </c:pt>
                <c:pt idx="785">
                  <c:v>56.67</c:v>
                </c:pt>
                <c:pt idx="786">
                  <c:v>41.64</c:v>
                </c:pt>
                <c:pt idx="787">
                  <c:v>42.24</c:v>
                </c:pt>
                <c:pt idx="788">
                  <c:v>47.4</c:v>
                </c:pt>
                <c:pt idx="789">
                  <c:v>44.54</c:v>
                </c:pt>
                <c:pt idx="790">
                  <c:v>37.06</c:v>
                </c:pt>
                <c:pt idx="791">
                  <c:v>32.07</c:v>
                </c:pt>
                <c:pt idx="792">
                  <c:v>28.03</c:v>
                </c:pt>
                <c:pt idx="793">
                  <c:v>24.61</c:v>
                </c:pt>
                <c:pt idx="794">
                  <c:v>21.87</c:v>
                </c:pt>
                <c:pt idx="795">
                  <c:v>17.63</c:v>
                </c:pt>
                <c:pt idx="796">
                  <c:v>14.2</c:v>
                </c:pt>
                <c:pt idx="797">
                  <c:v>12.97</c:v>
                </c:pt>
                <c:pt idx="798">
                  <c:v>11.98</c:v>
                </c:pt>
                <c:pt idx="799">
                  <c:v>30.13</c:v>
                </c:pt>
                <c:pt idx="800">
                  <c:v>89.35</c:v>
                </c:pt>
                <c:pt idx="801">
                  <c:v>60.46</c:v>
                </c:pt>
                <c:pt idx="802">
                  <c:v>547.58000000000004</c:v>
                </c:pt>
                <c:pt idx="803">
                  <c:v>212.16</c:v>
                </c:pt>
                <c:pt idx="804">
                  <c:v>118.75</c:v>
                </c:pt>
                <c:pt idx="805">
                  <c:v>83.55</c:v>
                </c:pt>
                <c:pt idx="806">
                  <c:v>67.91</c:v>
                </c:pt>
                <c:pt idx="807">
                  <c:v>59.81</c:v>
                </c:pt>
                <c:pt idx="808">
                  <c:v>82.79</c:v>
                </c:pt>
                <c:pt idx="809">
                  <c:v>143.32</c:v>
                </c:pt>
                <c:pt idx="810">
                  <c:v>95.36</c:v>
                </c:pt>
                <c:pt idx="811">
                  <c:v>71.930000000000007</c:v>
                </c:pt>
                <c:pt idx="812">
                  <c:v>58.47</c:v>
                </c:pt>
                <c:pt idx="813">
                  <c:v>50.92</c:v>
                </c:pt>
                <c:pt idx="814">
                  <c:v>46</c:v>
                </c:pt>
                <c:pt idx="815">
                  <c:v>42.11</c:v>
                </c:pt>
                <c:pt idx="816">
                  <c:v>38.869999999999997</c:v>
                </c:pt>
                <c:pt idx="817">
                  <c:v>40.64</c:v>
                </c:pt>
                <c:pt idx="818">
                  <c:v>50.99</c:v>
                </c:pt>
                <c:pt idx="819">
                  <c:v>61.34</c:v>
                </c:pt>
                <c:pt idx="820">
                  <c:v>56.8</c:v>
                </c:pt>
                <c:pt idx="821">
                  <c:v>61.77</c:v>
                </c:pt>
                <c:pt idx="822">
                  <c:v>74.25</c:v>
                </c:pt>
                <c:pt idx="823">
                  <c:v>363.08</c:v>
                </c:pt>
                <c:pt idx="824">
                  <c:v>269.23</c:v>
                </c:pt>
                <c:pt idx="825">
                  <c:v>176.79</c:v>
                </c:pt>
                <c:pt idx="826">
                  <c:v>209.64</c:v>
                </c:pt>
                <c:pt idx="827">
                  <c:v>211.26</c:v>
                </c:pt>
                <c:pt idx="828">
                  <c:v>183.51</c:v>
                </c:pt>
                <c:pt idx="829">
                  <c:v>137.38</c:v>
                </c:pt>
                <c:pt idx="830">
                  <c:v>112.78</c:v>
                </c:pt>
                <c:pt idx="831">
                  <c:v>101.97</c:v>
                </c:pt>
                <c:pt idx="832">
                  <c:v>688.2</c:v>
                </c:pt>
                <c:pt idx="833">
                  <c:v>498.15</c:v>
                </c:pt>
                <c:pt idx="834">
                  <c:v>383.52</c:v>
                </c:pt>
                <c:pt idx="835">
                  <c:v>332.54</c:v>
                </c:pt>
                <c:pt idx="836">
                  <c:v>274.31</c:v>
                </c:pt>
                <c:pt idx="837">
                  <c:v>224.87</c:v>
                </c:pt>
                <c:pt idx="838">
                  <c:v>192.92</c:v>
                </c:pt>
                <c:pt idx="839">
                  <c:v>265.85000000000002</c:v>
                </c:pt>
                <c:pt idx="840">
                  <c:v>320.85000000000002</c:v>
                </c:pt>
                <c:pt idx="841">
                  <c:v>276.18</c:v>
                </c:pt>
                <c:pt idx="842">
                  <c:v>662.07</c:v>
                </c:pt>
                <c:pt idx="843">
                  <c:v>1032.1099999999999</c:v>
                </c:pt>
                <c:pt idx="844">
                  <c:v>1181.74</c:v>
                </c:pt>
                <c:pt idx="845">
                  <c:v>1698.1</c:v>
                </c:pt>
                <c:pt idx="846">
                  <c:v>7737.16</c:v>
                </c:pt>
                <c:pt idx="847">
                  <c:v>3906.18</c:v>
                </c:pt>
                <c:pt idx="848">
                  <c:v>1992.24</c:v>
                </c:pt>
                <c:pt idx="849">
                  <c:v>1806.6</c:v>
                </c:pt>
                <c:pt idx="850">
                  <c:v>1332.05</c:v>
                </c:pt>
                <c:pt idx="851">
                  <c:v>1072.49</c:v>
                </c:pt>
                <c:pt idx="852">
                  <c:v>1281.3399999999999</c:v>
                </c:pt>
                <c:pt idx="853">
                  <c:v>1999.01</c:v>
                </c:pt>
                <c:pt idx="854">
                  <c:v>1131.96</c:v>
                </c:pt>
                <c:pt idx="855">
                  <c:v>821.23</c:v>
                </c:pt>
                <c:pt idx="856">
                  <c:v>670.67</c:v>
                </c:pt>
                <c:pt idx="857">
                  <c:v>624.4</c:v>
                </c:pt>
                <c:pt idx="858">
                  <c:v>613.08000000000004</c:v>
                </c:pt>
                <c:pt idx="859">
                  <c:v>521.82000000000005</c:v>
                </c:pt>
                <c:pt idx="860">
                  <c:v>645.66</c:v>
                </c:pt>
                <c:pt idx="861">
                  <c:v>520.5</c:v>
                </c:pt>
                <c:pt idx="862">
                  <c:v>469.88</c:v>
                </c:pt>
                <c:pt idx="863">
                  <c:v>407.51</c:v>
                </c:pt>
                <c:pt idx="864">
                  <c:v>479.43</c:v>
                </c:pt>
                <c:pt idx="865">
                  <c:v>452.33</c:v>
                </c:pt>
                <c:pt idx="866">
                  <c:v>400.31</c:v>
                </c:pt>
                <c:pt idx="867">
                  <c:v>503.45</c:v>
                </c:pt>
                <c:pt idx="868">
                  <c:v>559.36</c:v>
                </c:pt>
                <c:pt idx="869">
                  <c:v>759.67</c:v>
                </c:pt>
                <c:pt idx="870">
                  <c:v>2460.4499999999998</c:v>
                </c:pt>
                <c:pt idx="871">
                  <c:v>840.12</c:v>
                </c:pt>
                <c:pt idx="872">
                  <c:v>721.61</c:v>
                </c:pt>
                <c:pt idx="873">
                  <c:v>768.79</c:v>
                </c:pt>
                <c:pt idx="874">
                  <c:v>8380.18</c:v>
                </c:pt>
                <c:pt idx="875">
                  <c:v>8728.1200000000008</c:v>
                </c:pt>
                <c:pt idx="876">
                  <c:v>3403.18</c:v>
                </c:pt>
                <c:pt idx="877">
                  <c:v>2783.01</c:v>
                </c:pt>
                <c:pt idx="878">
                  <c:v>2774.66</c:v>
                </c:pt>
                <c:pt idx="879">
                  <c:v>1931.35</c:v>
                </c:pt>
                <c:pt idx="880">
                  <c:v>2193.7399999999998</c:v>
                </c:pt>
                <c:pt idx="881">
                  <c:v>1645.2</c:v>
                </c:pt>
                <c:pt idx="882">
                  <c:v>1350.2</c:v>
                </c:pt>
                <c:pt idx="883">
                  <c:v>1144.1099999999999</c:v>
                </c:pt>
                <c:pt idx="884">
                  <c:v>1021.77</c:v>
                </c:pt>
                <c:pt idx="885">
                  <c:v>892.08</c:v>
                </c:pt>
                <c:pt idx="886">
                  <c:v>795.82</c:v>
                </c:pt>
                <c:pt idx="887">
                  <c:v>713.94</c:v>
                </c:pt>
                <c:pt idx="888">
                  <c:v>659.38</c:v>
                </c:pt>
                <c:pt idx="889">
                  <c:v>637.45000000000005</c:v>
                </c:pt>
                <c:pt idx="890">
                  <c:v>634.29999999999995</c:v>
                </c:pt>
                <c:pt idx="891">
                  <c:v>1119.4100000000001</c:v>
                </c:pt>
                <c:pt idx="892">
                  <c:v>876.42</c:v>
                </c:pt>
                <c:pt idx="893">
                  <c:v>798.05</c:v>
                </c:pt>
                <c:pt idx="894">
                  <c:v>827.6</c:v>
                </c:pt>
                <c:pt idx="895">
                  <c:v>1197.81</c:v>
                </c:pt>
                <c:pt idx="896">
                  <c:v>1739.49</c:v>
                </c:pt>
                <c:pt idx="897">
                  <c:v>1564.8</c:v>
                </c:pt>
                <c:pt idx="898">
                  <c:v>1403.1</c:v>
                </c:pt>
                <c:pt idx="899">
                  <c:v>1239.3</c:v>
                </c:pt>
                <c:pt idx="900">
                  <c:v>1329.18</c:v>
                </c:pt>
                <c:pt idx="901">
                  <c:v>1149.73</c:v>
                </c:pt>
                <c:pt idx="902">
                  <c:v>1036.82</c:v>
                </c:pt>
                <c:pt idx="903">
                  <c:v>952.52</c:v>
                </c:pt>
                <c:pt idx="904">
                  <c:v>1849.55</c:v>
                </c:pt>
                <c:pt idx="905">
                  <c:v>1444.49</c:v>
                </c:pt>
                <c:pt idx="906">
                  <c:v>2082.1</c:v>
                </c:pt>
                <c:pt idx="907">
                  <c:v>11958.56</c:v>
                </c:pt>
                <c:pt idx="908">
                  <c:v>10288.91</c:v>
                </c:pt>
                <c:pt idx="909">
                  <c:v>18498.39</c:v>
                </c:pt>
                <c:pt idx="910">
                  <c:v>10755.69</c:v>
                </c:pt>
                <c:pt idx="911">
                  <c:v>12561.65</c:v>
                </c:pt>
                <c:pt idx="912">
                  <c:v>5348.5</c:v>
                </c:pt>
                <c:pt idx="913">
                  <c:v>7375.53</c:v>
                </c:pt>
                <c:pt idx="914">
                  <c:v>12529.37</c:v>
                </c:pt>
                <c:pt idx="915">
                  <c:v>16692.95</c:v>
                </c:pt>
                <c:pt idx="916">
                  <c:v>12223.17</c:v>
                </c:pt>
                <c:pt idx="917">
                  <c:v>12894.46</c:v>
                </c:pt>
                <c:pt idx="918">
                  <c:v>26067.03</c:v>
                </c:pt>
                <c:pt idx="919">
                  <c:v>17987.7</c:v>
                </c:pt>
                <c:pt idx="920">
                  <c:v>6074.25</c:v>
                </c:pt>
                <c:pt idx="921">
                  <c:v>3226.37</c:v>
                </c:pt>
                <c:pt idx="922">
                  <c:v>2452.0100000000002</c:v>
                </c:pt>
                <c:pt idx="923">
                  <c:v>2060.4899999999998</c:v>
                </c:pt>
                <c:pt idx="924">
                  <c:v>1782.73</c:v>
                </c:pt>
                <c:pt idx="925">
                  <c:v>1579.01</c:v>
                </c:pt>
                <c:pt idx="926">
                  <c:v>1438.44</c:v>
                </c:pt>
                <c:pt idx="927">
                  <c:v>1536.61</c:v>
                </c:pt>
                <c:pt idx="928">
                  <c:v>1296.48</c:v>
                </c:pt>
                <c:pt idx="929">
                  <c:v>1194.45</c:v>
                </c:pt>
                <c:pt idx="930">
                  <c:v>1126.03</c:v>
                </c:pt>
                <c:pt idx="931">
                  <c:v>1174.0899999999999</c:v>
                </c:pt>
                <c:pt idx="932">
                  <c:v>1144.71</c:v>
                </c:pt>
                <c:pt idx="933">
                  <c:v>1052.7</c:v>
                </c:pt>
                <c:pt idx="934">
                  <c:v>1005.44</c:v>
                </c:pt>
                <c:pt idx="935">
                  <c:v>953.04</c:v>
                </c:pt>
                <c:pt idx="936">
                  <c:v>944.48</c:v>
                </c:pt>
                <c:pt idx="937">
                  <c:v>1075.31</c:v>
                </c:pt>
                <c:pt idx="938">
                  <c:v>1049.29</c:v>
                </c:pt>
                <c:pt idx="939">
                  <c:v>1241.45</c:v>
                </c:pt>
                <c:pt idx="940">
                  <c:v>1415.39</c:v>
                </c:pt>
                <c:pt idx="941">
                  <c:v>1155.6199999999999</c:v>
                </c:pt>
                <c:pt idx="942">
                  <c:v>1047.28</c:v>
                </c:pt>
                <c:pt idx="943">
                  <c:v>1167.96</c:v>
                </c:pt>
                <c:pt idx="944">
                  <c:v>1279.52</c:v>
                </c:pt>
                <c:pt idx="945">
                  <c:v>1755.34</c:v>
                </c:pt>
                <c:pt idx="946">
                  <c:v>1504.57</c:v>
                </c:pt>
                <c:pt idx="947">
                  <c:v>1293.06</c:v>
                </c:pt>
                <c:pt idx="948">
                  <c:v>1156.3900000000001</c:v>
                </c:pt>
                <c:pt idx="949">
                  <c:v>1053.7</c:v>
                </c:pt>
                <c:pt idx="950">
                  <c:v>977.63</c:v>
                </c:pt>
                <c:pt idx="951">
                  <c:v>921.35</c:v>
                </c:pt>
                <c:pt idx="952">
                  <c:v>866.25</c:v>
                </c:pt>
                <c:pt idx="953">
                  <c:v>798.63</c:v>
                </c:pt>
                <c:pt idx="954">
                  <c:v>752.69</c:v>
                </c:pt>
                <c:pt idx="955">
                  <c:v>721.67</c:v>
                </c:pt>
                <c:pt idx="956">
                  <c:v>690.54</c:v>
                </c:pt>
                <c:pt idx="957">
                  <c:v>652.12</c:v>
                </c:pt>
                <c:pt idx="958">
                  <c:v>620.57000000000005</c:v>
                </c:pt>
                <c:pt idx="959">
                  <c:v>597.57000000000005</c:v>
                </c:pt>
                <c:pt idx="960">
                  <c:v>576.25</c:v>
                </c:pt>
                <c:pt idx="961">
                  <c:v>550.30999999999995</c:v>
                </c:pt>
                <c:pt idx="962">
                  <c:v>528</c:v>
                </c:pt>
                <c:pt idx="963">
                  <c:v>513.16999999999996</c:v>
                </c:pt>
                <c:pt idx="964">
                  <c:v>499.58</c:v>
                </c:pt>
                <c:pt idx="965">
                  <c:v>489.05</c:v>
                </c:pt>
                <c:pt idx="966">
                  <c:v>482.18</c:v>
                </c:pt>
                <c:pt idx="967">
                  <c:v>472.02</c:v>
                </c:pt>
                <c:pt idx="968">
                  <c:v>456.54</c:v>
                </c:pt>
                <c:pt idx="969">
                  <c:v>442.32</c:v>
                </c:pt>
                <c:pt idx="970">
                  <c:v>430.01</c:v>
                </c:pt>
                <c:pt idx="971">
                  <c:v>420.02</c:v>
                </c:pt>
                <c:pt idx="972">
                  <c:v>411.98</c:v>
                </c:pt>
                <c:pt idx="973">
                  <c:v>402.19</c:v>
                </c:pt>
                <c:pt idx="974">
                  <c:v>389.09</c:v>
                </c:pt>
                <c:pt idx="975">
                  <c:v>381.19</c:v>
                </c:pt>
                <c:pt idx="976">
                  <c:v>373.44</c:v>
                </c:pt>
                <c:pt idx="977">
                  <c:v>367.7</c:v>
                </c:pt>
                <c:pt idx="978">
                  <c:v>359.56</c:v>
                </c:pt>
                <c:pt idx="979">
                  <c:v>346.15</c:v>
                </c:pt>
                <c:pt idx="980">
                  <c:v>331.57</c:v>
                </c:pt>
                <c:pt idx="981">
                  <c:v>322.7</c:v>
                </c:pt>
                <c:pt idx="982">
                  <c:v>315</c:v>
                </c:pt>
                <c:pt idx="983">
                  <c:v>309.02</c:v>
                </c:pt>
                <c:pt idx="984">
                  <c:v>302.02999999999997</c:v>
                </c:pt>
                <c:pt idx="985">
                  <c:v>297.05</c:v>
                </c:pt>
                <c:pt idx="986">
                  <c:v>287.25</c:v>
                </c:pt>
                <c:pt idx="987">
                  <c:v>279.02999999999997</c:v>
                </c:pt>
                <c:pt idx="988">
                  <c:v>278.66000000000003</c:v>
                </c:pt>
                <c:pt idx="989">
                  <c:v>280.52999999999997</c:v>
                </c:pt>
                <c:pt idx="990">
                  <c:v>424.93</c:v>
                </c:pt>
                <c:pt idx="991">
                  <c:v>408.56</c:v>
                </c:pt>
                <c:pt idx="992">
                  <c:v>312.05</c:v>
                </c:pt>
                <c:pt idx="993">
                  <c:v>292.64</c:v>
                </c:pt>
                <c:pt idx="994">
                  <c:v>296</c:v>
                </c:pt>
                <c:pt idx="995">
                  <c:v>285.82</c:v>
                </c:pt>
                <c:pt idx="996">
                  <c:v>331.13</c:v>
                </c:pt>
                <c:pt idx="997">
                  <c:v>333.61</c:v>
                </c:pt>
                <c:pt idx="998">
                  <c:v>292.72000000000003</c:v>
                </c:pt>
                <c:pt idx="999">
                  <c:v>285.27</c:v>
                </c:pt>
                <c:pt idx="1000">
                  <c:v>348.43</c:v>
                </c:pt>
                <c:pt idx="1001">
                  <c:v>299.45999999999998</c:v>
                </c:pt>
                <c:pt idx="1002">
                  <c:v>271.66000000000003</c:v>
                </c:pt>
                <c:pt idx="1003">
                  <c:v>258.95</c:v>
                </c:pt>
                <c:pt idx="1004">
                  <c:v>248.52</c:v>
                </c:pt>
                <c:pt idx="1005">
                  <c:v>250.62</c:v>
                </c:pt>
                <c:pt idx="1006">
                  <c:v>259.66000000000003</c:v>
                </c:pt>
                <c:pt idx="1007">
                  <c:v>313.94</c:v>
                </c:pt>
                <c:pt idx="1008">
                  <c:v>427.13</c:v>
                </c:pt>
                <c:pt idx="1009">
                  <c:v>430.43</c:v>
                </c:pt>
                <c:pt idx="1010">
                  <c:v>376.66</c:v>
                </c:pt>
                <c:pt idx="1011">
                  <c:v>332.86</c:v>
                </c:pt>
                <c:pt idx="1012">
                  <c:v>315.12</c:v>
                </c:pt>
                <c:pt idx="1013">
                  <c:v>369.35</c:v>
                </c:pt>
                <c:pt idx="1014">
                  <c:v>379.55</c:v>
                </c:pt>
                <c:pt idx="1015">
                  <c:v>357.91</c:v>
                </c:pt>
                <c:pt idx="1016">
                  <c:v>392.4</c:v>
                </c:pt>
                <c:pt idx="1017">
                  <c:v>381.69</c:v>
                </c:pt>
                <c:pt idx="1018">
                  <c:v>399.31</c:v>
                </c:pt>
                <c:pt idx="1019">
                  <c:v>353.51</c:v>
                </c:pt>
                <c:pt idx="1020">
                  <c:v>361.18</c:v>
                </c:pt>
                <c:pt idx="1021">
                  <c:v>350.48</c:v>
                </c:pt>
                <c:pt idx="1022">
                  <c:v>351.48</c:v>
                </c:pt>
                <c:pt idx="1023">
                  <c:v>324.95</c:v>
                </c:pt>
                <c:pt idx="1024">
                  <c:v>304</c:v>
                </c:pt>
                <c:pt idx="1025">
                  <c:v>324.54000000000002</c:v>
                </c:pt>
                <c:pt idx="1026">
                  <c:v>320.70999999999998</c:v>
                </c:pt>
                <c:pt idx="1027">
                  <c:v>566.75</c:v>
                </c:pt>
                <c:pt idx="1028">
                  <c:v>861.42</c:v>
                </c:pt>
                <c:pt idx="1029">
                  <c:v>1035.76</c:v>
                </c:pt>
                <c:pt idx="1030">
                  <c:v>1026.77</c:v>
                </c:pt>
                <c:pt idx="1031">
                  <c:v>821.19</c:v>
                </c:pt>
                <c:pt idx="1032">
                  <c:v>685.98</c:v>
                </c:pt>
                <c:pt idx="1033">
                  <c:v>622.03</c:v>
                </c:pt>
                <c:pt idx="1034">
                  <c:v>567.47</c:v>
                </c:pt>
                <c:pt idx="1035">
                  <c:v>518.84</c:v>
                </c:pt>
                <c:pt idx="1036">
                  <c:v>479.88</c:v>
                </c:pt>
                <c:pt idx="1037">
                  <c:v>453.85</c:v>
                </c:pt>
                <c:pt idx="1038">
                  <c:v>424.03</c:v>
                </c:pt>
                <c:pt idx="1039">
                  <c:v>400.06</c:v>
                </c:pt>
                <c:pt idx="1040">
                  <c:v>383.96</c:v>
                </c:pt>
                <c:pt idx="1041">
                  <c:v>367</c:v>
                </c:pt>
                <c:pt idx="1042">
                  <c:v>350.63</c:v>
                </c:pt>
                <c:pt idx="1043">
                  <c:v>336.5</c:v>
                </c:pt>
                <c:pt idx="1044">
                  <c:v>389.56</c:v>
                </c:pt>
                <c:pt idx="1045">
                  <c:v>445.43</c:v>
                </c:pt>
                <c:pt idx="1046">
                  <c:v>395.1</c:v>
                </c:pt>
                <c:pt idx="1047">
                  <c:v>362.13</c:v>
                </c:pt>
                <c:pt idx="1048">
                  <c:v>336.16</c:v>
                </c:pt>
                <c:pt idx="1049">
                  <c:v>323.29000000000002</c:v>
                </c:pt>
                <c:pt idx="1050">
                  <c:v>312.07</c:v>
                </c:pt>
                <c:pt idx="1051">
                  <c:v>298.39999999999998</c:v>
                </c:pt>
                <c:pt idx="1052">
                  <c:v>294.52</c:v>
                </c:pt>
                <c:pt idx="1053">
                  <c:v>332.89</c:v>
                </c:pt>
                <c:pt idx="1054">
                  <c:v>332.15</c:v>
                </c:pt>
                <c:pt idx="1055">
                  <c:v>297.2</c:v>
                </c:pt>
                <c:pt idx="1056">
                  <c:v>278.89999999999998</c:v>
                </c:pt>
                <c:pt idx="1057">
                  <c:v>276.06</c:v>
                </c:pt>
                <c:pt idx="1058">
                  <c:v>272.89999999999998</c:v>
                </c:pt>
                <c:pt idx="1059">
                  <c:v>258.33</c:v>
                </c:pt>
                <c:pt idx="1060">
                  <c:v>251.23</c:v>
                </c:pt>
                <c:pt idx="1061">
                  <c:v>260.08999999999997</c:v>
                </c:pt>
                <c:pt idx="1062">
                  <c:v>268.77</c:v>
                </c:pt>
                <c:pt idx="1063">
                  <c:v>261.37</c:v>
                </c:pt>
                <c:pt idx="1064">
                  <c:v>1590.05</c:v>
                </c:pt>
                <c:pt idx="1065">
                  <c:v>5763.96</c:v>
                </c:pt>
                <c:pt idx="1066">
                  <c:v>1597.49</c:v>
                </c:pt>
                <c:pt idx="1067">
                  <c:v>1128.0999999999999</c:v>
                </c:pt>
                <c:pt idx="1068">
                  <c:v>931.48</c:v>
                </c:pt>
                <c:pt idx="1069">
                  <c:v>845.45</c:v>
                </c:pt>
                <c:pt idx="1070">
                  <c:v>881.49</c:v>
                </c:pt>
                <c:pt idx="1071">
                  <c:v>891.41</c:v>
                </c:pt>
                <c:pt idx="1072">
                  <c:v>791.33</c:v>
                </c:pt>
                <c:pt idx="1073">
                  <c:v>691.25</c:v>
                </c:pt>
                <c:pt idx="1074">
                  <c:v>645.5</c:v>
                </c:pt>
                <c:pt idx="1075">
                  <c:v>603.69000000000005</c:v>
                </c:pt>
                <c:pt idx="1076">
                  <c:v>562.16999999999996</c:v>
                </c:pt>
                <c:pt idx="1077">
                  <c:v>527.05999999999995</c:v>
                </c:pt>
                <c:pt idx="1078">
                  <c:v>501.03</c:v>
                </c:pt>
                <c:pt idx="1079">
                  <c:v>484.02</c:v>
                </c:pt>
                <c:pt idx="1080">
                  <c:v>459.85</c:v>
                </c:pt>
                <c:pt idx="1081">
                  <c:v>434.54</c:v>
                </c:pt>
                <c:pt idx="1082">
                  <c:v>411.13</c:v>
                </c:pt>
                <c:pt idx="1083">
                  <c:v>785.26</c:v>
                </c:pt>
                <c:pt idx="1084">
                  <c:v>821.65</c:v>
                </c:pt>
                <c:pt idx="1085">
                  <c:v>1029.5999999999999</c:v>
                </c:pt>
                <c:pt idx="1086">
                  <c:v>760.69</c:v>
                </c:pt>
                <c:pt idx="1087">
                  <c:v>684.26</c:v>
                </c:pt>
                <c:pt idx="1088">
                  <c:v>622.77</c:v>
                </c:pt>
                <c:pt idx="1089">
                  <c:v>572.41999999999996</c:v>
                </c:pt>
                <c:pt idx="1090">
                  <c:v>539.86</c:v>
                </c:pt>
                <c:pt idx="1091">
                  <c:v>520.75</c:v>
                </c:pt>
                <c:pt idx="1092">
                  <c:v>505.15</c:v>
                </c:pt>
                <c:pt idx="1093">
                  <c:v>484.24</c:v>
                </c:pt>
                <c:pt idx="1094">
                  <c:v>730.86</c:v>
                </c:pt>
                <c:pt idx="1095">
                  <c:v>543.87</c:v>
                </c:pt>
                <c:pt idx="1096">
                  <c:v>695.02</c:v>
                </c:pt>
                <c:pt idx="1097">
                  <c:v>1400.31</c:v>
                </c:pt>
                <c:pt idx="1098">
                  <c:v>1381.88</c:v>
                </c:pt>
                <c:pt idx="1099">
                  <c:v>1058.1400000000001</c:v>
                </c:pt>
                <c:pt idx="1100">
                  <c:v>905.39</c:v>
                </c:pt>
                <c:pt idx="1101">
                  <c:v>818.02</c:v>
                </c:pt>
                <c:pt idx="1102">
                  <c:v>799.78</c:v>
                </c:pt>
                <c:pt idx="1103">
                  <c:v>811.04</c:v>
                </c:pt>
                <c:pt idx="1104">
                  <c:v>1022.08</c:v>
                </c:pt>
                <c:pt idx="1105">
                  <c:v>812.73</c:v>
                </c:pt>
                <c:pt idx="1106">
                  <c:v>963.36</c:v>
                </c:pt>
                <c:pt idx="1107">
                  <c:v>959.59</c:v>
                </c:pt>
                <c:pt idx="1108">
                  <c:v>808.89</c:v>
                </c:pt>
                <c:pt idx="1109">
                  <c:v>742.02</c:v>
                </c:pt>
                <c:pt idx="1110">
                  <c:v>685.43</c:v>
                </c:pt>
                <c:pt idx="1111">
                  <c:v>635.66999999999996</c:v>
                </c:pt>
                <c:pt idx="1112">
                  <c:v>602.85</c:v>
                </c:pt>
                <c:pt idx="1113">
                  <c:v>552.66999999999996</c:v>
                </c:pt>
                <c:pt idx="1114">
                  <c:v>531.83000000000004</c:v>
                </c:pt>
                <c:pt idx="1115">
                  <c:v>498.55</c:v>
                </c:pt>
                <c:pt idx="1116">
                  <c:v>1114.1600000000001</c:v>
                </c:pt>
                <c:pt idx="1117">
                  <c:v>2556.27</c:v>
                </c:pt>
                <c:pt idx="1118">
                  <c:v>1308.1300000000001</c:v>
                </c:pt>
                <c:pt idx="1119">
                  <c:v>1077.02</c:v>
                </c:pt>
                <c:pt idx="1120">
                  <c:v>937.15</c:v>
                </c:pt>
                <c:pt idx="1121">
                  <c:v>828.05</c:v>
                </c:pt>
                <c:pt idx="1122">
                  <c:v>750.92</c:v>
                </c:pt>
                <c:pt idx="1123">
                  <c:v>695.31</c:v>
                </c:pt>
                <c:pt idx="1124">
                  <c:v>646.87</c:v>
                </c:pt>
                <c:pt idx="1125">
                  <c:v>603.66</c:v>
                </c:pt>
                <c:pt idx="1126">
                  <c:v>570.17999999999995</c:v>
                </c:pt>
                <c:pt idx="1127">
                  <c:v>542.57000000000005</c:v>
                </c:pt>
                <c:pt idx="1128">
                  <c:v>511.57</c:v>
                </c:pt>
                <c:pt idx="1129">
                  <c:v>491.62</c:v>
                </c:pt>
                <c:pt idx="1130">
                  <c:v>496.09</c:v>
                </c:pt>
                <c:pt idx="1131">
                  <c:v>483.57</c:v>
                </c:pt>
                <c:pt idx="1132">
                  <c:v>450.92</c:v>
                </c:pt>
                <c:pt idx="1133">
                  <c:v>423.57</c:v>
                </c:pt>
                <c:pt idx="1134">
                  <c:v>414.92</c:v>
                </c:pt>
                <c:pt idx="1135">
                  <c:v>395.86</c:v>
                </c:pt>
                <c:pt idx="1136">
                  <c:v>380.86</c:v>
                </c:pt>
                <c:pt idx="1137">
                  <c:v>371.13</c:v>
                </c:pt>
                <c:pt idx="1138">
                  <c:v>359.63</c:v>
                </c:pt>
                <c:pt idx="1139">
                  <c:v>389.13</c:v>
                </c:pt>
                <c:pt idx="1140">
                  <c:v>363.44</c:v>
                </c:pt>
                <c:pt idx="1141">
                  <c:v>368.62</c:v>
                </c:pt>
                <c:pt idx="1142">
                  <c:v>364.83</c:v>
                </c:pt>
                <c:pt idx="1143">
                  <c:v>611.66</c:v>
                </c:pt>
                <c:pt idx="1144">
                  <c:v>494.79</c:v>
                </c:pt>
                <c:pt idx="1145">
                  <c:v>515.30999999999995</c:v>
                </c:pt>
                <c:pt idx="1146">
                  <c:v>733.1</c:v>
                </c:pt>
                <c:pt idx="1147">
                  <c:v>1359.99</c:v>
                </c:pt>
                <c:pt idx="1148">
                  <c:v>1181</c:v>
                </c:pt>
                <c:pt idx="1149">
                  <c:v>932.24</c:v>
                </c:pt>
                <c:pt idx="1150">
                  <c:v>1262.42</c:v>
                </c:pt>
                <c:pt idx="1151">
                  <c:v>1497.36</c:v>
                </c:pt>
                <c:pt idx="1152">
                  <c:v>1402.43</c:v>
                </c:pt>
                <c:pt idx="1153">
                  <c:v>2211.1</c:v>
                </c:pt>
                <c:pt idx="1154">
                  <c:v>1542.61</c:v>
                </c:pt>
                <c:pt idx="1155">
                  <c:v>1212.5999999999999</c:v>
                </c:pt>
                <c:pt idx="1156">
                  <c:v>1121.55</c:v>
                </c:pt>
                <c:pt idx="1157">
                  <c:v>1041.49</c:v>
                </c:pt>
                <c:pt idx="1158">
                  <c:v>885.41</c:v>
                </c:pt>
                <c:pt idx="1159">
                  <c:v>808.52</c:v>
                </c:pt>
                <c:pt idx="1160">
                  <c:v>748.72</c:v>
                </c:pt>
                <c:pt idx="1161">
                  <c:v>684.7</c:v>
                </c:pt>
                <c:pt idx="1162">
                  <c:v>635.09</c:v>
                </c:pt>
                <c:pt idx="1163">
                  <c:v>596.75</c:v>
                </c:pt>
                <c:pt idx="1164">
                  <c:v>730.77</c:v>
                </c:pt>
                <c:pt idx="1165">
                  <c:v>727.81</c:v>
                </c:pt>
                <c:pt idx="1166">
                  <c:v>627.58000000000004</c:v>
                </c:pt>
                <c:pt idx="1167">
                  <c:v>645.54</c:v>
                </c:pt>
                <c:pt idx="1168">
                  <c:v>570.54</c:v>
                </c:pt>
                <c:pt idx="1169">
                  <c:v>551.07000000000005</c:v>
                </c:pt>
                <c:pt idx="1170">
                  <c:v>826.86</c:v>
                </c:pt>
                <c:pt idx="1171">
                  <c:v>1362.99</c:v>
                </c:pt>
                <c:pt idx="1172">
                  <c:v>863.83</c:v>
                </c:pt>
                <c:pt idx="1173">
                  <c:v>741.07</c:v>
                </c:pt>
                <c:pt idx="1174">
                  <c:v>661.08</c:v>
                </c:pt>
                <c:pt idx="1175">
                  <c:v>1084.18</c:v>
                </c:pt>
                <c:pt idx="1176">
                  <c:v>893.24</c:v>
                </c:pt>
                <c:pt idx="1177">
                  <c:v>720.47</c:v>
                </c:pt>
                <c:pt idx="1178">
                  <c:v>862.19</c:v>
                </c:pt>
                <c:pt idx="1179">
                  <c:v>2740.5</c:v>
                </c:pt>
                <c:pt idx="1180">
                  <c:v>1737.98</c:v>
                </c:pt>
                <c:pt idx="1181">
                  <c:v>1618.06</c:v>
                </c:pt>
                <c:pt idx="1182">
                  <c:v>1348.39</c:v>
                </c:pt>
                <c:pt idx="1183">
                  <c:v>1486.24</c:v>
                </c:pt>
                <c:pt idx="1184">
                  <c:v>1357</c:v>
                </c:pt>
                <c:pt idx="1185">
                  <c:v>1344.98</c:v>
                </c:pt>
                <c:pt idx="1186">
                  <c:v>1176.5</c:v>
                </c:pt>
                <c:pt idx="1187">
                  <c:v>1036.4100000000001</c:v>
                </c:pt>
                <c:pt idx="1188">
                  <c:v>1043.33</c:v>
                </c:pt>
                <c:pt idx="1189">
                  <c:v>3695.02</c:v>
                </c:pt>
                <c:pt idx="1190">
                  <c:v>3599.05</c:v>
                </c:pt>
                <c:pt idx="1191">
                  <c:v>1758.72</c:v>
                </c:pt>
                <c:pt idx="1192">
                  <c:v>1467.76</c:v>
                </c:pt>
                <c:pt idx="1193">
                  <c:v>1500.32</c:v>
                </c:pt>
                <c:pt idx="1194">
                  <c:v>1528.41</c:v>
                </c:pt>
                <c:pt idx="1195">
                  <c:v>1318.62</c:v>
                </c:pt>
                <c:pt idx="1196">
                  <c:v>1407.95</c:v>
                </c:pt>
                <c:pt idx="1197">
                  <c:v>1511.8</c:v>
                </c:pt>
                <c:pt idx="1198">
                  <c:v>1335.15</c:v>
                </c:pt>
                <c:pt idx="1199">
                  <c:v>1534.67</c:v>
                </c:pt>
                <c:pt idx="1200">
                  <c:v>1100.71</c:v>
                </c:pt>
                <c:pt idx="1201">
                  <c:v>1362.19</c:v>
                </c:pt>
                <c:pt idx="1202">
                  <c:v>1256.43</c:v>
                </c:pt>
                <c:pt idx="1203">
                  <c:v>1391.02</c:v>
                </c:pt>
                <c:pt idx="1204">
                  <c:v>1513.7</c:v>
                </c:pt>
                <c:pt idx="1205">
                  <c:v>1230.05</c:v>
                </c:pt>
                <c:pt idx="1206">
                  <c:v>1161.97</c:v>
                </c:pt>
                <c:pt idx="1207">
                  <c:v>1245.28</c:v>
                </c:pt>
                <c:pt idx="1208">
                  <c:v>2283.0100000000002</c:v>
                </c:pt>
                <c:pt idx="1209">
                  <c:v>2513.3000000000002</c:v>
                </c:pt>
                <c:pt idx="1210">
                  <c:v>2271.98</c:v>
                </c:pt>
                <c:pt idx="1211">
                  <c:v>1848.63</c:v>
                </c:pt>
                <c:pt idx="1212">
                  <c:v>1406.33</c:v>
                </c:pt>
                <c:pt idx="1213">
                  <c:v>1214.07</c:v>
                </c:pt>
                <c:pt idx="1214">
                  <c:v>1134.94</c:v>
                </c:pt>
                <c:pt idx="1215">
                  <c:v>1267.4100000000001</c:v>
                </c:pt>
                <c:pt idx="1216">
                  <c:v>1034.9000000000001</c:v>
                </c:pt>
                <c:pt idx="1217">
                  <c:v>995.46</c:v>
                </c:pt>
                <c:pt idx="1218">
                  <c:v>940.02</c:v>
                </c:pt>
                <c:pt idx="1219">
                  <c:v>871.04</c:v>
                </c:pt>
                <c:pt idx="1220">
                  <c:v>838.29</c:v>
                </c:pt>
                <c:pt idx="1221">
                  <c:v>872.77</c:v>
                </c:pt>
                <c:pt idx="1222">
                  <c:v>5269.37</c:v>
                </c:pt>
                <c:pt idx="1223">
                  <c:v>29040.75</c:v>
                </c:pt>
                <c:pt idx="1224">
                  <c:v>10351.17</c:v>
                </c:pt>
                <c:pt idx="1225">
                  <c:v>4005.92</c:v>
                </c:pt>
                <c:pt idx="1226">
                  <c:v>2761.81</c:v>
                </c:pt>
                <c:pt idx="1227">
                  <c:v>2254.59</c:v>
                </c:pt>
                <c:pt idx="1228">
                  <c:v>13671.7</c:v>
                </c:pt>
                <c:pt idx="1229">
                  <c:v>10849.59</c:v>
                </c:pt>
                <c:pt idx="1230">
                  <c:v>12675.71</c:v>
                </c:pt>
                <c:pt idx="1231">
                  <c:v>6417.31</c:v>
                </c:pt>
                <c:pt idx="1232">
                  <c:v>3111.04</c:v>
                </c:pt>
                <c:pt idx="1233">
                  <c:v>2370.4699999999998</c:v>
                </c:pt>
                <c:pt idx="1234">
                  <c:v>2015.26</c:v>
                </c:pt>
                <c:pt idx="1235">
                  <c:v>1781.12</c:v>
                </c:pt>
                <c:pt idx="1236">
                  <c:v>1599.75</c:v>
                </c:pt>
                <c:pt idx="1237">
                  <c:v>1458.45</c:v>
                </c:pt>
                <c:pt idx="1238">
                  <c:v>1334.31</c:v>
                </c:pt>
                <c:pt idx="1239">
                  <c:v>1260.8900000000001</c:v>
                </c:pt>
                <c:pt idx="1240">
                  <c:v>1215.55</c:v>
                </c:pt>
                <c:pt idx="1241">
                  <c:v>1187.3699999999999</c:v>
                </c:pt>
                <c:pt idx="1242">
                  <c:v>1649.97</c:v>
                </c:pt>
                <c:pt idx="1243">
                  <c:v>2435.81</c:v>
                </c:pt>
                <c:pt idx="1244">
                  <c:v>3038.23</c:v>
                </c:pt>
                <c:pt idx="1245">
                  <c:v>16281.93</c:v>
                </c:pt>
                <c:pt idx="1246">
                  <c:v>5513.53</c:v>
                </c:pt>
                <c:pt idx="1247">
                  <c:v>6985.02</c:v>
                </c:pt>
                <c:pt idx="1248">
                  <c:v>4022.57</c:v>
                </c:pt>
                <c:pt idx="1249">
                  <c:v>2608.27</c:v>
                </c:pt>
                <c:pt idx="1250">
                  <c:v>2124.8200000000002</c:v>
                </c:pt>
                <c:pt idx="1251">
                  <c:v>1965.44</c:v>
                </c:pt>
                <c:pt idx="1252">
                  <c:v>4263.3599999999997</c:v>
                </c:pt>
                <c:pt idx="1253">
                  <c:v>4289.9799999999996</c:v>
                </c:pt>
                <c:pt idx="1254">
                  <c:v>9137.77</c:v>
                </c:pt>
                <c:pt idx="1255">
                  <c:v>8190.21</c:v>
                </c:pt>
                <c:pt idx="1256">
                  <c:v>4781.3599999999997</c:v>
                </c:pt>
                <c:pt idx="1257">
                  <c:v>3941.51</c:v>
                </c:pt>
                <c:pt idx="1258">
                  <c:v>5874.85</c:v>
                </c:pt>
                <c:pt idx="1259">
                  <c:v>4749.82</c:v>
                </c:pt>
                <c:pt idx="1260">
                  <c:v>2504.8200000000002</c:v>
                </c:pt>
                <c:pt idx="1261">
                  <c:v>9916.35</c:v>
                </c:pt>
                <c:pt idx="1262">
                  <c:v>5708.66</c:v>
                </c:pt>
                <c:pt idx="1263">
                  <c:v>7668.14</c:v>
                </c:pt>
                <c:pt idx="1264">
                  <c:v>3740.51</c:v>
                </c:pt>
                <c:pt idx="1265">
                  <c:v>2681.33</c:v>
                </c:pt>
                <c:pt idx="1266">
                  <c:v>2332.87</c:v>
                </c:pt>
                <c:pt idx="1267">
                  <c:v>2174.23</c:v>
                </c:pt>
                <c:pt idx="1268">
                  <c:v>4780.63</c:v>
                </c:pt>
                <c:pt idx="1269">
                  <c:v>3959.83</c:v>
                </c:pt>
                <c:pt idx="1270">
                  <c:v>2072.2199999999998</c:v>
                </c:pt>
                <c:pt idx="1271">
                  <c:v>1831.78</c:v>
                </c:pt>
                <c:pt idx="1272">
                  <c:v>2271.38</c:v>
                </c:pt>
                <c:pt idx="1273">
                  <c:v>1780.09</c:v>
                </c:pt>
                <c:pt idx="1274">
                  <c:v>1556.73</c:v>
                </c:pt>
                <c:pt idx="1275">
                  <c:v>1475.52</c:v>
                </c:pt>
                <c:pt idx="1276">
                  <c:v>1434.33</c:v>
                </c:pt>
                <c:pt idx="1277">
                  <c:v>1785.59</c:v>
                </c:pt>
                <c:pt idx="1278">
                  <c:v>5924.47</c:v>
                </c:pt>
                <c:pt idx="1279">
                  <c:v>2815.4</c:v>
                </c:pt>
                <c:pt idx="1280">
                  <c:v>10826.94</c:v>
                </c:pt>
                <c:pt idx="1281">
                  <c:v>5826.7</c:v>
                </c:pt>
                <c:pt idx="1282">
                  <c:v>12643</c:v>
                </c:pt>
                <c:pt idx="1283">
                  <c:v>16651.52</c:v>
                </c:pt>
                <c:pt idx="1284">
                  <c:v>19992.830000000002</c:v>
                </c:pt>
                <c:pt idx="1285">
                  <c:v>6163.14</c:v>
                </c:pt>
                <c:pt idx="1286">
                  <c:v>4039.16</c:v>
                </c:pt>
                <c:pt idx="1287">
                  <c:v>2795.51</c:v>
                </c:pt>
                <c:pt idx="1288">
                  <c:v>2410.9899999999998</c:v>
                </c:pt>
                <c:pt idx="1289">
                  <c:v>2118.96</c:v>
                </c:pt>
                <c:pt idx="1290">
                  <c:v>1900.93</c:v>
                </c:pt>
                <c:pt idx="1291">
                  <c:v>1729.94</c:v>
                </c:pt>
                <c:pt idx="1292">
                  <c:v>1587.72</c:v>
                </c:pt>
                <c:pt idx="1293">
                  <c:v>1487.83</c:v>
                </c:pt>
                <c:pt idx="1294">
                  <c:v>1398.73</c:v>
                </c:pt>
                <c:pt idx="1295">
                  <c:v>1331.77</c:v>
                </c:pt>
                <c:pt idx="1296">
                  <c:v>1271.22</c:v>
                </c:pt>
                <c:pt idx="1297">
                  <c:v>1281.4100000000001</c:v>
                </c:pt>
                <c:pt idx="1298">
                  <c:v>1268.6099999999999</c:v>
                </c:pt>
                <c:pt idx="1299">
                  <c:v>1145</c:v>
                </c:pt>
                <c:pt idx="1300">
                  <c:v>1081.68</c:v>
                </c:pt>
                <c:pt idx="1301">
                  <c:v>1031.8</c:v>
                </c:pt>
                <c:pt idx="1302">
                  <c:v>995.77</c:v>
                </c:pt>
                <c:pt idx="1303">
                  <c:v>957.28</c:v>
                </c:pt>
                <c:pt idx="1304">
                  <c:v>1009.83</c:v>
                </c:pt>
                <c:pt idx="1305">
                  <c:v>938.01</c:v>
                </c:pt>
                <c:pt idx="1306">
                  <c:v>871.71</c:v>
                </c:pt>
                <c:pt idx="1307">
                  <c:v>844.61</c:v>
                </c:pt>
                <c:pt idx="1308">
                  <c:v>811.11</c:v>
                </c:pt>
                <c:pt idx="1309">
                  <c:v>783.34</c:v>
                </c:pt>
                <c:pt idx="1310">
                  <c:v>756.27</c:v>
                </c:pt>
                <c:pt idx="1311">
                  <c:v>733.3</c:v>
                </c:pt>
                <c:pt idx="1312">
                  <c:v>709.33</c:v>
                </c:pt>
                <c:pt idx="1313">
                  <c:v>683.32</c:v>
                </c:pt>
                <c:pt idx="1314">
                  <c:v>665.35</c:v>
                </c:pt>
                <c:pt idx="1315">
                  <c:v>660.52</c:v>
                </c:pt>
                <c:pt idx="1316">
                  <c:v>654.30999999999995</c:v>
                </c:pt>
                <c:pt idx="1317">
                  <c:v>634.09</c:v>
                </c:pt>
                <c:pt idx="1318">
                  <c:v>604.66</c:v>
                </c:pt>
                <c:pt idx="1319">
                  <c:v>584.48</c:v>
                </c:pt>
                <c:pt idx="1320">
                  <c:v>567.91</c:v>
                </c:pt>
                <c:pt idx="1321">
                  <c:v>553.41999999999996</c:v>
                </c:pt>
                <c:pt idx="1322">
                  <c:v>541.29</c:v>
                </c:pt>
                <c:pt idx="1323">
                  <c:v>530.48</c:v>
                </c:pt>
                <c:pt idx="1324">
                  <c:v>669.37</c:v>
                </c:pt>
                <c:pt idx="1325">
                  <c:v>605.70000000000005</c:v>
                </c:pt>
                <c:pt idx="1326">
                  <c:v>518.9</c:v>
                </c:pt>
                <c:pt idx="1327">
                  <c:v>464.65</c:v>
                </c:pt>
                <c:pt idx="1328">
                  <c:v>429.86</c:v>
                </c:pt>
                <c:pt idx="1329">
                  <c:v>425.05</c:v>
                </c:pt>
                <c:pt idx="1330">
                  <c:v>438.77</c:v>
                </c:pt>
                <c:pt idx="1331">
                  <c:v>399.5</c:v>
                </c:pt>
                <c:pt idx="1332">
                  <c:v>380.7</c:v>
                </c:pt>
                <c:pt idx="1333">
                  <c:v>359.37</c:v>
                </c:pt>
                <c:pt idx="1334">
                  <c:v>343.53</c:v>
                </c:pt>
                <c:pt idx="1335">
                  <c:v>334.17</c:v>
                </c:pt>
                <c:pt idx="1336">
                  <c:v>325.35000000000002</c:v>
                </c:pt>
                <c:pt idx="1337">
                  <c:v>317.39999999999998</c:v>
                </c:pt>
                <c:pt idx="1338">
                  <c:v>308.05</c:v>
                </c:pt>
                <c:pt idx="1339">
                  <c:v>295.3</c:v>
                </c:pt>
                <c:pt idx="1340">
                  <c:v>284.08</c:v>
                </c:pt>
                <c:pt idx="1341">
                  <c:v>277.58</c:v>
                </c:pt>
                <c:pt idx="1342">
                  <c:v>271.33999999999997</c:v>
                </c:pt>
                <c:pt idx="1343">
                  <c:v>266.68</c:v>
                </c:pt>
                <c:pt idx="1344">
                  <c:v>259.67</c:v>
                </c:pt>
                <c:pt idx="1345">
                  <c:v>252.85</c:v>
                </c:pt>
                <c:pt idx="1346">
                  <c:v>246.02</c:v>
                </c:pt>
                <c:pt idx="1347">
                  <c:v>237.93</c:v>
                </c:pt>
                <c:pt idx="1348">
                  <c:v>232.17</c:v>
                </c:pt>
                <c:pt idx="1349">
                  <c:v>233.48</c:v>
                </c:pt>
                <c:pt idx="1350">
                  <c:v>230.88</c:v>
                </c:pt>
                <c:pt idx="1351">
                  <c:v>224.63</c:v>
                </c:pt>
                <c:pt idx="1352">
                  <c:v>214.86</c:v>
                </c:pt>
                <c:pt idx="1353">
                  <c:v>205.17</c:v>
                </c:pt>
                <c:pt idx="1354">
                  <c:v>197.67</c:v>
                </c:pt>
                <c:pt idx="1355">
                  <c:v>192.11</c:v>
                </c:pt>
                <c:pt idx="1356">
                  <c:v>188.58</c:v>
                </c:pt>
                <c:pt idx="1357">
                  <c:v>182.86</c:v>
                </c:pt>
                <c:pt idx="1358">
                  <c:v>179.17</c:v>
                </c:pt>
                <c:pt idx="1359">
                  <c:v>175.42</c:v>
                </c:pt>
                <c:pt idx="1360">
                  <c:v>171.81</c:v>
                </c:pt>
                <c:pt idx="1361">
                  <c:v>163.79</c:v>
                </c:pt>
                <c:pt idx="1362">
                  <c:v>155.63999999999999</c:v>
                </c:pt>
                <c:pt idx="1363">
                  <c:v>155.52000000000001</c:v>
                </c:pt>
                <c:pt idx="1364">
                  <c:v>154.13999999999999</c:v>
                </c:pt>
                <c:pt idx="1365">
                  <c:v>152.41999999999999</c:v>
                </c:pt>
                <c:pt idx="1366">
                  <c:v>161.81</c:v>
                </c:pt>
                <c:pt idx="1367">
                  <c:v>285.86</c:v>
                </c:pt>
                <c:pt idx="1368">
                  <c:v>556.57000000000005</c:v>
                </c:pt>
                <c:pt idx="1369">
                  <c:v>690.37</c:v>
                </c:pt>
                <c:pt idx="1370">
                  <c:v>470.29</c:v>
                </c:pt>
                <c:pt idx="1371">
                  <c:v>342.59</c:v>
                </c:pt>
                <c:pt idx="1372">
                  <c:v>283.08</c:v>
                </c:pt>
                <c:pt idx="1373">
                  <c:v>250.38</c:v>
                </c:pt>
                <c:pt idx="1374">
                  <c:v>229.82</c:v>
                </c:pt>
                <c:pt idx="1375">
                  <c:v>215.84</c:v>
                </c:pt>
                <c:pt idx="1376">
                  <c:v>204</c:v>
                </c:pt>
                <c:pt idx="1377">
                  <c:v>193.81</c:v>
                </c:pt>
                <c:pt idx="1378">
                  <c:v>186.6</c:v>
                </c:pt>
                <c:pt idx="1379">
                  <c:v>179.02</c:v>
                </c:pt>
                <c:pt idx="1380">
                  <c:v>171.1</c:v>
                </c:pt>
                <c:pt idx="1381">
                  <c:v>165.65</c:v>
                </c:pt>
                <c:pt idx="1382">
                  <c:v>160.72999999999999</c:v>
                </c:pt>
                <c:pt idx="1383">
                  <c:v>168.95</c:v>
                </c:pt>
                <c:pt idx="1384">
                  <c:v>197.57</c:v>
                </c:pt>
                <c:pt idx="1385">
                  <c:v>193.22</c:v>
                </c:pt>
                <c:pt idx="1386">
                  <c:v>208.77</c:v>
                </c:pt>
                <c:pt idx="1387">
                  <c:v>171.43</c:v>
                </c:pt>
                <c:pt idx="1388">
                  <c:v>158.76</c:v>
                </c:pt>
                <c:pt idx="1389">
                  <c:v>150.02000000000001</c:v>
                </c:pt>
                <c:pt idx="1390">
                  <c:v>144.28</c:v>
                </c:pt>
                <c:pt idx="1391">
                  <c:v>136.61000000000001</c:v>
                </c:pt>
                <c:pt idx="1392">
                  <c:v>131.22</c:v>
                </c:pt>
                <c:pt idx="1393">
                  <c:v>127.37</c:v>
                </c:pt>
                <c:pt idx="1394">
                  <c:v>128.49</c:v>
                </c:pt>
                <c:pt idx="1395">
                  <c:v>134.04</c:v>
                </c:pt>
                <c:pt idx="1396">
                  <c:v>121.27</c:v>
                </c:pt>
                <c:pt idx="1397">
                  <c:v>114.43</c:v>
                </c:pt>
                <c:pt idx="1398">
                  <c:v>124.46</c:v>
                </c:pt>
                <c:pt idx="1399">
                  <c:v>158.08000000000001</c:v>
                </c:pt>
                <c:pt idx="1400">
                  <c:v>132.63999999999999</c:v>
                </c:pt>
                <c:pt idx="1401">
                  <c:v>109.84</c:v>
                </c:pt>
                <c:pt idx="1402">
                  <c:v>106.5</c:v>
                </c:pt>
                <c:pt idx="1403">
                  <c:v>115.31</c:v>
                </c:pt>
                <c:pt idx="1404">
                  <c:v>145.88</c:v>
                </c:pt>
                <c:pt idx="1405">
                  <c:v>304.70999999999998</c:v>
                </c:pt>
                <c:pt idx="1406">
                  <c:v>274.29000000000002</c:v>
                </c:pt>
                <c:pt idx="1407">
                  <c:v>182.8</c:v>
                </c:pt>
                <c:pt idx="1408">
                  <c:v>151.81</c:v>
                </c:pt>
                <c:pt idx="1409">
                  <c:v>134.58000000000001</c:v>
                </c:pt>
                <c:pt idx="1410">
                  <c:v>123.89</c:v>
                </c:pt>
                <c:pt idx="1411">
                  <c:v>117.59</c:v>
                </c:pt>
                <c:pt idx="1412">
                  <c:v>111.3</c:v>
                </c:pt>
                <c:pt idx="1413">
                  <c:v>106.82</c:v>
                </c:pt>
                <c:pt idx="1414">
                  <c:v>104.95</c:v>
                </c:pt>
                <c:pt idx="1415">
                  <c:v>116.04</c:v>
                </c:pt>
                <c:pt idx="1416">
                  <c:v>131.32</c:v>
                </c:pt>
                <c:pt idx="1417">
                  <c:v>117.88</c:v>
                </c:pt>
                <c:pt idx="1418">
                  <c:v>108.4</c:v>
                </c:pt>
                <c:pt idx="1419">
                  <c:v>100.33</c:v>
                </c:pt>
                <c:pt idx="1420">
                  <c:v>95.52</c:v>
                </c:pt>
                <c:pt idx="1421">
                  <c:v>92.06</c:v>
                </c:pt>
                <c:pt idx="1422">
                  <c:v>88.37</c:v>
                </c:pt>
                <c:pt idx="1423">
                  <c:v>84.94</c:v>
                </c:pt>
                <c:pt idx="1424">
                  <c:v>83.18</c:v>
                </c:pt>
                <c:pt idx="1425">
                  <c:v>82.59</c:v>
                </c:pt>
                <c:pt idx="1426">
                  <c:v>82.58</c:v>
                </c:pt>
                <c:pt idx="1427">
                  <c:v>82.58</c:v>
                </c:pt>
                <c:pt idx="1428">
                  <c:v>82.51</c:v>
                </c:pt>
                <c:pt idx="1429">
                  <c:v>79.23</c:v>
                </c:pt>
                <c:pt idx="1430">
                  <c:v>77.52</c:v>
                </c:pt>
                <c:pt idx="1431">
                  <c:v>75.319999999999993</c:v>
                </c:pt>
                <c:pt idx="1432">
                  <c:v>76.459999999999994</c:v>
                </c:pt>
                <c:pt idx="1433">
                  <c:v>77.38</c:v>
                </c:pt>
                <c:pt idx="1434">
                  <c:v>86.11</c:v>
                </c:pt>
                <c:pt idx="1435">
                  <c:v>355.67</c:v>
                </c:pt>
                <c:pt idx="1436">
                  <c:v>275.69</c:v>
                </c:pt>
                <c:pt idx="1437">
                  <c:v>180.92</c:v>
                </c:pt>
                <c:pt idx="1438">
                  <c:v>140.13999999999999</c:v>
                </c:pt>
                <c:pt idx="1439">
                  <c:v>120.74</c:v>
                </c:pt>
                <c:pt idx="1440">
                  <c:v>111.17</c:v>
                </c:pt>
                <c:pt idx="1441">
                  <c:v>100.85</c:v>
                </c:pt>
                <c:pt idx="1442">
                  <c:v>94.4</c:v>
                </c:pt>
                <c:pt idx="1443">
                  <c:v>89.21</c:v>
                </c:pt>
                <c:pt idx="1444">
                  <c:v>84.06</c:v>
                </c:pt>
                <c:pt idx="1445">
                  <c:v>81.099999999999994</c:v>
                </c:pt>
                <c:pt idx="1446">
                  <c:v>84.74</c:v>
                </c:pt>
                <c:pt idx="1447">
                  <c:v>97.85</c:v>
                </c:pt>
                <c:pt idx="1448">
                  <c:v>88.98</c:v>
                </c:pt>
                <c:pt idx="1449">
                  <c:v>78.83</c:v>
                </c:pt>
                <c:pt idx="1450">
                  <c:v>76.17</c:v>
                </c:pt>
                <c:pt idx="1451">
                  <c:v>74.92</c:v>
                </c:pt>
                <c:pt idx="1452">
                  <c:v>73.44</c:v>
                </c:pt>
                <c:pt idx="1453">
                  <c:v>70.36</c:v>
                </c:pt>
                <c:pt idx="1454">
                  <c:v>68.89</c:v>
                </c:pt>
                <c:pt idx="1455">
                  <c:v>67.11</c:v>
                </c:pt>
                <c:pt idx="1456">
                  <c:v>65.540000000000006</c:v>
                </c:pt>
                <c:pt idx="1457">
                  <c:v>62.56</c:v>
                </c:pt>
                <c:pt idx="1458">
                  <c:v>57.82</c:v>
                </c:pt>
                <c:pt idx="1459">
                  <c:v>56.67</c:v>
                </c:pt>
                <c:pt idx="1460">
                  <c:v>56.11</c:v>
                </c:pt>
                <c:pt idx="1461">
                  <c:v>55.05</c:v>
                </c:pt>
                <c:pt idx="1462">
                  <c:v>53.24</c:v>
                </c:pt>
                <c:pt idx="1463">
                  <c:v>51.18</c:v>
                </c:pt>
                <c:pt idx="1464">
                  <c:v>49.59</c:v>
                </c:pt>
                <c:pt idx="1465">
                  <c:v>48.6</c:v>
                </c:pt>
                <c:pt idx="1466">
                  <c:v>47.92</c:v>
                </c:pt>
                <c:pt idx="1467">
                  <c:v>47.65</c:v>
                </c:pt>
                <c:pt idx="1468">
                  <c:v>47.96</c:v>
                </c:pt>
                <c:pt idx="1469">
                  <c:v>47.39</c:v>
                </c:pt>
                <c:pt idx="1470">
                  <c:v>45.55</c:v>
                </c:pt>
                <c:pt idx="1471">
                  <c:v>43.18</c:v>
                </c:pt>
                <c:pt idx="1472">
                  <c:v>41.37</c:v>
                </c:pt>
                <c:pt idx="1473">
                  <c:v>39.75</c:v>
                </c:pt>
                <c:pt idx="1474">
                  <c:v>38.200000000000003</c:v>
                </c:pt>
                <c:pt idx="1475">
                  <c:v>37.33</c:v>
                </c:pt>
                <c:pt idx="1476">
                  <c:v>37.21</c:v>
                </c:pt>
                <c:pt idx="1477">
                  <c:v>36.99</c:v>
                </c:pt>
                <c:pt idx="1478">
                  <c:v>45.67</c:v>
                </c:pt>
                <c:pt idx="1479">
                  <c:v>667.38</c:v>
                </c:pt>
                <c:pt idx="1480">
                  <c:v>1337.44</c:v>
                </c:pt>
                <c:pt idx="1481">
                  <c:v>600.29</c:v>
                </c:pt>
                <c:pt idx="1482">
                  <c:v>605.5</c:v>
                </c:pt>
                <c:pt idx="1483">
                  <c:v>466.92</c:v>
                </c:pt>
                <c:pt idx="1484">
                  <c:v>304.51</c:v>
                </c:pt>
                <c:pt idx="1485">
                  <c:v>232.71</c:v>
                </c:pt>
                <c:pt idx="1486">
                  <c:v>188.96</c:v>
                </c:pt>
                <c:pt idx="1487">
                  <c:v>164.32</c:v>
                </c:pt>
                <c:pt idx="1488">
                  <c:v>146.47</c:v>
                </c:pt>
                <c:pt idx="1489">
                  <c:v>133.43</c:v>
                </c:pt>
                <c:pt idx="1490">
                  <c:v>123.27</c:v>
                </c:pt>
                <c:pt idx="1491">
                  <c:v>114.48</c:v>
                </c:pt>
                <c:pt idx="1492">
                  <c:v>108.89</c:v>
                </c:pt>
                <c:pt idx="1493">
                  <c:v>104.84</c:v>
                </c:pt>
                <c:pt idx="1494">
                  <c:v>99.52</c:v>
                </c:pt>
                <c:pt idx="1495">
                  <c:v>93.79</c:v>
                </c:pt>
                <c:pt idx="1496">
                  <c:v>88.64</c:v>
                </c:pt>
                <c:pt idx="1497">
                  <c:v>182.68</c:v>
                </c:pt>
                <c:pt idx="1498">
                  <c:v>376.39</c:v>
                </c:pt>
                <c:pt idx="1499">
                  <c:v>276.47000000000003</c:v>
                </c:pt>
                <c:pt idx="1500">
                  <c:v>179.95</c:v>
                </c:pt>
                <c:pt idx="1501">
                  <c:v>150.29</c:v>
                </c:pt>
                <c:pt idx="1502">
                  <c:v>135.63</c:v>
                </c:pt>
                <c:pt idx="1503">
                  <c:v>127.73</c:v>
                </c:pt>
                <c:pt idx="1504">
                  <c:v>120.54</c:v>
                </c:pt>
                <c:pt idx="1505">
                  <c:v>123.08</c:v>
                </c:pt>
                <c:pt idx="1506">
                  <c:v>113.33</c:v>
                </c:pt>
                <c:pt idx="1507">
                  <c:v>113.06</c:v>
                </c:pt>
                <c:pt idx="1508">
                  <c:v>180.42</c:v>
                </c:pt>
                <c:pt idx="1509">
                  <c:v>176.66</c:v>
                </c:pt>
                <c:pt idx="1510">
                  <c:v>133.6</c:v>
                </c:pt>
                <c:pt idx="1511">
                  <c:v>123.33</c:v>
                </c:pt>
                <c:pt idx="1512">
                  <c:v>134.13999999999999</c:v>
                </c:pt>
                <c:pt idx="1513">
                  <c:v>119.95</c:v>
                </c:pt>
                <c:pt idx="1514">
                  <c:v>111.91</c:v>
                </c:pt>
                <c:pt idx="1515">
                  <c:v>116.22</c:v>
                </c:pt>
                <c:pt idx="1516">
                  <c:v>124.81</c:v>
                </c:pt>
                <c:pt idx="1517">
                  <c:v>143.81</c:v>
                </c:pt>
                <c:pt idx="1518">
                  <c:v>217.52</c:v>
                </c:pt>
                <c:pt idx="1519">
                  <c:v>149.55000000000001</c:v>
                </c:pt>
                <c:pt idx="1520">
                  <c:v>134.72999999999999</c:v>
                </c:pt>
                <c:pt idx="1521">
                  <c:v>131.71</c:v>
                </c:pt>
                <c:pt idx="1522">
                  <c:v>192.15</c:v>
                </c:pt>
                <c:pt idx="1523">
                  <c:v>396.04</c:v>
                </c:pt>
                <c:pt idx="1524">
                  <c:v>217.19</c:v>
                </c:pt>
                <c:pt idx="1525">
                  <c:v>223.99</c:v>
                </c:pt>
                <c:pt idx="1526">
                  <c:v>232</c:v>
                </c:pt>
                <c:pt idx="1527">
                  <c:v>197.62</c:v>
                </c:pt>
                <c:pt idx="1528">
                  <c:v>245.6</c:v>
                </c:pt>
                <c:pt idx="1529">
                  <c:v>309.56</c:v>
                </c:pt>
                <c:pt idx="1530">
                  <c:v>223.7</c:v>
                </c:pt>
                <c:pt idx="1531">
                  <c:v>186.97</c:v>
                </c:pt>
                <c:pt idx="1532">
                  <c:v>179.06</c:v>
                </c:pt>
                <c:pt idx="1533">
                  <c:v>187.44</c:v>
                </c:pt>
                <c:pt idx="1534">
                  <c:v>402.46</c:v>
                </c:pt>
                <c:pt idx="1535">
                  <c:v>917.36</c:v>
                </c:pt>
                <c:pt idx="1536">
                  <c:v>410.68</c:v>
                </c:pt>
                <c:pt idx="1537">
                  <c:v>344.09</c:v>
                </c:pt>
                <c:pt idx="1538">
                  <c:v>954.19</c:v>
                </c:pt>
                <c:pt idx="1539">
                  <c:v>815.27</c:v>
                </c:pt>
                <c:pt idx="1540">
                  <c:v>688.38</c:v>
                </c:pt>
                <c:pt idx="1541">
                  <c:v>580.78</c:v>
                </c:pt>
                <c:pt idx="1542">
                  <c:v>487.27</c:v>
                </c:pt>
                <c:pt idx="1543">
                  <c:v>421.75</c:v>
                </c:pt>
                <c:pt idx="1544">
                  <c:v>371.11</c:v>
                </c:pt>
                <c:pt idx="1545">
                  <c:v>333</c:v>
                </c:pt>
                <c:pt idx="1546">
                  <c:v>306.86</c:v>
                </c:pt>
                <c:pt idx="1547">
                  <c:v>288.82</c:v>
                </c:pt>
                <c:pt idx="1548">
                  <c:v>261.7</c:v>
                </c:pt>
                <c:pt idx="1549">
                  <c:v>245.35</c:v>
                </c:pt>
                <c:pt idx="1550">
                  <c:v>239.71</c:v>
                </c:pt>
                <c:pt idx="1551">
                  <c:v>572.79</c:v>
                </c:pt>
                <c:pt idx="1552">
                  <c:v>560.29</c:v>
                </c:pt>
                <c:pt idx="1553">
                  <c:v>456.23</c:v>
                </c:pt>
                <c:pt idx="1554">
                  <c:v>361.89</c:v>
                </c:pt>
                <c:pt idx="1555">
                  <c:v>313.31</c:v>
                </c:pt>
                <c:pt idx="1556">
                  <c:v>342.19</c:v>
                </c:pt>
                <c:pt idx="1557">
                  <c:v>328.14</c:v>
                </c:pt>
                <c:pt idx="1558">
                  <c:v>280.42</c:v>
                </c:pt>
                <c:pt idx="1559">
                  <c:v>249.24</c:v>
                </c:pt>
                <c:pt idx="1560">
                  <c:v>231.15</c:v>
                </c:pt>
                <c:pt idx="1561">
                  <c:v>216.83</c:v>
                </c:pt>
                <c:pt idx="1562">
                  <c:v>204.64</c:v>
                </c:pt>
                <c:pt idx="1563">
                  <c:v>194.01</c:v>
                </c:pt>
                <c:pt idx="1564">
                  <c:v>180.71</c:v>
                </c:pt>
                <c:pt idx="1565">
                  <c:v>170.72</c:v>
                </c:pt>
                <c:pt idx="1566">
                  <c:v>161.16999999999999</c:v>
                </c:pt>
                <c:pt idx="1567">
                  <c:v>153.31</c:v>
                </c:pt>
                <c:pt idx="1568">
                  <c:v>193.25</c:v>
                </c:pt>
                <c:pt idx="1569">
                  <c:v>250.85</c:v>
                </c:pt>
                <c:pt idx="1570">
                  <c:v>689.3</c:v>
                </c:pt>
                <c:pt idx="1571">
                  <c:v>522.04999999999995</c:v>
                </c:pt>
                <c:pt idx="1572">
                  <c:v>488.49</c:v>
                </c:pt>
                <c:pt idx="1573">
                  <c:v>431.22</c:v>
                </c:pt>
                <c:pt idx="1574">
                  <c:v>971.67</c:v>
                </c:pt>
                <c:pt idx="1575">
                  <c:v>637.85</c:v>
                </c:pt>
                <c:pt idx="1576">
                  <c:v>504.46</c:v>
                </c:pt>
                <c:pt idx="1577">
                  <c:v>448.83</c:v>
                </c:pt>
                <c:pt idx="1578">
                  <c:v>409.13</c:v>
                </c:pt>
                <c:pt idx="1579">
                  <c:v>559.16</c:v>
                </c:pt>
                <c:pt idx="1580">
                  <c:v>426.87</c:v>
                </c:pt>
                <c:pt idx="1581">
                  <c:v>364.77</c:v>
                </c:pt>
                <c:pt idx="1582">
                  <c:v>338.21</c:v>
                </c:pt>
                <c:pt idx="1583">
                  <c:v>417.97</c:v>
                </c:pt>
                <c:pt idx="1584">
                  <c:v>436.81</c:v>
                </c:pt>
                <c:pt idx="1585">
                  <c:v>394.16</c:v>
                </c:pt>
                <c:pt idx="1586">
                  <c:v>623.89</c:v>
                </c:pt>
                <c:pt idx="1587">
                  <c:v>714.14</c:v>
                </c:pt>
                <c:pt idx="1588">
                  <c:v>477.22</c:v>
                </c:pt>
                <c:pt idx="1589">
                  <c:v>418.68</c:v>
                </c:pt>
                <c:pt idx="1590">
                  <c:v>383.95</c:v>
                </c:pt>
                <c:pt idx="1591">
                  <c:v>340.23</c:v>
                </c:pt>
                <c:pt idx="1592">
                  <c:v>314.11</c:v>
                </c:pt>
                <c:pt idx="1593">
                  <c:v>311.14999999999998</c:v>
                </c:pt>
                <c:pt idx="1594">
                  <c:v>291.43</c:v>
                </c:pt>
                <c:pt idx="1595">
                  <c:v>259.8</c:v>
                </c:pt>
                <c:pt idx="1596">
                  <c:v>240.54</c:v>
                </c:pt>
                <c:pt idx="1597">
                  <c:v>226.05</c:v>
                </c:pt>
                <c:pt idx="1598">
                  <c:v>215.26</c:v>
                </c:pt>
                <c:pt idx="1599">
                  <c:v>208.12</c:v>
                </c:pt>
                <c:pt idx="1600">
                  <c:v>517.76</c:v>
                </c:pt>
                <c:pt idx="1601">
                  <c:v>503.05</c:v>
                </c:pt>
                <c:pt idx="1602">
                  <c:v>549.14</c:v>
                </c:pt>
                <c:pt idx="1603">
                  <c:v>457.66</c:v>
                </c:pt>
                <c:pt idx="1604">
                  <c:v>361.39</c:v>
                </c:pt>
                <c:pt idx="1605">
                  <c:v>329.69</c:v>
                </c:pt>
                <c:pt idx="1606">
                  <c:v>296.8</c:v>
                </c:pt>
                <c:pt idx="1607">
                  <c:v>312.24</c:v>
                </c:pt>
                <c:pt idx="1608">
                  <c:v>385.17</c:v>
                </c:pt>
                <c:pt idx="1609">
                  <c:v>488.84</c:v>
                </c:pt>
                <c:pt idx="1610">
                  <c:v>524.78</c:v>
                </c:pt>
                <c:pt idx="1611">
                  <c:v>1502.49</c:v>
                </c:pt>
                <c:pt idx="1612">
                  <c:v>4475.7700000000004</c:v>
                </c:pt>
                <c:pt idx="1613">
                  <c:v>17053.52</c:v>
                </c:pt>
                <c:pt idx="1614">
                  <c:v>2428.66</c:v>
                </c:pt>
                <c:pt idx="1615">
                  <c:v>2143.16</c:v>
                </c:pt>
                <c:pt idx="1616">
                  <c:v>1536.92</c:v>
                </c:pt>
                <c:pt idx="1617">
                  <c:v>1227.73</c:v>
                </c:pt>
                <c:pt idx="1618">
                  <c:v>1094.4000000000001</c:v>
                </c:pt>
                <c:pt idx="1619">
                  <c:v>980.36</c:v>
                </c:pt>
                <c:pt idx="1620">
                  <c:v>846.03</c:v>
                </c:pt>
                <c:pt idx="1621">
                  <c:v>845.02</c:v>
                </c:pt>
                <c:pt idx="1622">
                  <c:v>3198.23</c:v>
                </c:pt>
                <c:pt idx="1623">
                  <c:v>14481.12</c:v>
                </c:pt>
                <c:pt idx="1624">
                  <c:v>9239.84</c:v>
                </c:pt>
                <c:pt idx="1625">
                  <c:v>20151.29</c:v>
                </c:pt>
                <c:pt idx="1626">
                  <c:v>9019.73</c:v>
                </c:pt>
                <c:pt idx="1627">
                  <c:v>12263.96</c:v>
                </c:pt>
                <c:pt idx="1628">
                  <c:v>6535.86</c:v>
                </c:pt>
                <c:pt idx="1629">
                  <c:v>5249.22</c:v>
                </c:pt>
                <c:pt idx="1630">
                  <c:v>4534.7700000000004</c:v>
                </c:pt>
                <c:pt idx="1631">
                  <c:v>4785.47</c:v>
                </c:pt>
                <c:pt idx="1632">
                  <c:v>5479</c:v>
                </c:pt>
                <c:pt idx="1633">
                  <c:v>2764.8</c:v>
                </c:pt>
                <c:pt idx="1634">
                  <c:v>2141.0700000000002</c:v>
                </c:pt>
                <c:pt idx="1635">
                  <c:v>1714.28</c:v>
                </c:pt>
                <c:pt idx="1636">
                  <c:v>1467.93</c:v>
                </c:pt>
                <c:pt idx="1637">
                  <c:v>1507.47</c:v>
                </c:pt>
                <c:pt idx="1638">
                  <c:v>7712.81</c:v>
                </c:pt>
                <c:pt idx="1639">
                  <c:v>5281.52</c:v>
                </c:pt>
                <c:pt idx="1640">
                  <c:v>2803.89</c:v>
                </c:pt>
                <c:pt idx="1641">
                  <c:v>2080.39</c:v>
                </c:pt>
                <c:pt idx="1642">
                  <c:v>1735.04</c:v>
                </c:pt>
                <c:pt idx="1643">
                  <c:v>1508.8</c:v>
                </c:pt>
                <c:pt idx="1644">
                  <c:v>1345.8</c:v>
                </c:pt>
                <c:pt idx="1645">
                  <c:v>1223.8</c:v>
                </c:pt>
                <c:pt idx="1646">
                  <c:v>1126.29</c:v>
                </c:pt>
                <c:pt idx="1647">
                  <c:v>1044.45</c:v>
                </c:pt>
                <c:pt idx="1648">
                  <c:v>978.21</c:v>
                </c:pt>
                <c:pt idx="1649">
                  <c:v>916.8</c:v>
                </c:pt>
                <c:pt idx="1650">
                  <c:v>889.16</c:v>
                </c:pt>
                <c:pt idx="1651">
                  <c:v>809.78</c:v>
                </c:pt>
                <c:pt idx="1652">
                  <c:v>754.81</c:v>
                </c:pt>
                <c:pt idx="1653">
                  <c:v>713.42</c:v>
                </c:pt>
                <c:pt idx="1654">
                  <c:v>728.28</c:v>
                </c:pt>
                <c:pt idx="1655">
                  <c:v>1098.53</c:v>
                </c:pt>
                <c:pt idx="1656">
                  <c:v>6220.92</c:v>
                </c:pt>
                <c:pt idx="1657">
                  <c:v>1618.16</c:v>
                </c:pt>
                <c:pt idx="1658">
                  <c:v>1906.36</c:v>
                </c:pt>
                <c:pt idx="1659">
                  <c:v>21230.28</c:v>
                </c:pt>
                <c:pt idx="1660">
                  <c:v>7833.68</c:v>
                </c:pt>
                <c:pt idx="1661">
                  <c:v>2738.95</c:v>
                </c:pt>
                <c:pt idx="1662">
                  <c:v>2060.23</c:v>
                </c:pt>
                <c:pt idx="1663">
                  <c:v>1750.84</c:v>
                </c:pt>
                <c:pt idx="1664">
                  <c:v>1593.32</c:v>
                </c:pt>
                <c:pt idx="1665">
                  <c:v>1390.63</c:v>
                </c:pt>
                <c:pt idx="1666">
                  <c:v>1260.6199999999999</c:v>
                </c:pt>
                <c:pt idx="1667">
                  <c:v>1162.97</c:v>
                </c:pt>
                <c:pt idx="1668">
                  <c:v>1082.32</c:v>
                </c:pt>
                <c:pt idx="1669">
                  <c:v>1024.47</c:v>
                </c:pt>
                <c:pt idx="1670">
                  <c:v>980.94</c:v>
                </c:pt>
                <c:pt idx="1671">
                  <c:v>923.01</c:v>
                </c:pt>
                <c:pt idx="1672">
                  <c:v>896.29</c:v>
                </c:pt>
                <c:pt idx="1673">
                  <c:v>902.43</c:v>
                </c:pt>
                <c:pt idx="1674">
                  <c:v>1438.77</c:v>
                </c:pt>
                <c:pt idx="1675">
                  <c:v>1128.8399999999999</c:v>
                </c:pt>
                <c:pt idx="1676">
                  <c:v>976.65</c:v>
                </c:pt>
                <c:pt idx="1677">
                  <c:v>893.18</c:v>
                </c:pt>
                <c:pt idx="1678">
                  <c:v>830.58</c:v>
                </c:pt>
                <c:pt idx="1679">
                  <c:v>783.24</c:v>
                </c:pt>
                <c:pt idx="1680">
                  <c:v>742.11</c:v>
                </c:pt>
                <c:pt idx="1681">
                  <c:v>709.77</c:v>
                </c:pt>
                <c:pt idx="1682">
                  <c:v>676.95</c:v>
                </c:pt>
                <c:pt idx="1683">
                  <c:v>664.9</c:v>
                </c:pt>
                <c:pt idx="1684">
                  <c:v>637.03</c:v>
                </c:pt>
                <c:pt idx="1685">
                  <c:v>624.72</c:v>
                </c:pt>
                <c:pt idx="1686">
                  <c:v>595.87</c:v>
                </c:pt>
                <c:pt idx="1687">
                  <c:v>569.79</c:v>
                </c:pt>
                <c:pt idx="1688">
                  <c:v>547</c:v>
                </c:pt>
                <c:pt idx="1689">
                  <c:v>527.08000000000004</c:v>
                </c:pt>
                <c:pt idx="1690">
                  <c:v>509.83</c:v>
                </c:pt>
                <c:pt idx="1691">
                  <c:v>665.75</c:v>
                </c:pt>
                <c:pt idx="1692">
                  <c:v>723.07</c:v>
                </c:pt>
                <c:pt idx="1693">
                  <c:v>576.23</c:v>
                </c:pt>
                <c:pt idx="1694">
                  <c:v>631.66999999999996</c:v>
                </c:pt>
                <c:pt idx="1695">
                  <c:v>1264.82</c:v>
                </c:pt>
                <c:pt idx="1696">
                  <c:v>755.02</c:v>
                </c:pt>
                <c:pt idx="1697">
                  <c:v>1045.02</c:v>
                </c:pt>
                <c:pt idx="1698">
                  <c:v>1803.22</c:v>
                </c:pt>
                <c:pt idx="1699">
                  <c:v>1316.7</c:v>
                </c:pt>
                <c:pt idx="1700">
                  <c:v>1058.58</c:v>
                </c:pt>
                <c:pt idx="1701">
                  <c:v>917.61</c:v>
                </c:pt>
                <c:pt idx="1702">
                  <c:v>812.56</c:v>
                </c:pt>
                <c:pt idx="1703">
                  <c:v>751.88</c:v>
                </c:pt>
                <c:pt idx="1704">
                  <c:v>722.23</c:v>
                </c:pt>
                <c:pt idx="1705">
                  <c:v>711.52</c:v>
                </c:pt>
                <c:pt idx="1706">
                  <c:v>747.51</c:v>
                </c:pt>
                <c:pt idx="1707">
                  <c:v>663.71</c:v>
                </c:pt>
                <c:pt idx="1708">
                  <c:v>612.01</c:v>
                </c:pt>
                <c:pt idx="1709">
                  <c:v>583.67999999999995</c:v>
                </c:pt>
                <c:pt idx="1710">
                  <c:v>558.89</c:v>
                </c:pt>
                <c:pt idx="1711">
                  <c:v>533.12</c:v>
                </c:pt>
                <c:pt idx="1712">
                  <c:v>510.97</c:v>
                </c:pt>
                <c:pt idx="1713">
                  <c:v>493.9</c:v>
                </c:pt>
                <c:pt idx="1714">
                  <c:v>478.14</c:v>
                </c:pt>
                <c:pt idx="1715">
                  <c:v>463.38</c:v>
                </c:pt>
                <c:pt idx="1716">
                  <c:v>447.73</c:v>
                </c:pt>
                <c:pt idx="1717">
                  <c:v>432.21</c:v>
                </c:pt>
                <c:pt idx="1718">
                  <c:v>415.25</c:v>
                </c:pt>
                <c:pt idx="1719">
                  <c:v>399.02</c:v>
                </c:pt>
                <c:pt idx="1720">
                  <c:v>384.64</c:v>
                </c:pt>
                <c:pt idx="1721">
                  <c:v>371.76</c:v>
                </c:pt>
                <c:pt idx="1722">
                  <c:v>357.27</c:v>
                </c:pt>
                <c:pt idx="1723">
                  <c:v>345.35</c:v>
                </c:pt>
                <c:pt idx="1724">
                  <c:v>332.19</c:v>
                </c:pt>
                <c:pt idx="1725">
                  <c:v>324.61</c:v>
                </c:pt>
                <c:pt idx="1726">
                  <c:v>317.62</c:v>
                </c:pt>
                <c:pt idx="1727">
                  <c:v>312.49</c:v>
                </c:pt>
                <c:pt idx="1728">
                  <c:v>302.8</c:v>
                </c:pt>
                <c:pt idx="1729">
                  <c:v>292.33</c:v>
                </c:pt>
                <c:pt idx="1730">
                  <c:v>290.87</c:v>
                </c:pt>
                <c:pt idx="1731">
                  <c:v>293.64999999999998</c:v>
                </c:pt>
                <c:pt idx="1732">
                  <c:v>291.16000000000003</c:v>
                </c:pt>
                <c:pt idx="1733">
                  <c:v>281.8</c:v>
                </c:pt>
                <c:pt idx="1734">
                  <c:v>278.68</c:v>
                </c:pt>
                <c:pt idx="1735">
                  <c:v>286.93</c:v>
                </c:pt>
                <c:pt idx="1736">
                  <c:v>261.74</c:v>
                </c:pt>
                <c:pt idx="1737">
                  <c:v>246.61</c:v>
                </c:pt>
                <c:pt idx="1738">
                  <c:v>238.94</c:v>
                </c:pt>
                <c:pt idx="1739">
                  <c:v>227.3</c:v>
                </c:pt>
                <c:pt idx="1740">
                  <c:v>222.31</c:v>
                </c:pt>
                <c:pt idx="1741">
                  <c:v>219.97</c:v>
                </c:pt>
                <c:pt idx="1742">
                  <c:v>257.24</c:v>
                </c:pt>
                <c:pt idx="1743">
                  <c:v>439.2</c:v>
                </c:pt>
                <c:pt idx="1744">
                  <c:v>1498.6</c:v>
                </c:pt>
                <c:pt idx="1745">
                  <c:v>781.58</c:v>
                </c:pt>
                <c:pt idx="1746">
                  <c:v>589.80999999999995</c:v>
                </c:pt>
                <c:pt idx="1747">
                  <c:v>496.51</c:v>
                </c:pt>
                <c:pt idx="1748">
                  <c:v>466.03</c:v>
                </c:pt>
                <c:pt idx="1749">
                  <c:v>444.8</c:v>
                </c:pt>
                <c:pt idx="1750">
                  <c:v>427.83</c:v>
                </c:pt>
                <c:pt idx="1751">
                  <c:v>400.74</c:v>
                </c:pt>
                <c:pt idx="1752">
                  <c:v>380.81</c:v>
                </c:pt>
                <c:pt idx="1753">
                  <c:v>362.06</c:v>
                </c:pt>
                <c:pt idx="1754">
                  <c:v>347.79</c:v>
                </c:pt>
                <c:pt idx="1755">
                  <c:v>328.83</c:v>
                </c:pt>
                <c:pt idx="1756">
                  <c:v>314.37</c:v>
                </c:pt>
                <c:pt idx="1757">
                  <c:v>310.05</c:v>
                </c:pt>
                <c:pt idx="1758">
                  <c:v>295.85000000000002</c:v>
                </c:pt>
                <c:pt idx="1759">
                  <c:v>285.52</c:v>
                </c:pt>
                <c:pt idx="1760">
                  <c:v>277.8</c:v>
                </c:pt>
                <c:pt idx="1761">
                  <c:v>271.64</c:v>
                </c:pt>
                <c:pt idx="1762">
                  <c:v>262.52</c:v>
                </c:pt>
                <c:pt idx="1763">
                  <c:v>248.26</c:v>
                </c:pt>
                <c:pt idx="1764">
                  <c:v>239.23</c:v>
                </c:pt>
                <c:pt idx="1765">
                  <c:v>235.84</c:v>
                </c:pt>
                <c:pt idx="1766">
                  <c:v>229.87</c:v>
                </c:pt>
                <c:pt idx="1767">
                  <c:v>222.24</c:v>
                </c:pt>
                <c:pt idx="1768">
                  <c:v>215.04</c:v>
                </c:pt>
                <c:pt idx="1769">
                  <c:v>210.98</c:v>
                </c:pt>
                <c:pt idx="1770">
                  <c:v>204.34</c:v>
                </c:pt>
                <c:pt idx="1771">
                  <c:v>196.62</c:v>
                </c:pt>
                <c:pt idx="1772">
                  <c:v>190.65</c:v>
                </c:pt>
                <c:pt idx="1773">
                  <c:v>182.65</c:v>
                </c:pt>
                <c:pt idx="1774">
                  <c:v>177.63</c:v>
                </c:pt>
                <c:pt idx="1775">
                  <c:v>176.99</c:v>
                </c:pt>
                <c:pt idx="1776">
                  <c:v>169.71</c:v>
                </c:pt>
                <c:pt idx="1777">
                  <c:v>160.68</c:v>
                </c:pt>
                <c:pt idx="1778">
                  <c:v>157.34</c:v>
                </c:pt>
                <c:pt idx="1779">
                  <c:v>154.07</c:v>
                </c:pt>
                <c:pt idx="1780">
                  <c:v>154.59</c:v>
                </c:pt>
                <c:pt idx="1781">
                  <c:v>167.62</c:v>
                </c:pt>
                <c:pt idx="1782">
                  <c:v>150.99</c:v>
                </c:pt>
                <c:pt idx="1783">
                  <c:v>141.87</c:v>
                </c:pt>
                <c:pt idx="1784">
                  <c:v>136.46</c:v>
                </c:pt>
                <c:pt idx="1785">
                  <c:v>132.94</c:v>
                </c:pt>
                <c:pt idx="1786">
                  <c:v>136.68</c:v>
                </c:pt>
                <c:pt idx="1787">
                  <c:v>344.61</c:v>
                </c:pt>
                <c:pt idx="1788">
                  <c:v>385.62</c:v>
                </c:pt>
                <c:pt idx="1789">
                  <c:v>252.37</c:v>
                </c:pt>
                <c:pt idx="1790">
                  <c:v>193.51</c:v>
                </c:pt>
                <c:pt idx="1791">
                  <c:v>168.81</c:v>
                </c:pt>
                <c:pt idx="1792">
                  <c:v>155.69</c:v>
                </c:pt>
                <c:pt idx="1793">
                  <c:v>150.19</c:v>
                </c:pt>
                <c:pt idx="1794">
                  <c:v>144.41999999999999</c:v>
                </c:pt>
                <c:pt idx="1795">
                  <c:v>138.22999999999999</c:v>
                </c:pt>
                <c:pt idx="1796">
                  <c:v>132.34</c:v>
                </c:pt>
                <c:pt idx="1797">
                  <c:v>126.48</c:v>
                </c:pt>
                <c:pt idx="1798">
                  <c:v>121.66</c:v>
                </c:pt>
                <c:pt idx="1799">
                  <c:v>117.76</c:v>
                </c:pt>
                <c:pt idx="1800">
                  <c:v>115.53</c:v>
                </c:pt>
                <c:pt idx="1801">
                  <c:v>111.75</c:v>
                </c:pt>
                <c:pt idx="1802">
                  <c:v>109.52</c:v>
                </c:pt>
                <c:pt idx="1803">
                  <c:v>108.72</c:v>
                </c:pt>
                <c:pt idx="1804">
                  <c:v>107.24</c:v>
                </c:pt>
                <c:pt idx="1805">
                  <c:v>105.8</c:v>
                </c:pt>
                <c:pt idx="1806">
                  <c:v>102.04</c:v>
                </c:pt>
                <c:pt idx="1807">
                  <c:v>105.99</c:v>
                </c:pt>
                <c:pt idx="1808">
                  <c:v>113.8</c:v>
                </c:pt>
                <c:pt idx="1809">
                  <c:v>108.89</c:v>
                </c:pt>
                <c:pt idx="1810">
                  <c:v>103.22</c:v>
                </c:pt>
                <c:pt idx="1811">
                  <c:v>103.79</c:v>
                </c:pt>
                <c:pt idx="1812">
                  <c:v>96.8</c:v>
                </c:pt>
                <c:pt idx="1813">
                  <c:v>95.97</c:v>
                </c:pt>
                <c:pt idx="1814">
                  <c:v>98.3</c:v>
                </c:pt>
                <c:pt idx="1815">
                  <c:v>93.35</c:v>
                </c:pt>
                <c:pt idx="1816">
                  <c:v>85.15</c:v>
                </c:pt>
                <c:pt idx="1817">
                  <c:v>79.78</c:v>
                </c:pt>
                <c:pt idx="1818">
                  <c:v>77.64</c:v>
                </c:pt>
                <c:pt idx="1819">
                  <c:v>77.33</c:v>
                </c:pt>
                <c:pt idx="1820">
                  <c:v>76.31</c:v>
                </c:pt>
                <c:pt idx="1821">
                  <c:v>74.3</c:v>
                </c:pt>
                <c:pt idx="1822">
                  <c:v>71.67</c:v>
                </c:pt>
                <c:pt idx="1823">
                  <c:v>69.73</c:v>
                </c:pt>
                <c:pt idx="1824">
                  <c:v>69.17</c:v>
                </c:pt>
                <c:pt idx="1825">
                  <c:v>90.21</c:v>
                </c:pt>
                <c:pt idx="1826">
                  <c:v>87.46</c:v>
                </c:pt>
                <c:pt idx="1827">
                  <c:v>75.14</c:v>
                </c:pt>
                <c:pt idx="1828">
                  <c:v>75.78</c:v>
                </c:pt>
                <c:pt idx="1829">
                  <c:v>74.099999999999994</c:v>
                </c:pt>
                <c:pt idx="1830">
                  <c:v>84.06</c:v>
                </c:pt>
                <c:pt idx="1831">
                  <c:v>130.34</c:v>
                </c:pt>
                <c:pt idx="1832">
                  <c:v>98.85</c:v>
                </c:pt>
                <c:pt idx="1833">
                  <c:v>123.39</c:v>
                </c:pt>
                <c:pt idx="1834">
                  <c:v>126.9</c:v>
                </c:pt>
                <c:pt idx="1835">
                  <c:v>91.09</c:v>
                </c:pt>
                <c:pt idx="1836">
                  <c:v>78.16</c:v>
                </c:pt>
                <c:pt idx="1837">
                  <c:v>72.67</c:v>
                </c:pt>
                <c:pt idx="1838">
                  <c:v>69.72</c:v>
                </c:pt>
                <c:pt idx="1839">
                  <c:v>66.27</c:v>
                </c:pt>
                <c:pt idx="1840">
                  <c:v>62.9</c:v>
                </c:pt>
                <c:pt idx="1841">
                  <c:v>59.78</c:v>
                </c:pt>
                <c:pt idx="1842">
                  <c:v>57.08</c:v>
                </c:pt>
                <c:pt idx="1843">
                  <c:v>53.24</c:v>
                </c:pt>
                <c:pt idx="1844">
                  <c:v>50.83</c:v>
                </c:pt>
                <c:pt idx="1845">
                  <c:v>53.92</c:v>
                </c:pt>
                <c:pt idx="1846">
                  <c:v>388.44</c:v>
                </c:pt>
                <c:pt idx="1847">
                  <c:v>157.41</c:v>
                </c:pt>
                <c:pt idx="1848">
                  <c:v>99.47</c:v>
                </c:pt>
                <c:pt idx="1849">
                  <c:v>88.61</c:v>
                </c:pt>
                <c:pt idx="1850">
                  <c:v>83.03</c:v>
                </c:pt>
                <c:pt idx="1851">
                  <c:v>76.58</c:v>
                </c:pt>
                <c:pt idx="1852">
                  <c:v>75.42</c:v>
                </c:pt>
                <c:pt idx="1853">
                  <c:v>69.239999999999995</c:v>
                </c:pt>
                <c:pt idx="1854">
                  <c:v>64.61</c:v>
                </c:pt>
                <c:pt idx="1855">
                  <c:v>61.44</c:v>
                </c:pt>
                <c:pt idx="1856">
                  <c:v>57.52</c:v>
                </c:pt>
                <c:pt idx="1857">
                  <c:v>54.6</c:v>
                </c:pt>
                <c:pt idx="1858">
                  <c:v>52.97</c:v>
                </c:pt>
                <c:pt idx="1859">
                  <c:v>50.02</c:v>
                </c:pt>
                <c:pt idx="1860">
                  <c:v>46.86</c:v>
                </c:pt>
                <c:pt idx="1861">
                  <c:v>43.72</c:v>
                </c:pt>
                <c:pt idx="1862">
                  <c:v>40.11</c:v>
                </c:pt>
                <c:pt idx="1863">
                  <c:v>37.33</c:v>
                </c:pt>
                <c:pt idx="1864">
                  <c:v>36.96</c:v>
                </c:pt>
                <c:pt idx="1865">
                  <c:v>36.799999999999997</c:v>
                </c:pt>
                <c:pt idx="1866">
                  <c:v>32.53</c:v>
                </c:pt>
                <c:pt idx="1867">
                  <c:v>30.75</c:v>
                </c:pt>
                <c:pt idx="1868">
                  <c:v>31.09</c:v>
                </c:pt>
                <c:pt idx="1869">
                  <c:v>32.68</c:v>
                </c:pt>
                <c:pt idx="1870">
                  <c:v>37.56</c:v>
                </c:pt>
                <c:pt idx="1871">
                  <c:v>44.15</c:v>
                </c:pt>
                <c:pt idx="1872">
                  <c:v>38.659999999999997</c:v>
                </c:pt>
                <c:pt idx="1873">
                  <c:v>35.549999999999997</c:v>
                </c:pt>
                <c:pt idx="1874">
                  <c:v>39.14</c:v>
                </c:pt>
                <c:pt idx="1875">
                  <c:v>36.4</c:v>
                </c:pt>
                <c:pt idx="1876">
                  <c:v>73.05</c:v>
                </c:pt>
                <c:pt idx="1877">
                  <c:v>112.28</c:v>
                </c:pt>
                <c:pt idx="1878">
                  <c:v>66.900000000000006</c:v>
                </c:pt>
                <c:pt idx="1879">
                  <c:v>50.56</c:v>
                </c:pt>
                <c:pt idx="1880">
                  <c:v>45.39</c:v>
                </c:pt>
                <c:pt idx="1881">
                  <c:v>40.200000000000003</c:v>
                </c:pt>
                <c:pt idx="1882">
                  <c:v>36.28</c:v>
                </c:pt>
                <c:pt idx="1883">
                  <c:v>33.450000000000003</c:v>
                </c:pt>
                <c:pt idx="1884">
                  <c:v>30.7</c:v>
                </c:pt>
                <c:pt idx="1885">
                  <c:v>28.73</c:v>
                </c:pt>
                <c:pt idx="1886">
                  <c:v>26.34</c:v>
                </c:pt>
                <c:pt idx="1887">
                  <c:v>26.24</c:v>
                </c:pt>
                <c:pt idx="1888">
                  <c:v>33.22</c:v>
                </c:pt>
                <c:pt idx="1889">
                  <c:v>51.7</c:v>
                </c:pt>
                <c:pt idx="1890">
                  <c:v>45.38</c:v>
                </c:pt>
                <c:pt idx="1891">
                  <c:v>34.979999999999997</c:v>
                </c:pt>
                <c:pt idx="1892">
                  <c:v>29.54</c:v>
                </c:pt>
                <c:pt idx="1893">
                  <c:v>26.9</c:v>
                </c:pt>
                <c:pt idx="1894">
                  <c:v>25.23</c:v>
                </c:pt>
                <c:pt idx="1895">
                  <c:v>22.99</c:v>
                </c:pt>
                <c:pt idx="1896">
                  <c:v>22.38</c:v>
                </c:pt>
                <c:pt idx="1897">
                  <c:v>21.78</c:v>
                </c:pt>
                <c:pt idx="1898">
                  <c:v>20.7</c:v>
                </c:pt>
                <c:pt idx="1899">
                  <c:v>19.25</c:v>
                </c:pt>
                <c:pt idx="1900">
                  <c:v>18.78</c:v>
                </c:pt>
                <c:pt idx="1901">
                  <c:v>18.05</c:v>
                </c:pt>
                <c:pt idx="1902">
                  <c:v>17.420000000000002</c:v>
                </c:pt>
                <c:pt idx="1903">
                  <c:v>17.170000000000002</c:v>
                </c:pt>
                <c:pt idx="1904">
                  <c:v>16.600000000000001</c:v>
                </c:pt>
                <c:pt idx="1905">
                  <c:v>15.69</c:v>
                </c:pt>
                <c:pt idx="1906">
                  <c:v>14.65</c:v>
                </c:pt>
                <c:pt idx="1907">
                  <c:v>13.89</c:v>
                </c:pt>
                <c:pt idx="1908">
                  <c:v>13.22</c:v>
                </c:pt>
                <c:pt idx="1909">
                  <c:v>12.58</c:v>
                </c:pt>
                <c:pt idx="1910">
                  <c:v>12.55</c:v>
                </c:pt>
                <c:pt idx="1911">
                  <c:v>13.04</c:v>
                </c:pt>
                <c:pt idx="1912">
                  <c:v>33.229999999999997</c:v>
                </c:pt>
                <c:pt idx="1913">
                  <c:v>48.34</c:v>
                </c:pt>
                <c:pt idx="1914">
                  <c:v>45.44</c:v>
                </c:pt>
                <c:pt idx="1915">
                  <c:v>44.66</c:v>
                </c:pt>
                <c:pt idx="1916">
                  <c:v>36.33</c:v>
                </c:pt>
                <c:pt idx="1917">
                  <c:v>50.35</c:v>
                </c:pt>
                <c:pt idx="1918">
                  <c:v>43.77</c:v>
                </c:pt>
                <c:pt idx="1919">
                  <c:v>312.76</c:v>
                </c:pt>
                <c:pt idx="1920">
                  <c:v>171.48</c:v>
                </c:pt>
                <c:pt idx="1921">
                  <c:v>97.28</c:v>
                </c:pt>
                <c:pt idx="1922">
                  <c:v>74.650000000000006</c:v>
                </c:pt>
                <c:pt idx="1923">
                  <c:v>64.16</c:v>
                </c:pt>
                <c:pt idx="1924">
                  <c:v>123.16</c:v>
                </c:pt>
                <c:pt idx="1925">
                  <c:v>210.33</c:v>
                </c:pt>
                <c:pt idx="1926">
                  <c:v>155.22</c:v>
                </c:pt>
                <c:pt idx="1927">
                  <c:v>126.55</c:v>
                </c:pt>
                <c:pt idx="1928">
                  <c:v>89.12</c:v>
                </c:pt>
                <c:pt idx="1929">
                  <c:v>72.239999999999995</c:v>
                </c:pt>
                <c:pt idx="1930">
                  <c:v>62.91</c:v>
                </c:pt>
                <c:pt idx="1931">
                  <c:v>60.22</c:v>
                </c:pt>
                <c:pt idx="1932">
                  <c:v>60.49</c:v>
                </c:pt>
                <c:pt idx="1933">
                  <c:v>55.35</c:v>
                </c:pt>
                <c:pt idx="1934">
                  <c:v>399.48</c:v>
                </c:pt>
                <c:pt idx="1935">
                  <c:v>160.97999999999999</c:v>
                </c:pt>
                <c:pt idx="1936">
                  <c:v>151.27000000000001</c:v>
                </c:pt>
                <c:pt idx="1937">
                  <c:v>437.05</c:v>
                </c:pt>
                <c:pt idx="1938">
                  <c:v>787.57</c:v>
                </c:pt>
                <c:pt idx="1939">
                  <c:v>1184.43</c:v>
                </c:pt>
                <c:pt idx="1940">
                  <c:v>5455.88</c:v>
                </c:pt>
                <c:pt idx="1941">
                  <c:v>8992.69</c:v>
                </c:pt>
                <c:pt idx="1942">
                  <c:v>4961.29</c:v>
                </c:pt>
                <c:pt idx="1943">
                  <c:v>2314.36</c:v>
                </c:pt>
                <c:pt idx="1944">
                  <c:v>1309.22</c:v>
                </c:pt>
                <c:pt idx="1945">
                  <c:v>943.64</c:v>
                </c:pt>
                <c:pt idx="1946">
                  <c:v>747.54</c:v>
                </c:pt>
                <c:pt idx="1947">
                  <c:v>679.68</c:v>
                </c:pt>
                <c:pt idx="1948">
                  <c:v>553.25</c:v>
                </c:pt>
                <c:pt idx="1949">
                  <c:v>473.65</c:v>
                </c:pt>
                <c:pt idx="1950">
                  <c:v>417.79</c:v>
                </c:pt>
                <c:pt idx="1951">
                  <c:v>355.74</c:v>
                </c:pt>
                <c:pt idx="1952">
                  <c:v>311.39</c:v>
                </c:pt>
                <c:pt idx="1953">
                  <c:v>272.52</c:v>
                </c:pt>
                <c:pt idx="1954">
                  <c:v>250.06</c:v>
                </c:pt>
                <c:pt idx="1955">
                  <c:v>230.7</c:v>
                </c:pt>
                <c:pt idx="1956">
                  <c:v>207.39</c:v>
                </c:pt>
                <c:pt idx="1957">
                  <c:v>190.55</c:v>
                </c:pt>
                <c:pt idx="1958">
                  <c:v>192.14</c:v>
                </c:pt>
                <c:pt idx="1959">
                  <c:v>292.82</c:v>
                </c:pt>
                <c:pt idx="1960">
                  <c:v>277.89</c:v>
                </c:pt>
                <c:pt idx="1961">
                  <c:v>198.44</c:v>
                </c:pt>
                <c:pt idx="1962">
                  <c:v>209.66</c:v>
                </c:pt>
                <c:pt idx="1963">
                  <c:v>279.88</c:v>
                </c:pt>
                <c:pt idx="1964">
                  <c:v>294.89</c:v>
                </c:pt>
                <c:pt idx="1965">
                  <c:v>313.79000000000002</c:v>
                </c:pt>
                <c:pt idx="1966">
                  <c:v>250.24</c:v>
                </c:pt>
                <c:pt idx="1967">
                  <c:v>228.08</c:v>
                </c:pt>
                <c:pt idx="1968">
                  <c:v>213.13</c:v>
                </c:pt>
                <c:pt idx="1969">
                  <c:v>192.48</c:v>
                </c:pt>
                <c:pt idx="1970">
                  <c:v>175.63</c:v>
                </c:pt>
                <c:pt idx="1971">
                  <c:v>172.17</c:v>
                </c:pt>
                <c:pt idx="1972">
                  <c:v>178.1</c:v>
                </c:pt>
                <c:pt idx="1973">
                  <c:v>191.52</c:v>
                </c:pt>
                <c:pt idx="1974">
                  <c:v>215.42</c:v>
                </c:pt>
                <c:pt idx="1975">
                  <c:v>195.38</c:v>
                </c:pt>
                <c:pt idx="1976">
                  <c:v>171.87</c:v>
                </c:pt>
                <c:pt idx="1977">
                  <c:v>171.47</c:v>
                </c:pt>
                <c:pt idx="1978">
                  <c:v>429.97</c:v>
                </c:pt>
                <c:pt idx="1979">
                  <c:v>307.42</c:v>
                </c:pt>
                <c:pt idx="1980">
                  <c:v>302.37</c:v>
                </c:pt>
                <c:pt idx="1981">
                  <c:v>876.23</c:v>
                </c:pt>
                <c:pt idx="1982">
                  <c:v>2205.62</c:v>
                </c:pt>
                <c:pt idx="1983">
                  <c:v>2433.6</c:v>
                </c:pt>
                <c:pt idx="1984">
                  <c:v>7524.6</c:v>
                </c:pt>
                <c:pt idx="1985">
                  <c:v>1771.62</c:v>
                </c:pt>
                <c:pt idx="1986">
                  <c:v>1179.46</c:v>
                </c:pt>
                <c:pt idx="1987">
                  <c:v>991.54</c:v>
                </c:pt>
                <c:pt idx="1988">
                  <c:v>953.46</c:v>
                </c:pt>
                <c:pt idx="1989">
                  <c:v>1462.53</c:v>
                </c:pt>
                <c:pt idx="1990">
                  <c:v>1976.96</c:v>
                </c:pt>
                <c:pt idx="1991">
                  <c:v>2002.64</c:v>
                </c:pt>
                <c:pt idx="1992">
                  <c:v>1381.98</c:v>
                </c:pt>
                <c:pt idx="1993">
                  <c:v>1115.97</c:v>
                </c:pt>
                <c:pt idx="1994">
                  <c:v>959.38</c:v>
                </c:pt>
                <c:pt idx="1995">
                  <c:v>813.74</c:v>
                </c:pt>
                <c:pt idx="1996">
                  <c:v>720.26</c:v>
                </c:pt>
                <c:pt idx="1997">
                  <c:v>664.75</c:v>
                </c:pt>
                <c:pt idx="1998">
                  <c:v>650.28</c:v>
                </c:pt>
                <c:pt idx="1999">
                  <c:v>668.13</c:v>
                </c:pt>
                <c:pt idx="2000">
                  <c:v>3071.56</c:v>
                </c:pt>
                <c:pt idx="2001">
                  <c:v>2711.66</c:v>
                </c:pt>
                <c:pt idx="2002">
                  <c:v>3006.17</c:v>
                </c:pt>
                <c:pt idx="2003">
                  <c:v>3889.83</c:v>
                </c:pt>
                <c:pt idx="2004">
                  <c:v>4003.3</c:v>
                </c:pt>
                <c:pt idx="2005">
                  <c:v>2091.79</c:v>
                </c:pt>
                <c:pt idx="2006">
                  <c:v>1731.24</c:v>
                </c:pt>
                <c:pt idx="2007">
                  <c:v>1417.76</c:v>
                </c:pt>
                <c:pt idx="2008">
                  <c:v>1244.17</c:v>
                </c:pt>
                <c:pt idx="2009">
                  <c:v>1102.01</c:v>
                </c:pt>
                <c:pt idx="2010">
                  <c:v>997.68</c:v>
                </c:pt>
                <c:pt idx="2011">
                  <c:v>907.59</c:v>
                </c:pt>
                <c:pt idx="2012">
                  <c:v>909.49</c:v>
                </c:pt>
                <c:pt idx="2013">
                  <c:v>857.78</c:v>
                </c:pt>
                <c:pt idx="2014">
                  <c:v>767.19</c:v>
                </c:pt>
                <c:pt idx="2015">
                  <c:v>705.72</c:v>
                </c:pt>
                <c:pt idx="2016">
                  <c:v>681.66</c:v>
                </c:pt>
                <c:pt idx="2017">
                  <c:v>3388.72</c:v>
                </c:pt>
                <c:pt idx="2018">
                  <c:v>5308.13</c:v>
                </c:pt>
                <c:pt idx="2019">
                  <c:v>2351.94</c:v>
                </c:pt>
                <c:pt idx="2020">
                  <c:v>1758.49</c:v>
                </c:pt>
                <c:pt idx="2021">
                  <c:v>1556.97</c:v>
                </c:pt>
                <c:pt idx="2022">
                  <c:v>1347.37</c:v>
                </c:pt>
                <c:pt idx="2023">
                  <c:v>1198.76</c:v>
                </c:pt>
                <c:pt idx="2024">
                  <c:v>1094.55</c:v>
                </c:pt>
                <c:pt idx="2025">
                  <c:v>1005.66</c:v>
                </c:pt>
                <c:pt idx="2026">
                  <c:v>914.4</c:v>
                </c:pt>
                <c:pt idx="2027">
                  <c:v>841.02</c:v>
                </c:pt>
                <c:pt idx="2028">
                  <c:v>783.04</c:v>
                </c:pt>
                <c:pt idx="2029">
                  <c:v>734.87</c:v>
                </c:pt>
                <c:pt idx="2030">
                  <c:v>696.04</c:v>
                </c:pt>
                <c:pt idx="2031">
                  <c:v>657.99</c:v>
                </c:pt>
                <c:pt idx="2032">
                  <c:v>619.13</c:v>
                </c:pt>
                <c:pt idx="2033">
                  <c:v>588.48</c:v>
                </c:pt>
                <c:pt idx="2034">
                  <c:v>563.36</c:v>
                </c:pt>
                <c:pt idx="2035">
                  <c:v>645.85</c:v>
                </c:pt>
                <c:pt idx="2036">
                  <c:v>570.47</c:v>
                </c:pt>
                <c:pt idx="2037">
                  <c:v>648.71</c:v>
                </c:pt>
                <c:pt idx="2038">
                  <c:v>756.16</c:v>
                </c:pt>
                <c:pt idx="2039">
                  <c:v>1099.3699999999999</c:v>
                </c:pt>
                <c:pt idx="2040">
                  <c:v>1615.01</c:v>
                </c:pt>
                <c:pt idx="2041">
                  <c:v>1299.67</c:v>
                </c:pt>
                <c:pt idx="2042">
                  <c:v>1062.1400000000001</c:v>
                </c:pt>
                <c:pt idx="2043">
                  <c:v>1249.49</c:v>
                </c:pt>
                <c:pt idx="2044">
                  <c:v>1044.78</c:v>
                </c:pt>
                <c:pt idx="2045">
                  <c:v>998.01</c:v>
                </c:pt>
                <c:pt idx="2046">
                  <c:v>1413.44</c:v>
                </c:pt>
                <c:pt idx="2047">
                  <c:v>1394.71</c:v>
                </c:pt>
                <c:pt idx="2048">
                  <c:v>1898.49</c:v>
                </c:pt>
                <c:pt idx="2049">
                  <c:v>1393.51</c:v>
                </c:pt>
                <c:pt idx="2050">
                  <c:v>1321.25</c:v>
                </c:pt>
                <c:pt idx="2051">
                  <c:v>1180.99</c:v>
                </c:pt>
                <c:pt idx="2052">
                  <c:v>1071.3599999999999</c:v>
                </c:pt>
                <c:pt idx="2053">
                  <c:v>1005.99</c:v>
                </c:pt>
                <c:pt idx="2054">
                  <c:v>932.2</c:v>
                </c:pt>
                <c:pt idx="2055">
                  <c:v>908.45</c:v>
                </c:pt>
                <c:pt idx="2056">
                  <c:v>884.64</c:v>
                </c:pt>
                <c:pt idx="2057">
                  <c:v>838.29</c:v>
                </c:pt>
                <c:pt idx="2058">
                  <c:v>952.84</c:v>
                </c:pt>
                <c:pt idx="2059">
                  <c:v>841.43</c:v>
                </c:pt>
                <c:pt idx="2060">
                  <c:v>780.86</c:v>
                </c:pt>
                <c:pt idx="2061">
                  <c:v>733.8</c:v>
                </c:pt>
                <c:pt idx="2062">
                  <c:v>698.04</c:v>
                </c:pt>
                <c:pt idx="2063">
                  <c:v>661.33</c:v>
                </c:pt>
                <c:pt idx="2064">
                  <c:v>619.74</c:v>
                </c:pt>
                <c:pt idx="2065">
                  <c:v>695.24</c:v>
                </c:pt>
                <c:pt idx="2066">
                  <c:v>702.54</c:v>
                </c:pt>
                <c:pt idx="2067">
                  <c:v>695.83</c:v>
                </c:pt>
                <c:pt idx="2068">
                  <c:v>747.74</c:v>
                </c:pt>
                <c:pt idx="2069">
                  <c:v>1205.6300000000001</c:v>
                </c:pt>
                <c:pt idx="2070">
                  <c:v>1043.8499999999999</c:v>
                </c:pt>
                <c:pt idx="2071">
                  <c:v>882.31</c:v>
                </c:pt>
                <c:pt idx="2072">
                  <c:v>794.95</c:v>
                </c:pt>
                <c:pt idx="2073">
                  <c:v>728.9</c:v>
                </c:pt>
                <c:pt idx="2074">
                  <c:v>683.97</c:v>
                </c:pt>
                <c:pt idx="2075">
                  <c:v>652.80999999999995</c:v>
                </c:pt>
                <c:pt idx="2076">
                  <c:v>630.63</c:v>
                </c:pt>
                <c:pt idx="2077">
                  <c:v>682.73</c:v>
                </c:pt>
                <c:pt idx="2078">
                  <c:v>958.47</c:v>
                </c:pt>
                <c:pt idx="2079">
                  <c:v>773.88</c:v>
                </c:pt>
                <c:pt idx="2080">
                  <c:v>700.65</c:v>
                </c:pt>
                <c:pt idx="2081">
                  <c:v>649.03</c:v>
                </c:pt>
                <c:pt idx="2082">
                  <c:v>615.6</c:v>
                </c:pt>
                <c:pt idx="2083">
                  <c:v>585.70000000000005</c:v>
                </c:pt>
                <c:pt idx="2084">
                  <c:v>556.33000000000004</c:v>
                </c:pt>
                <c:pt idx="2085">
                  <c:v>529.88</c:v>
                </c:pt>
                <c:pt idx="2086">
                  <c:v>516.29</c:v>
                </c:pt>
                <c:pt idx="2087">
                  <c:v>503.55</c:v>
                </c:pt>
                <c:pt idx="2088">
                  <c:v>482.91</c:v>
                </c:pt>
                <c:pt idx="2089">
                  <c:v>463.62</c:v>
                </c:pt>
                <c:pt idx="2090">
                  <c:v>443.48</c:v>
                </c:pt>
                <c:pt idx="2091">
                  <c:v>423.48</c:v>
                </c:pt>
                <c:pt idx="2092">
                  <c:v>407.36</c:v>
                </c:pt>
                <c:pt idx="2093">
                  <c:v>393.28</c:v>
                </c:pt>
                <c:pt idx="2094">
                  <c:v>377.21</c:v>
                </c:pt>
                <c:pt idx="2095">
                  <c:v>363.67</c:v>
                </c:pt>
                <c:pt idx="2096">
                  <c:v>350.03</c:v>
                </c:pt>
                <c:pt idx="2097">
                  <c:v>336.37</c:v>
                </c:pt>
                <c:pt idx="2098">
                  <c:v>323.74</c:v>
                </c:pt>
                <c:pt idx="2099">
                  <c:v>312.49</c:v>
                </c:pt>
                <c:pt idx="2100">
                  <c:v>299.01</c:v>
                </c:pt>
                <c:pt idx="2101">
                  <c:v>283.5</c:v>
                </c:pt>
                <c:pt idx="2102">
                  <c:v>274.67</c:v>
                </c:pt>
                <c:pt idx="2103">
                  <c:v>270.87</c:v>
                </c:pt>
                <c:pt idx="2104">
                  <c:v>275.13</c:v>
                </c:pt>
                <c:pt idx="2105">
                  <c:v>262.41000000000003</c:v>
                </c:pt>
                <c:pt idx="2106">
                  <c:v>259.77</c:v>
                </c:pt>
                <c:pt idx="2107">
                  <c:v>272.77</c:v>
                </c:pt>
                <c:pt idx="2108">
                  <c:v>291.83999999999997</c:v>
                </c:pt>
                <c:pt idx="2109">
                  <c:v>288.14</c:v>
                </c:pt>
                <c:pt idx="2110">
                  <c:v>329.17</c:v>
                </c:pt>
                <c:pt idx="2111">
                  <c:v>397.88</c:v>
                </c:pt>
                <c:pt idx="2112">
                  <c:v>353.52</c:v>
                </c:pt>
                <c:pt idx="2113">
                  <c:v>325.85000000000002</c:v>
                </c:pt>
                <c:pt idx="2114">
                  <c:v>303.8</c:v>
                </c:pt>
                <c:pt idx="2115">
                  <c:v>359.62</c:v>
                </c:pt>
                <c:pt idx="2116">
                  <c:v>360.79</c:v>
                </c:pt>
                <c:pt idx="2117">
                  <c:v>330.21</c:v>
                </c:pt>
                <c:pt idx="2118">
                  <c:v>302.76</c:v>
                </c:pt>
                <c:pt idx="2119">
                  <c:v>308.25</c:v>
                </c:pt>
                <c:pt idx="2120">
                  <c:v>290.32</c:v>
                </c:pt>
                <c:pt idx="2121">
                  <c:v>265.26</c:v>
                </c:pt>
                <c:pt idx="2122">
                  <c:v>250.3</c:v>
                </c:pt>
                <c:pt idx="2123">
                  <c:v>235.58</c:v>
                </c:pt>
                <c:pt idx="2124">
                  <c:v>219.5</c:v>
                </c:pt>
                <c:pt idx="2125">
                  <c:v>217.41</c:v>
                </c:pt>
                <c:pt idx="2126">
                  <c:v>239.92</c:v>
                </c:pt>
                <c:pt idx="2127">
                  <c:v>249.93</c:v>
                </c:pt>
                <c:pt idx="2128">
                  <c:v>249.67</c:v>
                </c:pt>
                <c:pt idx="2129">
                  <c:v>220.83</c:v>
                </c:pt>
                <c:pt idx="2130">
                  <c:v>212.01</c:v>
                </c:pt>
                <c:pt idx="2131">
                  <c:v>202.73</c:v>
                </c:pt>
                <c:pt idx="2132">
                  <c:v>194.18</c:v>
                </c:pt>
                <c:pt idx="2133">
                  <c:v>187.95</c:v>
                </c:pt>
                <c:pt idx="2134">
                  <c:v>182.56</c:v>
                </c:pt>
                <c:pt idx="2135">
                  <c:v>177.63</c:v>
                </c:pt>
                <c:pt idx="2136">
                  <c:v>171.56</c:v>
                </c:pt>
                <c:pt idx="2137">
                  <c:v>165.18</c:v>
                </c:pt>
                <c:pt idx="2138">
                  <c:v>160.13999999999999</c:v>
                </c:pt>
                <c:pt idx="2139">
                  <c:v>153.87</c:v>
                </c:pt>
                <c:pt idx="2140">
                  <c:v>147.32</c:v>
                </c:pt>
                <c:pt idx="2141">
                  <c:v>141.58000000000001</c:v>
                </c:pt>
                <c:pt idx="2142">
                  <c:v>137.09</c:v>
                </c:pt>
                <c:pt idx="2143">
                  <c:v>132.99</c:v>
                </c:pt>
                <c:pt idx="2144">
                  <c:v>127.26</c:v>
                </c:pt>
                <c:pt idx="2145">
                  <c:v>121.55</c:v>
                </c:pt>
                <c:pt idx="2146">
                  <c:v>116.73</c:v>
                </c:pt>
                <c:pt idx="2147">
                  <c:v>113.43</c:v>
                </c:pt>
                <c:pt idx="2148">
                  <c:v>109.72</c:v>
                </c:pt>
                <c:pt idx="2149">
                  <c:v>106.37</c:v>
                </c:pt>
                <c:pt idx="2150">
                  <c:v>103.62</c:v>
                </c:pt>
                <c:pt idx="2151">
                  <c:v>101.09</c:v>
                </c:pt>
                <c:pt idx="2152">
                  <c:v>98.77</c:v>
                </c:pt>
                <c:pt idx="2153">
                  <c:v>93.96</c:v>
                </c:pt>
                <c:pt idx="2154">
                  <c:v>95.68</c:v>
                </c:pt>
                <c:pt idx="2155">
                  <c:v>135.07</c:v>
                </c:pt>
                <c:pt idx="2156">
                  <c:v>99.67</c:v>
                </c:pt>
                <c:pt idx="2157">
                  <c:v>88.05</c:v>
                </c:pt>
                <c:pt idx="2158">
                  <c:v>86.37</c:v>
                </c:pt>
                <c:pt idx="2159">
                  <c:v>86.83</c:v>
                </c:pt>
                <c:pt idx="2160">
                  <c:v>85.79</c:v>
                </c:pt>
                <c:pt idx="2161">
                  <c:v>82.18</c:v>
                </c:pt>
                <c:pt idx="2162">
                  <c:v>80.7</c:v>
                </c:pt>
                <c:pt idx="2163">
                  <c:v>74.5</c:v>
                </c:pt>
                <c:pt idx="2164">
                  <c:v>72.86</c:v>
                </c:pt>
                <c:pt idx="2165">
                  <c:v>82.88</c:v>
                </c:pt>
                <c:pt idx="2166">
                  <c:v>123.75</c:v>
                </c:pt>
                <c:pt idx="2167">
                  <c:v>130.08000000000001</c:v>
                </c:pt>
                <c:pt idx="2168">
                  <c:v>102.82</c:v>
                </c:pt>
                <c:pt idx="2169">
                  <c:v>102.93</c:v>
                </c:pt>
                <c:pt idx="2170">
                  <c:v>160.55000000000001</c:v>
                </c:pt>
                <c:pt idx="2171">
                  <c:v>115.26</c:v>
                </c:pt>
                <c:pt idx="2172">
                  <c:v>97.88</c:v>
                </c:pt>
                <c:pt idx="2173">
                  <c:v>83.46</c:v>
                </c:pt>
                <c:pt idx="2174">
                  <c:v>75.39</c:v>
                </c:pt>
                <c:pt idx="2175">
                  <c:v>67.81</c:v>
                </c:pt>
                <c:pt idx="2176">
                  <c:v>63.26</c:v>
                </c:pt>
                <c:pt idx="2177">
                  <c:v>60.91</c:v>
                </c:pt>
                <c:pt idx="2178">
                  <c:v>62.19</c:v>
                </c:pt>
                <c:pt idx="2179">
                  <c:v>61.42</c:v>
                </c:pt>
                <c:pt idx="2180">
                  <c:v>61.5</c:v>
                </c:pt>
                <c:pt idx="2181">
                  <c:v>59.2</c:v>
                </c:pt>
                <c:pt idx="2182">
                  <c:v>55.94</c:v>
                </c:pt>
                <c:pt idx="2183">
                  <c:v>51.67</c:v>
                </c:pt>
                <c:pt idx="2184">
                  <c:v>49.33</c:v>
                </c:pt>
                <c:pt idx="2185">
                  <c:v>46.71</c:v>
                </c:pt>
                <c:pt idx="2186">
                  <c:v>42.99</c:v>
                </c:pt>
                <c:pt idx="2187">
                  <c:v>41</c:v>
                </c:pt>
                <c:pt idx="2188">
                  <c:v>39.32</c:v>
                </c:pt>
                <c:pt idx="2189">
                  <c:v>38.51</c:v>
                </c:pt>
                <c:pt idx="2190">
                  <c:v>36.880000000000003</c:v>
                </c:pt>
                <c:pt idx="2191">
                  <c:v>35.729999999999997</c:v>
                </c:pt>
                <c:pt idx="2192">
                  <c:v>34.200000000000003</c:v>
                </c:pt>
                <c:pt idx="2193">
                  <c:v>34.729999999999997</c:v>
                </c:pt>
                <c:pt idx="2194">
                  <c:v>34.19</c:v>
                </c:pt>
                <c:pt idx="2195">
                  <c:v>33.72</c:v>
                </c:pt>
                <c:pt idx="2196">
                  <c:v>32.76</c:v>
                </c:pt>
                <c:pt idx="2197">
                  <c:v>31.55</c:v>
                </c:pt>
                <c:pt idx="2198">
                  <c:v>30.12</c:v>
                </c:pt>
                <c:pt idx="2199">
                  <c:v>29.28</c:v>
                </c:pt>
                <c:pt idx="2200">
                  <c:v>28.25</c:v>
                </c:pt>
                <c:pt idx="2201">
                  <c:v>26.57</c:v>
                </c:pt>
                <c:pt idx="2202">
                  <c:v>25.88</c:v>
                </c:pt>
                <c:pt idx="2203">
                  <c:v>25.04</c:v>
                </c:pt>
                <c:pt idx="2204">
                  <c:v>24.34</c:v>
                </c:pt>
                <c:pt idx="2205">
                  <c:v>24.45</c:v>
                </c:pt>
                <c:pt idx="2206">
                  <c:v>25.48</c:v>
                </c:pt>
                <c:pt idx="2207">
                  <c:v>26.05</c:v>
                </c:pt>
                <c:pt idx="2208">
                  <c:v>25.01</c:v>
                </c:pt>
                <c:pt idx="2209">
                  <c:v>23.69</c:v>
                </c:pt>
                <c:pt idx="2210">
                  <c:v>23.41</c:v>
                </c:pt>
                <c:pt idx="2211">
                  <c:v>22.78</c:v>
                </c:pt>
                <c:pt idx="2212">
                  <c:v>21.34</c:v>
                </c:pt>
                <c:pt idx="2213">
                  <c:v>20.13</c:v>
                </c:pt>
                <c:pt idx="2214">
                  <c:v>333.97</c:v>
                </c:pt>
                <c:pt idx="2215">
                  <c:v>249.48</c:v>
                </c:pt>
                <c:pt idx="2216">
                  <c:v>91.73</c:v>
                </c:pt>
                <c:pt idx="2217">
                  <c:v>54.65</c:v>
                </c:pt>
                <c:pt idx="2218">
                  <c:v>41.99</c:v>
                </c:pt>
                <c:pt idx="2219">
                  <c:v>35.909999999999997</c:v>
                </c:pt>
                <c:pt idx="2220">
                  <c:v>32.39</c:v>
                </c:pt>
                <c:pt idx="2221">
                  <c:v>30.03</c:v>
                </c:pt>
                <c:pt idx="2222">
                  <c:v>28.5</c:v>
                </c:pt>
                <c:pt idx="2223">
                  <c:v>27.2</c:v>
                </c:pt>
                <c:pt idx="2224">
                  <c:v>26.86</c:v>
                </c:pt>
                <c:pt idx="2225">
                  <c:v>29.23</c:v>
                </c:pt>
                <c:pt idx="2226">
                  <c:v>36.659999999999997</c:v>
                </c:pt>
                <c:pt idx="2227">
                  <c:v>31.82</c:v>
                </c:pt>
                <c:pt idx="2228">
                  <c:v>25.95</c:v>
                </c:pt>
                <c:pt idx="2229">
                  <c:v>23.36</c:v>
                </c:pt>
                <c:pt idx="2230">
                  <c:v>21.33</c:v>
                </c:pt>
                <c:pt idx="2231">
                  <c:v>20.11</c:v>
                </c:pt>
                <c:pt idx="2232">
                  <c:v>18.8</c:v>
                </c:pt>
                <c:pt idx="2233">
                  <c:v>17.62</c:v>
                </c:pt>
                <c:pt idx="2234">
                  <c:v>16.760000000000002</c:v>
                </c:pt>
                <c:pt idx="2235">
                  <c:v>16.649999999999999</c:v>
                </c:pt>
                <c:pt idx="2236">
                  <c:v>18.97</c:v>
                </c:pt>
                <c:pt idx="2237">
                  <c:v>21.97</c:v>
                </c:pt>
                <c:pt idx="2238">
                  <c:v>26.92</c:v>
                </c:pt>
                <c:pt idx="2239">
                  <c:v>25.9</c:v>
                </c:pt>
                <c:pt idx="2240">
                  <c:v>21.94</c:v>
                </c:pt>
                <c:pt idx="2241">
                  <c:v>22.35</c:v>
                </c:pt>
                <c:pt idx="2242">
                  <c:v>49.59</c:v>
                </c:pt>
                <c:pt idx="2243">
                  <c:v>43.44</c:v>
                </c:pt>
                <c:pt idx="2244">
                  <c:v>46.55</c:v>
                </c:pt>
                <c:pt idx="2245">
                  <c:v>134.07</c:v>
                </c:pt>
                <c:pt idx="2246">
                  <c:v>127.68</c:v>
                </c:pt>
                <c:pt idx="2247">
                  <c:v>146.4</c:v>
                </c:pt>
                <c:pt idx="2248">
                  <c:v>534.24</c:v>
                </c:pt>
                <c:pt idx="2249">
                  <c:v>230.8</c:v>
                </c:pt>
                <c:pt idx="2250">
                  <c:v>117.95</c:v>
                </c:pt>
                <c:pt idx="2251">
                  <c:v>99.73</c:v>
                </c:pt>
                <c:pt idx="2252">
                  <c:v>87.84</c:v>
                </c:pt>
                <c:pt idx="2253">
                  <c:v>68.58</c:v>
                </c:pt>
                <c:pt idx="2254">
                  <c:v>85.24</c:v>
                </c:pt>
                <c:pt idx="2255">
                  <c:v>123.69</c:v>
                </c:pt>
                <c:pt idx="2256">
                  <c:v>95.48</c:v>
                </c:pt>
                <c:pt idx="2257">
                  <c:v>72.72</c:v>
                </c:pt>
                <c:pt idx="2258">
                  <c:v>59.38</c:v>
                </c:pt>
                <c:pt idx="2259">
                  <c:v>50.45</c:v>
                </c:pt>
                <c:pt idx="2260">
                  <c:v>45.23</c:v>
                </c:pt>
                <c:pt idx="2261">
                  <c:v>43.34</c:v>
                </c:pt>
                <c:pt idx="2262">
                  <c:v>41.27</c:v>
                </c:pt>
                <c:pt idx="2263">
                  <c:v>38.9</c:v>
                </c:pt>
                <c:pt idx="2264">
                  <c:v>35.47</c:v>
                </c:pt>
                <c:pt idx="2265">
                  <c:v>33.700000000000003</c:v>
                </c:pt>
                <c:pt idx="2266">
                  <c:v>33.6</c:v>
                </c:pt>
                <c:pt idx="2267">
                  <c:v>33.53</c:v>
                </c:pt>
                <c:pt idx="2268">
                  <c:v>31.78</c:v>
                </c:pt>
                <c:pt idx="2269">
                  <c:v>31.65</c:v>
                </c:pt>
                <c:pt idx="2270">
                  <c:v>89.6</c:v>
                </c:pt>
                <c:pt idx="2271">
                  <c:v>68.08</c:v>
                </c:pt>
                <c:pt idx="2272">
                  <c:v>171.92</c:v>
                </c:pt>
                <c:pt idx="2273">
                  <c:v>188.48</c:v>
                </c:pt>
                <c:pt idx="2274">
                  <c:v>98.22</c:v>
                </c:pt>
                <c:pt idx="2275">
                  <c:v>76.45</c:v>
                </c:pt>
                <c:pt idx="2276">
                  <c:v>68.260000000000005</c:v>
                </c:pt>
                <c:pt idx="2277">
                  <c:v>61.44</c:v>
                </c:pt>
                <c:pt idx="2278">
                  <c:v>52.18</c:v>
                </c:pt>
                <c:pt idx="2279">
                  <c:v>47.8</c:v>
                </c:pt>
                <c:pt idx="2280">
                  <c:v>43.59</c:v>
                </c:pt>
                <c:pt idx="2281">
                  <c:v>39.07</c:v>
                </c:pt>
                <c:pt idx="2282">
                  <c:v>35.200000000000003</c:v>
                </c:pt>
                <c:pt idx="2283">
                  <c:v>33.24</c:v>
                </c:pt>
                <c:pt idx="2284">
                  <c:v>31.02</c:v>
                </c:pt>
                <c:pt idx="2285">
                  <c:v>29.08</c:v>
                </c:pt>
                <c:pt idx="2286">
                  <c:v>27.31</c:v>
                </c:pt>
                <c:pt idx="2287">
                  <c:v>26.11</c:v>
                </c:pt>
                <c:pt idx="2288">
                  <c:v>24.81</c:v>
                </c:pt>
                <c:pt idx="2289">
                  <c:v>23.72</c:v>
                </c:pt>
                <c:pt idx="2290">
                  <c:v>21.89</c:v>
                </c:pt>
                <c:pt idx="2291">
                  <c:v>22.49</c:v>
                </c:pt>
                <c:pt idx="2292">
                  <c:v>29</c:v>
                </c:pt>
                <c:pt idx="2293">
                  <c:v>36.43</c:v>
                </c:pt>
                <c:pt idx="2294">
                  <c:v>2063.06</c:v>
                </c:pt>
                <c:pt idx="2295">
                  <c:v>1253.24</c:v>
                </c:pt>
                <c:pt idx="2296">
                  <c:v>3551.45</c:v>
                </c:pt>
                <c:pt idx="2297">
                  <c:v>1628.45</c:v>
                </c:pt>
                <c:pt idx="2298">
                  <c:v>1631.05</c:v>
                </c:pt>
                <c:pt idx="2299">
                  <c:v>1033.5899999999999</c:v>
                </c:pt>
                <c:pt idx="2300">
                  <c:v>736.38</c:v>
                </c:pt>
                <c:pt idx="2301">
                  <c:v>587.55999999999995</c:v>
                </c:pt>
                <c:pt idx="2302">
                  <c:v>493.71</c:v>
                </c:pt>
                <c:pt idx="2303">
                  <c:v>416.53</c:v>
                </c:pt>
                <c:pt idx="2304">
                  <c:v>355.49</c:v>
                </c:pt>
                <c:pt idx="2305">
                  <c:v>305.56</c:v>
                </c:pt>
                <c:pt idx="2306">
                  <c:v>308.54000000000002</c:v>
                </c:pt>
                <c:pt idx="2307">
                  <c:v>963.47</c:v>
                </c:pt>
                <c:pt idx="2308">
                  <c:v>574.87</c:v>
                </c:pt>
                <c:pt idx="2309">
                  <c:v>475.7</c:v>
                </c:pt>
                <c:pt idx="2310">
                  <c:v>3956.99</c:v>
                </c:pt>
                <c:pt idx="2311">
                  <c:v>6067.67</c:v>
                </c:pt>
                <c:pt idx="2312">
                  <c:v>3520.77</c:v>
                </c:pt>
                <c:pt idx="2313">
                  <c:v>1684.51</c:v>
                </c:pt>
                <c:pt idx="2314">
                  <c:v>2132.39</c:v>
                </c:pt>
                <c:pt idx="2315">
                  <c:v>1213.3499999999999</c:v>
                </c:pt>
                <c:pt idx="2316">
                  <c:v>1007.9</c:v>
                </c:pt>
                <c:pt idx="2317">
                  <c:v>1014.04</c:v>
                </c:pt>
                <c:pt idx="2318">
                  <c:v>3374.6</c:v>
                </c:pt>
                <c:pt idx="2319">
                  <c:v>1598.38</c:v>
                </c:pt>
                <c:pt idx="2320">
                  <c:v>1854.36</c:v>
                </c:pt>
                <c:pt idx="2321">
                  <c:v>3111.23</c:v>
                </c:pt>
                <c:pt idx="2322">
                  <c:v>3376.93</c:v>
                </c:pt>
                <c:pt idx="2323">
                  <c:v>2358.87</c:v>
                </c:pt>
                <c:pt idx="2324">
                  <c:v>1890.5</c:v>
                </c:pt>
                <c:pt idx="2325">
                  <c:v>1514.37</c:v>
                </c:pt>
                <c:pt idx="2326">
                  <c:v>1301.1199999999999</c:v>
                </c:pt>
                <c:pt idx="2327">
                  <c:v>1243.8599999999999</c:v>
                </c:pt>
                <c:pt idx="2328">
                  <c:v>1069.07</c:v>
                </c:pt>
                <c:pt idx="2329">
                  <c:v>960.92</c:v>
                </c:pt>
                <c:pt idx="2330">
                  <c:v>884.12</c:v>
                </c:pt>
                <c:pt idx="2331">
                  <c:v>830.68</c:v>
                </c:pt>
                <c:pt idx="2332">
                  <c:v>861.53</c:v>
                </c:pt>
                <c:pt idx="2333">
                  <c:v>758.03</c:v>
                </c:pt>
                <c:pt idx="2334">
                  <c:v>700.86</c:v>
                </c:pt>
                <c:pt idx="2335">
                  <c:v>657.28</c:v>
                </c:pt>
                <c:pt idx="2336">
                  <c:v>2666.1</c:v>
                </c:pt>
                <c:pt idx="2337">
                  <c:v>2108.8200000000002</c:v>
                </c:pt>
                <c:pt idx="2338">
                  <c:v>2177.89</c:v>
                </c:pt>
                <c:pt idx="2339">
                  <c:v>1794.67</c:v>
                </c:pt>
                <c:pt idx="2340">
                  <c:v>1405.79</c:v>
                </c:pt>
                <c:pt idx="2341">
                  <c:v>1230.33</c:v>
                </c:pt>
                <c:pt idx="2342">
                  <c:v>1156.7</c:v>
                </c:pt>
                <c:pt idx="2343">
                  <c:v>1329.2</c:v>
                </c:pt>
                <c:pt idx="2344">
                  <c:v>4247.8599999999997</c:v>
                </c:pt>
                <c:pt idx="2345">
                  <c:v>1840.79</c:v>
                </c:pt>
                <c:pt idx="2346">
                  <c:v>3833.96</c:v>
                </c:pt>
                <c:pt idx="2347">
                  <c:v>3000.1</c:v>
                </c:pt>
                <c:pt idx="2348">
                  <c:v>2163.63</c:v>
                </c:pt>
                <c:pt idx="2349">
                  <c:v>1768.21</c:v>
                </c:pt>
                <c:pt idx="2350">
                  <c:v>1531.28</c:v>
                </c:pt>
                <c:pt idx="2351">
                  <c:v>1376.85</c:v>
                </c:pt>
                <c:pt idx="2352">
                  <c:v>1304.9000000000001</c:v>
                </c:pt>
                <c:pt idx="2353">
                  <c:v>1641.32</c:v>
                </c:pt>
                <c:pt idx="2354">
                  <c:v>2978.1</c:v>
                </c:pt>
                <c:pt idx="2355">
                  <c:v>5134.1899999999996</c:v>
                </c:pt>
                <c:pt idx="2356">
                  <c:v>2258.44</c:v>
                </c:pt>
                <c:pt idx="2357">
                  <c:v>1995.36</c:v>
                </c:pt>
                <c:pt idx="2358">
                  <c:v>1503.06</c:v>
                </c:pt>
                <c:pt idx="2359">
                  <c:v>1301.0999999999999</c:v>
                </c:pt>
                <c:pt idx="2360">
                  <c:v>1183.67</c:v>
                </c:pt>
                <c:pt idx="2361">
                  <c:v>1094.19</c:v>
                </c:pt>
                <c:pt idx="2362">
                  <c:v>2642.26</c:v>
                </c:pt>
                <c:pt idx="2363">
                  <c:v>4666.84</c:v>
                </c:pt>
                <c:pt idx="2364">
                  <c:v>3238.79</c:v>
                </c:pt>
                <c:pt idx="2365">
                  <c:v>6841.72</c:v>
                </c:pt>
                <c:pt idx="2366">
                  <c:v>3758.57</c:v>
                </c:pt>
                <c:pt idx="2367">
                  <c:v>2801.17</c:v>
                </c:pt>
                <c:pt idx="2368">
                  <c:v>2204.65</c:v>
                </c:pt>
                <c:pt idx="2369">
                  <c:v>1878.28</c:v>
                </c:pt>
                <c:pt idx="2370">
                  <c:v>1638.09</c:v>
                </c:pt>
                <c:pt idx="2371">
                  <c:v>1473.23</c:v>
                </c:pt>
                <c:pt idx="2372">
                  <c:v>1350.16</c:v>
                </c:pt>
                <c:pt idx="2373">
                  <c:v>1295.6099999999999</c:v>
                </c:pt>
                <c:pt idx="2374">
                  <c:v>1166.3</c:v>
                </c:pt>
                <c:pt idx="2375">
                  <c:v>1136.51</c:v>
                </c:pt>
                <c:pt idx="2376">
                  <c:v>1054.48</c:v>
                </c:pt>
                <c:pt idx="2377">
                  <c:v>1316.92</c:v>
                </c:pt>
                <c:pt idx="2378">
                  <c:v>1416.25</c:v>
                </c:pt>
                <c:pt idx="2379">
                  <c:v>1192.1199999999999</c:v>
                </c:pt>
                <c:pt idx="2380">
                  <c:v>1076.6400000000001</c:v>
                </c:pt>
                <c:pt idx="2381">
                  <c:v>1021.08</c:v>
                </c:pt>
                <c:pt idx="2382">
                  <c:v>943.79</c:v>
                </c:pt>
                <c:pt idx="2383">
                  <c:v>897.26</c:v>
                </c:pt>
                <c:pt idx="2384">
                  <c:v>10883.85</c:v>
                </c:pt>
                <c:pt idx="2385">
                  <c:v>74707.8</c:v>
                </c:pt>
                <c:pt idx="2386">
                  <c:v>8535.48</c:v>
                </c:pt>
                <c:pt idx="2387">
                  <c:v>3843.09</c:v>
                </c:pt>
                <c:pt idx="2388">
                  <c:v>6130.95</c:v>
                </c:pt>
                <c:pt idx="2389">
                  <c:v>3623.98</c:v>
                </c:pt>
                <c:pt idx="2390">
                  <c:v>3309.29</c:v>
                </c:pt>
                <c:pt idx="2391">
                  <c:v>2848.55</c:v>
                </c:pt>
                <c:pt idx="2392">
                  <c:v>2636.31</c:v>
                </c:pt>
                <c:pt idx="2393">
                  <c:v>2464.9</c:v>
                </c:pt>
                <c:pt idx="2394">
                  <c:v>2639.88</c:v>
                </c:pt>
                <c:pt idx="2395">
                  <c:v>3914.76</c:v>
                </c:pt>
                <c:pt idx="2396">
                  <c:v>2610.86</c:v>
                </c:pt>
                <c:pt idx="2397">
                  <c:v>2689.22</c:v>
                </c:pt>
                <c:pt idx="2398">
                  <c:v>2104.59</c:v>
                </c:pt>
                <c:pt idx="2399">
                  <c:v>7800.16</c:v>
                </c:pt>
                <c:pt idx="2400">
                  <c:v>3167.46</c:v>
                </c:pt>
                <c:pt idx="2401">
                  <c:v>2423.23</c:v>
                </c:pt>
                <c:pt idx="2402">
                  <c:v>2117.5100000000002</c:v>
                </c:pt>
                <c:pt idx="2403">
                  <c:v>1885.89</c:v>
                </c:pt>
                <c:pt idx="2404">
                  <c:v>1723.53</c:v>
                </c:pt>
                <c:pt idx="2405">
                  <c:v>1591.72</c:v>
                </c:pt>
                <c:pt idx="2406">
                  <c:v>1477.85</c:v>
                </c:pt>
                <c:pt idx="2407">
                  <c:v>1397.77</c:v>
                </c:pt>
                <c:pt idx="2408">
                  <c:v>1327.01</c:v>
                </c:pt>
                <c:pt idx="2409">
                  <c:v>1292.5999999999999</c:v>
                </c:pt>
                <c:pt idx="2410">
                  <c:v>1216.9000000000001</c:v>
                </c:pt>
                <c:pt idx="2411">
                  <c:v>1160.22</c:v>
                </c:pt>
                <c:pt idx="2412">
                  <c:v>1114.3900000000001</c:v>
                </c:pt>
                <c:pt idx="2413">
                  <c:v>1090.8800000000001</c:v>
                </c:pt>
                <c:pt idx="2414">
                  <c:v>1061.46</c:v>
                </c:pt>
                <c:pt idx="2415">
                  <c:v>1137.53</c:v>
                </c:pt>
                <c:pt idx="2416">
                  <c:v>1489.5</c:v>
                </c:pt>
                <c:pt idx="2417">
                  <c:v>1611.29</c:v>
                </c:pt>
                <c:pt idx="2418">
                  <c:v>1278.78</c:v>
                </c:pt>
                <c:pt idx="2419">
                  <c:v>1323.38</c:v>
                </c:pt>
                <c:pt idx="2420">
                  <c:v>1313.64</c:v>
                </c:pt>
                <c:pt idx="2421">
                  <c:v>1426.58</c:v>
                </c:pt>
                <c:pt idx="2422">
                  <c:v>1346.39</c:v>
                </c:pt>
                <c:pt idx="2423">
                  <c:v>1498.85</c:v>
                </c:pt>
                <c:pt idx="2424">
                  <c:v>1449.86</c:v>
                </c:pt>
                <c:pt idx="2425">
                  <c:v>1351.53</c:v>
                </c:pt>
                <c:pt idx="2426">
                  <c:v>1278.52</c:v>
                </c:pt>
                <c:pt idx="2427">
                  <c:v>1248.9000000000001</c:v>
                </c:pt>
                <c:pt idx="2428">
                  <c:v>1153.6500000000001</c:v>
                </c:pt>
                <c:pt idx="2429">
                  <c:v>1106.75</c:v>
                </c:pt>
                <c:pt idx="2430">
                  <c:v>1105.74</c:v>
                </c:pt>
                <c:pt idx="2431">
                  <c:v>1323.17</c:v>
                </c:pt>
                <c:pt idx="2432">
                  <c:v>1121.0899999999999</c:v>
                </c:pt>
                <c:pt idx="2433">
                  <c:v>1237.75</c:v>
                </c:pt>
                <c:pt idx="2434">
                  <c:v>1301.54</c:v>
                </c:pt>
                <c:pt idx="2435">
                  <c:v>1188.5999999999999</c:v>
                </c:pt>
                <c:pt idx="2436">
                  <c:v>1374</c:v>
                </c:pt>
                <c:pt idx="2437">
                  <c:v>1276.19</c:v>
                </c:pt>
                <c:pt idx="2438">
                  <c:v>1197.6199999999999</c:v>
                </c:pt>
                <c:pt idx="2439">
                  <c:v>1153.73</c:v>
                </c:pt>
                <c:pt idx="2440">
                  <c:v>1144.75</c:v>
                </c:pt>
                <c:pt idx="2441">
                  <c:v>1095.6300000000001</c:v>
                </c:pt>
                <c:pt idx="2442">
                  <c:v>1474.04</c:v>
                </c:pt>
                <c:pt idx="2443">
                  <c:v>1605.01</c:v>
                </c:pt>
                <c:pt idx="2444">
                  <c:v>1413.7</c:v>
                </c:pt>
                <c:pt idx="2445">
                  <c:v>1300.55</c:v>
                </c:pt>
                <c:pt idx="2446">
                  <c:v>1691.73</c:v>
                </c:pt>
                <c:pt idx="2447">
                  <c:v>2877.27</c:v>
                </c:pt>
                <c:pt idx="2448">
                  <c:v>2381.2199999999998</c:v>
                </c:pt>
                <c:pt idx="2449">
                  <c:v>2263.6799999999998</c:v>
                </c:pt>
                <c:pt idx="2450">
                  <c:v>1834.98</c:v>
                </c:pt>
                <c:pt idx="2451">
                  <c:v>1610.04</c:v>
                </c:pt>
                <c:pt idx="2452">
                  <c:v>1462.84</c:v>
                </c:pt>
                <c:pt idx="2453">
                  <c:v>1358.86</c:v>
                </c:pt>
                <c:pt idx="2454">
                  <c:v>1267.8599999999999</c:v>
                </c:pt>
                <c:pt idx="2455">
                  <c:v>1189.23</c:v>
                </c:pt>
                <c:pt idx="2456">
                  <c:v>1126.6500000000001</c:v>
                </c:pt>
                <c:pt idx="2457">
                  <c:v>1074.0999999999999</c:v>
                </c:pt>
                <c:pt idx="2458">
                  <c:v>1030.43</c:v>
                </c:pt>
                <c:pt idx="2459">
                  <c:v>984.81</c:v>
                </c:pt>
                <c:pt idx="2460">
                  <c:v>940.15</c:v>
                </c:pt>
                <c:pt idx="2461">
                  <c:v>917.45</c:v>
                </c:pt>
                <c:pt idx="2462">
                  <c:v>871.64</c:v>
                </c:pt>
                <c:pt idx="2463">
                  <c:v>833.35</c:v>
                </c:pt>
                <c:pt idx="2464">
                  <c:v>789.62</c:v>
                </c:pt>
                <c:pt idx="2465">
                  <c:v>747.48</c:v>
                </c:pt>
                <c:pt idx="2466">
                  <c:v>721.5</c:v>
                </c:pt>
                <c:pt idx="2467">
                  <c:v>707.05</c:v>
                </c:pt>
                <c:pt idx="2468">
                  <c:v>719.78</c:v>
                </c:pt>
                <c:pt idx="2469">
                  <c:v>691.72</c:v>
                </c:pt>
                <c:pt idx="2470">
                  <c:v>649.96</c:v>
                </c:pt>
                <c:pt idx="2471">
                  <c:v>623.33000000000004</c:v>
                </c:pt>
                <c:pt idx="2472">
                  <c:v>601.15</c:v>
                </c:pt>
                <c:pt idx="2473">
                  <c:v>583.22</c:v>
                </c:pt>
                <c:pt idx="2474">
                  <c:v>566.89</c:v>
                </c:pt>
                <c:pt idx="2475">
                  <c:v>547.14</c:v>
                </c:pt>
                <c:pt idx="2476">
                  <c:v>527.53</c:v>
                </c:pt>
                <c:pt idx="2477">
                  <c:v>511.21</c:v>
                </c:pt>
                <c:pt idx="2478">
                  <c:v>494.81</c:v>
                </c:pt>
                <c:pt idx="2479">
                  <c:v>481.33</c:v>
                </c:pt>
                <c:pt idx="2480">
                  <c:v>463.4</c:v>
                </c:pt>
                <c:pt idx="2481">
                  <c:v>439.94</c:v>
                </c:pt>
                <c:pt idx="2482">
                  <c:v>419.53</c:v>
                </c:pt>
                <c:pt idx="2483">
                  <c:v>400.16</c:v>
                </c:pt>
                <c:pt idx="2484">
                  <c:v>381.25</c:v>
                </c:pt>
                <c:pt idx="2485">
                  <c:v>367.69</c:v>
                </c:pt>
                <c:pt idx="2486">
                  <c:v>354.42</c:v>
                </c:pt>
                <c:pt idx="2487">
                  <c:v>348.9</c:v>
                </c:pt>
                <c:pt idx="2488">
                  <c:v>357.16</c:v>
                </c:pt>
                <c:pt idx="2489">
                  <c:v>358.05</c:v>
                </c:pt>
                <c:pt idx="2490">
                  <c:v>387.66</c:v>
                </c:pt>
                <c:pt idx="2491">
                  <c:v>360.15</c:v>
                </c:pt>
                <c:pt idx="2492">
                  <c:v>331.94</c:v>
                </c:pt>
                <c:pt idx="2493">
                  <c:v>315.64999999999998</c:v>
                </c:pt>
                <c:pt idx="2494">
                  <c:v>305.87</c:v>
                </c:pt>
                <c:pt idx="2495">
                  <c:v>297.89999999999998</c:v>
                </c:pt>
                <c:pt idx="2496">
                  <c:v>288.75</c:v>
                </c:pt>
                <c:pt idx="2497">
                  <c:v>274.43</c:v>
                </c:pt>
                <c:pt idx="2498">
                  <c:v>261.62</c:v>
                </c:pt>
                <c:pt idx="2499">
                  <c:v>258.25</c:v>
                </c:pt>
                <c:pt idx="2500">
                  <c:v>249.04</c:v>
                </c:pt>
                <c:pt idx="2501">
                  <c:v>268.64999999999998</c:v>
                </c:pt>
                <c:pt idx="2502">
                  <c:v>376.21</c:v>
                </c:pt>
                <c:pt idx="2503">
                  <c:v>314.98</c:v>
                </c:pt>
                <c:pt idx="2504">
                  <c:v>343.13</c:v>
                </c:pt>
                <c:pt idx="2505">
                  <c:v>360.37</c:v>
                </c:pt>
                <c:pt idx="2506">
                  <c:v>369.61</c:v>
                </c:pt>
                <c:pt idx="2507">
                  <c:v>292.91000000000003</c:v>
                </c:pt>
                <c:pt idx="2508">
                  <c:v>254.22</c:v>
                </c:pt>
                <c:pt idx="2509">
                  <c:v>240.83</c:v>
                </c:pt>
                <c:pt idx="2510">
                  <c:v>328.45</c:v>
                </c:pt>
                <c:pt idx="2511">
                  <c:v>355.44</c:v>
                </c:pt>
                <c:pt idx="2512">
                  <c:v>279.73</c:v>
                </c:pt>
                <c:pt idx="2513">
                  <c:v>249.8</c:v>
                </c:pt>
                <c:pt idx="2514">
                  <c:v>232.01</c:v>
                </c:pt>
                <c:pt idx="2515">
                  <c:v>219.39</c:v>
                </c:pt>
                <c:pt idx="2516">
                  <c:v>208.56</c:v>
                </c:pt>
                <c:pt idx="2517">
                  <c:v>198.88</c:v>
                </c:pt>
                <c:pt idx="2518">
                  <c:v>190.47</c:v>
                </c:pt>
                <c:pt idx="2519">
                  <c:v>184.21</c:v>
                </c:pt>
                <c:pt idx="2520">
                  <c:v>178.85</c:v>
                </c:pt>
                <c:pt idx="2521">
                  <c:v>173.88</c:v>
                </c:pt>
                <c:pt idx="2522">
                  <c:v>171.06</c:v>
                </c:pt>
                <c:pt idx="2523">
                  <c:v>167.75</c:v>
                </c:pt>
                <c:pt idx="2524">
                  <c:v>162.28</c:v>
                </c:pt>
                <c:pt idx="2525">
                  <c:v>157.03</c:v>
                </c:pt>
                <c:pt idx="2526">
                  <c:v>152.59</c:v>
                </c:pt>
                <c:pt idx="2527">
                  <c:v>148.47</c:v>
                </c:pt>
                <c:pt idx="2528">
                  <c:v>144.15</c:v>
                </c:pt>
                <c:pt idx="2529">
                  <c:v>140.27000000000001</c:v>
                </c:pt>
                <c:pt idx="2530">
                  <c:v>136.71</c:v>
                </c:pt>
                <c:pt idx="2531">
                  <c:v>133.38</c:v>
                </c:pt>
                <c:pt idx="2532">
                  <c:v>130.07</c:v>
                </c:pt>
                <c:pt idx="2533">
                  <c:v>126.64</c:v>
                </c:pt>
                <c:pt idx="2534">
                  <c:v>124.3</c:v>
                </c:pt>
                <c:pt idx="2535">
                  <c:v>122.45</c:v>
                </c:pt>
                <c:pt idx="2536">
                  <c:v>120.49</c:v>
                </c:pt>
                <c:pt idx="2537">
                  <c:v>118.65</c:v>
                </c:pt>
                <c:pt idx="2538">
                  <c:v>116.19</c:v>
                </c:pt>
                <c:pt idx="2539">
                  <c:v>113.61</c:v>
                </c:pt>
                <c:pt idx="2540">
                  <c:v>110.14</c:v>
                </c:pt>
                <c:pt idx="2541">
                  <c:v>106.76</c:v>
                </c:pt>
                <c:pt idx="2542">
                  <c:v>104.4</c:v>
                </c:pt>
                <c:pt idx="2543">
                  <c:v>103.42</c:v>
                </c:pt>
                <c:pt idx="2544">
                  <c:v>100.67</c:v>
                </c:pt>
                <c:pt idx="2545">
                  <c:v>98.03</c:v>
                </c:pt>
                <c:pt idx="2546">
                  <c:v>95.94</c:v>
                </c:pt>
                <c:pt idx="2547">
                  <c:v>94.22</c:v>
                </c:pt>
                <c:pt idx="2548">
                  <c:v>92.77</c:v>
                </c:pt>
                <c:pt idx="2549">
                  <c:v>91.49</c:v>
                </c:pt>
                <c:pt idx="2550">
                  <c:v>89.1</c:v>
                </c:pt>
                <c:pt idx="2551">
                  <c:v>86.2</c:v>
                </c:pt>
                <c:pt idx="2552">
                  <c:v>83.09</c:v>
                </c:pt>
                <c:pt idx="2553">
                  <c:v>80.52</c:v>
                </c:pt>
                <c:pt idx="2554">
                  <c:v>78.709999999999994</c:v>
                </c:pt>
                <c:pt idx="2555">
                  <c:v>76.900000000000006</c:v>
                </c:pt>
                <c:pt idx="2556">
                  <c:v>74.34</c:v>
                </c:pt>
                <c:pt idx="2557">
                  <c:v>70.92</c:v>
                </c:pt>
                <c:pt idx="2558">
                  <c:v>67.98</c:v>
                </c:pt>
                <c:pt idx="2559">
                  <c:v>65.37</c:v>
                </c:pt>
                <c:pt idx="2560">
                  <c:v>62.94</c:v>
                </c:pt>
                <c:pt idx="2561">
                  <c:v>60.68</c:v>
                </c:pt>
                <c:pt idx="2562">
                  <c:v>58.69</c:v>
                </c:pt>
                <c:pt idx="2563">
                  <c:v>57.08</c:v>
                </c:pt>
                <c:pt idx="2564">
                  <c:v>55.75</c:v>
                </c:pt>
                <c:pt idx="2565">
                  <c:v>54.55</c:v>
                </c:pt>
                <c:pt idx="2566">
                  <c:v>53.48</c:v>
                </c:pt>
                <c:pt idx="2567">
                  <c:v>52.46</c:v>
                </c:pt>
                <c:pt idx="2568">
                  <c:v>51.69</c:v>
                </c:pt>
                <c:pt idx="2569">
                  <c:v>51.53</c:v>
                </c:pt>
                <c:pt idx="2570">
                  <c:v>52.93</c:v>
                </c:pt>
                <c:pt idx="2571">
                  <c:v>54.93</c:v>
                </c:pt>
                <c:pt idx="2572">
                  <c:v>54.49</c:v>
                </c:pt>
                <c:pt idx="2573">
                  <c:v>52.27</c:v>
                </c:pt>
                <c:pt idx="2574">
                  <c:v>49.14</c:v>
                </c:pt>
                <c:pt idx="2575">
                  <c:v>46.54</c:v>
                </c:pt>
                <c:pt idx="2576">
                  <c:v>45.04</c:v>
                </c:pt>
                <c:pt idx="2577">
                  <c:v>45.29</c:v>
                </c:pt>
                <c:pt idx="2578">
                  <c:v>47.77</c:v>
                </c:pt>
                <c:pt idx="2579">
                  <c:v>49.89</c:v>
                </c:pt>
                <c:pt idx="2580">
                  <c:v>48.57</c:v>
                </c:pt>
                <c:pt idx="2581">
                  <c:v>46.17</c:v>
                </c:pt>
                <c:pt idx="2582">
                  <c:v>43.75</c:v>
                </c:pt>
                <c:pt idx="2583">
                  <c:v>41.51</c:v>
                </c:pt>
                <c:pt idx="2584">
                  <c:v>39.46</c:v>
                </c:pt>
                <c:pt idx="2585">
                  <c:v>37.32</c:v>
                </c:pt>
                <c:pt idx="2586">
                  <c:v>34.869999999999997</c:v>
                </c:pt>
                <c:pt idx="2587">
                  <c:v>33.08</c:v>
                </c:pt>
                <c:pt idx="2588">
                  <c:v>31.55</c:v>
                </c:pt>
                <c:pt idx="2589">
                  <c:v>30.18</c:v>
                </c:pt>
                <c:pt idx="2590">
                  <c:v>28.96</c:v>
                </c:pt>
                <c:pt idx="2591">
                  <c:v>28.12</c:v>
                </c:pt>
                <c:pt idx="2592">
                  <c:v>27.38</c:v>
                </c:pt>
                <c:pt idx="2593">
                  <c:v>26.45</c:v>
                </c:pt>
                <c:pt idx="2594">
                  <c:v>25.69</c:v>
                </c:pt>
                <c:pt idx="2595">
                  <c:v>24.98</c:v>
                </c:pt>
                <c:pt idx="2596">
                  <c:v>24.09</c:v>
                </c:pt>
                <c:pt idx="2597">
                  <c:v>22.91</c:v>
                </c:pt>
                <c:pt idx="2598">
                  <c:v>21.56</c:v>
                </c:pt>
                <c:pt idx="2599">
                  <c:v>20.48</c:v>
                </c:pt>
                <c:pt idx="2600">
                  <c:v>19.649999999999999</c:v>
                </c:pt>
                <c:pt idx="2601">
                  <c:v>19.079999999999998</c:v>
                </c:pt>
                <c:pt idx="2602">
                  <c:v>19.16</c:v>
                </c:pt>
                <c:pt idx="2603">
                  <c:v>19.670000000000002</c:v>
                </c:pt>
                <c:pt idx="2604">
                  <c:v>19.55</c:v>
                </c:pt>
                <c:pt idx="2605">
                  <c:v>18.649999999999999</c:v>
                </c:pt>
                <c:pt idx="2606">
                  <c:v>17.760000000000002</c:v>
                </c:pt>
                <c:pt idx="2607">
                  <c:v>16.93</c:v>
                </c:pt>
                <c:pt idx="2608">
                  <c:v>16.010000000000002</c:v>
                </c:pt>
                <c:pt idx="2609">
                  <c:v>15.2</c:v>
                </c:pt>
                <c:pt idx="2610">
                  <c:v>14.49</c:v>
                </c:pt>
                <c:pt idx="2611">
                  <c:v>14.01</c:v>
                </c:pt>
                <c:pt idx="2612">
                  <c:v>13.65</c:v>
                </c:pt>
                <c:pt idx="2613">
                  <c:v>13.38</c:v>
                </c:pt>
                <c:pt idx="2614">
                  <c:v>13.54</c:v>
                </c:pt>
                <c:pt idx="2615">
                  <c:v>14.54</c:v>
                </c:pt>
                <c:pt idx="2616">
                  <c:v>19.02</c:v>
                </c:pt>
                <c:pt idx="2617">
                  <c:v>21.23</c:v>
                </c:pt>
                <c:pt idx="2618">
                  <c:v>19.5</c:v>
                </c:pt>
                <c:pt idx="2619">
                  <c:v>19.45</c:v>
                </c:pt>
                <c:pt idx="2620">
                  <c:v>18.649999999999999</c:v>
                </c:pt>
                <c:pt idx="2621">
                  <c:v>16.02</c:v>
                </c:pt>
                <c:pt idx="2622">
                  <c:v>13.68</c:v>
                </c:pt>
                <c:pt idx="2623">
                  <c:v>12.87</c:v>
                </c:pt>
                <c:pt idx="2624">
                  <c:v>15.49</c:v>
                </c:pt>
                <c:pt idx="2625">
                  <c:v>20.079999999999998</c:v>
                </c:pt>
                <c:pt idx="2626">
                  <c:v>31.75</c:v>
                </c:pt>
                <c:pt idx="2627">
                  <c:v>24.53</c:v>
                </c:pt>
                <c:pt idx="2628">
                  <c:v>19.32</c:v>
                </c:pt>
                <c:pt idx="2629">
                  <c:v>16.45</c:v>
                </c:pt>
                <c:pt idx="2630">
                  <c:v>16.68</c:v>
                </c:pt>
                <c:pt idx="2631">
                  <c:v>18</c:v>
                </c:pt>
                <c:pt idx="2632">
                  <c:v>17.510000000000002</c:v>
                </c:pt>
                <c:pt idx="2633">
                  <c:v>14.97</c:v>
                </c:pt>
                <c:pt idx="2634">
                  <c:v>12.29</c:v>
                </c:pt>
                <c:pt idx="2635">
                  <c:v>10.72</c:v>
                </c:pt>
                <c:pt idx="2636">
                  <c:v>9.84</c:v>
                </c:pt>
                <c:pt idx="2637">
                  <c:v>9.15</c:v>
                </c:pt>
                <c:pt idx="2638">
                  <c:v>8.59</c:v>
                </c:pt>
                <c:pt idx="2639">
                  <c:v>8.83</c:v>
                </c:pt>
                <c:pt idx="2640">
                  <c:v>8.8800000000000008</c:v>
                </c:pt>
                <c:pt idx="2641">
                  <c:v>15.71</c:v>
                </c:pt>
                <c:pt idx="2642">
                  <c:v>16.2</c:v>
                </c:pt>
                <c:pt idx="2643">
                  <c:v>14.08</c:v>
                </c:pt>
                <c:pt idx="2644">
                  <c:v>12.96</c:v>
                </c:pt>
                <c:pt idx="2645">
                  <c:v>12</c:v>
                </c:pt>
                <c:pt idx="2646">
                  <c:v>11.03</c:v>
                </c:pt>
                <c:pt idx="2647">
                  <c:v>10.47</c:v>
                </c:pt>
                <c:pt idx="2648">
                  <c:v>10.199999999999999</c:v>
                </c:pt>
                <c:pt idx="2649">
                  <c:v>9.94</c:v>
                </c:pt>
                <c:pt idx="2650">
                  <c:v>9.67</c:v>
                </c:pt>
                <c:pt idx="2651">
                  <c:v>10.86</c:v>
                </c:pt>
                <c:pt idx="2652">
                  <c:v>15.03</c:v>
                </c:pt>
                <c:pt idx="2653">
                  <c:v>71.3</c:v>
                </c:pt>
                <c:pt idx="2654">
                  <c:v>107.1</c:v>
                </c:pt>
                <c:pt idx="2655">
                  <c:v>244.89</c:v>
                </c:pt>
                <c:pt idx="2656">
                  <c:v>155.49</c:v>
                </c:pt>
                <c:pt idx="2657">
                  <c:v>281.91000000000003</c:v>
                </c:pt>
                <c:pt idx="2658">
                  <c:v>148.34</c:v>
                </c:pt>
                <c:pt idx="2659">
                  <c:v>974.83</c:v>
                </c:pt>
                <c:pt idx="2660">
                  <c:v>509.76</c:v>
                </c:pt>
                <c:pt idx="2661">
                  <c:v>392.22</c:v>
                </c:pt>
                <c:pt idx="2662">
                  <c:v>239.97</c:v>
                </c:pt>
                <c:pt idx="2663">
                  <c:v>169.8</c:v>
                </c:pt>
                <c:pt idx="2664">
                  <c:v>135.56</c:v>
                </c:pt>
                <c:pt idx="2665">
                  <c:v>121.48</c:v>
                </c:pt>
                <c:pt idx="2666">
                  <c:v>134.21</c:v>
                </c:pt>
                <c:pt idx="2667">
                  <c:v>189.51</c:v>
                </c:pt>
                <c:pt idx="2668">
                  <c:v>222.29</c:v>
                </c:pt>
                <c:pt idx="2669">
                  <c:v>140.51</c:v>
                </c:pt>
                <c:pt idx="2670">
                  <c:v>133.35</c:v>
                </c:pt>
                <c:pt idx="2671">
                  <c:v>103.22</c:v>
                </c:pt>
                <c:pt idx="2672">
                  <c:v>92.92</c:v>
                </c:pt>
                <c:pt idx="2673">
                  <c:v>185.5</c:v>
                </c:pt>
                <c:pt idx="2674">
                  <c:v>262.16000000000003</c:v>
                </c:pt>
                <c:pt idx="2675">
                  <c:v>175.31</c:v>
                </c:pt>
                <c:pt idx="2676">
                  <c:v>140.97999999999999</c:v>
                </c:pt>
                <c:pt idx="2677">
                  <c:v>128.19999999999999</c:v>
                </c:pt>
                <c:pt idx="2678">
                  <c:v>106.5</c:v>
                </c:pt>
                <c:pt idx="2679">
                  <c:v>104.48</c:v>
                </c:pt>
                <c:pt idx="2680">
                  <c:v>174.68</c:v>
                </c:pt>
                <c:pt idx="2681">
                  <c:v>152.38</c:v>
                </c:pt>
                <c:pt idx="2682">
                  <c:v>104.78</c:v>
                </c:pt>
                <c:pt idx="2683">
                  <c:v>92.3</c:v>
                </c:pt>
                <c:pt idx="2684">
                  <c:v>81.28</c:v>
                </c:pt>
                <c:pt idx="2685">
                  <c:v>77.16</c:v>
                </c:pt>
                <c:pt idx="2686">
                  <c:v>472.64</c:v>
                </c:pt>
                <c:pt idx="2687">
                  <c:v>746.81</c:v>
                </c:pt>
                <c:pt idx="2688">
                  <c:v>1677.11</c:v>
                </c:pt>
                <c:pt idx="2689">
                  <c:v>2475.54</c:v>
                </c:pt>
                <c:pt idx="2690">
                  <c:v>964.08</c:v>
                </c:pt>
                <c:pt idx="2691">
                  <c:v>1836.18</c:v>
                </c:pt>
                <c:pt idx="2692">
                  <c:v>11591.05</c:v>
                </c:pt>
                <c:pt idx="2693">
                  <c:v>19609.3</c:v>
                </c:pt>
                <c:pt idx="2694">
                  <c:v>20717.53</c:v>
                </c:pt>
                <c:pt idx="2695">
                  <c:v>6725.55</c:v>
                </c:pt>
                <c:pt idx="2696">
                  <c:v>2308.36</c:v>
                </c:pt>
                <c:pt idx="2697">
                  <c:v>1665.48</c:v>
                </c:pt>
                <c:pt idx="2698">
                  <c:v>1311.23</c:v>
                </c:pt>
                <c:pt idx="2699">
                  <c:v>1111.83</c:v>
                </c:pt>
                <c:pt idx="2700">
                  <c:v>1010.11</c:v>
                </c:pt>
                <c:pt idx="2701">
                  <c:v>950.38</c:v>
                </c:pt>
                <c:pt idx="2702">
                  <c:v>795.53</c:v>
                </c:pt>
                <c:pt idx="2703">
                  <c:v>715.94</c:v>
                </c:pt>
                <c:pt idx="2704">
                  <c:v>657.69</c:v>
                </c:pt>
                <c:pt idx="2705">
                  <c:v>634.26</c:v>
                </c:pt>
                <c:pt idx="2706">
                  <c:v>552.29999999999995</c:v>
                </c:pt>
                <c:pt idx="2707">
                  <c:v>499.24</c:v>
                </c:pt>
                <c:pt idx="2708">
                  <c:v>469.25</c:v>
                </c:pt>
                <c:pt idx="2709">
                  <c:v>444.95</c:v>
                </c:pt>
                <c:pt idx="2710">
                  <c:v>431.39</c:v>
                </c:pt>
                <c:pt idx="2711">
                  <c:v>434.33</c:v>
                </c:pt>
                <c:pt idx="2712">
                  <c:v>424.53</c:v>
                </c:pt>
                <c:pt idx="2713">
                  <c:v>392.06</c:v>
                </c:pt>
                <c:pt idx="2714">
                  <c:v>381.09</c:v>
                </c:pt>
                <c:pt idx="2715">
                  <c:v>776.52</c:v>
                </c:pt>
                <c:pt idx="2716">
                  <c:v>535.05999999999995</c:v>
                </c:pt>
                <c:pt idx="2717">
                  <c:v>429.26</c:v>
                </c:pt>
                <c:pt idx="2718">
                  <c:v>738.93</c:v>
                </c:pt>
                <c:pt idx="2719">
                  <c:v>16178.86</c:v>
                </c:pt>
                <c:pt idx="2720">
                  <c:v>43610.67</c:v>
                </c:pt>
                <c:pt idx="2721">
                  <c:v>28403.89</c:v>
                </c:pt>
                <c:pt idx="2722">
                  <c:v>7832.69</c:v>
                </c:pt>
                <c:pt idx="2723">
                  <c:v>2842.83</c:v>
                </c:pt>
                <c:pt idx="2724">
                  <c:v>2046.93</c:v>
                </c:pt>
                <c:pt idx="2725">
                  <c:v>1652.33</c:v>
                </c:pt>
                <c:pt idx="2726">
                  <c:v>1447.3</c:v>
                </c:pt>
                <c:pt idx="2727">
                  <c:v>7048.36</c:v>
                </c:pt>
                <c:pt idx="2728">
                  <c:v>2677.12</c:v>
                </c:pt>
                <c:pt idx="2729">
                  <c:v>1772.75</c:v>
                </c:pt>
                <c:pt idx="2730">
                  <c:v>1485.64</c:v>
                </c:pt>
                <c:pt idx="2731">
                  <c:v>1299.8499999999999</c:v>
                </c:pt>
                <c:pt idx="2732">
                  <c:v>1171.99</c:v>
                </c:pt>
                <c:pt idx="2733">
                  <c:v>1074.21</c:v>
                </c:pt>
                <c:pt idx="2734">
                  <c:v>996.5</c:v>
                </c:pt>
                <c:pt idx="2735">
                  <c:v>929.69</c:v>
                </c:pt>
                <c:pt idx="2736">
                  <c:v>1227.54</c:v>
                </c:pt>
                <c:pt idx="2737">
                  <c:v>1347.19</c:v>
                </c:pt>
                <c:pt idx="2738">
                  <c:v>1075.51</c:v>
                </c:pt>
                <c:pt idx="2739">
                  <c:v>976.87</c:v>
                </c:pt>
                <c:pt idx="2740">
                  <c:v>889.48</c:v>
                </c:pt>
                <c:pt idx="2741">
                  <c:v>828.34</c:v>
                </c:pt>
                <c:pt idx="2742">
                  <c:v>777.59</c:v>
                </c:pt>
                <c:pt idx="2743">
                  <c:v>746.62</c:v>
                </c:pt>
                <c:pt idx="2744">
                  <c:v>735.46</c:v>
                </c:pt>
                <c:pt idx="2745">
                  <c:v>688.24</c:v>
                </c:pt>
                <c:pt idx="2746">
                  <c:v>653.73</c:v>
                </c:pt>
                <c:pt idx="2747">
                  <c:v>642.37</c:v>
                </c:pt>
                <c:pt idx="2748">
                  <c:v>1070.5</c:v>
                </c:pt>
                <c:pt idx="2749">
                  <c:v>1216.93</c:v>
                </c:pt>
                <c:pt idx="2750">
                  <c:v>903.2</c:v>
                </c:pt>
                <c:pt idx="2751">
                  <c:v>810.03</c:v>
                </c:pt>
                <c:pt idx="2752">
                  <c:v>780.9</c:v>
                </c:pt>
                <c:pt idx="2753">
                  <c:v>1050.03</c:v>
                </c:pt>
                <c:pt idx="2754">
                  <c:v>1039.8499999999999</c:v>
                </c:pt>
                <c:pt idx="2755">
                  <c:v>995.92</c:v>
                </c:pt>
                <c:pt idx="2756">
                  <c:v>1182.8800000000001</c:v>
                </c:pt>
                <c:pt idx="2757">
                  <c:v>2088.88</c:v>
                </c:pt>
                <c:pt idx="2758">
                  <c:v>1501.45</c:v>
                </c:pt>
                <c:pt idx="2759">
                  <c:v>1344.23</c:v>
                </c:pt>
                <c:pt idx="2760">
                  <c:v>1184.1099999999999</c:v>
                </c:pt>
                <c:pt idx="2761">
                  <c:v>1066.69</c:v>
                </c:pt>
                <c:pt idx="2762">
                  <c:v>990.52</c:v>
                </c:pt>
                <c:pt idx="2763">
                  <c:v>923.71</c:v>
                </c:pt>
                <c:pt idx="2764">
                  <c:v>853.68</c:v>
                </c:pt>
                <c:pt idx="2765">
                  <c:v>789.74</c:v>
                </c:pt>
                <c:pt idx="2766">
                  <c:v>742.53</c:v>
                </c:pt>
                <c:pt idx="2767">
                  <c:v>702.73</c:v>
                </c:pt>
                <c:pt idx="2768">
                  <c:v>671.08</c:v>
                </c:pt>
                <c:pt idx="2769">
                  <c:v>643.01</c:v>
                </c:pt>
                <c:pt idx="2770">
                  <c:v>618.26</c:v>
                </c:pt>
                <c:pt idx="2771">
                  <c:v>596.08000000000004</c:v>
                </c:pt>
                <c:pt idx="2772">
                  <c:v>572.54999999999995</c:v>
                </c:pt>
                <c:pt idx="2773">
                  <c:v>550.89</c:v>
                </c:pt>
                <c:pt idx="2774">
                  <c:v>528.61</c:v>
                </c:pt>
                <c:pt idx="2775">
                  <c:v>505.79</c:v>
                </c:pt>
                <c:pt idx="2776">
                  <c:v>488.59</c:v>
                </c:pt>
                <c:pt idx="2777">
                  <c:v>477.65</c:v>
                </c:pt>
                <c:pt idx="2778">
                  <c:v>455.46</c:v>
                </c:pt>
                <c:pt idx="2779">
                  <c:v>436.78</c:v>
                </c:pt>
                <c:pt idx="2780">
                  <c:v>419.16</c:v>
                </c:pt>
                <c:pt idx="2781">
                  <c:v>402.83</c:v>
                </c:pt>
                <c:pt idx="2782">
                  <c:v>390.21</c:v>
                </c:pt>
                <c:pt idx="2783">
                  <c:v>376</c:v>
                </c:pt>
                <c:pt idx="2784">
                  <c:v>397.75</c:v>
                </c:pt>
                <c:pt idx="2785">
                  <c:v>401.66</c:v>
                </c:pt>
                <c:pt idx="2786">
                  <c:v>376.87</c:v>
                </c:pt>
                <c:pt idx="2787">
                  <c:v>381.58</c:v>
                </c:pt>
                <c:pt idx="2788">
                  <c:v>372.59</c:v>
                </c:pt>
                <c:pt idx="2789">
                  <c:v>345.42</c:v>
                </c:pt>
                <c:pt idx="2790">
                  <c:v>332.67</c:v>
                </c:pt>
                <c:pt idx="2791">
                  <c:v>318</c:v>
                </c:pt>
                <c:pt idx="2792">
                  <c:v>299.33</c:v>
                </c:pt>
                <c:pt idx="2793">
                  <c:v>301.52</c:v>
                </c:pt>
                <c:pt idx="2794">
                  <c:v>330.3</c:v>
                </c:pt>
                <c:pt idx="2795">
                  <c:v>311.95999999999998</c:v>
                </c:pt>
                <c:pt idx="2796">
                  <c:v>319.75</c:v>
                </c:pt>
                <c:pt idx="2797">
                  <c:v>365.01</c:v>
                </c:pt>
                <c:pt idx="2798">
                  <c:v>345.08</c:v>
                </c:pt>
                <c:pt idx="2799">
                  <c:v>351.48</c:v>
                </c:pt>
                <c:pt idx="2800">
                  <c:v>324.5</c:v>
                </c:pt>
                <c:pt idx="2801">
                  <c:v>472.04</c:v>
                </c:pt>
                <c:pt idx="2802">
                  <c:v>363.35</c:v>
                </c:pt>
                <c:pt idx="2803">
                  <c:v>325.05</c:v>
                </c:pt>
                <c:pt idx="2804">
                  <c:v>295.02</c:v>
                </c:pt>
                <c:pt idx="2805">
                  <c:v>274.39999999999998</c:v>
                </c:pt>
                <c:pt idx="2806">
                  <c:v>257.64</c:v>
                </c:pt>
                <c:pt idx="2807">
                  <c:v>245.16</c:v>
                </c:pt>
                <c:pt idx="2808">
                  <c:v>290.83999999999997</c:v>
                </c:pt>
                <c:pt idx="2809">
                  <c:v>406.36</c:v>
                </c:pt>
                <c:pt idx="2810">
                  <c:v>613</c:v>
                </c:pt>
                <c:pt idx="2811">
                  <c:v>888.77</c:v>
                </c:pt>
                <c:pt idx="2812">
                  <c:v>641.63</c:v>
                </c:pt>
                <c:pt idx="2813">
                  <c:v>537.11</c:v>
                </c:pt>
                <c:pt idx="2814">
                  <c:v>538.21</c:v>
                </c:pt>
                <c:pt idx="2815">
                  <c:v>576.58000000000004</c:v>
                </c:pt>
                <c:pt idx="2816">
                  <c:v>573.39</c:v>
                </c:pt>
                <c:pt idx="2817">
                  <c:v>515.74</c:v>
                </c:pt>
                <c:pt idx="2818">
                  <c:v>467.8</c:v>
                </c:pt>
                <c:pt idx="2819">
                  <c:v>436.5</c:v>
                </c:pt>
                <c:pt idx="2820">
                  <c:v>511.21</c:v>
                </c:pt>
                <c:pt idx="2821">
                  <c:v>576.83000000000004</c:v>
                </c:pt>
                <c:pt idx="2822">
                  <c:v>571.78</c:v>
                </c:pt>
                <c:pt idx="2823">
                  <c:v>798.51</c:v>
                </c:pt>
                <c:pt idx="2824">
                  <c:v>899.88</c:v>
                </c:pt>
                <c:pt idx="2825">
                  <c:v>686.8</c:v>
                </c:pt>
                <c:pt idx="2826">
                  <c:v>608.88</c:v>
                </c:pt>
                <c:pt idx="2827">
                  <c:v>552.54</c:v>
                </c:pt>
                <c:pt idx="2828">
                  <c:v>530.75</c:v>
                </c:pt>
                <c:pt idx="2829">
                  <c:v>1051.04</c:v>
                </c:pt>
                <c:pt idx="2830">
                  <c:v>850.39</c:v>
                </c:pt>
                <c:pt idx="2831">
                  <c:v>697.49</c:v>
                </c:pt>
                <c:pt idx="2832">
                  <c:v>628.32000000000005</c:v>
                </c:pt>
                <c:pt idx="2833">
                  <c:v>578.32000000000005</c:v>
                </c:pt>
                <c:pt idx="2834">
                  <c:v>543.94000000000005</c:v>
                </c:pt>
                <c:pt idx="2835">
                  <c:v>527.04999999999995</c:v>
                </c:pt>
                <c:pt idx="2836">
                  <c:v>493.35</c:v>
                </c:pt>
                <c:pt idx="2837">
                  <c:v>463.25</c:v>
                </c:pt>
                <c:pt idx="2838">
                  <c:v>439.84</c:v>
                </c:pt>
                <c:pt idx="2839">
                  <c:v>416.79</c:v>
                </c:pt>
                <c:pt idx="2840">
                  <c:v>399.34</c:v>
                </c:pt>
                <c:pt idx="2841">
                  <c:v>381.23</c:v>
                </c:pt>
                <c:pt idx="2842">
                  <c:v>366.4</c:v>
                </c:pt>
                <c:pt idx="2843">
                  <c:v>346.73</c:v>
                </c:pt>
                <c:pt idx="2844">
                  <c:v>330.58</c:v>
                </c:pt>
                <c:pt idx="2845">
                  <c:v>320.93</c:v>
                </c:pt>
                <c:pt idx="2846">
                  <c:v>311.52999999999997</c:v>
                </c:pt>
                <c:pt idx="2847">
                  <c:v>295.73</c:v>
                </c:pt>
                <c:pt idx="2848">
                  <c:v>281.60000000000002</c:v>
                </c:pt>
                <c:pt idx="2849">
                  <c:v>277.5</c:v>
                </c:pt>
                <c:pt idx="2850">
                  <c:v>279.58</c:v>
                </c:pt>
                <c:pt idx="2851">
                  <c:v>280.38</c:v>
                </c:pt>
                <c:pt idx="2852">
                  <c:v>281</c:v>
                </c:pt>
                <c:pt idx="2853">
                  <c:v>288.08</c:v>
                </c:pt>
                <c:pt idx="2854">
                  <c:v>277.44</c:v>
                </c:pt>
                <c:pt idx="2855">
                  <c:v>255.95</c:v>
                </c:pt>
                <c:pt idx="2856">
                  <c:v>307</c:v>
                </c:pt>
                <c:pt idx="2857">
                  <c:v>277.79000000000002</c:v>
                </c:pt>
                <c:pt idx="2858">
                  <c:v>267.77999999999997</c:v>
                </c:pt>
                <c:pt idx="2859">
                  <c:v>513.09</c:v>
                </c:pt>
                <c:pt idx="2860">
                  <c:v>417.39</c:v>
                </c:pt>
                <c:pt idx="2861">
                  <c:v>355.53</c:v>
                </c:pt>
                <c:pt idx="2862">
                  <c:v>324.52</c:v>
                </c:pt>
                <c:pt idx="2863">
                  <c:v>288.64999999999998</c:v>
                </c:pt>
                <c:pt idx="2864">
                  <c:v>270.62</c:v>
                </c:pt>
                <c:pt idx="2865">
                  <c:v>256.91000000000003</c:v>
                </c:pt>
                <c:pt idx="2866">
                  <c:v>245.06</c:v>
                </c:pt>
                <c:pt idx="2867">
                  <c:v>231.89</c:v>
                </c:pt>
                <c:pt idx="2868">
                  <c:v>223.11</c:v>
                </c:pt>
                <c:pt idx="2869">
                  <c:v>223.48</c:v>
                </c:pt>
                <c:pt idx="2870">
                  <c:v>220.52</c:v>
                </c:pt>
                <c:pt idx="2871">
                  <c:v>218.6</c:v>
                </c:pt>
                <c:pt idx="2872">
                  <c:v>214.5</c:v>
                </c:pt>
                <c:pt idx="2873">
                  <c:v>209.76</c:v>
                </c:pt>
                <c:pt idx="2874">
                  <c:v>201.69</c:v>
                </c:pt>
                <c:pt idx="2875">
                  <c:v>189.9</c:v>
                </c:pt>
                <c:pt idx="2876">
                  <c:v>185.34</c:v>
                </c:pt>
                <c:pt idx="2877">
                  <c:v>186.7</c:v>
                </c:pt>
                <c:pt idx="2878">
                  <c:v>180.84</c:v>
                </c:pt>
                <c:pt idx="2879">
                  <c:v>172.31</c:v>
                </c:pt>
                <c:pt idx="2880">
                  <c:v>164.55</c:v>
                </c:pt>
                <c:pt idx="2881">
                  <c:v>159.82</c:v>
                </c:pt>
                <c:pt idx="2882">
                  <c:v>157.91</c:v>
                </c:pt>
                <c:pt idx="2883">
                  <c:v>156.34</c:v>
                </c:pt>
                <c:pt idx="2884">
                  <c:v>297.3</c:v>
                </c:pt>
                <c:pt idx="2885">
                  <c:v>316.70999999999998</c:v>
                </c:pt>
                <c:pt idx="2886">
                  <c:v>210.3</c:v>
                </c:pt>
                <c:pt idx="2887">
                  <c:v>177.39</c:v>
                </c:pt>
                <c:pt idx="2888">
                  <c:v>164.78</c:v>
                </c:pt>
                <c:pt idx="2889">
                  <c:v>156.06</c:v>
                </c:pt>
                <c:pt idx="2890">
                  <c:v>149.72999999999999</c:v>
                </c:pt>
                <c:pt idx="2891">
                  <c:v>145.79</c:v>
                </c:pt>
                <c:pt idx="2892">
                  <c:v>141.65</c:v>
                </c:pt>
                <c:pt idx="2893">
                  <c:v>136.47</c:v>
                </c:pt>
                <c:pt idx="2894">
                  <c:v>131.33000000000001</c:v>
                </c:pt>
                <c:pt idx="2895">
                  <c:v>126.65</c:v>
                </c:pt>
                <c:pt idx="2896">
                  <c:v>122.11</c:v>
                </c:pt>
                <c:pt idx="2897">
                  <c:v>118.02</c:v>
                </c:pt>
                <c:pt idx="2898">
                  <c:v>115.04</c:v>
                </c:pt>
                <c:pt idx="2899">
                  <c:v>110.55</c:v>
                </c:pt>
                <c:pt idx="2900">
                  <c:v>107.67</c:v>
                </c:pt>
                <c:pt idx="2901">
                  <c:v>105.96</c:v>
                </c:pt>
                <c:pt idx="2902">
                  <c:v>106.49</c:v>
                </c:pt>
                <c:pt idx="2903">
                  <c:v>106.88</c:v>
                </c:pt>
                <c:pt idx="2904">
                  <c:v>106.59</c:v>
                </c:pt>
                <c:pt idx="2905">
                  <c:v>112.72</c:v>
                </c:pt>
                <c:pt idx="2906">
                  <c:v>150.21</c:v>
                </c:pt>
                <c:pt idx="2907">
                  <c:v>153.06</c:v>
                </c:pt>
                <c:pt idx="2908">
                  <c:v>128.53</c:v>
                </c:pt>
                <c:pt idx="2909">
                  <c:v>113.33</c:v>
                </c:pt>
                <c:pt idx="2910">
                  <c:v>104.67</c:v>
                </c:pt>
                <c:pt idx="2911">
                  <c:v>99.01</c:v>
                </c:pt>
                <c:pt idx="2912">
                  <c:v>95.08</c:v>
                </c:pt>
                <c:pt idx="2913">
                  <c:v>91.75</c:v>
                </c:pt>
                <c:pt idx="2914">
                  <c:v>88.07</c:v>
                </c:pt>
                <c:pt idx="2915">
                  <c:v>84.88</c:v>
                </c:pt>
                <c:pt idx="2916">
                  <c:v>80.989999999999995</c:v>
                </c:pt>
                <c:pt idx="2917">
                  <c:v>78.25</c:v>
                </c:pt>
                <c:pt idx="2918">
                  <c:v>78.14</c:v>
                </c:pt>
                <c:pt idx="2919">
                  <c:v>77.489999999999995</c:v>
                </c:pt>
                <c:pt idx="2920">
                  <c:v>73.88</c:v>
                </c:pt>
                <c:pt idx="2921">
                  <c:v>71.59</c:v>
                </c:pt>
                <c:pt idx="2922">
                  <c:v>69.180000000000007</c:v>
                </c:pt>
                <c:pt idx="2923">
                  <c:v>66.64</c:v>
                </c:pt>
                <c:pt idx="2924">
                  <c:v>63.84</c:v>
                </c:pt>
                <c:pt idx="2925">
                  <c:v>62.03</c:v>
                </c:pt>
                <c:pt idx="2926">
                  <c:v>64.069999999999993</c:v>
                </c:pt>
                <c:pt idx="2927">
                  <c:v>70.94</c:v>
                </c:pt>
                <c:pt idx="2928">
                  <c:v>96.66</c:v>
                </c:pt>
                <c:pt idx="2929">
                  <c:v>137.59</c:v>
                </c:pt>
                <c:pt idx="2930">
                  <c:v>119.64</c:v>
                </c:pt>
                <c:pt idx="2931">
                  <c:v>93.4</c:v>
                </c:pt>
                <c:pt idx="2932">
                  <c:v>113.38</c:v>
                </c:pt>
                <c:pt idx="2933">
                  <c:v>126.64</c:v>
                </c:pt>
                <c:pt idx="2934">
                  <c:v>151.54</c:v>
                </c:pt>
                <c:pt idx="2935">
                  <c:v>118.16</c:v>
                </c:pt>
                <c:pt idx="2936">
                  <c:v>92.12</c:v>
                </c:pt>
                <c:pt idx="2937">
                  <c:v>82.44</c:v>
                </c:pt>
                <c:pt idx="2938">
                  <c:v>84.44</c:v>
                </c:pt>
                <c:pt idx="2939">
                  <c:v>101.45</c:v>
                </c:pt>
                <c:pt idx="2940">
                  <c:v>97.41</c:v>
                </c:pt>
                <c:pt idx="2941">
                  <c:v>95.32</c:v>
                </c:pt>
                <c:pt idx="2942">
                  <c:v>98.5</c:v>
                </c:pt>
                <c:pt idx="2943">
                  <c:v>88.01</c:v>
                </c:pt>
                <c:pt idx="2944">
                  <c:v>78.400000000000006</c:v>
                </c:pt>
                <c:pt idx="2945">
                  <c:v>72.94</c:v>
                </c:pt>
                <c:pt idx="2946">
                  <c:v>70.040000000000006</c:v>
                </c:pt>
                <c:pt idx="2947">
                  <c:v>67.27</c:v>
                </c:pt>
                <c:pt idx="2948">
                  <c:v>64.849999999999994</c:v>
                </c:pt>
                <c:pt idx="2949">
                  <c:v>61.59</c:v>
                </c:pt>
                <c:pt idx="2950">
                  <c:v>58.31</c:v>
                </c:pt>
                <c:pt idx="2951">
                  <c:v>55.54</c:v>
                </c:pt>
                <c:pt idx="2952">
                  <c:v>53.22</c:v>
                </c:pt>
                <c:pt idx="2953">
                  <c:v>51.91</c:v>
                </c:pt>
                <c:pt idx="2954">
                  <c:v>52.25</c:v>
                </c:pt>
                <c:pt idx="2955">
                  <c:v>51.6</c:v>
                </c:pt>
                <c:pt idx="2956">
                  <c:v>49.49</c:v>
                </c:pt>
                <c:pt idx="2957">
                  <c:v>47.22</c:v>
                </c:pt>
                <c:pt idx="2958">
                  <c:v>45.65</c:v>
                </c:pt>
                <c:pt idx="2959">
                  <c:v>44.23</c:v>
                </c:pt>
                <c:pt idx="2960">
                  <c:v>43.08</c:v>
                </c:pt>
                <c:pt idx="2961">
                  <c:v>41.27</c:v>
                </c:pt>
                <c:pt idx="2962">
                  <c:v>51.96</c:v>
                </c:pt>
                <c:pt idx="2963">
                  <c:v>43.36</c:v>
                </c:pt>
                <c:pt idx="2964">
                  <c:v>62.56</c:v>
                </c:pt>
                <c:pt idx="2965">
                  <c:v>61.56</c:v>
                </c:pt>
                <c:pt idx="2966">
                  <c:v>49.48</c:v>
                </c:pt>
                <c:pt idx="2967">
                  <c:v>42.54</c:v>
                </c:pt>
                <c:pt idx="2968">
                  <c:v>43</c:v>
                </c:pt>
                <c:pt idx="2969">
                  <c:v>47.09</c:v>
                </c:pt>
                <c:pt idx="2970">
                  <c:v>52.01</c:v>
                </c:pt>
                <c:pt idx="2971">
                  <c:v>48.15</c:v>
                </c:pt>
                <c:pt idx="2972">
                  <c:v>42.54</c:v>
                </c:pt>
                <c:pt idx="2973">
                  <c:v>37.299999999999997</c:v>
                </c:pt>
                <c:pt idx="2974">
                  <c:v>34</c:v>
                </c:pt>
                <c:pt idx="2975">
                  <c:v>38.72</c:v>
                </c:pt>
                <c:pt idx="2976">
                  <c:v>57.84</c:v>
                </c:pt>
                <c:pt idx="2977">
                  <c:v>57.6</c:v>
                </c:pt>
                <c:pt idx="2978">
                  <c:v>48.64</c:v>
                </c:pt>
                <c:pt idx="2979">
                  <c:v>41.68</c:v>
                </c:pt>
                <c:pt idx="2980">
                  <c:v>35.71</c:v>
                </c:pt>
                <c:pt idx="2981">
                  <c:v>31.86</c:v>
                </c:pt>
                <c:pt idx="2982">
                  <c:v>29.04</c:v>
                </c:pt>
                <c:pt idx="2983">
                  <c:v>27.06</c:v>
                </c:pt>
                <c:pt idx="2984">
                  <c:v>26.46</c:v>
                </c:pt>
                <c:pt idx="2985">
                  <c:v>27.87</c:v>
                </c:pt>
                <c:pt idx="2986">
                  <c:v>34.5</c:v>
                </c:pt>
                <c:pt idx="2987">
                  <c:v>40.76</c:v>
                </c:pt>
                <c:pt idx="2988">
                  <c:v>35.32</c:v>
                </c:pt>
                <c:pt idx="2989">
                  <c:v>28.94</c:v>
                </c:pt>
                <c:pt idx="2990">
                  <c:v>26.01</c:v>
                </c:pt>
                <c:pt idx="2991">
                  <c:v>26.89</c:v>
                </c:pt>
                <c:pt idx="2992">
                  <c:v>27.58</c:v>
                </c:pt>
                <c:pt idx="2993">
                  <c:v>27.83</c:v>
                </c:pt>
                <c:pt idx="2994">
                  <c:v>26.17</c:v>
                </c:pt>
                <c:pt idx="2995">
                  <c:v>24.6</c:v>
                </c:pt>
                <c:pt idx="2996">
                  <c:v>26.78</c:v>
                </c:pt>
                <c:pt idx="2997">
                  <c:v>63.19</c:v>
                </c:pt>
                <c:pt idx="2998">
                  <c:v>80.290000000000006</c:v>
                </c:pt>
                <c:pt idx="2999">
                  <c:v>54.8</c:v>
                </c:pt>
                <c:pt idx="3000">
                  <c:v>42.32</c:v>
                </c:pt>
                <c:pt idx="3001">
                  <c:v>34.590000000000003</c:v>
                </c:pt>
                <c:pt idx="3002">
                  <c:v>31.87</c:v>
                </c:pt>
                <c:pt idx="3003">
                  <c:v>408.42</c:v>
                </c:pt>
                <c:pt idx="3004">
                  <c:v>559.52</c:v>
                </c:pt>
                <c:pt idx="3005">
                  <c:v>4411.4399999999996</c:v>
                </c:pt>
                <c:pt idx="3006">
                  <c:v>3673.26</c:v>
                </c:pt>
                <c:pt idx="3007">
                  <c:v>2116.3000000000002</c:v>
                </c:pt>
                <c:pt idx="3008">
                  <c:v>1285.47</c:v>
                </c:pt>
                <c:pt idx="3009">
                  <c:v>1132.9100000000001</c:v>
                </c:pt>
                <c:pt idx="3010">
                  <c:v>3197.24</c:v>
                </c:pt>
                <c:pt idx="3011">
                  <c:v>3356.3</c:v>
                </c:pt>
                <c:pt idx="3012">
                  <c:v>2563.67</c:v>
                </c:pt>
                <c:pt idx="3013">
                  <c:v>1506.84</c:v>
                </c:pt>
                <c:pt idx="3014">
                  <c:v>1092.8399999999999</c:v>
                </c:pt>
                <c:pt idx="3015">
                  <c:v>1092.8800000000001</c:v>
                </c:pt>
                <c:pt idx="3016">
                  <c:v>1302.05</c:v>
                </c:pt>
                <c:pt idx="3017">
                  <c:v>938.23</c:v>
                </c:pt>
                <c:pt idx="3018">
                  <c:v>746.85</c:v>
                </c:pt>
                <c:pt idx="3019">
                  <c:v>645.09</c:v>
                </c:pt>
                <c:pt idx="3020">
                  <c:v>573.49</c:v>
                </c:pt>
                <c:pt idx="3021">
                  <c:v>515.83000000000004</c:v>
                </c:pt>
                <c:pt idx="3022">
                  <c:v>479.76</c:v>
                </c:pt>
                <c:pt idx="3023">
                  <c:v>436.66</c:v>
                </c:pt>
                <c:pt idx="3024">
                  <c:v>434.62</c:v>
                </c:pt>
                <c:pt idx="3025">
                  <c:v>438.84</c:v>
                </c:pt>
                <c:pt idx="3026">
                  <c:v>365.77</c:v>
                </c:pt>
                <c:pt idx="3027">
                  <c:v>337.67</c:v>
                </c:pt>
                <c:pt idx="3028">
                  <c:v>310.45</c:v>
                </c:pt>
                <c:pt idx="3029">
                  <c:v>306</c:v>
                </c:pt>
                <c:pt idx="3030">
                  <c:v>292.64999999999998</c:v>
                </c:pt>
                <c:pt idx="3031">
                  <c:v>280.36</c:v>
                </c:pt>
                <c:pt idx="3032">
                  <c:v>285.72000000000003</c:v>
                </c:pt>
                <c:pt idx="3033">
                  <c:v>332.76</c:v>
                </c:pt>
                <c:pt idx="3034">
                  <c:v>299.10000000000002</c:v>
                </c:pt>
                <c:pt idx="3035">
                  <c:v>299.76</c:v>
                </c:pt>
                <c:pt idx="3036">
                  <c:v>339.73</c:v>
                </c:pt>
                <c:pt idx="3037">
                  <c:v>267.31</c:v>
                </c:pt>
                <c:pt idx="3038">
                  <c:v>244.44</c:v>
                </c:pt>
                <c:pt idx="3039">
                  <c:v>263.60000000000002</c:v>
                </c:pt>
                <c:pt idx="3040">
                  <c:v>264.22000000000003</c:v>
                </c:pt>
                <c:pt idx="3041">
                  <c:v>248.83</c:v>
                </c:pt>
                <c:pt idx="3042">
                  <c:v>240.65</c:v>
                </c:pt>
                <c:pt idx="3043">
                  <c:v>215.37</c:v>
                </c:pt>
                <c:pt idx="3044">
                  <c:v>203.96</c:v>
                </c:pt>
                <c:pt idx="3045">
                  <c:v>240.27</c:v>
                </c:pt>
                <c:pt idx="3046">
                  <c:v>210.84</c:v>
                </c:pt>
                <c:pt idx="3047">
                  <c:v>284.7</c:v>
                </c:pt>
                <c:pt idx="3048">
                  <c:v>306.70999999999998</c:v>
                </c:pt>
                <c:pt idx="3049">
                  <c:v>205.07</c:v>
                </c:pt>
                <c:pt idx="3050">
                  <c:v>189.4</c:v>
                </c:pt>
                <c:pt idx="3051">
                  <c:v>211.44</c:v>
                </c:pt>
                <c:pt idx="3052">
                  <c:v>214.31</c:v>
                </c:pt>
                <c:pt idx="3053">
                  <c:v>216.86</c:v>
                </c:pt>
                <c:pt idx="3054">
                  <c:v>203.29</c:v>
                </c:pt>
                <c:pt idx="3055">
                  <c:v>183.6</c:v>
                </c:pt>
                <c:pt idx="3056">
                  <c:v>161.33000000000001</c:v>
                </c:pt>
                <c:pt idx="3057">
                  <c:v>149.59</c:v>
                </c:pt>
                <c:pt idx="3058">
                  <c:v>139.15</c:v>
                </c:pt>
                <c:pt idx="3059">
                  <c:v>131.79</c:v>
                </c:pt>
                <c:pt idx="3060">
                  <c:v>130.72</c:v>
                </c:pt>
                <c:pt idx="3061">
                  <c:v>127.39</c:v>
                </c:pt>
                <c:pt idx="3062">
                  <c:v>123.71</c:v>
                </c:pt>
                <c:pt idx="3063">
                  <c:v>132.31</c:v>
                </c:pt>
                <c:pt idx="3064">
                  <c:v>132.33000000000001</c:v>
                </c:pt>
                <c:pt idx="3065">
                  <c:v>128.69999999999999</c:v>
                </c:pt>
                <c:pt idx="3066">
                  <c:v>114.76</c:v>
                </c:pt>
                <c:pt idx="3067">
                  <c:v>169.83</c:v>
                </c:pt>
                <c:pt idx="3068">
                  <c:v>4669.8599999999997</c:v>
                </c:pt>
                <c:pt idx="3069">
                  <c:v>1080.3599999999999</c:v>
                </c:pt>
                <c:pt idx="3070">
                  <c:v>660.35</c:v>
                </c:pt>
                <c:pt idx="3071">
                  <c:v>522.48</c:v>
                </c:pt>
                <c:pt idx="3072">
                  <c:v>439.4</c:v>
                </c:pt>
                <c:pt idx="3073">
                  <c:v>381.64</c:v>
                </c:pt>
                <c:pt idx="3074">
                  <c:v>345.64</c:v>
                </c:pt>
                <c:pt idx="3075">
                  <c:v>426.79</c:v>
                </c:pt>
                <c:pt idx="3076">
                  <c:v>641.36</c:v>
                </c:pt>
                <c:pt idx="3077">
                  <c:v>1871.94</c:v>
                </c:pt>
                <c:pt idx="3078">
                  <c:v>1384.04</c:v>
                </c:pt>
                <c:pt idx="3079">
                  <c:v>973.12</c:v>
                </c:pt>
                <c:pt idx="3080">
                  <c:v>841.48</c:v>
                </c:pt>
                <c:pt idx="3081">
                  <c:v>947.53</c:v>
                </c:pt>
                <c:pt idx="3082">
                  <c:v>743.57</c:v>
                </c:pt>
                <c:pt idx="3083">
                  <c:v>661.91</c:v>
                </c:pt>
                <c:pt idx="3084">
                  <c:v>621.86</c:v>
                </c:pt>
                <c:pt idx="3085">
                  <c:v>631.53</c:v>
                </c:pt>
                <c:pt idx="3086">
                  <c:v>607.9</c:v>
                </c:pt>
                <c:pt idx="3087">
                  <c:v>558.82000000000005</c:v>
                </c:pt>
                <c:pt idx="3088">
                  <c:v>539.80999999999995</c:v>
                </c:pt>
                <c:pt idx="3089">
                  <c:v>779.25</c:v>
                </c:pt>
                <c:pt idx="3090">
                  <c:v>1239.27</c:v>
                </c:pt>
                <c:pt idx="3091">
                  <c:v>3850.67</c:v>
                </c:pt>
                <c:pt idx="3092">
                  <c:v>1513.51</c:v>
                </c:pt>
                <c:pt idx="3093">
                  <c:v>1098.45</c:v>
                </c:pt>
                <c:pt idx="3094">
                  <c:v>965.77</c:v>
                </c:pt>
                <c:pt idx="3095">
                  <c:v>1072.0999999999999</c:v>
                </c:pt>
                <c:pt idx="3096">
                  <c:v>820.58</c:v>
                </c:pt>
                <c:pt idx="3097">
                  <c:v>734.96</c:v>
                </c:pt>
                <c:pt idx="3098">
                  <c:v>761.05</c:v>
                </c:pt>
                <c:pt idx="3099">
                  <c:v>704.2</c:v>
                </c:pt>
                <c:pt idx="3100">
                  <c:v>595.27</c:v>
                </c:pt>
                <c:pt idx="3101">
                  <c:v>547.47</c:v>
                </c:pt>
                <c:pt idx="3102">
                  <c:v>508.38</c:v>
                </c:pt>
                <c:pt idx="3103">
                  <c:v>476.73</c:v>
                </c:pt>
                <c:pt idx="3104">
                  <c:v>450.86</c:v>
                </c:pt>
                <c:pt idx="3105">
                  <c:v>423.7</c:v>
                </c:pt>
                <c:pt idx="3106">
                  <c:v>397.81</c:v>
                </c:pt>
                <c:pt idx="3107">
                  <c:v>375.04</c:v>
                </c:pt>
                <c:pt idx="3108">
                  <c:v>352.57</c:v>
                </c:pt>
                <c:pt idx="3109">
                  <c:v>341.3</c:v>
                </c:pt>
                <c:pt idx="3110">
                  <c:v>328.13</c:v>
                </c:pt>
                <c:pt idx="3111">
                  <c:v>322.43</c:v>
                </c:pt>
                <c:pt idx="3112">
                  <c:v>402.21</c:v>
                </c:pt>
                <c:pt idx="3113">
                  <c:v>404.1</c:v>
                </c:pt>
                <c:pt idx="3114">
                  <c:v>652.14</c:v>
                </c:pt>
                <c:pt idx="3115">
                  <c:v>538.46</c:v>
                </c:pt>
                <c:pt idx="3116">
                  <c:v>411.07</c:v>
                </c:pt>
                <c:pt idx="3117">
                  <c:v>363.66</c:v>
                </c:pt>
                <c:pt idx="3118">
                  <c:v>335.34</c:v>
                </c:pt>
                <c:pt idx="3119">
                  <c:v>325.55</c:v>
                </c:pt>
                <c:pt idx="3120">
                  <c:v>619.70000000000005</c:v>
                </c:pt>
                <c:pt idx="3121">
                  <c:v>706.91</c:v>
                </c:pt>
                <c:pt idx="3122">
                  <c:v>521.04999999999995</c:v>
                </c:pt>
                <c:pt idx="3123">
                  <c:v>467.57</c:v>
                </c:pt>
                <c:pt idx="3124">
                  <c:v>427.04</c:v>
                </c:pt>
                <c:pt idx="3125">
                  <c:v>398.51</c:v>
                </c:pt>
                <c:pt idx="3126">
                  <c:v>381.5</c:v>
                </c:pt>
                <c:pt idx="3127">
                  <c:v>359.75</c:v>
                </c:pt>
                <c:pt idx="3128">
                  <c:v>346.71</c:v>
                </c:pt>
                <c:pt idx="3129">
                  <c:v>522.26</c:v>
                </c:pt>
                <c:pt idx="3130">
                  <c:v>574.49</c:v>
                </c:pt>
                <c:pt idx="3131">
                  <c:v>569.19000000000005</c:v>
                </c:pt>
                <c:pt idx="3132">
                  <c:v>482.27</c:v>
                </c:pt>
                <c:pt idx="3133">
                  <c:v>566.88</c:v>
                </c:pt>
                <c:pt idx="3134">
                  <c:v>792.39</c:v>
                </c:pt>
                <c:pt idx="3135">
                  <c:v>829.21</c:v>
                </c:pt>
                <c:pt idx="3136">
                  <c:v>715.38</c:v>
                </c:pt>
                <c:pt idx="3137">
                  <c:v>638.04</c:v>
                </c:pt>
                <c:pt idx="3138">
                  <c:v>580.4</c:v>
                </c:pt>
                <c:pt idx="3139">
                  <c:v>548.34</c:v>
                </c:pt>
                <c:pt idx="3140">
                  <c:v>523.79</c:v>
                </c:pt>
                <c:pt idx="3141">
                  <c:v>490.08</c:v>
                </c:pt>
                <c:pt idx="3142">
                  <c:v>467.13</c:v>
                </c:pt>
                <c:pt idx="3143">
                  <c:v>442.25</c:v>
                </c:pt>
                <c:pt idx="3144">
                  <c:v>424.13</c:v>
                </c:pt>
                <c:pt idx="3145">
                  <c:v>403.41</c:v>
                </c:pt>
                <c:pt idx="3146">
                  <c:v>381.82</c:v>
                </c:pt>
                <c:pt idx="3147">
                  <c:v>363.86</c:v>
                </c:pt>
                <c:pt idx="3148">
                  <c:v>406.97</c:v>
                </c:pt>
                <c:pt idx="3149">
                  <c:v>690.22</c:v>
                </c:pt>
                <c:pt idx="3150">
                  <c:v>566.51</c:v>
                </c:pt>
                <c:pt idx="3151">
                  <c:v>484.62</c:v>
                </c:pt>
                <c:pt idx="3152">
                  <c:v>453.95</c:v>
                </c:pt>
                <c:pt idx="3153">
                  <c:v>456.97</c:v>
                </c:pt>
                <c:pt idx="3154">
                  <c:v>416.53</c:v>
                </c:pt>
                <c:pt idx="3155">
                  <c:v>1142.4100000000001</c:v>
                </c:pt>
                <c:pt idx="3156">
                  <c:v>31715.31</c:v>
                </c:pt>
                <c:pt idx="3157">
                  <c:v>6926.65</c:v>
                </c:pt>
                <c:pt idx="3158">
                  <c:v>2839.85</c:v>
                </c:pt>
                <c:pt idx="3159">
                  <c:v>1975.92</c:v>
                </c:pt>
                <c:pt idx="3160">
                  <c:v>1560.69</c:v>
                </c:pt>
                <c:pt idx="3161">
                  <c:v>1328.57</c:v>
                </c:pt>
                <c:pt idx="3162">
                  <c:v>1176.25</c:v>
                </c:pt>
                <c:pt idx="3163">
                  <c:v>1060.8499999999999</c:v>
                </c:pt>
                <c:pt idx="3164">
                  <c:v>970.88</c:v>
                </c:pt>
                <c:pt idx="3165">
                  <c:v>1004.81</c:v>
                </c:pt>
                <c:pt idx="3166">
                  <c:v>960.1</c:v>
                </c:pt>
                <c:pt idx="3167">
                  <c:v>826.71</c:v>
                </c:pt>
                <c:pt idx="3168">
                  <c:v>778.06</c:v>
                </c:pt>
                <c:pt idx="3169">
                  <c:v>739.96</c:v>
                </c:pt>
                <c:pt idx="3170">
                  <c:v>691.74</c:v>
                </c:pt>
                <c:pt idx="3171">
                  <c:v>655.38</c:v>
                </c:pt>
                <c:pt idx="3172">
                  <c:v>625.48</c:v>
                </c:pt>
                <c:pt idx="3173">
                  <c:v>597.69000000000005</c:v>
                </c:pt>
                <c:pt idx="3174">
                  <c:v>573.33000000000004</c:v>
                </c:pt>
                <c:pt idx="3175">
                  <c:v>549.41</c:v>
                </c:pt>
                <c:pt idx="3176">
                  <c:v>528.64</c:v>
                </c:pt>
                <c:pt idx="3177">
                  <c:v>512.25</c:v>
                </c:pt>
                <c:pt idx="3178">
                  <c:v>552.78</c:v>
                </c:pt>
                <c:pt idx="3179">
                  <c:v>1019.01</c:v>
                </c:pt>
                <c:pt idx="3180">
                  <c:v>1703.41</c:v>
                </c:pt>
                <c:pt idx="3181">
                  <c:v>1763.03</c:v>
                </c:pt>
                <c:pt idx="3182">
                  <c:v>1285.8499999999999</c:v>
                </c:pt>
                <c:pt idx="3183">
                  <c:v>1071.6500000000001</c:v>
                </c:pt>
                <c:pt idx="3184">
                  <c:v>1042.58</c:v>
                </c:pt>
                <c:pt idx="3185">
                  <c:v>987.16</c:v>
                </c:pt>
                <c:pt idx="3186">
                  <c:v>886.93</c:v>
                </c:pt>
                <c:pt idx="3187">
                  <c:v>828.56</c:v>
                </c:pt>
                <c:pt idx="3188">
                  <c:v>782.74</c:v>
                </c:pt>
                <c:pt idx="3189">
                  <c:v>751.89</c:v>
                </c:pt>
                <c:pt idx="3190">
                  <c:v>711.69</c:v>
                </c:pt>
                <c:pt idx="3191">
                  <c:v>709.59</c:v>
                </c:pt>
                <c:pt idx="3192">
                  <c:v>673.96</c:v>
                </c:pt>
                <c:pt idx="3193">
                  <c:v>636.91999999999996</c:v>
                </c:pt>
                <c:pt idx="3194">
                  <c:v>609.4</c:v>
                </c:pt>
                <c:pt idx="3195">
                  <c:v>585.41999999999996</c:v>
                </c:pt>
                <c:pt idx="3196">
                  <c:v>566.41999999999996</c:v>
                </c:pt>
                <c:pt idx="3197">
                  <c:v>561.64</c:v>
                </c:pt>
                <c:pt idx="3198">
                  <c:v>536.75</c:v>
                </c:pt>
                <c:pt idx="3199">
                  <c:v>515.73</c:v>
                </c:pt>
                <c:pt idx="3200">
                  <c:v>497.94</c:v>
                </c:pt>
                <c:pt idx="3201">
                  <c:v>478.76</c:v>
                </c:pt>
                <c:pt idx="3202">
                  <c:v>460.07</c:v>
                </c:pt>
                <c:pt idx="3203">
                  <c:v>443.5</c:v>
                </c:pt>
                <c:pt idx="3204">
                  <c:v>429.45</c:v>
                </c:pt>
                <c:pt idx="3205">
                  <c:v>410.74</c:v>
                </c:pt>
                <c:pt idx="3206">
                  <c:v>396.35</c:v>
                </c:pt>
                <c:pt idx="3207">
                  <c:v>392.5</c:v>
                </c:pt>
                <c:pt idx="3208">
                  <c:v>374.99</c:v>
                </c:pt>
                <c:pt idx="3209">
                  <c:v>388.7</c:v>
                </c:pt>
                <c:pt idx="3210">
                  <c:v>432.29</c:v>
                </c:pt>
                <c:pt idx="3211">
                  <c:v>399.79</c:v>
                </c:pt>
                <c:pt idx="3212">
                  <c:v>371.13</c:v>
                </c:pt>
                <c:pt idx="3213">
                  <c:v>387.99</c:v>
                </c:pt>
                <c:pt idx="3214">
                  <c:v>568.71</c:v>
                </c:pt>
                <c:pt idx="3215">
                  <c:v>681.68</c:v>
                </c:pt>
                <c:pt idx="3216">
                  <c:v>907.2</c:v>
                </c:pt>
                <c:pt idx="3217">
                  <c:v>1198.69</c:v>
                </c:pt>
                <c:pt idx="3218">
                  <c:v>861.11</c:v>
                </c:pt>
                <c:pt idx="3219">
                  <c:v>714.75</c:v>
                </c:pt>
                <c:pt idx="3220">
                  <c:v>632.71</c:v>
                </c:pt>
                <c:pt idx="3221">
                  <c:v>583.23</c:v>
                </c:pt>
                <c:pt idx="3222">
                  <c:v>549.04</c:v>
                </c:pt>
                <c:pt idx="3223">
                  <c:v>526.25</c:v>
                </c:pt>
                <c:pt idx="3224">
                  <c:v>495.89</c:v>
                </c:pt>
                <c:pt idx="3225">
                  <c:v>475.49</c:v>
                </c:pt>
                <c:pt idx="3226">
                  <c:v>458.59</c:v>
                </c:pt>
                <c:pt idx="3227">
                  <c:v>444.42</c:v>
                </c:pt>
                <c:pt idx="3228">
                  <c:v>431.51</c:v>
                </c:pt>
                <c:pt idx="3229">
                  <c:v>406.8</c:v>
                </c:pt>
                <c:pt idx="3230">
                  <c:v>386.49</c:v>
                </c:pt>
                <c:pt idx="3231">
                  <c:v>364.2</c:v>
                </c:pt>
                <c:pt idx="3232">
                  <c:v>353.25</c:v>
                </c:pt>
                <c:pt idx="3233">
                  <c:v>364.61</c:v>
                </c:pt>
                <c:pt idx="3234">
                  <c:v>367.39</c:v>
                </c:pt>
                <c:pt idx="3235">
                  <c:v>642.38</c:v>
                </c:pt>
                <c:pt idx="3236">
                  <c:v>572.24</c:v>
                </c:pt>
                <c:pt idx="3237">
                  <c:v>461.08</c:v>
                </c:pt>
                <c:pt idx="3238">
                  <c:v>412.89</c:v>
                </c:pt>
                <c:pt idx="3239">
                  <c:v>382.07</c:v>
                </c:pt>
                <c:pt idx="3240">
                  <c:v>359.41</c:v>
                </c:pt>
                <c:pt idx="3241">
                  <c:v>357.4</c:v>
                </c:pt>
                <c:pt idx="3242">
                  <c:v>747.6</c:v>
                </c:pt>
                <c:pt idx="3243">
                  <c:v>965.9</c:v>
                </c:pt>
                <c:pt idx="3244">
                  <c:v>783.69</c:v>
                </c:pt>
                <c:pt idx="3245">
                  <c:v>688.17</c:v>
                </c:pt>
                <c:pt idx="3246">
                  <c:v>629.6</c:v>
                </c:pt>
                <c:pt idx="3247">
                  <c:v>572.28</c:v>
                </c:pt>
                <c:pt idx="3248">
                  <c:v>528.78</c:v>
                </c:pt>
                <c:pt idx="3249">
                  <c:v>495.74</c:v>
                </c:pt>
                <c:pt idx="3250">
                  <c:v>470.24</c:v>
                </c:pt>
                <c:pt idx="3251">
                  <c:v>447.77</c:v>
                </c:pt>
                <c:pt idx="3252">
                  <c:v>421.84</c:v>
                </c:pt>
                <c:pt idx="3253">
                  <c:v>398.89</c:v>
                </c:pt>
                <c:pt idx="3254">
                  <c:v>372.76</c:v>
                </c:pt>
                <c:pt idx="3255">
                  <c:v>353.88</c:v>
                </c:pt>
                <c:pt idx="3256">
                  <c:v>339</c:v>
                </c:pt>
                <c:pt idx="3257">
                  <c:v>332.24</c:v>
                </c:pt>
                <c:pt idx="3258">
                  <c:v>327.72</c:v>
                </c:pt>
                <c:pt idx="3259">
                  <c:v>327.18</c:v>
                </c:pt>
                <c:pt idx="3260">
                  <c:v>306.79000000000002</c:v>
                </c:pt>
                <c:pt idx="3261">
                  <c:v>292.07</c:v>
                </c:pt>
                <c:pt idx="3262">
                  <c:v>290.67</c:v>
                </c:pt>
                <c:pt idx="3263">
                  <c:v>290.82</c:v>
                </c:pt>
                <c:pt idx="3264">
                  <c:v>438.75</c:v>
                </c:pt>
                <c:pt idx="3265">
                  <c:v>425.86</c:v>
                </c:pt>
                <c:pt idx="3266">
                  <c:v>333.1</c:v>
                </c:pt>
                <c:pt idx="3267">
                  <c:v>304.93</c:v>
                </c:pt>
                <c:pt idx="3268">
                  <c:v>280.08</c:v>
                </c:pt>
                <c:pt idx="3269">
                  <c:v>265.79000000000002</c:v>
                </c:pt>
                <c:pt idx="3270">
                  <c:v>270.82</c:v>
                </c:pt>
                <c:pt idx="3271">
                  <c:v>260.83999999999997</c:v>
                </c:pt>
                <c:pt idx="3272">
                  <c:v>243.95</c:v>
                </c:pt>
                <c:pt idx="3273">
                  <c:v>241.2</c:v>
                </c:pt>
                <c:pt idx="3274">
                  <c:v>247.53</c:v>
                </c:pt>
                <c:pt idx="3275">
                  <c:v>231.16</c:v>
                </c:pt>
                <c:pt idx="3276">
                  <c:v>218.92</c:v>
                </c:pt>
                <c:pt idx="3277">
                  <c:v>207.73</c:v>
                </c:pt>
                <c:pt idx="3278">
                  <c:v>203.01</c:v>
                </c:pt>
                <c:pt idx="3279">
                  <c:v>198.4</c:v>
                </c:pt>
                <c:pt idx="3280">
                  <c:v>195.58</c:v>
                </c:pt>
                <c:pt idx="3281">
                  <c:v>188.24</c:v>
                </c:pt>
                <c:pt idx="3282">
                  <c:v>181.84</c:v>
                </c:pt>
                <c:pt idx="3283">
                  <c:v>174.64</c:v>
                </c:pt>
                <c:pt idx="3284">
                  <c:v>167.11</c:v>
                </c:pt>
                <c:pt idx="3285">
                  <c:v>162.34</c:v>
                </c:pt>
                <c:pt idx="3286">
                  <c:v>157.86000000000001</c:v>
                </c:pt>
                <c:pt idx="3287">
                  <c:v>154.19</c:v>
                </c:pt>
                <c:pt idx="3288">
                  <c:v>175.71</c:v>
                </c:pt>
                <c:pt idx="3289">
                  <c:v>173.22</c:v>
                </c:pt>
                <c:pt idx="3290">
                  <c:v>153.16</c:v>
                </c:pt>
                <c:pt idx="3291">
                  <c:v>144.36000000000001</c:v>
                </c:pt>
                <c:pt idx="3292">
                  <c:v>142.66999999999999</c:v>
                </c:pt>
                <c:pt idx="3293">
                  <c:v>207.43</c:v>
                </c:pt>
                <c:pt idx="3294">
                  <c:v>173.19</c:v>
                </c:pt>
                <c:pt idx="3295">
                  <c:v>141.94999999999999</c:v>
                </c:pt>
                <c:pt idx="3296">
                  <c:v>130.87</c:v>
                </c:pt>
                <c:pt idx="3297">
                  <c:v>124.99</c:v>
                </c:pt>
                <c:pt idx="3298">
                  <c:v>121.27</c:v>
                </c:pt>
                <c:pt idx="3299">
                  <c:v>119.21</c:v>
                </c:pt>
                <c:pt idx="3300">
                  <c:v>117.38</c:v>
                </c:pt>
                <c:pt idx="3301">
                  <c:v>115.09</c:v>
                </c:pt>
                <c:pt idx="3302">
                  <c:v>113.83</c:v>
                </c:pt>
                <c:pt idx="3303">
                  <c:v>113.65</c:v>
                </c:pt>
                <c:pt idx="3304">
                  <c:v>112.03</c:v>
                </c:pt>
                <c:pt idx="3305">
                  <c:v>104.7</c:v>
                </c:pt>
                <c:pt idx="3306">
                  <c:v>100.07</c:v>
                </c:pt>
                <c:pt idx="3307">
                  <c:v>96.68</c:v>
                </c:pt>
                <c:pt idx="3308">
                  <c:v>93.84</c:v>
                </c:pt>
                <c:pt idx="3309">
                  <c:v>92.42</c:v>
                </c:pt>
                <c:pt idx="3310">
                  <c:v>90.23</c:v>
                </c:pt>
                <c:pt idx="3311">
                  <c:v>88.21</c:v>
                </c:pt>
                <c:pt idx="3312">
                  <c:v>99.95</c:v>
                </c:pt>
                <c:pt idx="3313">
                  <c:v>107.97</c:v>
                </c:pt>
                <c:pt idx="3314">
                  <c:v>95.15</c:v>
                </c:pt>
                <c:pt idx="3315">
                  <c:v>87.28</c:v>
                </c:pt>
                <c:pt idx="3316">
                  <c:v>83.04</c:v>
                </c:pt>
                <c:pt idx="3317">
                  <c:v>79.95</c:v>
                </c:pt>
                <c:pt idx="3318">
                  <c:v>76.959999999999994</c:v>
                </c:pt>
                <c:pt idx="3319">
                  <c:v>73.959999999999994</c:v>
                </c:pt>
                <c:pt idx="3320">
                  <c:v>71.37</c:v>
                </c:pt>
                <c:pt idx="3321">
                  <c:v>69.709999999999994</c:v>
                </c:pt>
                <c:pt idx="3322">
                  <c:v>68.709999999999994</c:v>
                </c:pt>
                <c:pt idx="3323">
                  <c:v>67.2</c:v>
                </c:pt>
                <c:pt idx="3324">
                  <c:v>65.8</c:v>
                </c:pt>
                <c:pt idx="3325">
                  <c:v>64.86</c:v>
                </c:pt>
                <c:pt idx="3326">
                  <c:v>63.68</c:v>
                </c:pt>
                <c:pt idx="3327">
                  <c:v>61.67</c:v>
                </c:pt>
                <c:pt idx="3328">
                  <c:v>59.25</c:v>
                </c:pt>
                <c:pt idx="3329">
                  <c:v>57.54</c:v>
                </c:pt>
                <c:pt idx="3330">
                  <c:v>55.91</c:v>
                </c:pt>
                <c:pt idx="3331">
                  <c:v>54</c:v>
                </c:pt>
                <c:pt idx="3332">
                  <c:v>52.5</c:v>
                </c:pt>
                <c:pt idx="3333">
                  <c:v>50.75</c:v>
                </c:pt>
                <c:pt idx="3334">
                  <c:v>47.35</c:v>
                </c:pt>
                <c:pt idx="3335">
                  <c:v>44.07</c:v>
                </c:pt>
                <c:pt idx="3336">
                  <c:v>41.67</c:v>
                </c:pt>
                <c:pt idx="3337">
                  <c:v>41.41</c:v>
                </c:pt>
                <c:pt idx="3338">
                  <c:v>41.75</c:v>
                </c:pt>
                <c:pt idx="3339">
                  <c:v>42.81</c:v>
                </c:pt>
                <c:pt idx="3340">
                  <c:v>47.15</c:v>
                </c:pt>
                <c:pt idx="3341">
                  <c:v>49.32</c:v>
                </c:pt>
                <c:pt idx="3342">
                  <c:v>47.84</c:v>
                </c:pt>
                <c:pt idx="3343">
                  <c:v>44.65</c:v>
                </c:pt>
                <c:pt idx="3344">
                  <c:v>41.15</c:v>
                </c:pt>
                <c:pt idx="3345">
                  <c:v>38.15</c:v>
                </c:pt>
                <c:pt idx="3346">
                  <c:v>36.31</c:v>
                </c:pt>
                <c:pt idx="3347">
                  <c:v>35.75</c:v>
                </c:pt>
                <c:pt idx="3348">
                  <c:v>35.369999999999997</c:v>
                </c:pt>
                <c:pt idx="3349">
                  <c:v>34.51</c:v>
                </c:pt>
                <c:pt idx="3350">
                  <c:v>33</c:v>
                </c:pt>
                <c:pt idx="3351">
                  <c:v>31.15</c:v>
                </c:pt>
                <c:pt idx="3352">
                  <c:v>29.45</c:v>
                </c:pt>
                <c:pt idx="3353">
                  <c:v>27.81</c:v>
                </c:pt>
                <c:pt idx="3354">
                  <c:v>26.4</c:v>
                </c:pt>
                <c:pt idx="3355">
                  <c:v>25.12</c:v>
                </c:pt>
                <c:pt idx="3356">
                  <c:v>24.79</c:v>
                </c:pt>
                <c:pt idx="3357">
                  <c:v>24.99</c:v>
                </c:pt>
                <c:pt idx="3358">
                  <c:v>26.01</c:v>
                </c:pt>
                <c:pt idx="3359">
                  <c:v>26.33</c:v>
                </c:pt>
                <c:pt idx="3360">
                  <c:v>27.85</c:v>
                </c:pt>
                <c:pt idx="3361">
                  <c:v>48.4</c:v>
                </c:pt>
                <c:pt idx="3362">
                  <c:v>74.8</c:v>
                </c:pt>
                <c:pt idx="3363">
                  <c:v>77.8</c:v>
                </c:pt>
                <c:pt idx="3364">
                  <c:v>62.27</c:v>
                </c:pt>
                <c:pt idx="3365">
                  <c:v>50.05</c:v>
                </c:pt>
                <c:pt idx="3366">
                  <c:v>42.43</c:v>
                </c:pt>
                <c:pt idx="3367">
                  <c:v>37.119999999999997</c:v>
                </c:pt>
                <c:pt idx="3368">
                  <c:v>34.78</c:v>
                </c:pt>
                <c:pt idx="3369">
                  <c:v>32.299999999999997</c:v>
                </c:pt>
                <c:pt idx="3370">
                  <c:v>29.78</c:v>
                </c:pt>
                <c:pt idx="3371">
                  <c:v>27.75</c:v>
                </c:pt>
                <c:pt idx="3372">
                  <c:v>25.86</c:v>
                </c:pt>
                <c:pt idx="3373">
                  <c:v>24.21</c:v>
                </c:pt>
                <c:pt idx="3374">
                  <c:v>24.31</c:v>
                </c:pt>
                <c:pt idx="3375">
                  <c:v>25.87</c:v>
                </c:pt>
                <c:pt idx="3376">
                  <c:v>26.95</c:v>
                </c:pt>
                <c:pt idx="3377">
                  <c:v>27.18</c:v>
                </c:pt>
                <c:pt idx="3378">
                  <c:v>30</c:v>
                </c:pt>
                <c:pt idx="3379">
                  <c:v>39.22</c:v>
                </c:pt>
                <c:pt idx="3380">
                  <c:v>37.21</c:v>
                </c:pt>
                <c:pt idx="3381">
                  <c:v>45.62</c:v>
                </c:pt>
                <c:pt idx="3382">
                  <c:v>201.71</c:v>
                </c:pt>
                <c:pt idx="3383">
                  <c:v>237.64</c:v>
                </c:pt>
                <c:pt idx="3384">
                  <c:v>139.59</c:v>
                </c:pt>
                <c:pt idx="3385">
                  <c:v>360.09</c:v>
                </c:pt>
                <c:pt idx="3386">
                  <c:v>711.99</c:v>
                </c:pt>
                <c:pt idx="3387">
                  <c:v>326.92</c:v>
                </c:pt>
                <c:pt idx="3388">
                  <c:v>367.94</c:v>
                </c:pt>
                <c:pt idx="3389">
                  <c:v>371.5</c:v>
                </c:pt>
                <c:pt idx="3390">
                  <c:v>351.26</c:v>
                </c:pt>
                <c:pt idx="3391">
                  <c:v>787.12</c:v>
                </c:pt>
                <c:pt idx="3392">
                  <c:v>390.33</c:v>
                </c:pt>
                <c:pt idx="3393">
                  <c:v>226.94</c:v>
                </c:pt>
                <c:pt idx="3394">
                  <c:v>168.27</c:v>
                </c:pt>
                <c:pt idx="3395">
                  <c:v>543.35</c:v>
                </c:pt>
                <c:pt idx="3396">
                  <c:v>626.15</c:v>
                </c:pt>
                <c:pt idx="3397">
                  <c:v>763.51</c:v>
                </c:pt>
                <c:pt idx="3398">
                  <c:v>599.38</c:v>
                </c:pt>
                <c:pt idx="3399">
                  <c:v>393.6</c:v>
                </c:pt>
                <c:pt idx="3400">
                  <c:v>269.89</c:v>
                </c:pt>
                <c:pt idx="3401">
                  <c:v>215.23</c:v>
                </c:pt>
                <c:pt idx="3402">
                  <c:v>183.83</c:v>
                </c:pt>
                <c:pt idx="3403">
                  <c:v>167.43</c:v>
                </c:pt>
                <c:pt idx="3404">
                  <c:v>183.25</c:v>
                </c:pt>
                <c:pt idx="3405">
                  <c:v>148.72</c:v>
                </c:pt>
                <c:pt idx="3406">
                  <c:v>132.69</c:v>
                </c:pt>
                <c:pt idx="3407">
                  <c:v>126.2</c:v>
                </c:pt>
                <c:pt idx="3408">
                  <c:v>175.83</c:v>
                </c:pt>
                <c:pt idx="3409">
                  <c:v>170.34</c:v>
                </c:pt>
                <c:pt idx="3410">
                  <c:v>177.37</c:v>
                </c:pt>
                <c:pt idx="3411">
                  <c:v>597.30999999999995</c:v>
                </c:pt>
                <c:pt idx="3412">
                  <c:v>3113.01</c:v>
                </c:pt>
                <c:pt idx="3413">
                  <c:v>2055.66</c:v>
                </c:pt>
                <c:pt idx="3414">
                  <c:v>8763.7000000000007</c:v>
                </c:pt>
                <c:pt idx="3415">
                  <c:v>14291.15</c:v>
                </c:pt>
                <c:pt idx="3416">
                  <c:v>31051.91</c:v>
                </c:pt>
                <c:pt idx="3417">
                  <c:v>9233.01</c:v>
                </c:pt>
                <c:pt idx="3418">
                  <c:v>3749.11</c:v>
                </c:pt>
                <c:pt idx="3419">
                  <c:v>5124.8900000000003</c:v>
                </c:pt>
                <c:pt idx="3420">
                  <c:v>9453.82</c:v>
                </c:pt>
                <c:pt idx="3421">
                  <c:v>4617.55</c:v>
                </c:pt>
                <c:pt idx="3422">
                  <c:v>2406.2199999999998</c:v>
                </c:pt>
                <c:pt idx="3423">
                  <c:v>1944.73</c:v>
                </c:pt>
                <c:pt idx="3424">
                  <c:v>1529.1</c:v>
                </c:pt>
                <c:pt idx="3425">
                  <c:v>1305.48</c:v>
                </c:pt>
                <c:pt idx="3426">
                  <c:v>1227.47</c:v>
                </c:pt>
                <c:pt idx="3427">
                  <c:v>1102.8800000000001</c:v>
                </c:pt>
                <c:pt idx="3428">
                  <c:v>1084.04</c:v>
                </c:pt>
                <c:pt idx="3429">
                  <c:v>1017.73</c:v>
                </c:pt>
                <c:pt idx="3430">
                  <c:v>1085.44</c:v>
                </c:pt>
                <c:pt idx="3431">
                  <c:v>1232.44</c:v>
                </c:pt>
                <c:pt idx="3432">
                  <c:v>1031.1300000000001</c:v>
                </c:pt>
                <c:pt idx="3433">
                  <c:v>934.11</c:v>
                </c:pt>
                <c:pt idx="3434">
                  <c:v>1352.6</c:v>
                </c:pt>
                <c:pt idx="3435">
                  <c:v>2468.7800000000002</c:v>
                </c:pt>
                <c:pt idx="3436">
                  <c:v>1770.44</c:v>
                </c:pt>
                <c:pt idx="3437">
                  <c:v>2169.9699999999998</c:v>
                </c:pt>
                <c:pt idx="3438">
                  <c:v>1797.88</c:v>
                </c:pt>
                <c:pt idx="3439">
                  <c:v>1455.3</c:v>
                </c:pt>
                <c:pt idx="3440">
                  <c:v>1427.99</c:v>
                </c:pt>
                <c:pt idx="3441">
                  <c:v>5779.77</c:v>
                </c:pt>
                <c:pt idx="3442">
                  <c:v>2548.89</c:v>
                </c:pt>
                <c:pt idx="3443">
                  <c:v>2129.19</c:v>
                </c:pt>
                <c:pt idx="3444">
                  <c:v>1743.97</c:v>
                </c:pt>
                <c:pt idx="3445">
                  <c:v>1462.72</c:v>
                </c:pt>
                <c:pt idx="3446">
                  <c:v>1330.84</c:v>
                </c:pt>
                <c:pt idx="3447">
                  <c:v>1751.68</c:v>
                </c:pt>
                <c:pt idx="3448">
                  <c:v>3018.63</c:v>
                </c:pt>
                <c:pt idx="3449">
                  <c:v>1752.3</c:v>
                </c:pt>
                <c:pt idx="3450">
                  <c:v>1389.28</c:v>
                </c:pt>
                <c:pt idx="3451">
                  <c:v>1223.8499999999999</c:v>
                </c:pt>
                <c:pt idx="3452">
                  <c:v>1119.8599999999999</c:v>
                </c:pt>
                <c:pt idx="3453">
                  <c:v>1294.79</c:v>
                </c:pt>
                <c:pt idx="3454">
                  <c:v>1080.25</c:v>
                </c:pt>
                <c:pt idx="3455">
                  <c:v>993.39</c:v>
                </c:pt>
                <c:pt idx="3456">
                  <c:v>958.59</c:v>
                </c:pt>
                <c:pt idx="3457">
                  <c:v>1277.01</c:v>
                </c:pt>
                <c:pt idx="3458">
                  <c:v>1790.06</c:v>
                </c:pt>
                <c:pt idx="3459">
                  <c:v>1519.71</c:v>
                </c:pt>
                <c:pt idx="3460">
                  <c:v>1563.09</c:v>
                </c:pt>
                <c:pt idx="3461">
                  <c:v>1464.58</c:v>
                </c:pt>
                <c:pt idx="3462">
                  <c:v>1928.5</c:v>
                </c:pt>
                <c:pt idx="3463">
                  <c:v>1751.88</c:v>
                </c:pt>
                <c:pt idx="3464">
                  <c:v>1259.52</c:v>
                </c:pt>
                <c:pt idx="3465">
                  <c:v>1109.08</c:v>
                </c:pt>
                <c:pt idx="3466">
                  <c:v>1005.74</c:v>
                </c:pt>
                <c:pt idx="3467">
                  <c:v>921.11</c:v>
                </c:pt>
                <c:pt idx="3468">
                  <c:v>966.14</c:v>
                </c:pt>
                <c:pt idx="3469">
                  <c:v>1079.26</c:v>
                </c:pt>
                <c:pt idx="3470">
                  <c:v>865.7</c:v>
                </c:pt>
                <c:pt idx="3471">
                  <c:v>947.07</c:v>
                </c:pt>
                <c:pt idx="3472">
                  <c:v>838.74</c:v>
                </c:pt>
                <c:pt idx="3473">
                  <c:v>1898.16</c:v>
                </c:pt>
                <c:pt idx="3474">
                  <c:v>6089.35</c:v>
                </c:pt>
                <c:pt idx="3475">
                  <c:v>2805.98</c:v>
                </c:pt>
                <c:pt idx="3476">
                  <c:v>3835.09</c:v>
                </c:pt>
                <c:pt idx="3477">
                  <c:v>4276.25</c:v>
                </c:pt>
                <c:pt idx="3478">
                  <c:v>2274.75</c:v>
                </c:pt>
                <c:pt idx="3479">
                  <c:v>1811.25</c:v>
                </c:pt>
                <c:pt idx="3480">
                  <c:v>1538</c:v>
                </c:pt>
                <c:pt idx="3481">
                  <c:v>1385.42</c:v>
                </c:pt>
                <c:pt idx="3482">
                  <c:v>1279.3900000000001</c:v>
                </c:pt>
                <c:pt idx="3483">
                  <c:v>1189.4000000000001</c:v>
                </c:pt>
                <c:pt idx="3484">
                  <c:v>1101.6199999999999</c:v>
                </c:pt>
                <c:pt idx="3485">
                  <c:v>1084.45</c:v>
                </c:pt>
                <c:pt idx="3486">
                  <c:v>1012.56</c:v>
                </c:pt>
                <c:pt idx="3487">
                  <c:v>993.65</c:v>
                </c:pt>
                <c:pt idx="3488">
                  <c:v>942.05</c:v>
                </c:pt>
                <c:pt idx="3489">
                  <c:v>897.35</c:v>
                </c:pt>
                <c:pt idx="3490">
                  <c:v>848.83</c:v>
                </c:pt>
                <c:pt idx="3491">
                  <c:v>850.75</c:v>
                </c:pt>
                <c:pt idx="3492">
                  <c:v>805.2</c:v>
                </c:pt>
                <c:pt idx="3493">
                  <c:v>780.77</c:v>
                </c:pt>
                <c:pt idx="3494">
                  <c:v>730.04</c:v>
                </c:pt>
                <c:pt idx="3495">
                  <c:v>739.66</c:v>
                </c:pt>
                <c:pt idx="3496">
                  <c:v>689.28</c:v>
                </c:pt>
                <c:pt idx="3497">
                  <c:v>652.03</c:v>
                </c:pt>
                <c:pt idx="3498">
                  <c:v>622.14</c:v>
                </c:pt>
                <c:pt idx="3499">
                  <c:v>597.54</c:v>
                </c:pt>
                <c:pt idx="3500">
                  <c:v>632.54</c:v>
                </c:pt>
                <c:pt idx="3501">
                  <c:v>611.47</c:v>
                </c:pt>
                <c:pt idx="3502">
                  <c:v>608.58000000000004</c:v>
                </c:pt>
                <c:pt idx="3503">
                  <c:v>567.97</c:v>
                </c:pt>
                <c:pt idx="3504">
                  <c:v>724.65</c:v>
                </c:pt>
                <c:pt idx="3505">
                  <c:v>682.7</c:v>
                </c:pt>
                <c:pt idx="3506">
                  <c:v>685.06</c:v>
                </c:pt>
                <c:pt idx="3507">
                  <c:v>845.49</c:v>
                </c:pt>
                <c:pt idx="3508">
                  <c:v>663.71</c:v>
                </c:pt>
                <c:pt idx="3509">
                  <c:v>613.29</c:v>
                </c:pt>
                <c:pt idx="3510">
                  <c:v>658.89</c:v>
                </c:pt>
                <c:pt idx="3511">
                  <c:v>627.65</c:v>
                </c:pt>
                <c:pt idx="3512">
                  <c:v>574.79999999999995</c:v>
                </c:pt>
                <c:pt idx="3513">
                  <c:v>557.51</c:v>
                </c:pt>
                <c:pt idx="3514">
                  <c:v>532.41</c:v>
                </c:pt>
                <c:pt idx="3515">
                  <c:v>511.77</c:v>
                </c:pt>
                <c:pt idx="3516">
                  <c:v>500.96</c:v>
                </c:pt>
                <c:pt idx="3517">
                  <c:v>619.35</c:v>
                </c:pt>
                <c:pt idx="3518">
                  <c:v>559.66</c:v>
                </c:pt>
                <c:pt idx="3519">
                  <c:v>531.1</c:v>
                </c:pt>
                <c:pt idx="3520">
                  <c:v>503.81</c:v>
                </c:pt>
                <c:pt idx="3521">
                  <c:v>477.57</c:v>
                </c:pt>
                <c:pt idx="3522">
                  <c:v>459.41</c:v>
                </c:pt>
                <c:pt idx="3523">
                  <c:v>522</c:v>
                </c:pt>
                <c:pt idx="3524">
                  <c:v>519.39</c:v>
                </c:pt>
                <c:pt idx="3525">
                  <c:v>463.75</c:v>
                </c:pt>
                <c:pt idx="3526">
                  <c:v>443.49</c:v>
                </c:pt>
                <c:pt idx="3527">
                  <c:v>429.31</c:v>
                </c:pt>
                <c:pt idx="3528">
                  <c:v>416.22</c:v>
                </c:pt>
                <c:pt idx="3529">
                  <c:v>398.42</c:v>
                </c:pt>
                <c:pt idx="3530">
                  <c:v>385.38</c:v>
                </c:pt>
                <c:pt idx="3531">
                  <c:v>393.78</c:v>
                </c:pt>
                <c:pt idx="3532">
                  <c:v>454.5</c:v>
                </c:pt>
                <c:pt idx="3533">
                  <c:v>453.73</c:v>
                </c:pt>
                <c:pt idx="3534">
                  <c:v>424.36</c:v>
                </c:pt>
                <c:pt idx="3535">
                  <c:v>439.86</c:v>
                </c:pt>
                <c:pt idx="3536">
                  <c:v>482.18</c:v>
                </c:pt>
                <c:pt idx="3537">
                  <c:v>453.36</c:v>
                </c:pt>
                <c:pt idx="3538">
                  <c:v>406</c:v>
                </c:pt>
                <c:pt idx="3539">
                  <c:v>381.28</c:v>
                </c:pt>
                <c:pt idx="3540">
                  <c:v>365.2</c:v>
                </c:pt>
                <c:pt idx="3541">
                  <c:v>356.13</c:v>
                </c:pt>
                <c:pt idx="3542">
                  <c:v>353.8</c:v>
                </c:pt>
                <c:pt idx="3543">
                  <c:v>339.38</c:v>
                </c:pt>
                <c:pt idx="3544">
                  <c:v>320.89999999999998</c:v>
                </c:pt>
                <c:pt idx="3545">
                  <c:v>541.1</c:v>
                </c:pt>
                <c:pt idx="3546">
                  <c:v>428.61</c:v>
                </c:pt>
                <c:pt idx="3547">
                  <c:v>354.17</c:v>
                </c:pt>
                <c:pt idx="3548">
                  <c:v>331.81</c:v>
                </c:pt>
                <c:pt idx="3549">
                  <c:v>321.72000000000003</c:v>
                </c:pt>
                <c:pt idx="3550">
                  <c:v>306.93</c:v>
                </c:pt>
                <c:pt idx="3551">
                  <c:v>300</c:v>
                </c:pt>
                <c:pt idx="3552">
                  <c:v>319.48</c:v>
                </c:pt>
                <c:pt idx="3553">
                  <c:v>306.87</c:v>
                </c:pt>
                <c:pt idx="3554">
                  <c:v>287.75</c:v>
                </c:pt>
                <c:pt idx="3555">
                  <c:v>286.24</c:v>
                </c:pt>
                <c:pt idx="3556">
                  <c:v>274.83</c:v>
                </c:pt>
                <c:pt idx="3557">
                  <c:v>342.68</c:v>
                </c:pt>
                <c:pt idx="3558">
                  <c:v>329.14</c:v>
                </c:pt>
                <c:pt idx="3559">
                  <c:v>285.39999999999998</c:v>
                </c:pt>
                <c:pt idx="3560">
                  <c:v>300.95</c:v>
                </c:pt>
                <c:pt idx="3561">
                  <c:v>292.52999999999997</c:v>
                </c:pt>
                <c:pt idx="3562">
                  <c:v>307.17</c:v>
                </c:pt>
                <c:pt idx="3563">
                  <c:v>593.04999999999995</c:v>
                </c:pt>
                <c:pt idx="3564">
                  <c:v>706.2</c:v>
                </c:pt>
                <c:pt idx="3565">
                  <c:v>501</c:v>
                </c:pt>
                <c:pt idx="3566">
                  <c:v>437.55</c:v>
                </c:pt>
                <c:pt idx="3567">
                  <c:v>400.41</c:v>
                </c:pt>
                <c:pt idx="3568">
                  <c:v>372.31</c:v>
                </c:pt>
                <c:pt idx="3569">
                  <c:v>351.06</c:v>
                </c:pt>
                <c:pt idx="3570">
                  <c:v>334.53</c:v>
                </c:pt>
                <c:pt idx="3571">
                  <c:v>322.44</c:v>
                </c:pt>
                <c:pt idx="3572">
                  <c:v>321.64</c:v>
                </c:pt>
                <c:pt idx="3573">
                  <c:v>451.06</c:v>
                </c:pt>
                <c:pt idx="3574">
                  <c:v>517.72</c:v>
                </c:pt>
                <c:pt idx="3575">
                  <c:v>463.92</c:v>
                </c:pt>
                <c:pt idx="3576">
                  <c:v>488.76</c:v>
                </c:pt>
                <c:pt idx="3577">
                  <c:v>423.29</c:v>
                </c:pt>
                <c:pt idx="3578">
                  <c:v>385.4</c:v>
                </c:pt>
                <c:pt idx="3579">
                  <c:v>366.3</c:v>
                </c:pt>
                <c:pt idx="3580">
                  <c:v>339.38</c:v>
                </c:pt>
                <c:pt idx="3581">
                  <c:v>320.18</c:v>
                </c:pt>
                <c:pt idx="3582">
                  <c:v>310.64999999999998</c:v>
                </c:pt>
                <c:pt idx="3583">
                  <c:v>300.82</c:v>
                </c:pt>
                <c:pt idx="3584">
                  <c:v>293.07</c:v>
                </c:pt>
                <c:pt idx="3585">
                  <c:v>280.14999999999998</c:v>
                </c:pt>
                <c:pt idx="3586">
                  <c:v>268.39999999999998</c:v>
                </c:pt>
                <c:pt idx="3587">
                  <c:v>265.89999999999998</c:v>
                </c:pt>
                <c:pt idx="3588">
                  <c:v>280.55</c:v>
                </c:pt>
                <c:pt idx="3589">
                  <c:v>271.33999999999997</c:v>
                </c:pt>
                <c:pt idx="3590">
                  <c:v>249.01</c:v>
                </c:pt>
                <c:pt idx="3591">
                  <c:v>238.65</c:v>
                </c:pt>
                <c:pt idx="3592">
                  <c:v>243.97</c:v>
                </c:pt>
                <c:pt idx="3593">
                  <c:v>235.22</c:v>
                </c:pt>
                <c:pt idx="3594">
                  <c:v>222</c:v>
                </c:pt>
                <c:pt idx="3595">
                  <c:v>215.32</c:v>
                </c:pt>
                <c:pt idx="3596">
                  <c:v>215.66</c:v>
                </c:pt>
                <c:pt idx="3597">
                  <c:v>221.79</c:v>
                </c:pt>
                <c:pt idx="3598">
                  <c:v>237.8</c:v>
                </c:pt>
                <c:pt idx="3599">
                  <c:v>213.27</c:v>
                </c:pt>
                <c:pt idx="3600">
                  <c:v>200.93</c:v>
                </c:pt>
                <c:pt idx="3601">
                  <c:v>204.6</c:v>
                </c:pt>
                <c:pt idx="3602">
                  <c:v>186.29</c:v>
                </c:pt>
                <c:pt idx="3603">
                  <c:v>174.19</c:v>
                </c:pt>
                <c:pt idx="3604">
                  <c:v>173.88</c:v>
                </c:pt>
                <c:pt idx="3605">
                  <c:v>171.03</c:v>
                </c:pt>
                <c:pt idx="3606">
                  <c:v>162.13</c:v>
                </c:pt>
                <c:pt idx="3607">
                  <c:v>156.47999999999999</c:v>
                </c:pt>
                <c:pt idx="3608">
                  <c:v>152.97999999999999</c:v>
                </c:pt>
                <c:pt idx="3609">
                  <c:v>149.36000000000001</c:v>
                </c:pt>
                <c:pt idx="3610">
                  <c:v>145.57</c:v>
                </c:pt>
                <c:pt idx="3611">
                  <c:v>140.49</c:v>
                </c:pt>
                <c:pt idx="3612">
                  <c:v>134.24</c:v>
                </c:pt>
                <c:pt idx="3613">
                  <c:v>130.26</c:v>
                </c:pt>
                <c:pt idx="3614">
                  <c:v>127.73</c:v>
                </c:pt>
                <c:pt idx="3615">
                  <c:v>126.34</c:v>
                </c:pt>
                <c:pt idx="3616">
                  <c:v>124.27</c:v>
                </c:pt>
                <c:pt idx="3617">
                  <c:v>121.58</c:v>
                </c:pt>
                <c:pt idx="3618">
                  <c:v>118.18</c:v>
                </c:pt>
                <c:pt idx="3619">
                  <c:v>115.15</c:v>
                </c:pt>
                <c:pt idx="3620">
                  <c:v>112.83</c:v>
                </c:pt>
                <c:pt idx="3621">
                  <c:v>108.68</c:v>
                </c:pt>
                <c:pt idx="3622">
                  <c:v>103.45</c:v>
                </c:pt>
                <c:pt idx="3623">
                  <c:v>99.46</c:v>
                </c:pt>
                <c:pt idx="3624">
                  <c:v>97.05</c:v>
                </c:pt>
                <c:pt idx="3625">
                  <c:v>96.58</c:v>
                </c:pt>
                <c:pt idx="3626">
                  <c:v>98.46</c:v>
                </c:pt>
                <c:pt idx="3627">
                  <c:v>95.39</c:v>
                </c:pt>
                <c:pt idx="3628">
                  <c:v>91.89</c:v>
                </c:pt>
                <c:pt idx="3629">
                  <c:v>89.05</c:v>
                </c:pt>
                <c:pt idx="3630">
                  <c:v>85.47</c:v>
                </c:pt>
                <c:pt idx="3631">
                  <c:v>77.53</c:v>
                </c:pt>
                <c:pt idx="3632">
                  <c:v>72.56</c:v>
                </c:pt>
                <c:pt idx="3633">
                  <c:v>69.72</c:v>
                </c:pt>
                <c:pt idx="3634">
                  <c:v>68.569999999999993</c:v>
                </c:pt>
                <c:pt idx="3635">
                  <c:v>68.349999999999994</c:v>
                </c:pt>
                <c:pt idx="3636">
                  <c:v>68.37</c:v>
                </c:pt>
                <c:pt idx="3637">
                  <c:v>67.63</c:v>
                </c:pt>
                <c:pt idx="3638">
                  <c:v>65.41</c:v>
                </c:pt>
                <c:pt idx="3639">
                  <c:v>63.56</c:v>
                </c:pt>
                <c:pt idx="3640">
                  <c:v>62.04</c:v>
                </c:pt>
                <c:pt idx="3641">
                  <c:v>81.900000000000006</c:v>
                </c:pt>
                <c:pt idx="3642">
                  <c:v>179.48</c:v>
                </c:pt>
                <c:pt idx="3643">
                  <c:v>149.80000000000001</c:v>
                </c:pt>
                <c:pt idx="3644">
                  <c:v>101.42</c:v>
                </c:pt>
                <c:pt idx="3645">
                  <c:v>85.14</c:v>
                </c:pt>
                <c:pt idx="3646">
                  <c:v>77.540000000000006</c:v>
                </c:pt>
                <c:pt idx="3647">
                  <c:v>72.510000000000005</c:v>
                </c:pt>
                <c:pt idx="3648">
                  <c:v>69.53</c:v>
                </c:pt>
                <c:pt idx="3649">
                  <c:v>67.41</c:v>
                </c:pt>
                <c:pt idx="3650">
                  <c:v>65.16</c:v>
                </c:pt>
                <c:pt idx="3651">
                  <c:v>63.57</c:v>
                </c:pt>
                <c:pt idx="3652">
                  <c:v>62.74</c:v>
                </c:pt>
                <c:pt idx="3653">
                  <c:v>60.9</c:v>
                </c:pt>
                <c:pt idx="3654">
                  <c:v>59.87</c:v>
                </c:pt>
                <c:pt idx="3655">
                  <c:v>57.19</c:v>
                </c:pt>
                <c:pt idx="3656">
                  <c:v>54.71</c:v>
                </c:pt>
                <c:pt idx="3657">
                  <c:v>54.47</c:v>
                </c:pt>
                <c:pt idx="3658">
                  <c:v>56.25</c:v>
                </c:pt>
                <c:pt idx="3659">
                  <c:v>56.6</c:v>
                </c:pt>
                <c:pt idx="3660">
                  <c:v>53.43</c:v>
                </c:pt>
                <c:pt idx="3661">
                  <c:v>50.61</c:v>
                </c:pt>
                <c:pt idx="3662">
                  <c:v>47.34</c:v>
                </c:pt>
                <c:pt idx="3663">
                  <c:v>45.23</c:v>
                </c:pt>
                <c:pt idx="3664">
                  <c:v>43.6</c:v>
                </c:pt>
                <c:pt idx="3665">
                  <c:v>43.35</c:v>
                </c:pt>
                <c:pt idx="3666">
                  <c:v>43.4</c:v>
                </c:pt>
                <c:pt idx="3667">
                  <c:v>43.01</c:v>
                </c:pt>
                <c:pt idx="3668">
                  <c:v>50.44</c:v>
                </c:pt>
                <c:pt idx="3669">
                  <c:v>74.56</c:v>
                </c:pt>
                <c:pt idx="3670">
                  <c:v>82.22</c:v>
                </c:pt>
                <c:pt idx="3671">
                  <c:v>787.34</c:v>
                </c:pt>
                <c:pt idx="3672">
                  <c:v>1059.7</c:v>
                </c:pt>
                <c:pt idx="3673">
                  <c:v>822.51</c:v>
                </c:pt>
                <c:pt idx="3674">
                  <c:v>571.03</c:v>
                </c:pt>
                <c:pt idx="3675">
                  <c:v>481.8</c:v>
                </c:pt>
                <c:pt idx="3676">
                  <c:v>368.51</c:v>
                </c:pt>
                <c:pt idx="3677">
                  <c:v>276.52</c:v>
                </c:pt>
                <c:pt idx="3678">
                  <c:v>227.67</c:v>
                </c:pt>
                <c:pt idx="3679">
                  <c:v>196.21</c:v>
                </c:pt>
                <c:pt idx="3680">
                  <c:v>175.08</c:v>
                </c:pt>
                <c:pt idx="3681">
                  <c:v>160.56</c:v>
                </c:pt>
                <c:pt idx="3682">
                  <c:v>147.80000000000001</c:v>
                </c:pt>
                <c:pt idx="3683">
                  <c:v>137.83000000000001</c:v>
                </c:pt>
                <c:pt idx="3684">
                  <c:v>131.55000000000001</c:v>
                </c:pt>
                <c:pt idx="3685">
                  <c:v>127.7</c:v>
                </c:pt>
                <c:pt idx="3686">
                  <c:v>117.34</c:v>
                </c:pt>
                <c:pt idx="3687">
                  <c:v>109.41</c:v>
                </c:pt>
                <c:pt idx="3688">
                  <c:v>104.55</c:v>
                </c:pt>
                <c:pt idx="3689">
                  <c:v>99.74</c:v>
                </c:pt>
                <c:pt idx="3690">
                  <c:v>95.65</c:v>
                </c:pt>
                <c:pt idx="3691">
                  <c:v>92.25</c:v>
                </c:pt>
                <c:pt idx="3692">
                  <c:v>877.66</c:v>
                </c:pt>
                <c:pt idx="3693">
                  <c:v>3472.9</c:v>
                </c:pt>
                <c:pt idx="3694">
                  <c:v>1038.1400000000001</c:v>
                </c:pt>
                <c:pt idx="3695">
                  <c:v>717.84</c:v>
                </c:pt>
                <c:pt idx="3696">
                  <c:v>598.03</c:v>
                </c:pt>
                <c:pt idx="3697">
                  <c:v>522.33000000000004</c:v>
                </c:pt>
                <c:pt idx="3698">
                  <c:v>491.15</c:v>
                </c:pt>
                <c:pt idx="3699">
                  <c:v>434.44</c:v>
                </c:pt>
                <c:pt idx="3700">
                  <c:v>372.91</c:v>
                </c:pt>
                <c:pt idx="3701">
                  <c:v>338.48</c:v>
                </c:pt>
                <c:pt idx="3702">
                  <c:v>304.73</c:v>
                </c:pt>
                <c:pt idx="3703">
                  <c:v>278.85000000000002</c:v>
                </c:pt>
                <c:pt idx="3704">
                  <c:v>300.79000000000002</c:v>
                </c:pt>
                <c:pt idx="3705">
                  <c:v>458.86</c:v>
                </c:pt>
                <c:pt idx="3706">
                  <c:v>587.38</c:v>
                </c:pt>
                <c:pt idx="3707">
                  <c:v>507.24</c:v>
                </c:pt>
                <c:pt idx="3708">
                  <c:v>409.31</c:v>
                </c:pt>
                <c:pt idx="3709">
                  <c:v>358.21</c:v>
                </c:pt>
                <c:pt idx="3710">
                  <c:v>321.01</c:v>
                </c:pt>
                <c:pt idx="3711">
                  <c:v>298.75</c:v>
                </c:pt>
                <c:pt idx="3712">
                  <c:v>290</c:v>
                </c:pt>
                <c:pt idx="3713">
                  <c:v>272.86</c:v>
                </c:pt>
                <c:pt idx="3714">
                  <c:v>247.4</c:v>
                </c:pt>
                <c:pt idx="3715">
                  <c:v>230.49</c:v>
                </c:pt>
                <c:pt idx="3716">
                  <c:v>216.67</c:v>
                </c:pt>
                <c:pt idx="3717">
                  <c:v>222.61</c:v>
                </c:pt>
                <c:pt idx="3718">
                  <c:v>361.3</c:v>
                </c:pt>
                <c:pt idx="3719">
                  <c:v>268.66000000000003</c:v>
                </c:pt>
                <c:pt idx="3720">
                  <c:v>211.14</c:v>
                </c:pt>
                <c:pt idx="3721">
                  <c:v>192.54</c:v>
                </c:pt>
                <c:pt idx="3722">
                  <c:v>180.54</c:v>
                </c:pt>
                <c:pt idx="3723">
                  <c:v>166.97</c:v>
                </c:pt>
                <c:pt idx="3724">
                  <c:v>155.52000000000001</c:v>
                </c:pt>
                <c:pt idx="3725">
                  <c:v>147.94</c:v>
                </c:pt>
                <c:pt idx="3726">
                  <c:v>141.33000000000001</c:v>
                </c:pt>
                <c:pt idx="3727">
                  <c:v>135.15</c:v>
                </c:pt>
                <c:pt idx="3728">
                  <c:v>129.51</c:v>
                </c:pt>
                <c:pt idx="3729">
                  <c:v>124.39</c:v>
                </c:pt>
                <c:pt idx="3730">
                  <c:v>120.81</c:v>
                </c:pt>
                <c:pt idx="3731">
                  <c:v>121.16</c:v>
                </c:pt>
                <c:pt idx="3732">
                  <c:v>114.88</c:v>
                </c:pt>
                <c:pt idx="3733">
                  <c:v>109.13</c:v>
                </c:pt>
                <c:pt idx="3734">
                  <c:v>104.6</c:v>
                </c:pt>
                <c:pt idx="3735">
                  <c:v>100.29</c:v>
                </c:pt>
                <c:pt idx="3736">
                  <c:v>104.34</c:v>
                </c:pt>
                <c:pt idx="3737">
                  <c:v>145.63</c:v>
                </c:pt>
                <c:pt idx="3738">
                  <c:v>117.31</c:v>
                </c:pt>
                <c:pt idx="3739">
                  <c:v>99.29</c:v>
                </c:pt>
                <c:pt idx="3740">
                  <c:v>93.38</c:v>
                </c:pt>
                <c:pt idx="3741">
                  <c:v>89.11</c:v>
                </c:pt>
                <c:pt idx="3742">
                  <c:v>85.02</c:v>
                </c:pt>
                <c:pt idx="3743">
                  <c:v>82.13</c:v>
                </c:pt>
                <c:pt idx="3744">
                  <c:v>79.73</c:v>
                </c:pt>
                <c:pt idx="3745">
                  <c:v>76.92</c:v>
                </c:pt>
                <c:pt idx="3746">
                  <c:v>74.62</c:v>
                </c:pt>
                <c:pt idx="3747">
                  <c:v>72.760000000000005</c:v>
                </c:pt>
                <c:pt idx="3748">
                  <c:v>71.31</c:v>
                </c:pt>
                <c:pt idx="3749">
                  <c:v>70.989999999999995</c:v>
                </c:pt>
                <c:pt idx="3750">
                  <c:v>83.94</c:v>
                </c:pt>
                <c:pt idx="3751">
                  <c:v>97.55</c:v>
                </c:pt>
                <c:pt idx="3752">
                  <c:v>124.55</c:v>
                </c:pt>
                <c:pt idx="3753">
                  <c:v>101.87</c:v>
                </c:pt>
                <c:pt idx="3754">
                  <c:v>481.93</c:v>
                </c:pt>
                <c:pt idx="3755">
                  <c:v>571.47</c:v>
                </c:pt>
                <c:pt idx="3756">
                  <c:v>231.04</c:v>
                </c:pt>
                <c:pt idx="3757">
                  <c:v>163.35</c:v>
                </c:pt>
                <c:pt idx="3758">
                  <c:v>138</c:v>
                </c:pt>
                <c:pt idx="3759">
                  <c:v>117.54</c:v>
                </c:pt>
                <c:pt idx="3760">
                  <c:v>109.4</c:v>
                </c:pt>
                <c:pt idx="3761">
                  <c:v>208.13</c:v>
                </c:pt>
                <c:pt idx="3762">
                  <c:v>1434.38</c:v>
                </c:pt>
                <c:pt idx="3763">
                  <c:v>7256.76</c:v>
                </c:pt>
                <c:pt idx="3764">
                  <c:v>5776.97</c:v>
                </c:pt>
                <c:pt idx="3765">
                  <c:v>6446.12</c:v>
                </c:pt>
                <c:pt idx="3766">
                  <c:v>4761.0600000000004</c:v>
                </c:pt>
                <c:pt idx="3767">
                  <c:v>1904.15</c:v>
                </c:pt>
                <c:pt idx="3768">
                  <c:v>1733.04</c:v>
                </c:pt>
                <c:pt idx="3769">
                  <c:v>1451.12</c:v>
                </c:pt>
                <c:pt idx="3770">
                  <c:v>2519.02</c:v>
                </c:pt>
                <c:pt idx="3771">
                  <c:v>3621.69</c:v>
                </c:pt>
                <c:pt idx="3772">
                  <c:v>1725.39</c:v>
                </c:pt>
                <c:pt idx="3773">
                  <c:v>1345.89</c:v>
                </c:pt>
                <c:pt idx="3774">
                  <c:v>1150.24</c:v>
                </c:pt>
                <c:pt idx="3775">
                  <c:v>1041.1400000000001</c:v>
                </c:pt>
                <c:pt idx="3776">
                  <c:v>924.48</c:v>
                </c:pt>
                <c:pt idx="3777">
                  <c:v>820.61</c:v>
                </c:pt>
                <c:pt idx="3778">
                  <c:v>746.87</c:v>
                </c:pt>
                <c:pt idx="3779">
                  <c:v>788.63</c:v>
                </c:pt>
                <c:pt idx="3780">
                  <c:v>6896.1</c:v>
                </c:pt>
                <c:pt idx="3781">
                  <c:v>2524.11</c:v>
                </c:pt>
                <c:pt idx="3782">
                  <c:v>17235.939999999999</c:v>
                </c:pt>
                <c:pt idx="3783">
                  <c:v>3321.7</c:v>
                </c:pt>
                <c:pt idx="3784">
                  <c:v>2018.74</c:v>
                </c:pt>
                <c:pt idx="3785">
                  <c:v>1584.68</c:v>
                </c:pt>
                <c:pt idx="3786">
                  <c:v>1336.05</c:v>
                </c:pt>
                <c:pt idx="3787">
                  <c:v>1177.45</c:v>
                </c:pt>
                <c:pt idx="3788">
                  <c:v>1061.28</c:v>
                </c:pt>
                <c:pt idx="3789">
                  <c:v>968.54</c:v>
                </c:pt>
                <c:pt idx="3790">
                  <c:v>882.03</c:v>
                </c:pt>
                <c:pt idx="3791">
                  <c:v>816.12</c:v>
                </c:pt>
                <c:pt idx="3792">
                  <c:v>770.41</c:v>
                </c:pt>
                <c:pt idx="3793">
                  <c:v>1055.42</c:v>
                </c:pt>
                <c:pt idx="3794">
                  <c:v>779.34</c:v>
                </c:pt>
                <c:pt idx="3795">
                  <c:v>708.06</c:v>
                </c:pt>
                <c:pt idx="3796">
                  <c:v>684.37</c:v>
                </c:pt>
                <c:pt idx="3797">
                  <c:v>1045.33</c:v>
                </c:pt>
                <c:pt idx="3798">
                  <c:v>1103.45</c:v>
                </c:pt>
                <c:pt idx="3799">
                  <c:v>859.55</c:v>
                </c:pt>
                <c:pt idx="3800">
                  <c:v>2102.6</c:v>
                </c:pt>
                <c:pt idx="3801">
                  <c:v>1799.01</c:v>
                </c:pt>
                <c:pt idx="3802">
                  <c:v>1253.68</c:v>
                </c:pt>
                <c:pt idx="3803">
                  <c:v>1286.3499999999999</c:v>
                </c:pt>
                <c:pt idx="3804">
                  <c:v>1201.79</c:v>
                </c:pt>
                <c:pt idx="3805">
                  <c:v>1024.3599999999999</c:v>
                </c:pt>
                <c:pt idx="3806">
                  <c:v>944.58</c:v>
                </c:pt>
                <c:pt idx="3807">
                  <c:v>897.9</c:v>
                </c:pt>
                <c:pt idx="3808">
                  <c:v>1311.64</c:v>
                </c:pt>
                <c:pt idx="3809">
                  <c:v>1245.23</c:v>
                </c:pt>
                <c:pt idx="3810">
                  <c:v>5332.35</c:v>
                </c:pt>
                <c:pt idx="3811">
                  <c:v>9133.2000000000007</c:v>
                </c:pt>
                <c:pt idx="3812">
                  <c:v>5491.06</c:v>
                </c:pt>
                <c:pt idx="3813">
                  <c:v>17364.55</c:v>
                </c:pt>
                <c:pt idx="3814">
                  <c:v>3763.14</c:v>
                </c:pt>
                <c:pt idx="3815">
                  <c:v>2513.58</c:v>
                </c:pt>
                <c:pt idx="3816">
                  <c:v>1985.9</c:v>
                </c:pt>
                <c:pt idx="3817">
                  <c:v>1649.05</c:v>
                </c:pt>
                <c:pt idx="3818">
                  <c:v>1442.17</c:v>
                </c:pt>
                <c:pt idx="3819">
                  <c:v>1298.4000000000001</c:v>
                </c:pt>
                <c:pt idx="3820">
                  <c:v>1194.3</c:v>
                </c:pt>
                <c:pt idx="3821">
                  <c:v>2210.52</c:v>
                </c:pt>
                <c:pt idx="3822">
                  <c:v>2561.08</c:v>
                </c:pt>
                <c:pt idx="3823">
                  <c:v>1976.25</c:v>
                </c:pt>
                <c:pt idx="3824">
                  <c:v>1602.78</c:v>
                </c:pt>
                <c:pt idx="3825">
                  <c:v>1482.68</c:v>
                </c:pt>
                <c:pt idx="3826">
                  <c:v>1488.89</c:v>
                </c:pt>
                <c:pt idx="3827">
                  <c:v>1841.72</c:v>
                </c:pt>
                <c:pt idx="3828">
                  <c:v>12128.92</c:v>
                </c:pt>
                <c:pt idx="3829">
                  <c:v>11303.81</c:v>
                </c:pt>
                <c:pt idx="3830">
                  <c:v>8201.15</c:v>
                </c:pt>
                <c:pt idx="3831">
                  <c:v>3000.45</c:v>
                </c:pt>
                <c:pt idx="3832">
                  <c:v>2746.99</c:v>
                </c:pt>
                <c:pt idx="3833">
                  <c:v>2188.87</c:v>
                </c:pt>
                <c:pt idx="3834">
                  <c:v>1845.81</c:v>
                </c:pt>
                <c:pt idx="3835">
                  <c:v>1631.58</c:v>
                </c:pt>
                <c:pt idx="3836">
                  <c:v>1479.25</c:v>
                </c:pt>
                <c:pt idx="3837">
                  <c:v>1367.35</c:v>
                </c:pt>
                <c:pt idx="3838">
                  <c:v>1262.07</c:v>
                </c:pt>
                <c:pt idx="3839">
                  <c:v>1171.25</c:v>
                </c:pt>
                <c:pt idx="3840">
                  <c:v>1108.58</c:v>
                </c:pt>
                <c:pt idx="3841">
                  <c:v>1131.8499999999999</c:v>
                </c:pt>
                <c:pt idx="3842">
                  <c:v>1031.0999999999999</c:v>
                </c:pt>
                <c:pt idx="3843">
                  <c:v>977.96</c:v>
                </c:pt>
                <c:pt idx="3844">
                  <c:v>1179.8</c:v>
                </c:pt>
                <c:pt idx="3845">
                  <c:v>986.27</c:v>
                </c:pt>
                <c:pt idx="3846">
                  <c:v>912.29</c:v>
                </c:pt>
                <c:pt idx="3847">
                  <c:v>1088.3699999999999</c:v>
                </c:pt>
                <c:pt idx="3848">
                  <c:v>944.63</c:v>
                </c:pt>
                <c:pt idx="3849">
                  <c:v>876.22</c:v>
                </c:pt>
                <c:pt idx="3850">
                  <c:v>1040.81</c:v>
                </c:pt>
                <c:pt idx="3851">
                  <c:v>1192.8599999999999</c:v>
                </c:pt>
                <c:pt idx="3852">
                  <c:v>1137.31</c:v>
                </c:pt>
                <c:pt idx="3853">
                  <c:v>1058.75</c:v>
                </c:pt>
                <c:pt idx="3854">
                  <c:v>966.83</c:v>
                </c:pt>
                <c:pt idx="3855">
                  <c:v>898.59</c:v>
                </c:pt>
                <c:pt idx="3856">
                  <c:v>845.23</c:v>
                </c:pt>
                <c:pt idx="3857">
                  <c:v>800.29</c:v>
                </c:pt>
                <c:pt idx="3858">
                  <c:v>768.48</c:v>
                </c:pt>
                <c:pt idx="3859">
                  <c:v>731.63</c:v>
                </c:pt>
                <c:pt idx="3860">
                  <c:v>694.82</c:v>
                </c:pt>
                <c:pt idx="3861">
                  <c:v>668.43</c:v>
                </c:pt>
                <c:pt idx="3862">
                  <c:v>645.95000000000005</c:v>
                </c:pt>
                <c:pt idx="3863">
                  <c:v>631.53</c:v>
                </c:pt>
                <c:pt idx="3864">
                  <c:v>640.98</c:v>
                </c:pt>
                <c:pt idx="3865">
                  <c:v>645.28</c:v>
                </c:pt>
                <c:pt idx="3866">
                  <c:v>634.15</c:v>
                </c:pt>
                <c:pt idx="3867">
                  <c:v>601.71</c:v>
                </c:pt>
                <c:pt idx="3868">
                  <c:v>569.39</c:v>
                </c:pt>
                <c:pt idx="3869">
                  <c:v>578.96</c:v>
                </c:pt>
                <c:pt idx="3870">
                  <c:v>597.79999999999995</c:v>
                </c:pt>
                <c:pt idx="3871">
                  <c:v>642.22</c:v>
                </c:pt>
                <c:pt idx="3872">
                  <c:v>552.23</c:v>
                </c:pt>
                <c:pt idx="3873">
                  <c:v>560.86</c:v>
                </c:pt>
                <c:pt idx="3874">
                  <c:v>566.96</c:v>
                </c:pt>
                <c:pt idx="3875">
                  <c:v>524.02</c:v>
                </c:pt>
                <c:pt idx="3876">
                  <c:v>498.78</c:v>
                </c:pt>
                <c:pt idx="3877">
                  <c:v>473.96</c:v>
                </c:pt>
                <c:pt idx="3878">
                  <c:v>454.04</c:v>
                </c:pt>
                <c:pt idx="3879">
                  <c:v>437.62</c:v>
                </c:pt>
                <c:pt idx="3880">
                  <c:v>426.27</c:v>
                </c:pt>
                <c:pt idx="3881">
                  <c:v>438.7</c:v>
                </c:pt>
                <c:pt idx="3882">
                  <c:v>535.01</c:v>
                </c:pt>
                <c:pt idx="3883">
                  <c:v>461.53</c:v>
                </c:pt>
                <c:pt idx="3884">
                  <c:v>516.47</c:v>
                </c:pt>
                <c:pt idx="3885">
                  <c:v>534.32000000000005</c:v>
                </c:pt>
                <c:pt idx="3886">
                  <c:v>482.28</c:v>
                </c:pt>
                <c:pt idx="3887">
                  <c:v>459.68</c:v>
                </c:pt>
                <c:pt idx="3888">
                  <c:v>426.72</c:v>
                </c:pt>
                <c:pt idx="3889">
                  <c:v>410.72</c:v>
                </c:pt>
                <c:pt idx="3890">
                  <c:v>402.42</c:v>
                </c:pt>
                <c:pt idx="3891">
                  <c:v>399.44</c:v>
                </c:pt>
                <c:pt idx="3892">
                  <c:v>391.02</c:v>
                </c:pt>
                <c:pt idx="3893">
                  <c:v>426.51</c:v>
                </c:pt>
                <c:pt idx="3894">
                  <c:v>492.32</c:v>
                </c:pt>
                <c:pt idx="3895">
                  <c:v>427.64</c:v>
                </c:pt>
                <c:pt idx="3896">
                  <c:v>392.32</c:v>
                </c:pt>
                <c:pt idx="3897">
                  <c:v>369.01</c:v>
                </c:pt>
                <c:pt idx="3898">
                  <c:v>359.33</c:v>
                </c:pt>
                <c:pt idx="3899">
                  <c:v>349.88</c:v>
                </c:pt>
                <c:pt idx="3900">
                  <c:v>340.52</c:v>
                </c:pt>
                <c:pt idx="3901">
                  <c:v>332.46</c:v>
                </c:pt>
                <c:pt idx="3902">
                  <c:v>323.74</c:v>
                </c:pt>
                <c:pt idx="3903">
                  <c:v>316.07</c:v>
                </c:pt>
                <c:pt idx="3904">
                  <c:v>338.17</c:v>
                </c:pt>
                <c:pt idx="3905">
                  <c:v>359.81</c:v>
                </c:pt>
                <c:pt idx="3906">
                  <c:v>362.08</c:v>
                </c:pt>
                <c:pt idx="3907">
                  <c:v>313.64999999999998</c:v>
                </c:pt>
                <c:pt idx="3908">
                  <c:v>302.26</c:v>
                </c:pt>
                <c:pt idx="3909">
                  <c:v>292.72000000000003</c:v>
                </c:pt>
                <c:pt idx="3910">
                  <c:v>283.98</c:v>
                </c:pt>
                <c:pt idx="3911">
                  <c:v>275.02</c:v>
                </c:pt>
                <c:pt idx="3912">
                  <c:v>265.76</c:v>
                </c:pt>
                <c:pt idx="3913">
                  <c:v>253.48</c:v>
                </c:pt>
                <c:pt idx="3914">
                  <c:v>241.76</c:v>
                </c:pt>
                <c:pt idx="3915">
                  <c:v>234.31</c:v>
                </c:pt>
                <c:pt idx="3916">
                  <c:v>231.77</c:v>
                </c:pt>
                <c:pt idx="3917">
                  <c:v>228.65</c:v>
                </c:pt>
                <c:pt idx="3918">
                  <c:v>226.6</c:v>
                </c:pt>
                <c:pt idx="3919">
                  <c:v>259.13</c:v>
                </c:pt>
                <c:pt idx="3920">
                  <c:v>356.25</c:v>
                </c:pt>
                <c:pt idx="3921">
                  <c:v>325.48</c:v>
                </c:pt>
                <c:pt idx="3922">
                  <c:v>285.51</c:v>
                </c:pt>
                <c:pt idx="3923">
                  <c:v>342.08</c:v>
                </c:pt>
                <c:pt idx="3924">
                  <c:v>389.75</c:v>
                </c:pt>
                <c:pt idx="3925">
                  <c:v>683.43</c:v>
                </c:pt>
                <c:pt idx="3926">
                  <c:v>767.91</c:v>
                </c:pt>
                <c:pt idx="3927">
                  <c:v>1945.9</c:v>
                </c:pt>
                <c:pt idx="3928">
                  <c:v>1096.6099999999999</c:v>
                </c:pt>
                <c:pt idx="3929">
                  <c:v>860.48</c:v>
                </c:pt>
                <c:pt idx="3930">
                  <c:v>749.22</c:v>
                </c:pt>
                <c:pt idx="3931">
                  <c:v>665.53</c:v>
                </c:pt>
                <c:pt idx="3932">
                  <c:v>603.4</c:v>
                </c:pt>
                <c:pt idx="3933">
                  <c:v>589.54999999999995</c:v>
                </c:pt>
                <c:pt idx="3934">
                  <c:v>561.02</c:v>
                </c:pt>
                <c:pt idx="3935">
                  <c:v>507.49</c:v>
                </c:pt>
                <c:pt idx="3936">
                  <c:v>477.74</c:v>
                </c:pt>
                <c:pt idx="3937">
                  <c:v>458.66</c:v>
                </c:pt>
                <c:pt idx="3938">
                  <c:v>444.13</c:v>
                </c:pt>
                <c:pt idx="3939">
                  <c:v>418.48</c:v>
                </c:pt>
                <c:pt idx="3940">
                  <c:v>397.08</c:v>
                </c:pt>
                <c:pt idx="3941">
                  <c:v>382.84</c:v>
                </c:pt>
                <c:pt idx="3942">
                  <c:v>370.89</c:v>
                </c:pt>
                <c:pt idx="3943">
                  <c:v>361.76</c:v>
                </c:pt>
                <c:pt idx="3944">
                  <c:v>414.85</c:v>
                </c:pt>
                <c:pt idx="3945">
                  <c:v>376.49</c:v>
                </c:pt>
                <c:pt idx="3946">
                  <c:v>346.55</c:v>
                </c:pt>
                <c:pt idx="3947">
                  <c:v>329.89</c:v>
                </c:pt>
                <c:pt idx="3948">
                  <c:v>317.44</c:v>
                </c:pt>
                <c:pt idx="3949">
                  <c:v>307.72000000000003</c:v>
                </c:pt>
                <c:pt idx="3950">
                  <c:v>296.35000000000002</c:v>
                </c:pt>
                <c:pt idx="3951">
                  <c:v>286.64999999999998</c:v>
                </c:pt>
                <c:pt idx="3952">
                  <c:v>276.22000000000003</c:v>
                </c:pt>
                <c:pt idx="3953">
                  <c:v>267.7</c:v>
                </c:pt>
                <c:pt idx="3954">
                  <c:v>260.13</c:v>
                </c:pt>
                <c:pt idx="3955">
                  <c:v>252.72</c:v>
                </c:pt>
                <c:pt idx="3956">
                  <c:v>244.14</c:v>
                </c:pt>
                <c:pt idx="3957">
                  <c:v>236.41</c:v>
                </c:pt>
                <c:pt idx="3958">
                  <c:v>230</c:v>
                </c:pt>
                <c:pt idx="3959">
                  <c:v>226.58</c:v>
                </c:pt>
                <c:pt idx="3960">
                  <c:v>219.06</c:v>
                </c:pt>
                <c:pt idx="3961">
                  <c:v>211.75</c:v>
                </c:pt>
                <c:pt idx="3962">
                  <c:v>205.49</c:v>
                </c:pt>
                <c:pt idx="3963">
                  <c:v>203.96</c:v>
                </c:pt>
                <c:pt idx="3964">
                  <c:v>199.87</c:v>
                </c:pt>
                <c:pt idx="3965">
                  <c:v>192.95</c:v>
                </c:pt>
                <c:pt idx="3966">
                  <c:v>185.42</c:v>
                </c:pt>
                <c:pt idx="3967">
                  <c:v>178.79</c:v>
                </c:pt>
                <c:pt idx="3968">
                  <c:v>174.77</c:v>
                </c:pt>
                <c:pt idx="3969">
                  <c:v>172.01</c:v>
                </c:pt>
                <c:pt idx="3970">
                  <c:v>166.42</c:v>
                </c:pt>
                <c:pt idx="3971">
                  <c:v>165.48</c:v>
                </c:pt>
                <c:pt idx="3972">
                  <c:v>160.72999999999999</c:v>
                </c:pt>
                <c:pt idx="3973">
                  <c:v>161.12</c:v>
                </c:pt>
                <c:pt idx="3974">
                  <c:v>157.35</c:v>
                </c:pt>
                <c:pt idx="3975">
                  <c:v>151.13</c:v>
                </c:pt>
                <c:pt idx="3976">
                  <c:v>144.29</c:v>
                </c:pt>
                <c:pt idx="3977">
                  <c:v>136.43</c:v>
                </c:pt>
                <c:pt idx="3978">
                  <c:v>133.52000000000001</c:v>
                </c:pt>
                <c:pt idx="3979">
                  <c:v>133.16999999999999</c:v>
                </c:pt>
                <c:pt idx="3980">
                  <c:v>133.02000000000001</c:v>
                </c:pt>
                <c:pt idx="3981">
                  <c:v>130.88999999999999</c:v>
                </c:pt>
                <c:pt idx="3982">
                  <c:v>130.11000000000001</c:v>
                </c:pt>
                <c:pt idx="3983">
                  <c:v>128.46</c:v>
                </c:pt>
                <c:pt idx="3984">
                  <c:v>123.86</c:v>
                </c:pt>
                <c:pt idx="3985">
                  <c:v>119.22</c:v>
                </c:pt>
                <c:pt idx="3986">
                  <c:v>115.68</c:v>
                </c:pt>
                <c:pt idx="3987">
                  <c:v>112.49</c:v>
                </c:pt>
                <c:pt idx="3988">
                  <c:v>111.03</c:v>
                </c:pt>
                <c:pt idx="3989">
                  <c:v>110.73</c:v>
                </c:pt>
                <c:pt idx="3990">
                  <c:v>108.63</c:v>
                </c:pt>
                <c:pt idx="3991">
                  <c:v>106.35</c:v>
                </c:pt>
                <c:pt idx="3992">
                  <c:v>103.79</c:v>
                </c:pt>
                <c:pt idx="3993">
                  <c:v>102.62</c:v>
                </c:pt>
                <c:pt idx="3994">
                  <c:v>100.64</c:v>
                </c:pt>
                <c:pt idx="3995">
                  <c:v>98.8</c:v>
                </c:pt>
                <c:pt idx="3996">
                  <c:v>97.61</c:v>
                </c:pt>
                <c:pt idx="3997">
                  <c:v>95.51</c:v>
                </c:pt>
                <c:pt idx="3998">
                  <c:v>93.28</c:v>
                </c:pt>
                <c:pt idx="3999">
                  <c:v>90.85</c:v>
                </c:pt>
                <c:pt idx="4000">
                  <c:v>89.92</c:v>
                </c:pt>
                <c:pt idx="4001">
                  <c:v>88.61</c:v>
                </c:pt>
                <c:pt idx="4002">
                  <c:v>92.24</c:v>
                </c:pt>
                <c:pt idx="4003">
                  <c:v>93.71</c:v>
                </c:pt>
                <c:pt idx="4004">
                  <c:v>87.93</c:v>
                </c:pt>
                <c:pt idx="4005">
                  <c:v>83.81</c:v>
                </c:pt>
                <c:pt idx="4006">
                  <c:v>81.150000000000006</c:v>
                </c:pt>
                <c:pt idx="4007">
                  <c:v>79.31</c:v>
                </c:pt>
                <c:pt idx="4008">
                  <c:v>78.42</c:v>
                </c:pt>
                <c:pt idx="4009">
                  <c:v>77.08</c:v>
                </c:pt>
                <c:pt idx="4010">
                  <c:v>77.62</c:v>
                </c:pt>
                <c:pt idx="4011">
                  <c:v>90.88</c:v>
                </c:pt>
                <c:pt idx="4012">
                  <c:v>134.57</c:v>
                </c:pt>
                <c:pt idx="4013">
                  <c:v>127.16</c:v>
                </c:pt>
                <c:pt idx="4014">
                  <c:v>115.41</c:v>
                </c:pt>
                <c:pt idx="4015">
                  <c:v>103.87</c:v>
                </c:pt>
                <c:pt idx="4016">
                  <c:v>99.96</c:v>
                </c:pt>
                <c:pt idx="4017">
                  <c:v>95.34</c:v>
                </c:pt>
              </c:numCache>
            </c:numRef>
          </c:val>
          <c:smooth val="0"/>
          <c:extLst xmlns:c16r2="http://schemas.microsoft.com/office/drawing/2015/06/chart">
            <c:ext xmlns:c16="http://schemas.microsoft.com/office/drawing/2014/chart" uri="{C3380CC4-5D6E-409C-BE32-E72D297353CC}">
              <c16:uniqueId val="{00000000-ACD6-4E42-B56C-FCF8F2A23550}"/>
            </c:ext>
          </c:extLst>
        </c:ser>
        <c:dLbls>
          <c:showLegendKey val="0"/>
          <c:showVal val="0"/>
          <c:showCatName val="0"/>
          <c:showSerName val="0"/>
          <c:showPercent val="0"/>
          <c:showBubbleSize val="0"/>
        </c:dLbls>
        <c:smooth val="0"/>
        <c:axId val="645814272"/>
        <c:axId val="645814832"/>
      </c:lineChart>
      <c:dateAx>
        <c:axId val="645814272"/>
        <c:scaling>
          <c:orientation val="minMax"/>
          <c:min val="39083"/>
        </c:scaling>
        <c:delete val="0"/>
        <c:axPos val="b"/>
        <c:numFmt formatCode="yyyy" sourceLinked="1"/>
        <c:majorTickMark val="out"/>
        <c:minorTickMark val="none"/>
        <c:tickLblPos val="nextTo"/>
        <c:spPr>
          <a:noFill/>
          <a:ln w="9525" cap="flat" cmpd="sng" algn="ctr">
            <a:solidFill>
              <a:sysClr val="windowText" lastClr="000000"/>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645814832"/>
        <c:crosses val="autoZero"/>
        <c:auto val="1"/>
        <c:lblOffset val="100"/>
        <c:baseTimeUnit val="days"/>
        <c:majorUnit val="12"/>
        <c:majorTimeUnit val="months"/>
        <c:minorUnit val="1"/>
        <c:minorTimeUnit val="years"/>
      </c:dateAx>
      <c:valAx>
        <c:axId val="64581483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AU">
                    <a:solidFill>
                      <a:sysClr val="windowText" lastClr="000000"/>
                    </a:solidFill>
                  </a:rPr>
                  <a:t>Daily River discharge</a:t>
                </a:r>
                <a:r>
                  <a:rPr lang="en-AU" baseline="0">
                    <a:solidFill>
                      <a:sysClr val="windowText" lastClr="000000"/>
                    </a:solidFill>
                  </a:rPr>
                  <a:t> </a:t>
                </a:r>
              </a:p>
              <a:p>
                <a:pPr>
                  <a:defRPr>
                    <a:solidFill>
                      <a:sysClr val="windowText" lastClr="000000"/>
                    </a:solidFill>
                  </a:defRPr>
                </a:pPr>
                <a:r>
                  <a:rPr lang="en-AU" baseline="0">
                    <a:solidFill>
                      <a:sysClr val="windowText" lastClr="000000"/>
                    </a:solidFill>
                  </a:rPr>
                  <a:t>(ML/day x 1000)</a:t>
                </a:r>
                <a:endParaRPr lang="en-AU">
                  <a:solidFill>
                    <a:sysClr val="windowText" lastClr="000000"/>
                  </a:solidFill>
                </a:endParaRP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5814272"/>
        <c:crosses val="autoZero"/>
        <c:crossBetween val="between"/>
        <c:dispUnits>
          <c:builtInUnit val="thousands"/>
        </c:dispUnits>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lgn="just">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07001B'!$A$5:$A$4022</c:f>
              <c:strCache>
                <c:ptCount val="4018"/>
                <c:pt idx="0">
                  <c:v>1/10/2007 0:00</c:v>
                </c:pt>
                <c:pt idx="1">
                  <c:v>2/10/2007 0:00</c:v>
                </c:pt>
                <c:pt idx="2">
                  <c:v>3/10/2007 0:00</c:v>
                </c:pt>
                <c:pt idx="3">
                  <c:v>4/10/2007 0:00</c:v>
                </c:pt>
                <c:pt idx="4">
                  <c:v>5/10/2007 0:00</c:v>
                </c:pt>
                <c:pt idx="5">
                  <c:v>6/10/2007 0:00</c:v>
                </c:pt>
                <c:pt idx="6">
                  <c:v>7/10/2007 0:00</c:v>
                </c:pt>
                <c:pt idx="7">
                  <c:v>8/10/2007 0:00</c:v>
                </c:pt>
                <c:pt idx="8">
                  <c:v>9/10/2007 0:00</c:v>
                </c:pt>
                <c:pt idx="9">
                  <c:v>10/10/2007 0:00</c:v>
                </c:pt>
                <c:pt idx="10">
                  <c:v>11/10/2007 0:00</c:v>
                </c:pt>
                <c:pt idx="11">
                  <c:v>12/10/2007 0:00</c:v>
                </c:pt>
                <c:pt idx="12">
                  <c:v>13/10/2007 0:00</c:v>
                </c:pt>
                <c:pt idx="13">
                  <c:v>14/10/2007 0:00</c:v>
                </c:pt>
                <c:pt idx="14">
                  <c:v>15/10/2007 0:00</c:v>
                </c:pt>
                <c:pt idx="15">
                  <c:v>16/10/2007 0:00</c:v>
                </c:pt>
                <c:pt idx="16">
                  <c:v>17/10/2007 0:00</c:v>
                </c:pt>
                <c:pt idx="17">
                  <c:v>18/10/2007 0:00</c:v>
                </c:pt>
                <c:pt idx="18">
                  <c:v>19/10/2007 0:00</c:v>
                </c:pt>
                <c:pt idx="19">
                  <c:v>20/10/2007 0:00</c:v>
                </c:pt>
                <c:pt idx="20">
                  <c:v>21/10/2007 0:00</c:v>
                </c:pt>
                <c:pt idx="21">
                  <c:v>22/10/2007 0:00</c:v>
                </c:pt>
                <c:pt idx="22">
                  <c:v>23/10/2007 0:00</c:v>
                </c:pt>
                <c:pt idx="23">
                  <c:v>24/10/2007 0:00</c:v>
                </c:pt>
                <c:pt idx="24">
                  <c:v>25/10/2007 0:00</c:v>
                </c:pt>
                <c:pt idx="25">
                  <c:v>26/10/2007 0:00</c:v>
                </c:pt>
                <c:pt idx="26">
                  <c:v>27/10/2007 0:00</c:v>
                </c:pt>
                <c:pt idx="27">
                  <c:v>28/10/2007 0:00</c:v>
                </c:pt>
                <c:pt idx="28">
                  <c:v>29/10/2007 0:00</c:v>
                </c:pt>
                <c:pt idx="29">
                  <c:v>30/10/2007 0:00</c:v>
                </c:pt>
                <c:pt idx="30">
                  <c:v>31/10/2007 0:00</c:v>
                </c:pt>
                <c:pt idx="31">
                  <c:v>1/11/2007 0:00</c:v>
                </c:pt>
                <c:pt idx="32">
                  <c:v>2/11/2007 0:00</c:v>
                </c:pt>
                <c:pt idx="33">
                  <c:v>3/11/2007 0:00</c:v>
                </c:pt>
                <c:pt idx="34">
                  <c:v>4/11/2007 0:00</c:v>
                </c:pt>
                <c:pt idx="35">
                  <c:v>5/11/2007 0:00</c:v>
                </c:pt>
                <c:pt idx="36">
                  <c:v>6/11/2007 0:00</c:v>
                </c:pt>
                <c:pt idx="37">
                  <c:v>7/11/2007 0:00</c:v>
                </c:pt>
                <c:pt idx="38">
                  <c:v>8/11/2007 0:00</c:v>
                </c:pt>
                <c:pt idx="39">
                  <c:v>9/11/2007 0:00</c:v>
                </c:pt>
                <c:pt idx="40">
                  <c:v>10/11/2007 0:00</c:v>
                </c:pt>
                <c:pt idx="41">
                  <c:v>11/11/2007 0:00</c:v>
                </c:pt>
                <c:pt idx="42">
                  <c:v>12/11/2007 0:00</c:v>
                </c:pt>
                <c:pt idx="43">
                  <c:v>13/11/2007 0:00</c:v>
                </c:pt>
                <c:pt idx="44">
                  <c:v>14/11/2007 0:00</c:v>
                </c:pt>
                <c:pt idx="45">
                  <c:v>15/11/2007 0:00</c:v>
                </c:pt>
                <c:pt idx="46">
                  <c:v>16/11/2007 0:00</c:v>
                </c:pt>
                <c:pt idx="47">
                  <c:v>17/11/2007 0:00</c:v>
                </c:pt>
                <c:pt idx="48">
                  <c:v>18/11/2007 0:00</c:v>
                </c:pt>
                <c:pt idx="49">
                  <c:v>19/11/2007 0:00</c:v>
                </c:pt>
                <c:pt idx="50">
                  <c:v>20/11/2007 0:00</c:v>
                </c:pt>
                <c:pt idx="51">
                  <c:v>21/11/2007 0:00</c:v>
                </c:pt>
                <c:pt idx="52">
                  <c:v>22/11/2007 0:00</c:v>
                </c:pt>
                <c:pt idx="53">
                  <c:v>23/11/2007 0:00</c:v>
                </c:pt>
                <c:pt idx="54">
                  <c:v>24/11/2007 0:00</c:v>
                </c:pt>
                <c:pt idx="55">
                  <c:v>25/11/2007 0:00</c:v>
                </c:pt>
                <c:pt idx="56">
                  <c:v>26/11/2007 0:00</c:v>
                </c:pt>
                <c:pt idx="57">
                  <c:v>27/11/2007 0:00</c:v>
                </c:pt>
                <c:pt idx="58">
                  <c:v>28/11/2007 0:00</c:v>
                </c:pt>
                <c:pt idx="59">
                  <c:v>29/11/2007 0:00</c:v>
                </c:pt>
                <c:pt idx="60">
                  <c:v>30/11/2007 0:00</c:v>
                </c:pt>
                <c:pt idx="61">
                  <c:v>1/12/2007 0:00</c:v>
                </c:pt>
                <c:pt idx="62">
                  <c:v>2/12/2007 0:00</c:v>
                </c:pt>
                <c:pt idx="63">
                  <c:v>3/12/2007 0:00</c:v>
                </c:pt>
                <c:pt idx="64">
                  <c:v>4/12/2007 0:00</c:v>
                </c:pt>
                <c:pt idx="65">
                  <c:v>5/12/2007 0:00</c:v>
                </c:pt>
                <c:pt idx="66">
                  <c:v>6/12/2007 0:00</c:v>
                </c:pt>
                <c:pt idx="67">
                  <c:v>7/12/2007 0:00</c:v>
                </c:pt>
                <c:pt idx="68">
                  <c:v>8/12/2007 0:00</c:v>
                </c:pt>
                <c:pt idx="69">
                  <c:v>9/12/2007 0:00</c:v>
                </c:pt>
                <c:pt idx="70">
                  <c:v>10/12/2007 0:00</c:v>
                </c:pt>
                <c:pt idx="71">
                  <c:v>11/12/2007 0:00</c:v>
                </c:pt>
                <c:pt idx="72">
                  <c:v>12/12/2007 0:00</c:v>
                </c:pt>
                <c:pt idx="73">
                  <c:v>13/12/2007 0:00</c:v>
                </c:pt>
                <c:pt idx="74">
                  <c:v>14/12/2007 0:00</c:v>
                </c:pt>
                <c:pt idx="75">
                  <c:v>15/12/2007 0:00</c:v>
                </c:pt>
                <c:pt idx="76">
                  <c:v>16/12/2007 0:00</c:v>
                </c:pt>
                <c:pt idx="77">
                  <c:v>17/12/2007 0:00</c:v>
                </c:pt>
                <c:pt idx="78">
                  <c:v>18/12/2007 0:00</c:v>
                </c:pt>
                <c:pt idx="79">
                  <c:v>19/12/2007 0:00</c:v>
                </c:pt>
                <c:pt idx="80">
                  <c:v>20/12/2007 0:00</c:v>
                </c:pt>
                <c:pt idx="81">
                  <c:v>21/12/2007 0:00</c:v>
                </c:pt>
                <c:pt idx="82">
                  <c:v>22/12/2007 0:00</c:v>
                </c:pt>
                <c:pt idx="83">
                  <c:v>23/12/2007 0:00</c:v>
                </c:pt>
                <c:pt idx="84">
                  <c:v>24/12/2007 0:00</c:v>
                </c:pt>
                <c:pt idx="85">
                  <c:v>25/12/2007 0:00</c:v>
                </c:pt>
                <c:pt idx="86">
                  <c:v>26/12/2007 0:00</c:v>
                </c:pt>
                <c:pt idx="87">
                  <c:v>27/12/2007 0:00</c:v>
                </c:pt>
                <c:pt idx="88">
                  <c:v>28/12/2007 0:00</c:v>
                </c:pt>
                <c:pt idx="89">
                  <c:v>29/12/2007 0:00</c:v>
                </c:pt>
                <c:pt idx="90">
                  <c:v>30/12/2007 0:00</c:v>
                </c:pt>
                <c:pt idx="91">
                  <c:v>31/12/2007 0:00</c:v>
                </c:pt>
                <c:pt idx="92">
                  <c:v>1/01/2008 0:00</c:v>
                </c:pt>
                <c:pt idx="93">
                  <c:v>2/01/2008 0:00</c:v>
                </c:pt>
                <c:pt idx="94">
                  <c:v>3/01/2008 0:00</c:v>
                </c:pt>
                <c:pt idx="95">
                  <c:v>4/01/2008 0:00</c:v>
                </c:pt>
                <c:pt idx="96">
                  <c:v>5/01/2008 0:00</c:v>
                </c:pt>
                <c:pt idx="97">
                  <c:v>6/01/2008 0:00</c:v>
                </c:pt>
                <c:pt idx="98">
                  <c:v>7/01/2008 0:00</c:v>
                </c:pt>
                <c:pt idx="99">
                  <c:v>8/01/2008 0:00</c:v>
                </c:pt>
                <c:pt idx="100">
                  <c:v>9/01/2008 0:00</c:v>
                </c:pt>
                <c:pt idx="101">
                  <c:v>10/01/2008 0:00</c:v>
                </c:pt>
                <c:pt idx="102">
                  <c:v>11/01/2008 0:00</c:v>
                </c:pt>
                <c:pt idx="103">
                  <c:v>12/01/2008 0:00</c:v>
                </c:pt>
                <c:pt idx="104">
                  <c:v>13/01/2008 0:00</c:v>
                </c:pt>
                <c:pt idx="105">
                  <c:v>14/01/2008 0:00</c:v>
                </c:pt>
                <c:pt idx="106">
                  <c:v>15/01/2008 0:00</c:v>
                </c:pt>
                <c:pt idx="107">
                  <c:v>16/01/2008 0:00</c:v>
                </c:pt>
                <c:pt idx="108">
                  <c:v>17/01/2008 0:00</c:v>
                </c:pt>
                <c:pt idx="109">
                  <c:v>18/01/2008 0:00</c:v>
                </c:pt>
                <c:pt idx="110">
                  <c:v>19/01/2008 0:00</c:v>
                </c:pt>
                <c:pt idx="111">
                  <c:v>20/01/2008 0:00</c:v>
                </c:pt>
                <c:pt idx="112">
                  <c:v>21/01/2008 0:00</c:v>
                </c:pt>
                <c:pt idx="113">
                  <c:v>22/01/2008 0:00</c:v>
                </c:pt>
                <c:pt idx="114">
                  <c:v>23/01/2008 0:00</c:v>
                </c:pt>
                <c:pt idx="115">
                  <c:v>24/01/2008 0:00</c:v>
                </c:pt>
                <c:pt idx="116">
                  <c:v>25/01/2008 0:00</c:v>
                </c:pt>
                <c:pt idx="117">
                  <c:v>26/01/2008 0:00</c:v>
                </c:pt>
                <c:pt idx="118">
                  <c:v>27/01/2008 0:00</c:v>
                </c:pt>
                <c:pt idx="119">
                  <c:v>28/01/2008 0:00</c:v>
                </c:pt>
                <c:pt idx="120">
                  <c:v>29/01/2008 0:00</c:v>
                </c:pt>
                <c:pt idx="121">
                  <c:v>30/01/2008 0:00</c:v>
                </c:pt>
                <c:pt idx="122">
                  <c:v>31/01/2008 0:00</c:v>
                </c:pt>
                <c:pt idx="123">
                  <c:v>1/02/2008 0:00</c:v>
                </c:pt>
                <c:pt idx="124">
                  <c:v>2/02/2008 0:00</c:v>
                </c:pt>
                <c:pt idx="125">
                  <c:v>3/02/2008 0:00</c:v>
                </c:pt>
                <c:pt idx="126">
                  <c:v>4/02/2008 0:00</c:v>
                </c:pt>
                <c:pt idx="127">
                  <c:v>5/02/2008 0:00</c:v>
                </c:pt>
                <c:pt idx="128">
                  <c:v>6/02/2008 0:00</c:v>
                </c:pt>
                <c:pt idx="129">
                  <c:v>7/02/2008 0:00</c:v>
                </c:pt>
                <c:pt idx="130">
                  <c:v>8/02/2008 0:00</c:v>
                </c:pt>
                <c:pt idx="131">
                  <c:v>9/02/2008 0:00</c:v>
                </c:pt>
                <c:pt idx="132">
                  <c:v>10/02/2008 0:00</c:v>
                </c:pt>
                <c:pt idx="133">
                  <c:v>11/02/2008 0:00</c:v>
                </c:pt>
                <c:pt idx="134">
                  <c:v>12/02/2008 0:00</c:v>
                </c:pt>
                <c:pt idx="135">
                  <c:v>13/02/2008 0:00</c:v>
                </c:pt>
                <c:pt idx="136">
                  <c:v>14/02/2008 0:00</c:v>
                </c:pt>
                <c:pt idx="137">
                  <c:v>15/02/2008 0:00</c:v>
                </c:pt>
                <c:pt idx="138">
                  <c:v>16/02/2008 0:00</c:v>
                </c:pt>
                <c:pt idx="139">
                  <c:v>17/02/2008 0:00</c:v>
                </c:pt>
                <c:pt idx="140">
                  <c:v>18/02/2008 0:00</c:v>
                </c:pt>
                <c:pt idx="141">
                  <c:v>19/02/2008 0:00</c:v>
                </c:pt>
                <c:pt idx="142">
                  <c:v>20/02/2008 0:00</c:v>
                </c:pt>
                <c:pt idx="143">
                  <c:v>21/02/2008 0:00</c:v>
                </c:pt>
                <c:pt idx="144">
                  <c:v>22/02/2008 0:00</c:v>
                </c:pt>
                <c:pt idx="145">
                  <c:v>23/02/2008 0:00</c:v>
                </c:pt>
                <c:pt idx="146">
                  <c:v>24/02/2008 0:00</c:v>
                </c:pt>
                <c:pt idx="147">
                  <c:v>25/02/2008 0:00</c:v>
                </c:pt>
                <c:pt idx="148">
                  <c:v>26/02/2008 0:00</c:v>
                </c:pt>
                <c:pt idx="149">
                  <c:v>27/02/2008 0:00</c:v>
                </c:pt>
                <c:pt idx="150">
                  <c:v>28/02/2008 0:00</c:v>
                </c:pt>
                <c:pt idx="151">
                  <c:v>29/02/2008 0:00</c:v>
                </c:pt>
                <c:pt idx="152">
                  <c:v>1/03/2008 0:00</c:v>
                </c:pt>
                <c:pt idx="153">
                  <c:v>2/03/2008 0:00</c:v>
                </c:pt>
                <c:pt idx="154">
                  <c:v>3/03/2008 0:00</c:v>
                </c:pt>
                <c:pt idx="155">
                  <c:v>4/03/2008 0:00</c:v>
                </c:pt>
                <c:pt idx="156">
                  <c:v>5/03/2008 0:00</c:v>
                </c:pt>
                <c:pt idx="157">
                  <c:v>6/03/2008 0:00</c:v>
                </c:pt>
                <c:pt idx="158">
                  <c:v>7/03/2008 0:00</c:v>
                </c:pt>
                <c:pt idx="159">
                  <c:v>8/03/2008 0:00</c:v>
                </c:pt>
                <c:pt idx="160">
                  <c:v>9/03/2008 0:00</c:v>
                </c:pt>
                <c:pt idx="161">
                  <c:v>10/03/2008 0:00</c:v>
                </c:pt>
                <c:pt idx="162">
                  <c:v>11/03/2008 0:00</c:v>
                </c:pt>
                <c:pt idx="163">
                  <c:v>12/03/2008 0:00</c:v>
                </c:pt>
                <c:pt idx="164">
                  <c:v>13/03/2008 0:00</c:v>
                </c:pt>
                <c:pt idx="165">
                  <c:v>14/03/2008 0:00</c:v>
                </c:pt>
                <c:pt idx="166">
                  <c:v>15/03/2008 0:00</c:v>
                </c:pt>
                <c:pt idx="167">
                  <c:v>16/03/2008 0:00</c:v>
                </c:pt>
                <c:pt idx="168">
                  <c:v>17/03/2008 0:00</c:v>
                </c:pt>
                <c:pt idx="169">
                  <c:v>18/03/2008 0:00</c:v>
                </c:pt>
                <c:pt idx="170">
                  <c:v>19/03/2008 0:00</c:v>
                </c:pt>
                <c:pt idx="171">
                  <c:v>20/03/2008 0:00</c:v>
                </c:pt>
                <c:pt idx="172">
                  <c:v>21/03/2008 0:00</c:v>
                </c:pt>
                <c:pt idx="173">
                  <c:v>22/03/2008 0:00</c:v>
                </c:pt>
                <c:pt idx="174">
                  <c:v>23/03/2008 0:00</c:v>
                </c:pt>
                <c:pt idx="175">
                  <c:v>24/03/2008 0:00</c:v>
                </c:pt>
                <c:pt idx="176">
                  <c:v>25/03/2008 0:00</c:v>
                </c:pt>
                <c:pt idx="177">
                  <c:v>26/03/2008 0:00</c:v>
                </c:pt>
                <c:pt idx="178">
                  <c:v>27/03/2008 0:00</c:v>
                </c:pt>
                <c:pt idx="179">
                  <c:v>28/03/2008 0:00</c:v>
                </c:pt>
                <c:pt idx="180">
                  <c:v>29/03/2008 0:00</c:v>
                </c:pt>
                <c:pt idx="181">
                  <c:v>30/03/2008 0:00</c:v>
                </c:pt>
                <c:pt idx="182">
                  <c:v>31/03/2008 0:00</c:v>
                </c:pt>
                <c:pt idx="183">
                  <c:v>1/04/2008 0:00</c:v>
                </c:pt>
                <c:pt idx="184">
                  <c:v>2/04/2008 0:00</c:v>
                </c:pt>
                <c:pt idx="185">
                  <c:v>3/04/2008 0:00</c:v>
                </c:pt>
                <c:pt idx="186">
                  <c:v>4/04/2008 0:00</c:v>
                </c:pt>
                <c:pt idx="187">
                  <c:v>5/04/2008 0:00</c:v>
                </c:pt>
                <c:pt idx="188">
                  <c:v>6/04/2008 0:00</c:v>
                </c:pt>
                <c:pt idx="189">
                  <c:v>7/04/2008 0:00</c:v>
                </c:pt>
                <c:pt idx="190">
                  <c:v>8/04/2008 0:00</c:v>
                </c:pt>
                <c:pt idx="191">
                  <c:v>9/04/2008 0:00</c:v>
                </c:pt>
                <c:pt idx="192">
                  <c:v>10/04/2008 0:00</c:v>
                </c:pt>
                <c:pt idx="193">
                  <c:v>11/04/2008 0:00</c:v>
                </c:pt>
                <c:pt idx="194">
                  <c:v>12/04/2008 0:00</c:v>
                </c:pt>
                <c:pt idx="195">
                  <c:v>13/04/2008 0:00</c:v>
                </c:pt>
                <c:pt idx="196">
                  <c:v>14/04/2008 0:00</c:v>
                </c:pt>
                <c:pt idx="197">
                  <c:v>15/04/2008 0:00</c:v>
                </c:pt>
                <c:pt idx="198">
                  <c:v>16/04/2008 0:00</c:v>
                </c:pt>
                <c:pt idx="199">
                  <c:v>17/04/2008 0:00</c:v>
                </c:pt>
                <c:pt idx="200">
                  <c:v>18/04/2008 0:00</c:v>
                </c:pt>
                <c:pt idx="201">
                  <c:v>19/04/2008 0:00</c:v>
                </c:pt>
                <c:pt idx="202">
                  <c:v>20/04/2008 0:00</c:v>
                </c:pt>
                <c:pt idx="203">
                  <c:v>21/04/2008 0:00</c:v>
                </c:pt>
                <c:pt idx="204">
                  <c:v>22/04/2008 0:00</c:v>
                </c:pt>
                <c:pt idx="205">
                  <c:v>23/04/2008 0:00</c:v>
                </c:pt>
                <c:pt idx="206">
                  <c:v>24/04/2008 0:00</c:v>
                </c:pt>
                <c:pt idx="207">
                  <c:v>25/04/2008 0:00</c:v>
                </c:pt>
                <c:pt idx="208">
                  <c:v>26/04/2008 0:00</c:v>
                </c:pt>
                <c:pt idx="209">
                  <c:v>27/04/2008 0:00</c:v>
                </c:pt>
                <c:pt idx="210">
                  <c:v>28/04/2008 0:00</c:v>
                </c:pt>
                <c:pt idx="211">
                  <c:v>29/04/2008 0:00</c:v>
                </c:pt>
                <c:pt idx="212">
                  <c:v>30/04/2008 0:00</c:v>
                </c:pt>
                <c:pt idx="213">
                  <c:v>1/05/2008 0:00</c:v>
                </c:pt>
                <c:pt idx="214">
                  <c:v>2/05/2008 0:00</c:v>
                </c:pt>
                <c:pt idx="215">
                  <c:v>3/05/2008 0:00</c:v>
                </c:pt>
                <c:pt idx="216">
                  <c:v>4/05/2008 0:00</c:v>
                </c:pt>
                <c:pt idx="217">
                  <c:v>5/05/2008 0:00</c:v>
                </c:pt>
                <c:pt idx="218">
                  <c:v>6/05/2008 0:00</c:v>
                </c:pt>
                <c:pt idx="219">
                  <c:v>7/05/2008 0:00</c:v>
                </c:pt>
                <c:pt idx="220">
                  <c:v>8/05/2008 0:00</c:v>
                </c:pt>
                <c:pt idx="221">
                  <c:v>9/05/2008 0:00</c:v>
                </c:pt>
                <c:pt idx="222">
                  <c:v>10/05/2008 0:00</c:v>
                </c:pt>
                <c:pt idx="223">
                  <c:v>11/05/2008 0:00</c:v>
                </c:pt>
                <c:pt idx="224">
                  <c:v>12/05/2008 0:00</c:v>
                </c:pt>
                <c:pt idx="225">
                  <c:v>13/05/2008 0:00</c:v>
                </c:pt>
                <c:pt idx="226">
                  <c:v>14/05/2008 0:00</c:v>
                </c:pt>
                <c:pt idx="227">
                  <c:v>15/05/2008 0:00</c:v>
                </c:pt>
                <c:pt idx="228">
                  <c:v>16/05/2008 0:00</c:v>
                </c:pt>
                <c:pt idx="229">
                  <c:v>17/05/2008 0:00</c:v>
                </c:pt>
                <c:pt idx="230">
                  <c:v>18/05/2008 0:00</c:v>
                </c:pt>
                <c:pt idx="231">
                  <c:v>19/05/2008 0:00</c:v>
                </c:pt>
                <c:pt idx="232">
                  <c:v>20/05/2008 0:00</c:v>
                </c:pt>
                <c:pt idx="233">
                  <c:v>21/05/2008 0:00</c:v>
                </c:pt>
                <c:pt idx="234">
                  <c:v>22/05/2008 0:00</c:v>
                </c:pt>
                <c:pt idx="235">
                  <c:v>23/05/2008 0:00</c:v>
                </c:pt>
                <c:pt idx="236">
                  <c:v>24/05/2008 0:00</c:v>
                </c:pt>
                <c:pt idx="237">
                  <c:v>25/05/2008 0:00</c:v>
                </c:pt>
                <c:pt idx="238">
                  <c:v>26/05/2008 0:00</c:v>
                </c:pt>
                <c:pt idx="239">
                  <c:v>27/05/2008 0:00</c:v>
                </c:pt>
                <c:pt idx="240">
                  <c:v>28/05/2008 0:00</c:v>
                </c:pt>
                <c:pt idx="241">
                  <c:v>29/05/2008 0:00</c:v>
                </c:pt>
                <c:pt idx="242">
                  <c:v>30/05/2008 0:00</c:v>
                </c:pt>
                <c:pt idx="243">
                  <c:v>31/05/2008 0:00</c:v>
                </c:pt>
                <c:pt idx="244">
                  <c:v>1/06/2008 0:00</c:v>
                </c:pt>
                <c:pt idx="245">
                  <c:v>2/06/2008 0:00</c:v>
                </c:pt>
                <c:pt idx="246">
                  <c:v>3/06/2008 0:00</c:v>
                </c:pt>
                <c:pt idx="247">
                  <c:v>4/06/2008 0:00</c:v>
                </c:pt>
                <c:pt idx="248">
                  <c:v>5/06/2008 0:00</c:v>
                </c:pt>
                <c:pt idx="249">
                  <c:v>6/06/2008 0:00</c:v>
                </c:pt>
                <c:pt idx="250">
                  <c:v>7/06/2008 0:00</c:v>
                </c:pt>
                <c:pt idx="251">
                  <c:v>8/06/2008 0:00</c:v>
                </c:pt>
                <c:pt idx="252">
                  <c:v>9/06/2008 0:00</c:v>
                </c:pt>
                <c:pt idx="253">
                  <c:v>10/06/2008 0:00</c:v>
                </c:pt>
                <c:pt idx="254">
                  <c:v>11/06/2008 0:00</c:v>
                </c:pt>
                <c:pt idx="255">
                  <c:v>12/06/2008 0:00</c:v>
                </c:pt>
                <c:pt idx="256">
                  <c:v>13/06/2008 0:00</c:v>
                </c:pt>
                <c:pt idx="257">
                  <c:v>14/06/2008 0:00</c:v>
                </c:pt>
                <c:pt idx="258">
                  <c:v>15/06/2008 0:00</c:v>
                </c:pt>
                <c:pt idx="259">
                  <c:v>16/06/2008 0:00</c:v>
                </c:pt>
                <c:pt idx="260">
                  <c:v>17/06/2008 0:00</c:v>
                </c:pt>
                <c:pt idx="261">
                  <c:v>18/06/2008 0:00</c:v>
                </c:pt>
                <c:pt idx="262">
                  <c:v>19/06/2008 0:00</c:v>
                </c:pt>
                <c:pt idx="263">
                  <c:v>20/06/2008 0:00</c:v>
                </c:pt>
                <c:pt idx="264">
                  <c:v>21/06/2008 0:00</c:v>
                </c:pt>
                <c:pt idx="265">
                  <c:v>22/06/2008 0:00</c:v>
                </c:pt>
                <c:pt idx="266">
                  <c:v>23/06/2008 0:00</c:v>
                </c:pt>
                <c:pt idx="267">
                  <c:v>24/06/2008 0:00</c:v>
                </c:pt>
                <c:pt idx="268">
                  <c:v>25/06/2008 0:00</c:v>
                </c:pt>
                <c:pt idx="269">
                  <c:v>26/06/2008 0:00</c:v>
                </c:pt>
                <c:pt idx="270">
                  <c:v>27/06/2008 0:00</c:v>
                </c:pt>
                <c:pt idx="271">
                  <c:v>28/06/2008 0:00</c:v>
                </c:pt>
                <c:pt idx="272">
                  <c:v>29/06/2008 0:00</c:v>
                </c:pt>
                <c:pt idx="273">
                  <c:v>30/06/2008 0:00</c:v>
                </c:pt>
                <c:pt idx="274">
                  <c:v>1/07/2008 0:00</c:v>
                </c:pt>
                <c:pt idx="275">
                  <c:v>2/07/2008 0:00</c:v>
                </c:pt>
                <c:pt idx="276">
                  <c:v>3/07/2008 0:00</c:v>
                </c:pt>
                <c:pt idx="277">
                  <c:v>4/07/2008 0:00</c:v>
                </c:pt>
                <c:pt idx="278">
                  <c:v>5/07/2008 0:00</c:v>
                </c:pt>
                <c:pt idx="279">
                  <c:v>6/07/2008 0:00</c:v>
                </c:pt>
                <c:pt idx="280">
                  <c:v>7/07/2008 0:00</c:v>
                </c:pt>
                <c:pt idx="281">
                  <c:v>8/07/2008 0:00</c:v>
                </c:pt>
                <c:pt idx="282">
                  <c:v>9/07/2008 0:00</c:v>
                </c:pt>
                <c:pt idx="283">
                  <c:v>10/07/2008 0:00</c:v>
                </c:pt>
                <c:pt idx="284">
                  <c:v>11/07/2008 0:00</c:v>
                </c:pt>
                <c:pt idx="285">
                  <c:v>12/07/2008 0:00</c:v>
                </c:pt>
                <c:pt idx="286">
                  <c:v>13/07/2008 0:00</c:v>
                </c:pt>
                <c:pt idx="287">
                  <c:v>14/07/2008 0:00</c:v>
                </c:pt>
                <c:pt idx="288">
                  <c:v>15/07/2008 0:00</c:v>
                </c:pt>
                <c:pt idx="289">
                  <c:v>16/07/2008 0:00</c:v>
                </c:pt>
                <c:pt idx="290">
                  <c:v>17/07/2008 0:00</c:v>
                </c:pt>
                <c:pt idx="291">
                  <c:v>18/07/2008 0:00</c:v>
                </c:pt>
                <c:pt idx="292">
                  <c:v>19/07/2008 0:00</c:v>
                </c:pt>
                <c:pt idx="293">
                  <c:v>20/07/2008 0:00</c:v>
                </c:pt>
                <c:pt idx="294">
                  <c:v>21/07/2008 0:00</c:v>
                </c:pt>
                <c:pt idx="295">
                  <c:v>22/07/2008 0:00</c:v>
                </c:pt>
                <c:pt idx="296">
                  <c:v>23/07/2008 0:00</c:v>
                </c:pt>
                <c:pt idx="297">
                  <c:v>24/07/2008 0:00</c:v>
                </c:pt>
                <c:pt idx="298">
                  <c:v>25/07/2008 0:00</c:v>
                </c:pt>
                <c:pt idx="299">
                  <c:v>26/07/2008 0:00</c:v>
                </c:pt>
                <c:pt idx="300">
                  <c:v>27/07/2008 0:00</c:v>
                </c:pt>
                <c:pt idx="301">
                  <c:v>28/07/2008 0:00</c:v>
                </c:pt>
                <c:pt idx="302">
                  <c:v>29/07/2008 0:00</c:v>
                </c:pt>
                <c:pt idx="303">
                  <c:v>30/07/2008 0:00</c:v>
                </c:pt>
                <c:pt idx="304">
                  <c:v>31/07/2008 0:00</c:v>
                </c:pt>
                <c:pt idx="305">
                  <c:v>1/08/2008 0:00</c:v>
                </c:pt>
                <c:pt idx="306">
                  <c:v>2/08/2008 0:00</c:v>
                </c:pt>
                <c:pt idx="307">
                  <c:v>3/08/2008 0:00</c:v>
                </c:pt>
                <c:pt idx="308">
                  <c:v>4/08/2008 0:00</c:v>
                </c:pt>
                <c:pt idx="309">
                  <c:v>5/08/2008 0:00</c:v>
                </c:pt>
                <c:pt idx="310">
                  <c:v>6/08/2008 0:00</c:v>
                </c:pt>
                <c:pt idx="311">
                  <c:v>7/08/2008 0:00</c:v>
                </c:pt>
                <c:pt idx="312">
                  <c:v>8/08/2008 0:00</c:v>
                </c:pt>
                <c:pt idx="313">
                  <c:v>9/08/2008 0:00</c:v>
                </c:pt>
                <c:pt idx="314">
                  <c:v>10/08/2008 0:00</c:v>
                </c:pt>
                <c:pt idx="315">
                  <c:v>11/08/2008 0:00</c:v>
                </c:pt>
                <c:pt idx="316">
                  <c:v>12/08/2008 0:00</c:v>
                </c:pt>
                <c:pt idx="317">
                  <c:v>13/08/2008 0:00</c:v>
                </c:pt>
                <c:pt idx="318">
                  <c:v>14/08/2008 0:00</c:v>
                </c:pt>
                <c:pt idx="319">
                  <c:v>15/08/2008 0:00</c:v>
                </c:pt>
                <c:pt idx="320">
                  <c:v>16/08/2008 0:00</c:v>
                </c:pt>
                <c:pt idx="321">
                  <c:v>17/08/2008 0:00</c:v>
                </c:pt>
                <c:pt idx="322">
                  <c:v>18/08/2008 0:00</c:v>
                </c:pt>
                <c:pt idx="323">
                  <c:v>19/08/2008 0:00</c:v>
                </c:pt>
                <c:pt idx="324">
                  <c:v>20/08/2008 0:00</c:v>
                </c:pt>
                <c:pt idx="325">
                  <c:v>21/08/2008 0:00</c:v>
                </c:pt>
                <c:pt idx="326">
                  <c:v>22/08/2008 0:00</c:v>
                </c:pt>
                <c:pt idx="327">
                  <c:v>23/08/2008 0:00</c:v>
                </c:pt>
                <c:pt idx="328">
                  <c:v>24/08/2008 0:00</c:v>
                </c:pt>
                <c:pt idx="329">
                  <c:v>25/08/2008 0:00</c:v>
                </c:pt>
                <c:pt idx="330">
                  <c:v>26/08/2008 0:00</c:v>
                </c:pt>
                <c:pt idx="331">
                  <c:v>27/08/2008 0:00</c:v>
                </c:pt>
                <c:pt idx="332">
                  <c:v>28/08/2008 0:00</c:v>
                </c:pt>
                <c:pt idx="333">
                  <c:v>29/08/2008 0:00</c:v>
                </c:pt>
                <c:pt idx="334">
                  <c:v>30/08/2008 0:00</c:v>
                </c:pt>
                <c:pt idx="335">
                  <c:v>31/08/2008 0:00</c:v>
                </c:pt>
                <c:pt idx="336">
                  <c:v>1/09/2008 0:00</c:v>
                </c:pt>
                <c:pt idx="337">
                  <c:v>2/09/2008 0:00</c:v>
                </c:pt>
                <c:pt idx="338">
                  <c:v>3/09/2008 0:00</c:v>
                </c:pt>
                <c:pt idx="339">
                  <c:v>4/09/2008 0:00</c:v>
                </c:pt>
                <c:pt idx="340">
                  <c:v>5/09/2008 0:00</c:v>
                </c:pt>
                <c:pt idx="341">
                  <c:v>6/09/2008 0:00</c:v>
                </c:pt>
                <c:pt idx="342">
                  <c:v>7/09/2008 0:00</c:v>
                </c:pt>
                <c:pt idx="343">
                  <c:v>8/09/2008 0:00</c:v>
                </c:pt>
                <c:pt idx="344">
                  <c:v>9/09/2008 0:00</c:v>
                </c:pt>
                <c:pt idx="345">
                  <c:v>10/09/2008 0:00</c:v>
                </c:pt>
                <c:pt idx="346">
                  <c:v>11/09/2008 0:00</c:v>
                </c:pt>
                <c:pt idx="347">
                  <c:v>12/09/2008 0:00</c:v>
                </c:pt>
                <c:pt idx="348">
                  <c:v>13/09/2008 0:00</c:v>
                </c:pt>
                <c:pt idx="349">
                  <c:v>14/09/2008 0:00</c:v>
                </c:pt>
                <c:pt idx="350">
                  <c:v>15/09/2008 0:00</c:v>
                </c:pt>
                <c:pt idx="351">
                  <c:v>16/09/2008 0:00</c:v>
                </c:pt>
                <c:pt idx="352">
                  <c:v>17/09/2008 0:00</c:v>
                </c:pt>
                <c:pt idx="353">
                  <c:v>18/09/2008 0:00</c:v>
                </c:pt>
                <c:pt idx="354">
                  <c:v>19/09/2008 0:00</c:v>
                </c:pt>
                <c:pt idx="355">
                  <c:v>20/09/2008 0:00</c:v>
                </c:pt>
                <c:pt idx="356">
                  <c:v>21/09/2008 0:00</c:v>
                </c:pt>
                <c:pt idx="357">
                  <c:v>22/09/2008 0:00</c:v>
                </c:pt>
                <c:pt idx="358">
                  <c:v>23/09/2008 0:00</c:v>
                </c:pt>
                <c:pt idx="359">
                  <c:v>24/09/2008 0:00</c:v>
                </c:pt>
                <c:pt idx="360">
                  <c:v>25/09/2008 0:00</c:v>
                </c:pt>
                <c:pt idx="361">
                  <c:v>26/09/2008 0:00</c:v>
                </c:pt>
                <c:pt idx="362">
                  <c:v>27/09/2008 0:00</c:v>
                </c:pt>
                <c:pt idx="363">
                  <c:v>28/09/2008 0:00</c:v>
                </c:pt>
                <c:pt idx="364">
                  <c:v>29/09/2008 0:00</c:v>
                </c:pt>
                <c:pt idx="365">
                  <c:v>30/09/2008 0:00</c:v>
                </c:pt>
                <c:pt idx="366">
                  <c:v>1/10/2008 0:00</c:v>
                </c:pt>
                <c:pt idx="367">
                  <c:v>2/10/2008 0:00</c:v>
                </c:pt>
                <c:pt idx="368">
                  <c:v>3/10/2008 0:00</c:v>
                </c:pt>
                <c:pt idx="369">
                  <c:v>4/10/2008 0:00</c:v>
                </c:pt>
                <c:pt idx="370">
                  <c:v>5/10/2008 0:00</c:v>
                </c:pt>
                <c:pt idx="371">
                  <c:v>6/10/2008 0:00</c:v>
                </c:pt>
                <c:pt idx="372">
                  <c:v>7/10/2008 0:00</c:v>
                </c:pt>
                <c:pt idx="373">
                  <c:v>8/10/2008 0:00</c:v>
                </c:pt>
                <c:pt idx="374">
                  <c:v>9/10/2008 0:00</c:v>
                </c:pt>
                <c:pt idx="375">
                  <c:v>10/10/2008 0:00</c:v>
                </c:pt>
                <c:pt idx="376">
                  <c:v>11/10/2008 0:00</c:v>
                </c:pt>
                <c:pt idx="377">
                  <c:v>12/10/2008 0:00</c:v>
                </c:pt>
                <c:pt idx="378">
                  <c:v>13/10/2008 0:00</c:v>
                </c:pt>
                <c:pt idx="379">
                  <c:v>14/10/2008 0:00</c:v>
                </c:pt>
                <c:pt idx="380">
                  <c:v>15/10/2008 0:00</c:v>
                </c:pt>
                <c:pt idx="381">
                  <c:v>16/10/2008 0:00</c:v>
                </c:pt>
                <c:pt idx="382">
                  <c:v>17/10/2008 0:00</c:v>
                </c:pt>
                <c:pt idx="383">
                  <c:v>18/10/2008 0:00</c:v>
                </c:pt>
                <c:pt idx="384">
                  <c:v>19/10/2008 0:00</c:v>
                </c:pt>
                <c:pt idx="385">
                  <c:v>20/10/2008 0:00</c:v>
                </c:pt>
                <c:pt idx="386">
                  <c:v>21/10/2008 0:00</c:v>
                </c:pt>
                <c:pt idx="387">
                  <c:v>22/10/2008 0:00</c:v>
                </c:pt>
                <c:pt idx="388">
                  <c:v>23/10/2008 0:00</c:v>
                </c:pt>
                <c:pt idx="389">
                  <c:v>24/10/2008 0:00</c:v>
                </c:pt>
                <c:pt idx="390">
                  <c:v>25/10/2008 0:00</c:v>
                </c:pt>
                <c:pt idx="391">
                  <c:v>26/10/2008 0:00</c:v>
                </c:pt>
                <c:pt idx="392">
                  <c:v>27/10/2008 0:00</c:v>
                </c:pt>
                <c:pt idx="393">
                  <c:v>28/10/2008 0:00</c:v>
                </c:pt>
                <c:pt idx="394">
                  <c:v>29/10/2008 0:00</c:v>
                </c:pt>
                <c:pt idx="395">
                  <c:v>30/10/2008 0:00</c:v>
                </c:pt>
                <c:pt idx="396">
                  <c:v>31/10/2008 0:00</c:v>
                </c:pt>
                <c:pt idx="397">
                  <c:v>1/11/2008 0:00</c:v>
                </c:pt>
                <c:pt idx="398">
                  <c:v>2/11/2008 0:00</c:v>
                </c:pt>
                <c:pt idx="399">
                  <c:v>3/11/2008 0:00</c:v>
                </c:pt>
                <c:pt idx="400">
                  <c:v>4/11/2008 0:00</c:v>
                </c:pt>
                <c:pt idx="401">
                  <c:v>5/11/2008 0:00</c:v>
                </c:pt>
                <c:pt idx="402">
                  <c:v>6/11/2008 0:00</c:v>
                </c:pt>
                <c:pt idx="403">
                  <c:v>7/11/2008 0:00</c:v>
                </c:pt>
                <c:pt idx="404">
                  <c:v>8/11/2008 0:00</c:v>
                </c:pt>
                <c:pt idx="405">
                  <c:v>9/11/2008 0:00</c:v>
                </c:pt>
                <c:pt idx="406">
                  <c:v>10/11/2008 0:00</c:v>
                </c:pt>
                <c:pt idx="407">
                  <c:v>11/11/2008 0:00</c:v>
                </c:pt>
                <c:pt idx="408">
                  <c:v>12/11/2008 0:00</c:v>
                </c:pt>
                <c:pt idx="409">
                  <c:v>13/11/2008 0:00</c:v>
                </c:pt>
                <c:pt idx="410">
                  <c:v>14/11/2008 0:00</c:v>
                </c:pt>
                <c:pt idx="411">
                  <c:v>15/11/2008 0:00</c:v>
                </c:pt>
                <c:pt idx="412">
                  <c:v>16/11/2008 0:00</c:v>
                </c:pt>
                <c:pt idx="413">
                  <c:v>17/11/2008 0:00</c:v>
                </c:pt>
                <c:pt idx="414">
                  <c:v>18/11/2008 0:00</c:v>
                </c:pt>
                <c:pt idx="415">
                  <c:v>19/11/2008 0:00</c:v>
                </c:pt>
                <c:pt idx="416">
                  <c:v>20/11/2008 0:00</c:v>
                </c:pt>
                <c:pt idx="417">
                  <c:v>21/11/2008 0:00</c:v>
                </c:pt>
                <c:pt idx="418">
                  <c:v>22/11/2008 0:00</c:v>
                </c:pt>
                <c:pt idx="419">
                  <c:v>23/11/2008 0:00</c:v>
                </c:pt>
                <c:pt idx="420">
                  <c:v>24/11/2008 0:00</c:v>
                </c:pt>
                <c:pt idx="421">
                  <c:v>25/11/2008 0:00</c:v>
                </c:pt>
                <c:pt idx="422">
                  <c:v>26/11/2008 0:00</c:v>
                </c:pt>
                <c:pt idx="423">
                  <c:v>27/11/2008 0:00</c:v>
                </c:pt>
                <c:pt idx="424">
                  <c:v>28/11/2008 0:00</c:v>
                </c:pt>
                <c:pt idx="425">
                  <c:v>29/11/2008 0:00</c:v>
                </c:pt>
                <c:pt idx="426">
                  <c:v>30/11/2008 0:00</c:v>
                </c:pt>
                <c:pt idx="427">
                  <c:v>1/12/2008 0:00</c:v>
                </c:pt>
                <c:pt idx="428">
                  <c:v>2/12/2008 0:00</c:v>
                </c:pt>
                <c:pt idx="429">
                  <c:v>3/12/2008 0:00</c:v>
                </c:pt>
                <c:pt idx="430">
                  <c:v>4/12/2008 0:00</c:v>
                </c:pt>
                <c:pt idx="431">
                  <c:v>5/12/2008 0:00</c:v>
                </c:pt>
                <c:pt idx="432">
                  <c:v>6/12/2008 0:00</c:v>
                </c:pt>
                <c:pt idx="433">
                  <c:v>7/12/2008 0:00</c:v>
                </c:pt>
                <c:pt idx="434">
                  <c:v>8/12/2008 0:00</c:v>
                </c:pt>
                <c:pt idx="435">
                  <c:v>9/12/2008 0:00</c:v>
                </c:pt>
                <c:pt idx="436">
                  <c:v>10/12/2008 0:00</c:v>
                </c:pt>
                <c:pt idx="437">
                  <c:v>11/12/2008 0:00</c:v>
                </c:pt>
                <c:pt idx="438">
                  <c:v>12/12/2008 0:00</c:v>
                </c:pt>
                <c:pt idx="439">
                  <c:v>13/12/2008 0:00</c:v>
                </c:pt>
                <c:pt idx="440">
                  <c:v>14/12/2008 0:00</c:v>
                </c:pt>
                <c:pt idx="441">
                  <c:v>15/12/2008 0:00</c:v>
                </c:pt>
                <c:pt idx="442">
                  <c:v>16/12/2008 0:00</c:v>
                </c:pt>
                <c:pt idx="443">
                  <c:v>17/12/2008 0:00</c:v>
                </c:pt>
                <c:pt idx="444">
                  <c:v>18/12/2008 0:00</c:v>
                </c:pt>
                <c:pt idx="445">
                  <c:v>19/12/2008 0:00</c:v>
                </c:pt>
                <c:pt idx="446">
                  <c:v>20/12/2008 0:00</c:v>
                </c:pt>
                <c:pt idx="447">
                  <c:v>21/12/2008 0:00</c:v>
                </c:pt>
                <c:pt idx="448">
                  <c:v>22/12/2008 0:00</c:v>
                </c:pt>
                <c:pt idx="449">
                  <c:v>23/12/2008 0:00</c:v>
                </c:pt>
                <c:pt idx="450">
                  <c:v>24/12/2008 0:00</c:v>
                </c:pt>
                <c:pt idx="451">
                  <c:v>25/12/2008 0:00</c:v>
                </c:pt>
                <c:pt idx="452">
                  <c:v>26/12/2008 0:00</c:v>
                </c:pt>
                <c:pt idx="453">
                  <c:v>27/12/2008 0:00</c:v>
                </c:pt>
                <c:pt idx="454">
                  <c:v>28/12/2008 0:00</c:v>
                </c:pt>
                <c:pt idx="455">
                  <c:v>29/12/2008 0:00</c:v>
                </c:pt>
                <c:pt idx="456">
                  <c:v>30/12/2008 0:00</c:v>
                </c:pt>
                <c:pt idx="457">
                  <c:v>31/12/2008 0:00</c:v>
                </c:pt>
                <c:pt idx="458">
                  <c:v>1/01/2009 0:00</c:v>
                </c:pt>
                <c:pt idx="459">
                  <c:v>2/01/2009 0:00</c:v>
                </c:pt>
                <c:pt idx="460">
                  <c:v>3/01/2009 0:00</c:v>
                </c:pt>
                <c:pt idx="461">
                  <c:v>4/01/2009 0:00</c:v>
                </c:pt>
                <c:pt idx="462">
                  <c:v>5/01/2009 0:00</c:v>
                </c:pt>
                <c:pt idx="463">
                  <c:v>6/01/2009 0:00</c:v>
                </c:pt>
                <c:pt idx="464">
                  <c:v>7/01/2009 0:00</c:v>
                </c:pt>
                <c:pt idx="465">
                  <c:v>8/01/2009 0:00</c:v>
                </c:pt>
                <c:pt idx="466">
                  <c:v>9/01/2009 0:00</c:v>
                </c:pt>
                <c:pt idx="467">
                  <c:v>10/01/2009 0:00</c:v>
                </c:pt>
                <c:pt idx="468">
                  <c:v>11/01/2009 0:00</c:v>
                </c:pt>
                <c:pt idx="469">
                  <c:v>12/01/2009 0:00</c:v>
                </c:pt>
                <c:pt idx="470">
                  <c:v>13/01/2009 0:00</c:v>
                </c:pt>
                <c:pt idx="471">
                  <c:v>14/01/2009 0:00</c:v>
                </c:pt>
                <c:pt idx="472">
                  <c:v>15/01/2009 0:00</c:v>
                </c:pt>
                <c:pt idx="473">
                  <c:v>16/01/2009 0:00</c:v>
                </c:pt>
                <c:pt idx="474">
                  <c:v>17/01/2009 0:00</c:v>
                </c:pt>
                <c:pt idx="475">
                  <c:v>18/01/2009 0:00</c:v>
                </c:pt>
                <c:pt idx="476">
                  <c:v>19/01/2009 0:00</c:v>
                </c:pt>
                <c:pt idx="477">
                  <c:v>20/01/2009 0:00</c:v>
                </c:pt>
                <c:pt idx="478">
                  <c:v>21/01/2009 0:00</c:v>
                </c:pt>
                <c:pt idx="479">
                  <c:v>22/01/2009 0:00</c:v>
                </c:pt>
                <c:pt idx="480">
                  <c:v>23/01/2009 0:00</c:v>
                </c:pt>
                <c:pt idx="481">
                  <c:v>24/01/2009 0:00</c:v>
                </c:pt>
                <c:pt idx="482">
                  <c:v>25/01/2009 0:00</c:v>
                </c:pt>
                <c:pt idx="483">
                  <c:v>26/01/2009 0:00</c:v>
                </c:pt>
                <c:pt idx="484">
                  <c:v>27/01/2009 0:00</c:v>
                </c:pt>
                <c:pt idx="485">
                  <c:v>28/01/2009 0:00</c:v>
                </c:pt>
                <c:pt idx="486">
                  <c:v>29/01/2009 0:00</c:v>
                </c:pt>
                <c:pt idx="487">
                  <c:v>30/01/2009 0:00</c:v>
                </c:pt>
                <c:pt idx="488">
                  <c:v>31/01/2009 0:00</c:v>
                </c:pt>
                <c:pt idx="489">
                  <c:v>1/02/2009 0:00</c:v>
                </c:pt>
                <c:pt idx="490">
                  <c:v>2/02/2009 0:00</c:v>
                </c:pt>
                <c:pt idx="491">
                  <c:v>3/02/2009 0:00</c:v>
                </c:pt>
                <c:pt idx="492">
                  <c:v>4/02/2009 0:00</c:v>
                </c:pt>
                <c:pt idx="493">
                  <c:v>5/02/2009 0:00</c:v>
                </c:pt>
                <c:pt idx="494">
                  <c:v>6/02/2009 0:00</c:v>
                </c:pt>
                <c:pt idx="495">
                  <c:v>7/02/2009 0:00</c:v>
                </c:pt>
                <c:pt idx="496">
                  <c:v>8/02/2009 0:00</c:v>
                </c:pt>
                <c:pt idx="497">
                  <c:v>9/02/2009 0:00</c:v>
                </c:pt>
                <c:pt idx="498">
                  <c:v>10/02/2009 0:00</c:v>
                </c:pt>
                <c:pt idx="499">
                  <c:v>11/02/2009 0:00</c:v>
                </c:pt>
                <c:pt idx="500">
                  <c:v>12/02/2009 0:00</c:v>
                </c:pt>
                <c:pt idx="501">
                  <c:v>13/02/2009 0:00</c:v>
                </c:pt>
                <c:pt idx="502">
                  <c:v>14/02/2009 0:00</c:v>
                </c:pt>
                <c:pt idx="503">
                  <c:v>15/02/2009 0:00</c:v>
                </c:pt>
                <c:pt idx="504">
                  <c:v>16/02/2009 0:00</c:v>
                </c:pt>
                <c:pt idx="505">
                  <c:v>17/02/2009 0:00</c:v>
                </c:pt>
                <c:pt idx="506">
                  <c:v>18/02/2009 0:00</c:v>
                </c:pt>
                <c:pt idx="507">
                  <c:v>19/02/2009 0:00</c:v>
                </c:pt>
                <c:pt idx="508">
                  <c:v>20/02/2009 0:00</c:v>
                </c:pt>
                <c:pt idx="509">
                  <c:v>21/02/2009 0:00</c:v>
                </c:pt>
                <c:pt idx="510">
                  <c:v>22/02/2009 0:00</c:v>
                </c:pt>
                <c:pt idx="511">
                  <c:v>23/02/2009 0:00</c:v>
                </c:pt>
                <c:pt idx="512">
                  <c:v>24/02/2009 0:00</c:v>
                </c:pt>
                <c:pt idx="513">
                  <c:v>25/02/2009 0:00</c:v>
                </c:pt>
                <c:pt idx="514">
                  <c:v>26/02/2009 0:00</c:v>
                </c:pt>
                <c:pt idx="515">
                  <c:v>27/02/2009 0:00</c:v>
                </c:pt>
                <c:pt idx="516">
                  <c:v>28/02/2009 0:00</c:v>
                </c:pt>
                <c:pt idx="517">
                  <c:v>1/03/2009 0:00</c:v>
                </c:pt>
                <c:pt idx="518">
                  <c:v>2/03/2009 0:00</c:v>
                </c:pt>
                <c:pt idx="519">
                  <c:v>3/03/2009 0:00</c:v>
                </c:pt>
                <c:pt idx="520">
                  <c:v>4/03/2009 0:00</c:v>
                </c:pt>
                <c:pt idx="521">
                  <c:v>5/03/2009 0:00</c:v>
                </c:pt>
                <c:pt idx="522">
                  <c:v>6/03/2009 0:00</c:v>
                </c:pt>
                <c:pt idx="523">
                  <c:v>7/03/2009 0:00</c:v>
                </c:pt>
                <c:pt idx="524">
                  <c:v>8/03/2009 0:00</c:v>
                </c:pt>
                <c:pt idx="525">
                  <c:v>9/03/2009 0:00</c:v>
                </c:pt>
                <c:pt idx="526">
                  <c:v>10/03/2009 0:00</c:v>
                </c:pt>
                <c:pt idx="527">
                  <c:v>11/03/2009 0:00</c:v>
                </c:pt>
                <c:pt idx="528">
                  <c:v>12/03/2009 0:00</c:v>
                </c:pt>
                <c:pt idx="529">
                  <c:v>13/03/2009 0:00</c:v>
                </c:pt>
                <c:pt idx="530">
                  <c:v>14/03/2009 0:00</c:v>
                </c:pt>
                <c:pt idx="531">
                  <c:v>15/03/2009 0:00</c:v>
                </c:pt>
                <c:pt idx="532">
                  <c:v>16/03/2009 0:00</c:v>
                </c:pt>
                <c:pt idx="533">
                  <c:v>17/03/2009 0:00</c:v>
                </c:pt>
                <c:pt idx="534">
                  <c:v>18/03/2009 0:00</c:v>
                </c:pt>
                <c:pt idx="535">
                  <c:v>19/03/2009 0:00</c:v>
                </c:pt>
                <c:pt idx="536">
                  <c:v>20/03/2009 0:00</c:v>
                </c:pt>
                <c:pt idx="537">
                  <c:v>21/03/2009 0:00</c:v>
                </c:pt>
                <c:pt idx="538">
                  <c:v>22/03/2009 0:00</c:v>
                </c:pt>
                <c:pt idx="539">
                  <c:v>23/03/2009 0:00</c:v>
                </c:pt>
                <c:pt idx="540">
                  <c:v>24/03/2009 0:00</c:v>
                </c:pt>
                <c:pt idx="541">
                  <c:v>25/03/2009 0:00</c:v>
                </c:pt>
                <c:pt idx="542">
                  <c:v>26/03/2009 0:00</c:v>
                </c:pt>
                <c:pt idx="543">
                  <c:v>27/03/2009 0:00</c:v>
                </c:pt>
                <c:pt idx="544">
                  <c:v>28/03/2009 0:00</c:v>
                </c:pt>
                <c:pt idx="545">
                  <c:v>29/03/2009 0:00</c:v>
                </c:pt>
                <c:pt idx="546">
                  <c:v>30/03/2009 0:00</c:v>
                </c:pt>
                <c:pt idx="547">
                  <c:v>31/03/2009 0:00</c:v>
                </c:pt>
                <c:pt idx="548">
                  <c:v>1/04/2009 0:00</c:v>
                </c:pt>
                <c:pt idx="549">
                  <c:v>2/04/2009 0:00</c:v>
                </c:pt>
                <c:pt idx="550">
                  <c:v>3/04/2009 0:00</c:v>
                </c:pt>
                <c:pt idx="551">
                  <c:v>4/04/2009 0:00</c:v>
                </c:pt>
                <c:pt idx="552">
                  <c:v>5/04/2009 0:00</c:v>
                </c:pt>
                <c:pt idx="553">
                  <c:v>6/04/2009 0:00</c:v>
                </c:pt>
                <c:pt idx="554">
                  <c:v>7/04/2009 0:00</c:v>
                </c:pt>
                <c:pt idx="555">
                  <c:v>8/04/2009 0:00</c:v>
                </c:pt>
                <c:pt idx="556">
                  <c:v>9/04/2009 0:00</c:v>
                </c:pt>
                <c:pt idx="557">
                  <c:v>10/04/2009 0:00</c:v>
                </c:pt>
                <c:pt idx="558">
                  <c:v>11/04/2009 0:00</c:v>
                </c:pt>
                <c:pt idx="559">
                  <c:v>12/04/2009 0:00</c:v>
                </c:pt>
                <c:pt idx="560">
                  <c:v>13/04/2009 0:00</c:v>
                </c:pt>
                <c:pt idx="561">
                  <c:v>14/04/2009 0:00</c:v>
                </c:pt>
                <c:pt idx="562">
                  <c:v>15/04/2009 0:00</c:v>
                </c:pt>
                <c:pt idx="563">
                  <c:v>16/04/2009 0:00</c:v>
                </c:pt>
                <c:pt idx="564">
                  <c:v>17/04/2009 0:00</c:v>
                </c:pt>
                <c:pt idx="565">
                  <c:v>18/04/2009 0:00</c:v>
                </c:pt>
                <c:pt idx="566">
                  <c:v>19/04/2009 0:00</c:v>
                </c:pt>
                <c:pt idx="567">
                  <c:v>20/04/2009 0:00</c:v>
                </c:pt>
                <c:pt idx="568">
                  <c:v>21/04/2009 0:00</c:v>
                </c:pt>
                <c:pt idx="569">
                  <c:v>22/04/2009 0:00</c:v>
                </c:pt>
                <c:pt idx="570">
                  <c:v>23/04/2009 0:00</c:v>
                </c:pt>
                <c:pt idx="571">
                  <c:v>24/04/2009 0:00</c:v>
                </c:pt>
                <c:pt idx="572">
                  <c:v>25/04/2009 0:00</c:v>
                </c:pt>
                <c:pt idx="573">
                  <c:v>26/04/2009 0:00</c:v>
                </c:pt>
                <c:pt idx="574">
                  <c:v>27/04/2009 0:00</c:v>
                </c:pt>
                <c:pt idx="575">
                  <c:v>28/04/2009 0:00</c:v>
                </c:pt>
                <c:pt idx="576">
                  <c:v>29/04/2009 0:00</c:v>
                </c:pt>
                <c:pt idx="577">
                  <c:v>30/04/2009 0:00</c:v>
                </c:pt>
                <c:pt idx="578">
                  <c:v>1/05/2009 0:00</c:v>
                </c:pt>
                <c:pt idx="579">
                  <c:v>2/05/2009 0:00</c:v>
                </c:pt>
                <c:pt idx="580">
                  <c:v>3/05/2009 0:00</c:v>
                </c:pt>
                <c:pt idx="581">
                  <c:v>4/05/2009 0:00</c:v>
                </c:pt>
                <c:pt idx="582">
                  <c:v>5/05/2009 0:00</c:v>
                </c:pt>
                <c:pt idx="583">
                  <c:v>6/05/2009 0:00</c:v>
                </c:pt>
                <c:pt idx="584">
                  <c:v>7/05/2009 0:00</c:v>
                </c:pt>
                <c:pt idx="585">
                  <c:v>8/05/2009 0:00</c:v>
                </c:pt>
                <c:pt idx="586">
                  <c:v>9/05/2009 0:00</c:v>
                </c:pt>
                <c:pt idx="587">
                  <c:v>10/05/2009 0:00</c:v>
                </c:pt>
                <c:pt idx="588">
                  <c:v>11/05/2009 0:00</c:v>
                </c:pt>
                <c:pt idx="589">
                  <c:v>12/05/2009 0:00</c:v>
                </c:pt>
                <c:pt idx="590">
                  <c:v>13/05/2009 0:00</c:v>
                </c:pt>
                <c:pt idx="591">
                  <c:v>14/05/2009 0:00</c:v>
                </c:pt>
                <c:pt idx="592">
                  <c:v>15/05/2009 0:00</c:v>
                </c:pt>
                <c:pt idx="593">
                  <c:v>16/05/2009 0:00</c:v>
                </c:pt>
                <c:pt idx="594">
                  <c:v>17/05/2009 0:00</c:v>
                </c:pt>
                <c:pt idx="595">
                  <c:v>18/05/2009 0:00</c:v>
                </c:pt>
                <c:pt idx="596">
                  <c:v>19/05/2009 0:00</c:v>
                </c:pt>
                <c:pt idx="597">
                  <c:v>20/05/2009 0:00</c:v>
                </c:pt>
                <c:pt idx="598">
                  <c:v>21/05/2009 0:00</c:v>
                </c:pt>
                <c:pt idx="599">
                  <c:v>22/05/2009 0:00</c:v>
                </c:pt>
                <c:pt idx="600">
                  <c:v>23/05/2009 0:00</c:v>
                </c:pt>
                <c:pt idx="601">
                  <c:v>24/05/2009 0:00</c:v>
                </c:pt>
                <c:pt idx="602">
                  <c:v>25/05/2009 0:00</c:v>
                </c:pt>
                <c:pt idx="603">
                  <c:v>26/05/2009 0:00</c:v>
                </c:pt>
                <c:pt idx="604">
                  <c:v>27/05/2009 0:00</c:v>
                </c:pt>
                <c:pt idx="605">
                  <c:v>28/05/2009 0:00</c:v>
                </c:pt>
                <c:pt idx="606">
                  <c:v>29/05/2009 0:00</c:v>
                </c:pt>
                <c:pt idx="607">
                  <c:v>30/05/2009 0:00</c:v>
                </c:pt>
                <c:pt idx="608">
                  <c:v>31/05/2009 0:00</c:v>
                </c:pt>
                <c:pt idx="609">
                  <c:v>1/06/2009 0:00</c:v>
                </c:pt>
                <c:pt idx="610">
                  <c:v>2/06/2009 0:00</c:v>
                </c:pt>
                <c:pt idx="611">
                  <c:v>3/06/2009 0:00</c:v>
                </c:pt>
                <c:pt idx="612">
                  <c:v>4/06/2009 0:00</c:v>
                </c:pt>
                <c:pt idx="613">
                  <c:v>5/06/2009 0:00</c:v>
                </c:pt>
                <c:pt idx="614">
                  <c:v>6/06/2009 0:00</c:v>
                </c:pt>
                <c:pt idx="615">
                  <c:v>7/06/2009 0:00</c:v>
                </c:pt>
                <c:pt idx="616">
                  <c:v>8/06/2009 0:00</c:v>
                </c:pt>
                <c:pt idx="617">
                  <c:v>9/06/2009 0:00</c:v>
                </c:pt>
                <c:pt idx="618">
                  <c:v>10/06/2009 0:00</c:v>
                </c:pt>
                <c:pt idx="619">
                  <c:v>11/06/2009 0:00</c:v>
                </c:pt>
                <c:pt idx="620">
                  <c:v>12/06/2009 0:00</c:v>
                </c:pt>
                <c:pt idx="621">
                  <c:v>13/06/2009 0:00</c:v>
                </c:pt>
                <c:pt idx="622">
                  <c:v>14/06/2009 0:00</c:v>
                </c:pt>
                <c:pt idx="623">
                  <c:v>15/06/2009 0:00</c:v>
                </c:pt>
                <c:pt idx="624">
                  <c:v>16/06/2009 0:00</c:v>
                </c:pt>
                <c:pt idx="625">
                  <c:v>17/06/2009 0:00</c:v>
                </c:pt>
                <c:pt idx="626">
                  <c:v>18/06/2009 0:00</c:v>
                </c:pt>
                <c:pt idx="627">
                  <c:v>19/06/2009 0:00</c:v>
                </c:pt>
                <c:pt idx="628">
                  <c:v>20/06/2009 0:00</c:v>
                </c:pt>
                <c:pt idx="629">
                  <c:v>21/06/2009 0:00</c:v>
                </c:pt>
                <c:pt idx="630">
                  <c:v>22/06/2009 0:00</c:v>
                </c:pt>
                <c:pt idx="631">
                  <c:v>23/06/2009 0:00</c:v>
                </c:pt>
                <c:pt idx="632">
                  <c:v>24/06/2009 0:00</c:v>
                </c:pt>
                <c:pt idx="633">
                  <c:v>25/06/2009 0:00</c:v>
                </c:pt>
                <c:pt idx="634">
                  <c:v>26/06/2009 0:00</c:v>
                </c:pt>
                <c:pt idx="635">
                  <c:v>27/06/2009 0:00</c:v>
                </c:pt>
                <c:pt idx="636">
                  <c:v>28/06/2009 0:00</c:v>
                </c:pt>
                <c:pt idx="637">
                  <c:v>29/06/2009 0:00</c:v>
                </c:pt>
                <c:pt idx="638">
                  <c:v>30/06/2009 0:00</c:v>
                </c:pt>
                <c:pt idx="639">
                  <c:v>1/07/2009 0:00</c:v>
                </c:pt>
                <c:pt idx="640">
                  <c:v>2/07/2009 0:00</c:v>
                </c:pt>
                <c:pt idx="641">
                  <c:v>3/07/2009 0:00</c:v>
                </c:pt>
                <c:pt idx="642">
                  <c:v>4/07/2009 0:00</c:v>
                </c:pt>
                <c:pt idx="643">
                  <c:v>5/07/2009 0:00</c:v>
                </c:pt>
                <c:pt idx="644">
                  <c:v>6/07/2009 0:00</c:v>
                </c:pt>
                <c:pt idx="645">
                  <c:v>7/07/2009 0:00</c:v>
                </c:pt>
                <c:pt idx="646">
                  <c:v>8/07/2009 0:00</c:v>
                </c:pt>
                <c:pt idx="647">
                  <c:v>9/07/2009 0:00</c:v>
                </c:pt>
                <c:pt idx="648">
                  <c:v>10/07/2009 0:00</c:v>
                </c:pt>
                <c:pt idx="649">
                  <c:v>11/07/2009 0:00</c:v>
                </c:pt>
                <c:pt idx="650">
                  <c:v>12/07/2009 0:00</c:v>
                </c:pt>
                <c:pt idx="651">
                  <c:v>13/07/2009 0:00</c:v>
                </c:pt>
                <c:pt idx="652">
                  <c:v>14/07/2009 0:00</c:v>
                </c:pt>
                <c:pt idx="653">
                  <c:v>15/07/2009 0:00</c:v>
                </c:pt>
                <c:pt idx="654">
                  <c:v>16/07/2009 0:00</c:v>
                </c:pt>
                <c:pt idx="655">
                  <c:v>17/07/2009 0:00</c:v>
                </c:pt>
                <c:pt idx="656">
                  <c:v>18/07/2009 0:00</c:v>
                </c:pt>
                <c:pt idx="657">
                  <c:v>19/07/2009 0:00</c:v>
                </c:pt>
                <c:pt idx="658">
                  <c:v>20/07/2009 0:00</c:v>
                </c:pt>
                <c:pt idx="659">
                  <c:v>21/07/2009 0:00</c:v>
                </c:pt>
                <c:pt idx="660">
                  <c:v>22/07/2009 0:00</c:v>
                </c:pt>
                <c:pt idx="661">
                  <c:v>23/07/2009 0:00</c:v>
                </c:pt>
                <c:pt idx="662">
                  <c:v>24/07/2009 0:00</c:v>
                </c:pt>
                <c:pt idx="663">
                  <c:v>25/07/2009 0:00</c:v>
                </c:pt>
                <c:pt idx="664">
                  <c:v>26/07/2009 0:00</c:v>
                </c:pt>
                <c:pt idx="665">
                  <c:v>27/07/2009 0:00</c:v>
                </c:pt>
                <c:pt idx="666">
                  <c:v>28/07/2009 0:00</c:v>
                </c:pt>
                <c:pt idx="667">
                  <c:v>29/07/2009 0:00</c:v>
                </c:pt>
                <c:pt idx="668">
                  <c:v>30/07/2009 0:00</c:v>
                </c:pt>
                <c:pt idx="669">
                  <c:v>31/07/2009 0:00</c:v>
                </c:pt>
                <c:pt idx="670">
                  <c:v>1/08/2009 0:00</c:v>
                </c:pt>
                <c:pt idx="671">
                  <c:v>2/08/2009 0:00</c:v>
                </c:pt>
                <c:pt idx="672">
                  <c:v>3/08/2009 0:00</c:v>
                </c:pt>
                <c:pt idx="673">
                  <c:v>4/08/2009 0:00</c:v>
                </c:pt>
                <c:pt idx="674">
                  <c:v>5/08/2009 0:00</c:v>
                </c:pt>
                <c:pt idx="675">
                  <c:v>6/08/2009 0:00</c:v>
                </c:pt>
                <c:pt idx="676">
                  <c:v>7/08/2009 0:00</c:v>
                </c:pt>
                <c:pt idx="677">
                  <c:v>8/08/2009 0:00</c:v>
                </c:pt>
                <c:pt idx="678">
                  <c:v>9/08/2009 0:00</c:v>
                </c:pt>
                <c:pt idx="679">
                  <c:v>10/08/2009 0:00</c:v>
                </c:pt>
                <c:pt idx="680">
                  <c:v>11/08/2009 0:00</c:v>
                </c:pt>
                <c:pt idx="681">
                  <c:v>12/08/2009 0:00</c:v>
                </c:pt>
                <c:pt idx="682">
                  <c:v>13/08/2009 0:00</c:v>
                </c:pt>
                <c:pt idx="683">
                  <c:v>14/08/2009 0:00</c:v>
                </c:pt>
                <c:pt idx="684">
                  <c:v>15/08/2009 0:00</c:v>
                </c:pt>
                <c:pt idx="685">
                  <c:v>16/08/2009 0:00</c:v>
                </c:pt>
                <c:pt idx="686">
                  <c:v>17/08/2009 0:00</c:v>
                </c:pt>
                <c:pt idx="687">
                  <c:v>18/08/2009 0:00</c:v>
                </c:pt>
                <c:pt idx="688">
                  <c:v>19/08/2009 0:00</c:v>
                </c:pt>
                <c:pt idx="689">
                  <c:v>20/08/2009 0:00</c:v>
                </c:pt>
                <c:pt idx="690">
                  <c:v>21/08/2009 0:00</c:v>
                </c:pt>
                <c:pt idx="691">
                  <c:v>22/08/2009 0:00</c:v>
                </c:pt>
                <c:pt idx="692">
                  <c:v>23/08/2009 0:00</c:v>
                </c:pt>
                <c:pt idx="693">
                  <c:v>24/08/2009 0:00</c:v>
                </c:pt>
                <c:pt idx="694">
                  <c:v>25/08/2009 0:00</c:v>
                </c:pt>
                <c:pt idx="695">
                  <c:v>26/08/2009 0:00</c:v>
                </c:pt>
                <c:pt idx="696">
                  <c:v>27/08/2009 0:00</c:v>
                </c:pt>
                <c:pt idx="697">
                  <c:v>28/08/2009 0:00</c:v>
                </c:pt>
                <c:pt idx="698">
                  <c:v>29/08/2009 0:00</c:v>
                </c:pt>
                <c:pt idx="699">
                  <c:v>30/08/2009 0:00</c:v>
                </c:pt>
                <c:pt idx="700">
                  <c:v>31/08/2009 0:00</c:v>
                </c:pt>
                <c:pt idx="701">
                  <c:v>1/09/2009 0:00</c:v>
                </c:pt>
                <c:pt idx="702">
                  <c:v>2/09/2009 0:00</c:v>
                </c:pt>
                <c:pt idx="703">
                  <c:v>3/09/2009 0:00</c:v>
                </c:pt>
                <c:pt idx="704">
                  <c:v>4/09/2009 0:00</c:v>
                </c:pt>
                <c:pt idx="705">
                  <c:v>5/09/2009 0:00</c:v>
                </c:pt>
                <c:pt idx="706">
                  <c:v>6/09/2009 0:00</c:v>
                </c:pt>
                <c:pt idx="707">
                  <c:v>7/09/2009 0:00</c:v>
                </c:pt>
                <c:pt idx="708">
                  <c:v>8/09/2009 0:00</c:v>
                </c:pt>
                <c:pt idx="709">
                  <c:v>9/09/2009 0:00</c:v>
                </c:pt>
                <c:pt idx="710">
                  <c:v>10/09/2009 0:00</c:v>
                </c:pt>
                <c:pt idx="711">
                  <c:v>11/09/2009 0:00</c:v>
                </c:pt>
                <c:pt idx="712">
                  <c:v>12/09/2009 0:00</c:v>
                </c:pt>
                <c:pt idx="713">
                  <c:v>13/09/2009 0:00</c:v>
                </c:pt>
                <c:pt idx="714">
                  <c:v>14/09/2009 0:00</c:v>
                </c:pt>
                <c:pt idx="715">
                  <c:v>15/09/2009 0:00</c:v>
                </c:pt>
                <c:pt idx="716">
                  <c:v>16/09/2009 0:00</c:v>
                </c:pt>
                <c:pt idx="717">
                  <c:v>17/09/2009 0:00</c:v>
                </c:pt>
                <c:pt idx="718">
                  <c:v>18/09/2009 0:00</c:v>
                </c:pt>
                <c:pt idx="719">
                  <c:v>19/09/2009 0:00</c:v>
                </c:pt>
                <c:pt idx="720">
                  <c:v>20/09/2009 0:00</c:v>
                </c:pt>
                <c:pt idx="721">
                  <c:v>21/09/2009 0:00</c:v>
                </c:pt>
                <c:pt idx="722">
                  <c:v>22/09/2009 0:00</c:v>
                </c:pt>
                <c:pt idx="723">
                  <c:v>23/09/2009 0:00</c:v>
                </c:pt>
                <c:pt idx="724">
                  <c:v>24/09/2009 0:00</c:v>
                </c:pt>
                <c:pt idx="725">
                  <c:v>25/09/2009 0:00</c:v>
                </c:pt>
                <c:pt idx="726">
                  <c:v>26/09/2009 0:00</c:v>
                </c:pt>
                <c:pt idx="727">
                  <c:v>27/09/2009 0:00</c:v>
                </c:pt>
                <c:pt idx="728">
                  <c:v>28/09/2009 0:00</c:v>
                </c:pt>
                <c:pt idx="729">
                  <c:v>29/09/2009 0:00</c:v>
                </c:pt>
                <c:pt idx="730">
                  <c:v>30/09/2009 0:00</c:v>
                </c:pt>
                <c:pt idx="731">
                  <c:v>1/10/2009 0:00</c:v>
                </c:pt>
                <c:pt idx="732">
                  <c:v>2/10/2009 0:00</c:v>
                </c:pt>
                <c:pt idx="733">
                  <c:v>3/10/2009 0:00</c:v>
                </c:pt>
                <c:pt idx="734">
                  <c:v>4/10/2009 0:00</c:v>
                </c:pt>
                <c:pt idx="735">
                  <c:v>5/10/2009 0:00</c:v>
                </c:pt>
                <c:pt idx="736">
                  <c:v>6/10/2009 0:00</c:v>
                </c:pt>
                <c:pt idx="737">
                  <c:v>7/10/2009 0:00</c:v>
                </c:pt>
                <c:pt idx="738">
                  <c:v>8/10/2009 0:00</c:v>
                </c:pt>
                <c:pt idx="739">
                  <c:v>9/10/2009 0:00</c:v>
                </c:pt>
                <c:pt idx="740">
                  <c:v>10/10/2009 0:00</c:v>
                </c:pt>
                <c:pt idx="741">
                  <c:v>11/10/2009 0:00</c:v>
                </c:pt>
                <c:pt idx="742">
                  <c:v>12/10/2009 0:00</c:v>
                </c:pt>
                <c:pt idx="743">
                  <c:v>13/10/2009 0:00</c:v>
                </c:pt>
                <c:pt idx="744">
                  <c:v>14/10/2009 0:00</c:v>
                </c:pt>
                <c:pt idx="745">
                  <c:v>15/10/2009 0:00</c:v>
                </c:pt>
                <c:pt idx="746">
                  <c:v>16/10/2009 0:00</c:v>
                </c:pt>
                <c:pt idx="747">
                  <c:v>17/10/2009 0:00</c:v>
                </c:pt>
                <c:pt idx="748">
                  <c:v>18/10/2009 0:00</c:v>
                </c:pt>
                <c:pt idx="749">
                  <c:v>19/10/2009 0:00</c:v>
                </c:pt>
                <c:pt idx="750">
                  <c:v>20/10/2009 0:00</c:v>
                </c:pt>
                <c:pt idx="751">
                  <c:v>21/10/2009 0:00</c:v>
                </c:pt>
                <c:pt idx="752">
                  <c:v>22/10/2009 0:00</c:v>
                </c:pt>
                <c:pt idx="753">
                  <c:v>23/10/2009 0:00</c:v>
                </c:pt>
                <c:pt idx="754">
                  <c:v>24/10/2009 0:00</c:v>
                </c:pt>
                <c:pt idx="755">
                  <c:v>25/10/2009 0:00</c:v>
                </c:pt>
                <c:pt idx="756">
                  <c:v>26/10/2009 0:00</c:v>
                </c:pt>
                <c:pt idx="757">
                  <c:v>27/10/2009 0:00</c:v>
                </c:pt>
                <c:pt idx="758">
                  <c:v>28/10/2009 0:00</c:v>
                </c:pt>
                <c:pt idx="759">
                  <c:v>29/10/2009 0:00</c:v>
                </c:pt>
                <c:pt idx="760">
                  <c:v>30/10/2009 0:00</c:v>
                </c:pt>
                <c:pt idx="761">
                  <c:v>31/10/2009 0:00</c:v>
                </c:pt>
                <c:pt idx="762">
                  <c:v>1/11/2009 0:00</c:v>
                </c:pt>
                <c:pt idx="763">
                  <c:v>2/11/2009 0:00</c:v>
                </c:pt>
                <c:pt idx="764">
                  <c:v>3/11/2009 0:00</c:v>
                </c:pt>
                <c:pt idx="765">
                  <c:v>4/11/2009 0:00</c:v>
                </c:pt>
                <c:pt idx="766">
                  <c:v>5/11/2009 0:00</c:v>
                </c:pt>
                <c:pt idx="767">
                  <c:v>6/11/2009 0:00</c:v>
                </c:pt>
                <c:pt idx="768">
                  <c:v>7/11/2009 0:00</c:v>
                </c:pt>
                <c:pt idx="769">
                  <c:v>8/11/2009 0:00</c:v>
                </c:pt>
                <c:pt idx="770">
                  <c:v>9/11/2009 0:00</c:v>
                </c:pt>
                <c:pt idx="771">
                  <c:v>10/11/2009 0:00</c:v>
                </c:pt>
                <c:pt idx="772">
                  <c:v>11/11/2009 0:00</c:v>
                </c:pt>
                <c:pt idx="773">
                  <c:v>12/11/2009 0:00</c:v>
                </c:pt>
                <c:pt idx="774">
                  <c:v>13/11/2009 0:00</c:v>
                </c:pt>
                <c:pt idx="775">
                  <c:v>14/11/2009 0:00</c:v>
                </c:pt>
                <c:pt idx="776">
                  <c:v>15/11/2009 0:00</c:v>
                </c:pt>
                <c:pt idx="777">
                  <c:v>16/11/2009 0:00</c:v>
                </c:pt>
                <c:pt idx="778">
                  <c:v>17/11/2009 0:00</c:v>
                </c:pt>
                <c:pt idx="779">
                  <c:v>18/11/2009 0:00</c:v>
                </c:pt>
                <c:pt idx="780">
                  <c:v>19/11/2009 0:00</c:v>
                </c:pt>
                <c:pt idx="781">
                  <c:v>20/11/2009 0:00</c:v>
                </c:pt>
                <c:pt idx="782">
                  <c:v>21/11/2009 0:00</c:v>
                </c:pt>
                <c:pt idx="783">
                  <c:v>22/11/2009 0:00</c:v>
                </c:pt>
                <c:pt idx="784">
                  <c:v>23/11/2009 0:00</c:v>
                </c:pt>
                <c:pt idx="785">
                  <c:v>24/11/2009 0:00</c:v>
                </c:pt>
                <c:pt idx="786">
                  <c:v>25/11/2009 0:00</c:v>
                </c:pt>
                <c:pt idx="787">
                  <c:v>26/11/2009 0:00</c:v>
                </c:pt>
                <c:pt idx="788">
                  <c:v>27/11/2009 0:00</c:v>
                </c:pt>
                <c:pt idx="789">
                  <c:v>28/11/2009 0:00</c:v>
                </c:pt>
                <c:pt idx="790">
                  <c:v>29/11/2009 0:00</c:v>
                </c:pt>
                <c:pt idx="791">
                  <c:v>30/11/2009 0:00</c:v>
                </c:pt>
                <c:pt idx="792">
                  <c:v>1/12/2009 0:00</c:v>
                </c:pt>
                <c:pt idx="793">
                  <c:v>2/12/2009 0:00</c:v>
                </c:pt>
                <c:pt idx="794">
                  <c:v>3/12/2009 0:00</c:v>
                </c:pt>
                <c:pt idx="795">
                  <c:v>4/12/2009 0:00</c:v>
                </c:pt>
                <c:pt idx="796">
                  <c:v>5/12/2009 0:00</c:v>
                </c:pt>
                <c:pt idx="797">
                  <c:v>6/12/2009 0:00</c:v>
                </c:pt>
                <c:pt idx="798">
                  <c:v>7/12/2009 0:00</c:v>
                </c:pt>
                <c:pt idx="799">
                  <c:v>8/12/2009 0:00</c:v>
                </c:pt>
                <c:pt idx="800">
                  <c:v>9/12/2009 0:00</c:v>
                </c:pt>
                <c:pt idx="801">
                  <c:v>10/12/2009 0:00</c:v>
                </c:pt>
                <c:pt idx="802">
                  <c:v>11/12/2009 0:00</c:v>
                </c:pt>
                <c:pt idx="803">
                  <c:v>12/12/2009 0:00</c:v>
                </c:pt>
                <c:pt idx="804">
                  <c:v>13/12/2009 0:00</c:v>
                </c:pt>
                <c:pt idx="805">
                  <c:v>14/12/2009 0:00</c:v>
                </c:pt>
                <c:pt idx="806">
                  <c:v>15/12/2009 0:00</c:v>
                </c:pt>
                <c:pt idx="807">
                  <c:v>16/12/2009 0:00</c:v>
                </c:pt>
                <c:pt idx="808">
                  <c:v>17/12/2009 0:00</c:v>
                </c:pt>
                <c:pt idx="809">
                  <c:v>18/12/2009 0:00</c:v>
                </c:pt>
                <c:pt idx="810">
                  <c:v>19/12/2009 0:00</c:v>
                </c:pt>
                <c:pt idx="811">
                  <c:v>20/12/2009 0:00</c:v>
                </c:pt>
                <c:pt idx="812">
                  <c:v>21/12/2009 0:00</c:v>
                </c:pt>
                <c:pt idx="813">
                  <c:v>22/12/2009 0:00</c:v>
                </c:pt>
                <c:pt idx="814">
                  <c:v>23/12/2009 0:00</c:v>
                </c:pt>
                <c:pt idx="815">
                  <c:v>24/12/2009 0:00</c:v>
                </c:pt>
                <c:pt idx="816">
                  <c:v>25/12/2009 0:00</c:v>
                </c:pt>
                <c:pt idx="817">
                  <c:v>26/12/2009 0:00</c:v>
                </c:pt>
                <c:pt idx="818">
                  <c:v>27/12/2009 0:00</c:v>
                </c:pt>
                <c:pt idx="819">
                  <c:v>28/12/2009 0:00</c:v>
                </c:pt>
                <c:pt idx="820">
                  <c:v>29/12/2009 0:00</c:v>
                </c:pt>
                <c:pt idx="821">
                  <c:v>30/12/2009 0:00</c:v>
                </c:pt>
                <c:pt idx="822">
                  <c:v>31/12/2009 0:00</c:v>
                </c:pt>
                <c:pt idx="823">
                  <c:v>1/01/2010 0:00</c:v>
                </c:pt>
                <c:pt idx="824">
                  <c:v>2/01/2010 0:00</c:v>
                </c:pt>
                <c:pt idx="825">
                  <c:v>3/01/2010 0:00</c:v>
                </c:pt>
                <c:pt idx="826">
                  <c:v>4/01/2010 0:00</c:v>
                </c:pt>
                <c:pt idx="827">
                  <c:v>5/01/2010 0:00</c:v>
                </c:pt>
                <c:pt idx="828">
                  <c:v>6/01/2010 0:00</c:v>
                </c:pt>
                <c:pt idx="829">
                  <c:v>7/01/2010 0:00</c:v>
                </c:pt>
                <c:pt idx="830">
                  <c:v>8/01/2010 0:00</c:v>
                </c:pt>
                <c:pt idx="831">
                  <c:v>9/01/2010 0:00</c:v>
                </c:pt>
                <c:pt idx="832">
                  <c:v>10/01/2010 0:00</c:v>
                </c:pt>
                <c:pt idx="833">
                  <c:v>11/01/2010 0:00</c:v>
                </c:pt>
                <c:pt idx="834">
                  <c:v>12/01/2010 0:00</c:v>
                </c:pt>
                <c:pt idx="835">
                  <c:v>13/01/2010 0:00</c:v>
                </c:pt>
                <c:pt idx="836">
                  <c:v>14/01/2010 0:00</c:v>
                </c:pt>
                <c:pt idx="837">
                  <c:v>15/01/2010 0:00</c:v>
                </c:pt>
                <c:pt idx="838">
                  <c:v>16/01/2010 0:00</c:v>
                </c:pt>
                <c:pt idx="839">
                  <c:v>17/01/2010 0:00</c:v>
                </c:pt>
                <c:pt idx="840">
                  <c:v>18/01/2010 0:00</c:v>
                </c:pt>
                <c:pt idx="841">
                  <c:v>19/01/2010 0:00</c:v>
                </c:pt>
                <c:pt idx="842">
                  <c:v>20/01/2010 0:00</c:v>
                </c:pt>
                <c:pt idx="843">
                  <c:v>21/01/2010 0:00</c:v>
                </c:pt>
                <c:pt idx="844">
                  <c:v>22/01/2010 0:00</c:v>
                </c:pt>
                <c:pt idx="845">
                  <c:v>23/01/2010 0:00</c:v>
                </c:pt>
                <c:pt idx="846">
                  <c:v>24/01/2010 0:00</c:v>
                </c:pt>
                <c:pt idx="847">
                  <c:v>25/01/2010 0:00</c:v>
                </c:pt>
                <c:pt idx="848">
                  <c:v>26/01/2010 0:00</c:v>
                </c:pt>
                <c:pt idx="849">
                  <c:v>27/01/2010 0:00</c:v>
                </c:pt>
                <c:pt idx="850">
                  <c:v>28/01/2010 0:00</c:v>
                </c:pt>
                <c:pt idx="851">
                  <c:v>29/01/2010 0:00</c:v>
                </c:pt>
                <c:pt idx="852">
                  <c:v>30/01/2010 0:00</c:v>
                </c:pt>
                <c:pt idx="853">
                  <c:v>31/01/2010 0:00</c:v>
                </c:pt>
                <c:pt idx="854">
                  <c:v>1/02/2010 0:00</c:v>
                </c:pt>
                <c:pt idx="855">
                  <c:v>2/02/2010 0:00</c:v>
                </c:pt>
                <c:pt idx="856">
                  <c:v>3/02/2010 0:00</c:v>
                </c:pt>
                <c:pt idx="857">
                  <c:v>4/02/2010 0:00</c:v>
                </c:pt>
                <c:pt idx="858">
                  <c:v>5/02/2010 0:00</c:v>
                </c:pt>
                <c:pt idx="859">
                  <c:v>6/02/2010 0:00</c:v>
                </c:pt>
                <c:pt idx="860">
                  <c:v>7/02/2010 0:00</c:v>
                </c:pt>
                <c:pt idx="861">
                  <c:v>8/02/2010 0:00</c:v>
                </c:pt>
                <c:pt idx="862">
                  <c:v>9/02/2010 0:00</c:v>
                </c:pt>
                <c:pt idx="863">
                  <c:v>10/02/2010 0:00</c:v>
                </c:pt>
                <c:pt idx="864">
                  <c:v>11/02/2010 0:00</c:v>
                </c:pt>
                <c:pt idx="865">
                  <c:v>12/02/2010 0:00</c:v>
                </c:pt>
                <c:pt idx="866">
                  <c:v>13/02/2010 0:00</c:v>
                </c:pt>
                <c:pt idx="867">
                  <c:v>14/02/2010 0:00</c:v>
                </c:pt>
                <c:pt idx="868">
                  <c:v>15/02/2010 0:00</c:v>
                </c:pt>
                <c:pt idx="869">
                  <c:v>16/02/2010 0:00</c:v>
                </c:pt>
                <c:pt idx="870">
                  <c:v>17/02/2010 0:00</c:v>
                </c:pt>
                <c:pt idx="871">
                  <c:v>18/02/2010 0:00</c:v>
                </c:pt>
                <c:pt idx="872">
                  <c:v>19/02/2010 0:00</c:v>
                </c:pt>
                <c:pt idx="873">
                  <c:v>20/02/2010 0:00</c:v>
                </c:pt>
                <c:pt idx="874">
                  <c:v>21/02/2010 0:00</c:v>
                </c:pt>
                <c:pt idx="875">
                  <c:v>22/02/2010 0:00</c:v>
                </c:pt>
                <c:pt idx="876">
                  <c:v>23/02/2010 0:00</c:v>
                </c:pt>
                <c:pt idx="877">
                  <c:v>24/02/2010 0:00</c:v>
                </c:pt>
                <c:pt idx="878">
                  <c:v>25/02/2010 0:00</c:v>
                </c:pt>
                <c:pt idx="879">
                  <c:v>26/02/2010 0:00</c:v>
                </c:pt>
                <c:pt idx="880">
                  <c:v>27/02/2010 0:00</c:v>
                </c:pt>
                <c:pt idx="881">
                  <c:v>28/02/2010 0:00</c:v>
                </c:pt>
                <c:pt idx="882">
                  <c:v>1/03/2010 0:00</c:v>
                </c:pt>
                <c:pt idx="883">
                  <c:v>2/03/2010 0:00</c:v>
                </c:pt>
                <c:pt idx="884">
                  <c:v>3/03/2010 0:00</c:v>
                </c:pt>
                <c:pt idx="885">
                  <c:v>4/03/2010 0:00</c:v>
                </c:pt>
                <c:pt idx="886">
                  <c:v>5/03/2010 0:00</c:v>
                </c:pt>
                <c:pt idx="887">
                  <c:v>6/03/2010 0:00</c:v>
                </c:pt>
                <c:pt idx="888">
                  <c:v>7/03/2010 0:00</c:v>
                </c:pt>
                <c:pt idx="889">
                  <c:v>8/03/2010 0:00</c:v>
                </c:pt>
                <c:pt idx="890">
                  <c:v>9/03/2010 0:00</c:v>
                </c:pt>
                <c:pt idx="891">
                  <c:v>10/03/2010 0:00</c:v>
                </c:pt>
                <c:pt idx="892">
                  <c:v>11/03/2010 0:00</c:v>
                </c:pt>
                <c:pt idx="893">
                  <c:v>12/03/2010 0:00</c:v>
                </c:pt>
                <c:pt idx="894">
                  <c:v>13/03/2010 0:00</c:v>
                </c:pt>
                <c:pt idx="895">
                  <c:v>14/03/2010 0:00</c:v>
                </c:pt>
                <c:pt idx="896">
                  <c:v>15/03/2010 0:00</c:v>
                </c:pt>
                <c:pt idx="897">
                  <c:v>16/03/2010 0:00</c:v>
                </c:pt>
                <c:pt idx="898">
                  <c:v>17/03/2010 0:00</c:v>
                </c:pt>
                <c:pt idx="899">
                  <c:v>18/03/2010 0:00</c:v>
                </c:pt>
                <c:pt idx="900">
                  <c:v>19/03/2010 0:00</c:v>
                </c:pt>
                <c:pt idx="901">
                  <c:v>20/03/2010 0:00</c:v>
                </c:pt>
                <c:pt idx="902">
                  <c:v>21/03/2010 0:00</c:v>
                </c:pt>
                <c:pt idx="903">
                  <c:v>22/03/2010 0:00</c:v>
                </c:pt>
                <c:pt idx="904">
                  <c:v>23/03/2010 0:00</c:v>
                </c:pt>
                <c:pt idx="905">
                  <c:v>24/03/2010 0:00</c:v>
                </c:pt>
                <c:pt idx="906">
                  <c:v>25/03/2010 0:00</c:v>
                </c:pt>
                <c:pt idx="907">
                  <c:v>26/03/2010 0:00</c:v>
                </c:pt>
                <c:pt idx="908">
                  <c:v>27/03/2010 0:00</c:v>
                </c:pt>
                <c:pt idx="909">
                  <c:v>28/03/2010 0:00</c:v>
                </c:pt>
                <c:pt idx="910">
                  <c:v>29/03/2010 0:00</c:v>
                </c:pt>
                <c:pt idx="911">
                  <c:v>30/03/2010 0:00</c:v>
                </c:pt>
                <c:pt idx="912">
                  <c:v>31/03/2010 0:00</c:v>
                </c:pt>
                <c:pt idx="913">
                  <c:v>1/04/2010 0:00</c:v>
                </c:pt>
                <c:pt idx="914">
                  <c:v>2/04/2010 0:00</c:v>
                </c:pt>
                <c:pt idx="915">
                  <c:v>3/04/2010 0:00</c:v>
                </c:pt>
                <c:pt idx="916">
                  <c:v>4/04/2010 0:00</c:v>
                </c:pt>
                <c:pt idx="917">
                  <c:v>5/04/2010 0:00</c:v>
                </c:pt>
                <c:pt idx="918">
                  <c:v>6/04/2010 0:00</c:v>
                </c:pt>
                <c:pt idx="919">
                  <c:v>7/04/2010 0:00</c:v>
                </c:pt>
                <c:pt idx="920">
                  <c:v>8/04/2010 0:00</c:v>
                </c:pt>
                <c:pt idx="921">
                  <c:v>9/04/2010 0:00</c:v>
                </c:pt>
                <c:pt idx="922">
                  <c:v>10/04/2010 0:00</c:v>
                </c:pt>
                <c:pt idx="923">
                  <c:v>11/04/2010 0:00</c:v>
                </c:pt>
                <c:pt idx="924">
                  <c:v>12/04/2010 0:00</c:v>
                </c:pt>
                <c:pt idx="925">
                  <c:v>13/04/2010 0:00</c:v>
                </c:pt>
                <c:pt idx="926">
                  <c:v>14/04/2010 0:00</c:v>
                </c:pt>
                <c:pt idx="927">
                  <c:v>15/04/2010 0:00</c:v>
                </c:pt>
                <c:pt idx="928">
                  <c:v>16/04/2010 0:00</c:v>
                </c:pt>
                <c:pt idx="929">
                  <c:v>17/04/2010 0:00</c:v>
                </c:pt>
                <c:pt idx="930">
                  <c:v>18/04/2010 0:00</c:v>
                </c:pt>
                <c:pt idx="931">
                  <c:v>19/04/2010 0:00</c:v>
                </c:pt>
                <c:pt idx="932">
                  <c:v>20/04/2010 0:00</c:v>
                </c:pt>
                <c:pt idx="933">
                  <c:v>21/04/2010 0:00</c:v>
                </c:pt>
                <c:pt idx="934">
                  <c:v>22/04/2010 0:00</c:v>
                </c:pt>
                <c:pt idx="935">
                  <c:v>23/04/2010 0:00</c:v>
                </c:pt>
                <c:pt idx="936">
                  <c:v>24/04/2010 0:00</c:v>
                </c:pt>
                <c:pt idx="937">
                  <c:v>25/04/2010 0:00</c:v>
                </c:pt>
                <c:pt idx="938">
                  <c:v>26/04/2010 0:00</c:v>
                </c:pt>
                <c:pt idx="939">
                  <c:v>27/04/2010 0:00</c:v>
                </c:pt>
                <c:pt idx="940">
                  <c:v>28/04/2010 0:00</c:v>
                </c:pt>
                <c:pt idx="941">
                  <c:v>29/04/2010 0:00</c:v>
                </c:pt>
                <c:pt idx="942">
                  <c:v>30/04/2010 0:00</c:v>
                </c:pt>
                <c:pt idx="943">
                  <c:v>1/05/2010 0:00</c:v>
                </c:pt>
                <c:pt idx="944">
                  <c:v>2/05/2010 0:00</c:v>
                </c:pt>
                <c:pt idx="945">
                  <c:v>3/05/2010 0:00</c:v>
                </c:pt>
                <c:pt idx="946">
                  <c:v>4/05/2010 0:00</c:v>
                </c:pt>
                <c:pt idx="947">
                  <c:v>5/05/2010 0:00</c:v>
                </c:pt>
                <c:pt idx="948">
                  <c:v>6/05/2010 0:00</c:v>
                </c:pt>
                <c:pt idx="949">
                  <c:v>7/05/2010 0:00</c:v>
                </c:pt>
                <c:pt idx="950">
                  <c:v>8/05/2010 0:00</c:v>
                </c:pt>
                <c:pt idx="951">
                  <c:v>9/05/2010 0:00</c:v>
                </c:pt>
                <c:pt idx="952">
                  <c:v>10/05/2010 0:00</c:v>
                </c:pt>
                <c:pt idx="953">
                  <c:v>11/05/2010 0:00</c:v>
                </c:pt>
                <c:pt idx="954">
                  <c:v>12/05/2010 0:00</c:v>
                </c:pt>
                <c:pt idx="955">
                  <c:v>13/05/2010 0:00</c:v>
                </c:pt>
                <c:pt idx="956">
                  <c:v>14/05/2010 0:00</c:v>
                </c:pt>
                <c:pt idx="957">
                  <c:v>15/05/2010 0:00</c:v>
                </c:pt>
                <c:pt idx="958">
                  <c:v>16/05/2010 0:00</c:v>
                </c:pt>
                <c:pt idx="959">
                  <c:v>17/05/2010 0:00</c:v>
                </c:pt>
                <c:pt idx="960">
                  <c:v>18/05/2010 0:00</c:v>
                </c:pt>
                <c:pt idx="961">
                  <c:v>19/05/2010 0:00</c:v>
                </c:pt>
                <c:pt idx="962">
                  <c:v>20/05/2010 0:00</c:v>
                </c:pt>
                <c:pt idx="963">
                  <c:v>21/05/2010 0:00</c:v>
                </c:pt>
                <c:pt idx="964">
                  <c:v>22/05/2010 0:00</c:v>
                </c:pt>
                <c:pt idx="965">
                  <c:v>23/05/2010 0:00</c:v>
                </c:pt>
                <c:pt idx="966">
                  <c:v>24/05/2010 0:00</c:v>
                </c:pt>
                <c:pt idx="967">
                  <c:v>25/05/2010 0:00</c:v>
                </c:pt>
                <c:pt idx="968">
                  <c:v>26/05/2010 0:00</c:v>
                </c:pt>
                <c:pt idx="969">
                  <c:v>27/05/2010 0:00</c:v>
                </c:pt>
                <c:pt idx="970">
                  <c:v>28/05/2010 0:00</c:v>
                </c:pt>
                <c:pt idx="971">
                  <c:v>29/05/2010 0:00</c:v>
                </c:pt>
                <c:pt idx="972">
                  <c:v>30/05/2010 0:00</c:v>
                </c:pt>
                <c:pt idx="973">
                  <c:v>31/05/2010 0:00</c:v>
                </c:pt>
                <c:pt idx="974">
                  <c:v>1/06/2010 0:00</c:v>
                </c:pt>
                <c:pt idx="975">
                  <c:v>2/06/2010 0:00</c:v>
                </c:pt>
                <c:pt idx="976">
                  <c:v>3/06/2010 0:00</c:v>
                </c:pt>
                <c:pt idx="977">
                  <c:v>4/06/2010 0:00</c:v>
                </c:pt>
                <c:pt idx="978">
                  <c:v>5/06/2010 0:00</c:v>
                </c:pt>
                <c:pt idx="979">
                  <c:v>6/06/2010 0:00</c:v>
                </c:pt>
                <c:pt idx="980">
                  <c:v>7/06/2010 0:00</c:v>
                </c:pt>
                <c:pt idx="981">
                  <c:v>8/06/2010 0:00</c:v>
                </c:pt>
                <c:pt idx="982">
                  <c:v>9/06/2010 0:00</c:v>
                </c:pt>
                <c:pt idx="983">
                  <c:v>10/06/2010 0:00</c:v>
                </c:pt>
                <c:pt idx="984">
                  <c:v>11/06/2010 0:00</c:v>
                </c:pt>
                <c:pt idx="985">
                  <c:v>12/06/2010 0:00</c:v>
                </c:pt>
                <c:pt idx="986">
                  <c:v>13/06/2010 0:00</c:v>
                </c:pt>
                <c:pt idx="987">
                  <c:v>14/06/2010 0:00</c:v>
                </c:pt>
                <c:pt idx="988">
                  <c:v>15/06/2010 0:00</c:v>
                </c:pt>
                <c:pt idx="989">
                  <c:v>16/06/2010 0:00</c:v>
                </c:pt>
                <c:pt idx="990">
                  <c:v>17/06/2010 0:00</c:v>
                </c:pt>
                <c:pt idx="991">
                  <c:v>18/06/2010 0:00</c:v>
                </c:pt>
                <c:pt idx="992">
                  <c:v>19/06/2010 0:00</c:v>
                </c:pt>
                <c:pt idx="993">
                  <c:v>20/06/2010 0:00</c:v>
                </c:pt>
                <c:pt idx="994">
                  <c:v>21/06/2010 0:00</c:v>
                </c:pt>
                <c:pt idx="995">
                  <c:v>22/06/2010 0:00</c:v>
                </c:pt>
                <c:pt idx="996">
                  <c:v>23/06/2010 0:00</c:v>
                </c:pt>
                <c:pt idx="997">
                  <c:v>24/06/2010 0:00</c:v>
                </c:pt>
                <c:pt idx="998">
                  <c:v>25/06/2010 0:00</c:v>
                </c:pt>
                <c:pt idx="999">
                  <c:v>26/06/2010 0:00</c:v>
                </c:pt>
                <c:pt idx="1000">
                  <c:v>27/06/2010 0:00</c:v>
                </c:pt>
                <c:pt idx="1001">
                  <c:v>28/06/2010 0:00</c:v>
                </c:pt>
                <c:pt idx="1002">
                  <c:v>29/06/2010 0:00</c:v>
                </c:pt>
                <c:pt idx="1003">
                  <c:v>30/06/2010 0:00</c:v>
                </c:pt>
                <c:pt idx="1004">
                  <c:v>1/07/2010 0:00</c:v>
                </c:pt>
                <c:pt idx="1005">
                  <c:v>2/07/2010 0:00</c:v>
                </c:pt>
                <c:pt idx="1006">
                  <c:v>3/07/2010 0:00</c:v>
                </c:pt>
                <c:pt idx="1007">
                  <c:v>4/07/2010 0:00</c:v>
                </c:pt>
                <c:pt idx="1008">
                  <c:v>5/07/2010 0:00</c:v>
                </c:pt>
                <c:pt idx="1009">
                  <c:v>6/07/2010 0:00</c:v>
                </c:pt>
                <c:pt idx="1010">
                  <c:v>7/07/2010 0:00</c:v>
                </c:pt>
                <c:pt idx="1011">
                  <c:v>8/07/2010 0:00</c:v>
                </c:pt>
                <c:pt idx="1012">
                  <c:v>9/07/2010 0:00</c:v>
                </c:pt>
                <c:pt idx="1013">
                  <c:v>10/07/2010 0:00</c:v>
                </c:pt>
                <c:pt idx="1014">
                  <c:v>11/07/2010 0:00</c:v>
                </c:pt>
                <c:pt idx="1015">
                  <c:v>12/07/2010 0:00</c:v>
                </c:pt>
                <c:pt idx="1016">
                  <c:v>13/07/2010 0:00</c:v>
                </c:pt>
                <c:pt idx="1017">
                  <c:v>14/07/2010 0:00</c:v>
                </c:pt>
                <c:pt idx="1018">
                  <c:v>15/07/2010 0:00</c:v>
                </c:pt>
                <c:pt idx="1019">
                  <c:v>16/07/2010 0:00</c:v>
                </c:pt>
                <c:pt idx="1020">
                  <c:v>17/07/2010 0:00</c:v>
                </c:pt>
                <c:pt idx="1021">
                  <c:v>18/07/2010 0:00</c:v>
                </c:pt>
                <c:pt idx="1022">
                  <c:v>19/07/2010 0:00</c:v>
                </c:pt>
                <c:pt idx="1023">
                  <c:v>20/07/2010 0:00</c:v>
                </c:pt>
                <c:pt idx="1024">
                  <c:v>21/07/2010 0:00</c:v>
                </c:pt>
                <c:pt idx="1025">
                  <c:v>22/07/2010 0:00</c:v>
                </c:pt>
                <c:pt idx="1026">
                  <c:v>23/07/2010 0:00</c:v>
                </c:pt>
                <c:pt idx="1027">
                  <c:v>24/07/2010 0:00</c:v>
                </c:pt>
                <c:pt idx="1028">
                  <c:v>25/07/2010 0:00</c:v>
                </c:pt>
                <c:pt idx="1029">
                  <c:v>26/07/2010 0:00</c:v>
                </c:pt>
                <c:pt idx="1030">
                  <c:v>27/07/2010 0:00</c:v>
                </c:pt>
                <c:pt idx="1031">
                  <c:v>28/07/2010 0:00</c:v>
                </c:pt>
                <c:pt idx="1032">
                  <c:v>29/07/2010 0:00</c:v>
                </c:pt>
                <c:pt idx="1033">
                  <c:v>30/07/2010 0:00</c:v>
                </c:pt>
                <c:pt idx="1034">
                  <c:v>31/07/2010 0:00</c:v>
                </c:pt>
                <c:pt idx="1035">
                  <c:v>1/08/2010 0:00</c:v>
                </c:pt>
                <c:pt idx="1036">
                  <c:v>2/08/2010 0:00</c:v>
                </c:pt>
                <c:pt idx="1037">
                  <c:v>3/08/2010 0:00</c:v>
                </c:pt>
                <c:pt idx="1038">
                  <c:v>4/08/2010 0:00</c:v>
                </c:pt>
                <c:pt idx="1039">
                  <c:v>5/08/2010 0:00</c:v>
                </c:pt>
                <c:pt idx="1040">
                  <c:v>6/08/2010 0:00</c:v>
                </c:pt>
                <c:pt idx="1041">
                  <c:v>7/08/2010 0:00</c:v>
                </c:pt>
                <c:pt idx="1042">
                  <c:v>8/08/2010 0:00</c:v>
                </c:pt>
                <c:pt idx="1043">
                  <c:v>9/08/2010 0:00</c:v>
                </c:pt>
                <c:pt idx="1044">
                  <c:v>10/08/2010 0:00</c:v>
                </c:pt>
                <c:pt idx="1045">
                  <c:v>11/08/2010 0:00</c:v>
                </c:pt>
                <c:pt idx="1046">
                  <c:v>12/08/2010 0:00</c:v>
                </c:pt>
                <c:pt idx="1047">
                  <c:v>13/08/2010 0:00</c:v>
                </c:pt>
                <c:pt idx="1048">
                  <c:v>14/08/2010 0:00</c:v>
                </c:pt>
                <c:pt idx="1049">
                  <c:v>15/08/2010 0:00</c:v>
                </c:pt>
                <c:pt idx="1050">
                  <c:v>16/08/2010 0:00</c:v>
                </c:pt>
                <c:pt idx="1051">
                  <c:v>17/08/2010 0:00</c:v>
                </c:pt>
                <c:pt idx="1052">
                  <c:v>18/08/2010 0:00</c:v>
                </c:pt>
                <c:pt idx="1053">
                  <c:v>19/08/2010 0:00</c:v>
                </c:pt>
                <c:pt idx="1054">
                  <c:v>20/08/2010 0:00</c:v>
                </c:pt>
                <c:pt idx="1055">
                  <c:v>21/08/2010 0:00</c:v>
                </c:pt>
                <c:pt idx="1056">
                  <c:v>22/08/2010 0:00</c:v>
                </c:pt>
                <c:pt idx="1057">
                  <c:v>23/08/2010 0:00</c:v>
                </c:pt>
                <c:pt idx="1058">
                  <c:v>24/08/2010 0:00</c:v>
                </c:pt>
                <c:pt idx="1059">
                  <c:v>25/08/2010 0:00</c:v>
                </c:pt>
                <c:pt idx="1060">
                  <c:v>26/08/2010 0:00</c:v>
                </c:pt>
                <c:pt idx="1061">
                  <c:v>27/08/2010 0:00</c:v>
                </c:pt>
                <c:pt idx="1062">
                  <c:v>28/08/2010 0:00</c:v>
                </c:pt>
                <c:pt idx="1063">
                  <c:v>29/08/2010 0:00</c:v>
                </c:pt>
                <c:pt idx="1064">
                  <c:v>30/08/2010 0:00</c:v>
                </c:pt>
                <c:pt idx="1065">
                  <c:v>31/08/2010 0:00</c:v>
                </c:pt>
                <c:pt idx="1066">
                  <c:v>1/09/2010 0:00</c:v>
                </c:pt>
                <c:pt idx="1067">
                  <c:v>2/09/2010 0:00</c:v>
                </c:pt>
                <c:pt idx="1068">
                  <c:v>3/09/2010 0:00</c:v>
                </c:pt>
                <c:pt idx="1069">
                  <c:v>4/09/2010 0:00</c:v>
                </c:pt>
                <c:pt idx="1070">
                  <c:v>5/09/2010 0:00</c:v>
                </c:pt>
                <c:pt idx="1071">
                  <c:v>6/09/2010 0:00</c:v>
                </c:pt>
                <c:pt idx="1072">
                  <c:v>7/09/2010 0:00</c:v>
                </c:pt>
                <c:pt idx="1073">
                  <c:v>8/09/2010 0:00</c:v>
                </c:pt>
                <c:pt idx="1074">
                  <c:v>9/09/2010 0:00</c:v>
                </c:pt>
                <c:pt idx="1075">
                  <c:v>10/09/2010 0:00</c:v>
                </c:pt>
                <c:pt idx="1076">
                  <c:v>11/09/2010 0:00</c:v>
                </c:pt>
                <c:pt idx="1077">
                  <c:v>12/09/2010 0:00</c:v>
                </c:pt>
                <c:pt idx="1078">
                  <c:v>13/09/2010 0:00</c:v>
                </c:pt>
                <c:pt idx="1079">
                  <c:v>14/09/2010 0:00</c:v>
                </c:pt>
                <c:pt idx="1080">
                  <c:v>15/09/2010 0:00</c:v>
                </c:pt>
                <c:pt idx="1081">
                  <c:v>16/09/2010 0:00</c:v>
                </c:pt>
                <c:pt idx="1082">
                  <c:v>17/09/2010 0:00</c:v>
                </c:pt>
                <c:pt idx="1083">
                  <c:v>18/09/2010 0:00</c:v>
                </c:pt>
                <c:pt idx="1084">
                  <c:v>19/09/2010 0:00</c:v>
                </c:pt>
                <c:pt idx="1085">
                  <c:v>20/09/2010 0:00</c:v>
                </c:pt>
                <c:pt idx="1086">
                  <c:v>21/09/2010 0:00</c:v>
                </c:pt>
                <c:pt idx="1087">
                  <c:v>22/09/2010 0:00</c:v>
                </c:pt>
                <c:pt idx="1088">
                  <c:v>23/09/2010 0:00</c:v>
                </c:pt>
                <c:pt idx="1089">
                  <c:v>24/09/2010 0:00</c:v>
                </c:pt>
                <c:pt idx="1090">
                  <c:v>25/09/2010 0:00</c:v>
                </c:pt>
                <c:pt idx="1091">
                  <c:v>26/09/2010 0:00</c:v>
                </c:pt>
                <c:pt idx="1092">
                  <c:v>27/09/2010 0:00</c:v>
                </c:pt>
                <c:pt idx="1093">
                  <c:v>28/09/2010 0:00</c:v>
                </c:pt>
                <c:pt idx="1094">
                  <c:v>29/09/2010 0:00</c:v>
                </c:pt>
                <c:pt idx="1095">
                  <c:v>30/09/2010 0:00</c:v>
                </c:pt>
                <c:pt idx="1096">
                  <c:v>1/10/2010 0:00</c:v>
                </c:pt>
                <c:pt idx="1097">
                  <c:v>2/10/2010 0:00</c:v>
                </c:pt>
                <c:pt idx="1098">
                  <c:v>3/10/2010 0:00</c:v>
                </c:pt>
                <c:pt idx="1099">
                  <c:v>4/10/2010 0:00</c:v>
                </c:pt>
                <c:pt idx="1100">
                  <c:v>5/10/2010 0:00</c:v>
                </c:pt>
                <c:pt idx="1101">
                  <c:v>6/10/2010 0:00</c:v>
                </c:pt>
                <c:pt idx="1102">
                  <c:v>7/10/2010 0:00</c:v>
                </c:pt>
                <c:pt idx="1103">
                  <c:v>8/10/2010 0:00</c:v>
                </c:pt>
                <c:pt idx="1104">
                  <c:v>9/10/2010 0:00</c:v>
                </c:pt>
                <c:pt idx="1105">
                  <c:v>10/10/2010 0:00</c:v>
                </c:pt>
                <c:pt idx="1106">
                  <c:v>11/10/2010 0:00</c:v>
                </c:pt>
                <c:pt idx="1107">
                  <c:v>12/10/2010 0:00</c:v>
                </c:pt>
                <c:pt idx="1108">
                  <c:v>13/10/2010 0:00</c:v>
                </c:pt>
                <c:pt idx="1109">
                  <c:v>14/10/2010 0:00</c:v>
                </c:pt>
                <c:pt idx="1110">
                  <c:v>15/10/2010 0:00</c:v>
                </c:pt>
                <c:pt idx="1111">
                  <c:v>16/10/2010 0:00</c:v>
                </c:pt>
                <c:pt idx="1112">
                  <c:v>17/10/2010 0:00</c:v>
                </c:pt>
                <c:pt idx="1113">
                  <c:v>18/10/2010 0:00</c:v>
                </c:pt>
                <c:pt idx="1114">
                  <c:v>19/10/2010 0:00</c:v>
                </c:pt>
                <c:pt idx="1115">
                  <c:v>20/10/2010 0:00</c:v>
                </c:pt>
                <c:pt idx="1116">
                  <c:v>21/10/2010 0:00</c:v>
                </c:pt>
                <c:pt idx="1117">
                  <c:v>22/10/2010 0:00</c:v>
                </c:pt>
                <c:pt idx="1118">
                  <c:v>23/10/2010 0:00</c:v>
                </c:pt>
                <c:pt idx="1119">
                  <c:v>24/10/2010 0:00</c:v>
                </c:pt>
                <c:pt idx="1120">
                  <c:v>25/10/2010 0:00</c:v>
                </c:pt>
                <c:pt idx="1121">
                  <c:v>26/10/2010 0:00</c:v>
                </c:pt>
                <c:pt idx="1122">
                  <c:v>27/10/2010 0:00</c:v>
                </c:pt>
                <c:pt idx="1123">
                  <c:v>28/10/2010 0:00</c:v>
                </c:pt>
                <c:pt idx="1124">
                  <c:v>29/10/2010 0:00</c:v>
                </c:pt>
                <c:pt idx="1125">
                  <c:v>30/10/2010 0:00</c:v>
                </c:pt>
                <c:pt idx="1126">
                  <c:v>31/10/2010 0:00</c:v>
                </c:pt>
                <c:pt idx="1127">
                  <c:v>1/11/2010 0:00</c:v>
                </c:pt>
                <c:pt idx="1128">
                  <c:v>2/11/2010 0:00</c:v>
                </c:pt>
                <c:pt idx="1129">
                  <c:v>3/11/2010 0:00</c:v>
                </c:pt>
                <c:pt idx="1130">
                  <c:v>4/11/2010 0:00</c:v>
                </c:pt>
                <c:pt idx="1131">
                  <c:v>5/11/2010 0:00</c:v>
                </c:pt>
                <c:pt idx="1132">
                  <c:v>6/11/2010 0:00</c:v>
                </c:pt>
                <c:pt idx="1133">
                  <c:v>7/11/2010 0:00</c:v>
                </c:pt>
                <c:pt idx="1134">
                  <c:v>8/11/2010 0:00</c:v>
                </c:pt>
                <c:pt idx="1135">
                  <c:v>9/11/2010 0:00</c:v>
                </c:pt>
                <c:pt idx="1136">
                  <c:v>10/11/2010 0:00</c:v>
                </c:pt>
                <c:pt idx="1137">
                  <c:v>11/11/2010 0:00</c:v>
                </c:pt>
                <c:pt idx="1138">
                  <c:v>12/11/2010 0:00</c:v>
                </c:pt>
                <c:pt idx="1139">
                  <c:v>13/11/2010 0:00</c:v>
                </c:pt>
                <c:pt idx="1140">
                  <c:v>14/11/2010 0:00</c:v>
                </c:pt>
                <c:pt idx="1141">
                  <c:v>15/11/2010 0:00</c:v>
                </c:pt>
                <c:pt idx="1142">
                  <c:v>16/11/2010 0:00</c:v>
                </c:pt>
                <c:pt idx="1143">
                  <c:v>17/11/2010 0:00</c:v>
                </c:pt>
                <c:pt idx="1144">
                  <c:v>18/11/2010 0:00</c:v>
                </c:pt>
                <c:pt idx="1145">
                  <c:v>19/11/2010 0:00</c:v>
                </c:pt>
                <c:pt idx="1146">
                  <c:v>20/11/2010 0:00</c:v>
                </c:pt>
                <c:pt idx="1147">
                  <c:v>21/11/2010 0:00</c:v>
                </c:pt>
                <c:pt idx="1148">
                  <c:v>22/11/2010 0:00</c:v>
                </c:pt>
                <c:pt idx="1149">
                  <c:v>23/11/2010 0:00</c:v>
                </c:pt>
                <c:pt idx="1150">
                  <c:v>24/11/2010 0:00</c:v>
                </c:pt>
                <c:pt idx="1151">
                  <c:v>25/11/2010 0:00</c:v>
                </c:pt>
                <c:pt idx="1152">
                  <c:v>26/11/2010 0:00</c:v>
                </c:pt>
                <c:pt idx="1153">
                  <c:v>27/11/2010 0:00</c:v>
                </c:pt>
                <c:pt idx="1154">
                  <c:v>28/11/2010 0:00</c:v>
                </c:pt>
                <c:pt idx="1155">
                  <c:v>29/11/2010 0:00</c:v>
                </c:pt>
                <c:pt idx="1156">
                  <c:v>30/11/2010 0:00</c:v>
                </c:pt>
                <c:pt idx="1157">
                  <c:v>1/12/2010 0:00</c:v>
                </c:pt>
                <c:pt idx="1158">
                  <c:v>2/12/2010 0:00</c:v>
                </c:pt>
                <c:pt idx="1159">
                  <c:v>3/12/2010 0:00</c:v>
                </c:pt>
                <c:pt idx="1160">
                  <c:v>4/12/2010 0:00</c:v>
                </c:pt>
                <c:pt idx="1161">
                  <c:v>5/12/2010 0:00</c:v>
                </c:pt>
                <c:pt idx="1162">
                  <c:v>6/12/2010 0:00</c:v>
                </c:pt>
                <c:pt idx="1163">
                  <c:v>7/12/2010 0:00</c:v>
                </c:pt>
                <c:pt idx="1164">
                  <c:v>8/12/2010 0:00</c:v>
                </c:pt>
                <c:pt idx="1165">
                  <c:v>9/12/2010 0:00</c:v>
                </c:pt>
                <c:pt idx="1166">
                  <c:v>10/12/2010 0:00</c:v>
                </c:pt>
                <c:pt idx="1167">
                  <c:v>11/12/2010 0:00</c:v>
                </c:pt>
                <c:pt idx="1168">
                  <c:v>12/12/2010 0:00</c:v>
                </c:pt>
                <c:pt idx="1169">
                  <c:v>13/12/2010 0:00</c:v>
                </c:pt>
                <c:pt idx="1170">
                  <c:v>14/12/2010 0:00</c:v>
                </c:pt>
                <c:pt idx="1171">
                  <c:v>15/12/2010 0:00</c:v>
                </c:pt>
                <c:pt idx="1172">
                  <c:v>16/12/2010 0:00</c:v>
                </c:pt>
                <c:pt idx="1173">
                  <c:v>17/12/2010 0:00</c:v>
                </c:pt>
                <c:pt idx="1174">
                  <c:v>18/12/2010 0:00</c:v>
                </c:pt>
                <c:pt idx="1175">
                  <c:v>19/12/2010 0:00</c:v>
                </c:pt>
                <c:pt idx="1176">
                  <c:v>20/12/2010 0:00</c:v>
                </c:pt>
                <c:pt idx="1177">
                  <c:v>21/12/2010 0:00</c:v>
                </c:pt>
                <c:pt idx="1178">
                  <c:v>22/12/2010 0:00</c:v>
                </c:pt>
                <c:pt idx="1179">
                  <c:v>23/12/2010 0:00</c:v>
                </c:pt>
                <c:pt idx="1180">
                  <c:v>24/12/2010 0:00</c:v>
                </c:pt>
                <c:pt idx="1181">
                  <c:v>25/12/2010 0:00</c:v>
                </c:pt>
                <c:pt idx="1182">
                  <c:v>26/12/2010 0:00</c:v>
                </c:pt>
                <c:pt idx="1183">
                  <c:v>27/12/2010 0:00</c:v>
                </c:pt>
                <c:pt idx="1184">
                  <c:v>28/12/2010 0:00</c:v>
                </c:pt>
                <c:pt idx="1185">
                  <c:v>29/12/2010 0:00</c:v>
                </c:pt>
                <c:pt idx="1186">
                  <c:v>30/12/2010 0:00</c:v>
                </c:pt>
                <c:pt idx="1187">
                  <c:v>31/12/2010 0:00</c:v>
                </c:pt>
                <c:pt idx="1188">
                  <c:v>1/01/2011 0:00</c:v>
                </c:pt>
                <c:pt idx="1189">
                  <c:v>2/01/2011 0:00</c:v>
                </c:pt>
                <c:pt idx="1190">
                  <c:v>3/01/2011 0:00</c:v>
                </c:pt>
                <c:pt idx="1191">
                  <c:v>4/01/2011 0:00</c:v>
                </c:pt>
                <c:pt idx="1192">
                  <c:v>5/01/2011 0:00</c:v>
                </c:pt>
                <c:pt idx="1193">
                  <c:v>6/01/2011 0:00</c:v>
                </c:pt>
                <c:pt idx="1194">
                  <c:v>7/01/2011 0:00</c:v>
                </c:pt>
                <c:pt idx="1195">
                  <c:v>8/01/2011 0:00</c:v>
                </c:pt>
                <c:pt idx="1196">
                  <c:v>9/01/2011 0:00</c:v>
                </c:pt>
                <c:pt idx="1197">
                  <c:v>10/01/2011 0:00</c:v>
                </c:pt>
                <c:pt idx="1198">
                  <c:v>11/01/2011 0:00</c:v>
                </c:pt>
                <c:pt idx="1199">
                  <c:v>12/01/2011 0:00</c:v>
                </c:pt>
                <c:pt idx="1200">
                  <c:v>13/01/2011 0:00</c:v>
                </c:pt>
                <c:pt idx="1201">
                  <c:v>14/01/2011 0:00</c:v>
                </c:pt>
                <c:pt idx="1202">
                  <c:v>15/01/2011 0:00</c:v>
                </c:pt>
                <c:pt idx="1203">
                  <c:v>16/01/2011 0:00</c:v>
                </c:pt>
                <c:pt idx="1204">
                  <c:v>17/01/2011 0:00</c:v>
                </c:pt>
                <c:pt idx="1205">
                  <c:v>18/01/2011 0:00</c:v>
                </c:pt>
                <c:pt idx="1206">
                  <c:v>19/01/2011 0:00</c:v>
                </c:pt>
                <c:pt idx="1207">
                  <c:v>20/01/2011 0:00</c:v>
                </c:pt>
                <c:pt idx="1208">
                  <c:v>21/01/2011 0:00</c:v>
                </c:pt>
                <c:pt idx="1209">
                  <c:v>22/01/2011 0:00</c:v>
                </c:pt>
                <c:pt idx="1210">
                  <c:v>23/01/2011 0:00</c:v>
                </c:pt>
                <c:pt idx="1211">
                  <c:v>24/01/2011 0:00</c:v>
                </c:pt>
                <c:pt idx="1212">
                  <c:v>25/01/2011 0:00</c:v>
                </c:pt>
                <c:pt idx="1213">
                  <c:v>26/01/2011 0:00</c:v>
                </c:pt>
                <c:pt idx="1214">
                  <c:v>27/01/2011 0:00</c:v>
                </c:pt>
                <c:pt idx="1215">
                  <c:v>28/01/2011 0:00</c:v>
                </c:pt>
                <c:pt idx="1216">
                  <c:v>29/01/2011 0:00</c:v>
                </c:pt>
                <c:pt idx="1217">
                  <c:v>30/01/2011 0:00</c:v>
                </c:pt>
                <c:pt idx="1218">
                  <c:v>31/01/2011 0:00</c:v>
                </c:pt>
                <c:pt idx="1219">
                  <c:v>1/02/2011 0:00</c:v>
                </c:pt>
                <c:pt idx="1220">
                  <c:v>2/02/2011 0:00</c:v>
                </c:pt>
                <c:pt idx="1221">
                  <c:v>3/02/2011 0:00</c:v>
                </c:pt>
                <c:pt idx="1222">
                  <c:v>4/02/2011 0:00</c:v>
                </c:pt>
                <c:pt idx="1223">
                  <c:v>5/02/2011 0:00</c:v>
                </c:pt>
                <c:pt idx="1224">
                  <c:v>6/02/2011 0:00</c:v>
                </c:pt>
                <c:pt idx="1225">
                  <c:v>7/02/2011 0:00</c:v>
                </c:pt>
                <c:pt idx="1226">
                  <c:v>8/02/2011 0:00</c:v>
                </c:pt>
                <c:pt idx="1227">
                  <c:v>9/02/2011 0:00</c:v>
                </c:pt>
                <c:pt idx="1228">
                  <c:v>10/02/2011 0:00</c:v>
                </c:pt>
                <c:pt idx="1229">
                  <c:v>11/02/2011 0:00</c:v>
                </c:pt>
                <c:pt idx="1230">
                  <c:v>12/02/2011 0:00</c:v>
                </c:pt>
                <c:pt idx="1231">
                  <c:v>13/02/2011 0:00</c:v>
                </c:pt>
                <c:pt idx="1232">
                  <c:v>14/02/2011 0:00</c:v>
                </c:pt>
                <c:pt idx="1233">
                  <c:v>15/02/2011 0:00</c:v>
                </c:pt>
                <c:pt idx="1234">
                  <c:v>16/02/2011 0:00</c:v>
                </c:pt>
                <c:pt idx="1235">
                  <c:v>17/02/2011 0:00</c:v>
                </c:pt>
                <c:pt idx="1236">
                  <c:v>18/02/2011 0:00</c:v>
                </c:pt>
                <c:pt idx="1237">
                  <c:v>19/02/2011 0:00</c:v>
                </c:pt>
                <c:pt idx="1238">
                  <c:v>20/02/2011 0:00</c:v>
                </c:pt>
                <c:pt idx="1239">
                  <c:v>21/02/2011 0:00</c:v>
                </c:pt>
                <c:pt idx="1240">
                  <c:v>22/02/2011 0:00</c:v>
                </c:pt>
                <c:pt idx="1241">
                  <c:v>23/02/2011 0:00</c:v>
                </c:pt>
                <c:pt idx="1242">
                  <c:v>24/02/2011 0:00</c:v>
                </c:pt>
                <c:pt idx="1243">
                  <c:v>25/02/2011 0:00</c:v>
                </c:pt>
                <c:pt idx="1244">
                  <c:v>26/02/2011 0:00</c:v>
                </c:pt>
                <c:pt idx="1245">
                  <c:v>27/02/2011 0:00</c:v>
                </c:pt>
                <c:pt idx="1246">
                  <c:v>28/02/2011 0:00</c:v>
                </c:pt>
                <c:pt idx="1247">
                  <c:v>1/03/2011 0:00</c:v>
                </c:pt>
                <c:pt idx="1248">
                  <c:v>2/03/2011 0:00</c:v>
                </c:pt>
                <c:pt idx="1249">
                  <c:v>3/03/2011 0:00</c:v>
                </c:pt>
                <c:pt idx="1250">
                  <c:v>4/03/2011 0:00</c:v>
                </c:pt>
                <c:pt idx="1251">
                  <c:v>5/03/2011 0:00</c:v>
                </c:pt>
                <c:pt idx="1252">
                  <c:v>6/03/2011 0:00</c:v>
                </c:pt>
                <c:pt idx="1253">
                  <c:v>7/03/2011 0:00</c:v>
                </c:pt>
                <c:pt idx="1254">
                  <c:v>8/03/2011 0:00</c:v>
                </c:pt>
                <c:pt idx="1255">
                  <c:v>9/03/2011 0:00</c:v>
                </c:pt>
                <c:pt idx="1256">
                  <c:v>10/03/2011 0:00</c:v>
                </c:pt>
                <c:pt idx="1257">
                  <c:v>11/03/2011 0:00</c:v>
                </c:pt>
                <c:pt idx="1258">
                  <c:v>12/03/2011 0:00</c:v>
                </c:pt>
                <c:pt idx="1259">
                  <c:v>13/03/2011 0:00</c:v>
                </c:pt>
                <c:pt idx="1260">
                  <c:v>14/03/2011 0:00</c:v>
                </c:pt>
                <c:pt idx="1261">
                  <c:v>15/03/2011 0:00</c:v>
                </c:pt>
                <c:pt idx="1262">
                  <c:v>16/03/2011 0:00</c:v>
                </c:pt>
                <c:pt idx="1263">
                  <c:v>17/03/2011 0:00</c:v>
                </c:pt>
                <c:pt idx="1264">
                  <c:v>18/03/2011 0:00</c:v>
                </c:pt>
                <c:pt idx="1265">
                  <c:v>19/03/2011 0:00</c:v>
                </c:pt>
                <c:pt idx="1266">
                  <c:v>20/03/2011 0:00</c:v>
                </c:pt>
                <c:pt idx="1267">
                  <c:v>21/03/2011 0:00</c:v>
                </c:pt>
                <c:pt idx="1268">
                  <c:v>22/03/2011 0:00</c:v>
                </c:pt>
                <c:pt idx="1269">
                  <c:v>23/03/2011 0:00</c:v>
                </c:pt>
                <c:pt idx="1270">
                  <c:v>24/03/2011 0:00</c:v>
                </c:pt>
                <c:pt idx="1271">
                  <c:v>25/03/2011 0:00</c:v>
                </c:pt>
                <c:pt idx="1272">
                  <c:v>26/03/2011 0:00</c:v>
                </c:pt>
                <c:pt idx="1273">
                  <c:v>27/03/2011 0:00</c:v>
                </c:pt>
                <c:pt idx="1274">
                  <c:v>28/03/2011 0:00</c:v>
                </c:pt>
                <c:pt idx="1275">
                  <c:v>29/03/2011 0:00</c:v>
                </c:pt>
                <c:pt idx="1276">
                  <c:v>30/03/2011 0:00</c:v>
                </c:pt>
                <c:pt idx="1277">
                  <c:v>31/03/2011 0:00</c:v>
                </c:pt>
                <c:pt idx="1278">
                  <c:v>1/04/2011 0:00</c:v>
                </c:pt>
                <c:pt idx="1279">
                  <c:v>2/04/2011 0:00</c:v>
                </c:pt>
                <c:pt idx="1280">
                  <c:v>3/04/2011 0:00</c:v>
                </c:pt>
                <c:pt idx="1281">
                  <c:v>4/04/2011 0:00</c:v>
                </c:pt>
                <c:pt idx="1282">
                  <c:v>5/04/2011 0:00</c:v>
                </c:pt>
                <c:pt idx="1283">
                  <c:v>6/04/2011 0:00</c:v>
                </c:pt>
                <c:pt idx="1284">
                  <c:v>7/04/2011 0:00</c:v>
                </c:pt>
                <c:pt idx="1285">
                  <c:v>8/04/2011 0:00</c:v>
                </c:pt>
                <c:pt idx="1286">
                  <c:v>9/04/2011 0:00</c:v>
                </c:pt>
                <c:pt idx="1287">
                  <c:v>10/04/2011 0:00</c:v>
                </c:pt>
                <c:pt idx="1288">
                  <c:v>11/04/2011 0:00</c:v>
                </c:pt>
                <c:pt idx="1289">
                  <c:v>12/04/2011 0:00</c:v>
                </c:pt>
                <c:pt idx="1290">
                  <c:v>13/04/2011 0:00</c:v>
                </c:pt>
                <c:pt idx="1291">
                  <c:v>14/04/2011 0:00</c:v>
                </c:pt>
                <c:pt idx="1292">
                  <c:v>15/04/2011 0:00</c:v>
                </c:pt>
                <c:pt idx="1293">
                  <c:v>16/04/2011 0:00</c:v>
                </c:pt>
                <c:pt idx="1294">
                  <c:v>17/04/2011 0:00</c:v>
                </c:pt>
                <c:pt idx="1295">
                  <c:v>18/04/2011 0:00</c:v>
                </c:pt>
                <c:pt idx="1296">
                  <c:v>19/04/2011 0:00</c:v>
                </c:pt>
                <c:pt idx="1297">
                  <c:v>20/04/2011 0:00</c:v>
                </c:pt>
                <c:pt idx="1298">
                  <c:v>21/04/2011 0:00</c:v>
                </c:pt>
                <c:pt idx="1299">
                  <c:v>22/04/2011 0:00</c:v>
                </c:pt>
                <c:pt idx="1300">
                  <c:v>23/04/2011 0:00</c:v>
                </c:pt>
                <c:pt idx="1301">
                  <c:v>24/04/2011 0:00</c:v>
                </c:pt>
                <c:pt idx="1302">
                  <c:v>25/04/2011 0:00</c:v>
                </c:pt>
                <c:pt idx="1303">
                  <c:v>26/04/2011 0:00</c:v>
                </c:pt>
                <c:pt idx="1304">
                  <c:v>27/04/2011 0:00</c:v>
                </c:pt>
                <c:pt idx="1305">
                  <c:v>28/04/2011 0:00</c:v>
                </c:pt>
                <c:pt idx="1306">
                  <c:v>29/04/2011 0:00</c:v>
                </c:pt>
                <c:pt idx="1307">
                  <c:v>30/04/2011 0:00</c:v>
                </c:pt>
                <c:pt idx="1308">
                  <c:v>1/05/2011 0:00</c:v>
                </c:pt>
                <c:pt idx="1309">
                  <c:v>2/05/2011 0:00</c:v>
                </c:pt>
                <c:pt idx="1310">
                  <c:v>3/05/2011 0:00</c:v>
                </c:pt>
                <c:pt idx="1311">
                  <c:v>4/05/2011 0:00</c:v>
                </c:pt>
                <c:pt idx="1312">
                  <c:v>5/05/2011 0:00</c:v>
                </c:pt>
                <c:pt idx="1313">
                  <c:v>6/05/2011 0:00</c:v>
                </c:pt>
                <c:pt idx="1314">
                  <c:v>7/05/2011 0:00</c:v>
                </c:pt>
                <c:pt idx="1315">
                  <c:v>8/05/2011 0:00</c:v>
                </c:pt>
                <c:pt idx="1316">
                  <c:v>9/05/2011 0:00</c:v>
                </c:pt>
                <c:pt idx="1317">
                  <c:v>10/05/2011 0:00</c:v>
                </c:pt>
                <c:pt idx="1318">
                  <c:v>11/05/2011 0:00</c:v>
                </c:pt>
                <c:pt idx="1319">
                  <c:v>12/05/2011 0:00</c:v>
                </c:pt>
                <c:pt idx="1320">
                  <c:v>13/05/2011 0:00</c:v>
                </c:pt>
                <c:pt idx="1321">
                  <c:v>14/05/2011 0:00</c:v>
                </c:pt>
                <c:pt idx="1322">
                  <c:v>15/05/2011 0:00</c:v>
                </c:pt>
                <c:pt idx="1323">
                  <c:v>16/05/2011 0:00</c:v>
                </c:pt>
                <c:pt idx="1324">
                  <c:v>17/05/2011 0:00</c:v>
                </c:pt>
                <c:pt idx="1325">
                  <c:v>18/05/2011 0:00</c:v>
                </c:pt>
                <c:pt idx="1326">
                  <c:v>19/05/2011 0:00</c:v>
                </c:pt>
                <c:pt idx="1327">
                  <c:v>20/05/2011 0:00</c:v>
                </c:pt>
                <c:pt idx="1328">
                  <c:v>21/05/2011 0:00</c:v>
                </c:pt>
                <c:pt idx="1329">
                  <c:v>22/05/2011 0:00</c:v>
                </c:pt>
                <c:pt idx="1330">
                  <c:v>23/05/2011 0:00</c:v>
                </c:pt>
                <c:pt idx="1331">
                  <c:v>24/05/2011 0:00</c:v>
                </c:pt>
                <c:pt idx="1332">
                  <c:v>25/05/2011 0:00</c:v>
                </c:pt>
                <c:pt idx="1333">
                  <c:v>26/05/2011 0:00</c:v>
                </c:pt>
                <c:pt idx="1334">
                  <c:v>27/05/2011 0:00</c:v>
                </c:pt>
                <c:pt idx="1335">
                  <c:v>28/05/2011 0:00</c:v>
                </c:pt>
                <c:pt idx="1336">
                  <c:v>29/05/2011 0:00</c:v>
                </c:pt>
                <c:pt idx="1337">
                  <c:v>30/05/2011 0:00</c:v>
                </c:pt>
                <c:pt idx="1338">
                  <c:v>31/05/2011 0:00</c:v>
                </c:pt>
                <c:pt idx="1339">
                  <c:v>1/06/2011 0:00</c:v>
                </c:pt>
                <c:pt idx="1340">
                  <c:v>2/06/2011 0:00</c:v>
                </c:pt>
                <c:pt idx="1341">
                  <c:v>3/06/2011 0:00</c:v>
                </c:pt>
                <c:pt idx="1342">
                  <c:v>4/06/2011 0:00</c:v>
                </c:pt>
                <c:pt idx="1343">
                  <c:v>5/06/2011 0:00</c:v>
                </c:pt>
                <c:pt idx="1344">
                  <c:v>6/06/2011 0:00</c:v>
                </c:pt>
                <c:pt idx="1345">
                  <c:v>7/06/2011 0:00</c:v>
                </c:pt>
                <c:pt idx="1346">
                  <c:v>8/06/2011 0:00</c:v>
                </c:pt>
                <c:pt idx="1347">
                  <c:v>9/06/2011 0:00</c:v>
                </c:pt>
                <c:pt idx="1348">
                  <c:v>10/06/2011 0:00</c:v>
                </c:pt>
                <c:pt idx="1349">
                  <c:v>11/06/2011 0:00</c:v>
                </c:pt>
                <c:pt idx="1350">
                  <c:v>12/06/2011 0:00</c:v>
                </c:pt>
                <c:pt idx="1351">
                  <c:v>13/06/2011 0:00</c:v>
                </c:pt>
                <c:pt idx="1352">
                  <c:v>14/06/2011 0:00</c:v>
                </c:pt>
                <c:pt idx="1353">
                  <c:v>15/06/2011 0:00</c:v>
                </c:pt>
                <c:pt idx="1354">
                  <c:v>16/06/2011 0:00</c:v>
                </c:pt>
                <c:pt idx="1355">
                  <c:v>17/06/2011 0:00</c:v>
                </c:pt>
                <c:pt idx="1356">
                  <c:v>18/06/2011 0:00</c:v>
                </c:pt>
                <c:pt idx="1357">
                  <c:v>19/06/2011 0:00</c:v>
                </c:pt>
                <c:pt idx="1358">
                  <c:v>20/06/2011 0:00</c:v>
                </c:pt>
                <c:pt idx="1359">
                  <c:v>21/06/2011 0:00</c:v>
                </c:pt>
                <c:pt idx="1360">
                  <c:v>22/06/2011 0:00</c:v>
                </c:pt>
                <c:pt idx="1361">
                  <c:v>23/06/2011 0:00</c:v>
                </c:pt>
                <c:pt idx="1362">
                  <c:v>24/06/2011 0:00</c:v>
                </c:pt>
                <c:pt idx="1363">
                  <c:v>25/06/2011 0:00</c:v>
                </c:pt>
                <c:pt idx="1364">
                  <c:v>26/06/2011 0:00</c:v>
                </c:pt>
                <c:pt idx="1365">
                  <c:v>27/06/2011 0:00</c:v>
                </c:pt>
                <c:pt idx="1366">
                  <c:v>28/06/2011 0:00</c:v>
                </c:pt>
                <c:pt idx="1367">
                  <c:v>29/06/2011 0:00</c:v>
                </c:pt>
                <c:pt idx="1368">
                  <c:v>30/06/2011 0:00</c:v>
                </c:pt>
                <c:pt idx="1369">
                  <c:v>1/07/2011 0:00</c:v>
                </c:pt>
                <c:pt idx="1370">
                  <c:v>2/07/2011 0:00</c:v>
                </c:pt>
                <c:pt idx="1371">
                  <c:v>3/07/2011 0:00</c:v>
                </c:pt>
                <c:pt idx="1372">
                  <c:v>4/07/2011 0:00</c:v>
                </c:pt>
                <c:pt idx="1373">
                  <c:v>5/07/2011 0:00</c:v>
                </c:pt>
                <c:pt idx="1374">
                  <c:v>6/07/2011 0:00</c:v>
                </c:pt>
                <c:pt idx="1375">
                  <c:v>7/07/2011 0:00</c:v>
                </c:pt>
                <c:pt idx="1376">
                  <c:v>8/07/2011 0:00</c:v>
                </c:pt>
                <c:pt idx="1377">
                  <c:v>9/07/2011 0:00</c:v>
                </c:pt>
                <c:pt idx="1378">
                  <c:v>10/07/2011 0:00</c:v>
                </c:pt>
                <c:pt idx="1379">
                  <c:v>11/07/2011 0:00</c:v>
                </c:pt>
                <c:pt idx="1380">
                  <c:v>12/07/2011 0:00</c:v>
                </c:pt>
                <c:pt idx="1381">
                  <c:v>13/07/2011 0:00</c:v>
                </c:pt>
                <c:pt idx="1382">
                  <c:v>14/07/2011 0:00</c:v>
                </c:pt>
                <c:pt idx="1383">
                  <c:v>15/07/2011 0:00</c:v>
                </c:pt>
                <c:pt idx="1384">
                  <c:v>16/07/2011 0:00</c:v>
                </c:pt>
                <c:pt idx="1385">
                  <c:v>17/07/2011 0:00</c:v>
                </c:pt>
                <c:pt idx="1386">
                  <c:v>18/07/2011 0:00</c:v>
                </c:pt>
                <c:pt idx="1387">
                  <c:v>19/07/2011 0:00</c:v>
                </c:pt>
                <c:pt idx="1388">
                  <c:v>20/07/2011 0:00</c:v>
                </c:pt>
                <c:pt idx="1389">
                  <c:v>21/07/2011 0:00</c:v>
                </c:pt>
                <c:pt idx="1390">
                  <c:v>22/07/2011 0:00</c:v>
                </c:pt>
                <c:pt idx="1391">
                  <c:v>23/07/2011 0:00</c:v>
                </c:pt>
                <c:pt idx="1392">
                  <c:v>24/07/2011 0:00</c:v>
                </c:pt>
                <c:pt idx="1393">
                  <c:v>25/07/2011 0:00</c:v>
                </c:pt>
                <c:pt idx="1394">
                  <c:v>26/07/2011 0:00</c:v>
                </c:pt>
                <c:pt idx="1395">
                  <c:v>27/07/2011 0:00</c:v>
                </c:pt>
                <c:pt idx="1396">
                  <c:v>28/07/2011 0:00</c:v>
                </c:pt>
                <c:pt idx="1397">
                  <c:v>29/07/2011 0:00</c:v>
                </c:pt>
                <c:pt idx="1398">
                  <c:v>30/07/2011 0:00</c:v>
                </c:pt>
                <c:pt idx="1399">
                  <c:v>31/07/2011 0:00</c:v>
                </c:pt>
                <c:pt idx="1400">
                  <c:v>1/08/2011 0:00</c:v>
                </c:pt>
                <c:pt idx="1401">
                  <c:v>2/08/2011 0:00</c:v>
                </c:pt>
                <c:pt idx="1402">
                  <c:v>3/08/2011 0:00</c:v>
                </c:pt>
                <c:pt idx="1403">
                  <c:v>4/08/2011 0:00</c:v>
                </c:pt>
                <c:pt idx="1404">
                  <c:v>5/08/2011 0:00</c:v>
                </c:pt>
                <c:pt idx="1405">
                  <c:v>6/08/2011 0:00</c:v>
                </c:pt>
                <c:pt idx="1406">
                  <c:v>7/08/2011 0:00</c:v>
                </c:pt>
                <c:pt idx="1407">
                  <c:v>8/08/2011 0:00</c:v>
                </c:pt>
                <c:pt idx="1408">
                  <c:v>9/08/2011 0:00</c:v>
                </c:pt>
                <c:pt idx="1409">
                  <c:v>10/08/2011 0:00</c:v>
                </c:pt>
                <c:pt idx="1410">
                  <c:v>11/08/2011 0:00</c:v>
                </c:pt>
                <c:pt idx="1411">
                  <c:v>12/08/2011 0:00</c:v>
                </c:pt>
                <c:pt idx="1412">
                  <c:v>13/08/2011 0:00</c:v>
                </c:pt>
                <c:pt idx="1413">
                  <c:v>14/08/2011 0:00</c:v>
                </c:pt>
                <c:pt idx="1414">
                  <c:v>15/08/2011 0:00</c:v>
                </c:pt>
                <c:pt idx="1415">
                  <c:v>16/08/2011 0:00</c:v>
                </c:pt>
                <c:pt idx="1416">
                  <c:v>17/08/2011 0:00</c:v>
                </c:pt>
                <c:pt idx="1417">
                  <c:v>18/08/2011 0:00</c:v>
                </c:pt>
                <c:pt idx="1418">
                  <c:v>19/08/2011 0:00</c:v>
                </c:pt>
                <c:pt idx="1419">
                  <c:v>20/08/2011 0:00</c:v>
                </c:pt>
                <c:pt idx="1420">
                  <c:v>21/08/2011 0:00</c:v>
                </c:pt>
                <c:pt idx="1421">
                  <c:v>22/08/2011 0:00</c:v>
                </c:pt>
                <c:pt idx="1422">
                  <c:v>23/08/2011 0:00</c:v>
                </c:pt>
                <c:pt idx="1423">
                  <c:v>24/08/2011 0:00</c:v>
                </c:pt>
                <c:pt idx="1424">
                  <c:v>25/08/2011 0:00</c:v>
                </c:pt>
                <c:pt idx="1425">
                  <c:v>26/08/2011 0:00</c:v>
                </c:pt>
                <c:pt idx="1426">
                  <c:v>27/08/2011 0:00</c:v>
                </c:pt>
                <c:pt idx="1427">
                  <c:v>28/08/2011 0:00</c:v>
                </c:pt>
                <c:pt idx="1428">
                  <c:v>29/08/2011 0:00</c:v>
                </c:pt>
                <c:pt idx="1429">
                  <c:v>30/08/2011 0:00</c:v>
                </c:pt>
                <c:pt idx="1430">
                  <c:v>31/08/2011 0:00</c:v>
                </c:pt>
                <c:pt idx="1431">
                  <c:v>1/09/2011 0:00</c:v>
                </c:pt>
                <c:pt idx="1432">
                  <c:v>2/09/2011 0:00</c:v>
                </c:pt>
                <c:pt idx="1433">
                  <c:v>3/09/2011 0:00</c:v>
                </c:pt>
                <c:pt idx="1434">
                  <c:v>4/09/2011 0:00</c:v>
                </c:pt>
                <c:pt idx="1435">
                  <c:v>5/09/2011 0:00</c:v>
                </c:pt>
                <c:pt idx="1436">
                  <c:v>6/09/2011 0:00</c:v>
                </c:pt>
                <c:pt idx="1437">
                  <c:v>7/09/2011 0:00</c:v>
                </c:pt>
                <c:pt idx="1438">
                  <c:v>8/09/2011 0:00</c:v>
                </c:pt>
                <c:pt idx="1439">
                  <c:v>9/09/2011 0:00</c:v>
                </c:pt>
                <c:pt idx="1440">
                  <c:v>10/09/2011 0:00</c:v>
                </c:pt>
                <c:pt idx="1441">
                  <c:v>11/09/2011 0:00</c:v>
                </c:pt>
                <c:pt idx="1442">
                  <c:v>12/09/2011 0:00</c:v>
                </c:pt>
                <c:pt idx="1443">
                  <c:v>13/09/2011 0:00</c:v>
                </c:pt>
                <c:pt idx="1444">
                  <c:v>14/09/2011 0:00</c:v>
                </c:pt>
                <c:pt idx="1445">
                  <c:v>15/09/2011 0:00</c:v>
                </c:pt>
                <c:pt idx="1446">
                  <c:v>16/09/2011 0:00</c:v>
                </c:pt>
                <c:pt idx="1447">
                  <c:v>17/09/2011 0:00</c:v>
                </c:pt>
                <c:pt idx="1448">
                  <c:v>18/09/2011 0:00</c:v>
                </c:pt>
                <c:pt idx="1449">
                  <c:v>19/09/2011 0:00</c:v>
                </c:pt>
                <c:pt idx="1450">
                  <c:v>20/09/2011 0:00</c:v>
                </c:pt>
                <c:pt idx="1451">
                  <c:v>21/09/2011 0:00</c:v>
                </c:pt>
                <c:pt idx="1452">
                  <c:v>22/09/2011 0:00</c:v>
                </c:pt>
                <c:pt idx="1453">
                  <c:v>23/09/2011 0:00</c:v>
                </c:pt>
                <c:pt idx="1454">
                  <c:v>24/09/2011 0:00</c:v>
                </c:pt>
                <c:pt idx="1455">
                  <c:v>25/09/2011 0:00</c:v>
                </c:pt>
                <c:pt idx="1456">
                  <c:v>26/09/2011 0:00</c:v>
                </c:pt>
                <c:pt idx="1457">
                  <c:v>27/09/2011 0:00</c:v>
                </c:pt>
                <c:pt idx="1458">
                  <c:v>28/09/2011 0:00</c:v>
                </c:pt>
                <c:pt idx="1459">
                  <c:v>29/09/2011 0:00</c:v>
                </c:pt>
                <c:pt idx="1460">
                  <c:v>30/09/2011 0:00</c:v>
                </c:pt>
                <c:pt idx="1461">
                  <c:v>1/10/2011 0:00</c:v>
                </c:pt>
                <c:pt idx="1462">
                  <c:v>2/10/2011 0:00</c:v>
                </c:pt>
                <c:pt idx="1463">
                  <c:v>3/10/2011 0:00</c:v>
                </c:pt>
                <c:pt idx="1464">
                  <c:v>4/10/2011 0:00</c:v>
                </c:pt>
                <c:pt idx="1465">
                  <c:v>5/10/2011 0:00</c:v>
                </c:pt>
                <c:pt idx="1466">
                  <c:v>6/10/2011 0:00</c:v>
                </c:pt>
                <c:pt idx="1467">
                  <c:v>7/10/2011 0:00</c:v>
                </c:pt>
                <c:pt idx="1468">
                  <c:v>8/10/2011 0:00</c:v>
                </c:pt>
                <c:pt idx="1469">
                  <c:v>9/10/2011 0:00</c:v>
                </c:pt>
                <c:pt idx="1470">
                  <c:v>10/10/2011 0:00</c:v>
                </c:pt>
                <c:pt idx="1471">
                  <c:v>11/10/2011 0:00</c:v>
                </c:pt>
                <c:pt idx="1472">
                  <c:v>12/10/2011 0:00</c:v>
                </c:pt>
                <c:pt idx="1473">
                  <c:v>13/10/2011 0:00</c:v>
                </c:pt>
                <c:pt idx="1474">
                  <c:v>14/10/2011 0:00</c:v>
                </c:pt>
                <c:pt idx="1475">
                  <c:v>15/10/2011 0:00</c:v>
                </c:pt>
                <c:pt idx="1476">
                  <c:v>16/10/2011 0:00</c:v>
                </c:pt>
                <c:pt idx="1477">
                  <c:v>17/10/2011 0:00</c:v>
                </c:pt>
                <c:pt idx="1478">
                  <c:v>18/10/2011 0:00</c:v>
                </c:pt>
                <c:pt idx="1479">
                  <c:v>19/10/2011 0:00</c:v>
                </c:pt>
                <c:pt idx="1480">
                  <c:v>20/10/2011 0:00</c:v>
                </c:pt>
                <c:pt idx="1481">
                  <c:v>21/10/2011 0:00</c:v>
                </c:pt>
                <c:pt idx="1482">
                  <c:v>22/10/2011 0:00</c:v>
                </c:pt>
                <c:pt idx="1483">
                  <c:v>23/10/2011 0:00</c:v>
                </c:pt>
                <c:pt idx="1484">
                  <c:v>24/10/2011 0:00</c:v>
                </c:pt>
                <c:pt idx="1485">
                  <c:v>25/10/2011 0:00</c:v>
                </c:pt>
                <c:pt idx="1486">
                  <c:v>26/10/2011 0:00</c:v>
                </c:pt>
                <c:pt idx="1487">
                  <c:v>27/10/2011 0:00</c:v>
                </c:pt>
                <c:pt idx="1488">
                  <c:v>28/10/2011 0:00</c:v>
                </c:pt>
                <c:pt idx="1489">
                  <c:v>29/10/2011 0:00</c:v>
                </c:pt>
                <c:pt idx="1490">
                  <c:v>30/10/2011 0:00</c:v>
                </c:pt>
                <c:pt idx="1491">
                  <c:v>31/10/2011 0:00</c:v>
                </c:pt>
                <c:pt idx="1492">
                  <c:v>1/11/2011 0:00</c:v>
                </c:pt>
                <c:pt idx="1493">
                  <c:v>2/11/2011 0:00</c:v>
                </c:pt>
                <c:pt idx="1494">
                  <c:v>3/11/2011 0:00</c:v>
                </c:pt>
                <c:pt idx="1495">
                  <c:v>4/11/2011 0:00</c:v>
                </c:pt>
                <c:pt idx="1496">
                  <c:v>5/11/2011 0:00</c:v>
                </c:pt>
                <c:pt idx="1497">
                  <c:v>6/11/2011 0:00</c:v>
                </c:pt>
                <c:pt idx="1498">
                  <c:v>7/11/2011 0:00</c:v>
                </c:pt>
                <c:pt idx="1499">
                  <c:v>8/11/2011 0:00</c:v>
                </c:pt>
                <c:pt idx="1500">
                  <c:v>9/11/2011 0:00</c:v>
                </c:pt>
                <c:pt idx="1501">
                  <c:v>10/11/2011 0:00</c:v>
                </c:pt>
                <c:pt idx="1502">
                  <c:v>11/11/2011 0:00</c:v>
                </c:pt>
                <c:pt idx="1503">
                  <c:v>12/11/2011 0:00</c:v>
                </c:pt>
                <c:pt idx="1504">
                  <c:v>13/11/2011 0:00</c:v>
                </c:pt>
                <c:pt idx="1505">
                  <c:v>14/11/2011 0:00</c:v>
                </c:pt>
                <c:pt idx="1506">
                  <c:v>15/11/2011 0:00</c:v>
                </c:pt>
                <c:pt idx="1507">
                  <c:v>16/11/2011 0:00</c:v>
                </c:pt>
                <c:pt idx="1508">
                  <c:v>17/11/2011 0:00</c:v>
                </c:pt>
                <c:pt idx="1509">
                  <c:v>18/11/2011 0:00</c:v>
                </c:pt>
                <c:pt idx="1510">
                  <c:v>19/11/2011 0:00</c:v>
                </c:pt>
                <c:pt idx="1511">
                  <c:v>20/11/2011 0:00</c:v>
                </c:pt>
                <c:pt idx="1512">
                  <c:v>21/11/2011 0:00</c:v>
                </c:pt>
                <c:pt idx="1513">
                  <c:v>22/11/2011 0:00</c:v>
                </c:pt>
                <c:pt idx="1514">
                  <c:v>23/11/2011 0:00</c:v>
                </c:pt>
                <c:pt idx="1515">
                  <c:v>24/11/2011 0:00</c:v>
                </c:pt>
                <c:pt idx="1516">
                  <c:v>25/11/2011 0:00</c:v>
                </c:pt>
                <c:pt idx="1517">
                  <c:v>26/11/2011 0:00</c:v>
                </c:pt>
                <c:pt idx="1518">
                  <c:v>27/11/2011 0:00</c:v>
                </c:pt>
                <c:pt idx="1519">
                  <c:v>28/11/2011 0:00</c:v>
                </c:pt>
                <c:pt idx="1520">
                  <c:v>29/11/2011 0:00</c:v>
                </c:pt>
                <c:pt idx="1521">
                  <c:v>30/11/2011 0:00</c:v>
                </c:pt>
                <c:pt idx="1522">
                  <c:v>1/12/2011 0:00</c:v>
                </c:pt>
                <c:pt idx="1523">
                  <c:v>2/12/2011 0:00</c:v>
                </c:pt>
                <c:pt idx="1524">
                  <c:v>3/12/2011 0:00</c:v>
                </c:pt>
                <c:pt idx="1525">
                  <c:v>4/12/2011 0:00</c:v>
                </c:pt>
                <c:pt idx="1526">
                  <c:v>5/12/2011 0:00</c:v>
                </c:pt>
                <c:pt idx="1527">
                  <c:v>6/12/2011 0:00</c:v>
                </c:pt>
                <c:pt idx="1528">
                  <c:v>7/12/2011 0:00</c:v>
                </c:pt>
                <c:pt idx="1529">
                  <c:v>8/12/2011 0:00</c:v>
                </c:pt>
                <c:pt idx="1530">
                  <c:v>9/12/2011 0:00</c:v>
                </c:pt>
                <c:pt idx="1531">
                  <c:v>10/12/2011 0:00</c:v>
                </c:pt>
                <c:pt idx="1532">
                  <c:v>11/12/2011 0:00</c:v>
                </c:pt>
                <c:pt idx="1533">
                  <c:v>12/12/2011 0:00</c:v>
                </c:pt>
                <c:pt idx="1534">
                  <c:v>13/12/2011 0:00</c:v>
                </c:pt>
                <c:pt idx="1535">
                  <c:v>14/12/2011 0:00</c:v>
                </c:pt>
                <c:pt idx="1536">
                  <c:v>15/12/2011 0:00</c:v>
                </c:pt>
                <c:pt idx="1537">
                  <c:v>16/12/2011 0:00</c:v>
                </c:pt>
                <c:pt idx="1538">
                  <c:v>17/12/2011 0:00</c:v>
                </c:pt>
                <c:pt idx="1539">
                  <c:v>18/12/2011 0:00</c:v>
                </c:pt>
                <c:pt idx="1540">
                  <c:v>19/12/2011 0:00</c:v>
                </c:pt>
                <c:pt idx="1541">
                  <c:v>20/12/2011 0:00</c:v>
                </c:pt>
                <c:pt idx="1542">
                  <c:v>21/12/2011 0:00</c:v>
                </c:pt>
                <c:pt idx="1543">
                  <c:v>22/12/2011 0:00</c:v>
                </c:pt>
                <c:pt idx="1544">
                  <c:v>23/12/2011 0:00</c:v>
                </c:pt>
                <c:pt idx="1545">
                  <c:v>24/12/2011 0:00</c:v>
                </c:pt>
                <c:pt idx="1546">
                  <c:v>25/12/2011 0:00</c:v>
                </c:pt>
                <c:pt idx="1547">
                  <c:v>26/12/2011 0:00</c:v>
                </c:pt>
                <c:pt idx="1548">
                  <c:v>27/12/2011 0:00</c:v>
                </c:pt>
                <c:pt idx="1549">
                  <c:v>28/12/2011 0:00</c:v>
                </c:pt>
                <c:pt idx="1550">
                  <c:v>29/12/2011 0:00</c:v>
                </c:pt>
                <c:pt idx="1551">
                  <c:v>30/12/2011 0:00</c:v>
                </c:pt>
                <c:pt idx="1552">
                  <c:v>31/12/2011 0:00</c:v>
                </c:pt>
                <c:pt idx="1553">
                  <c:v>1/01/2012 0:00</c:v>
                </c:pt>
                <c:pt idx="1554">
                  <c:v>2/01/2012 0:00</c:v>
                </c:pt>
                <c:pt idx="1555">
                  <c:v>3/01/2012 0:00</c:v>
                </c:pt>
                <c:pt idx="1556">
                  <c:v>4/01/2012 0:00</c:v>
                </c:pt>
                <c:pt idx="1557">
                  <c:v>5/01/2012 0:00</c:v>
                </c:pt>
                <c:pt idx="1558">
                  <c:v>6/01/2012 0:00</c:v>
                </c:pt>
                <c:pt idx="1559">
                  <c:v>7/01/2012 0:00</c:v>
                </c:pt>
                <c:pt idx="1560">
                  <c:v>8/01/2012 0:00</c:v>
                </c:pt>
                <c:pt idx="1561">
                  <c:v>9/01/2012 0:00</c:v>
                </c:pt>
                <c:pt idx="1562">
                  <c:v>10/01/2012 0:00</c:v>
                </c:pt>
                <c:pt idx="1563">
                  <c:v>11/01/2012 0:00</c:v>
                </c:pt>
                <c:pt idx="1564">
                  <c:v>12/01/2012 0:00</c:v>
                </c:pt>
                <c:pt idx="1565">
                  <c:v>13/01/2012 0:00</c:v>
                </c:pt>
                <c:pt idx="1566">
                  <c:v>14/01/2012 0:00</c:v>
                </c:pt>
                <c:pt idx="1567">
                  <c:v>15/01/2012 0:00</c:v>
                </c:pt>
                <c:pt idx="1568">
                  <c:v>16/01/2012 0:00</c:v>
                </c:pt>
                <c:pt idx="1569">
                  <c:v>17/01/2012 0:00</c:v>
                </c:pt>
                <c:pt idx="1570">
                  <c:v>18/01/2012 0:00</c:v>
                </c:pt>
                <c:pt idx="1571">
                  <c:v>19/01/2012 0:00</c:v>
                </c:pt>
                <c:pt idx="1572">
                  <c:v>20/01/2012 0:00</c:v>
                </c:pt>
                <c:pt idx="1573">
                  <c:v>21/01/2012 0:00</c:v>
                </c:pt>
                <c:pt idx="1574">
                  <c:v>22/01/2012 0:00</c:v>
                </c:pt>
                <c:pt idx="1575">
                  <c:v>23/01/2012 0:00</c:v>
                </c:pt>
                <c:pt idx="1576">
                  <c:v>24/01/2012 0:00</c:v>
                </c:pt>
                <c:pt idx="1577">
                  <c:v>25/01/2012 0:00</c:v>
                </c:pt>
                <c:pt idx="1578">
                  <c:v>26/01/2012 0:00</c:v>
                </c:pt>
                <c:pt idx="1579">
                  <c:v>27/01/2012 0:00</c:v>
                </c:pt>
                <c:pt idx="1580">
                  <c:v>28/01/2012 0:00</c:v>
                </c:pt>
                <c:pt idx="1581">
                  <c:v>29/01/2012 0:00</c:v>
                </c:pt>
                <c:pt idx="1582">
                  <c:v>30/01/2012 0:00</c:v>
                </c:pt>
                <c:pt idx="1583">
                  <c:v>31/01/2012 0:00</c:v>
                </c:pt>
                <c:pt idx="1584">
                  <c:v>1/02/2012 0:00</c:v>
                </c:pt>
                <c:pt idx="1585">
                  <c:v>2/02/2012 0:00</c:v>
                </c:pt>
                <c:pt idx="1586">
                  <c:v>3/02/2012 0:00</c:v>
                </c:pt>
                <c:pt idx="1587">
                  <c:v>4/02/2012 0:00</c:v>
                </c:pt>
                <c:pt idx="1588">
                  <c:v>5/02/2012 0:00</c:v>
                </c:pt>
                <c:pt idx="1589">
                  <c:v>6/02/2012 0:00</c:v>
                </c:pt>
                <c:pt idx="1590">
                  <c:v>7/02/2012 0:00</c:v>
                </c:pt>
                <c:pt idx="1591">
                  <c:v>8/02/2012 0:00</c:v>
                </c:pt>
                <c:pt idx="1592">
                  <c:v>9/02/2012 0:00</c:v>
                </c:pt>
                <c:pt idx="1593">
                  <c:v>10/02/2012 0:00</c:v>
                </c:pt>
                <c:pt idx="1594">
                  <c:v>11/02/2012 0:00</c:v>
                </c:pt>
                <c:pt idx="1595">
                  <c:v>12/02/2012 0:00</c:v>
                </c:pt>
                <c:pt idx="1596">
                  <c:v>13/02/2012 0:00</c:v>
                </c:pt>
                <c:pt idx="1597">
                  <c:v>14/02/2012 0:00</c:v>
                </c:pt>
                <c:pt idx="1598">
                  <c:v>15/02/2012 0:00</c:v>
                </c:pt>
                <c:pt idx="1599">
                  <c:v>16/02/2012 0:00</c:v>
                </c:pt>
                <c:pt idx="1600">
                  <c:v>17/02/2012 0:00</c:v>
                </c:pt>
                <c:pt idx="1601">
                  <c:v>18/02/2012 0:00</c:v>
                </c:pt>
                <c:pt idx="1602">
                  <c:v>19/02/2012 0:00</c:v>
                </c:pt>
                <c:pt idx="1603">
                  <c:v>20/02/2012 0:00</c:v>
                </c:pt>
                <c:pt idx="1604">
                  <c:v>21/02/2012 0:00</c:v>
                </c:pt>
                <c:pt idx="1605">
                  <c:v>22/02/2012 0:00</c:v>
                </c:pt>
                <c:pt idx="1606">
                  <c:v>23/02/2012 0:00</c:v>
                </c:pt>
                <c:pt idx="1607">
                  <c:v>24/02/2012 0:00</c:v>
                </c:pt>
                <c:pt idx="1608">
                  <c:v>25/02/2012 0:00</c:v>
                </c:pt>
                <c:pt idx="1609">
                  <c:v>26/02/2012 0:00</c:v>
                </c:pt>
                <c:pt idx="1610">
                  <c:v>27/02/2012 0:00</c:v>
                </c:pt>
                <c:pt idx="1611">
                  <c:v>28/02/2012 0:00</c:v>
                </c:pt>
                <c:pt idx="1612">
                  <c:v>29/02/2012 0:00</c:v>
                </c:pt>
                <c:pt idx="1613">
                  <c:v>1/03/2012 0:00</c:v>
                </c:pt>
                <c:pt idx="1614">
                  <c:v>2/03/2012 0:00</c:v>
                </c:pt>
                <c:pt idx="1615">
                  <c:v>3/03/2012 0:00</c:v>
                </c:pt>
                <c:pt idx="1616">
                  <c:v>4/03/2012 0:00</c:v>
                </c:pt>
                <c:pt idx="1617">
                  <c:v>5/03/2012 0:00</c:v>
                </c:pt>
                <c:pt idx="1618">
                  <c:v>6/03/2012 0:00</c:v>
                </c:pt>
                <c:pt idx="1619">
                  <c:v>7/03/2012 0:00</c:v>
                </c:pt>
                <c:pt idx="1620">
                  <c:v>8/03/2012 0:00</c:v>
                </c:pt>
                <c:pt idx="1621">
                  <c:v>9/03/2012 0:00</c:v>
                </c:pt>
                <c:pt idx="1622">
                  <c:v>10/03/2012 0:00</c:v>
                </c:pt>
                <c:pt idx="1623">
                  <c:v>11/03/2012 0:00</c:v>
                </c:pt>
                <c:pt idx="1624">
                  <c:v>12/03/2012 0:00</c:v>
                </c:pt>
                <c:pt idx="1625">
                  <c:v>13/03/2012 0:00</c:v>
                </c:pt>
                <c:pt idx="1626">
                  <c:v>14/03/2012 0:00</c:v>
                </c:pt>
                <c:pt idx="1627">
                  <c:v>15/03/2012 0:00</c:v>
                </c:pt>
                <c:pt idx="1628">
                  <c:v>16/03/2012 0:00</c:v>
                </c:pt>
                <c:pt idx="1629">
                  <c:v>17/03/2012 0:00</c:v>
                </c:pt>
                <c:pt idx="1630">
                  <c:v>18/03/2012 0:00</c:v>
                </c:pt>
                <c:pt idx="1631">
                  <c:v>19/03/2012 0:00</c:v>
                </c:pt>
                <c:pt idx="1632">
                  <c:v>20/03/2012 0:00</c:v>
                </c:pt>
                <c:pt idx="1633">
                  <c:v>21/03/2012 0:00</c:v>
                </c:pt>
                <c:pt idx="1634">
                  <c:v>22/03/2012 0:00</c:v>
                </c:pt>
                <c:pt idx="1635">
                  <c:v>23/03/2012 0:00</c:v>
                </c:pt>
                <c:pt idx="1636">
                  <c:v>24/03/2012 0:00</c:v>
                </c:pt>
                <c:pt idx="1637">
                  <c:v>25/03/2012 0:00</c:v>
                </c:pt>
                <c:pt idx="1638">
                  <c:v>26/03/2012 0:00</c:v>
                </c:pt>
                <c:pt idx="1639">
                  <c:v>27/03/2012 0:00</c:v>
                </c:pt>
                <c:pt idx="1640">
                  <c:v>28/03/2012 0:00</c:v>
                </c:pt>
                <c:pt idx="1641">
                  <c:v>29/03/2012 0:00</c:v>
                </c:pt>
                <c:pt idx="1642">
                  <c:v>30/03/2012 0:00</c:v>
                </c:pt>
                <c:pt idx="1643">
                  <c:v>31/03/2012 0:00</c:v>
                </c:pt>
                <c:pt idx="1644">
                  <c:v>1/04/2012 0:00</c:v>
                </c:pt>
                <c:pt idx="1645">
                  <c:v>2/04/2012 0:00</c:v>
                </c:pt>
                <c:pt idx="1646">
                  <c:v>3/04/2012 0:00</c:v>
                </c:pt>
                <c:pt idx="1647">
                  <c:v>4/04/2012 0:00</c:v>
                </c:pt>
                <c:pt idx="1648">
                  <c:v>5/04/2012 0:00</c:v>
                </c:pt>
                <c:pt idx="1649">
                  <c:v>6/04/2012 0:00</c:v>
                </c:pt>
                <c:pt idx="1650">
                  <c:v>7/04/2012 0:00</c:v>
                </c:pt>
                <c:pt idx="1651">
                  <c:v>8/04/2012 0:00</c:v>
                </c:pt>
                <c:pt idx="1652">
                  <c:v>9/04/2012 0:00</c:v>
                </c:pt>
                <c:pt idx="1653">
                  <c:v>10/04/2012 0:00</c:v>
                </c:pt>
                <c:pt idx="1654">
                  <c:v>11/04/2012 0:00</c:v>
                </c:pt>
                <c:pt idx="1655">
                  <c:v>12/04/2012 0:00</c:v>
                </c:pt>
                <c:pt idx="1656">
                  <c:v>13/04/2012 0:00</c:v>
                </c:pt>
                <c:pt idx="1657">
                  <c:v>14/04/2012 0:00</c:v>
                </c:pt>
                <c:pt idx="1658">
                  <c:v>15/04/2012 0:00</c:v>
                </c:pt>
                <c:pt idx="1659">
                  <c:v>16/04/2012 0:00</c:v>
                </c:pt>
                <c:pt idx="1660">
                  <c:v>17/04/2012 0:00</c:v>
                </c:pt>
                <c:pt idx="1661">
                  <c:v>18/04/2012 0:00</c:v>
                </c:pt>
                <c:pt idx="1662">
                  <c:v>19/04/2012 0:00</c:v>
                </c:pt>
                <c:pt idx="1663">
                  <c:v>20/04/2012 0:00</c:v>
                </c:pt>
                <c:pt idx="1664">
                  <c:v>21/04/2012 0:00</c:v>
                </c:pt>
                <c:pt idx="1665">
                  <c:v>22/04/2012 0:00</c:v>
                </c:pt>
                <c:pt idx="1666">
                  <c:v>23/04/2012 0:00</c:v>
                </c:pt>
                <c:pt idx="1667">
                  <c:v>24/04/2012 0:00</c:v>
                </c:pt>
                <c:pt idx="1668">
                  <c:v>25/04/2012 0:00</c:v>
                </c:pt>
                <c:pt idx="1669">
                  <c:v>26/04/2012 0:00</c:v>
                </c:pt>
                <c:pt idx="1670">
                  <c:v>27/04/2012 0:00</c:v>
                </c:pt>
                <c:pt idx="1671">
                  <c:v>28/04/2012 0:00</c:v>
                </c:pt>
                <c:pt idx="1672">
                  <c:v>29/04/2012 0:00</c:v>
                </c:pt>
                <c:pt idx="1673">
                  <c:v>30/04/2012 0:00</c:v>
                </c:pt>
                <c:pt idx="1674">
                  <c:v>1/05/2012 0:00</c:v>
                </c:pt>
                <c:pt idx="1675">
                  <c:v>2/05/2012 0:00</c:v>
                </c:pt>
                <c:pt idx="1676">
                  <c:v>3/05/2012 0:00</c:v>
                </c:pt>
                <c:pt idx="1677">
                  <c:v>4/05/2012 0:00</c:v>
                </c:pt>
                <c:pt idx="1678">
                  <c:v>5/05/2012 0:00</c:v>
                </c:pt>
                <c:pt idx="1679">
                  <c:v>6/05/2012 0:00</c:v>
                </c:pt>
                <c:pt idx="1680">
                  <c:v>7/05/2012 0:00</c:v>
                </c:pt>
                <c:pt idx="1681">
                  <c:v>8/05/2012 0:00</c:v>
                </c:pt>
                <c:pt idx="1682">
                  <c:v>9/05/2012 0:00</c:v>
                </c:pt>
                <c:pt idx="1683">
                  <c:v>10/05/2012 0:00</c:v>
                </c:pt>
                <c:pt idx="1684">
                  <c:v>11/05/2012 0:00</c:v>
                </c:pt>
                <c:pt idx="1685">
                  <c:v>12/05/2012 0:00</c:v>
                </c:pt>
                <c:pt idx="1686">
                  <c:v>13/05/2012 0:00</c:v>
                </c:pt>
                <c:pt idx="1687">
                  <c:v>14/05/2012 0:00</c:v>
                </c:pt>
                <c:pt idx="1688">
                  <c:v>15/05/2012 0:00</c:v>
                </c:pt>
                <c:pt idx="1689">
                  <c:v>16/05/2012 0:00</c:v>
                </c:pt>
                <c:pt idx="1690">
                  <c:v>17/05/2012 0:00</c:v>
                </c:pt>
                <c:pt idx="1691">
                  <c:v>18/05/2012 0:00</c:v>
                </c:pt>
                <c:pt idx="1692">
                  <c:v>19/05/2012 0:00</c:v>
                </c:pt>
                <c:pt idx="1693">
                  <c:v>20/05/2012 0:00</c:v>
                </c:pt>
                <c:pt idx="1694">
                  <c:v>21/05/2012 0:00</c:v>
                </c:pt>
                <c:pt idx="1695">
                  <c:v>22/05/2012 0:00</c:v>
                </c:pt>
                <c:pt idx="1696">
                  <c:v>23/05/2012 0:00</c:v>
                </c:pt>
                <c:pt idx="1697">
                  <c:v>24/05/2012 0:00</c:v>
                </c:pt>
                <c:pt idx="1698">
                  <c:v>25/05/2012 0:00</c:v>
                </c:pt>
                <c:pt idx="1699">
                  <c:v>26/05/2012 0:00</c:v>
                </c:pt>
                <c:pt idx="1700">
                  <c:v>27/05/2012 0:00</c:v>
                </c:pt>
                <c:pt idx="1701">
                  <c:v>28/05/2012 0:00</c:v>
                </c:pt>
                <c:pt idx="1702">
                  <c:v>29/05/2012 0:00</c:v>
                </c:pt>
                <c:pt idx="1703">
                  <c:v>30/05/2012 0:00</c:v>
                </c:pt>
                <c:pt idx="1704">
                  <c:v>31/05/2012 0:00</c:v>
                </c:pt>
                <c:pt idx="1705">
                  <c:v>1/06/2012 0:00</c:v>
                </c:pt>
                <c:pt idx="1706">
                  <c:v>2/06/2012 0:00</c:v>
                </c:pt>
                <c:pt idx="1707">
                  <c:v>3/06/2012 0:00</c:v>
                </c:pt>
                <c:pt idx="1708">
                  <c:v>4/06/2012 0:00</c:v>
                </c:pt>
                <c:pt idx="1709">
                  <c:v>5/06/2012 0:00</c:v>
                </c:pt>
                <c:pt idx="1710">
                  <c:v>6/06/2012 0:00</c:v>
                </c:pt>
                <c:pt idx="1711">
                  <c:v>7/06/2012 0:00</c:v>
                </c:pt>
                <c:pt idx="1712">
                  <c:v>8/06/2012 0:00</c:v>
                </c:pt>
                <c:pt idx="1713">
                  <c:v>9/06/2012 0:00</c:v>
                </c:pt>
                <c:pt idx="1714">
                  <c:v>10/06/2012 0:00</c:v>
                </c:pt>
                <c:pt idx="1715">
                  <c:v>11/06/2012 0:00</c:v>
                </c:pt>
                <c:pt idx="1716">
                  <c:v>12/06/2012 0:00</c:v>
                </c:pt>
                <c:pt idx="1717">
                  <c:v>13/06/2012 0:00</c:v>
                </c:pt>
                <c:pt idx="1718">
                  <c:v>14/06/2012 0:00</c:v>
                </c:pt>
                <c:pt idx="1719">
                  <c:v>15/06/2012 0:00</c:v>
                </c:pt>
                <c:pt idx="1720">
                  <c:v>16/06/2012 0:00</c:v>
                </c:pt>
                <c:pt idx="1721">
                  <c:v>17/06/2012 0:00</c:v>
                </c:pt>
                <c:pt idx="1722">
                  <c:v>18/06/2012 0:00</c:v>
                </c:pt>
                <c:pt idx="1723">
                  <c:v>19/06/2012 0:00</c:v>
                </c:pt>
                <c:pt idx="1724">
                  <c:v>20/06/2012 0:00</c:v>
                </c:pt>
                <c:pt idx="1725">
                  <c:v>21/06/2012 0:00</c:v>
                </c:pt>
                <c:pt idx="1726">
                  <c:v>22/06/2012 0:00</c:v>
                </c:pt>
                <c:pt idx="1727">
                  <c:v>23/06/2012 0:00</c:v>
                </c:pt>
                <c:pt idx="1728">
                  <c:v>24/06/2012 0:00</c:v>
                </c:pt>
                <c:pt idx="1729">
                  <c:v>25/06/2012 0:00</c:v>
                </c:pt>
                <c:pt idx="1730">
                  <c:v>26/06/2012 0:00</c:v>
                </c:pt>
                <c:pt idx="1731">
                  <c:v>27/06/2012 0:00</c:v>
                </c:pt>
                <c:pt idx="1732">
                  <c:v>28/06/2012 0:00</c:v>
                </c:pt>
                <c:pt idx="1733">
                  <c:v>29/06/2012 0:00</c:v>
                </c:pt>
                <c:pt idx="1734">
                  <c:v>30/06/2012 0:00</c:v>
                </c:pt>
                <c:pt idx="1735">
                  <c:v>1/07/2012 0:00</c:v>
                </c:pt>
                <c:pt idx="1736">
                  <c:v>2/07/2012 0:00</c:v>
                </c:pt>
                <c:pt idx="1737">
                  <c:v>3/07/2012 0:00</c:v>
                </c:pt>
                <c:pt idx="1738">
                  <c:v>4/07/2012 0:00</c:v>
                </c:pt>
                <c:pt idx="1739">
                  <c:v>5/07/2012 0:00</c:v>
                </c:pt>
                <c:pt idx="1740">
                  <c:v>6/07/2012 0:00</c:v>
                </c:pt>
                <c:pt idx="1741">
                  <c:v>7/07/2012 0:00</c:v>
                </c:pt>
                <c:pt idx="1742">
                  <c:v>8/07/2012 0:00</c:v>
                </c:pt>
                <c:pt idx="1743">
                  <c:v>9/07/2012 0:00</c:v>
                </c:pt>
                <c:pt idx="1744">
                  <c:v>10/07/2012 0:00</c:v>
                </c:pt>
                <c:pt idx="1745">
                  <c:v>11/07/2012 0:00</c:v>
                </c:pt>
                <c:pt idx="1746">
                  <c:v>12/07/2012 0:00</c:v>
                </c:pt>
                <c:pt idx="1747">
                  <c:v>13/07/2012 0:00</c:v>
                </c:pt>
                <c:pt idx="1748">
                  <c:v>14/07/2012 0:00</c:v>
                </c:pt>
                <c:pt idx="1749">
                  <c:v>15/07/2012 0:00</c:v>
                </c:pt>
                <c:pt idx="1750">
                  <c:v>16/07/2012 0:00</c:v>
                </c:pt>
                <c:pt idx="1751">
                  <c:v>17/07/2012 0:00</c:v>
                </c:pt>
                <c:pt idx="1752">
                  <c:v>18/07/2012 0:00</c:v>
                </c:pt>
                <c:pt idx="1753">
                  <c:v>19/07/2012 0:00</c:v>
                </c:pt>
                <c:pt idx="1754">
                  <c:v>20/07/2012 0:00</c:v>
                </c:pt>
                <c:pt idx="1755">
                  <c:v>21/07/2012 0:00</c:v>
                </c:pt>
                <c:pt idx="1756">
                  <c:v>22/07/2012 0:00</c:v>
                </c:pt>
                <c:pt idx="1757">
                  <c:v>23/07/2012 0:00</c:v>
                </c:pt>
                <c:pt idx="1758">
                  <c:v>24/07/2012 0:00</c:v>
                </c:pt>
                <c:pt idx="1759">
                  <c:v>25/07/2012 0:00</c:v>
                </c:pt>
                <c:pt idx="1760">
                  <c:v>26/07/2012 0:00</c:v>
                </c:pt>
                <c:pt idx="1761">
                  <c:v>27/07/2012 0:00</c:v>
                </c:pt>
                <c:pt idx="1762">
                  <c:v>28/07/2012 0:00</c:v>
                </c:pt>
                <c:pt idx="1763">
                  <c:v>29/07/2012 0:00</c:v>
                </c:pt>
                <c:pt idx="1764">
                  <c:v>30/07/2012 0:00</c:v>
                </c:pt>
                <c:pt idx="1765">
                  <c:v>31/07/2012 0:00</c:v>
                </c:pt>
                <c:pt idx="1766">
                  <c:v>1/08/2012 0:00</c:v>
                </c:pt>
                <c:pt idx="1767">
                  <c:v>2/08/2012 0:00</c:v>
                </c:pt>
                <c:pt idx="1768">
                  <c:v>3/08/2012 0:00</c:v>
                </c:pt>
                <c:pt idx="1769">
                  <c:v>4/08/2012 0:00</c:v>
                </c:pt>
                <c:pt idx="1770">
                  <c:v>5/08/2012 0:00</c:v>
                </c:pt>
                <c:pt idx="1771">
                  <c:v>6/08/2012 0:00</c:v>
                </c:pt>
                <c:pt idx="1772">
                  <c:v>7/08/2012 0:00</c:v>
                </c:pt>
                <c:pt idx="1773">
                  <c:v>8/08/2012 0:00</c:v>
                </c:pt>
                <c:pt idx="1774">
                  <c:v>9/08/2012 0:00</c:v>
                </c:pt>
                <c:pt idx="1775">
                  <c:v>10/08/2012 0:00</c:v>
                </c:pt>
                <c:pt idx="1776">
                  <c:v>11/08/2012 0:00</c:v>
                </c:pt>
                <c:pt idx="1777">
                  <c:v>12/08/2012 0:00</c:v>
                </c:pt>
                <c:pt idx="1778">
                  <c:v>13/08/2012 0:00</c:v>
                </c:pt>
                <c:pt idx="1779">
                  <c:v>14/08/2012 0:00</c:v>
                </c:pt>
                <c:pt idx="1780">
                  <c:v>15/08/2012 0:00</c:v>
                </c:pt>
                <c:pt idx="1781">
                  <c:v>16/08/2012 0:00</c:v>
                </c:pt>
                <c:pt idx="1782">
                  <c:v>17/08/2012 0:00</c:v>
                </c:pt>
                <c:pt idx="1783">
                  <c:v>18/08/2012 0:00</c:v>
                </c:pt>
                <c:pt idx="1784">
                  <c:v>19/08/2012 0:00</c:v>
                </c:pt>
                <c:pt idx="1785">
                  <c:v>20/08/2012 0:00</c:v>
                </c:pt>
                <c:pt idx="1786">
                  <c:v>21/08/2012 0:00</c:v>
                </c:pt>
                <c:pt idx="1787">
                  <c:v>22/08/2012 0:00</c:v>
                </c:pt>
                <c:pt idx="1788">
                  <c:v>23/08/2012 0:00</c:v>
                </c:pt>
                <c:pt idx="1789">
                  <c:v>24/08/2012 0:00</c:v>
                </c:pt>
                <c:pt idx="1790">
                  <c:v>25/08/2012 0:00</c:v>
                </c:pt>
                <c:pt idx="1791">
                  <c:v>26/08/2012 0:00</c:v>
                </c:pt>
                <c:pt idx="1792">
                  <c:v>27/08/2012 0:00</c:v>
                </c:pt>
                <c:pt idx="1793">
                  <c:v>28/08/2012 0:00</c:v>
                </c:pt>
                <c:pt idx="1794">
                  <c:v>29/08/2012 0:00</c:v>
                </c:pt>
                <c:pt idx="1795">
                  <c:v>30/08/2012 0:00</c:v>
                </c:pt>
                <c:pt idx="1796">
                  <c:v>31/08/2012 0:00</c:v>
                </c:pt>
                <c:pt idx="1797">
                  <c:v>1/09/2012 0:00</c:v>
                </c:pt>
                <c:pt idx="1798">
                  <c:v>2/09/2012 0:00</c:v>
                </c:pt>
                <c:pt idx="1799">
                  <c:v>3/09/2012 0:00</c:v>
                </c:pt>
                <c:pt idx="1800">
                  <c:v>4/09/2012 0:00</c:v>
                </c:pt>
                <c:pt idx="1801">
                  <c:v>5/09/2012 0:00</c:v>
                </c:pt>
                <c:pt idx="1802">
                  <c:v>6/09/2012 0:00</c:v>
                </c:pt>
                <c:pt idx="1803">
                  <c:v>7/09/2012 0:00</c:v>
                </c:pt>
                <c:pt idx="1804">
                  <c:v>8/09/2012 0:00</c:v>
                </c:pt>
                <c:pt idx="1805">
                  <c:v>9/09/2012 0:00</c:v>
                </c:pt>
                <c:pt idx="1806">
                  <c:v>10/09/2012 0:00</c:v>
                </c:pt>
                <c:pt idx="1807">
                  <c:v>11/09/2012 0:00</c:v>
                </c:pt>
                <c:pt idx="1808">
                  <c:v>12/09/2012 0:00</c:v>
                </c:pt>
                <c:pt idx="1809">
                  <c:v>13/09/2012 0:00</c:v>
                </c:pt>
                <c:pt idx="1810">
                  <c:v>14/09/2012 0:00</c:v>
                </c:pt>
                <c:pt idx="1811">
                  <c:v>15/09/2012 0:00</c:v>
                </c:pt>
                <c:pt idx="1812">
                  <c:v>16/09/2012 0:00</c:v>
                </c:pt>
                <c:pt idx="1813">
                  <c:v>17/09/2012 0:00</c:v>
                </c:pt>
                <c:pt idx="1814">
                  <c:v>18/09/2012 0:00</c:v>
                </c:pt>
                <c:pt idx="1815">
                  <c:v>19/09/2012 0:00</c:v>
                </c:pt>
                <c:pt idx="1816">
                  <c:v>20/09/2012 0:00</c:v>
                </c:pt>
                <c:pt idx="1817">
                  <c:v>21/09/2012 0:00</c:v>
                </c:pt>
                <c:pt idx="1818">
                  <c:v>22/09/2012 0:00</c:v>
                </c:pt>
                <c:pt idx="1819">
                  <c:v>23/09/2012 0:00</c:v>
                </c:pt>
                <c:pt idx="1820">
                  <c:v>24/09/2012 0:00</c:v>
                </c:pt>
                <c:pt idx="1821">
                  <c:v>25/09/2012 0:00</c:v>
                </c:pt>
                <c:pt idx="1822">
                  <c:v>26/09/2012 0:00</c:v>
                </c:pt>
                <c:pt idx="1823">
                  <c:v>27/09/2012 0:00</c:v>
                </c:pt>
                <c:pt idx="1824">
                  <c:v>28/09/2012 0:00</c:v>
                </c:pt>
                <c:pt idx="1825">
                  <c:v>29/09/2012 0:00</c:v>
                </c:pt>
                <c:pt idx="1826">
                  <c:v>30/09/2012 0:00</c:v>
                </c:pt>
                <c:pt idx="1827">
                  <c:v>1/10/2012 0:00</c:v>
                </c:pt>
                <c:pt idx="1828">
                  <c:v>2/10/2012 0:00</c:v>
                </c:pt>
                <c:pt idx="1829">
                  <c:v>3/10/2012 0:00</c:v>
                </c:pt>
                <c:pt idx="1830">
                  <c:v>4/10/2012 0:00</c:v>
                </c:pt>
                <c:pt idx="1831">
                  <c:v>5/10/2012 0:00</c:v>
                </c:pt>
                <c:pt idx="1832">
                  <c:v>6/10/2012 0:00</c:v>
                </c:pt>
                <c:pt idx="1833">
                  <c:v>7/10/2012 0:00</c:v>
                </c:pt>
                <c:pt idx="1834">
                  <c:v>8/10/2012 0:00</c:v>
                </c:pt>
                <c:pt idx="1835">
                  <c:v>9/10/2012 0:00</c:v>
                </c:pt>
                <c:pt idx="1836">
                  <c:v>10/10/2012 0:00</c:v>
                </c:pt>
                <c:pt idx="1837">
                  <c:v>11/10/2012 0:00</c:v>
                </c:pt>
                <c:pt idx="1838">
                  <c:v>12/10/2012 0:00</c:v>
                </c:pt>
                <c:pt idx="1839">
                  <c:v>13/10/2012 0:00</c:v>
                </c:pt>
                <c:pt idx="1840">
                  <c:v>14/10/2012 0:00</c:v>
                </c:pt>
                <c:pt idx="1841">
                  <c:v>15/10/2012 0:00</c:v>
                </c:pt>
                <c:pt idx="1842">
                  <c:v>16/10/2012 0:00</c:v>
                </c:pt>
                <c:pt idx="1843">
                  <c:v>17/10/2012 0:00</c:v>
                </c:pt>
                <c:pt idx="1844">
                  <c:v>18/10/2012 0:00</c:v>
                </c:pt>
                <c:pt idx="1845">
                  <c:v>19/10/2012 0:00</c:v>
                </c:pt>
                <c:pt idx="1846">
                  <c:v>20/10/2012 0:00</c:v>
                </c:pt>
                <c:pt idx="1847">
                  <c:v>21/10/2012 0:00</c:v>
                </c:pt>
                <c:pt idx="1848">
                  <c:v>22/10/2012 0:00</c:v>
                </c:pt>
                <c:pt idx="1849">
                  <c:v>23/10/2012 0:00</c:v>
                </c:pt>
                <c:pt idx="1850">
                  <c:v>24/10/2012 0:00</c:v>
                </c:pt>
                <c:pt idx="1851">
                  <c:v>25/10/2012 0:00</c:v>
                </c:pt>
                <c:pt idx="1852">
                  <c:v>26/10/2012 0:00</c:v>
                </c:pt>
                <c:pt idx="1853">
                  <c:v>27/10/2012 0:00</c:v>
                </c:pt>
                <c:pt idx="1854">
                  <c:v>28/10/2012 0:00</c:v>
                </c:pt>
                <c:pt idx="1855">
                  <c:v>29/10/2012 0:00</c:v>
                </c:pt>
                <c:pt idx="1856">
                  <c:v>30/10/2012 0:00</c:v>
                </c:pt>
                <c:pt idx="1857">
                  <c:v>31/10/2012 0:00</c:v>
                </c:pt>
                <c:pt idx="1858">
                  <c:v>1/11/2012 0:00</c:v>
                </c:pt>
                <c:pt idx="1859">
                  <c:v>2/11/2012 0:00</c:v>
                </c:pt>
                <c:pt idx="1860">
                  <c:v>3/11/2012 0:00</c:v>
                </c:pt>
                <c:pt idx="1861">
                  <c:v>4/11/2012 0:00</c:v>
                </c:pt>
                <c:pt idx="1862">
                  <c:v>5/11/2012 0:00</c:v>
                </c:pt>
                <c:pt idx="1863">
                  <c:v>6/11/2012 0:00</c:v>
                </c:pt>
                <c:pt idx="1864">
                  <c:v>7/11/2012 0:00</c:v>
                </c:pt>
                <c:pt idx="1865">
                  <c:v>8/11/2012 0:00</c:v>
                </c:pt>
                <c:pt idx="1866">
                  <c:v>9/11/2012 0:00</c:v>
                </c:pt>
                <c:pt idx="1867">
                  <c:v>10/11/2012 0:00</c:v>
                </c:pt>
                <c:pt idx="1868">
                  <c:v>11/11/2012 0:00</c:v>
                </c:pt>
                <c:pt idx="1869">
                  <c:v>12/11/2012 0:00</c:v>
                </c:pt>
                <c:pt idx="1870">
                  <c:v>13/11/2012 0:00</c:v>
                </c:pt>
                <c:pt idx="1871">
                  <c:v>14/11/2012 0:00</c:v>
                </c:pt>
                <c:pt idx="1872">
                  <c:v>15/11/2012 0:00</c:v>
                </c:pt>
                <c:pt idx="1873">
                  <c:v>16/11/2012 0:00</c:v>
                </c:pt>
                <c:pt idx="1874">
                  <c:v>17/11/2012 0:00</c:v>
                </c:pt>
                <c:pt idx="1875">
                  <c:v>18/11/2012 0:00</c:v>
                </c:pt>
                <c:pt idx="1876">
                  <c:v>19/11/2012 0:00</c:v>
                </c:pt>
                <c:pt idx="1877">
                  <c:v>20/11/2012 0:00</c:v>
                </c:pt>
                <c:pt idx="1878">
                  <c:v>21/11/2012 0:00</c:v>
                </c:pt>
                <c:pt idx="1879">
                  <c:v>22/11/2012 0:00</c:v>
                </c:pt>
                <c:pt idx="1880">
                  <c:v>23/11/2012 0:00</c:v>
                </c:pt>
                <c:pt idx="1881">
                  <c:v>24/11/2012 0:00</c:v>
                </c:pt>
                <c:pt idx="1882">
                  <c:v>25/11/2012 0:00</c:v>
                </c:pt>
                <c:pt idx="1883">
                  <c:v>26/11/2012 0:00</c:v>
                </c:pt>
                <c:pt idx="1884">
                  <c:v>27/11/2012 0:00</c:v>
                </c:pt>
                <c:pt idx="1885">
                  <c:v>28/11/2012 0:00</c:v>
                </c:pt>
                <c:pt idx="1886">
                  <c:v>29/11/2012 0:00</c:v>
                </c:pt>
                <c:pt idx="1887">
                  <c:v>30/11/2012 0:00</c:v>
                </c:pt>
                <c:pt idx="1888">
                  <c:v>1/12/2012 0:00</c:v>
                </c:pt>
                <c:pt idx="1889">
                  <c:v>2/12/2012 0:00</c:v>
                </c:pt>
                <c:pt idx="1890">
                  <c:v>3/12/2012 0:00</c:v>
                </c:pt>
                <c:pt idx="1891">
                  <c:v>4/12/2012 0:00</c:v>
                </c:pt>
                <c:pt idx="1892">
                  <c:v>5/12/2012 0:00</c:v>
                </c:pt>
                <c:pt idx="1893">
                  <c:v>6/12/2012 0:00</c:v>
                </c:pt>
                <c:pt idx="1894">
                  <c:v>7/12/2012 0:00</c:v>
                </c:pt>
                <c:pt idx="1895">
                  <c:v>8/12/2012 0:00</c:v>
                </c:pt>
                <c:pt idx="1896">
                  <c:v>9/12/2012 0:00</c:v>
                </c:pt>
                <c:pt idx="1897">
                  <c:v>10/12/2012 0:00</c:v>
                </c:pt>
                <c:pt idx="1898">
                  <c:v>11/12/2012 0:00</c:v>
                </c:pt>
                <c:pt idx="1899">
                  <c:v>12/12/2012 0:00</c:v>
                </c:pt>
                <c:pt idx="1900">
                  <c:v>13/12/2012 0:00</c:v>
                </c:pt>
                <c:pt idx="1901">
                  <c:v>14/12/2012 0:00</c:v>
                </c:pt>
                <c:pt idx="1902">
                  <c:v>15/12/2012 0:00</c:v>
                </c:pt>
                <c:pt idx="1903">
                  <c:v>16/12/2012 0:00</c:v>
                </c:pt>
                <c:pt idx="1904">
                  <c:v>17/12/2012 0:00</c:v>
                </c:pt>
                <c:pt idx="1905">
                  <c:v>18/12/2012 0:00</c:v>
                </c:pt>
                <c:pt idx="1906">
                  <c:v>19/12/2012 0:00</c:v>
                </c:pt>
                <c:pt idx="1907">
                  <c:v>20/12/2012 0:00</c:v>
                </c:pt>
                <c:pt idx="1908">
                  <c:v>21/12/2012 0:00</c:v>
                </c:pt>
                <c:pt idx="1909">
                  <c:v>22/12/2012 0:00</c:v>
                </c:pt>
                <c:pt idx="1910">
                  <c:v>23/12/2012 0:00</c:v>
                </c:pt>
                <c:pt idx="1911">
                  <c:v>24/12/2012 0:00</c:v>
                </c:pt>
                <c:pt idx="1912">
                  <c:v>25/12/2012 0:00</c:v>
                </c:pt>
                <c:pt idx="1913">
                  <c:v>26/12/2012 0:00</c:v>
                </c:pt>
                <c:pt idx="1914">
                  <c:v>27/12/2012 0:00</c:v>
                </c:pt>
                <c:pt idx="1915">
                  <c:v>28/12/2012 0:00</c:v>
                </c:pt>
                <c:pt idx="1916">
                  <c:v>29/12/2012 0:00</c:v>
                </c:pt>
                <c:pt idx="1917">
                  <c:v>30/12/2012 0:00</c:v>
                </c:pt>
                <c:pt idx="1918">
                  <c:v>31/12/2012 0:00</c:v>
                </c:pt>
                <c:pt idx="1919">
                  <c:v>1/01/2013 0:00</c:v>
                </c:pt>
                <c:pt idx="1920">
                  <c:v>2/01/2013 0:00</c:v>
                </c:pt>
                <c:pt idx="1921">
                  <c:v>3/01/2013 0:00</c:v>
                </c:pt>
                <c:pt idx="1922">
                  <c:v>4/01/2013 0:00</c:v>
                </c:pt>
                <c:pt idx="1923">
                  <c:v>5/01/2013 0:00</c:v>
                </c:pt>
                <c:pt idx="1924">
                  <c:v>6/01/2013 0:00</c:v>
                </c:pt>
                <c:pt idx="1925">
                  <c:v>7/01/2013 0:00</c:v>
                </c:pt>
                <c:pt idx="1926">
                  <c:v>8/01/2013 0:00</c:v>
                </c:pt>
                <c:pt idx="1927">
                  <c:v>9/01/2013 0:00</c:v>
                </c:pt>
                <c:pt idx="1928">
                  <c:v>10/01/2013 0:00</c:v>
                </c:pt>
                <c:pt idx="1929">
                  <c:v>11/01/2013 0:00</c:v>
                </c:pt>
                <c:pt idx="1930">
                  <c:v>12/01/2013 0:00</c:v>
                </c:pt>
                <c:pt idx="1931">
                  <c:v>13/01/2013 0:00</c:v>
                </c:pt>
                <c:pt idx="1932">
                  <c:v>14/01/2013 0:00</c:v>
                </c:pt>
                <c:pt idx="1933">
                  <c:v>15/01/2013 0:00</c:v>
                </c:pt>
                <c:pt idx="1934">
                  <c:v>16/01/2013 0:00</c:v>
                </c:pt>
                <c:pt idx="1935">
                  <c:v>17/01/2013 0:00</c:v>
                </c:pt>
                <c:pt idx="1936">
                  <c:v>18/01/2013 0:00</c:v>
                </c:pt>
                <c:pt idx="1937">
                  <c:v>19/01/2013 0:00</c:v>
                </c:pt>
                <c:pt idx="1938">
                  <c:v>20/01/2013 0:00</c:v>
                </c:pt>
                <c:pt idx="1939">
                  <c:v>21/01/2013 0:00</c:v>
                </c:pt>
                <c:pt idx="1940">
                  <c:v>22/01/2013 0:00</c:v>
                </c:pt>
                <c:pt idx="1941">
                  <c:v>23/01/2013 0:00</c:v>
                </c:pt>
                <c:pt idx="1942">
                  <c:v>24/01/2013 0:00</c:v>
                </c:pt>
                <c:pt idx="1943">
                  <c:v>25/01/2013 0:00</c:v>
                </c:pt>
                <c:pt idx="1944">
                  <c:v>26/01/2013 0:00</c:v>
                </c:pt>
                <c:pt idx="1945">
                  <c:v>27/01/2013 0:00</c:v>
                </c:pt>
                <c:pt idx="1946">
                  <c:v>28/01/2013 0:00</c:v>
                </c:pt>
                <c:pt idx="1947">
                  <c:v>29/01/2013 0:00</c:v>
                </c:pt>
                <c:pt idx="1948">
                  <c:v>30/01/2013 0:00</c:v>
                </c:pt>
                <c:pt idx="1949">
                  <c:v>31/01/2013 0:00</c:v>
                </c:pt>
                <c:pt idx="1950">
                  <c:v>1/02/2013 0:00</c:v>
                </c:pt>
                <c:pt idx="1951">
                  <c:v>2/02/2013 0:00</c:v>
                </c:pt>
                <c:pt idx="1952">
                  <c:v>3/02/2013 0:00</c:v>
                </c:pt>
                <c:pt idx="1953">
                  <c:v>4/02/2013 0:00</c:v>
                </c:pt>
                <c:pt idx="1954">
                  <c:v>5/02/2013 0:00</c:v>
                </c:pt>
                <c:pt idx="1955">
                  <c:v>6/02/2013 0:00</c:v>
                </c:pt>
                <c:pt idx="1956">
                  <c:v>7/02/2013 0:00</c:v>
                </c:pt>
                <c:pt idx="1957">
                  <c:v>8/02/2013 0:00</c:v>
                </c:pt>
                <c:pt idx="1958">
                  <c:v>9/02/2013 0:00</c:v>
                </c:pt>
                <c:pt idx="1959">
                  <c:v>10/02/2013 0:00</c:v>
                </c:pt>
                <c:pt idx="1960">
                  <c:v>11/02/2013 0:00</c:v>
                </c:pt>
                <c:pt idx="1961">
                  <c:v>12/02/2013 0:00</c:v>
                </c:pt>
                <c:pt idx="1962">
                  <c:v>13/02/2013 0:00</c:v>
                </c:pt>
                <c:pt idx="1963">
                  <c:v>14/02/2013 0:00</c:v>
                </c:pt>
                <c:pt idx="1964">
                  <c:v>15/02/2013 0:00</c:v>
                </c:pt>
                <c:pt idx="1965">
                  <c:v>16/02/2013 0:00</c:v>
                </c:pt>
                <c:pt idx="1966">
                  <c:v>17/02/2013 0:00</c:v>
                </c:pt>
                <c:pt idx="1967">
                  <c:v>18/02/2013 0:00</c:v>
                </c:pt>
                <c:pt idx="1968">
                  <c:v>19/02/2013 0:00</c:v>
                </c:pt>
                <c:pt idx="1969">
                  <c:v>20/02/2013 0:00</c:v>
                </c:pt>
                <c:pt idx="1970">
                  <c:v>21/02/2013 0:00</c:v>
                </c:pt>
                <c:pt idx="1971">
                  <c:v>22/02/2013 0:00</c:v>
                </c:pt>
                <c:pt idx="1972">
                  <c:v>23/02/2013 0:00</c:v>
                </c:pt>
                <c:pt idx="1973">
                  <c:v>24/02/2013 0:00</c:v>
                </c:pt>
                <c:pt idx="1974">
                  <c:v>25/02/2013 0:00</c:v>
                </c:pt>
                <c:pt idx="1975">
                  <c:v>26/02/2013 0:00</c:v>
                </c:pt>
                <c:pt idx="1976">
                  <c:v>27/02/2013 0:00</c:v>
                </c:pt>
                <c:pt idx="1977">
                  <c:v>28/02/2013 0:00</c:v>
                </c:pt>
                <c:pt idx="1978">
                  <c:v>1/03/2013 0:00</c:v>
                </c:pt>
                <c:pt idx="1979">
                  <c:v>2/03/2013 0:00</c:v>
                </c:pt>
                <c:pt idx="1980">
                  <c:v>3/03/2013 0:00</c:v>
                </c:pt>
                <c:pt idx="1981">
                  <c:v>4/03/2013 0:00</c:v>
                </c:pt>
                <c:pt idx="1982">
                  <c:v>5/03/2013 0:00</c:v>
                </c:pt>
                <c:pt idx="1983">
                  <c:v>6/03/2013 0:00</c:v>
                </c:pt>
                <c:pt idx="1984">
                  <c:v>7/03/2013 0:00</c:v>
                </c:pt>
                <c:pt idx="1985">
                  <c:v>8/03/2013 0:00</c:v>
                </c:pt>
                <c:pt idx="1986">
                  <c:v>9/03/2013 0:00</c:v>
                </c:pt>
                <c:pt idx="1987">
                  <c:v>10/03/2013 0:00</c:v>
                </c:pt>
                <c:pt idx="1988">
                  <c:v>11/03/2013 0:00</c:v>
                </c:pt>
                <c:pt idx="1989">
                  <c:v>12/03/2013 0:00</c:v>
                </c:pt>
                <c:pt idx="1990">
                  <c:v>13/03/2013 0:00</c:v>
                </c:pt>
                <c:pt idx="1991">
                  <c:v>14/03/2013 0:00</c:v>
                </c:pt>
                <c:pt idx="1992">
                  <c:v>15/03/2013 0:00</c:v>
                </c:pt>
                <c:pt idx="1993">
                  <c:v>16/03/2013 0:00</c:v>
                </c:pt>
                <c:pt idx="1994">
                  <c:v>17/03/2013 0:00</c:v>
                </c:pt>
                <c:pt idx="1995">
                  <c:v>18/03/2013 0:00</c:v>
                </c:pt>
                <c:pt idx="1996">
                  <c:v>19/03/2013 0:00</c:v>
                </c:pt>
                <c:pt idx="1997">
                  <c:v>20/03/2013 0:00</c:v>
                </c:pt>
                <c:pt idx="1998">
                  <c:v>21/03/2013 0:00</c:v>
                </c:pt>
                <c:pt idx="1999">
                  <c:v>22/03/2013 0:00</c:v>
                </c:pt>
                <c:pt idx="2000">
                  <c:v>23/03/2013 0:00</c:v>
                </c:pt>
                <c:pt idx="2001">
                  <c:v>24/03/2013 0:00</c:v>
                </c:pt>
                <c:pt idx="2002">
                  <c:v>25/03/2013 0:00</c:v>
                </c:pt>
                <c:pt idx="2003">
                  <c:v>26/03/2013 0:00</c:v>
                </c:pt>
                <c:pt idx="2004">
                  <c:v>27/03/2013 0:00</c:v>
                </c:pt>
                <c:pt idx="2005">
                  <c:v>28/03/2013 0:00</c:v>
                </c:pt>
                <c:pt idx="2006">
                  <c:v>29/03/2013 0:00</c:v>
                </c:pt>
                <c:pt idx="2007">
                  <c:v>30/03/2013 0:00</c:v>
                </c:pt>
                <c:pt idx="2008">
                  <c:v>31/03/2013 0:00</c:v>
                </c:pt>
                <c:pt idx="2009">
                  <c:v>1/04/2013 0:00</c:v>
                </c:pt>
                <c:pt idx="2010">
                  <c:v>2/04/2013 0:00</c:v>
                </c:pt>
                <c:pt idx="2011">
                  <c:v>3/04/2013 0:00</c:v>
                </c:pt>
                <c:pt idx="2012">
                  <c:v>4/04/2013 0:00</c:v>
                </c:pt>
                <c:pt idx="2013">
                  <c:v>5/04/2013 0:00</c:v>
                </c:pt>
                <c:pt idx="2014">
                  <c:v>6/04/2013 0:00</c:v>
                </c:pt>
                <c:pt idx="2015">
                  <c:v>7/04/2013 0:00</c:v>
                </c:pt>
                <c:pt idx="2016">
                  <c:v>8/04/2013 0:00</c:v>
                </c:pt>
                <c:pt idx="2017">
                  <c:v>9/04/2013 0:00</c:v>
                </c:pt>
                <c:pt idx="2018">
                  <c:v>10/04/2013 0:00</c:v>
                </c:pt>
                <c:pt idx="2019">
                  <c:v>11/04/2013 0:00</c:v>
                </c:pt>
                <c:pt idx="2020">
                  <c:v>12/04/2013 0:00</c:v>
                </c:pt>
                <c:pt idx="2021">
                  <c:v>13/04/2013 0:00</c:v>
                </c:pt>
                <c:pt idx="2022">
                  <c:v>14/04/2013 0:00</c:v>
                </c:pt>
                <c:pt idx="2023">
                  <c:v>15/04/2013 0:00</c:v>
                </c:pt>
                <c:pt idx="2024">
                  <c:v>16/04/2013 0:00</c:v>
                </c:pt>
                <c:pt idx="2025">
                  <c:v>17/04/2013 0:00</c:v>
                </c:pt>
                <c:pt idx="2026">
                  <c:v>18/04/2013 0:00</c:v>
                </c:pt>
                <c:pt idx="2027">
                  <c:v>19/04/2013 0:00</c:v>
                </c:pt>
                <c:pt idx="2028">
                  <c:v>20/04/2013 0:00</c:v>
                </c:pt>
                <c:pt idx="2029">
                  <c:v>21/04/2013 0:00</c:v>
                </c:pt>
                <c:pt idx="2030">
                  <c:v>22/04/2013 0:00</c:v>
                </c:pt>
                <c:pt idx="2031">
                  <c:v>23/04/2013 0:00</c:v>
                </c:pt>
                <c:pt idx="2032">
                  <c:v>24/04/2013 0:00</c:v>
                </c:pt>
                <c:pt idx="2033">
                  <c:v>25/04/2013 0:00</c:v>
                </c:pt>
                <c:pt idx="2034">
                  <c:v>26/04/2013 0:00</c:v>
                </c:pt>
                <c:pt idx="2035">
                  <c:v>27/04/2013 0:00</c:v>
                </c:pt>
                <c:pt idx="2036">
                  <c:v>28/04/2013 0:00</c:v>
                </c:pt>
                <c:pt idx="2037">
                  <c:v>29/04/2013 0:00</c:v>
                </c:pt>
                <c:pt idx="2038">
                  <c:v>30/04/2013 0:00</c:v>
                </c:pt>
                <c:pt idx="2039">
                  <c:v>1/05/2013 0:00</c:v>
                </c:pt>
                <c:pt idx="2040">
                  <c:v>2/05/2013 0:00</c:v>
                </c:pt>
                <c:pt idx="2041">
                  <c:v>3/05/2013 0:00</c:v>
                </c:pt>
                <c:pt idx="2042">
                  <c:v>4/05/2013 0:00</c:v>
                </c:pt>
                <c:pt idx="2043">
                  <c:v>5/05/2013 0:00</c:v>
                </c:pt>
                <c:pt idx="2044">
                  <c:v>6/05/2013 0:00</c:v>
                </c:pt>
                <c:pt idx="2045">
                  <c:v>7/05/2013 0:00</c:v>
                </c:pt>
                <c:pt idx="2046">
                  <c:v>8/05/2013 0:00</c:v>
                </c:pt>
                <c:pt idx="2047">
                  <c:v>9/05/2013 0:00</c:v>
                </c:pt>
                <c:pt idx="2048">
                  <c:v>10/05/2013 0:00</c:v>
                </c:pt>
                <c:pt idx="2049">
                  <c:v>11/05/2013 0:00</c:v>
                </c:pt>
                <c:pt idx="2050">
                  <c:v>12/05/2013 0:00</c:v>
                </c:pt>
                <c:pt idx="2051">
                  <c:v>13/05/2013 0:00</c:v>
                </c:pt>
                <c:pt idx="2052">
                  <c:v>14/05/2013 0:00</c:v>
                </c:pt>
                <c:pt idx="2053">
                  <c:v>15/05/2013 0:00</c:v>
                </c:pt>
                <c:pt idx="2054">
                  <c:v>16/05/2013 0:00</c:v>
                </c:pt>
                <c:pt idx="2055">
                  <c:v>17/05/2013 0:00</c:v>
                </c:pt>
                <c:pt idx="2056">
                  <c:v>18/05/2013 0:00</c:v>
                </c:pt>
                <c:pt idx="2057">
                  <c:v>19/05/2013 0:00</c:v>
                </c:pt>
                <c:pt idx="2058">
                  <c:v>20/05/2013 0:00</c:v>
                </c:pt>
                <c:pt idx="2059">
                  <c:v>21/05/2013 0:00</c:v>
                </c:pt>
                <c:pt idx="2060">
                  <c:v>22/05/2013 0:00</c:v>
                </c:pt>
                <c:pt idx="2061">
                  <c:v>23/05/2013 0:00</c:v>
                </c:pt>
                <c:pt idx="2062">
                  <c:v>24/05/2013 0:00</c:v>
                </c:pt>
                <c:pt idx="2063">
                  <c:v>25/05/2013 0:00</c:v>
                </c:pt>
                <c:pt idx="2064">
                  <c:v>26/05/2013 0:00</c:v>
                </c:pt>
                <c:pt idx="2065">
                  <c:v>27/05/2013 0:00</c:v>
                </c:pt>
                <c:pt idx="2066">
                  <c:v>28/05/2013 0:00</c:v>
                </c:pt>
                <c:pt idx="2067">
                  <c:v>29/05/2013 0:00</c:v>
                </c:pt>
                <c:pt idx="2068">
                  <c:v>30/05/2013 0:00</c:v>
                </c:pt>
                <c:pt idx="2069">
                  <c:v>31/05/2013 0:00</c:v>
                </c:pt>
                <c:pt idx="2070">
                  <c:v>1/06/2013 0:00</c:v>
                </c:pt>
                <c:pt idx="2071">
                  <c:v>2/06/2013 0:00</c:v>
                </c:pt>
                <c:pt idx="2072">
                  <c:v>3/06/2013 0:00</c:v>
                </c:pt>
                <c:pt idx="2073">
                  <c:v>4/06/2013 0:00</c:v>
                </c:pt>
                <c:pt idx="2074">
                  <c:v>5/06/2013 0:00</c:v>
                </c:pt>
                <c:pt idx="2075">
                  <c:v>6/06/2013 0:00</c:v>
                </c:pt>
                <c:pt idx="2076">
                  <c:v>7/06/2013 0:00</c:v>
                </c:pt>
                <c:pt idx="2077">
                  <c:v>8/06/2013 0:00</c:v>
                </c:pt>
                <c:pt idx="2078">
                  <c:v>9/06/2013 0:00</c:v>
                </c:pt>
                <c:pt idx="2079">
                  <c:v>10/06/2013 0:00</c:v>
                </c:pt>
                <c:pt idx="2080">
                  <c:v>11/06/2013 0:00</c:v>
                </c:pt>
                <c:pt idx="2081">
                  <c:v>12/06/2013 0:00</c:v>
                </c:pt>
                <c:pt idx="2082">
                  <c:v>13/06/2013 0:00</c:v>
                </c:pt>
                <c:pt idx="2083">
                  <c:v>14/06/2013 0:00</c:v>
                </c:pt>
                <c:pt idx="2084">
                  <c:v>15/06/2013 0:00</c:v>
                </c:pt>
                <c:pt idx="2085">
                  <c:v>16/06/2013 0:00</c:v>
                </c:pt>
                <c:pt idx="2086">
                  <c:v>17/06/2013 0:00</c:v>
                </c:pt>
                <c:pt idx="2087">
                  <c:v>18/06/2013 0:00</c:v>
                </c:pt>
                <c:pt idx="2088">
                  <c:v>19/06/2013 0:00</c:v>
                </c:pt>
                <c:pt idx="2089">
                  <c:v>20/06/2013 0:00</c:v>
                </c:pt>
                <c:pt idx="2090">
                  <c:v>21/06/2013 0:00</c:v>
                </c:pt>
                <c:pt idx="2091">
                  <c:v>22/06/2013 0:00</c:v>
                </c:pt>
                <c:pt idx="2092">
                  <c:v>23/06/2013 0:00</c:v>
                </c:pt>
                <c:pt idx="2093">
                  <c:v>24/06/2013 0:00</c:v>
                </c:pt>
                <c:pt idx="2094">
                  <c:v>25/06/2013 0:00</c:v>
                </c:pt>
                <c:pt idx="2095">
                  <c:v>26/06/2013 0:00</c:v>
                </c:pt>
                <c:pt idx="2096">
                  <c:v>27/06/2013 0:00</c:v>
                </c:pt>
                <c:pt idx="2097">
                  <c:v>28/06/2013 0:00</c:v>
                </c:pt>
                <c:pt idx="2098">
                  <c:v>29/06/2013 0:00</c:v>
                </c:pt>
                <c:pt idx="2099">
                  <c:v>30/06/2013 0:00</c:v>
                </c:pt>
                <c:pt idx="2100">
                  <c:v>1/07/2013 0:00</c:v>
                </c:pt>
                <c:pt idx="2101">
                  <c:v>2/07/2013 0:00</c:v>
                </c:pt>
                <c:pt idx="2102">
                  <c:v>3/07/2013 0:00</c:v>
                </c:pt>
                <c:pt idx="2103">
                  <c:v>4/07/2013 0:00</c:v>
                </c:pt>
                <c:pt idx="2104">
                  <c:v>5/07/2013 0:00</c:v>
                </c:pt>
                <c:pt idx="2105">
                  <c:v>6/07/2013 0:00</c:v>
                </c:pt>
                <c:pt idx="2106">
                  <c:v>7/07/2013 0:00</c:v>
                </c:pt>
                <c:pt idx="2107">
                  <c:v>8/07/2013 0:00</c:v>
                </c:pt>
                <c:pt idx="2108">
                  <c:v>9/07/2013 0:00</c:v>
                </c:pt>
                <c:pt idx="2109">
                  <c:v>10/07/2013 0:00</c:v>
                </c:pt>
                <c:pt idx="2110">
                  <c:v>11/07/2013 0:00</c:v>
                </c:pt>
                <c:pt idx="2111">
                  <c:v>12/07/2013 0:00</c:v>
                </c:pt>
                <c:pt idx="2112">
                  <c:v>13/07/2013 0:00</c:v>
                </c:pt>
                <c:pt idx="2113">
                  <c:v>14/07/2013 0:00</c:v>
                </c:pt>
                <c:pt idx="2114">
                  <c:v>15/07/2013 0:00</c:v>
                </c:pt>
                <c:pt idx="2115">
                  <c:v>16/07/2013 0:00</c:v>
                </c:pt>
                <c:pt idx="2116">
                  <c:v>17/07/2013 0:00</c:v>
                </c:pt>
                <c:pt idx="2117">
                  <c:v>18/07/2013 0:00</c:v>
                </c:pt>
                <c:pt idx="2118">
                  <c:v>19/07/2013 0:00</c:v>
                </c:pt>
                <c:pt idx="2119">
                  <c:v>20/07/2013 0:00</c:v>
                </c:pt>
                <c:pt idx="2120">
                  <c:v>21/07/2013 0:00</c:v>
                </c:pt>
                <c:pt idx="2121">
                  <c:v>22/07/2013 0:00</c:v>
                </c:pt>
                <c:pt idx="2122">
                  <c:v>23/07/2013 0:00</c:v>
                </c:pt>
                <c:pt idx="2123">
                  <c:v>24/07/2013 0:00</c:v>
                </c:pt>
                <c:pt idx="2124">
                  <c:v>25/07/2013 0:00</c:v>
                </c:pt>
                <c:pt idx="2125">
                  <c:v>26/07/2013 0:00</c:v>
                </c:pt>
                <c:pt idx="2126">
                  <c:v>27/07/2013 0:00</c:v>
                </c:pt>
                <c:pt idx="2127">
                  <c:v>28/07/2013 0:00</c:v>
                </c:pt>
                <c:pt idx="2128">
                  <c:v>29/07/2013 0:00</c:v>
                </c:pt>
                <c:pt idx="2129">
                  <c:v>30/07/2013 0:00</c:v>
                </c:pt>
                <c:pt idx="2130">
                  <c:v>31/07/2013 0:00</c:v>
                </c:pt>
                <c:pt idx="2131">
                  <c:v>1/08/2013 0:00</c:v>
                </c:pt>
                <c:pt idx="2132">
                  <c:v>2/08/2013 0:00</c:v>
                </c:pt>
                <c:pt idx="2133">
                  <c:v>3/08/2013 0:00</c:v>
                </c:pt>
                <c:pt idx="2134">
                  <c:v>4/08/2013 0:00</c:v>
                </c:pt>
                <c:pt idx="2135">
                  <c:v>5/08/2013 0:00</c:v>
                </c:pt>
                <c:pt idx="2136">
                  <c:v>6/08/2013 0:00</c:v>
                </c:pt>
                <c:pt idx="2137">
                  <c:v>7/08/2013 0:00</c:v>
                </c:pt>
                <c:pt idx="2138">
                  <c:v>8/08/2013 0:00</c:v>
                </c:pt>
                <c:pt idx="2139">
                  <c:v>9/08/2013 0:00</c:v>
                </c:pt>
                <c:pt idx="2140">
                  <c:v>10/08/2013 0:00</c:v>
                </c:pt>
                <c:pt idx="2141">
                  <c:v>11/08/2013 0:00</c:v>
                </c:pt>
                <c:pt idx="2142">
                  <c:v>12/08/2013 0:00</c:v>
                </c:pt>
                <c:pt idx="2143">
                  <c:v>13/08/2013 0:00</c:v>
                </c:pt>
                <c:pt idx="2144">
                  <c:v>14/08/2013 0:00</c:v>
                </c:pt>
                <c:pt idx="2145">
                  <c:v>15/08/2013 0:00</c:v>
                </c:pt>
                <c:pt idx="2146">
                  <c:v>16/08/2013 0:00</c:v>
                </c:pt>
                <c:pt idx="2147">
                  <c:v>17/08/2013 0:00</c:v>
                </c:pt>
                <c:pt idx="2148">
                  <c:v>18/08/2013 0:00</c:v>
                </c:pt>
                <c:pt idx="2149">
                  <c:v>19/08/2013 0:00</c:v>
                </c:pt>
                <c:pt idx="2150">
                  <c:v>20/08/2013 0:00</c:v>
                </c:pt>
                <c:pt idx="2151">
                  <c:v>21/08/2013 0:00</c:v>
                </c:pt>
                <c:pt idx="2152">
                  <c:v>22/08/2013 0:00</c:v>
                </c:pt>
                <c:pt idx="2153">
                  <c:v>23/08/2013 0:00</c:v>
                </c:pt>
                <c:pt idx="2154">
                  <c:v>24/08/2013 0:00</c:v>
                </c:pt>
                <c:pt idx="2155">
                  <c:v>25/08/2013 0:00</c:v>
                </c:pt>
                <c:pt idx="2156">
                  <c:v>26/08/2013 0:00</c:v>
                </c:pt>
                <c:pt idx="2157">
                  <c:v>27/08/2013 0:00</c:v>
                </c:pt>
                <c:pt idx="2158">
                  <c:v>28/08/2013 0:00</c:v>
                </c:pt>
                <c:pt idx="2159">
                  <c:v>29/08/2013 0:00</c:v>
                </c:pt>
                <c:pt idx="2160">
                  <c:v>30/08/2013 0:00</c:v>
                </c:pt>
                <c:pt idx="2161">
                  <c:v>31/08/2013 0:00</c:v>
                </c:pt>
                <c:pt idx="2162">
                  <c:v>1/09/2013 0:00</c:v>
                </c:pt>
                <c:pt idx="2163">
                  <c:v>2/09/2013 0:00</c:v>
                </c:pt>
                <c:pt idx="2164">
                  <c:v>3/09/2013 0:00</c:v>
                </c:pt>
                <c:pt idx="2165">
                  <c:v>4/09/2013 0:00</c:v>
                </c:pt>
                <c:pt idx="2166">
                  <c:v>5/09/2013 0:00</c:v>
                </c:pt>
                <c:pt idx="2167">
                  <c:v>6/09/2013 0:00</c:v>
                </c:pt>
                <c:pt idx="2168">
                  <c:v>7/09/2013 0:00</c:v>
                </c:pt>
                <c:pt idx="2169">
                  <c:v>8/09/2013 0:00</c:v>
                </c:pt>
                <c:pt idx="2170">
                  <c:v>9/09/2013 0:00</c:v>
                </c:pt>
                <c:pt idx="2171">
                  <c:v>10/09/2013 0:00</c:v>
                </c:pt>
                <c:pt idx="2172">
                  <c:v>11/09/2013 0:00</c:v>
                </c:pt>
                <c:pt idx="2173">
                  <c:v>12/09/2013 0:00</c:v>
                </c:pt>
                <c:pt idx="2174">
                  <c:v>13/09/2013 0:00</c:v>
                </c:pt>
                <c:pt idx="2175">
                  <c:v>14/09/2013 0:00</c:v>
                </c:pt>
                <c:pt idx="2176">
                  <c:v>15/09/2013 0:00</c:v>
                </c:pt>
                <c:pt idx="2177">
                  <c:v>16/09/2013 0:00</c:v>
                </c:pt>
                <c:pt idx="2178">
                  <c:v>17/09/2013 0:00</c:v>
                </c:pt>
                <c:pt idx="2179">
                  <c:v>18/09/2013 0:00</c:v>
                </c:pt>
                <c:pt idx="2180">
                  <c:v>19/09/2013 0:00</c:v>
                </c:pt>
                <c:pt idx="2181">
                  <c:v>20/09/2013 0:00</c:v>
                </c:pt>
                <c:pt idx="2182">
                  <c:v>21/09/2013 0:00</c:v>
                </c:pt>
                <c:pt idx="2183">
                  <c:v>22/09/2013 0:00</c:v>
                </c:pt>
                <c:pt idx="2184">
                  <c:v>23/09/2013 0:00</c:v>
                </c:pt>
                <c:pt idx="2185">
                  <c:v>24/09/2013 0:00</c:v>
                </c:pt>
                <c:pt idx="2186">
                  <c:v>25/09/2013 0:00</c:v>
                </c:pt>
                <c:pt idx="2187">
                  <c:v>26/09/2013 0:00</c:v>
                </c:pt>
                <c:pt idx="2188">
                  <c:v>27/09/2013 0:00</c:v>
                </c:pt>
                <c:pt idx="2189">
                  <c:v>28/09/2013 0:00</c:v>
                </c:pt>
                <c:pt idx="2190">
                  <c:v>29/09/2013 0:00</c:v>
                </c:pt>
                <c:pt idx="2191">
                  <c:v>30/09/2013 0:00</c:v>
                </c:pt>
                <c:pt idx="2192">
                  <c:v>1/10/2013 0:00</c:v>
                </c:pt>
                <c:pt idx="2193">
                  <c:v>2/10/2013 0:00</c:v>
                </c:pt>
                <c:pt idx="2194">
                  <c:v>3/10/2013 0:00</c:v>
                </c:pt>
                <c:pt idx="2195">
                  <c:v>4/10/2013 0:00</c:v>
                </c:pt>
                <c:pt idx="2196">
                  <c:v>5/10/2013 0:00</c:v>
                </c:pt>
                <c:pt idx="2197">
                  <c:v>6/10/2013 0:00</c:v>
                </c:pt>
                <c:pt idx="2198">
                  <c:v>7/10/2013 0:00</c:v>
                </c:pt>
                <c:pt idx="2199">
                  <c:v>8/10/2013 0:00</c:v>
                </c:pt>
                <c:pt idx="2200">
                  <c:v>9/10/2013 0:00</c:v>
                </c:pt>
                <c:pt idx="2201">
                  <c:v>10/10/2013 0:00</c:v>
                </c:pt>
                <c:pt idx="2202">
                  <c:v>11/10/2013 0:00</c:v>
                </c:pt>
                <c:pt idx="2203">
                  <c:v>12/10/2013 0:00</c:v>
                </c:pt>
                <c:pt idx="2204">
                  <c:v>13/10/2013 0:00</c:v>
                </c:pt>
                <c:pt idx="2205">
                  <c:v>14/10/2013 0:00</c:v>
                </c:pt>
                <c:pt idx="2206">
                  <c:v>15/10/2013 0:00</c:v>
                </c:pt>
                <c:pt idx="2207">
                  <c:v>16/10/2013 0:00</c:v>
                </c:pt>
                <c:pt idx="2208">
                  <c:v>17/10/2013 0:00</c:v>
                </c:pt>
                <c:pt idx="2209">
                  <c:v>18/10/2013 0:00</c:v>
                </c:pt>
                <c:pt idx="2210">
                  <c:v>19/10/2013 0:00</c:v>
                </c:pt>
                <c:pt idx="2211">
                  <c:v>20/10/2013 0:00</c:v>
                </c:pt>
                <c:pt idx="2212">
                  <c:v>21/10/2013 0:00</c:v>
                </c:pt>
                <c:pt idx="2213">
                  <c:v>22/10/2013 0:00</c:v>
                </c:pt>
                <c:pt idx="2214">
                  <c:v>23/10/2013 0:00</c:v>
                </c:pt>
                <c:pt idx="2215">
                  <c:v>24/10/2013 0:00</c:v>
                </c:pt>
                <c:pt idx="2216">
                  <c:v>25/10/2013 0:00</c:v>
                </c:pt>
                <c:pt idx="2217">
                  <c:v>26/10/2013 0:00</c:v>
                </c:pt>
                <c:pt idx="2218">
                  <c:v>27/10/2013 0:00</c:v>
                </c:pt>
                <c:pt idx="2219">
                  <c:v>28/10/2013 0:00</c:v>
                </c:pt>
                <c:pt idx="2220">
                  <c:v>29/10/2013 0:00</c:v>
                </c:pt>
                <c:pt idx="2221">
                  <c:v>30/10/2013 0:00</c:v>
                </c:pt>
                <c:pt idx="2222">
                  <c:v>31/10/2013 0:00</c:v>
                </c:pt>
                <c:pt idx="2223">
                  <c:v>1/11/2013 0:00</c:v>
                </c:pt>
                <c:pt idx="2224">
                  <c:v>2/11/2013 0:00</c:v>
                </c:pt>
                <c:pt idx="2225">
                  <c:v>3/11/2013 0:00</c:v>
                </c:pt>
                <c:pt idx="2226">
                  <c:v>4/11/2013 0:00</c:v>
                </c:pt>
                <c:pt idx="2227">
                  <c:v>5/11/2013 0:00</c:v>
                </c:pt>
                <c:pt idx="2228">
                  <c:v>6/11/2013 0:00</c:v>
                </c:pt>
                <c:pt idx="2229">
                  <c:v>7/11/2013 0:00</c:v>
                </c:pt>
                <c:pt idx="2230">
                  <c:v>8/11/2013 0:00</c:v>
                </c:pt>
                <c:pt idx="2231">
                  <c:v>9/11/2013 0:00</c:v>
                </c:pt>
                <c:pt idx="2232">
                  <c:v>10/11/2013 0:00</c:v>
                </c:pt>
                <c:pt idx="2233">
                  <c:v>11/11/2013 0:00</c:v>
                </c:pt>
                <c:pt idx="2234">
                  <c:v>12/11/2013 0:00</c:v>
                </c:pt>
                <c:pt idx="2235">
                  <c:v>13/11/2013 0:00</c:v>
                </c:pt>
                <c:pt idx="2236">
                  <c:v>14/11/2013 0:00</c:v>
                </c:pt>
                <c:pt idx="2237">
                  <c:v>15/11/2013 0:00</c:v>
                </c:pt>
                <c:pt idx="2238">
                  <c:v>16/11/2013 0:00</c:v>
                </c:pt>
                <c:pt idx="2239">
                  <c:v>17/11/2013 0:00</c:v>
                </c:pt>
                <c:pt idx="2240">
                  <c:v>18/11/2013 0:00</c:v>
                </c:pt>
                <c:pt idx="2241">
                  <c:v>19/11/2013 0:00</c:v>
                </c:pt>
                <c:pt idx="2242">
                  <c:v>20/11/2013 0:00</c:v>
                </c:pt>
                <c:pt idx="2243">
                  <c:v>21/11/2013 0:00</c:v>
                </c:pt>
                <c:pt idx="2244">
                  <c:v>22/11/2013 0:00</c:v>
                </c:pt>
                <c:pt idx="2245">
                  <c:v>23/11/2013 0:00</c:v>
                </c:pt>
                <c:pt idx="2246">
                  <c:v>24/11/2013 0:00</c:v>
                </c:pt>
                <c:pt idx="2247">
                  <c:v>25/11/2013 0:00</c:v>
                </c:pt>
                <c:pt idx="2248">
                  <c:v>26/11/2013 0:00</c:v>
                </c:pt>
                <c:pt idx="2249">
                  <c:v>27/11/2013 0:00</c:v>
                </c:pt>
                <c:pt idx="2250">
                  <c:v>28/11/2013 0:00</c:v>
                </c:pt>
                <c:pt idx="2251">
                  <c:v>29/11/2013 0:00</c:v>
                </c:pt>
                <c:pt idx="2252">
                  <c:v>30/11/2013 0:00</c:v>
                </c:pt>
                <c:pt idx="2253">
                  <c:v>1/12/2013 0:00</c:v>
                </c:pt>
                <c:pt idx="2254">
                  <c:v>2/12/2013 0:00</c:v>
                </c:pt>
                <c:pt idx="2255">
                  <c:v>3/12/2013 0:00</c:v>
                </c:pt>
                <c:pt idx="2256">
                  <c:v>4/12/2013 0:00</c:v>
                </c:pt>
                <c:pt idx="2257">
                  <c:v>5/12/2013 0:00</c:v>
                </c:pt>
                <c:pt idx="2258">
                  <c:v>6/12/2013 0:00</c:v>
                </c:pt>
                <c:pt idx="2259">
                  <c:v>7/12/2013 0:00</c:v>
                </c:pt>
                <c:pt idx="2260">
                  <c:v>8/12/2013 0:00</c:v>
                </c:pt>
                <c:pt idx="2261">
                  <c:v>9/12/2013 0:00</c:v>
                </c:pt>
                <c:pt idx="2262">
                  <c:v>10/12/2013 0:00</c:v>
                </c:pt>
                <c:pt idx="2263">
                  <c:v>11/12/2013 0:00</c:v>
                </c:pt>
                <c:pt idx="2264">
                  <c:v>12/12/2013 0:00</c:v>
                </c:pt>
                <c:pt idx="2265">
                  <c:v>13/12/2013 0:00</c:v>
                </c:pt>
                <c:pt idx="2266">
                  <c:v>14/12/2013 0:00</c:v>
                </c:pt>
                <c:pt idx="2267">
                  <c:v>15/12/2013 0:00</c:v>
                </c:pt>
                <c:pt idx="2268">
                  <c:v>16/12/2013 0:00</c:v>
                </c:pt>
                <c:pt idx="2269">
                  <c:v>17/12/2013 0:00</c:v>
                </c:pt>
                <c:pt idx="2270">
                  <c:v>18/12/2013 0:00</c:v>
                </c:pt>
                <c:pt idx="2271">
                  <c:v>19/12/2013 0:00</c:v>
                </c:pt>
                <c:pt idx="2272">
                  <c:v>20/12/2013 0:00</c:v>
                </c:pt>
                <c:pt idx="2273">
                  <c:v>21/12/2013 0:00</c:v>
                </c:pt>
                <c:pt idx="2274">
                  <c:v>22/12/2013 0:00</c:v>
                </c:pt>
                <c:pt idx="2275">
                  <c:v>23/12/2013 0:00</c:v>
                </c:pt>
                <c:pt idx="2276">
                  <c:v>24/12/2013 0:00</c:v>
                </c:pt>
                <c:pt idx="2277">
                  <c:v>25/12/2013 0:00</c:v>
                </c:pt>
                <c:pt idx="2278">
                  <c:v>26/12/2013 0:00</c:v>
                </c:pt>
                <c:pt idx="2279">
                  <c:v>27/12/2013 0:00</c:v>
                </c:pt>
                <c:pt idx="2280">
                  <c:v>28/12/2013 0:00</c:v>
                </c:pt>
                <c:pt idx="2281">
                  <c:v>29/12/2013 0:00</c:v>
                </c:pt>
                <c:pt idx="2282">
                  <c:v>30/12/2013 0:00</c:v>
                </c:pt>
                <c:pt idx="2283">
                  <c:v>31/12/2013 0:00</c:v>
                </c:pt>
                <c:pt idx="2284">
                  <c:v>1/01/2014 0:00</c:v>
                </c:pt>
                <c:pt idx="2285">
                  <c:v>2/01/2014 0:00</c:v>
                </c:pt>
                <c:pt idx="2286">
                  <c:v>3/01/2014 0:00</c:v>
                </c:pt>
                <c:pt idx="2287">
                  <c:v>4/01/2014 0:00</c:v>
                </c:pt>
                <c:pt idx="2288">
                  <c:v>5/01/2014 0:00</c:v>
                </c:pt>
                <c:pt idx="2289">
                  <c:v>6/01/2014 0:00</c:v>
                </c:pt>
                <c:pt idx="2290">
                  <c:v>7/01/2014 0:00</c:v>
                </c:pt>
                <c:pt idx="2291">
                  <c:v>8/01/2014 0:00</c:v>
                </c:pt>
                <c:pt idx="2292">
                  <c:v>9/01/2014 0:00</c:v>
                </c:pt>
                <c:pt idx="2293">
                  <c:v>10/01/2014 0:00</c:v>
                </c:pt>
                <c:pt idx="2294">
                  <c:v>11/01/2014 0:00</c:v>
                </c:pt>
                <c:pt idx="2295">
                  <c:v>12/01/2014 0:00</c:v>
                </c:pt>
                <c:pt idx="2296">
                  <c:v>13/01/2014 0:00</c:v>
                </c:pt>
                <c:pt idx="2297">
                  <c:v>14/01/2014 0:00</c:v>
                </c:pt>
                <c:pt idx="2298">
                  <c:v>15/01/2014 0:00</c:v>
                </c:pt>
                <c:pt idx="2299">
                  <c:v>16/01/2014 0:00</c:v>
                </c:pt>
                <c:pt idx="2300">
                  <c:v>17/01/2014 0:00</c:v>
                </c:pt>
                <c:pt idx="2301">
                  <c:v>18/01/2014 0:00</c:v>
                </c:pt>
                <c:pt idx="2302">
                  <c:v>19/01/2014 0:00</c:v>
                </c:pt>
                <c:pt idx="2303">
                  <c:v>20/01/2014 0:00</c:v>
                </c:pt>
                <c:pt idx="2304">
                  <c:v>21/01/2014 0:00</c:v>
                </c:pt>
                <c:pt idx="2305">
                  <c:v>22/01/2014 0:00</c:v>
                </c:pt>
                <c:pt idx="2306">
                  <c:v>23/01/2014 0:00</c:v>
                </c:pt>
                <c:pt idx="2307">
                  <c:v>24/01/2014 0:00</c:v>
                </c:pt>
                <c:pt idx="2308">
                  <c:v>25/01/2014 0:00</c:v>
                </c:pt>
                <c:pt idx="2309">
                  <c:v>26/01/2014 0:00</c:v>
                </c:pt>
                <c:pt idx="2310">
                  <c:v>27/01/2014 0:00</c:v>
                </c:pt>
                <c:pt idx="2311">
                  <c:v>28/01/2014 0:00</c:v>
                </c:pt>
                <c:pt idx="2312">
                  <c:v>29/01/2014 0:00</c:v>
                </c:pt>
                <c:pt idx="2313">
                  <c:v>30/01/2014 0:00</c:v>
                </c:pt>
                <c:pt idx="2314">
                  <c:v>31/01/2014 0:00</c:v>
                </c:pt>
                <c:pt idx="2315">
                  <c:v>1/02/2014 0:00</c:v>
                </c:pt>
                <c:pt idx="2316">
                  <c:v>2/02/2014 0:00</c:v>
                </c:pt>
                <c:pt idx="2317">
                  <c:v>3/02/2014 0:00</c:v>
                </c:pt>
                <c:pt idx="2318">
                  <c:v>4/02/2014 0:00</c:v>
                </c:pt>
                <c:pt idx="2319">
                  <c:v>5/02/2014 0:00</c:v>
                </c:pt>
                <c:pt idx="2320">
                  <c:v>6/02/2014 0:00</c:v>
                </c:pt>
                <c:pt idx="2321">
                  <c:v>7/02/2014 0:00</c:v>
                </c:pt>
                <c:pt idx="2322">
                  <c:v>8/02/2014 0:00</c:v>
                </c:pt>
                <c:pt idx="2323">
                  <c:v>9/02/2014 0:00</c:v>
                </c:pt>
                <c:pt idx="2324">
                  <c:v>10/02/2014 0:00</c:v>
                </c:pt>
                <c:pt idx="2325">
                  <c:v>11/02/2014 0:00</c:v>
                </c:pt>
                <c:pt idx="2326">
                  <c:v>12/02/2014 0:00</c:v>
                </c:pt>
                <c:pt idx="2327">
                  <c:v>13/02/2014 0:00</c:v>
                </c:pt>
                <c:pt idx="2328">
                  <c:v>14/02/2014 0:00</c:v>
                </c:pt>
                <c:pt idx="2329">
                  <c:v>15/02/2014 0:00</c:v>
                </c:pt>
                <c:pt idx="2330">
                  <c:v>16/02/2014 0:00</c:v>
                </c:pt>
                <c:pt idx="2331">
                  <c:v>17/02/2014 0:00</c:v>
                </c:pt>
                <c:pt idx="2332">
                  <c:v>18/02/2014 0:00</c:v>
                </c:pt>
                <c:pt idx="2333">
                  <c:v>19/02/2014 0:00</c:v>
                </c:pt>
                <c:pt idx="2334">
                  <c:v>20/02/2014 0:00</c:v>
                </c:pt>
                <c:pt idx="2335">
                  <c:v>21/02/2014 0:00</c:v>
                </c:pt>
                <c:pt idx="2336">
                  <c:v>22/02/2014 0:00</c:v>
                </c:pt>
                <c:pt idx="2337">
                  <c:v>23/02/2014 0:00</c:v>
                </c:pt>
                <c:pt idx="2338">
                  <c:v>24/02/2014 0:00</c:v>
                </c:pt>
                <c:pt idx="2339">
                  <c:v>25/02/2014 0:00</c:v>
                </c:pt>
                <c:pt idx="2340">
                  <c:v>26/02/2014 0:00</c:v>
                </c:pt>
                <c:pt idx="2341">
                  <c:v>27/02/2014 0:00</c:v>
                </c:pt>
                <c:pt idx="2342">
                  <c:v>28/02/2014 0:00</c:v>
                </c:pt>
                <c:pt idx="2343">
                  <c:v>1/03/2014 0:00</c:v>
                </c:pt>
                <c:pt idx="2344">
                  <c:v>2/03/2014 0:00</c:v>
                </c:pt>
                <c:pt idx="2345">
                  <c:v>3/03/2014 0:00</c:v>
                </c:pt>
                <c:pt idx="2346">
                  <c:v>4/03/2014 0:00</c:v>
                </c:pt>
                <c:pt idx="2347">
                  <c:v>5/03/2014 0:00</c:v>
                </c:pt>
                <c:pt idx="2348">
                  <c:v>6/03/2014 0:00</c:v>
                </c:pt>
                <c:pt idx="2349">
                  <c:v>7/03/2014 0:00</c:v>
                </c:pt>
                <c:pt idx="2350">
                  <c:v>8/03/2014 0:00</c:v>
                </c:pt>
                <c:pt idx="2351">
                  <c:v>9/03/2014 0:00</c:v>
                </c:pt>
                <c:pt idx="2352">
                  <c:v>10/03/2014 0:00</c:v>
                </c:pt>
                <c:pt idx="2353">
                  <c:v>11/03/2014 0:00</c:v>
                </c:pt>
                <c:pt idx="2354">
                  <c:v>12/03/2014 0:00</c:v>
                </c:pt>
                <c:pt idx="2355">
                  <c:v>13/03/2014 0:00</c:v>
                </c:pt>
                <c:pt idx="2356">
                  <c:v>14/03/2014 0:00</c:v>
                </c:pt>
                <c:pt idx="2357">
                  <c:v>15/03/2014 0:00</c:v>
                </c:pt>
                <c:pt idx="2358">
                  <c:v>16/03/2014 0:00</c:v>
                </c:pt>
                <c:pt idx="2359">
                  <c:v>17/03/2014 0:00</c:v>
                </c:pt>
                <c:pt idx="2360">
                  <c:v>18/03/2014 0:00</c:v>
                </c:pt>
                <c:pt idx="2361">
                  <c:v>19/03/2014 0:00</c:v>
                </c:pt>
                <c:pt idx="2362">
                  <c:v>20/03/2014 0:00</c:v>
                </c:pt>
                <c:pt idx="2363">
                  <c:v>21/03/2014 0:00</c:v>
                </c:pt>
                <c:pt idx="2364">
                  <c:v>22/03/2014 0:00</c:v>
                </c:pt>
                <c:pt idx="2365">
                  <c:v>23/03/2014 0:00</c:v>
                </c:pt>
                <c:pt idx="2366">
                  <c:v>24/03/2014 0:00</c:v>
                </c:pt>
                <c:pt idx="2367">
                  <c:v>25/03/2014 0:00</c:v>
                </c:pt>
                <c:pt idx="2368">
                  <c:v>26/03/2014 0:00</c:v>
                </c:pt>
                <c:pt idx="2369">
                  <c:v>27/03/2014 0:00</c:v>
                </c:pt>
                <c:pt idx="2370">
                  <c:v>28/03/2014 0:00</c:v>
                </c:pt>
                <c:pt idx="2371">
                  <c:v>29/03/2014 0:00</c:v>
                </c:pt>
                <c:pt idx="2372">
                  <c:v>30/03/2014 0:00</c:v>
                </c:pt>
                <c:pt idx="2373">
                  <c:v>31/03/2014 0:00</c:v>
                </c:pt>
                <c:pt idx="2374">
                  <c:v>1/04/2014 0:00</c:v>
                </c:pt>
                <c:pt idx="2375">
                  <c:v>2/04/2014 0:00</c:v>
                </c:pt>
                <c:pt idx="2376">
                  <c:v>3/04/2014 0:00</c:v>
                </c:pt>
                <c:pt idx="2377">
                  <c:v>4/04/2014 0:00</c:v>
                </c:pt>
                <c:pt idx="2378">
                  <c:v>5/04/2014 0:00</c:v>
                </c:pt>
                <c:pt idx="2379">
                  <c:v>6/04/2014 0:00</c:v>
                </c:pt>
                <c:pt idx="2380">
                  <c:v>7/04/2014 0:00</c:v>
                </c:pt>
                <c:pt idx="2381">
                  <c:v>8/04/2014 0:00</c:v>
                </c:pt>
                <c:pt idx="2382">
                  <c:v>9/04/2014 0:00</c:v>
                </c:pt>
                <c:pt idx="2383">
                  <c:v>10/04/2014 0:00</c:v>
                </c:pt>
                <c:pt idx="2384">
                  <c:v>11/04/2014 0:00</c:v>
                </c:pt>
                <c:pt idx="2385">
                  <c:v>12/04/2014 0:00</c:v>
                </c:pt>
                <c:pt idx="2386">
                  <c:v>13/04/2014 0:00</c:v>
                </c:pt>
                <c:pt idx="2387">
                  <c:v>14/04/2014 0:00</c:v>
                </c:pt>
                <c:pt idx="2388">
                  <c:v>15/04/2014 0:00</c:v>
                </c:pt>
                <c:pt idx="2389">
                  <c:v>16/04/2014 0:00</c:v>
                </c:pt>
                <c:pt idx="2390">
                  <c:v>17/04/2014 0:00</c:v>
                </c:pt>
                <c:pt idx="2391">
                  <c:v>18/04/2014 0:00</c:v>
                </c:pt>
                <c:pt idx="2392">
                  <c:v>19/04/2014 0:00</c:v>
                </c:pt>
                <c:pt idx="2393">
                  <c:v>20/04/2014 0:00</c:v>
                </c:pt>
                <c:pt idx="2394">
                  <c:v>21/04/2014 0:00</c:v>
                </c:pt>
                <c:pt idx="2395">
                  <c:v>22/04/2014 0:00</c:v>
                </c:pt>
                <c:pt idx="2396">
                  <c:v>23/04/2014 0:00</c:v>
                </c:pt>
                <c:pt idx="2397">
                  <c:v>24/04/2014 0:00</c:v>
                </c:pt>
                <c:pt idx="2398">
                  <c:v>25/04/2014 0:00</c:v>
                </c:pt>
                <c:pt idx="2399">
                  <c:v>26/04/2014 0:00</c:v>
                </c:pt>
                <c:pt idx="2400">
                  <c:v>27/04/2014 0:00</c:v>
                </c:pt>
                <c:pt idx="2401">
                  <c:v>28/04/2014 0:00</c:v>
                </c:pt>
                <c:pt idx="2402">
                  <c:v>29/04/2014 0:00</c:v>
                </c:pt>
                <c:pt idx="2403">
                  <c:v>30/04/2014 0:00</c:v>
                </c:pt>
                <c:pt idx="2404">
                  <c:v>1/05/2014 0:00</c:v>
                </c:pt>
                <c:pt idx="2405">
                  <c:v>2/05/2014 0:00</c:v>
                </c:pt>
                <c:pt idx="2406">
                  <c:v>3/05/2014 0:00</c:v>
                </c:pt>
                <c:pt idx="2407">
                  <c:v>4/05/2014 0:00</c:v>
                </c:pt>
                <c:pt idx="2408">
                  <c:v>5/05/2014 0:00</c:v>
                </c:pt>
                <c:pt idx="2409">
                  <c:v>6/05/2014 0:00</c:v>
                </c:pt>
                <c:pt idx="2410">
                  <c:v>7/05/2014 0:00</c:v>
                </c:pt>
                <c:pt idx="2411">
                  <c:v>8/05/2014 0:00</c:v>
                </c:pt>
                <c:pt idx="2412">
                  <c:v>9/05/2014 0:00</c:v>
                </c:pt>
                <c:pt idx="2413">
                  <c:v>10/05/2014 0:00</c:v>
                </c:pt>
                <c:pt idx="2414">
                  <c:v>11/05/2014 0:00</c:v>
                </c:pt>
                <c:pt idx="2415">
                  <c:v>12/05/2014 0:00</c:v>
                </c:pt>
                <c:pt idx="2416">
                  <c:v>13/05/2014 0:00</c:v>
                </c:pt>
                <c:pt idx="2417">
                  <c:v>14/05/2014 0:00</c:v>
                </c:pt>
                <c:pt idx="2418">
                  <c:v>15/05/2014 0:00</c:v>
                </c:pt>
                <c:pt idx="2419">
                  <c:v>16/05/2014 0:00</c:v>
                </c:pt>
                <c:pt idx="2420">
                  <c:v>17/05/2014 0:00</c:v>
                </c:pt>
                <c:pt idx="2421">
                  <c:v>18/05/2014 0:00</c:v>
                </c:pt>
                <c:pt idx="2422">
                  <c:v>19/05/2014 0:00</c:v>
                </c:pt>
                <c:pt idx="2423">
                  <c:v>20/05/2014 0:00</c:v>
                </c:pt>
                <c:pt idx="2424">
                  <c:v>21/05/2014 0:00</c:v>
                </c:pt>
                <c:pt idx="2425">
                  <c:v>22/05/2014 0:00</c:v>
                </c:pt>
                <c:pt idx="2426">
                  <c:v>23/05/2014 0:00</c:v>
                </c:pt>
                <c:pt idx="2427">
                  <c:v>24/05/2014 0:00</c:v>
                </c:pt>
                <c:pt idx="2428">
                  <c:v>25/05/2014 0:00</c:v>
                </c:pt>
                <c:pt idx="2429">
                  <c:v>26/05/2014 0:00</c:v>
                </c:pt>
                <c:pt idx="2430">
                  <c:v>27/05/2014 0:00</c:v>
                </c:pt>
                <c:pt idx="2431">
                  <c:v>28/05/2014 0:00</c:v>
                </c:pt>
                <c:pt idx="2432">
                  <c:v>29/05/2014 0:00</c:v>
                </c:pt>
                <c:pt idx="2433">
                  <c:v>30/05/2014 0:00</c:v>
                </c:pt>
                <c:pt idx="2434">
                  <c:v>31/05/2014 0:00</c:v>
                </c:pt>
                <c:pt idx="2435">
                  <c:v>1/06/2014 0:00</c:v>
                </c:pt>
                <c:pt idx="2436">
                  <c:v>2/06/2014 0:00</c:v>
                </c:pt>
                <c:pt idx="2437">
                  <c:v>3/06/2014 0:00</c:v>
                </c:pt>
                <c:pt idx="2438">
                  <c:v>4/06/2014 0:00</c:v>
                </c:pt>
                <c:pt idx="2439">
                  <c:v>5/06/2014 0:00</c:v>
                </c:pt>
                <c:pt idx="2440">
                  <c:v>6/06/2014 0:00</c:v>
                </c:pt>
                <c:pt idx="2441">
                  <c:v>7/06/2014 0:00</c:v>
                </c:pt>
                <c:pt idx="2442">
                  <c:v>8/06/2014 0:00</c:v>
                </c:pt>
                <c:pt idx="2443">
                  <c:v>9/06/2014 0:00</c:v>
                </c:pt>
                <c:pt idx="2444">
                  <c:v>10/06/2014 0:00</c:v>
                </c:pt>
                <c:pt idx="2445">
                  <c:v>11/06/2014 0:00</c:v>
                </c:pt>
                <c:pt idx="2446">
                  <c:v>12/06/2014 0:00</c:v>
                </c:pt>
                <c:pt idx="2447">
                  <c:v>13/06/2014 0:00</c:v>
                </c:pt>
                <c:pt idx="2448">
                  <c:v>14/06/2014 0:00</c:v>
                </c:pt>
                <c:pt idx="2449">
                  <c:v>15/06/2014 0:00</c:v>
                </c:pt>
                <c:pt idx="2450">
                  <c:v>16/06/2014 0:00</c:v>
                </c:pt>
                <c:pt idx="2451">
                  <c:v>17/06/2014 0:00</c:v>
                </c:pt>
                <c:pt idx="2452">
                  <c:v>18/06/2014 0:00</c:v>
                </c:pt>
                <c:pt idx="2453">
                  <c:v>19/06/2014 0:00</c:v>
                </c:pt>
                <c:pt idx="2454">
                  <c:v>20/06/2014 0:00</c:v>
                </c:pt>
                <c:pt idx="2455">
                  <c:v>21/06/2014 0:00</c:v>
                </c:pt>
                <c:pt idx="2456">
                  <c:v>22/06/2014 0:00</c:v>
                </c:pt>
                <c:pt idx="2457">
                  <c:v>23/06/2014 0:00</c:v>
                </c:pt>
                <c:pt idx="2458">
                  <c:v>24/06/2014 0:00</c:v>
                </c:pt>
                <c:pt idx="2459">
                  <c:v>25/06/2014 0:00</c:v>
                </c:pt>
                <c:pt idx="2460">
                  <c:v>26/06/2014 0:00</c:v>
                </c:pt>
                <c:pt idx="2461">
                  <c:v>27/06/2014 0:00</c:v>
                </c:pt>
                <c:pt idx="2462">
                  <c:v>28/06/2014 0:00</c:v>
                </c:pt>
                <c:pt idx="2463">
                  <c:v>29/06/2014 0:00</c:v>
                </c:pt>
                <c:pt idx="2464">
                  <c:v>30/06/2014 0:00</c:v>
                </c:pt>
                <c:pt idx="2465">
                  <c:v>1/07/2014 0:00</c:v>
                </c:pt>
                <c:pt idx="2466">
                  <c:v>2/07/2014 0:00</c:v>
                </c:pt>
                <c:pt idx="2467">
                  <c:v>3/07/2014 0:00</c:v>
                </c:pt>
                <c:pt idx="2468">
                  <c:v>4/07/2014 0:00</c:v>
                </c:pt>
                <c:pt idx="2469">
                  <c:v>5/07/2014 0:00</c:v>
                </c:pt>
                <c:pt idx="2470">
                  <c:v>6/07/2014 0:00</c:v>
                </c:pt>
                <c:pt idx="2471">
                  <c:v>7/07/2014 0:00</c:v>
                </c:pt>
                <c:pt idx="2472">
                  <c:v>8/07/2014 0:00</c:v>
                </c:pt>
                <c:pt idx="2473">
                  <c:v>9/07/2014 0:00</c:v>
                </c:pt>
                <c:pt idx="2474">
                  <c:v>10/07/2014 0:00</c:v>
                </c:pt>
                <c:pt idx="2475">
                  <c:v>11/07/2014 0:00</c:v>
                </c:pt>
                <c:pt idx="2476">
                  <c:v>12/07/2014 0:00</c:v>
                </c:pt>
                <c:pt idx="2477">
                  <c:v>13/07/2014 0:00</c:v>
                </c:pt>
                <c:pt idx="2478">
                  <c:v>14/07/2014 0:00</c:v>
                </c:pt>
                <c:pt idx="2479">
                  <c:v>15/07/2014 0:00</c:v>
                </c:pt>
                <c:pt idx="2480">
                  <c:v>16/07/2014 0:00</c:v>
                </c:pt>
                <c:pt idx="2481">
                  <c:v>17/07/2014 0:00</c:v>
                </c:pt>
                <c:pt idx="2482">
                  <c:v>18/07/2014 0:00</c:v>
                </c:pt>
                <c:pt idx="2483">
                  <c:v>19/07/2014 0:00</c:v>
                </c:pt>
                <c:pt idx="2484">
                  <c:v>20/07/2014 0:00</c:v>
                </c:pt>
                <c:pt idx="2485">
                  <c:v>21/07/2014 0:00</c:v>
                </c:pt>
                <c:pt idx="2486">
                  <c:v>22/07/2014 0:00</c:v>
                </c:pt>
                <c:pt idx="2487">
                  <c:v>23/07/2014 0:00</c:v>
                </c:pt>
                <c:pt idx="2488">
                  <c:v>24/07/2014 0:00</c:v>
                </c:pt>
                <c:pt idx="2489">
                  <c:v>25/07/2014 0:00</c:v>
                </c:pt>
                <c:pt idx="2490">
                  <c:v>26/07/2014 0:00</c:v>
                </c:pt>
                <c:pt idx="2491">
                  <c:v>27/07/2014 0:00</c:v>
                </c:pt>
                <c:pt idx="2492">
                  <c:v>28/07/2014 0:00</c:v>
                </c:pt>
                <c:pt idx="2493">
                  <c:v>29/07/2014 0:00</c:v>
                </c:pt>
                <c:pt idx="2494">
                  <c:v>30/07/2014 0:00</c:v>
                </c:pt>
                <c:pt idx="2495">
                  <c:v>31/07/2014 0:00</c:v>
                </c:pt>
                <c:pt idx="2496">
                  <c:v>1/08/2014 0:00</c:v>
                </c:pt>
                <c:pt idx="2497">
                  <c:v>2/08/2014 0:00</c:v>
                </c:pt>
                <c:pt idx="2498">
                  <c:v>3/08/2014 0:00</c:v>
                </c:pt>
                <c:pt idx="2499">
                  <c:v>4/08/2014 0:00</c:v>
                </c:pt>
                <c:pt idx="2500">
                  <c:v>5/08/2014 0:00</c:v>
                </c:pt>
                <c:pt idx="2501">
                  <c:v>6/08/2014 0:00</c:v>
                </c:pt>
                <c:pt idx="2502">
                  <c:v>7/08/2014 0:00</c:v>
                </c:pt>
                <c:pt idx="2503">
                  <c:v>8/08/2014 0:00</c:v>
                </c:pt>
                <c:pt idx="2504">
                  <c:v>9/08/2014 0:00</c:v>
                </c:pt>
                <c:pt idx="2505">
                  <c:v>10/08/2014 0:00</c:v>
                </c:pt>
                <c:pt idx="2506">
                  <c:v>11/08/2014 0:00</c:v>
                </c:pt>
                <c:pt idx="2507">
                  <c:v>12/08/2014 0:00</c:v>
                </c:pt>
                <c:pt idx="2508">
                  <c:v>13/08/2014 0:00</c:v>
                </c:pt>
                <c:pt idx="2509">
                  <c:v>14/08/2014 0:00</c:v>
                </c:pt>
                <c:pt idx="2510">
                  <c:v>15/08/2014 0:00</c:v>
                </c:pt>
                <c:pt idx="2511">
                  <c:v>16/08/2014 0:00</c:v>
                </c:pt>
                <c:pt idx="2512">
                  <c:v>17/08/2014 0:00</c:v>
                </c:pt>
                <c:pt idx="2513">
                  <c:v>18/08/2014 0:00</c:v>
                </c:pt>
                <c:pt idx="2514">
                  <c:v>19/08/2014 0:00</c:v>
                </c:pt>
                <c:pt idx="2515">
                  <c:v>20/08/2014 0:00</c:v>
                </c:pt>
                <c:pt idx="2516">
                  <c:v>21/08/2014 0:00</c:v>
                </c:pt>
                <c:pt idx="2517">
                  <c:v>22/08/2014 0:00</c:v>
                </c:pt>
                <c:pt idx="2518">
                  <c:v>23/08/2014 0:00</c:v>
                </c:pt>
                <c:pt idx="2519">
                  <c:v>24/08/2014 0:00</c:v>
                </c:pt>
                <c:pt idx="2520">
                  <c:v>25/08/2014 0:00</c:v>
                </c:pt>
                <c:pt idx="2521">
                  <c:v>26/08/2014 0:00</c:v>
                </c:pt>
                <c:pt idx="2522">
                  <c:v>27/08/2014 0:00</c:v>
                </c:pt>
                <c:pt idx="2523">
                  <c:v>28/08/2014 0:00</c:v>
                </c:pt>
                <c:pt idx="2524">
                  <c:v>29/08/2014 0:00</c:v>
                </c:pt>
                <c:pt idx="2525">
                  <c:v>30/08/2014 0:00</c:v>
                </c:pt>
                <c:pt idx="2526">
                  <c:v>31/08/2014 0:00</c:v>
                </c:pt>
                <c:pt idx="2527">
                  <c:v>1/09/2014 0:00</c:v>
                </c:pt>
                <c:pt idx="2528">
                  <c:v>2/09/2014 0:00</c:v>
                </c:pt>
                <c:pt idx="2529">
                  <c:v>3/09/2014 0:00</c:v>
                </c:pt>
                <c:pt idx="2530">
                  <c:v>4/09/2014 0:00</c:v>
                </c:pt>
                <c:pt idx="2531">
                  <c:v>5/09/2014 0:00</c:v>
                </c:pt>
                <c:pt idx="2532">
                  <c:v>6/09/2014 0:00</c:v>
                </c:pt>
                <c:pt idx="2533">
                  <c:v>7/09/2014 0:00</c:v>
                </c:pt>
                <c:pt idx="2534">
                  <c:v>8/09/2014 0:00</c:v>
                </c:pt>
                <c:pt idx="2535">
                  <c:v>9/09/2014 0:00</c:v>
                </c:pt>
                <c:pt idx="2536">
                  <c:v>10/09/2014 0:00</c:v>
                </c:pt>
                <c:pt idx="2537">
                  <c:v>11/09/2014 0:00</c:v>
                </c:pt>
                <c:pt idx="2538">
                  <c:v>12/09/2014 0:00</c:v>
                </c:pt>
                <c:pt idx="2539">
                  <c:v>13/09/2014 0:00</c:v>
                </c:pt>
                <c:pt idx="2540">
                  <c:v>14/09/2014 0:00</c:v>
                </c:pt>
                <c:pt idx="2541">
                  <c:v>15/09/2014 0:00</c:v>
                </c:pt>
                <c:pt idx="2542">
                  <c:v>16/09/2014 0:00</c:v>
                </c:pt>
                <c:pt idx="2543">
                  <c:v>17/09/2014 0:00</c:v>
                </c:pt>
                <c:pt idx="2544">
                  <c:v>18/09/2014 0:00</c:v>
                </c:pt>
                <c:pt idx="2545">
                  <c:v>19/09/2014 0:00</c:v>
                </c:pt>
                <c:pt idx="2546">
                  <c:v>20/09/2014 0:00</c:v>
                </c:pt>
                <c:pt idx="2547">
                  <c:v>21/09/2014 0:00</c:v>
                </c:pt>
                <c:pt idx="2548">
                  <c:v>22/09/2014 0:00</c:v>
                </c:pt>
                <c:pt idx="2549">
                  <c:v>23/09/2014 0:00</c:v>
                </c:pt>
                <c:pt idx="2550">
                  <c:v>24/09/2014 0:00</c:v>
                </c:pt>
                <c:pt idx="2551">
                  <c:v>25/09/2014 0:00</c:v>
                </c:pt>
                <c:pt idx="2552">
                  <c:v>26/09/2014 0:00</c:v>
                </c:pt>
                <c:pt idx="2553">
                  <c:v>27/09/2014 0:00</c:v>
                </c:pt>
                <c:pt idx="2554">
                  <c:v>28/09/2014 0:00</c:v>
                </c:pt>
                <c:pt idx="2555">
                  <c:v>29/09/2014 0:00</c:v>
                </c:pt>
                <c:pt idx="2556">
                  <c:v>30/09/2014 0:00</c:v>
                </c:pt>
                <c:pt idx="2557">
                  <c:v>1/10/2014 0:00</c:v>
                </c:pt>
                <c:pt idx="2558">
                  <c:v>2/10/2014 0:00</c:v>
                </c:pt>
                <c:pt idx="2559">
                  <c:v>3/10/2014 0:00</c:v>
                </c:pt>
                <c:pt idx="2560">
                  <c:v>4/10/2014 0:00</c:v>
                </c:pt>
                <c:pt idx="2561">
                  <c:v>5/10/2014 0:00</c:v>
                </c:pt>
                <c:pt idx="2562">
                  <c:v>6/10/2014 0:00</c:v>
                </c:pt>
                <c:pt idx="2563">
                  <c:v>7/10/2014 0:00</c:v>
                </c:pt>
                <c:pt idx="2564">
                  <c:v>8/10/2014 0:00</c:v>
                </c:pt>
                <c:pt idx="2565">
                  <c:v>9/10/2014 0:00</c:v>
                </c:pt>
                <c:pt idx="2566">
                  <c:v>10/10/2014 0:00</c:v>
                </c:pt>
                <c:pt idx="2567">
                  <c:v>11/10/2014 0:00</c:v>
                </c:pt>
                <c:pt idx="2568">
                  <c:v>12/10/2014 0:00</c:v>
                </c:pt>
                <c:pt idx="2569">
                  <c:v>13/10/2014 0:00</c:v>
                </c:pt>
                <c:pt idx="2570">
                  <c:v>14/10/2014 0:00</c:v>
                </c:pt>
                <c:pt idx="2571">
                  <c:v>15/10/2014 0:00</c:v>
                </c:pt>
                <c:pt idx="2572">
                  <c:v>16/10/2014 0:00</c:v>
                </c:pt>
                <c:pt idx="2573">
                  <c:v>17/10/2014 0:00</c:v>
                </c:pt>
                <c:pt idx="2574">
                  <c:v>18/10/2014 0:00</c:v>
                </c:pt>
                <c:pt idx="2575">
                  <c:v>19/10/2014 0:00</c:v>
                </c:pt>
                <c:pt idx="2576">
                  <c:v>20/10/2014 0:00</c:v>
                </c:pt>
                <c:pt idx="2577">
                  <c:v>21/10/2014 0:00</c:v>
                </c:pt>
                <c:pt idx="2578">
                  <c:v>22/10/2014 0:00</c:v>
                </c:pt>
                <c:pt idx="2579">
                  <c:v>23/10/2014 0:00</c:v>
                </c:pt>
                <c:pt idx="2580">
                  <c:v>24/10/2014 0:00</c:v>
                </c:pt>
                <c:pt idx="2581">
                  <c:v>25/10/2014 0:00</c:v>
                </c:pt>
                <c:pt idx="2582">
                  <c:v>26/10/2014 0:00</c:v>
                </c:pt>
                <c:pt idx="2583">
                  <c:v>27/10/2014 0:00</c:v>
                </c:pt>
                <c:pt idx="2584">
                  <c:v>28/10/2014 0:00</c:v>
                </c:pt>
                <c:pt idx="2585">
                  <c:v>29/10/2014 0:00</c:v>
                </c:pt>
                <c:pt idx="2586">
                  <c:v>30/10/2014 0:00</c:v>
                </c:pt>
                <c:pt idx="2587">
                  <c:v>31/10/2014 0:00</c:v>
                </c:pt>
                <c:pt idx="2588">
                  <c:v>1/11/2014 0:00</c:v>
                </c:pt>
                <c:pt idx="2589">
                  <c:v>2/11/2014 0:00</c:v>
                </c:pt>
                <c:pt idx="2590">
                  <c:v>3/11/2014 0:00</c:v>
                </c:pt>
                <c:pt idx="2591">
                  <c:v>4/11/2014 0:00</c:v>
                </c:pt>
                <c:pt idx="2592">
                  <c:v>5/11/2014 0:00</c:v>
                </c:pt>
                <c:pt idx="2593">
                  <c:v>6/11/2014 0:00</c:v>
                </c:pt>
                <c:pt idx="2594">
                  <c:v>7/11/2014 0:00</c:v>
                </c:pt>
                <c:pt idx="2595">
                  <c:v>8/11/2014 0:00</c:v>
                </c:pt>
                <c:pt idx="2596">
                  <c:v>9/11/2014 0:00</c:v>
                </c:pt>
                <c:pt idx="2597">
                  <c:v>10/11/2014 0:00</c:v>
                </c:pt>
                <c:pt idx="2598">
                  <c:v>11/11/2014 0:00</c:v>
                </c:pt>
                <c:pt idx="2599">
                  <c:v>12/11/2014 0:00</c:v>
                </c:pt>
                <c:pt idx="2600">
                  <c:v>13/11/2014 0:00</c:v>
                </c:pt>
                <c:pt idx="2601">
                  <c:v>14/11/2014 0:00</c:v>
                </c:pt>
                <c:pt idx="2602">
                  <c:v>15/11/2014 0:00</c:v>
                </c:pt>
                <c:pt idx="2603">
                  <c:v>16/11/2014 0:00</c:v>
                </c:pt>
                <c:pt idx="2604">
                  <c:v>17/11/2014 0:00</c:v>
                </c:pt>
                <c:pt idx="2605">
                  <c:v>18/11/2014 0:00</c:v>
                </c:pt>
                <c:pt idx="2606">
                  <c:v>19/11/2014 0:00</c:v>
                </c:pt>
                <c:pt idx="2607">
                  <c:v>20/11/2014 0:00</c:v>
                </c:pt>
                <c:pt idx="2608">
                  <c:v>21/11/2014 0:00</c:v>
                </c:pt>
                <c:pt idx="2609">
                  <c:v>22/11/2014 0:00</c:v>
                </c:pt>
                <c:pt idx="2610">
                  <c:v>23/11/2014 0:00</c:v>
                </c:pt>
                <c:pt idx="2611">
                  <c:v>24/11/2014 0:00</c:v>
                </c:pt>
                <c:pt idx="2612">
                  <c:v>25/11/2014 0:00</c:v>
                </c:pt>
                <c:pt idx="2613">
                  <c:v>26/11/2014 0:00</c:v>
                </c:pt>
                <c:pt idx="2614">
                  <c:v>27/11/2014 0:00</c:v>
                </c:pt>
                <c:pt idx="2615">
                  <c:v>28/11/2014 0:00</c:v>
                </c:pt>
                <c:pt idx="2616">
                  <c:v>29/11/2014 0:00</c:v>
                </c:pt>
                <c:pt idx="2617">
                  <c:v>30/11/2014 0:00</c:v>
                </c:pt>
                <c:pt idx="2618">
                  <c:v>1/12/2014 0:00</c:v>
                </c:pt>
                <c:pt idx="2619">
                  <c:v>2/12/2014 0:00</c:v>
                </c:pt>
                <c:pt idx="2620">
                  <c:v>3/12/2014 0:00</c:v>
                </c:pt>
                <c:pt idx="2621">
                  <c:v>4/12/2014 0:00</c:v>
                </c:pt>
                <c:pt idx="2622">
                  <c:v>5/12/2014 0:00</c:v>
                </c:pt>
                <c:pt idx="2623">
                  <c:v>6/12/2014 0:00</c:v>
                </c:pt>
                <c:pt idx="2624">
                  <c:v>7/12/2014 0:00</c:v>
                </c:pt>
                <c:pt idx="2625">
                  <c:v>8/12/2014 0:00</c:v>
                </c:pt>
                <c:pt idx="2626">
                  <c:v>9/12/2014 0:00</c:v>
                </c:pt>
                <c:pt idx="2627">
                  <c:v>10/12/2014 0:00</c:v>
                </c:pt>
                <c:pt idx="2628">
                  <c:v>11/12/2014 0:00</c:v>
                </c:pt>
                <c:pt idx="2629">
                  <c:v>12/12/2014 0:00</c:v>
                </c:pt>
                <c:pt idx="2630">
                  <c:v>13/12/2014 0:00</c:v>
                </c:pt>
                <c:pt idx="2631">
                  <c:v>14/12/2014 0:00</c:v>
                </c:pt>
                <c:pt idx="2632">
                  <c:v>15/12/2014 0:00</c:v>
                </c:pt>
                <c:pt idx="2633">
                  <c:v>16/12/2014 0:00</c:v>
                </c:pt>
                <c:pt idx="2634">
                  <c:v>17/12/2014 0:00</c:v>
                </c:pt>
                <c:pt idx="2635">
                  <c:v>18/12/2014 0:00</c:v>
                </c:pt>
                <c:pt idx="2636">
                  <c:v>19/12/2014 0:00</c:v>
                </c:pt>
                <c:pt idx="2637">
                  <c:v>20/12/2014 0:00</c:v>
                </c:pt>
                <c:pt idx="2638">
                  <c:v>21/12/2014 0:00</c:v>
                </c:pt>
                <c:pt idx="2639">
                  <c:v>22/12/2014 0:00</c:v>
                </c:pt>
                <c:pt idx="2640">
                  <c:v>23/12/2014 0:00</c:v>
                </c:pt>
                <c:pt idx="2641">
                  <c:v>24/12/2014 0:00</c:v>
                </c:pt>
                <c:pt idx="2642">
                  <c:v>25/12/2014 0:00</c:v>
                </c:pt>
                <c:pt idx="2643">
                  <c:v>26/12/2014 0:00</c:v>
                </c:pt>
                <c:pt idx="2644">
                  <c:v>27/12/2014 0:00</c:v>
                </c:pt>
                <c:pt idx="2645">
                  <c:v>28/12/2014 0:00</c:v>
                </c:pt>
                <c:pt idx="2646">
                  <c:v>29/12/2014 0:00</c:v>
                </c:pt>
                <c:pt idx="2647">
                  <c:v>30/12/2014 0:00</c:v>
                </c:pt>
                <c:pt idx="2648">
                  <c:v>31/12/2014 0:00</c:v>
                </c:pt>
                <c:pt idx="2649">
                  <c:v>1/01/2015 0:00</c:v>
                </c:pt>
                <c:pt idx="2650">
                  <c:v>2/01/2015 0:00</c:v>
                </c:pt>
                <c:pt idx="2651">
                  <c:v>3/01/2015 0:00</c:v>
                </c:pt>
                <c:pt idx="2652">
                  <c:v>4/01/2015 0:00</c:v>
                </c:pt>
                <c:pt idx="2653">
                  <c:v>5/01/2015 0:00</c:v>
                </c:pt>
                <c:pt idx="2654">
                  <c:v>6/01/2015 0:00</c:v>
                </c:pt>
                <c:pt idx="2655">
                  <c:v>7/01/2015 0:00</c:v>
                </c:pt>
                <c:pt idx="2656">
                  <c:v>8/01/2015 0:00</c:v>
                </c:pt>
                <c:pt idx="2657">
                  <c:v>9/01/2015 0:00</c:v>
                </c:pt>
                <c:pt idx="2658">
                  <c:v>10/01/2015 0:00</c:v>
                </c:pt>
                <c:pt idx="2659">
                  <c:v>11/01/2015 0:00</c:v>
                </c:pt>
                <c:pt idx="2660">
                  <c:v>12/01/2015 0:00</c:v>
                </c:pt>
                <c:pt idx="2661">
                  <c:v>13/01/2015 0:00</c:v>
                </c:pt>
                <c:pt idx="2662">
                  <c:v>14/01/2015 0:00</c:v>
                </c:pt>
                <c:pt idx="2663">
                  <c:v>15/01/2015 0:00</c:v>
                </c:pt>
                <c:pt idx="2664">
                  <c:v>16/01/2015 0:00</c:v>
                </c:pt>
                <c:pt idx="2665">
                  <c:v>17/01/2015 0:00</c:v>
                </c:pt>
                <c:pt idx="2666">
                  <c:v>18/01/2015 0:00</c:v>
                </c:pt>
                <c:pt idx="2667">
                  <c:v>19/01/2015 0:00</c:v>
                </c:pt>
                <c:pt idx="2668">
                  <c:v>20/01/2015 0:00</c:v>
                </c:pt>
                <c:pt idx="2669">
                  <c:v>21/01/2015 0:00</c:v>
                </c:pt>
                <c:pt idx="2670">
                  <c:v>22/01/2015 0:00</c:v>
                </c:pt>
                <c:pt idx="2671">
                  <c:v>23/01/2015 0:00</c:v>
                </c:pt>
                <c:pt idx="2672">
                  <c:v>24/01/2015 0:00</c:v>
                </c:pt>
                <c:pt idx="2673">
                  <c:v>25/01/2015 0:00</c:v>
                </c:pt>
                <c:pt idx="2674">
                  <c:v>26/01/2015 0:00</c:v>
                </c:pt>
                <c:pt idx="2675">
                  <c:v>27/01/2015 0:00</c:v>
                </c:pt>
                <c:pt idx="2676">
                  <c:v>28/01/2015 0:00</c:v>
                </c:pt>
                <c:pt idx="2677">
                  <c:v>29/01/2015 0:00</c:v>
                </c:pt>
                <c:pt idx="2678">
                  <c:v>30/01/2015 0:00</c:v>
                </c:pt>
                <c:pt idx="2679">
                  <c:v>31/01/2015 0:00</c:v>
                </c:pt>
                <c:pt idx="2680">
                  <c:v>1/02/2015 0:00</c:v>
                </c:pt>
                <c:pt idx="2681">
                  <c:v>2/02/2015 0:00</c:v>
                </c:pt>
                <c:pt idx="2682">
                  <c:v>3/02/2015 0:00</c:v>
                </c:pt>
                <c:pt idx="2683">
                  <c:v>4/02/2015 0:00</c:v>
                </c:pt>
                <c:pt idx="2684">
                  <c:v>5/02/2015 0:00</c:v>
                </c:pt>
                <c:pt idx="2685">
                  <c:v>6/02/2015 0:00</c:v>
                </c:pt>
                <c:pt idx="2686">
                  <c:v>7/02/2015 0:00</c:v>
                </c:pt>
                <c:pt idx="2687">
                  <c:v>8/02/2015 0:00</c:v>
                </c:pt>
                <c:pt idx="2688">
                  <c:v>9/02/2015 0:00</c:v>
                </c:pt>
                <c:pt idx="2689">
                  <c:v>10/02/2015 0:00</c:v>
                </c:pt>
                <c:pt idx="2690">
                  <c:v>11/02/2015 0:00</c:v>
                </c:pt>
                <c:pt idx="2691">
                  <c:v>12/02/2015 0:00</c:v>
                </c:pt>
                <c:pt idx="2692">
                  <c:v>13/02/2015 0:00</c:v>
                </c:pt>
                <c:pt idx="2693">
                  <c:v>14/02/2015 0:00</c:v>
                </c:pt>
                <c:pt idx="2694">
                  <c:v>15/02/2015 0:00</c:v>
                </c:pt>
                <c:pt idx="2695">
                  <c:v>16/02/2015 0:00</c:v>
                </c:pt>
                <c:pt idx="2696">
                  <c:v>17/02/2015 0:00</c:v>
                </c:pt>
                <c:pt idx="2697">
                  <c:v>18/02/2015 0:00</c:v>
                </c:pt>
                <c:pt idx="2698">
                  <c:v>19/02/2015 0:00</c:v>
                </c:pt>
                <c:pt idx="2699">
                  <c:v>20/02/2015 0:00</c:v>
                </c:pt>
                <c:pt idx="2700">
                  <c:v>21/02/2015 0:00</c:v>
                </c:pt>
                <c:pt idx="2701">
                  <c:v>22/02/2015 0:00</c:v>
                </c:pt>
                <c:pt idx="2702">
                  <c:v>23/02/2015 0:00</c:v>
                </c:pt>
                <c:pt idx="2703">
                  <c:v>24/02/2015 0:00</c:v>
                </c:pt>
                <c:pt idx="2704">
                  <c:v>25/02/2015 0:00</c:v>
                </c:pt>
                <c:pt idx="2705">
                  <c:v>26/02/2015 0:00</c:v>
                </c:pt>
                <c:pt idx="2706">
                  <c:v>27/02/2015 0:00</c:v>
                </c:pt>
                <c:pt idx="2707">
                  <c:v>28/02/2015 0:00</c:v>
                </c:pt>
                <c:pt idx="2708">
                  <c:v>1/03/2015 0:00</c:v>
                </c:pt>
                <c:pt idx="2709">
                  <c:v>2/03/2015 0:00</c:v>
                </c:pt>
                <c:pt idx="2710">
                  <c:v>3/03/2015 0:00</c:v>
                </c:pt>
                <c:pt idx="2711">
                  <c:v>4/03/2015 0:00</c:v>
                </c:pt>
                <c:pt idx="2712">
                  <c:v>5/03/2015 0:00</c:v>
                </c:pt>
                <c:pt idx="2713">
                  <c:v>6/03/2015 0:00</c:v>
                </c:pt>
                <c:pt idx="2714">
                  <c:v>7/03/2015 0:00</c:v>
                </c:pt>
                <c:pt idx="2715">
                  <c:v>8/03/2015 0:00</c:v>
                </c:pt>
                <c:pt idx="2716">
                  <c:v>9/03/2015 0:00</c:v>
                </c:pt>
                <c:pt idx="2717">
                  <c:v>10/03/2015 0:00</c:v>
                </c:pt>
                <c:pt idx="2718">
                  <c:v>11/03/2015 0:00</c:v>
                </c:pt>
                <c:pt idx="2719">
                  <c:v>12/03/2015 0:00</c:v>
                </c:pt>
                <c:pt idx="2720">
                  <c:v>13/03/2015 0:00</c:v>
                </c:pt>
                <c:pt idx="2721">
                  <c:v>14/03/2015 0:00</c:v>
                </c:pt>
                <c:pt idx="2722">
                  <c:v>15/03/2015 0:00</c:v>
                </c:pt>
                <c:pt idx="2723">
                  <c:v>16/03/2015 0:00</c:v>
                </c:pt>
                <c:pt idx="2724">
                  <c:v>17/03/2015 0:00</c:v>
                </c:pt>
                <c:pt idx="2725">
                  <c:v>18/03/2015 0:00</c:v>
                </c:pt>
                <c:pt idx="2726">
                  <c:v>19/03/2015 0:00</c:v>
                </c:pt>
                <c:pt idx="2727">
                  <c:v>20/03/2015 0:00</c:v>
                </c:pt>
                <c:pt idx="2728">
                  <c:v>21/03/2015 0:00</c:v>
                </c:pt>
                <c:pt idx="2729">
                  <c:v>22/03/2015 0:00</c:v>
                </c:pt>
                <c:pt idx="2730">
                  <c:v>23/03/2015 0:00</c:v>
                </c:pt>
                <c:pt idx="2731">
                  <c:v>24/03/2015 0:00</c:v>
                </c:pt>
                <c:pt idx="2732">
                  <c:v>25/03/2015 0:00</c:v>
                </c:pt>
                <c:pt idx="2733">
                  <c:v>26/03/2015 0:00</c:v>
                </c:pt>
                <c:pt idx="2734">
                  <c:v>27/03/2015 0:00</c:v>
                </c:pt>
                <c:pt idx="2735">
                  <c:v>28/03/2015 0:00</c:v>
                </c:pt>
                <c:pt idx="2736">
                  <c:v>29/03/2015 0:00</c:v>
                </c:pt>
                <c:pt idx="2737">
                  <c:v>30/03/2015 0:00</c:v>
                </c:pt>
                <c:pt idx="2738">
                  <c:v>31/03/2015 0:00</c:v>
                </c:pt>
                <c:pt idx="2739">
                  <c:v>1/04/2015 0:00</c:v>
                </c:pt>
                <c:pt idx="2740">
                  <c:v>2/04/2015 0:00</c:v>
                </c:pt>
                <c:pt idx="2741">
                  <c:v>3/04/2015 0:00</c:v>
                </c:pt>
                <c:pt idx="2742">
                  <c:v>4/04/2015 0:00</c:v>
                </c:pt>
                <c:pt idx="2743">
                  <c:v>5/04/2015 0:00</c:v>
                </c:pt>
                <c:pt idx="2744">
                  <c:v>6/04/2015 0:00</c:v>
                </c:pt>
                <c:pt idx="2745">
                  <c:v>7/04/2015 0:00</c:v>
                </c:pt>
                <c:pt idx="2746">
                  <c:v>8/04/2015 0:00</c:v>
                </c:pt>
                <c:pt idx="2747">
                  <c:v>9/04/2015 0:00</c:v>
                </c:pt>
                <c:pt idx="2748">
                  <c:v>10/04/2015 0:00</c:v>
                </c:pt>
                <c:pt idx="2749">
                  <c:v>11/04/2015 0:00</c:v>
                </c:pt>
                <c:pt idx="2750">
                  <c:v>12/04/2015 0:00</c:v>
                </c:pt>
                <c:pt idx="2751">
                  <c:v>13/04/2015 0:00</c:v>
                </c:pt>
                <c:pt idx="2752">
                  <c:v>14/04/2015 0:00</c:v>
                </c:pt>
                <c:pt idx="2753">
                  <c:v>15/04/2015 0:00</c:v>
                </c:pt>
                <c:pt idx="2754">
                  <c:v>16/04/2015 0:00</c:v>
                </c:pt>
                <c:pt idx="2755">
                  <c:v>17/04/2015 0:00</c:v>
                </c:pt>
                <c:pt idx="2756">
                  <c:v>18/04/2015 0:00</c:v>
                </c:pt>
                <c:pt idx="2757">
                  <c:v>19/04/2015 0:00</c:v>
                </c:pt>
                <c:pt idx="2758">
                  <c:v>20/04/2015 0:00</c:v>
                </c:pt>
                <c:pt idx="2759">
                  <c:v>21/04/2015 0:00</c:v>
                </c:pt>
                <c:pt idx="2760">
                  <c:v>22/04/2015 0:00</c:v>
                </c:pt>
                <c:pt idx="2761">
                  <c:v>23/04/2015 0:00</c:v>
                </c:pt>
                <c:pt idx="2762">
                  <c:v>24/04/2015 0:00</c:v>
                </c:pt>
                <c:pt idx="2763">
                  <c:v>25/04/2015 0:00</c:v>
                </c:pt>
                <c:pt idx="2764">
                  <c:v>26/04/2015 0:00</c:v>
                </c:pt>
                <c:pt idx="2765">
                  <c:v>27/04/2015 0:00</c:v>
                </c:pt>
                <c:pt idx="2766">
                  <c:v>28/04/2015 0:00</c:v>
                </c:pt>
                <c:pt idx="2767">
                  <c:v>29/04/2015 0:00</c:v>
                </c:pt>
                <c:pt idx="2768">
                  <c:v>30/04/2015 0:00</c:v>
                </c:pt>
                <c:pt idx="2769">
                  <c:v>1/05/2015 0:00</c:v>
                </c:pt>
                <c:pt idx="2770">
                  <c:v>2/05/2015 0:00</c:v>
                </c:pt>
                <c:pt idx="2771">
                  <c:v>3/05/2015 0:00</c:v>
                </c:pt>
                <c:pt idx="2772">
                  <c:v>4/05/2015 0:00</c:v>
                </c:pt>
                <c:pt idx="2773">
                  <c:v>5/05/2015 0:00</c:v>
                </c:pt>
                <c:pt idx="2774">
                  <c:v>6/05/2015 0:00</c:v>
                </c:pt>
                <c:pt idx="2775">
                  <c:v>7/05/2015 0:00</c:v>
                </c:pt>
                <c:pt idx="2776">
                  <c:v>8/05/2015 0:00</c:v>
                </c:pt>
                <c:pt idx="2777">
                  <c:v>9/05/2015 0:00</c:v>
                </c:pt>
                <c:pt idx="2778">
                  <c:v>10/05/2015 0:00</c:v>
                </c:pt>
                <c:pt idx="2779">
                  <c:v>11/05/2015 0:00</c:v>
                </c:pt>
                <c:pt idx="2780">
                  <c:v>12/05/2015 0:00</c:v>
                </c:pt>
                <c:pt idx="2781">
                  <c:v>13/05/2015 0:00</c:v>
                </c:pt>
                <c:pt idx="2782">
                  <c:v>14/05/2015 0:00</c:v>
                </c:pt>
                <c:pt idx="2783">
                  <c:v>15/05/2015 0:00</c:v>
                </c:pt>
                <c:pt idx="2784">
                  <c:v>16/05/2015 0:00</c:v>
                </c:pt>
                <c:pt idx="2785">
                  <c:v>17/05/2015 0:00</c:v>
                </c:pt>
                <c:pt idx="2786">
                  <c:v>18/05/2015 0:00</c:v>
                </c:pt>
                <c:pt idx="2787">
                  <c:v>19/05/2015 0:00</c:v>
                </c:pt>
                <c:pt idx="2788">
                  <c:v>20/05/2015 0:00</c:v>
                </c:pt>
                <c:pt idx="2789">
                  <c:v>21/05/2015 0:00</c:v>
                </c:pt>
                <c:pt idx="2790">
                  <c:v>22/05/2015 0:00</c:v>
                </c:pt>
                <c:pt idx="2791">
                  <c:v>23/05/2015 0:00</c:v>
                </c:pt>
                <c:pt idx="2792">
                  <c:v>24/05/2015 0:00</c:v>
                </c:pt>
                <c:pt idx="2793">
                  <c:v>25/05/2015 0:00</c:v>
                </c:pt>
                <c:pt idx="2794">
                  <c:v>26/05/2015 0:00</c:v>
                </c:pt>
                <c:pt idx="2795">
                  <c:v>27/05/2015 0:00</c:v>
                </c:pt>
                <c:pt idx="2796">
                  <c:v>28/05/2015 0:00</c:v>
                </c:pt>
                <c:pt idx="2797">
                  <c:v>29/05/2015 0:00</c:v>
                </c:pt>
                <c:pt idx="2798">
                  <c:v>30/05/2015 0:00</c:v>
                </c:pt>
                <c:pt idx="2799">
                  <c:v>31/05/2015 0:00</c:v>
                </c:pt>
                <c:pt idx="2800">
                  <c:v>1/06/2015 0:00</c:v>
                </c:pt>
                <c:pt idx="2801">
                  <c:v>2/06/2015 0:00</c:v>
                </c:pt>
                <c:pt idx="2802">
                  <c:v>3/06/2015 0:00</c:v>
                </c:pt>
                <c:pt idx="2803">
                  <c:v>4/06/2015 0:00</c:v>
                </c:pt>
                <c:pt idx="2804">
                  <c:v>5/06/2015 0:00</c:v>
                </c:pt>
                <c:pt idx="2805">
                  <c:v>6/06/2015 0:00</c:v>
                </c:pt>
                <c:pt idx="2806">
                  <c:v>7/06/2015 0:00</c:v>
                </c:pt>
                <c:pt idx="2807">
                  <c:v>8/06/2015 0:00</c:v>
                </c:pt>
                <c:pt idx="2808">
                  <c:v>9/06/2015 0:00</c:v>
                </c:pt>
                <c:pt idx="2809">
                  <c:v>10/06/2015 0:00</c:v>
                </c:pt>
                <c:pt idx="2810">
                  <c:v>11/06/2015 0:00</c:v>
                </c:pt>
                <c:pt idx="2811">
                  <c:v>12/06/2015 0:00</c:v>
                </c:pt>
                <c:pt idx="2812">
                  <c:v>13/06/2015 0:00</c:v>
                </c:pt>
                <c:pt idx="2813">
                  <c:v>14/06/2015 0:00</c:v>
                </c:pt>
                <c:pt idx="2814">
                  <c:v>15/06/2015 0:00</c:v>
                </c:pt>
                <c:pt idx="2815">
                  <c:v>16/06/2015 0:00</c:v>
                </c:pt>
                <c:pt idx="2816">
                  <c:v>17/06/2015 0:00</c:v>
                </c:pt>
                <c:pt idx="2817">
                  <c:v>18/06/2015 0:00</c:v>
                </c:pt>
                <c:pt idx="2818">
                  <c:v>19/06/2015 0:00</c:v>
                </c:pt>
                <c:pt idx="2819">
                  <c:v>20/06/2015 0:00</c:v>
                </c:pt>
                <c:pt idx="2820">
                  <c:v>21/06/2015 0:00</c:v>
                </c:pt>
                <c:pt idx="2821">
                  <c:v>22/06/2015 0:00</c:v>
                </c:pt>
                <c:pt idx="2822">
                  <c:v>23/06/2015 0:00</c:v>
                </c:pt>
                <c:pt idx="2823">
                  <c:v>24/06/2015 0:00</c:v>
                </c:pt>
                <c:pt idx="2824">
                  <c:v>25/06/2015 0:00</c:v>
                </c:pt>
                <c:pt idx="2825">
                  <c:v>26/06/2015 0:00</c:v>
                </c:pt>
                <c:pt idx="2826">
                  <c:v>27/06/2015 0:00</c:v>
                </c:pt>
                <c:pt idx="2827">
                  <c:v>28/06/2015 0:00</c:v>
                </c:pt>
                <c:pt idx="2828">
                  <c:v>29/06/2015 0:00</c:v>
                </c:pt>
                <c:pt idx="2829">
                  <c:v>30/06/2015 0:00</c:v>
                </c:pt>
                <c:pt idx="2830">
                  <c:v>1/07/2015 0:00</c:v>
                </c:pt>
                <c:pt idx="2831">
                  <c:v>2/07/2015 0:00</c:v>
                </c:pt>
                <c:pt idx="2832">
                  <c:v>3/07/2015 0:00</c:v>
                </c:pt>
                <c:pt idx="2833">
                  <c:v>4/07/2015 0:00</c:v>
                </c:pt>
                <c:pt idx="2834">
                  <c:v>5/07/2015 0:00</c:v>
                </c:pt>
                <c:pt idx="2835">
                  <c:v>6/07/2015 0:00</c:v>
                </c:pt>
                <c:pt idx="2836">
                  <c:v>7/07/2015 0:00</c:v>
                </c:pt>
                <c:pt idx="2837">
                  <c:v>8/07/2015 0:00</c:v>
                </c:pt>
                <c:pt idx="2838">
                  <c:v>9/07/2015 0:00</c:v>
                </c:pt>
                <c:pt idx="2839">
                  <c:v>10/07/2015 0:00</c:v>
                </c:pt>
                <c:pt idx="2840">
                  <c:v>11/07/2015 0:00</c:v>
                </c:pt>
                <c:pt idx="2841">
                  <c:v>12/07/2015 0:00</c:v>
                </c:pt>
                <c:pt idx="2842">
                  <c:v>13/07/2015 0:00</c:v>
                </c:pt>
                <c:pt idx="2843">
                  <c:v>14/07/2015 0:00</c:v>
                </c:pt>
                <c:pt idx="2844">
                  <c:v>15/07/2015 0:00</c:v>
                </c:pt>
                <c:pt idx="2845">
                  <c:v>16/07/2015 0:00</c:v>
                </c:pt>
                <c:pt idx="2846">
                  <c:v>17/07/2015 0:00</c:v>
                </c:pt>
                <c:pt idx="2847">
                  <c:v>18/07/2015 0:00</c:v>
                </c:pt>
                <c:pt idx="2848">
                  <c:v>19/07/2015 0:00</c:v>
                </c:pt>
                <c:pt idx="2849">
                  <c:v>20/07/2015 0:00</c:v>
                </c:pt>
                <c:pt idx="2850">
                  <c:v>21/07/2015 0:00</c:v>
                </c:pt>
                <c:pt idx="2851">
                  <c:v>22/07/2015 0:00</c:v>
                </c:pt>
                <c:pt idx="2852">
                  <c:v>23/07/2015 0:00</c:v>
                </c:pt>
                <c:pt idx="2853">
                  <c:v>24/07/2015 0:00</c:v>
                </c:pt>
                <c:pt idx="2854">
                  <c:v>25/07/2015 0:00</c:v>
                </c:pt>
                <c:pt idx="2855">
                  <c:v>26/07/2015 0:00</c:v>
                </c:pt>
                <c:pt idx="2856">
                  <c:v>27/07/2015 0:00</c:v>
                </c:pt>
                <c:pt idx="2857">
                  <c:v>28/07/2015 0:00</c:v>
                </c:pt>
                <c:pt idx="2858">
                  <c:v>29/07/2015 0:00</c:v>
                </c:pt>
                <c:pt idx="2859">
                  <c:v>30/07/2015 0:00</c:v>
                </c:pt>
                <c:pt idx="2860">
                  <c:v>31/07/2015 0:00</c:v>
                </c:pt>
                <c:pt idx="2861">
                  <c:v>1/08/2015 0:00</c:v>
                </c:pt>
                <c:pt idx="2862">
                  <c:v>2/08/2015 0:00</c:v>
                </c:pt>
                <c:pt idx="2863">
                  <c:v>3/08/2015 0:00</c:v>
                </c:pt>
                <c:pt idx="2864">
                  <c:v>4/08/2015 0:00</c:v>
                </c:pt>
                <c:pt idx="2865">
                  <c:v>5/08/2015 0:00</c:v>
                </c:pt>
                <c:pt idx="2866">
                  <c:v>6/08/2015 0:00</c:v>
                </c:pt>
                <c:pt idx="2867">
                  <c:v>7/08/2015 0:00</c:v>
                </c:pt>
                <c:pt idx="2868">
                  <c:v>8/08/2015 0:00</c:v>
                </c:pt>
                <c:pt idx="2869">
                  <c:v>9/08/2015 0:00</c:v>
                </c:pt>
                <c:pt idx="2870">
                  <c:v>10/08/2015 0:00</c:v>
                </c:pt>
                <c:pt idx="2871">
                  <c:v>11/08/2015 0:00</c:v>
                </c:pt>
                <c:pt idx="2872">
                  <c:v>12/08/2015 0:00</c:v>
                </c:pt>
                <c:pt idx="2873">
                  <c:v>13/08/2015 0:00</c:v>
                </c:pt>
                <c:pt idx="2874">
                  <c:v>14/08/2015 0:00</c:v>
                </c:pt>
                <c:pt idx="2875">
                  <c:v>15/08/2015 0:00</c:v>
                </c:pt>
                <c:pt idx="2876">
                  <c:v>16/08/2015 0:00</c:v>
                </c:pt>
                <c:pt idx="2877">
                  <c:v>17/08/2015 0:00</c:v>
                </c:pt>
                <c:pt idx="2878">
                  <c:v>18/08/2015 0:00</c:v>
                </c:pt>
                <c:pt idx="2879">
                  <c:v>19/08/2015 0:00</c:v>
                </c:pt>
                <c:pt idx="2880">
                  <c:v>20/08/2015 0:00</c:v>
                </c:pt>
                <c:pt idx="2881">
                  <c:v>21/08/2015 0:00</c:v>
                </c:pt>
                <c:pt idx="2882">
                  <c:v>22/08/2015 0:00</c:v>
                </c:pt>
                <c:pt idx="2883">
                  <c:v>23/08/2015 0:00</c:v>
                </c:pt>
                <c:pt idx="2884">
                  <c:v>24/08/2015 0:00</c:v>
                </c:pt>
                <c:pt idx="2885">
                  <c:v>25/08/2015 0:00</c:v>
                </c:pt>
                <c:pt idx="2886">
                  <c:v>26/08/2015 0:00</c:v>
                </c:pt>
                <c:pt idx="2887">
                  <c:v>27/08/2015 0:00</c:v>
                </c:pt>
                <c:pt idx="2888">
                  <c:v>28/08/2015 0:00</c:v>
                </c:pt>
                <c:pt idx="2889">
                  <c:v>29/08/2015 0:00</c:v>
                </c:pt>
                <c:pt idx="2890">
                  <c:v>30/08/2015 0:00</c:v>
                </c:pt>
                <c:pt idx="2891">
                  <c:v>31/08/2015 0:00</c:v>
                </c:pt>
                <c:pt idx="2892">
                  <c:v>1/09/2015 0:00</c:v>
                </c:pt>
                <c:pt idx="2893">
                  <c:v>2/09/2015 0:00</c:v>
                </c:pt>
                <c:pt idx="2894">
                  <c:v>3/09/2015 0:00</c:v>
                </c:pt>
                <c:pt idx="2895">
                  <c:v>4/09/2015 0:00</c:v>
                </c:pt>
                <c:pt idx="2896">
                  <c:v>5/09/2015 0:00</c:v>
                </c:pt>
                <c:pt idx="2897">
                  <c:v>6/09/2015 0:00</c:v>
                </c:pt>
                <c:pt idx="2898">
                  <c:v>7/09/2015 0:00</c:v>
                </c:pt>
                <c:pt idx="2899">
                  <c:v>8/09/2015 0:00</c:v>
                </c:pt>
                <c:pt idx="2900">
                  <c:v>9/09/2015 0:00</c:v>
                </c:pt>
                <c:pt idx="2901">
                  <c:v>10/09/2015 0:00</c:v>
                </c:pt>
                <c:pt idx="2902">
                  <c:v>11/09/2015 0:00</c:v>
                </c:pt>
                <c:pt idx="2903">
                  <c:v>12/09/2015 0:00</c:v>
                </c:pt>
                <c:pt idx="2904">
                  <c:v>13/09/2015 0:00</c:v>
                </c:pt>
                <c:pt idx="2905">
                  <c:v>14/09/2015 0:00</c:v>
                </c:pt>
                <c:pt idx="2906">
                  <c:v>15/09/2015 0:00</c:v>
                </c:pt>
                <c:pt idx="2907">
                  <c:v>16/09/2015 0:00</c:v>
                </c:pt>
                <c:pt idx="2908">
                  <c:v>17/09/2015 0:00</c:v>
                </c:pt>
                <c:pt idx="2909">
                  <c:v>18/09/2015 0:00</c:v>
                </c:pt>
                <c:pt idx="2910">
                  <c:v>19/09/2015 0:00</c:v>
                </c:pt>
                <c:pt idx="2911">
                  <c:v>20/09/2015 0:00</c:v>
                </c:pt>
                <c:pt idx="2912">
                  <c:v>21/09/2015 0:00</c:v>
                </c:pt>
                <c:pt idx="2913">
                  <c:v>22/09/2015 0:00</c:v>
                </c:pt>
                <c:pt idx="2914">
                  <c:v>23/09/2015 0:00</c:v>
                </c:pt>
                <c:pt idx="2915">
                  <c:v>24/09/2015 0:00</c:v>
                </c:pt>
                <c:pt idx="2916">
                  <c:v>25/09/2015 0:00</c:v>
                </c:pt>
                <c:pt idx="2917">
                  <c:v>26/09/2015 0:00</c:v>
                </c:pt>
                <c:pt idx="2918">
                  <c:v>27/09/2015 0:00</c:v>
                </c:pt>
                <c:pt idx="2919">
                  <c:v>28/09/2015 0:00</c:v>
                </c:pt>
                <c:pt idx="2920">
                  <c:v>29/09/2015 0:00</c:v>
                </c:pt>
                <c:pt idx="2921">
                  <c:v>30/09/2015 0:00</c:v>
                </c:pt>
                <c:pt idx="2922">
                  <c:v>1/10/2015 0:00</c:v>
                </c:pt>
                <c:pt idx="2923">
                  <c:v>2/10/2015 0:00</c:v>
                </c:pt>
                <c:pt idx="2924">
                  <c:v>3/10/2015 0:00</c:v>
                </c:pt>
                <c:pt idx="2925">
                  <c:v>4/10/2015 0:00</c:v>
                </c:pt>
                <c:pt idx="2926">
                  <c:v>5/10/2015 0:00</c:v>
                </c:pt>
                <c:pt idx="2927">
                  <c:v>6/10/2015 0:00</c:v>
                </c:pt>
                <c:pt idx="2928">
                  <c:v>7/10/2015 0:00</c:v>
                </c:pt>
                <c:pt idx="2929">
                  <c:v>8/10/2015 0:00</c:v>
                </c:pt>
                <c:pt idx="2930">
                  <c:v>9/10/2015 0:00</c:v>
                </c:pt>
                <c:pt idx="2931">
                  <c:v>10/10/2015 0:00</c:v>
                </c:pt>
                <c:pt idx="2932">
                  <c:v>11/10/2015 0:00</c:v>
                </c:pt>
                <c:pt idx="2933">
                  <c:v>12/10/2015 0:00</c:v>
                </c:pt>
                <c:pt idx="2934">
                  <c:v>13/10/2015 0:00</c:v>
                </c:pt>
                <c:pt idx="2935">
                  <c:v>14/10/2015 0:00</c:v>
                </c:pt>
                <c:pt idx="2936">
                  <c:v>15/10/2015 0:00</c:v>
                </c:pt>
                <c:pt idx="2937">
                  <c:v>16/10/2015 0:00</c:v>
                </c:pt>
                <c:pt idx="2938">
                  <c:v>17/10/2015 0:00</c:v>
                </c:pt>
                <c:pt idx="2939">
                  <c:v>18/10/2015 0:00</c:v>
                </c:pt>
                <c:pt idx="2940">
                  <c:v>19/10/2015 0:00</c:v>
                </c:pt>
                <c:pt idx="2941">
                  <c:v>20/10/2015 0:00</c:v>
                </c:pt>
                <c:pt idx="2942">
                  <c:v>21/10/2015 0:00</c:v>
                </c:pt>
                <c:pt idx="2943">
                  <c:v>22/10/2015 0:00</c:v>
                </c:pt>
                <c:pt idx="2944">
                  <c:v>23/10/2015 0:00</c:v>
                </c:pt>
                <c:pt idx="2945">
                  <c:v>24/10/2015 0:00</c:v>
                </c:pt>
                <c:pt idx="2946">
                  <c:v>25/10/2015 0:00</c:v>
                </c:pt>
                <c:pt idx="2947">
                  <c:v>26/10/2015 0:00</c:v>
                </c:pt>
                <c:pt idx="2948">
                  <c:v>27/10/2015 0:00</c:v>
                </c:pt>
                <c:pt idx="2949">
                  <c:v>28/10/2015 0:00</c:v>
                </c:pt>
                <c:pt idx="2950">
                  <c:v>29/10/2015 0:00</c:v>
                </c:pt>
                <c:pt idx="2951">
                  <c:v>30/10/2015 0:00</c:v>
                </c:pt>
                <c:pt idx="2952">
                  <c:v>31/10/2015 0:00</c:v>
                </c:pt>
                <c:pt idx="2953">
                  <c:v>1/11/2015 0:00</c:v>
                </c:pt>
                <c:pt idx="2954">
                  <c:v>2/11/2015 0:00</c:v>
                </c:pt>
                <c:pt idx="2955">
                  <c:v>3/11/2015 0:00</c:v>
                </c:pt>
                <c:pt idx="2956">
                  <c:v>4/11/2015 0:00</c:v>
                </c:pt>
                <c:pt idx="2957">
                  <c:v>5/11/2015 0:00</c:v>
                </c:pt>
                <c:pt idx="2958">
                  <c:v>6/11/2015 0:00</c:v>
                </c:pt>
                <c:pt idx="2959">
                  <c:v>7/11/2015 0:00</c:v>
                </c:pt>
                <c:pt idx="2960">
                  <c:v>8/11/2015 0:00</c:v>
                </c:pt>
                <c:pt idx="2961">
                  <c:v>9/11/2015 0:00</c:v>
                </c:pt>
                <c:pt idx="2962">
                  <c:v>10/11/2015 0:00</c:v>
                </c:pt>
                <c:pt idx="2963">
                  <c:v>11/11/2015 0:00</c:v>
                </c:pt>
                <c:pt idx="2964">
                  <c:v>12/11/2015 0:00</c:v>
                </c:pt>
                <c:pt idx="2965">
                  <c:v>13/11/2015 0:00</c:v>
                </c:pt>
                <c:pt idx="2966">
                  <c:v>14/11/2015 0:00</c:v>
                </c:pt>
                <c:pt idx="2967">
                  <c:v>15/11/2015 0:00</c:v>
                </c:pt>
                <c:pt idx="2968">
                  <c:v>16/11/2015 0:00</c:v>
                </c:pt>
                <c:pt idx="2969">
                  <c:v>17/11/2015 0:00</c:v>
                </c:pt>
                <c:pt idx="2970">
                  <c:v>18/11/2015 0:00</c:v>
                </c:pt>
                <c:pt idx="2971">
                  <c:v>19/11/2015 0:00</c:v>
                </c:pt>
                <c:pt idx="2972">
                  <c:v>20/11/2015 0:00</c:v>
                </c:pt>
                <c:pt idx="2973">
                  <c:v>21/11/2015 0:00</c:v>
                </c:pt>
                <c:pt idx="2974">
                  <c:v>22/11/2015 0:00</c:v>
                </c:pt>
                <c:pt idx="2975">
                  <c:v>23/11/2015 0:00</c:v>
                </c:pt>
                <c:pt idx="2976">
                  <c:v>24/11/2015 0:00</c:v>
                </c:pt>
                <c:pt idx="2977">
                  <c:v>25/11/2015 0:00</c:v>
                </c:pt>
                <c:pt idx="2978">
                  <c:v>26/11/2015 0:00</c:v>
                </c:pt>
                <c:pt idx="2979">
                  <c:v>27/11/2015 0:00</c:v>
                </c:pt>
                <c:pt idx="2980">
                  <c:v>28/11/2015 0:00</c:v>
                </c:pt>
                <c:pt idx="2981">
                  <c:v>29/11/2015 0:00</c:v>
                </c:pt>
                <c:pt idx="2982">
                  <c:v>30/11/2015 0:00</c:v>
                </c:pt>
                <c:pt idx="2983">
                  <c:v>1/12/2015 0:00</c:v>
                </c:pt>
                <c:pt idx="2984">
                  <c:v>2/12/2015 0:00</c:v>
                </c:pt>
                <c:pt idx="2985">
                  <c:v>3/12/2015 0:00</c:v>
                </c:pt>
                <c:pt idx="2986">
                  <c:v>4/12/2015 0:00</c:v>
                </c:pt>
                <c:pt idx="2987">
                  <c:v>5/12/2015 0:00</c:v>
                </c:pt>
                <c:pt idx="2988">
                  <c:v>6/12/2015 0:00</c:v>
                </c:pt>
                <c:pt idx="2989">
                  <c:v>7/12/2015 0:00</c:v>
                </c:pt>
                <c:pt idx="2990">
                  <c:v>8/12/2015 0:00</c:v>
                </c:pt>
                <c:pt idx="2991">
                  <c:v>9/12/2015 0:00</c:v>
                </c:pt>
                <c:pt idx="2992">
                  <c:v>10/12/2015 0:00</c:v>
                </c:pt>
                <c:pt idx="2993">
                  <c:v>11/12/2015 0:00</c:v>
                </c:pt>
                <c:pt idx="2994">
                  <c:v>12/12/2015 0:00</c:v>
                </c:pt>
                <c:pt idx="2995">
                  <c:v>13/12/2015 0:00</c:v>
                </c:pt>
                <c:pt idx="2996">
                  <c:v>14/12/2015 0:00</c:v>
                </c:pt>
                <c:pt idx="2997">
                  <c:v>15/12/2015 0:00</c:v>
                </c:pt>
                <c:pt idx="2998">
                  <c:v>16/12/2015 0:00</c:v>
                </c:pt>
                <c:pt idx="2999">
                  <c:v>17/12/2015 0:00</c:v>
                </c:pt>
                <c:pt idx="3000">
                  <c:v>18/12/2015 0:00</c:v>
                </c:pt>
                <c:pt idx="3001">
                  <c:v>19/12/2015 0:00</c:v>
                </c:pt>
                <c:pt idx="3002">
                  <c:v>20/12/2015 0:00</c:v>
                </c:pt>
                <c:pt idx="3003">
                  <c:v>21/12/2015 0:00</c:v>
                </c:pt>
                <c:pt idx="3004">
                  <c:v>22/12/2015 0:00</c:v>
                </c:pt>
                <c:pt idx="3005">
                  <c:v>23/12/2015 0:00</c:v>
                </c:pt>
                <c:pt idx="3006">
                  <c:v>24/12/2015 0:00</c:v>
                </c:pt>
                <c:pt idx="3007">
                  <c:v>25/12/2015 0:00</c:v>
                </c:pt>
                <c:pt idx="3008">
                  <c:v>26/12/2015 0:00</c:v>
                </c:pt>
                <c:pt idx="3009">
                  <c:v>27/12/2015 0:00</c:v>
                </c:pt>
                <c:pt idx="3010">
                  <c:v>28/12/2015 0:00</c:v>
                </c:pt>
                <c:pt idx="3011">
                  <c:v>29/12/2015 0:00</c:v>
                </c:pt>
                <c:pt idx="3012">
                  <c:v>30/12/2015 0:00</c:v>
                </c:pt>
                <c:pt idx="3013">
                  <c:v>31/12/2015 0:00</c:v>
                </c:pt>
                <c:pt idx="3014">
                  <c:v>1/01/2016 0:00</c:v>
                </c:pt>
                <c:pt idx="3015">
                  <c:v>2/01/2016 0:00</c:v>
                </c:pt>
                <c:pt idx="3016">
                  <c:v>3/01/2016 0:00</c:v>
                </c:pt>
                <c:pt idx="3017">
                  <c:v>4/01/2016 0:00</c:v>
                </c:pt>
                <c:pt idx="3018">
                  <c:v>5/01/2016 0:00</c:v>
                </c:pt>
                <c:pt idx="3019">
                  <c:v>6/01/2016 0:00</c:v>
                </c:pt>
                <c:pt idx="3020">
                  <c:v>7/01/2016 0:00</c:v>
                </c:pt>
                <c:pt idx="3021">
                  <c:v>8/01/2016 0:00</c:v>
                </c:pt>
                <c:pt idx="3022">
                  <c:v>9/01/2016 0:00</c:v>
                </c:pt>
                <c:pt idx="3023">
                  <c:v>10/01/2016 0:00</c:v>
                </c:pt>
                <c:pt idx="3024">
                  <c:v>11/01/2016 0:00</c:v>
                </c:pt>
                <c:pt idx="3025">
                  <c:v>12/01/2016 0:00</c:v>
                </c:pt>
                <c:pt idx="3026">
                  <c:v>13/01/2016 0:00</c:v>
                </c:pt>
                <c:pt idx="3027">
                  <c:v>14/01/2016 0:00</c:v>
                </c:pt>
                <c:pt idx="3028">
                  <c:v>15/01/2016 0:00</c:v>
                </c:pt>
                <c:pt idx="3029">
                  <c:v>16/01/2016 0:00</c:v>
                </c:pt>
                <c:pt idx="3030">
                  <c:v>17/01/2016 0:00</c:v>
                </c:pt>
                <c:pt idx="3031">
                  <c:v>18/01/2016 0:00</c:v>
                </c:pt>
                <c:pt idx="3032">
                  <c:v>19/01/2016 0:00</c:v>
                </c:pt>
                <c:pt idx="3033">
                  <c:v>20/01/2016 0:00</c:v>
                </c:pt>
                <c:pt idx="3034">
                  <c:v>21/01/2016 0:00</c:v>
                </c:pt>
                <c:pt idx="3035">
                  <c:v>22/01/2016 0:00</c:v>
                </c:pt>
                <c:pt idx="3036">
                  <c:v>23/01/2016 0:00</c:v>
                </c:pt>
                <c:pt idx="3037">
                  <c:v>24/01/2016 0:00</c:v>
                </c:pt>
                <c:pt idx="3038">
                  <c:v>25/01/2016 0:00</c:v>
                </c:pt>
                <c:pt idx="3039">
                  <c:v>26/01/2016 0:00</c:v>
                </c:pt>
                <c:pt idx="3040">
                  <c:v>27/01/2016 0:00</c:v>
                </c:pt>
                <c:pt idx="3041">
                  <c:v>28/01/2016 0:00</c:v>
                </c:pt>
                <c:pt idx="3042">
                  <c:v>29/01/2016 0:00</c:v>
                </c:pt>
                <c:pt idx="3043">
                  <c:v>30/01/2016 0:00</c:v>
                </c:pt>
                <c:pt idx="3044">
                  <c:v>31/01/2016 0:00</c:v>
                </c:pt>
                <c:pt idx="3045">
                  <c:v>1/02/2016 0:00</c:v>
                </c:pt>
                <c:pt idx="3046">
                  <c:v>2/02/2016 0:00</c:v>
                </c:pt>
                <c:pt idx="3047">
                  <c:v>3/02/2016 0:00</c:v>
                </c:pt>
                <c:pt idx="3048">
                  <c:v>4/02/2016 0:00</c:v>
                </c:pt>
                <c:pt idx="3049">
                  <c:v>5/02/2016 0:00</c:v>
                </c:pt>
                <c:pt idx="3050">
                  <c:v>6/02/2016 0:00</c:v>
                </c:pt>
                <c:pt idx="3051">
                  <c:v>7/02/2016 0:00</c:v>
                </c:pt>
                <c:pt idx="3052">
                  <c:v>8/02/2016 0:00</c:v>
                </c:pt>
                <c:pt idx="3053">
                  <c:v>9/02/2016 0:00</c:v>
                </c:pt>
                <c:pt idx="3054">
                  <c:v>10/02/2016 0:00</c:v>
                </c:pt>
                <c:pt idx="3055">
                  <c:v>11/02/2016 0:00</c:v>
                </c:pt>
                <c:pt idx="3056">
                  <c:v>12/02/2016 0:00</c:v>
                </c:pt>
                <c:pt idx="3057">
                  <c:v>13/02/2016 0:00</c:v>
                </c:pt>
                <c:pt idx="3058">
                  <c:v>14/02/2016 0:00</c:v>
                </c:pt>
                <c:pt idx="3059">
                  <c:v>15/02/2016 0:00</c:v>
                </c:pt>
                <c:pt idx="3060">
                  <c:v>16/02/2016 0:00</c:v>
                </c:pt>
                <c:pt idx="3061">
                  <c:v>17/02/2016 0:00</c:v>
                </c:pt>
                <c:pt idx="3062">
                  <c:v>18/02/2016 0:00</c:v>
                </c:pt>
                <c:pt idx="3063">
                  <c:v>19/02/2016 0:00</c:v>
                </c:pt>
                <c:pt idx="3064">
                  <c:v>20/02/2016 0:00</c:v>
                </c:pt>
                <c:pt idx="3065">
                  <c:v>21/02/2016 0:00</c:v>
                </c:pt>
                <c:pt idx="3066">
                  <c:v>22/02/2016 0:00</c:v>
                </c:pt>
                <c:pt idx="3067">
                  <c:v>23/02/2016 0:00</c:v>
                </c:pt>
                <c:pt idx="3068">
                  <c:v>24/02/2016 0:00</c:v>
                </c:pt>
                <c:pt idx="3069">
                  <c:v>25/02/2016 0:00</c:v>
                </c:pt>
                <c:pt idx="3070">
                  <c:v>26/02/2016 0:00</c:v>
                </c:pt>
                <c:pt idx="3071">
                  <c:v>27/02/2016 0:00</c:v>
                </c:pt>
                <c:pt idx="3072">
                  <c:v>28/02/2016 0:00</c:v>
                </c:pt>
                <c:pt idx="3073">
                  <c:v>29/02/2016 0:00</c:v>
                </c:pt>
                <c:pt idx="3074">
                  <c:v>1/03/2016 0:00</c:v>
                </c:pt>
                <c:pt idx="3075">
                  <c:v>2/03/2016 0:00</c:v>
                </c:pt>
                <c:pt idx="3076">
                  <c:v>3/03/2016 0:00</c:v>
                </c:pt>
                <c:pt idx="3077">
                  <c:v>4/03/2016 0:00</c:v>
                </c:pt>
                <c:pt idx="3078">
                  <c:v>5/03/2016 0:00</c:v>
                </c:pt>
                <c:pt idx="3079">
                  <c:v>6/03/2016 0:00</c:v>
                </c:pt>
                <c:pt idx="3080">
                  <c:v>7/03/2016 0:00</c:v>
                </c:pt>
                <c:pt idx="3081">
                  <c:v>8/03/2016 0:00</c:v>
                </c:pt>
                <c:pt idx="3082">
                  <c:v>9/03/2016 0:00</c:v>
                </c:pt>
                <c:pt idx="3083">
                  <c:v>10/03/2016 0:00</c:v>
                </c:pt>
                <c:pt idx="3084">
                  <c:v>11/03/2016 0:00</c:v>
                </c:pt>
                <c:pt idx="3085">
                  <c:v>12/03/2016 0:00</c:v>
                </c:pt>
                <c:pt idx="3086">
                  <c:v>13/03/2016 0:00</c:v>
                </c:pt>
                <c:pt idx="3087">
                  <c:v>14/03/2016 0:00</c:v>
                </c:pt>
                <c:pt idx="3088">
                  <c:v>15/03/2016 0:00</c:v>
                </c:pt>
                <c:pt idx="3089">
                  <c:v>16/03/2016 0:00</c:v>
                </c:pt>
                <c:pt idx="3090">
                  <c:v>17/03/2016 0:00</c:v>
                </c:pt>
                <c:pt idx="3091">
                  <c:v>18/03/2016 0:00</c:v>
                </c:pt>
                <c:pt idx="3092">
                  <c:v>19/03/2016 0:00</c:v>
                </c:pt>
                <c:pt idx="3093">
                  <c:v>20/03/2016 0:00</c:v>
                </c:pt>
                <c:pt idx="3094">
                  <c:v>21/03/2016 0:00</c:v>
                </c:pt>
                <c:pt idx="3095">
                  <c:v>22/03/2016 0:00</c:v>
                </c:pt>
                <c:pt idx="3096">
                  <c:v>23/03/2016 0:00</c:v>
                </c:pt>
                <c:pt idx="3097">
                  <c:v>24/03/2016 0:00</c:v>
                </c:pt>
                <c:pt idx="3098">
                  <c:v>25/03/2016 0:00</c:v>
                </c:pt>
                <c:pt idx="3099">
                  <c:v>26/03/2016 0:00</c:v>
                </c:pt>
                <c:pt idx="3100">
                  <c:v>27/03/2016 0:00</c:v>
                </c:pt>
                <c:pt idx="3101">
                  <c:v>28/03/2016 0:00</c:v>
                </c:pt>
                <c:pt idx="3102">
                  <c:v>29/03/2016 0:00</c:v>
                </c:pt>
                <c:pt idx="3103">
                  <c:v>30/03/2016 0:00</c:v>
                </c:pt>
                <c:pt idx="3104">
                  <c:v>31/03/2016 0:00</c:v>
                </c:pt>
                <c:pt idx="3105">
                  <c:v>1/04/2016 0:00</c:v>
                </c:pt>
                <c:pt idx="3106">
                  <c:v>2/04/2016 0:00</c:v>
                </c:pt>
                <c:pt idx="3107">
                  <c:v>3/04/2016 0:00</c:v>
                </c:pt>
                <c:pt idx="3108">
                  <c:v>4/04/2016 0:00</c:v>
                </c:pt>
                <c:pt idx="3109">
                  <c:v>5/04/2016 0:00</c:v>
                </c:pt>
                <c:pt idx="3110">
                  <c:v>6/04/2016 0:00</c:v>
                </c:pt>
                <c:pt idx="3111">
                  <c:v>7/04/2016 0:00</c:v>
                </c:pt>
                <c:pt idx="3112">
                  <c:v>8/04/2016 0:00</c:v>
                </c:pt>
                <c:pt idx="3113">
                  <c:v>9/04/2016 0:00</c:v>
                </c:pt>
                <c:pt idx="3114">
                  <c:v>10/04/2016 0:00</c:v>
                </c:pt>
                <c:pt idx="3115">
                  <c:v>11/04/2016 0:00</c:v>
                </c:pt>
                <c:pt idx="3116">
                  <c:v>12/04/2016 0:00</c:v>
                </c:pt>
                <c:pt idx="3117">
                  <c:v>13/04/2016 0:00</c:v>
                </c:pt>
                <c:pt idx="3118">
                  <c:v>14/04/2016 0:00</c:v>
                </c:pt>
                <c:pt idx="3119">
                  <c:v>15/04/2016 0:00</c:v>
                </c:pt>
                <c:pt idx="3120">
                  <c:v>16/04/2016 0:00</c:v>
                </c:pt>
                <c:pt idx="3121">
                  <c:v>17/04/2016 0:00</c:v>
                </c:pt>
                <c:pt idx="3122">
                  <c:v>18/04/2016 0:00</c:v>
                </c:pt>
                <c:pt idx="3123">
                  <c:v>19/04/2016 0:00</c:v>
                </c:pt>
                <c:pt idx="3124">
                  <c:v>20/04/2016 0:00</c:v>
                </c:pt>
                <c:pt idx="3125">
                  <c:v>21/04/2016 0:00</c:v>
                </c:pt>
                <c:pt idx="3126">
                  <c:v>22/04/2016 0:00</c:v>
                </c:pt>
                <c:pt idx="3127">
                  <c:v>23/04/2016 0:00</c:v>
                </c:pt>
                <c:pt idx="3128">
                  <c:v>24/04/2016 0:00</c:v>
                </c:pt>
                <c:pt idx="3129">
                  <c:v>25/04/2016 0:00</c:v>
                </c:pt>
                <c:pt idx="3130">
                  <c:v>26/04/2016 0:00</c:v>
                </c:pt>
                <c:pt idx="3131">
                  <c:v>27/04/2016 0:00</c:v>
                </c:pt>
                <c:pt idx="3132">
                  <c:v>28/04/2016 0:00</c:v>
                </c:pt>
                <c:pt idx="3133">
                  <c:v>29/04/2016 0:00</c:v>
                </c:pt>
                <c:pt idx="3134">
                  <c:v>30/04/2016 0:00</c:v>
                </c:pt>
                <c:pt idx="3135">
                  <c:v>1/05/2016 0:00</c:v>
                </c:pt>
                <c:pt idx="3136">
                  <c:v>2/05/2016 0:00</c:v>
                </c:pt>
                <c:pt idx="3137">
                  <c:v>3/05/2016 0:00</c:v>
                </c:pt>
                <c:pt idx="3138">
                  <c:v>4/05/2016 0:00</c:v>
                </c:pt>
                <c:pt idx="3139">
                  <c:v>5/05/2016 0:00</c:v>
                </c:pt>
                <c:pt idx="3140">
                  <c:v>6/05/2016 0:00</c:v>
                </c:pt>
                <c:pt idx="3141">
                  <c:v>7/05/2016 0:00</c:v>
                </c:pt>
                <c:pt idx="3142">
                  <c:v>8/05/2016 0:00</c:v>
                </c:pt>
                <c:pt idx="3143">
                  <c:v>9/05/2016 0:00</c:v>
                </c:pt>
                <c:pt idx="3144">
                  <c:v>10/05/2016 0:00</c:v>
                </c:pt>
                <c:pt idx="3145">
                  <c:v>11/05/2016 0:00</c:v>
                </c:pt>
                <c:pt idx="3146">
                  <c:v>12/05/2016 0:00</c:v>
                </c:pt>
                <c:pt idx="3147">
                  <c:v>13/05/2016 0:00</c:v>
                </c:pt>
                <c:pt idx="3148">
                  <c:v>14/05/2016 0:00</c:v>
                </c:pt>
                <c:pt idx="3149">
                  <c:v>15/05/2016 0:00</c:v>
                </c:pt>
                <c:pt idx="3150">
                  <c:v>16/05/2016 0:00</c:v>
                </c:pt>
                <c:pt idx="3151">
                  <c:v>17/05/2016 0:00</c:v>
                </c:pt>
                <c:pt idx="3152">
                  <c:v>18/05/2016 0:00</c:v>
                </c:pt>
                <c:pt idx="3153">
                  <c:v>19/05/2016 0:00</c:v>
                </c:pt>
                <c:pt idx="3154">
                  <c:v>20/05/2016 0:00</c:v>
                </c:pt>
                <c:pt idx="3155">
                  <c:v>21/05/2016 0:00</c:v>
                </c:pt>
                <c:pt idx="3156">
                  <c:v>22/05/2016 0:00</c:v>
                </c:pt>
                <c:pt idx="3157">
                  <c:v>23/05/2016 0:00</c:v>
                </c:pt>
                <c:pt idx="3158">
                  <c:v>24/05/2016 0:00</c:v>
                </c:pt>
                <c:pt idx="3159">
                  <c:v>25/05/2016 0:00</c:v>
                </c:pt>
                <c:pt idx="3160">
                  <c:v>26/05/2016 0:00</c:v>
                </c:pt>
                <c:pt idx="3161">
                  <c:v>27/05/2016 0:00</c:v>
                </c:pt>
                <c:pt idx="3162">
                  <c:v>28/05/2016 0:00</c:v>
                </c:pt>
                <c:pt idx="3163">
                  <c:v>29/05/2016 0:00</c:v>
                </c:pt>
                <c:pt idx="3164">
                  <c:v>30/05/2016 0:00</c:v>
                </c:pt>
                <c:pt idx="3165">
                  <c:v>31/05/2016 0:00</c:v>
                </c:pt>
                <c:pt idx="3166">
                  <c:v>1/06/2016 0:00</c:v>
                </c:pt>
                <c:pt idx="3167">
                  <c:v>2/06/2016 0:00</c:v>
                </c:pt>
                <c:pt idx="3168">
                  <c:v>3/06/2016 0:00</c:v>
                </c:pt>
                <c:pt idx="3169">
                  <c:v>4/06/2016 0:00</c:v>
                </c:pt>
                <c:pt idx="3170">
                  <c:v>5/06/2016 0:00</c:v>
                </c:pt>
                <c:pt idx="3171">
                  <c:v>6/06/2016 0:00</c:v>
                </c:pt>
                <c:pt idx="3172">
                  <c:v>7/06/2016 0:00</c:v>
                </c:pt>
                <c:pt idx="3173">
                  <c:v>8/06/2016 0:00</c:v>
                </c:pt>
                <c:pt idx="3174">
                  <c:v>9/06/2016 0:00</c:v>
                </c:pt>
                <c:pt idx="3175">
                  <c:v>10/06/2016 0:00</c:v>
                </c:pt>
                <c:pt idx="3176">
                  <c:v>11/06/2016 0:00</c:v>
                </c:pt>
                <c:pt idx="3177">
                  <c:v>12/06/2016 0:00</c:v>
                </c:pt>
                <c:pt idx="3178">
                  <c:v>13/06/2016 0:00</c:v>
                </c:pt>
                <c:pt idx="3179">
                  <c:v>14/06/2016 0:00</c:v>
                </c:pt>
                <c:pt idx="3180">
                  <c:v>15/06/2016 0:00</c:v>
                </c:pt>
                <c:pt idx="3181">
                  <c:v>16/06/2016 0:00</c:v>
                </c:pt>
                <c:pt idx="3182">
                  <c:v>17/06/2016 0:00</c:v>
                </c:pt>
                <c:pt idx="3183">
                  <c:v>18/06/2016 0:00</c:v>
                </c:pt>
                <c:pt idx="3184">
                  <c:v>19/06/2016 0:00</c:v>
                </c:pt>
                <c:pt idx="3185">
                  <c:v>20/06/2016 0:00</c:v>
                </c:pt>
                <c:pt idx="3186">
                  <c:v>21/06/2016 0:00</c:v>
                </c:pt>
                <c:pt idx="3187">
                  <c:v>22/06/2016 0:00</c:v>
                </c:pt>
                <c:pt idx="3188">
                  <c:v>23/06/2016 0:00</c:v>
                </c:pt>
                <c:pt idx="3189">
                  <c:v>24/06/2016 0:00</c:v>
                </c:pt>
                <c:pt idx="3190">
                  <c:v>25/06/2016 0:00</c:v>
                </c:pt>
                <c:pt idx="3191">
                  <c:v>26/06/2016 0:00</c:v>
                </c:pt>
                <c:pt idx="3192">
                  <c:v>27/06/2016 0:00</c:v>
                </c:pt>
                <c:pt idx="3193">
                  <c:v>28/06/2016 0:00</c:v>
                </c:pt>
                <c:pt idx="3194">
                  <c:v>29/06/2016 0:00</c:v>
                </c:pt>
                <c:pt idx="3195">
                  <c:v>30/06/2016 0:00</c:v>
                </c:pt>
                <c:pt idx="3196">
                  <c:v>1/07/2016 0:00</c:v>
                </c:pt>
                <c:pt idx="3197">
                  <c:v>2/07/2016 0:00</c:v>
                </c:pt>
                <c:pt idx="3198">
                  <c:v>3/07/2016 0:00</c:v>
                </c:pt>
                <c:pt idx="3199">
                  <c:v>4/07/2016 0:00</c:v>
                </c:pt>
                <c:pt idx="3200">
                  <c:v>5/07/2016 0:00</c:v>
                </c:pt>
                <c:pt idx="3201">
                  <c:v>6/07/2016 0:00</c:v>
                </c:pt>
                <c:pt idx="3202">
                  <c:v>7/07/2016 0:00</c:v>
                </c:pt>
                <c:pt idx="3203">
                  <c:v>8/07/2016 0:00</c:v>
                </c:pt>
                <c:pt idx="3204">
                  <c:v>9/07/2016 0:00</c:v>
                </c:pt>
                <c:pt idx="3205">
                  <c:v>10/07/2016 0:00</c:v>
                </c:pt>
                <c:pt idx="3206">
                  <c:v>11/07/2016 0:00</c:v>
                </c:pt>
                <c:pt idx="3207">
                  <c:v>12/07/2016 0:00</c:v>
                </c:pt>
                <c:pt idx="3208">
                  <c:v>13/07/2016 0:00</c:v>
                </c:pt>
                <c:pt idx="3209">
                  <c:v>14/07/2016 0:00</c:v>
                </c:pt>
                <c:pt idx="3210">
                  <c:v>15/07/2016 0:00</c:v>
                </c:pt>
                <c:pt idx="3211">
                  <c:v>16/07/2016 0:00</c:v>
                </c:pt>
                <c:pt idx="3212">
                  <c:v>17/07/2016 0:00</c:v>
                </c:pt>
                <c:pt idx="3213">
                  <c:v>18/07/2016 0:00</c:v>
                </c:pt>
                <c:pt idx="3214">
                  <c:v>19/07/2016 0:00</c:v>
                </c:pt>
                <c:pt idx="3215">
                  <c:v>20/07/2016 0:00</c:v>
                </c:pt>
                <c:pt idx="3216">
                  <c:v>21/07/2016 0:00</c:v>
                </c:pt>
                <c:pt idx="3217">
                  <c:v>22/07/2016 0:00</c:v>
                </c:pt>
                <c:pt idx="3218">
                  <c:v>23/07/2016 0:00</c:v>
                </c:pt>
                <c:pt idx="3219">
                  <c:v>24/07/2016 0:00</c:v>
                </c:pt>
                <c:pt idx="3220">
                  <c:v>25/07/2016 0:00</c:v>
                </c:pt>
                <c:pt idx="3221">
                  <c:v>26/07/2016 0:00</c:v>
                </c:pt>
                <c:pt idx="3222">
                  <c:v>27/07/2016 0:00</c:v>
                </c:pt>
                <c:pt idx="3223">
                  <c:v>28/07/2016 0:00</c:v>
                </c:pt>
                <c:pt idx="3224">
                  <c:v>29/07/2016 0:00</c:v>
                </c:pt>
                <c:pt idx="3225">
                  <c:v>30/07/2016 0:00</c:v>
                </c:pt>
                <c:pt idx="3226">
                  <c:v>31/07/2016 0:00</c:v>
                </c:pt>
                <c:pt idx="3227">
                  <c:v>1/08/2016 0:00</c:v>
                </c:pt>
                <c:pt idx="3228">
                  <c:v>2/08/2016 0:00</c:v>
                </c:pt>
                <c:pt idx="3229">
                  <c:v>3/08/2016 0:00</c:v>
                </c:pt>
                <c:pt idx="3230">
                  <c:v>4/08/2016 0:00</c:v>
                </c:pt>
                <c:pt idx="3231">
                  <c:v>5/08/2016 0:00</c:v>
                </c:pt>
                <c:pt idx="3232">
                  <c:v>6/08/2016 0:00</c:v>
                </c:pt>
                <c:pt idx="3233">
                  <c:v>7/08/2016 0:00</c:v>
                </c:pt>
                <c:pt idx="3234">
                  <c:v>8/08/2016 0:00</c:v>
                </c:pt>
                <c:pt idx="3235">
                  <c:v>9/08/2016 0:00</c:v>
                </c:pt>
                <c:pt idx="3236">
                  <c:v>10/08/2016 0:00</c:v>
                </c:pt>
                <c:pt idx="3237">
                  <c:v>11/08/2016 0:00</c:v>
                </c:pt>
                <c:pt idx="3238">
                  <c:v>12/08/2016 0:00</c:v>
                </c:pt>
                <c:pt idx="3239">
                  <c:v>13/08/2016 0:00</c:v>
                </c:pt>
                <c:pt idx="3240">
                  <c:v>14/08/2016 0:00</c:v>
                </c:pt>
                <c:pt idx="3241">
                  <c:v>15/08/2016 0:00</c:v>
                </c:pt>
                <c:pt idx="3242">
                  <c:v>16/08/2016 0:00</c:v>
                </c:pt>
                <c:pt idx="3243">
                  <c:v>17/08/2016 0:00</c:v>
                </c:pt>
                <c:pt idx="3244">
                  <c:v>18/08/2016 0:00</c:v>
                </c:pt>
                <c:pt idx="3245">
                  <c:v>19/08/2016 0:00</c:v>
                </c:pt>
                <c:pt idx="3246">
                  <c:v>20/08/2016 0:00</c:v>
                </c:pt>
                <c:pt idx="3247">
                  <c:v>21/08/2016 0:00</c:v>
                </c:pt>
                <c:pt idx="3248">
                  <c:v>22/08/2016 0:00</c:v>
                </c:pt>
                <c:pt idx="3249">
                  <c:v>23/08/2016 0:00</c:v>
                </c:pt>
                <c:pt idx="3250">
                  <c:v>24/08/2016 0:00</c:v>
                </c:pt>
                <c:pt idx="3251">
                  <c:v>25/08/2016 0:00</c:v>
                </c:pt>
                <c:pt idx="3252">
                  <c:v>26/08/2016 0:00</c:v>
                </c:pt>
                <c:pt idx="3253">
                  <c:v>27/08/2016 0:00</c:v>
                </c:pt>
                <c:pt idx="3254">
                  <c:v>28/08/2016 0:00</c:v>
                </c:pt>
                <c:pt idx="3255">
                  <c:v>29/08/2016 0:00</c:v>
                </c:pt>
                <c:pt idx="3256">
                  <c:v>30/08/2016 0:00</c:v>
                </c:pt>
                <c:pt idx="3257">
                  <c:v>31/08/2016 0:00</c:v>
                </c:pt>
                <c:pt idx="3258">
                  <c:v>1/09/2016 0:00</c:v>
                </c:pt>
                <c:pt idx="3259">
                  <c:v>2/09/2016 0:00</c:v>
                </c:pt>
                <c:pt idx="3260">
                  <c:v>3/09/2016 0:00</c:v>
                </c:pt>
                <c:pt idx="3261">
                  <c:v>4/09/2016 0:00</c:v>
                </c:pt>
                <c:pt idx="3262">
                  <c:v>5/09/2016 0:00</c:v>
                </c:pt>
                <c:pt idx="3263">
                  <c:v>6/09/2016 0:00</c:v>
                </c:pt>
                <c:pt idx="3264">
                  <c:v>7/09/2016 0:00</c:v>
                </c:pt>
                <c:pt idx="3265">
                  <c:v>8/09/2016 0:00</c:v>
                </c:pt>
                <c:pt idx="3266">
                  <c:v>9/09/2016 0:00</c:v>
                </c:pt>
                <c:pt idx="3267">
                  <c:v>10/09/2016 0:00</c:v>
                </c:pt>
                <c:pt idx="3268">
                  <c:v>11/09/2016 0:00</c:v>
                </c:pt>
                <c:pt idx="3269">
                  <c:v>12/09/2016 0:00</c:v>
                </c:pt>
                <c:pt idx="3270">
                  <c:v>13/09/2016 0:00</c:v>
                </c:pt>
                <c:pt idx="3271">
                  <c:v>14/09/2016 0:00</c:v>
                </c:pt>
                <c:pt idx="3272">
                  <c:v>15/09/2016 0:00</c:v>
                </c:pt>
                <c:pt idx="3273">
                  <c:v>16/09/2016 0:00</c:v>
                </c:pt>
                <c:pt idx="3274">
                  <c:v>17/09/2016 0:00</c:v>
                </c:pt>
                <c:pt idx="3275">
                  <c:v>18/09/2016 0:00</c:v>
                </c:pt>
                <c:pt idx="3276">
                  <c:v>19/09/2016 0:00</c:v>
                </c:pt>
                <c:pt idx="3277">
                  <c:v>20/09/2016 0:00</c:v>
                </c:pt>
                <c:pt idx="3278">
                  <c:v>21/09/2016 0:00</c:v>
                </c:pt>
                <c:pt idx="3279">
                  <c:v>22/09/2016 0:00</c:v>
                </c:pt>
                <c:pt idx="3280">
                  <c:v>23/09/2016 0:00</c:v>
                </c:pt>
                <c:pt idx="3281">
                  <c:v>24/09/2016 0:00</c:v>
                </c:pt>
                <c:pt idx="3282">
                  <c:v>25/09/2016 0:00</c:v>
                </c:pt>
                <c:pt idx="3283">
                  <c:v>26/09/2016 0:00</c:v>
                </c:pt>
                <c:pt idx="3284">
                  <c:v>27/09/2016 0:00</c:v>
                </c:pt>
                <c:pt idx="3285">
                  <c:v>28/09/2016 0:00</c:v>
                </c:pt>
                <c:pt idx="3286">
                  <c:v>29/09/2016 0:00</c:v>
                </c:pt>
                <c:pt idx="3287">
                  <c:v>30/09/2016 0:00</c:v>
                </c:pt>
                <c:pt idx="3288">
                  <c:v>1/10/2016 0:00</c:v>
                </c:pt>
                <c:pt idx="3289">
                  <c:v>2/10/2016 0:00</c:v>
                </c:pt>
                <c:pt idx="3290">
                  <c:v>3/10/2016 0:00</c:v>
                </c:pt>
                <c:pt idx="3291">
                  <c:v>4/10/2016 0:00</c:v>
                </c:pt>
                <c:pt idx="3292">
                  <c:v>5/10/2016 0:00</c:v>
                </c:pt>
                <c:pt idx="3293">
                  <c:v>6/10/2016 0:00</c:v>
                </c:pt>
                <c:pt idx="3294">
                  <c:v>7/10/2016 0:00</c:v>
                </c:pt>
                <c:pt idx="3295">
                  <c:v>8/10/2016 0:00</c:v>
                </c:pt>
                <c:pt idx="3296">
                  <c:v>9/10/2016 0:00</c:v>
                </c:pt>
                <c:pt idx="3297">
                  <c:v>10/10/2016 0:00</c:v>
                </c:pt>
                <c:pt idx="3298">
                  <c:v>11/10/2016 0:00</c:v>
                </c:pt>
                <c:pt idx="3299">
                  <c:v>12/10/2016 0:00</c:v>
                </c:pt>
                <c:pt idx="3300">
                  <c:v>13/10/2016 0:00</c:v>
                </c:pt>
                <c:pt idx="3301">
                  <c:v>14/10/2016 0:00</c:v>
                </c:pt>
                <c:pt idx="3302">
                  <c:v>15/10/2016 0:00</c:v>
                </c:pt>
                <c:pt idx="3303">
                  <c:v>16/10/2016 0:00</c:v>
                </c:pt>
                <c:pt idx="3304">
                  <c:v>17/10/2016 0:00</c:v>
                </c:pt>
                <c:pt idx="3305">
                  <c:v>18/10/2016 0:00</c:v>
                </c:pt>
                <c:pt idx="3306">
                  <c:v>19/10/2016 0:00</c:v>
                </c:pt>
                <c:pt idx="3307">
                  <c:v>20/10/2016 0:00</c:v>
                </c:pt>
                <c:pt idx="3308">
                  <c:v>21/10/2016 0:00</c:v>
                </c:pt>
                <c:pt idx="3309">
                  <c:v>22/10/2016 0:00</c:v>
                </c:pt>
                <c:pt idx="3310">
                  <c:v>23/10/2016 0:00</c:v>
                </c:pt>
                <c:pt idx="3311">
                  <c:v>24/10/2016 0:00</c:v>
                </c:pt>
                <c:pt idx="3312">
                  <c:v>25/10/2016 0:00</c:v>
                </c:pt>
                <c:pt idx="3313">
                  <c:v>26/10/2016 0:00</c:v>
                </c:pt>
                <c:pt idx="3314">
                  <c:v>27/10/2016 0:00</c:v>
                </c:pt>
                <c:pt idx="3315">
                  <c:v>28/10/2016 0:00</c:v>
                </c:pt>
                <c:pt idx="3316">
                  <c:v>29/10/2016 0:00</c:v>
                </c:pt>
                <c:pt idx="3317">
                  <c:v>30/10/2016 0:00</c:v>
                </c:pt>
                <c:pt idx="3318">
                  <c:v>31/10/2016 0:00</c:v>
                </c:pt>
                <c:pt idx="3319">
                  <c:v>1/11/2016 0:00</c:v>
                </c:pt>
                <c:pt idx="3320">
                  <c:v>2/11/2016 0:00</c:v>
                </c:pt>
                <c:pt idx="3321">
                  <c:v>3/11/2016 0:00</c:v>
                </c:pt>
                <c:pt idx="3322">
                  <c:v>4/11/2016 0:00</c:v>
                </c:pt>
                <c:pt idx="3323">
                  <c:v>5/11/2016 0:00</c:v>
                </c:pt>
                <c:pt idx="3324">
                  <c:v>6/11/2016 0:00</c:v>
                </c:pt>
                <c:pt idx="3325">
                  <c:v>7/11/2016 0:00</c:v>
                </c:pt>
                <c:pt idx="3326">
                  <c:v>8/11/2016 0:00</c:v>
                </c:pt>
                <c:pt idx="3327">
                  <c:v>9/11/2016 0:00</c:v>
                </c:pt>
                <c:pt idx="3328">
                  <c:v>10/11/2016 0:00</c:v>
                </c:pt>
                <c:pt idx="3329">
                  <c:v>11/11/2016 0:00</c:v>
                </c:pt>
                <c:pt idx="3330">
                  <c:v>12/11/2016 0:00</c:v>
                </c:pt>
                <c:pt idx="3331">
                  <c:v>13/11/2016 0:00</c:v>
                </c:pt>
                <c:pt idx="3332">
                  <c:v>14/11/2016 0:00</c:v>
                </c:pt>
                <c:pt idx="3333">
                  <c:v>15/11/2016 0:00</c:v>
                </c:pt>
                <c:pt idx="3334">
                  <c:v>16/11/2016 0:00</c:v>
                </c:pt>
                <c:pt idx="3335">
                  <c:v>17/11/2016 0:00</c:v>
                </c:pt>
                <c:pt idx="3336">
                  <c:v>18/11/2016 0:00</c:v>
                </c:pt>
                <c:pt idx="3337">
                  <c:v>19/11/2016 0:00</c:v>
                </c:pt>
                <c:pt idx="3338">
                  <c:v>20/11/2016 0:00</c:v>
                </c:pt>
                <c:pt idx="3339">
                  <c:v>21/11/2016 0:00</c:v>
                </c:pt>
                <c:pt idx="3340">
                  <c:v>22/11/2016 0:00</c:v>
                </c:pt>
                <c:pt idx="3341">
                  <c:v>23/11/2016 0:00</c:v>
                </c:pt>
                <c:pt idx="3342">
                  <c:v>24/11/2016 0:00</c:v>
                </c:pt>
                <c:pt idx="3343">
                  <c:v>25/11/2016 0:00</c:v>
                </c:pt>
                <c:pt idx="3344">
                  <c:v>26/11/2016 0:00</c:v>
                </c:pt>
                <c:pt idx="3345">
                  <c:v>27/11/2016 0:00</c:v>
                </c:pt>
                <c:pt idx="3346">
                  <c:v>28/11/2016 0:00</c:v>
                </c:pt>
                <c:pt idx="3347">
                  <c:v>29/11/2016 0:00</c:v>
                </c:pt>
                <c:pt idx="3348">
                  <c:v>30/11/2016 0:00</c:v>
                </c:pt>
                <c:pt idx="3349">
                  <c:v>1/12/2016 0:00</c:v>
                </c:pt>
                <c:pt idx="3350">
                  <c:v>2/12/2016 0:00</c:v>
                </c:pt>
                <c:pt idx="3351">
                  <c:v>3/12/2016 0:00</c:v>
                </c:pt>
                <c:pt idx="3352">
                  <c:v>4/12/2016 0:00</c:v>
                </c:pt>
                <c:pt idx="3353">
                  <c:v>5/12/2016 0:00</c:v>
                </c:pt>
                <c:pt idx="3354">
                  <c:v>6/12/2016 0:00</c:v>
                </c:pt>
                <c:pt idx="3355">
                  <c:v>7/12/2016 0:00</c:v>
                </c:pt>
                <c:pt idx="3356">
                  <c:v>8/12/2016 0:00</c:v>
                </c:pt>
                <c:pt idx="3357">
                  <c:v>9/12/2016 0:00</c:v>
                </c:pt>
                <c:pt idx="3358">
                  <c:v>10/12/2016 0:00</c:v>
                </c:pt>
                <c:pt idx="3359">
                  <c:v>11/12/2016 0:00</c:v>
                </c:pt>
                <c:pt idx="3360">
                  <c:v>12/12/2016 0:00</c:v>
                </c:pt>
                <c:pt idx="3361">
                  <c:v>13/12/2016 0:00</c:v>
                </c:pt>
                <c:pt idx="3362">
                  <c:v>14/12/2016 0:00</c:v>
                </c:pt>
                <c:pt idx="3363">
                  <c:v>15/12/2016 0:00</c:v>
                </c:pt>
                <c:pt idx="3364">
                  <c:v>16/12/2016 0:00</c:v>
                </c:pt>
                <c:pt idx="3365">
                  <c:v>17/12/2016 0:00</c:v>
                </c:pt>
                <c:pt idx="3366">
                  <c:v>18/12/2016 0:00</c:v>
                </c:pt>
                <c:pt idx="3367">
                  <c:v>19/12/2016 0:00</c:v>
                </c:pt>
                <c:pt idx="3368">
                  <c:v>20/12/2016 0:00</c:v>
                </c:pt>
                <c:pt idx="3369">
                  <c:v>21/12/2016 0:00</c:v>
                </c:pt>
                <c:pt idx="3370">
                  <c:v>22/12/2016 0:00</c:v>
                </c:pt>
                <c:pt idx="3371">
                  <c:v>23/12/2016 0:00</c:v>
                </c:pt>
                <c:pt idx="3372">
                  <c:v>24/12/2016 0:00</c:v>
                </c:pt>
                <c:pt idx="3373">
                  <c:v>25/12/2016 0:00</c:v>
                </c:pt>
                <c:pt idx="3374">
                  <c:v>26/12/2016 0:00</c:v>
                </c:pt>
                <c:pt idx="3375">
                  <c:v>27/12/2016 0:00</c:v>
                </c:pt>
                <c:pt idx="3376">
                  <c:v>28/12/2016 0:00</c:v>
                </c:pt>
                <c:pt idx="3377">
                  <c:v>29/12/2016 0:00</c:v>
                </c:pt>
                <c:pt idx="3378">
                  <c:v>30/12/2016 0:00</c:v>
                </c:pt>
                <c:pt idx="3379">
                  <c:v>31/12/2016 0:00</c:v>
                </c:pt>
                <c:pt idx="3380">
                  <c:v>1/01/2017 0:00</c:v>
                </c:pt>
                <c:pt idx="3381">
                  <c:v>2/01/2017 0:00</c:v>
                </c:pt>
                <c:pt idx="3382">
                  <c:v>3/01/2017 0:00</c:v>
                </c:pt>
                <c:pt idx="3383">
                  <c:v>4/01/2017 0:00</c:v>
                </c:pt>
                <c:pt idx="3384">
                  <c:v>5/01/2017 0:00</c:v>
                </c:pt>
                <c:pt idx="3385">
                  <c:v>6/01/2017 0:00</c:v>
                </c:pt>
                <c:pt idx="3386">
                  <c:v>7/01/2017 0:00</c:v>
                </c:pt>
                <c:pt idx="3387">
                  <c:v>8/01/2017 0:00</c:v>
                </c:pt>
                <c:pt idx="3388">
                  <c:v>9/01/2017 0:00</c:v>
                </c:pt>
                <c:pt idx="3389">
                  <c:v>10/01/2017 0:00</c:v>
                </c:pt>
                <c:pt idx="3390">
                  <c:v>11/01/2017 0:00</c:v>
                </c:pt>
                <c:pt idx="3391">
                  <c:v>12/01/2017 0:00</c:v>
                </c:pt>
                <c:pt idx="3392">
                  <c:v>13/01/2017 0:00</c:v>
                </c:pt>
                <c:pt idx="3393">
                  <c:v>14/01/2017 0:00</c:v>
                </c:pt>
                <c:pt idx="3394">
                  <c:v>15/01/2017 0:00</c:v>
                </c:pt>
                <c:pt idx="3395">
                  <c:v>16/01/2017 0:00</c:v>
                </c:pt>
                <c:pt idx="3396">
                  <c:v>17/01/2017 0:00</c:v>
                </c:pt>
                <c:pt idx="3397">
                  <c:v>18/01/2017 0:00</c:v>
                </c:pt>
                <c:pt idx="3398">
                  <c:v>19/01/2017 0:00</c:v>
                </c:pt>
                <c:pt idx="3399">
                  <c:v>20/01/2017 0:00</c:v>
                </c:pt>
                <c:pt idx="3400">
                  <c:v>21/01/2017 0:00</c:v>
                </c:pt>
                <c:pt idx="3401">
                  <c:v>22/01/2017 0:00</c:v>
                </c:pt>
                <c:pt idx="3402">
                  <c:v>23/01/2017 0:00</c:v>
                </c:pt>
                <c:pt idx="3403">
                  <c:v>24/01/2017 0:00</c:v>
                </c:pt>
                <c:pt idx="3404">
                  <c:v>25/01/2017 0:00</c:v>
                </c:pt>
                <c:pt idx="3405">
                  <c:v>26/01/2017 0:00</c:v>
                </c:pt>
                <c:pt idx="3406">
                  <c:v>27/01/2017 0:00</c:v>
                </c:pt>
                <c:pt idx="3407">
                  <c:v>28/01/2017 0:00</c:v>
                </c:pt>
                <c:pt idx="3408">
                  <c:v>29/01/2017 0:00</c:v>
                </c:pt>
                <c:pt idx="3409">
                  <c:v>30/01/2017 0:00</c:v>
                </c:pt>
                <c:pt idx="3410">
                  <c:v>31/01/2017 0:00</c:v>
                </c:pt>
                <c:pt idx="3411">
                  <c:v>1/02/2017 0:00</c:v>
                </c:pt>
                <c:pt idx="3412">
                  <c:v>2/02/2017 0:00</c:v>
                </c:pt>
                <c:pt idx="3413">
                  <c:v>3/02/2017 0:00</c:v>
                </c:pt>
                <c:pt idx="3414">
                  <c:v>4/02/2017 0:00</c:v>
                </c:pt>
                <c:pt idx="3415">
                  <c:v>5/02/2017 0:00</c:v>
                </c:pt>
                <c:pt idx="3416">
                  <c:v>6/02/2017 0:00</c:v>
                </c:pt>
                <c:pt idx="3417">
                  <c:v>7/02/2017 0:00</c:v>
                </c:pt>
                <c:pt idx="3418">
                  <c:v>8/02/2017 0:00</c:v>
                </c:pt>
                <c:pt idx="3419">
                  <c:v>9/02/2017 0:00</c:v>
                </c:pt>
                <c:pt idx="3420">
                  <c:v>10/02/2017 0:00</c:v>
                </c:pt>
                <c:pt idx="3421">
                  <c:v>11/02/2017 0:00</c:v>
                </c:pt>
                <c:pt idx="3422">
                  <c:v>12/02/2017 0:00</c:v>
                </c:pt>
                <c:pt idx="3423">
                  <c:v>13/02/2017 0:00</c:v>
                </c:pt>
                <c:pt idx="3424">
                  <c:v>14/02/2017 0:00</c:v>
                </c:pt>
                <c:pt idx="3425">
                  <c:v>15/02/2017 0:00</c:v>
                </c:pt>
                <c:pt idx="3426">
                  <c:v>16/02/2017 0:00</c:v>
                </c:pt>
                <c:pt idx="3427">
                  <c:v>17/02/2017 0:00</c:v>
                </c:pt>
                <c:pt idx="3428">
                  <c:v>18/02/2017 0:00</c:v>
                </c:pt>
                <c:pt idx="3429">
                  <c:v>19/02/2017 0:00</c:v>
                </c:pt>
                <c:pt idx="3430">
                  <c:v>20/02/2017 0:00</c:v>
                </c:pt>
                <c:pt idx="3431">
                  <c:v>21/02/2017 0:00</c:v>
                </c:pt>
                <c:pt idx="3432">
                  <c:v>22/02/2017 0:00</c:v>
                </c:pt>
                <c:pt idx="3433">
                  <c:v>23/02/2017 0:00</c:v>
                </c:pt>
                <c:pt idx="3434">
                  <c:v>24/02/2017 0:00</c:v>
                </c:pt>
                <c:pt idx="3435">
                  <c:v>25/02/2017 0:00</c:v>
                </c:pt>
                <c:pt idx="3436">
                  <c:v>26/02/2017 0:00</c:v>
                </c:pt>
                <c:pt idx="3437">
                  <c:v>27/02/2017 0:00</c:v>
                </c:pt>
                <c:pt idx="3438">
                  <c:v>28/02/2017 0:00</c:v>
                </c:pt>
                <c:pt idx="3439">
                  <c:v>1/03/2017 0:00</c:v>
                </c:pt>
                <c:pt idx="3440">
                  <c:v>2/03/2017 0:00</c:v>
                </c:pt>
                <c:pt idx="3441">
                  <c:v>3/03/2017 0:00</c:v>
                </c:pt>
                <c:pt idx="3442">
                  <c:v>4/03/2017 0:00</c:v>
                </c:pt>
                <c:pt idx="3443">
                  <c:v>5/03/2017 0:00</c:v>
                </c:pt>
                <c:pt idx="3444">
                  <c:v>6/03/2017 0:00</c:v>
                </c:pt>
                <c:pt idx="3445">
                  <c:v>7/03/2017 0:00</c:v>
                </c:pt>
                <c:pt idx="3446">
                  <c:v>8/03/2017 0:00</c:v>
                </c:pt>
                <c:pt idx="3447">
                  <c:v>9/03/2017 0:00</c:v>
                </c:pt>
                <c:pt idx="3448">
                  <c:v>10/03/2017 0:00</c:v>
                </c:pt>
                <c:pt idx="3449">
                  <c:v>11/03/2017 0:00</c:v>
                </c:pt>
                <c:pt idx="3450">
                  <c:v>12/03/2017 0:00</c:v>
                </c:pt>
                <c:pt idx="3451">
                  <c:v>13/03/2017 0:00</c:v>
                </c:pt>
                <c:pt idx="3452">
                  <c:v>14/03/2017 0:00</c:v>
                </c:pt>
                <c:pt idx="3453">
                  <c:v>15/03/2017 0:00</c:v>
                </c:pt>
                <c:pt idx="3454">
                  <c:v>16/03/2017 0:00</c:v>
                </c:pt>
                <c:pt idx="3455">
                  <c:v>17/03/2017 0:00</c:v>
                </c:pt>
                <c:pt idx="3456">
                  <c:v>18/03/2017 0:00</c:v>
                </c:pt>
                <c:pt idx="3457">
                  <c:v>19/03/2017 0:00</c:v>
                </c:pt>
                <c:pt idx="3458">
                  <c:v>20/03/2017 0:00</c:v>
                </c:pt>
                <c:pt idx="3459">
                  <c:v>21/03/2017 0:00</c:v>
                </c:pt>
                <c:pt idx="3460">
                  <c:v>22/03/2017 0:00</c:v>
                </c:pt>
                <c:pt idx="3461">
                  <c:v>23/03/2017 0:00</c:v>
                </c:pt>
                <c:pt idx="3462">
                  <c:v>24/03/2017 0:00</c:v>
                </c:pt>
                <c:pt idx="3463">
                  <c:v>25/03/2017 0:00</c:v>
                </c:pt>
                <c:pt idx="3464">
                  <c:v>26/03/2017 0:00</c:v>
                </c:pt>
                <c:pt idx="3465">
                  <c:v>27/03/2017 0:00</c:v>
                </c:pt>
                <c:pt idx="3466">
                  <c:v>28/03/2017 0:00</c:v>
                </c:pt>
                <c:pt idx="3467">
                  <c:v>29/03/2017 0:00</c:v>
                </c:pt>
                <c:pt idx="3468">
                  <c:v>30/03/2017 0:00</c:v>
                </c:pt>
                <c:pt idx="3469">
                  <c:v>31/03/2017 0:00</c:v>
                </c:pt>
                <c:pt idx="3470">
                  <c:v>1/04/2017 0:00</c:v>
                </c:pt>
                <c:pt idx="3471">
                  <c:v>2/04/2017 0:00</c:v>
                </c:pt>
                <c:pt idx="3472">
                  <c:v>3/04/2017 0:00</c:v>
                </c:pt>
                <c:pt idx="3473">
                  <c:v>4/04/2017 0:00</c:v>
                </c:pt>
                <c:pt idx="3474">
                  <c:v>5/04/2017 0:00</c:v>
                </c:pt>
                <c:pt idx="3475">
                  <c:v>6/04/2017 0:00</c:v>
                </c:pt>
                <c:pt idx="3476">
                  <c:v>7/04/2017 0:00</c:v>
                </c:pt>
                <c:pt idx="3477">
                  <c:v>8/04/2017 0:00</c:v>
                </c:pt>
                <c:pt idx="3478">
                  <c:v>9/04/2017 0:00</c:v>
                </c:pt>
                <c:pt idx="3479">
                  <c:v>10/04/2017 0:00</c:v>
                </c:pt>
                <c:pt idx="3480">
                  <c:v>11/04/2017 0:00</c:v>
                </c:pt>
                <c:pt idx="3481">
                  <c:v>12/04/2017 0:00</c:v>
                </c:pt>
                <c:pt idx="3482">
                  <c:v>13/04/2017 0:00</c:v>
                </c:pt>
                <c:pt idx="3483">
                  <c:v>14/04/2017 0:00</c:v>
                </c:pt>
                <c:pt idx="3484">
                  <c:v>15/04/2017 0:00</c:v>
                </c:pt>
                <c:pt idx="3485">
                  <c:v>16/04/2017 0:00</c:v>
                </c:pt>
                <c:pt idx="3486">
                  <c:v>17/04/2017 0:00</c:v>
                </c:pt>
                <c:pt idx="3487">
                  <c:v>18/04/2017 0:00</c:v>
                </c:pt>
                <c:pt idx="3488">
                  <c:v>19/04/2017 0:00</c:v>
                </c:pt>
                <c:pt idx="3489">
                  <c:v>20/04/2017 0:00</c:v>
                </c:pt>
                <c:pt idx="3490">
                  <c:v>21/04/2017 0:00</c:v>
                </c:pt>
                <c:pt idx="3491">
                  <c:v>22/04/2017 0:00</c:v>
                </c:pt>
                <c:pt idx="3492">
                  <c:v>23/04/2017 0:00</c:v>
                </c:pt>
                <c:pt idx="3493">
                  <c:v>24/04/2017 0:00</c:v>
                </c:pt>
                <c:pt idx="3494">
                  <c:v>25/04/2017 0:00</c:v>
                </c:pt>
                <c:pt idx="3495">
                  <c:v>26/04/2017 0:00</c:v>
                </c:pt>
                <c:pt idx="3496">
                  <c:v>27/04/2017 0:00</c:v>
                </c:pt>
                <c:pt idx="3497">
                  <c:v>28/04/2017 0:00</c:v>
                </c:pt>
                <c:pt idx="3498">
                  <c:v>29/04/2017 0:00</c:v>
                </c:pt>
                <c:pt idx="3499">
                  <c:v>30/04/2017 0:00</c:v>
                </c:pt>
                <c:pt idx="3500">
                  <c:v>1/05/2017 0:00</c:v>
                </c:pt>
                <c:pt idx="3501">
                  <c:v>2/05/2017 0:00</c:v>
                </c:pt>
                <c:pt idx="3502">
                  <c:v>3/05/2017 0:00</c:v>
                </c:pt>
                <c:pt idx="3503">
                  <c:v>4/05/2017 0:00</c:v>
                </c:pt>
                <c:pt idx="3504">
                  <c:v>5/05/2017 0:00</c:v>
                </c:pt>
                <c:pt idx="3505">
                  <c:v>6/05/2017 0:00</c:v>
                </c:pt>
                <c:pt idx="3506">
                  <c:v>7/05/2017 0:00</c:v>
                </c:pt>
                <c:pt idx="3507">
                  <c:v>8/05/2017 0:00</c:v>
                </c:pt>
                <c:pt idx="3508">
                  <c:v>9/05/2017 0:00</c:v>
                </c:pt>
                <c:pt idx="3509">
                  <c:v>10/05/2017 0:00</c:v>
                </c:pt>
                <c:pt idx="3510">
                  <c:v>11/05/2017 0:00</c:v>
                </c:pt>
                <c:pt idx="3511">
                  <c:v>12/05/2017 0:00</c:v>
                </c:pt>
                <c:pt idx="3512">
                  <c:v>13/05/2017 0:00</c:v>
                </c:pt>
                <c:pt idx="3513">
                  <c:v>14/05/2017 0:00</c:v>
                </c:pt>
                <c:pt idx="3514">
                  <c:v>15/05/2017 0:00</c:v>
                </c:pt>
                <c:pt idx="3515">
                  <c:v>16/05/2017 0:00</c:v>
                </c:pt>
                <c:pt idx="3516">
                  <c:v>17/05/2017 0:00</c:v>
                </c:pt>
                <c:pt idx="3517">
                  <c:v>18/05/2017 0:00</c:v>
                </c:pt>
                <c:pt idx="3518">
                  <c:v>19/05/2017 0:00</c:v>
                </c:pt>
                <c:pt idx="3519">
                  <c:v>20/05/2017 0:00</c:v>
                </c:pt>
                <c:pt idx="3520">
                  <c:v>21/05/2017 0:00</c:v>
                </c:pt>
                <c:pt idx="3521">
                  <c:v>22/05/2017 0:00</c:v>
                </c:pt>
                <c:pt idx="3522">
                  <c:v>23/05/2017 0:00</c:v>
                </c:pt>
                <c:pt idx="3523">
                  <c:v>24/05/2017 0:00</c:v>
                </c:pt>
                <c:pt idx="3524">
                  <c:v>25/05/2017 0:00</c:v>
                </c:pt>
                <c:pt idx="3525">
                  <c:v>26/05/2017 0:00</c:v>
                </c:pt>
                <c:pt idx="3526">
                  <c:v>27/05/2017 0:00</c:v>
                </c:pt>
                <c:pt idx="3527">
                  <c:v>28/05/2017 0:00</c:v>
                </c:pt>
                <c:pt idx="3528">
                  <c:v>29/05/2017 0:00</c:v>
                </c:pt>
                <c:pt idx="3529">
                  <c:v>30/05/2017 0:00</c:v>
                </c:pt>
                <c:pt idx="3530">
                  <c:v>31/05/2017 0:00</c:v>
                </c:pt>
                <c:pt idx="3531">
                  <c:v>1/06/2017 0:00</c:v>
                </c:pt>
                <c:pt idx="3532">
                  <c:v>2/06/2017 0:00</c:v>
                </c:pt>
                <c:pt idx="3533">
                  <c:v>3/06/2017 0:00</c:v>
                </c:pt>
                <c:pt idx="3534">
                  <c:v>4/06/2017 0:00</c:v>
                </c:pt>
                <c:pt idx="3535">
                  <c:v>5/06/2017 0:00</c:v>
                </c:pt>
                <c:pt idx="3536">
                  <c:v>6/06/2017 0:00</c:v>
                </c:pt>
                <c:pt idx="3537">
                  <c:v>7/06/2017 0:00</c:v>
                </c:pt>
                <c:pt idx="3538">
                  <c:v>8/06/2017 0:00</c:v>
                </c:pt>
                <c:pt idx="3539">
                  <c:v>9/06/2017 0:00</c:v>
                </c:pt>
                <c:pt idx="3540">
                  <c:v>10/06/2017 0:00</c:v>
                </c:pt>
                <c:pt idx="3541">
                  <c:v>11/06/2017 0:00</c:v>
                </c:pt>
                <c:pt idx="3542">
                  <c:v>12/06/2017 0:00</c:v>
                </c:pt>
                <c:pt idx="3543">
                  <c:v>13/06/2017 0:00</c:v>
                </c:pt>
                <c:pt idx="3544">
                  <c:v>14/06/2017 0:00</c:v>
                </c:pt>
                <c:pt idx="3545">
                  <c:v>15/06/2017 0:00</c:v>
                </c:pt>
                <c:pt idx="3546">
                  <c:v>16/06/2017 0:00</c:v>
                </c:pt>
                <c:pt idx="3547">
                  <c:v>17/06/2017 0:00</c:v>
                </c:pt>
                <c:pt idx="3548">
                  <c:v>18/06/2017 0:00</c:v>
                </c:pt>
                <c:pt idx="3549">
                  <c:v>19/06/2017 0:00</c:v>
                </c:pt>
                <c:pt idx="3550">
                  <c:v>20/06/2017 0:00</c:v>
                </c:pt>
                <c:pt idx="3551">
                  <c:v>21/06/2017 0:00</c:v>
                </c:pt>
                <c:pt idx="3552">
                  <c:v>22/06/2017 0:00</c:v>
                </c:pt>
                <c:pt idx="3553">
                  <c:v>23/06/2017 0:00</c:v>
                </c:pt>
                <c:pt idx="3554">
                  <c:v>24/06/2017 0:00</c:v>
                </c:pt>
                <c:pt idx="3555">
                  <c:v>25/06/2017 0:00</c:v>
                </c:pt>
                <c:pt idx="3556">
                  <c:v>26/06/2017 0:00</c:v>
                </c:pt>
                <c:pt idx="3557">
                  <c:v>27/06/2017 0:00</c:v>
                </c:pt>
                <c:pt idx="3558">
                  <c:v>28/06/2017 0:00</c:v>
                </c:pt>
                <c:pt idx="3559">
                  <c:v>29/06/2017 0:00</c:v>
                </c:pt>
                <c:pt idx="3560">
                  <c:v>30/06/2017 0:00</c:v>
                </c:pt>
                <c:pt idx="3561">
                  <c:v>1/07/2017 0:00</c:v>
                </c:pt>
                <c:pt idx="3562">
                  <c:v>2/07/2017 0:00</c:v>
                </c:pt>
                <c:pt idx="3563">
                  <c:v>3/07/2017 0:00</c:v>
                </c:pt>
                <c:pt idx="3564">
                  <c:v>4/07/2017 0:00</c:v>
                </c:pt>
                <c:pt idx="3565">
                  <c:v>5/07/2017 0:00</c:v>
                </c:pt>
                <c:pt idx="3566">
                  <c:v>6/07/2017 0:00</c:v>
                </c:pt>
                <c:pt idx="3567">
                  <c:v>7/07/2017 0:00</c:v>
                </c:pt>
                <c:pt idx="3568">
                  <c:v>8/07/2017 0:00</c:v>
                </c:pt>
                <c:pt idx="3569">
                  <c:v>9/07/2017 0:00</c:v>
                </c:pt>
                <c:pt idx="3570">
                  <c:v>10/07/2017 0:00</c:v>
                </c:pt>
                <c:pt idx="3571">
                  <c:v>11/07/2017 0:00</c:v>
                </c:pt>
                <c:pt idx="3572">
                  <c:v>12/07/2017 0:00</c:v>
                </c:pt>
                <c:pt idx="3573">
                  <c:v>13/07/2017 0:00</c:v>
                </c:pt>
                <c:pt idx="3574">
                  <c:v>14/07/2017 0:00</c:v>
                </c:pt>
                <c:pt idx="3575">
                  <c:v>15/07/2017 0:00</c:v>
                </c:pt>
                <c:pt idx="3576">
                  <c:v>16/07/2017 0:00</c:v>
                </c:pt>
                <c:pt idx="3577">
                  <c:v>17/07/2017 0:00</c:v>
                </c:pt>
                <c:pt idx="3578">
                  <c:v>18/07/2017 0:00</c:v>
                </c:pt>
                <c:pt idx="3579">
                  <c:v>19/07/2017 0:00</c:v>
                </c:pt>
                <c:pt idx="3580">
                  <c:v>20/07/2017 0:00</c:v>
                </c:pt>
                <c:pt idx="3581">
                  <c:v>21/07/2017 0:00</c:v>
                </c:pt>
                <c:pt idx="3582">
                  <c:v>22/07/2017 0:00</c:v>
                </c:pt>
                <c:pt idx="3583">
                  <c:v>23/07/2017 0:00</c:v>
                </c:pt>
                <c:pt idx="3584">
                  <c:v>24/07/2017 0:00</c:v>
                </c:pt>
                <c:pt idx="3585">
                  <c:v>25/07/2017 0:00</c:v>
                </c:pt>
                <c:pt idx="3586">
                  <c:v>26/07/2017 0:00</c:v>
                </c:pt>
                <c:pt idx="3587">
                  <c:v>27/07/2017 0:00</c:v>
                </c:pt>
                <c:pt idx="3588">
                  <c:v>28/07/2017 0:00</c:v>
                </c:pt>
                <c:pt idx="3589">
                  <c:v>29/07/2017 0:00</c:v>
                </c:pt>
                <c:pt idx="3590">
                  <c:v>30/07/2017 0:00</c:v>
                </c:pt>
                <c:pt idx="3591">
                  <c:v>31/07/2017 0:00</c:v>
                </c:pt>
                <c:pt idx="3592">
                  <c:v>1/08/2017 0:00</c:v>
                </c:pt>
                <c:pt idx="3593">
                  <c:v>2/08/2017 0:00</c:v>
                </c:pt>
                <c:pt idx="3594">
                  <c:v>3/08/2017 0:00</c:v>
                </c:pt>
                <c:pt idx="3595">
                  <c:v>4/08/2017 0:00</c:v>
                </c:pt>
                <c:pt idx="3596">
                  <c:v>5/08/2017 0:00</c:v>
                </c:pt>
                <c:pt idx="3597">
                  <c:v>6/08/2017 0:00</c:v>
                </c:pt>
                <c:pt idx="3598">
                  <c:v>7/08/2017 0:00</c:v>
                </c:pt>
                <c:pt idx="3599">
                  <c:v>8/08/2017 0:00</c:v>
                </c:pt>
                <c:pt idx="3600">
                  <c:v>9/08/2017 0:00</c:v>
                </c:pt>
                <c:pt idx="3601">
                  <c:v>10/08/2017 0:00</c:v>
                </c:pt>
                <c:pt idx="3602">
                  <c:v>11/08/2017 0:00</c:v>
                </c:pt>
                <c:pt idx="3603">
                  <c:v>12/08/2017 0:00</c:v>
                </c:pt>
                <c:pt idx="3604">
                  <c:v>13/08/2017 0:00</c:v>
                </c:pt>
                <c:pt idx="3605">
                  <c:v>14/08/2017 0:00</c:v>
                </c:pt>
                <c:pt idx="3606">
                  <c:v>15/08/2017 0:00</c:v>
                </c:pt>
                <c:pt idx="3607">
                  <c:v>16/08/2017 0:00</c:v>
                </c:pt>
                <c:pt idx="3608">
                  <c:v>17/08/2017 0:00</c:v>
                </c:pt>
                <c:pt idx="3609">
                  <c:v>18/08/2017 0:00</c:v>
                </c:pt>
                <c:pt idx="3610">
                  <c:v>19/08/2017 0:00</c:v>
                </c:pt>
                <c:pt idx="3611">
                  <c:v>20/08/2017 0:00</c:v>
                </c:pt>
                <c:pt idx="3612">
                  <c:v>21/08/2017 0:00</c:v>
                </c:pt>
                <c:pt idx="3613">
                  <c:v>22/08/2017 0:00</c:v>
                </c:pt>
                <c:pt idx="3614">
                  <c:v>23/08/2017 0:00</c:v>
                </c:pt>
                <c:pt idx="3615">
                  <c:v>24/08/2017 0:00</c:v>
                </c:pt>
                <c:pt idx="3616">
                  <c:v>25/08/2017 0:00</c:v>
                </c:pt>
                <c:pt idx="3617">
                  <c:v>26/08/2017 0:00</c:v>
                </c:pt>
                <c:pt idx="3618">
                  <c:v>27/08/2017 0:00</c:v>
                </c:pt>
                <c:pt idx="3619">
                  <c:v>28/08/2017 0:00</c:v>
                </c:pt>
                <c:pt idx="3620">
                  <c:v>29/08/2017 0:00</c:v>
                </c:pt>
                <c:pt idx="3621">
                  <c:v>30/08/2017 0:00</c:v>
                </c:pt>
                <c:pt idx="3622">
                  <c:v>31/08/2017 0:00</c:v>
                </c:pt>
                <c:pt idx="3623">
                  <c:v>1/09/2017 0:00</c:v>
                </c:pt>
                <c:pt idx="3624">
                  <c:v>2/09/2017 0:00</c:v>
                </c:pt>
                <c:pt idx="3625">
                  <c:v>3/09/2017 0:00</c:v>
                </c:pt>
                <c:pt idx="3626">
                  <c:v>4/09/2017 0:00</c:v>
                </c:pt>
                <c:pt idx="3627">
                  <c:v>5/09/2017 0:00</c:v>
                </c:pt>
                <c:pt idx="3628">
                  <c:v>6/09/2017 0:00</c:v>
                </c:pt>
                <c:pt idx="3629">
                  <c:v>7/09/2017 0:00</c:v>
                </c:pt>
                <c:pt idx="3630">
                  <c:v>8/09/2017 0:00</c:v>
                </c:pt>
                <c:pt idx="3631">
                  <c:v>9/09/2017 0:00</c:v>
                </c:pt>
                <c:pt idx="3632">
                  <c:v>10/09/2017 0:00</c:v>
                </c:pt>
                <c:pt idx="3633">
                  <c:v>11/09/2017 0:00</c:v>
                </c:pt>
                <c:pt idx="3634">
                  <c:v>12/09/2017 0:00</c:v>
                </c:pt>
                <c:pt idx="3635">
                  <c:v>13/09/2017 0:00</c:v>
                </c:pt>
                <c:pt idx="3636">
                  <c:v>14/09/2017 0:00</c:v>
                </c:pt>
                <c:pt idx="3637">
                  <c:v>15/09/2017 0:00</c:v>
                </c:pt>
                <c:pt idx="3638">
                  <c:v>16/09/2017 0:00</c:v>
                </c:pt>
                <c:pt idx="3639">
                  <c:v>17/09/2017 0:00</c:v>
                </c:pt>
                <c:pt idx="3640">
                  <c:v>18/09/2017 0:00</c:v>
                </c:pt>
                <c:pt idx="3641">
                  <c:v>19/09/2017 0:00</c:v>
                </c:pt>
                <c:pt idx="3642">
                  <c:v>20/09/2017 0:00</c:v>
                </c:pt>
                <c:pt idx="3643">
                  <c:v>21/09/2017 0:00</c:v>
                </c:pt>
                <c:pt idx="3644">
                  <c:v>22/09/2017 0:00</c:v>
                </c:pt>
                <c:pt idx="3645">
                  <c:v>23/09/2017 0:00</c:v>
                </c:pt>
                <c:pt idx="3646">
                  <c:v>24/09/2017 0:00</c:v>
                </c:pt>
                <c:pt idx="3647">
                  <c:v>25/09/2017 0:00</c:v>
                </c:pt>
                <c:pt idx="3648">
                  <c:v>26/09/2017 0:00</c:v>
                </c:pt>
                <c:pt idx="3649">
                  <c:v>27/09/2017 0:00</c:v>
                </c:pt>
                <c:pt idx="3650">
                  <c:v>28/09/2017 0:00</c:v>
                </c:pt>
                <c:pt idx="3651">
                  <c:v>29/09/2017 0:00</c:v>
                </c:pt>
                <c:pt idx="3652">
                  <c:v>30/09/2017 0:00</c:v>
                </c:pt>
                <c:pt idx="3653">
                  <c:v>1/10/2017 0:00</c:v>
                </c:pt>
                <c:pt idx="3654">
                  <c:v>2/10/2017 0:00</c:v>
                </c:pt>
                <c:pt idx="3655">
                  <c:v>3/10/2017 0:00</c:v>
                </c:pt>
                <c:pt idx="3656">
                  <c:v>4/10/2017 0:00</c:v>
                </c:pt>
                <c:pt idx="3657">
                  <c:v>5/10/2017 0:00</c:v>
                </c:pt>
                <c:pt idx="3658">
                  <c:v>6/10/2017 0:00</c:v>
                </c:pt>
                <c:pt idx="3659">
                  <c:v>7/10/2017 0:00</c:v>
                </c:pt>
                <c:pt idx="3660">
                  <c:v>8/10/2017 0:00</c:v>
                </c:pt>
                <c:pt idx="3661">
                  <c:v>9/10/2017 0:00</c:v>
                </c:pt>
                <c:pt idx="3662">
                  <c:v>10/10/2017 0:00</c:v>
                </c:pt>
                <c:pt idx="3663">
                  <c:v>11/10/2017 0:00</c:v>
                </c:pt>
                <c:pt idx="3664">
                  <c:v>12/10/2017 0:00</c:v>
                </c:pt>
                <c:pt idx="3665">
                  <c:v>13/10/2017 0:00</c:v>
                </c:pt>
                <c:pt idx="3666">
                  <c:v>14/10/2017 0:00</c:v>
                </c:pt>
                <c:pt idx="3667">
                  <c:v>15/10/2017 0:00</c:v>
                </c:pt>
                <c:pt idx="3668">
                  <c:v>16/10/2017 0:00</c:v>
                </c:pt>
                <c:pt idx="3669">
                  <c:v>17/10/2017 0:00</c:v>
                </c:pt>
                <c:pt idx="3670">
                  <c:v>18/10/2017 0:00</c:v>
                </c:pt>
                <c:pt idx="3671">
                  <c:v>19/10/2017 0:00</c:v>
                </c:pt>
                <c:pt idx="3672">
                  <c:v>20/10/2017 0:00</c:v>
                </c:pt>
                <c:pt idx="3673">
                  <c:v>21/10/2017 0:00</c:v>
                </c:pt>
                <c:pt idx="3674">
                  <c:v>22/10/2017 0:00</c:v>
                </c:pt>
                <c:pt idx="3675">
                  <c:v>23/10/2017 0:00</c:v>
                </c:pt>
                <c:pt idx="3676">
                  <c:v>24/10/2017 0:00</c:v>
                </c:pt>
                <c:pt idx="3677">
                  <c:v>25/10/2017 0:00</c:v>
                </c:pt>
                <c:pt idx="3678">
                  <c:v>26/10/2017 0:00</c:v>
                </c:pt>
                <c:pt idx="3679">
                  <c:v>27/10/2017 0:00</c:v>
                </c:pt>
                <c:pt idx="3680">
                  <c:v>28/10/2017 0:00</c:v>
                </c:pt>
                <c:pt idx="3681">
                  <c:v>29/10/2017 0:00</c:v>
                </c:pt>
                <c:pt idx="3682">
                  <c:v>30/10/2017 0:00</c:v>
                </c:pt>
                <c:pt idx="3683">
                  <c:v>31/10/2017 0:00</c:v>
                </c:pt>
                <c:pt idx="3684">
                  <c:v>1/11/2017 0:00</c:v>
                </c:pt>
                <c:pt idx="3685">
                  <c:v>2/11/2017 0:00</c:v>
                </c:pt>
                <c:pt idx="3686">
                  <c:v>3/11/2017 0:00</c:v>
                </c:pt>
                <c:pt idx="3687">
                  <c:v>4/11/2017 0:00</c:v>
                </c:pt>
                <c:pt idx="3688">
                  <c:v>5/11/2017 0:00</c:v>
                </c:pt>
                <c:pt idx="3689">
                  <c:v>6/11/2017 0:00</c:v>
                </c:pt>
                <c:pt idx="3690">
                  <c:v>7/11/2017 0:00</c:v>
                </c:pt>
                <c:pt idx="3691">
                  <c:v>8/11/2017 0:00</c:v>
                </c:pt>
                <c:pt idx="3692">
                  <c:v>9/11/2017 0:00</c:v>
                </c:pt>
                <c:pt idx="3693">
                  <c:v>10/11/2017 0:00</c:v>
                </c:pt>
                <c:pt idx="3694">
                  <c:v>11/11/2017 0:00</c:v>
                </c:pt>
                <c:pt idx="3695">
                  <c:v>12/11/2017 0:00</c:v>
                </c:pt>
                <c:pt idx="3696">
                  <c:v>13/11/2017 0:00</c:v>
                </c:pt>
                <c:pt idx="3697">
                  <c:v>14/11/2017 0:00</c:v>
                </c:pt>
                <c:pt idx="3698">
                  <c:v>15/11/2017 0:00</c:v>
                </c:pt>
                <c:pt idx="3699">
                  <c:v>16/11/2017 0:00</c:v>
                </c:pt>
                <c:pt idx="3700">
                  <c:v>17/11/2017 0:00</c:v>
                </c:pt>
                <c:pt idx="3701">
                  <c:v>18/11/2017 0:00</c:v>
                </c:pt>
                <c:pt idx="3702">
                  <c:v>19/11/2017 0:00</c:v>
                </c:pt>
                <c:pt idx="3703">
                  <c:v>20/11/2017 0:00</c:v>
                </c:pt>
                <c:pt idx="3704">
                  <c:v>21/11/2017 0:00</c:v>
                </c:pt>
                <c:pt idx="3705">
                  <c:v>22/11/2017 0:00</c:v>
                </c:pt>
                <c:pt idx="3706">
                  <c:v>23/11/2017 0:00</c:v>
                </c:pt>
                <c:pt idx="3707">
                  <c:v>24/11/2017 0:00</c:v>
                </c:pt>
                <c:pt idx="3708">
                  <c:v>25/11/2017 0:00</c:v>
                </c:pt>
                <c:pt idx="3709">
                  <c:v>26/11/2017 0:00</c:v>
                </c:pt>
                <c:pt idx="3710">
                  <c:v>27/11/2017 0:00</c:v>
                </c:pt>
                <c:pt idx="3711">
                  <c:v>28/11/2017 0:00</c:v>
                </c:pt>
                <c:pt idx="3712">
                  <c:v>29/11/2017 0:00</c:v>
                </c:pt>
                <c:pt idx="3713">
                  <c:v>30/11/2017 0:00</c:v>
                </c:pt>
                <c:pt idx="3714">
                  <c:v>1/12/2017 0:00</c:v>
                </c:pt>
                <c:pt idx="3715">
                  <c:v>2/12/2017 0:00</c:v>
                </c:pt>
                <c:pt idx="3716">
                  <c:v>3/12/2017 0:00</c:v>
                </c:pt>
                <c:pt idx="3717">
                  <c:v>4/12/2017 0:00</c:v>
                </c:pt>
                <c:pt idx="3718">
                  <c:v>5/12/2017 0:00</c:v>
                </c:pt>
                <c:pt idx="3719">
                  <c:v>6/12/2017 0:00</c:v>
                </c:pt>
                <c:pt idx="3720">
                  <c:v>7/12/2017 0:00</c:v>
                </c:pt>
                <c:pt idx="3721">
                  <c:v>8/12/2017 0:00</c:v>
                </c:pt>
                <c:pt idx="3722">
                  <c:v>9/12/2017 0:00</c:v>
                </c:pt>
                <c:pt idx="3723">
                  <c:v>10/12/2017 0:00</c:v>
                </c:pt>
                <c:pt idx="3724">
                  <c:v>11/12/2017 0:00</c:v>
                </c:pt>
                <c:pt idx="3725">
                  <c:v>12/12/2017 0:00</c:v>
                </c:pt>
                <c:pt idx="3726">
                  <c:v>13/12/2017 0:00</c:v>
                </c:pt>
                <c:pt idx="3727">
                  <c:v>14/12/2017 0:00</c:v>
                </c:pt>
                <c:pt idx="3728">
                  <c:v>15/12/2017 0:00</c:v>
                </c:pt>
                <c:pt idx="3729">
                  <c:v>16/12/2017 0:00</c:v>
                </c:pt>
                <c:pt idx="3730">
                  <c:v>17/12/2017 0:00</c:v>
                </c:pt>
                <c:pt idx="3731">
                  <c:v>18/12/2017 0:00</c:v>
                </c:pt>
                <c:pt idx="3732">
                  <c:v>19/12/2017 0:00</c:v>
                </c:pt>
                <c:pt idx="3733">
                  <c:v>20/12/2017 0:00</c:v>
                </c:pt>
                <c:pt idx="3734">
                  <c:v>21/12/2017 0:00</c:v>
                </c:pt>
                <c:pt idx="3735">
                  <c:v>22/12/2017 0:00</c:v>
                </c:pt>
                <c:pt idx="3736">
                  <c:v>23/12/2017 0:00</c:v>
                </c:pt>
                <c:pt idx="3737">
                  <c:v>24/12/2017 0:00</c:v>
                </c:pt>
                <c:pt idx="3738">
                  <c:v>25/12/2017 0:00</c:v>
                </c:pt>
                <c:pt idx="3739">
                  <c:v>26/12/2017 0:00</c:v>
                </c:pt>
                <c:pt idx="3740">
                  <c:v>27/12/2017 0:00</c:v>
                </c:pt>
                <c:pt idx="3741">
                  <c:v>28/12/2017 0:00</c:v>
                </c:pt>
                <c:pt idx="3742">
                  <c:v>29/12/2017 0:00</c:v>
                </c:pt>
                <c:pt idx="3743">
                  <c:v>30/12/2017 0:00</c:v>
                </c:pt>
                <c:pt idx="3744">
                  <c:v>31/12/2017 0:00</c:v>
                </c:pt>
                <c:pt idx="3745">
                  <c:v>1/01/2018 0:00</c:v>
                </c:pt>
                <c:pt idx="3746">
                  <c:v>2/01/2018 0:00</c:v>
                </c:pt>
                <c:pt idx="3747">
                  <c:v>3/01/2018 0:00</c:v>
                </c:pt>
                <c:pt idx="3748">
                  <c:v>4/01/2018 0:00</c:v>
                </c:pt>
                <c:pt idx="3749">
                  <c:v>5/01/2018 0:00</c:v>
                </c:pt>
                <c:pt idx="3750">
                  <c:v>6/01/2018 0:00</c:v>
                </c:pt>
                <c:pt idx="3751">
                  <c:v>7/01/2018 0:00</c:v>
                </c:pt>
                <c:pt idx="3752">
                  <c:v>8/01/2018 0:00</c:v>
                </c:pt>
                <c:pt idx="3753">
                  <c:v>9/01/2018 0:00</c:v>
                </c:pt>
                <c:pt idx="3754">
                  <c:v>10/01/2018 0:00</c:v>
                </c:pt>
                <c:pt idx="3755">
                  <c:v>11/01/2018 0:00</c:v>
                </c:pt>
                <c:pt idx="3756">
                  <c:v>12/01/2018 0:00</c:v>
                </c:pt>
                <c:pt idx="3757">
                  <c:v>13/01/2018 0:00</c:v>
                </c:pt>
                <c:pt idx="3758">
                  <c:v>14/01/2018 0:00</c:v>
                </c:pt>
                <c:pt idx="3759">
                  <c:v>15/01/2018 0:00</c:v>
                </c:pt>
                <c:pt idx="3760">
                  <c:v>16/01/2018 0:00</c:v>
                </c:pt>
                <c:pt idx="3761">
                  <c:v>17/01/2018 0:00</c:v>
                </c:pt>
                <c:pt idx="3762">
                  <c:v>18/01/2018 0:00</c:v>
                </c:pt>
                <c:pt idx="3763">
                  <c:v>19/01/2018 0:00</c:v>
                </c:pt>
                <c:pt idx="3764">
                  <c:v>20/01/2018 0:00</c:v>
                </c:pt>
                <c:pt idx="3765">
                  <c:v>21/01/2018 0:00</c:v>
                </c:pt>
                <c:pt idx="3766">
                  <c:v>22/01/2018 0:00</c:v>
                </c:pt>
                <c:pt idx="3767">
                  <c:v>23/01/2018 0:00</c:v>
                </c:pt>
                <c:pt idx="3768">
                  <c:v>24/01/2018 0:00</c:v>
                </c:pt>
                <c:pt idx="3769">
                  <c:v>25/01/2018 0:00</c:v>
                </c:pt>
                <c:pt idx="3770">
                  <c:v>26/01/2018 0:00</c:v>
                </c:pt>
                <c:pt idx="3771">
                  <c:v>27/01/2018 0:00</c:v>
                </c:pt>
                <c:pt idx="3772">
                  <c:v>28/01/2018 0:00</c:v>
                </c:pt>
                <c:pt idx="3773">
                  <c:v>29/01/2018 0:00</c:v>
                </c:pt>
                <c:pt idx="3774">
                  <c:v>30/01/2018 0:00</c:v>
                </c:pt>
                <c:pt idx="3775">
                  <c:v>31/01/2018 0:00</c:v>
                </c:pt>
                <c:pt idx="3776">
                  <c:v>1/02/2018 0:00</c:v>
                </c:pt>
                <c:pt idx="3777">
                  <c:v>2/02/2018 0:00</c:v>
                </c:pt>
                <c:pt idx="3778">
                  <c:v>3/02/2018 0:00</c:v>
                </c:pt>
                <c:pt idx="3779">
                  <c:v>4/02/2018 0:00</c:v>
                </c:pt>
                <c:pt idx="3780">
                  <c:v>5/02/2018 0:00</c:v>
                </c:pt>
                <c:pt idx="3781">
                  <c:v>6/02/2018 0:00</c:v>
                </c:pt>
                <c:pt idx="3782">
                  <c:v>7/02/2018 0:00</c:v>
                </c:pt>
                <c:pt idx="3783">
                  <c:v>8/02/2018 0:00</c:v>
                </c:pt>
                <c:pt idx="3784">
                  <c:v>9/02/2018 0:00</c:v>
                </c:pt>
                <c:pt idx="3785">
                  <c:v>10/02/2018 0:00</c:v>
                </c:pt>
                <c:pt idx="3786">
                  <c:v>11/02/2018 0:00</c:v>
                </c:pt>
                <c:pt idx="3787">
                  <c:v>12/02/2018 0:00</c:v>
                </c:pt>
                <c:pt idx="3788">
                  <c:v>13/02/2018 0:00</c:v>
                </c:pt>
                <c:pt idx="3789">
                  <c:v>14/02/2018 0:00</c:v>
                </c:pt>
                <c:pt idx="3790">
                  <c:v>15/02/2018 0:00</c:v>
                </c:pt>
                <c:pt idx="3791">
                  <c:v>16/02/2018 0:00</c:v>
                </c:pt>
                <c:pt idx="3792">
                  <c:v>17/02/2018 0:00</c:v>
                </c:pt>
                <c:pt idx="3793">
                  <c:v>18/02/2018 0:00</c:v>
                </c:pt>
                <c:pt idx="3794">
                  <c:v>19/02/2018 0:00</c:v>
                </c:pt>
                <c:pt idx="3795">
                  <c:v>20/02/2018 0:00</c:v>
                </c:pt>
                <c:pt idx="3796">
                  <c:v>21/02/2018 0:00</c:v>
                </c:pt>
                <c:pt idx="3797">
                  <c:v>22/02/2018 0:00</c:v>
                </c:pt>
                <c:pt idx="3798">
                  <c:v>23/02/2018 0:00</c:v>
                </c:pt>
                <c:pt idx="3799">
                  <c:v>24/02/2018 0:00</c:v>
                </c:pt>
                <c:pt idx="3800">
                  <c:v>25/02/2018 0:00</c:v>
                </c:pt>
                <c:pt idx="3801">
                  <c:v>26/02/2018 0:00</c:v>
                </c:pt>
                <c:pt idx="3802">
                  <c:v>27/02/2018 0:00</c:v>
                </c:pt>
                <c:pt idx="3803">
                  <c:v>28/02/2018 0:00</c:v>
                </c:pt>
                <c:pt idx="3804">
                  <c:v>1/03/2018 0:00</c:v>
                </c:pt>
                <c:pt idx="3805">
                  <c:v>2/03/2018 0:00</c:v>
                </c:pt>
                <c:pt idx="3806">
                  <c:v>3/03/2018 0:00</c:v>
                </c:pt>
                <c:pt idx="3807">
                  <c:v>4/03/2018 0:00</c:v>
                </c:pt>
                <c:pt idx="3808">
                  <c:v>5/03/2018 0:00</c:v>
                </c:pt>
                <c:pt idx="3809">
                  <c:v>6/03/2018 0:00</c:v>
                </c:pt>
                <c:pt idx="3810">
                  <c:v>7/03/2018 0:00</c:v>
                </c:pt>
                <c:pt idx="3811">
                  <c:v>8/03/2018 0:00</c:v>
                </c:pt>
                <c:pt idx="3812">
                  <c:v>9/03/2018 0:00</c:v>
                </c:pt>
                <c:pt idx="3813">
                  <c:v>10/03/2018 0:00</c:v>
                </c:pt>
                <c:pt idx="3814">
                  <c:v>11/03/2018 0:00</c:v>
                </c:pt>
                <c:pt idx="3815">
                  <c:v>12/03/2018 0:00</c:v>
                </c:pt>
                <c:pt idx="3816">
                  <c:v>13/03/2018 0:00</c:v>
                </c:pt>
                <c:pt idx="3817">
                  <c:v>14/03/2018 0:00</c:v>
                </c:pt>
                <c:pt idx="3818">
                  <c:v>15/03/2018 0:00</c:v>
                </c:pt>
                <c:pt idx="3819">
                  <c:v>16/03/2018 0:00</c:v>
                </c:pt>
                <c:pt idx="3820">
                  <c:v>17/03/2018 0:00</c:v>
                </c:pt>
                <c:pt idx="3821">
                  <c:v>18/03/2018 0:00</c:v>
                </c:pt>
                <c:pt idx="3822">
                  <c:v>19/03/2018 0:00</c:v>
                </c:pt>
                <c:pt idx="3823">
                  <c:v>20/03/2018 0:00</c:v>
                </c:pt>
                <c:pt idx="3824">
                  <c:v>21/03/2018 0:00</c:v>
                </c:pt>
                <c:pt idx="3825">
                  <c:v>22/03/2018 0:00</c:v>
                </c:pt>
                <c:pt idx="3826">
                  <c:v>23/03/2018 0:00</c:v>
                </c:pt>
                <c:pt idx="3827">
                  <c:v>24/03/2018 0:00</c:v>
                </c:pt>
                <c:pt idx="3828">
                  <c:v>25/03/2018 0:00</c:v>
                </c:pt>
                <c:pt idx="3829">
                  <c:v>26/03/2018 0:00</c:v>
                </c:pt>
                <c:pt idx="3830">
                  <c:v>27/03/2018 0:00</c:v>
                </c:pt>
                <c:pt idx="3831">
                  <c:v>28/03/2018 0:00</c:v>
                </c:pt>
                <c:pt idx="3832">
                  <c:v>29/03/2018 0:00</c:v>
                </c:pt>
                <c:pt idx="3833">
                  <c:v>30/03/2018 0:00</c:v>
                </c:pt>
                <c:pt idx="3834">
                  <c:v>31/03/2018 0:00</c:v>
                </c:pt>
                <c:pt idx="3835">
                  <c:v>1/04/2018 0:00</c:v>
                </c:pt>
                <c:pt idx="3836">
                  <c:v>2/04/2018 0:00</c:v>
                </c:pt>
                <c:pt idx="3837">
                  <c:v>3/04/2018 0:00</c:v>
                </c:pt>
                <c:pt idx="3838">
                  <c:v>4/04/2018 0:00</c:v>
                </c:pt>
                <c:pt idx="3839">
                  <c:v>5/04/2018 0:00</c:v>
                </c:pt>
                <c:pt idx="3840">
                  <c:v>6/04/2018 0:00</c:v>
                </c:pt>
                <c:pt idx="3841">
                  <c:v>7/04/2018 0:00</c:v>
                </c:pt>
                <c:pt idx="3842">
                  <c:v>8/04/2018 0:00</c:v>
                </c:pt>
                <c:pt idx="3843">
                  <c:v>9/04/2018 0:00</c:v>
                </c:pt>
                <c:pt idx="3844">
                  <c:v>10/04/2018 0:00</c:v>
                </c:pt>
                <c:pt idx="3845">
                  <c:v>11/04/2018 0:00</c:v>
                </c:pt>
                <c:pt idx="3846">
                  <c:v>12/04/2018 0:00</c:v>
                </c:pt>
                <c:pt idx="3847">
                  <c:v>13/04/2018 0:00</c:v>
                </c:pt>
                <c:pt idx="3848">
                  <c:v>14/04/2018 0:00</c:v>
                </c:pt>
                <c:pt idx="3849">
                  <c:v>15/04/2018 0:00</c:v>
                </c:pt>
                <c:pt idx="3850">
                  <c:v>16/04/2018 0:00</c:v>
                </c:pt>
                <c:pt idx="3851">
                  <c:v>17/04/2018 0:00</c:v>
                </c:pt>
                <c:pt idx="3852">
                  <c:v>18/04/2018 0:00</c:v>
                </c:pt>
                <c:pt idx="3853">
                  <c:v>19/04/2018 0:00</c:v>
                </c:pt>
                <c:pt idx="3854">
                  <c:v>20/04/2018 0:00</c:v>
                </c:pt>
                <c:pt idx="3855">
                  <c:v>21/04/2018 0:00</c:v>
                </c:pt>
                <c:pt idx="3856">
                  <c:v>22/04/2018 0:00</c:v>
                </c:pt>
                <c:pt idx="3857">
                  <c:v>23/04/2018 0:00</c:v>
                </c:pt>
                <c:pt idx="3858">
                  <c:v>24/04/2018 0:00</c:v>
                </c:pt>
                <c:pt idx="3859">
                  <c:v>25/04/2018 0:00</c:v>
                </c:pt>
                <c:pt idx="3860">
                  <c:v>26/04/2018 0:00</c:v>
                </c:pt>
                <c:pt idx="3861">
                  <c:v>27/04/2018 0:00</c:v>
                </c:pt>
                <c:pt idx="3862">
                  <c:v>28/04/2018 0:00</c:v>
                </c:pt>
                <c:pt idx="3863">
                  <c:v>29/04/2018 0:00</c:v>
                </c:pt>
                <c:pt idx="3864">
                  <c:v>30/04/2018 0:00</c:v>
                </c:pt>
                <c:pt idx="3865">
                  <c:v>1/05/2018 0:00</c:v>
                </c:pt>
                <c:pt idx="3866">
                  <c:v>2/05/2018 0:00</c:v>
                </c:pt>
                <c:pt idx="3867">
                  <c:v>3/05/2018 0:00</c:v>
                </c:pt>
                <c:pt idx="3868">
                  <c:v>4/05/2018 0:00</c:v>
                </c:pt>
                <c:pt idx="3869">
                  <c:v>5/05/2018 0:00</c:v>
                </c:pt>
                <c:pt idx="3870">
                  <c:v>6/05/2018 0:00</c:v>
                </c:pt>
                <c:pt idx="3871">
                  <c:v>7/05/2018 0:00</c:v>
                </c:pt>
                <c:pt idx="3872">
                  <c:v>8/05/2018 0:00</c:v>
                </c:pt>
                <c:pt idx="3873">
                  <c:v>9/05/2018 0:00</c:v>
                </c:pt>
                <c:pt idx="3874">
                  <c:v>10/05/2018 0:00</c:v>
                </c:pt>
                <c:pt idx="3875">
                  <c:v>11/05/2018 0:00</c:v>
                </c:pt>
                <c:pt idx="3876">
                  <c:v>12/05/2018 0:00</c:v>
                </c:pt>
                <c:pt idx="3877">
                  <c:v>13/05/2018 0:00</c:v>
                </c:pt>
                <c:pt idx="3878">
                  <c:v>14/05/2018 0:00</c:v>
                </c:pt>
                <c:pt idx="3879">
                  <c:v>15/05/2018 0:00</c:v>
                </c:pt>
                <c:pt idx="3880">
                  <c:v>16/05/2018 0:00</c:v>
                </c:pt>
                <c:pt idx="3881">
                  <c:v>17/05/2018 0:00</c:v>
                </c:pt>
                <c:pt idx="3882">
                  <c:v>18/05/2018 0:00</c:v>
                </c:pt>
                <c:pt idx="3883">
                  <c:v>19/05/2018 0:00</c:v>
                </c:pt>
                <c:pt idx="3884">
                  <c:v>20/05/2018 0:00</c:v>
                </c:pt>
                <c:pt idx="3885">
                  <c:v>21/05/2018 0:00</c:v>
                </c:pt>
                <c:pt idx="3886">
                  <c:v>22/05/2018 0:00</c:v>
                </c:pt>
                <c:pt idx="3887">
                  <c:v>23/05/2018 0:00</c:v>
                </c:pt>
                <c:pt idx="3888">
                  <c:v>24/05/2018 0:00</c:v>
                </c:pt>
                <c:pt idx="3889">
                  <c:v>25/05/2018 0:00</c:v>
                </c:pt>
                <c:pt idx="3890">
                  <c:v>26/05/2018 0:00</c:v>
                </c:pt>
                <c:pt idx="3891">
                  <c:v>27/05/2018 0:00</c:v>
                </c:pt>
                <c:pt idx="3892">
                  <c:v>28/05/2018 0:00</c:v>
                </c:pt>
                <c:pt idx="3893">
                  <c:v>29/05/2018 0:00</c:v>
                </c:pt>
                <c:pt idx="3894">
                  <c:v>30/05/2018 0:00</c:v>
                </c:pt>
                <c:pt idx="3895">
                  <c:v>31/05/2018 0:00</c:v>
                </c:pt>
                <c:pt idx="3896">
                  <c:v>1/06/2018 0:00</c:v>
                </c:pt>
                <c:pt idx="3897">
                  <c:v>2/06/2018 0:00</c:v>
                </c:pt>
                <c:pt idx="3898">
                  <c:v>3/06/2018 0:00</c:v>
                </c:pt>
                <c:pt idx="3899">
                  <c:v>4/06/2018 0:00</c:v>
                </c:pt>
                <c:pt idx="3900">
                  <c:v>5/06/2018 0:00</c:v>
                </c:pt>
                <c:pt idx="3901">
                  <c:v>6/06/2018 0:00</c:v>
                </c:pt>
                <c:pt idx="3902">
                  <c:v>7/06/2018 0:00</c:v>
                </c:pt>
                <c:pt idx="3903">
                  <c:v>8/06/2018 0:00</c:v>
                </c:pt>
                <c:pt idx="3904">
                  <c:v>9/06/2018 0:00</c:v>
                </c:pt>
                <c:pt idx="3905">
                  <c:v>10/06/2018 0:00</c:v>
                </c:pt>
                <c:pt idx="3906">
                  <c:v>11/06/2018 0:00</c:v>
                </c:pt>
                <c:pt idx="3907">
                  <c:v>12/06/2018 0:00</c:v>
                </c:pt>
                <c:pt idx="3908">
                  <c:v>13/06/2018 0:00</c:v>
                </c:pt>
                <c:pt idx="3909">
                  <c:v>14/06/2018 0:00</c:v>
                </c:pt>
                <c:pt idx="3910">
                  <c:v>15/06/2018 0:00</c:v>
                </c:pt>
                <c:pt idx="3911">
                  <c:v>16/06/2018 0:00</c:v>
                </c:pt>
                <c:pt idx="3912">
                  <c:v>17/06/2018 0:00</c:v>
                </c:pt>
                <c:pt idx="3913">
                  <c:v>18/06/2018 0:00</c:v>
                </c:pt>
                <c:pt idx="3914">
                  <c:v>19/06/2018 0:00</c:v>
                </c:pt>
                <c:pt idx="3915">
                  <c:v>20/06/2018 0:00</c:v>
                </c:pt>
                <c:pt idx="3916">
                  <c:v>21/06/2018 0:00</c:v>
                </c:pt>
                <c:pt idx="3917">
                  <c:v>22/06/2018 0:00</c:v>
                </c:pt>
                <c:pt idx="3918">
                  <c:v>23/06/2018 0:00</c:v>
                </c:pt>
                <c:pt idx="3919">
                  <c:v>24/06/2018 0:00</c:v>
                </c:pt>
                <c:pt idx="3920">
                  <c:v>25/06/2018 0:00</c:v>
                </c:pt>
                <c:pt idx="3921">
                  <c:v>26/06/2018 0:00</c:v>
                </c:pt>
                <c:pt idx="3922">
                  <c:v>27/06/2018 0:00</c:v>
                </c:pt>
                <c:pt idx="3923">
                  <c:v>28/06/2018 0:00</c:v>
                </c:pt>
                <c:pt idx="3924">
                  <c:v>29/06/2018 0:00</c:v>
                </c:pt>
                <c:pt idx="3925">
                  <c:v>30/06/2018 0:00</c:v>
                </c:pt>
                <c:pt idx="3926">
                  <c:v>1/07/2018 0:00</c:v>
                </c:pt>
                <c:pt idx="3927">
                  <c:v>2/07/2018 0:00</c:v>
                </c:pt>
                <c:pt idx="3928">
                  <c:v>3/07/2018 0:00</c:v>
                </c:pt>
                <c:pt idx="3929">
                  <c:v>4/07/2018 0:00</c:v>
                </c:pt>
                <c:pt idx="3930">
                  <c:v>5/07/2018 0:00</c:v>
                </c:pt>
                <c:pt idx="3931">
                  <c:v>6/07/2018 0:00</c:v>
                </c:pt>
                <c:pt idx="3932">
                  <c:v>7/07/2018 0:00</c:v>
                </c:pt>
                <c:pt idx="3933">
                  <c:v>8/07/2018 0:00</c:v>
                </c:pt>
                <c:pt idx="3934">
                  <c:v>9/07/2018 0:00</c:v>
                </c:pt>
                <c:pt idx="3935">
                  <c:v>10/07/2018 0:00</c:v>
                </c:pt>
                <c:pt idx="3936">
                  <c:v>11/07/2018 0:00</c:v>
                </c:pt>
                <c:pt idx="3937">
                  <c:v>12/07/2018 0:00</c:v>
                </c:pt>
                <c:pt idx="3938">
                  <c:v>13/07/2018 0:00</c:v>
                </c:pt>
                <c:pt idx="3939">
                  <c:v>14/07/2018 0:00</c:v>
                </c:pt>
                <c:pt idx="3940">
                  <c:v>15/07/2018 0:00</c:v>
                </c:pt>
                <c:pt idx="3941">
                  <c:v>16/07/2018 0:00</c:v>
                </c:pt>
                <c:pt idx="3942">
                  <c:v>17/07/2018 0:00</c:v>
                </c:pt>
                <c:pt idx="3943">
                  <c:v>18/07/2018 0:00</c:v>
                </c:pt>
                <c:pt idx="3944">
                  <c:v>19/07/2018 0:00</c:v>
                </c:pt>
                <c:pt idx="3945">
                  <c:v>20/07/2018 0:00</c:v>
                </c:pt>
                <c:pt idx="3946">
                  <c:v>21/07/2018 0:00</c:v>
                </c:pt>
                <c:pt idx="3947">
                  <c:v>22/07/2018 0:00</c:v>
                </c:pt>
                <c:pt idx="3948">
                  <c:v>23/07/2018 0:00</c:v>
                </c:pt>
                <c:pt idx="3949">
                  <c:v>24/07/2018 0:00</c:v>
                </c:pt>
                <c:pt idx="3950">
                  <c:v>25/07/2018 0:00</c:v>
                </c:pt>
                <c:pt idx="3951">
                  <c:v>26/07/2018 0:00</c:v>
                </c:pt>
                <c:pt idx="3952">
                  <c:v>27/07/2018 0:00</c:v>
                </c:pt>
                <c:pt idx="3953">
                  <c:v>28/07/2018 0:00</c:v>
                </c:pt>
                <c:pt idx="3954">
                  <c:v>29/07/2018 0:00</c:v>
                </c:pt>
                <c:pt idx="3955">
                  <c:v>30/07/2018 0:00</c:v>
                </c:pt>
                <c:pt idx="3956">
                  <c:v>31/07/2018 0:00</c:v>
                </c:pt>
                <c:pt idx="3957">
                  <c:v>1/08/2018 0:00</c:v>
                </c:pt>
                <c:pt idx="3958">
                  <c:v>2/08/2018 0:00</c:v>
                </c:pt>
                <c:pt idx="3959">
                  <c:v>3/08/2018 0:00</c:v>
                </c:pt>
                <c:pt idx="3960">
                  <c:v>4/08/2018 0:00</c:v>
                </c:pt>
                <c:pt idx="3961">
                  <c:v>5/08/2018 0:00</c:v>
                </c:pt>
                <c:pt idx="3962">
                  <c:v>6/08/2018 0:00</c:v>
                </c:pt>
                <c:pt idx="3963">
                  <c:v>7/08/2018 0:00</c:v>
                </c:pt>
                <c:pt idx="3964">
                  <c:v>8/08/2018 0:00</c:v>
                </c:pt>
                <c:pt idx="3965">
                  <c:v>9/08/2018 0:00</c:v>
                </c:pt>
                <c:pt idx="3966">
                  <c:v>10/08/2018 0:00</c:v>
                </c:pt>
                <c:pt idx="3967">
                  <c:v>11/08/2018 0:00</c:v>
                </c:pt>
                <c:pt idx="3968">
                  <c:v>12/08/2018 0:00</c:v>
                </c:pt>
                <c:pt idx="3969">
                  <c:v>13/08/2018 0:00</c:v>
                </c:pt>
                <c:pt idx="3970">
                  <c:v>14/08/2018 0:00</c:v>
                </c:pt>
                <c:pt idx="3971">
                  <c:v>15/08/2018 0:00</c:v>
                </c:pt>
                <c:pt idx="3972">
                  <c:v>16/08/2018 0:00</c:v>
                </c:pt>
                <c:pt idx="3973">
                  <c:v>17/08/2018 0:00</c:v>
                </c:pt>
                <c:pt idx="3974">
                  <c:v>18/08/2018 0:00</c:v>
                </c:pt>
                <c:pt idx="3975">
                  <c:v>19/08/2018 0:00</c:v>
                </c:pt>
                <c:pt idx="3976">
                  <c:v>20/08/2018 0:00</c:v>
                </c:pt>
                <c:pt idx="3977">
                  <c:v>21/08/2018 0:00</c:v>
                </c:pt>
                <c:pt idx="3978">
                  <c:v>22/08/2018 0:00</c:v>
                </c:pt>
                <c:pt idx="3979">
                  <c:v>23/08/2018 0:00</c:v>
                </c:pt>
                <c:pt idx="3980">
                  <c:v>24/08/2018 0:00</c:v>
                </c:pt>
                <c:pt idx="3981">
                  <c:v>25/08/2018 0:00</c:v>
                </c:pt>
                <c:pt idx="3982">
                  <c:v>26/08/2018 0:00</c:v>
                </c:pt>
                <c:pt idx="3983">
                  <c:v>27/08/2018 0:00</c:v>
                </c:pt>
                <c:pt idx="3984">
                  <c:v>28/08/2018 0:00</c:v>
                </c:pt>
                <c:pt idx="3985">
                  <c:v>29/08/2018 0:00</c:v>
                </c:pt>
                <c:pt idx="3986">
                  <c:v>30/08/2018 0:00</c:v>
                </c:pt>
                <c:pt idx="3987">
                  <c:v>31/08/2018 0:00</c:v>
                </c:pt>
                <c:pt idx="3988">
                  <c:v>1/09/2018 0:00</c:v>
                </c:pt>
                <c:pt idx="3989">
                  <c:v>2/09/2018 0:00</c:v>
                </c:pt>
                <c:pt idx="3990">
                  <c:v>3/09/2018 0:00</c:v>
                </c:pt>
                <c:pt idx="3991">
                  <c:v>4/09/2018 0:00</c:v>
                </c:pt>
                <c:pt idx="3992">
                  <c:v>5/09/2018 0:00</c:v>
                </c:pt>
                <c:pt idx="3993">
                  <c:v>6/09/2018 0:00</c:v>
                </c:pt>
                <c:pt idx="3994">
                  <c:v>7/09/2018 0:00</c:v>
                </c:pt>
                <c:pt idx="3995">
                  <c:v>8/09/2018 0:00</c:v>
                </c:pt>
                <c:pt idx="3996">
                  <c:v>9/09/2018 0:00</c:v>
                </c:pt>
                <c:pt idx="3997">
                  <c:v>10/09/2018 0:00</c:v>
                </c:pt>
                <c:pt idx="3998">
                  <c:v>11/09/2018 0:00</c:v>
                </c:pt>
                <c:pt idx="3999">
                  <c:v>12/09/2018 0:00</c:v>
                </c:pt>
                <c:pt idx="4000">
                  <c:v>13/09/2018 0:00</c:v>
                </c:pt>
                <c:pt idx="4001">
                  <c:v>14/09/2018 0:00</c:v>
                </c:pt>
                <c:pt idx="4002">
                  <c:v>15/09/2018 0:00</c:v>
                </c:pt>
                <c:pt idx="4003">
                  <c:v>16/09/2018 0:00</c:v>
                </c:pt>
                <c:pt idx="4004">
                  <c:v>17/09/2018 0:00</c:v>
                </c:pt>
                <c:pt idx="4005">
                  <c:v>18/09/2018 0:00</c:v>
                </c:pt>
                <c:pt idx="4006">
                  <c:v>19/09/2018 0:00</c:v>
                </c:pt>
                <c:pt idx="4007">
                  <c:v>20/09/2018 0:00</c:v>
                </c:pt>
                <c:pt idx="4008">
                  <c:v>21/09/2018 0:00</c:v>
                </c:pt>
                <c:pt idx="4009">
                  <c:v>22/09/2018 0:00</c:v>
                </c:pt>
                <c:pt idx="4010">
                  <c:v>23/09/2018 0:00</c:v>
                </c:pt>
                <c:pt idx="4011">
                  <c:v>24/09/2018 0:00</c:v>
                </c:pt>
                <c:pt idx="4012">
                  <c:v>25/09/2018 0:00</c:v>
                </c:pt>
                <c:pt idx="4013">
                  <c:v>26/09/2018 0:00</c:v>
                </c:pt>
                <c:pt idx="4014">
                  <c:v>27/09/2018 0:00</c:v>
                </c:pt>
                <c:pt idx="4015">
                  <c:v>28/09/2018 0:00</c:v>
                </c:pt>
                <c:pt idx="4016">
                  <c:v>29/09/2018 0:00</c:v>
                </c:pt>
                <c:pt idx="4017">
                  <c:v>30/09/2018 0:00</c:v>
                </c:pt>
              </c:strCache>
            </c:strRef>
          </c:tx>
          <c:spPr>
            <a:ln w="19050" cap="rnd">
              <a:solidFill>
                <a:schemeClr val="accent1">
                  <a:lumMod val="75000"/>
                </a:schemeClr>
              </a:solidFill>
              <a:round/>
            </a:ln>
            <a:effectLst/>
          </c:spPr>
          <c:marker>
            <c:symbol val="none"/>
          </c:marker>
          <c:cat>
            <c:numRef>
              <c:f>'[1]107003A'!$A$5:$A$4022</c:f>
              <c:numCache>
                <c:formatCode>yyyy</c:formatCode>
                <c:ptCount val="4018"/>
                <c:pt idx="0">
                  <c:v>39356</c:v>
                </c:pt>
                <c:pt idx="1">
                  <c:v>39357</c:v>
                </c:pt>
                <c:pt idx="2">
                  <c:v>39358</c:v>
                </c:pt>
                <c:pt idx="3">
                  <c:v>39359</c:v>
                </c:pt>
                <c:pt idx="4">
                  <c:v>39360</c:v>
                </c:pt>
                <c:pt idx="5">
                  <c:v>39361</c:v>
                </c:pt>
                <c:pt idx="6">
                  <c:v>39362</c:v>
                </c:pt>
                <c:pt idx="7">
                  <c:v>39363</c:v>
                </c:pt>
                <c:pt idx="8">
                  <c:v>39364</c:v>
                </c:pt>
                <c:pt idx="9">
                  <c:v>39365</c:v>
                </c:pt>
                <c:pt idx="10">
                  <c:v>39366</c:v>
                </c:pt>
                <c:pt idx="11">
                  <c:v>39367</c:v>
                </c:pt>
                <c:pt idx="12">
                  <c:v>39368</c:v>
                </c:pt>
                <c:pt idx="13">
                  <c:v>39369</c:v>
                </c:pt>
                <c:pt idx="14">
                  <c:v>39370</c:v>
                </c:pt>
                <c:pt idx="15">
                  <c:v>39371</c:v>
                </c:pt>
                <c:pt idx="16">
                  <c:v>39372</c:v>
                </c:pt>
                <c:pt idx="17">
                  <c:v>39373</c:v>
                </c:pt>
                <c:pt idx="18">
                  <c:v>39374</c:v>
                </c:pt>
                <c:pt idx="19">
                  <c:v>39375</c:v>
                </c:pt>
                <c:pt idx="20">
                  <c:v>39376</c:v>
                </c:pt>
                <c:pt idx="21">
                  <c:v>39377</c:v>
                </c:pt>
                <c:pt idx="22">
                  <c:v>39378</c:v>
                </c:pt>
                <c:pt idx="23">
                  <c:v>39379</c:v>
                </c:pt>
                <c:pt idx="24">
                  <c:v>39380</c:v>
                </c:pt>
                <c:pt idx="25">
                  <c:v>39381</c:v>
                </c:pt>
                <c:pt idx="26">
                  <c:v>39382</c:v>
                </c:pt>
                <c:pt idx="27">
                  <c:v>39383</c:v>
                </c:pt>
                <c:pt idx="28">
                  <c:v>39384</c:v>
                </c:pt>
                <c:pt idx="29">
                  <c:v>39385</c:v>
                </c:pt>
                <c:pt idx="30">
                  <c:v>39386</c:v>
                </c:pt>
                <c:pt idx="31">
                  <c:v>39387</c:v>
                </c:pt>
                <c:pt idx="32">
                  <c:v>39388</c:v>
                </c:pt>
                <c:pt idx="33">
                  <c:v>39389</c:v>
                </c:pt>
                <c:pt idx="34">
                  <c:v>39390</c:v>
                </c:pt>
                <c:pt idx="35">
                  <c:v>39391</c:v>
                </c:pt>
                <c:pt idx="36">
                  <c:v>39392</c:v>
                </c:pt>
                <c:pt idx="37">
                  <c:v>39393</c:v>
                </c:pt>
                <c:pt idx="38">
                  <c:v>39394</c:v>
                </c:pt>
                <c:pt idx="39">
                  <c:v>39395</c:v>
                </c:pt>
                <c:pt idx="40">
                  <c:v>39396</c:v>
                </c:pt>
                <c:pt idx="41">
                  <c:v>39397</c:v>
                </c:pt>
                <c:pt idx="42">
                  <c:v>39398</c:v>
                </c:pt>
                <c:pt idx="43">
                  <c:v>39399</c:v>
                </c:pt>
                <c:pt idx="44">
                  <c:v>39400</c:v>
                </c:pt>
                <c:pt idx="45">
                  <c:v>39401</c:v>
                </c:pt>
                <c:pt idx="46">
                  <c:v>39402</c:v>
                </c:pt>
                <c:pt idx="47">
                  <c:v>39403</c:v>
                </c:pt>
                <c:pt idx="48">
                  <c:v>39404</c:v>
                </c:pt>
                <c:pt idx="49">
                  <c:v>39405</c:v>
                </c:pt>
                <c:pt idx="50">
                  <c:v>39406</c:v>
                </c:pt>
                <c:pt idx="51">
                  <c:v>39407</c:v>
                </c:pt>
                <c:pt idx="52">
                  <c:v>39408</c:v>
                </c:pt>
                <c:pt idx="53">
                  <c:v>39409</c:v>
                </c:pt>
                <c:pt idx="54">
                  <c:v>39410</c:v>
                </c:pt>
                <c:pt idx="55">
                  <c:v>39411</c:v>
                </c:pt>
                <c:pt idx="56">
                  <c:v>39412</c:v>
                </c:pt>
                <c:pt idx="57">
                  <c:v>39413</c:v>
                </c:pt>
                <c:pt idx="58">
                  <c:v>39414</c:v>
                </c:pt>
                <c:pt idx="59">
                  <c:v>39415</c:v>
                </c:pt>
                <c:pt idx="60">
                  <c:v>39416</c:v>
                </c:pt>
                <c:pt idx="61">
                  <c:v>39417</c:v>
                </c:pt>
                <c:pt idx="62">
                  <c:v>39418</c:v>
                </c:pt>
                <c:pt idx="63">
                  <c:v>39419</c:v>
                </c:pt>
                <c:pt idx="64">
                  <c:v>39420</c:v>
                </c:pt>
                <c:pt idx="65">
                  <c:v>39421</c:v>
                </c:pt>
                <c:pt idx="66">
                  <c:v>39422</c:v>
                </c:pt>
                <c:pt idx="67">
                  <c:v>39423</c:v>
                </c:pt>
                <c:pt idx="68">
                  <c:v>39424</c:v>
                </c:pt>
                <c:pt idx="69">
                  <c:v>39425</c:v>
                </c:pt>
                <c:pt idx="70">
                  <c:v>39426</c:v>
                </c:pt>
                <c:pt idx="71">
                  <c:v>39427</c:v>
                </c:pt>
                <c:pt idx="72">
                  <c:v>39428</c:v>
                </c:pt>
                <c:pt idx="73">
                  <c:v>39429</c:v>
                </c:pt>
                <c:pt idx="74">
                  <c:v>39430</c:v>
                </c:pt>
                <c:pt idx="75">
                  <c:v>39431</c:v>
                </c:pt>
                <c:pt idx="76">
                  <c:v>39432</c:v>
                </c:pt>
                <c:pt idx="77">
                  <c:v>39433</c:v>
                </c:pt>
                <c:pt idx="78">
                  <c:v>39434</c:v>
                </c:pt>
                <c:pt idx="79">
                  <c:v>39435</c:v>
                </c:pt>
                <c:pt idx="80">
                  <c:v>39436</c:v>
                </c:pt>
                <c:pt idx="81">
                  <c:v>39437</c:v>
                </c:pt>
                <c:pt idx="82">
                  <c:v>39438</c:v>
                </c:pt>
                <c:pt idx="83">
                  <c:v>39439</c:v>
                </c:pt>
                <c:pt idx="84">
                  <c:v>39440</c:v>
                </c:pt>
                <c:pt idx="85">
                  <c:v>39441</c:v>
                </c:pt>
                <c:pt idx="86">
                  <c:v>39442</c:v>
                </c:pt>
                <c:pt idx="87">
                  <c:v>39443</c:v>
                </c:pt>
                <c:pt idx="88">
                  <c:v>39444</c:v>
                </c:pt>
                <c:pt idx="89">
                  <c:v>39445</c:v>
                </c:pt>
                <c:pt idx="90">
                  <c:v>39446</c:v>
                </c:pt>
                <c:pt idx="91">
                  <c:v>39447</c:v>
                </c:pt>
                <c:pt idx="92">
                  <c:v>39448</c:v>
                </c:pt>
                <c:pt idx="93">
                  <c:v>39449</c:v>
                </c:pt>
                <c:pt idx="94">
                  <c:v>39450</c:v>
                </c:pt>
                <c:pt idx="95">
                  <c:v>39451</c:v>
                </c:pt>
                <c:pt idx="96">
                  <c:v>39452</c:v>
                </c:pt>
                <c:pt idx="97">
                  <c:v>39453</c:v>
                </c:pt>
                <c:pt idx="98">
                  <c:v>39454</c:v>
                </c:pt>
                <c:pt idx="99">
                  <c:v>39455</c:v>
                </c:pt>
                <c:pt idx="100">
                  <c:v>39456</c:v>
                </c:pt>
                <c:pt idx="101">
                  <c:v>39457</c:v>
                </c:pt>
                <c:pt idx="102">
                  <c:v>39458</c:v>
                </c:pt>
                <c:pt idx="103">
                  <c:v>39459</c:v>
                </c:pt>
                <c:pt idx="104">
                  <c:v>39460</c:v>
                </c:pt>
                <c:pt idx="105">
                  <c:v>39461</c:v>
                </c:pt>
                <c:pt idx="106">
                  <c:v>39462</c:v>
                </c:pt>
                <c:pt idx="107">
                  <c:v>39463</c:v>
                </c:pt>
                <c:pt idx="108">
                  <c:v>39464</c:v>
                </c:pt>
                <c:pt idx="109">
                  <c:v>39465</c:v>
                </c:pt>
                <c:pt idx="110">
                  <c:v>39466</c:v>
                </c:pt>
                <c:pt idx="111">
                  <c:v>39467</c:v>
                </c:pt>
                <c:pt idx="112">
                  <c:v>39468</c:v>
                </c:pt>
                <c:pt idx="113">
                  <c:v>39469</c:v>
                </c:pt>
                <c:pt idx="114">
                  <c:v>39470</c:v>
                </c:pt>
                <c:pt idx="115">
                  <c:v>39471</c:v>
                </c:pt>
                <c:pt idx="116">
                  <c:v>39472</c:v>
                </c:pt>
                <c:pt idx="117">
                  <c:v>39473</c:v>
                </c:pt>
                <c:pt idx="118">
                  <c:v>39474</c:v>
                </c:pt>
                <c:pt idx="119">
                  <c:v>39475</c:v>
                </c:pt>
                <c:pt idx="120">
                  <c:v>39476</c:v>
                </c:pt>
                <c:pt idx="121">
                  <c:v>39477</c:v>
                </c:pt>
                <c:pt idx="122">
                  <c:v>39478</c:v>
                </c:pt>
                <c:pt idx="123">
                  <c:v>39479</c:v>
                </c:pt>
                <c:pt idx="124">
                  <c:v>39480</c:v>
                </c:pt>
                <c:pt idx="125">
                  <c:v>39481</c:v>
                </c:pt>
                <c:pt idx="126">
                  <c:v>39482</c:v>
                </c:pt>
                <c:pt idx="127">
                  <c:v>39483</c:v>
                </c:pt>
                <c:pt idx="128">
                  <c:v>39484</c:v>
                </c:pt>
                <c:pt idx="129">
                  <c:v>39485</c:v>
                </c:pt>
                <c:pt idx="130">
                  <c:v>39486</c:v>
                </c:pt>
                <c:pt idx="131">
                  <c:v>39487</c:v>
                </c:pt>
                <c:pt idx="132">
                  <c:v>39488</c:v>
                </c:pt>
                <c:pt idx="133">
                  <c:v>39489</c:v>
                </c:pt>
                <c:pt idx="134">
                  <c:v>39490</c:v>
                </c:pt>
                <c:pt idx="135">
                  <c:v>39491</c:v>
                </c:pt>
                <c:pt idx="136">
                  <c:v>39492</c:v>
                </c:pt>
                <c:pt idx="137">
                  <c:v>39493</c:v>
                </c:pt>
                <c:pt idx="138">
                  <c:v>39494</c:v>
                </c:pt>
                <c:pt idx="139">
                  <c:v>39495</c:v>
                </c:pt>
                <c:pt idx="140">
                  <c:v>39496</c:v>
                </c:pt>
                <c:pt idx="141">
                  <c:v>39497</c:v>
                </c:pt>
                <c:pt idx="142">
                  <c:v>39498</c:v>
                </c:pt>
                <c:pt idx="143">
                  <c:v>39499</c:v>
                </c:pt>
                <c:pt idx="144">
                  <c:v>39500</c:v>
                </c:pt>
                <c:pt idx="145">
                  <c:v>39501</c:v>
                </c:pt>
                <c:pt idx="146">
                  <c:v>39502</c:v>
                </c:pt>
                <c:pt idx="147">
                  <c:v>39503</c:v>
                </c:pt>
                <c:pt idx="148">
                  <c:v>39504</c:v>
                </c:pt>
                <c:pt idx="149">
                  <c:v>39505</c:v>
                </c:pt>
                <c:pt idx="150">
                  <c:v>39506</c:v>
                </c:pt>
                <c:pt idx="151">
                  <c:v>39507</c:v>
                </c:pt>
                <c:pt idx="152">
                  <c:v>39508</c:v>
                </c:pt>
                <c:pt idx="153">
                  <c:v>39509</c:v>
                </c:pt>
                <c:pt idx="154">
                  <c:v>39510</c:v>
                </c:pt>
                <c:pt idx="155">
                  <c:v>39511</c:v>
                </c:pt>
                <c:pt idx="156">
                  <c:v>39512</c:v>
                </c:pt>
                <c:pt idx="157">
                  <c:v>39513</c:v>
                </c:pt>
                <c:pt idx="158">
                  <c:v>39514</c:v>
                </c:pt>
                <c:pt idx="159">
                  <c:v>39515</c:v>
                </c:pt>
                <c:pt idx="160">
                  <c:v>39516</c:v>
                </c:pt>
                <c:pt idx="161">
                  <c:v>39517</c:v>
                </c:pt>
                <c:pt idx="162">
                  <c:v>39518</c:v>
                </c:pt>
                <c:pt idx="163">
                  <c:v>39519</c:v>
                </c:pt>
                <c:pt idx="164">
                  <c:v>39520</c:v>
                </c:pt>
                <c:pt idx="165">
                  <c:v>39521</c:v>
                </c:pt>
                <c:pt idx="166">
                  <c:v>39522</c:v>
                </c:pt>
                <c:pt idx="167">
                  <c:v>39523</c:v>
                </c:pt>
                <c:pt idx="168">
                  <c:v>39524</c:v>
                </c:pt>
                <c:pt idx="169">
                  <c:v>39525</c:v>
                </c:pt>
                <c:pt idx="170">
                  <c:v>39526</c:v>
                </c:pt>
                <c:pt idx="171">
                  <c:v>39527</c:v>
                </c:pt>
                <c:pt idx="172">
                  <c:v>39528</c:v>
                </c:pt>
                <c:pt idx="173">
                  <c:v>39529</c:v>
                </c:pt>
                <c:pt idx="174">
                  <c:v>39530</c:v>
                </c:pt>
                <c:pt idx="175">
                  <c:v>39531</c:v>
                </c:pt>
                <c:pt idx="176">
                  <c:v>39532</c:v>
                </c:pt>
                <c:pt idx="177">
                  <c:v>39533</c:v>
                </c:pt>
                <c:pt idx="178">
                  <c:v>39534</c:v>
                </c:pt>
                <c:pt idx="179">
                  <c:v>39535</c:v>
                </c:pt>
                <c:pt idx="180">
                  <c:v>39536</c:v>
                </c:pt>
                <c:pt idx="181">
                  <c:v>39537</c:v>
                </c:pt>
                <c:pt idx="182">
                  <c:v>39538</c:v>
                </c:pt>
                <c:pt idx="183">
                  <c:v>39539</c:v>
                </c:pt>
                <c:pt idx="184">
                  <c:v>39540</c:v>
                </c:pt>
                <c:pt idx="185">
                  <c:v>39541</c:v>
                </c:pt>
                <c:pt idx="186">
                  <c:v>39542</c:v>
                </c:pt>
                <c:pt idx="187">
                  <c:v>39543</c:v>
                </c:pt>
                <c:pt idx="188">
                  <c:v>39544</c:v>
                </c:pt>
                <c:pt idx="189">
                  <c:v>39545</c:v>
                </c:pt>
                <c:pt idx="190">
                  <c:v>39546</c:v>
                </c:pt>
                <c:pt idx="191">
                  <c:v>39547</c:v>
                </c:pt>
                <c:pt idx="192">
                  <c:v>39548</c:v>
                </c:pt>
                <c:pt idx="193">
                  <c:v>39549</c:v>
                </c:pt>
                <c:pt idx="194">
                  <c:v>39550</c:v>
                </c:pt>
                <c:pt idx="195">
                  <c:v>39551</c:v>
                </c:pt>
                <c:pt idx="196">
                  <c:v>39552</c:v>
                </c:pt>
                <c:pt idx="197">
                  <c:v>39553</c:v>
                </c:pt>
                <c:pt idx="198">
                  <c:v>39554</c:v>
                </c:pt>
                <c:pt idx="199">
                  <c:v>39555</c:v>
                </c:pt>
                <c:pt idx="200">
                  <c:v>39556</c:v>
                </c:pt>
                <c:pt idx="201">
                  <c:v>39557</c:v>
                </c:pt>
                <c:pt idx="202">
                  <c:v>39558</c:v>
                </c:pt>
                <c:pt idx="203">
                  <c:v>39559</c:v>
                </c:pt>
                <c:pt idx="204">
                  <c:v>39560</c:v>
                </c:pt>
                <c:pt idx="205">
                  <c:v>39561</c:v>
                </c:pt>
                <c:pt idx="206">
                  <c:v>39562</c:v>
                </c:pt>
                <c:pt idx="207">
                  <c:v>39563</c:v>
                </c:pt>
                <c:pt idx="208">
                  <c:v>39564</c:v>
                </c:pt>
                <c:pt idx="209">
                  <c:v>39565</c:v>
                </c:pt>
                <c:pt idx="210">
                  <c:v>39566</c:v>
                </c:pt>
                <c:pt idx="211">
                  <c:v>39567</c:v>
                </c:pt>
                <c:pt idx="212">
                  <c:v>39568</c:v>
                </c:pt>
                <c:pt idx="213">
                  <c:v>39569</c:v>
                </c:pt>
                <c:pt idx="214">
                  <c:v>39570</c:v>
                </c:pt>
                <c:pt idx="215">
                  <c:v>39571</c:v>
                </c:pt>
                <c:pt idx="216">
                  <c:v>39572</c:v>
                </c:pt>
                <c:pt idx="217">
                  <c:v>39573</c:v>
                </c:pt>
                <c:pt idx="218">
                  <c:v>39574</c:v>
                </c:pt>
                <c:pt idx="219">
                  <c:v>39575</c:v>
                </c:pt>
                <c:pt idx="220">
                  <c:v>39576</c:v>
                </c:pt>
                <c:pt idx="221">
                  <c:v>39577</c:v>
                </c:pt>
                <c:pt idx="222">
                  <c:v>39578</c:v>
                </c:pt>
                <c:pt idx="223">
                  <c:v>39579</c:v>
                </c:pt>
                <c:pt idx="224">
                  <c:v>39580</c:v>
                </c:pt>
                <c:pt idx="225">
                  <c:v>39581</c:v>
                </c:pt>
                <c:pt idx="226">
                  <c:v>39582</c:v>
                </c:pt>
                <c:pt idx="227">
                  <c:v>39583</c:v>
                </c:pt>
                <c:pt idx="228">
                  <c:v>39584</c:v>
                </c:pt>
                <c:pt idx="229">
                  <c:v>39585</c:v>
                </c:pt>
                <c:pt idx="230">
                  <c:v>39586</c:v>
                </c:pt>
                <c:pt idx="231">
                  <c:v>39587</c:v>
                </c:pt>
                <c:pt idx="232">
                  <c:v>39588</c:v>
                </c:pt>
                <c:pt idx="233">
                  <c:v>39589</c:v>
                </c:pt>
                <c:pt idx="234">
                  <c:v>39590</c:v>
                </c:pt>
                <c:pt idx="235">
                  <c:v>39591</c:v>
                </c:pt>
                <c:pt idx="236">
                  <c:v>39592</c:v>
                </c:pt>
                <c:pt idx="237">
                  <c:v>39593</c:v>
                </c:pt>
                <c:pt idx="238">
                  <c:v>39594</c:v>
                </c:pt>
                <c:pt idx="239">
                  <c:v>39595</c:v>
                </c:pt>
                <c:pt idx="240">
                  <c:v>39596</c:v>
                </c:pt>
                <c:pt idx="241">
                  <c:v>39597</c:v>
                </c:pt>
                <c:pt idx="242">
                  <c:v>39598</c:v>
                </c:pt>
                <c:pt idx="243">
                  <c:v>39599</c:v>
                </c:pt>
                <c:pt idx="244">
                  <c:v>39600</c:v>
                </c:pt>
                <c:pt idx="245">
                  <c:v>39601</c:v>
                </c:pt>
                <c:pt idx="246">
                  <c:v>39602</c:v>
                </c:pt>
                <c:pt idx="247">
                  <c:v>39603</c:v>
                </c:pt>
                <c:pt idx="248">
                  <c:v>39604</c:v>
                </c:pt>
                <c:pt idx="249">
                  <c:v>39605</c:v>
                </c:pt>
                <c:pt idx="250">
                  <c:v>39606</c:v>
                </c:pt>
                <c:pt idx="251">
                  <c:v>39607</c:v>
                </c:pt>
                <c:pt idx="252">
                  <c:v>39608</c:v>
                </c:pt>
                <c:pt idx="253">
                  <c:v>39609</c:v>
                </c:pt>
                <c:pt idx="254">
                  <c:v>39610</c:v>
                </c:pt>
                <c:pt idx="255">
                  <c:v>39611</c:v>
                </c:pt>
                <c:pt idx="256">
                  <c:v>39612</c:v>
                </c:pt>
                <c:pt idx="257">
                  <c:v>39613</c:v>
                </c:pt>
                <c:pt idx="258">
                  <c:v>39614</c:v>
                </c:pt>
                <c:pt idx="259">
                  <c:v>39615</c:v>
                </c:pt>
                <c:pt idx="260">
                  <c:v>39616</c:v>
                </c:pt>
                <c:pt idx="261">
                  <c:v>39617</c:v>
                </c:pt>
                <c:pt idx="262">
                  <c:v>39618</c:v>
                </c:pt>
                <c:pt idx="263">
                  <c:v>39619</c:v>
                </c:pt>
                <c:pt idx="264">
                  <c:v>39620</c:v>
                </c:pt>
                <c:pt idx="265">
                  <c:v>39621</c:v>
                </c:pt>
                <c:pt idx="266">
                  <c:v>39622</c:v>
                </c:pt>
                <c:pt idx="267">
                  <c:v>39623</c:v>
                </c:pt>
                <c:pt idx="268">
                  <c:v>39624</c:v>
                </c:pt>
                <c:pt idx="269">
                  <c:v>39625</c:v>
                </c:pt>
                <c:pt idx="270">
                  <c:v>39626</c:v>
                </c:pt>
                <c:pt idx="271">
                  <c:v>39627</c:v>
                </c:pt>
                <c:pt idx="272">
                  <c:v>39628</c:v>
                </c:pt>
                <c:pt idx="273">
                  <c:v>39629</c:v>
                </c:pt>
                <c:pt idx="274">
                  <c:v>39630</c:v>
                </c:pt>
                <c:pt idx="275">
                  <c:v>39631</c:v>
                </c:pt>
                <c:pt idx="276">
                  <c:v>39632</c:v>
                </c:pt>
                <c:pt idx="277">
                  <c:v>39633</c:v>
                </c:pt>
                <c:pt idx="278">
                  <c:v>39634</c:v>
                </c:pt>
                <c:pt idx="279">
                  <c:v>39635</c:v>
                </c:pt>
                <c:pt idx="280">
                  <c:v>39636</c:v>
                </c:pt>
                <c:pt idx="281">
                  <c:v>39637</c:v>
                </c:pt>
                <c:pt idx="282">
                  <c:v>39638</c:v>
                </c:pt>
                <c:pt idx="283">
                  <c:v>39639</c:v>
                </c:pt>
                <c:pt idx="284">
                  <c:v>39640</c:v>
                </c:pt>
                <c:pt idx="285">
                  <c:v>39641</c:v>
                </c:pt>
                <c:pt idx="286">
                  <c:v>39642</c:v>
                </c:pt>
                <c:pt idx="287">
                  <c:v>39643</c:v>
                </c:pt>
                <c:pt idx="288">
                  <c:v>39644</c:v>
                </c:pt>
                <c:pt idx="289">
                  <c:v>39645</c:v>
                </c:pt>
                <c:pt idx="290">
                  <c:v>39646</c:v>
                </c:pt>
                <c:pt idx="291">
                  <c:v>39647</c:v>
                </c:pt>
                <c:pt idx="292">
                  <c:v>39648</c:v>
                </c:pt>
                <c:pt idx="293">
                  <c:v>39649</c:v>
                </c:pt>
                <c:pt idx="294">
                  <c:v>39650</c:v>
                </c:pt>
                <c:pt idx="295">
                  <c:v>39651</c:v>
                </c:pt>
                <c:pt idx="296">
                  <c:v>39652</c:v>
                </c:pt>
                <c:pt idx="297">
                  <c:v>39653</c:v>
                </c:pt>
                <c:pt idx="298">
                  <c:v>39654</c:v>
                </c:pt>
                <c:pt idx="299">
                  <c:v>39655</c:v>
                </c:pt>
                <c:pt idx="300">
                  <c:v>39656</c:v>
                </c:pt>
                <c:pt idx="301">
                  <c:v>39657</c:v>
                </c:pt>
                <c:pt idx="302">
                  <c:v>39658</c:v>
                </c:pt>
                <c:pt idx="303">
                  <c:v>39659</c:v>
                </c:pt>
                <c:pt idx="304">
                  <c:v>39660</c:v>
                </c:pt>
                <c:pt idx="305">
                  <c:v>39661</c:v>
                </c:pt>
                <c:pt idx="306">
                  <c:v>39662</c:v>
                </c:pt>
                <c:pt idx="307">
                  <c:v>39663</c:v>
                </c:pt>
                <c:pt idx="308">
                  <c:v>39664</c:v>
                </c:pt>
                <c:pt idx="309">
                  <c:v>39665</c:v>
                </c:pt>
                <c:pt idx="310">
                  <c:v>39666</c:v>
                </c:pt>
                <c:pt idx="311">
                  <c:v>39667</c:v>
                </c:pt>
                <c:pt idx="312">
                  <c:v>39668</c:v>
                </c:pt>
                <c:pt idx="313">
                  <c:v>39669</c:v>
                </c:pt>
                <c:pt idx="314">
                  <c:v>39670</c:v>
                </c:pt>
                <c:pt idx="315">
                  <c:v>39671</c:v>
                </c:pt>
                <c:pt idx="316">
                  <c:v>39672</c:v>
                </c:pt>
                <c:pt idx="317">
                  <c:v>39673</c:v>
                </c:pt>
                <c:pt idx="318">
                  <c:v>39674</c:v>
                </c:pt>
                <c:pt idx="319">
                  <c:v>39675</c:v>
                </c:pt>
                <c:pt idx="320">
                  <c:v>39676</c:v>
                </c:pt>
                <c:pt idx="321">
                  <c:v>39677</c:v>
                </c:pt>
                <c:pt idx="322">
                  <c:v>39678</c:v>
                </c:pt>
                <c:pt idx="323">
                  <c:v>39679</c:v>
                </c:pt>
                <c:pt idx="324">
                  <c:v>39680</c:v>
                </c:pt>
                <c:pt idx="325">
                  <c:v>39681</c:v>
                </c:pt>
                <c:pt idx="326">
                  <c:v>39682</c:v>
                </c:pt>
                <c:pt idx="327">
                  <c:v>39683</c:v>
                </c:pt>
                <c:pt idx="328">
                  <c:v>39684</c:v>
                </c:pt>
                <c:pt idx="329">
                  <c:v>39685</c:v>
                </c:pt>
                <c:pt idx="330">
                  <c:v>39686</c:v>
                </c:pt>
                <c:pt idx="331">
                  <c:v>39687</c:v>
                </c:pt>
                <c:pt idx="332">
                  <c:v>39688</c:v>
                </c:pt>
                <c:pt idx="333">
                  <c:v>39689</c:v>
                </c:pt>
                <c:pt idx="334">
                  <c:v>39690</c:v>
                </c:pt>
                <c:pt idx="335">
                  <c:v>39691</c:v>
                </c:pt>
                <c:pt idx="336">
                  <c:v>39692</c:v>
                </c:pt>
                <c:pt idx="337">
                  <c:v>39693</c:v>
                </c:pt>
                <c:pt idx="338">
                  <c:v>39694</c:v>
                </c:pt>
                <c:pt idx="339">
                  <c:v>39695</c:v>
                </c:pt>
                <c:pt idx="340">
                  <c:v>39696</c:v>
                </c:pt>
                <c:pt idx="341">
                  <c:v>39697</c:v>
                </c:pt>
                <c:pt idx="342">
                  <c:v>39698</c:v>
                </c:pt>
                <c:pt idx="343">
                  <c:v>39699</c:v>
                </c:pt>
                <c:pt idx="344">
                  <c:v>39700</c:v>
                </c:pt>
                <c:pt idx="345">
                  <c:v>39701</c:v>
                </c:pt>
                <c:pt idx="346">
                  <c:v>39702</c:v>
                </c:pt>
                <c:pt idx="347">
                  <c:v>39703</c:v>
                </c:pt>
                <c:pt idx="348">
                  <c:v>39704</c:v>
                </c:pt>
                <c:pt idx="349">
                  <c:v>39705</c:v>
                </c:pt>
                <c:pt idx="350">
                  <c:v>39706</c:v>
                </c:pt>
                <c:pt idx="351">
                  <c:v>39707</c:v>
                </c:pt>
                <c:pt idx="352">
                  <c:v>39708</c:v>
                </c:pt>
                <c:pt idx="353">
                  <c:v>39709</c:v>
                </c:pt>
                <c:pt idx="354">
                  <c:v>39710</c:v>
                </c:pt>
                <c:pt idx="355">
                  <c:v>39711</c:v>
                </c:pt>
                <c:pt idx="356">
                  <c:v>39712</c:v>
                </c:pt>
                <c:pt idx="357">
                  <c:v>39713</c:v>
                </c:pt>
                <c:pt idx="358">
                  <c:v>39714</c:v>
                </c:pt>
                <c:pt idx="359">
                  <c:v>39715</c:v>
                </c:pt>
                <c:pt idx="360">
                  <c:v>39716</c:v>
                </c:pt>
                <c:pt idx="361">
                  <c:v>39717</c:v>
                </c:pt>
                <c:pt idx="362">
                  <c:v>39718</c:v>
                </c:pt>
                <c:pt idx="363">
                  <c:v>39719</c:v>
                </c:pt>
                <c:pt idx="364">
                  <c:v>39720</c:v>
                </c:pt>
                <c:pt idx="365">
                  <c:v>39721</c:v>
                </c:pt>
                <c:pt idx="366">
                  <c:v>39722</c:v>
                </c:pt>
                <c:pt idx="367">
                  <c:v>39723</c:v>
                </c:pt>
                <c:pt idx="368">
                  <c:v>39724</c:v>
                </c:pt>
                <c:pt idx="369">
                  <c:v>39725</c:v>
                </c:pt>
                <c:pt idx="370">
                  <c:v>39726</c:v>
                </c:pt>
                <c:pt idx="371">
                  <c:v>39727</c:v>
                </c:pt>
                <c:pt idx="372">
                  <c:v>39728</c:v>
                </c:pt>
                <c:pt idx="373">
                  <c:v>39729</c:v>
                </c:pt>
                <c:pt idx="374">
                  <c:v>39730</c:v>
                </c:pt>
                <c:pt idx="375">
                  <c:v>39731</c:v>
                </c:pt>
                <c:pt idx="376">
                  <c:v>39732</c:v>
                </c:pt>
                <c:pt idx="377">
                  <c:v>39733</c:v>
                </c:pt>
                <c:pt idx="378">
                  <c:v>39734</c:v>
                </c:pt>
                <c:pt idx="379">
                  <c:v>39735</c:v>
                </c:pt>
                <c:pt idx="380">
                  <c:v>39736</c:v>
                </c:pt>
                <c:pt idx="381">
                  <c:v>39737</c:v>
                </c:pt>
                <c:pt idx="382">
                  <c:v>39738</c:v>
                </c:pt>
                <c:pt idx="383">
                  <c:v>39739</c:v>
                </c:pt>
                <c:pt idx="384">
                  <c:v>39740</c:v>
                </c:pt>
                <c:pt idx="385">
                  <c:v>39741</c:v>
                </c:pt>
                <c:pt idx="386">
                  <c:v>39742</c:v>
                </c:pt>
                <c:pt idx="387">
                  <c:v>39743</c:v>
                </c:pt>
                <c:pt idx="388">
                  <c:v>39744</c:v>
                </c:pt>
                <c:pt idx="389">
                  <c:v>39745</c:v>
                </c:pt>
                <c:pt idx="390">
                  <c:v>39746</c:v>
                </c:pt>
                <c:pt idx="391">
                  <c:v>39747</c:v>
                </c:pt>
                <c:pt idx="392">
                  <c:v>39748</c:v>
                </c:pt>
                <c:pt idx="393">
                  <c:v>39749</c:v>
                </c:pt>
                <c:pt idx="394">
                  <c:v>39750</c:v>
                </c:pt>
                <c:pt idx="395">
                  <c:v>39751</c:v>
                </c:pt>
                <c:pt idx="396">
                  <c:v>39752</c:v>
                </c:pt>
                <c:pt idx="397">
                  <c:v>39753</c:v>
                </c:pt>
                <c:pt idx="398">
                  <c:v>39754</c:v>
                </c:pt>
                <c:pt idx="399">
                  <c:v>39755</c:v>
                </c:pt>
                <c:pt idx="400">
                  <c:v>39756</c:v>
                </c:pt>
                <c:pt idx="401">
                  <c:v>39757</c:v>
                </c:pt>
                <c:pt idx="402">
                  <c:v>39758</c:v>
                </c:pt>
                <c:pt idx="403">
                  <c:v>39759</c:v>
                </c:pt>
                <c:pt idx="404">
                  <c:v>39760</c:v>
                </c:pt>
                <c:pt idx="405">
                  <c:v>39761</c:v>
                </c:pt>
                <c:pt idx="406">
                  <c:v>39762</c:v>
                </c:pt>
                <c:pt idx="407">
                  <c:v>39763</c:v>
                </c:pt>
                <c:pt idx="408">
                  <c:v>39764</c:v>
                </c:pt>
                <c:pt idx="409">
                  <c:v>39765</c:v>
                </c:pt>
                <c:pt idx="410">
                  <c:v>39766</c:v>
                </c:pt>
                <c:pt idx="411">
                  <c:v>39767</c:v>
                </c:pt>
                <c:pt idx="412">
                  <c:v>39768</c:v>
                </c:pt>
                <c:pt idx="413">
                  <c:v>39769</c:v>
                </c:pt>
                <c:pt idx="414">
                  <c:v>39770</c:v>
                </c:pt>
                <c:pt idx="415">
                  <c:v>39771</c:v>
                </c:pt>
                <c:pt idx="416">
                  <c:v>39772</c:v>
                </c:pt>
                <c:pt idx="417">
                  <c:v>39773</c:v>
                </c:pt>
                <c:pt idx="418">
                  <c:v>39774</c:v>
                </c:pt>
                <c:pt idx="419">
                  <c:v>39775</c:v>
                </c:pt>
                <c:pt idx="420">
                  <c:v>39776</c:v>
                </c:pt>
                <c:pt idx="421">
                  <c:v>39777</c:v>
                </c:pt>
                <c:pt idx="422">
                  <c:v>39778</c:v>
                </c:pt>
                <c:pt idx="423">
                  <c:v>39779</c:v>
                </c:pt>
                <c:pt idx="424">
                  <c:v>39780</c:v>
                </c:pt>
                <c:pt idx="425">
                  <c:v>39781</c:v>
                </c:pt>
                <c:pt idx="426">
                  <c:v>39782</c:v>
                </c:pt>
                <c:pt idx="427">
                  <c:v>39783</c:v>
                </c:pt>
                <c:pt idx="428">
                  <c:v>39784</c:v>
                </c:pt>
                <c:pt idx="429">
                  <c:v>39785</c:v>
                </c:pt>
                <c:pt idx="430">
                  <c:v>39786</c:v>
                </c:pt>
                <c:pt idx="431">
                  <c:v>39787</c:v>
                </c:pt>
                <c:pt idx="432">
                  <c:v>39788</c:v>
                </c:pt>
                <c:pt idx="433">
                  <c:v>39789</c:v>
                </c:pt>
                <c:pt idx="434">
                  <c:v>39790</c:v>
                </c:pt>
                <c:pt idx="435">
                  <c:v>39791</c:v>
                </c:pt>
                <c:pt idx="436">
                  <c:v>39792</c:v>
                </c:pt>
                <c:pt idx="437">
                  <c:v>39793</c:v>
                </c:pt>
                <c:pt idx="438">
                  <c:v>39794</c:v>
                </c:pt>
                <c:pt idx="439">
                  <c:v>39795</c:v>
                </c:pt>
                <c:pt idx="440">
                  <c:v>39796</c:v>
                </c:pt>
                <c:pt idx="441">
                  <c:v>39797</c:v>
                </c:pt>
                <c:pt idx="442">
                  <c:v>39798</c:v>
                </c:pt>
                <c:pt idx="443">
                  <c:v>39799</c:v>
                </c:pt>
                <c:pt idx="444">
                  <c:v>39800</c:v>
                </c:pt>
                <c:pt idx="445">
                  <c:v>39801</c:v>
                </c:pt>
                <c:pt idx="446">
                  <c:v>39802</c:v>
                </c:pt>
                <c:pt idx="447">
                  <c:v>39803</c:v>
                </c:pt>
                <c:pt idx="448">
                  <c:v>39804</c:v>
                </c:pt>
                <c:pt idx="449">
                  <c:v>39805</c:v>
                </c:pt>
                <c:pt idx="450">
                  <c:v>39806</c:v>
                </c:pt>
                <c:pt idx="451">
                  <c:v>39807</c:v>
                </c:pt>
                <c:pt idx="452">
                  <c:v>39808</c:v>
                </c:pt>
                <c:pt idx="453">
                  <c:v>39809</c:v>
                </c:pt>
                <c:pt idx="454">
                  <c:v>39810</c:v>
                </c:pt>
                <c:pt idx="455">
                  <c:v>39811</c:v>
                </c:pt>
                <c:pt idx="456">
                  <c:v>39812</c:v>
                </c:pt>
                <c:pt idx="457">
                  <c:v>39813</c:v>
                </c:pt>
                <c:pt idx="458">
                  <c:v>39814</c:v>
                </c:pt>
                <c:pt idx="459">
                  <c:v>39815</c:v>
                </c:pt>
                <c:pt idx="460">
                  <c:v>39816</c:v>
                </c:pt>
                <c:pt idx="461">
                  <c:v>39817</c:v>
                </c:pt>
                <c:pt idx="462">
                  <c:v>39818</c:v>
                </c:pt>
                <c:pt idx="463">
                  <c:v>39819</c:v>
                </c:pt>
                <c:pt idx="464">
                  <c:v>39820</c:v>
                </c:pt>
                <c:pt idx="465">
                  <c:v>39821</c:v>
                </c:pt>
                <c:pt idx="466">
                  <c:v>39822</c:v>
                </c:pt>
                <c:pt idx="467">
                  <c:v>39823</c:v>
                </c:pt>
                <c:pt idx="468">
                  <c:v>39824</c:v>
                </c:pt>
                <c:pt idx="469">
                  <c:v>39825</c:v>
                </c:pt>
                <c:pt idx="470">
                  <c:v>39826</c:v>
                </c:pt>
                <c:pt idx="471">
                  <c:v>39827</c:v>
                </c:pt>
                <c:pt idx="472">
                  <c:v>39828</c:v>
                </c:pt>
                <c:pt idx="473">
                  <c:v>39829</c:v>
                </c:pt>
                <c:pt idx="474">
                  <c:v>39830</c:v>
                </c:pt>
                <c:pt idx="475">
                  <c:v>39831</c:v>
                </c:pt>
                <c:pt idx="476">
                  <c:v>39832</c:v>
                </c:pt>
                <c:pt idx="477">
                  <c:v>39833</c:v>
                </c:pt>
                <c:pt idx="478">
                  <c:v>39834</c:v>
                </c:pt>
                <c:pt idx="479">
                  <c:v>39835</c:v>
                </c:pt>
                <c:pt idx="480">
                  <c:v>39836</c:v>
                </c:pt>
                <c:pt idx="481">
                  <c:v>39837</c:v>
                </c:pt>
                <c:pt idx="482">
                  <c:v>39838</c:v>
                </c:pt>
                <c:pt idx="483">
                  <c:v>39839</c:v>
                </c:pt>
                <c:pt idx="484">
                  <c:v>39840</c:v>
                </c:pt>
                <c:pt idx="485">
                  <c:v>39841</c:v>
                </c:pt>
                <c:pt idx="486">
                  <c:v>39842</c:v>
                </c:pt>
                <c:pt idx="487">
                  <c:v>39843</c:v>
                </c:pt>
                <c:pt idx="488">
                  <c:v>39844</c:v>
                </c:pt>
                <c:pt idx="489">
                  <c:v>39845</c:v>
                </c:pt>
                <c:pt idx="490">
                  <c:v>39846</c:v>
                </c:pt>
                <c:pt idx="491">
                  <c:v>39847</c:v>
                </c:pt>
                <c:pt idx="492">
                  <c:v>39848</c:v>
                </c:pt>
                <c:pt idx="493">
                  <c:v>39849</c:v>
                </c:pt>
                <c:pt idx="494">
                  <c:v>39850</c:v>
                </c:pt>
                <c:pt idx="495">
                  <c:v>39851</c:v>
                </c:pt>
                <c:pt idx="496">
                  <c:v>39852</c:v>
                </c:pt>
                <c:pt idx="497">
                  <c:v>39853</c:v>
                </c:pt>
                <c:pt idx="498">
                  <c:v>39854</c:v>
                </c:pt>
                <c:pt idx="499">
                  <c:v>39855</c:v>
                </c:pt>
                <c:pt idx="500">
                  <c:v>39856</c:v>
                </c:pt>
                <c:pt idx="501">
                  <c:v>39857</c:v>
                </c:pt>
                <c:pt idx="502">
                  <c:v>39858</c:v>
                </c:pt>
                <c:pt idx="503">
                  <c:v>39859</c:v>
                </c:pt>
                <c:pt idx="504">
                  <c:v>39860</c:v>
                </c:pt>
                <c:pt idx="505">
                  <c:v>39861</c:v>
                </c:pt>
                <c:pt idx="506">
                  <c:v>39862</c:v>
                </c:pt>
                <c:pt idx="507">
                  <c:v>39863</c:v>
                </c:pt>
                <c:pt idx="508">
                  <c:v>39864</c:v>
                </c:pt>
                <c:pt idx="509">
                  <c:v>39865</c:v>
                </c:pt>
                <c:pt idx="510">
                  <c:v>39866</c:v>
                </c:pt>
                <c:pt idx="511">
                  <c:v>39867</c:v>
                </c:pt>
                <c:pt idx="512">
                  <c:v>39868</c:v>
                </c:pt>
                <c:pt idx="513">
                  <c:v>39869</c:v>
                </c:pt>
                <c:pt idx="514">
                  <c:v>39870</c:v>
                </c:pt>
                <c:pt idx="515">
                  <c:v>39871</c:v>
                </c:pt>
                <c:pt idx="516">
                  <c:v>39872</c:v>
                </c:pt>
                <c:pt idx="517">
                  <c:v>39873</c:v>
                </c:pt>
                <c:pt idx="518">
                  <c:v>39874</c:v>
                </c:pt>
                <c:pt idx="519">
                  <c:v>39875</c:v>
                </c:pt>
                <c:pt idx="520">
                  <c:v>39876</c:v>
                </c:pt>
                <c:pt idx="521">
                  <c:v>39877</c:v>
                </c:pt>
                <c:pt idx="522">
                  <c:v>39878</c:v>
                </c:pt>
                <c:pt idx="523">
                  <c:v>39879</c:v>
                </c:pt>
                <c:pt idx="524">
                  <c:v>39880</c:v>
                </c:pt>
                <c:pt idx="525">
                  <c:v>39881</c:v>
                </c:pt>
                <c:pt idx="526">
                  <c:v>39882</c:v>
                </c:pt>
                <c:pt idx="527">
                  <c:v>39883</c:v>
                </c:pt>
                <c:pt idx="528">
                  <c:v>39884</c:v>
                </c:pt>
                <c:pt idx="529">
                  <c:v>39885</c:v>
                </c:pt>
                <c:pt idx="530">
                  <c:v>39886</c:v>
                </c:pt>
                <c:pt idx="531">
                  <c:v>39887</c:v>
                </c:pt>
                <c:pt idx="532">
                  <c:v>39888</c:v>
                </c:pt>
                <c:pt idx="533">
                  <c:v>39889</c:v>
                </c:pt>
                <c:pt idx="534">
                  <c:v>39890</c:v>
                </c:pt>
                <c:pt idx="535">
                  <c:v>39891</c:v>
                </c:pt>
                <c:pt idx="536">
                  <c:v>39892</c:v>
                </c:pt>
                <c:pt idx="537">
                  <c:v>39893</c:v>
                </c:pt>
                <c:pt idx="538">
                  <c:v>39894</c:v>
                </c:pt>
                <c:pt idx="539">
                  <c:v>39895</c:v>
                </c:pt>
                <c:pt idx="540">
                  <c:v>39896</c:v>
                </c:pt>
                <c:pt idx="541">
                  <c:v>39897</c:v>
                </c:pt>
                <c:pt idx="542">
                  <c:v>39898</c:v>
                </c:pt>
                <c:pt idx="543">
                  <c:v>39899</c:v>
                </c:pt>
                <c:pt idx="544">
                  <c:v>39900</c:v>
                </c:pt>
                <c:pt idx="545">
                  <c:v>39901</c:v>
                </c:pt>
                <c:pt idx="546">
                  <c:v>39902</c:v>
                </c:pt>
                <c:pt idx="547">
                  <c:v>39903</c:v>
                </c:pt>
                <c:pt idx="548">
                  <c:v>39904</c:v>
                </c:pt>
                <c:pt idx="549">
                  <c:v>39905</c:v>
                </c:pt>
                <c:pt idx="550">
                  <c:v>39906</c:v>
                </c:pt>
                <c:pt idx="551">
                  <c:v>39907</c:v>
                </c:pt>
                <c:pt idx="552">
                  <c:v>39908</c:v>
                </c:pt>
                <c:pt idx="553">
                  <c:v>39909</c:v>
                </c:pt>
                <c:pt idx="554">
                  <c:v>39910</c:v>
                </c:pt>
                <c:pt idx="555">
                  <c:v>39911</c:v>
                </c:pt>
                <c:pt idx="556">
                  <c:v>39912</c:v>
                </c:pt>
                <c:pt idx="557">
                  <c:v>39913</c:v>
                </c:pt>
                <c:pt idx="558">
                  <c:v>39914</c:v>
                </c:pt>
                <c:pt idx="559">
                  <c:v>39915</c:v>
                </c:pt>
                <c:pt idx="560">
                  <c:v>39916</c:v>
                </c:pt>
                <c:pt idx="561">
                  <c:v>39917</c:v>
                </c:pt>
                <c:pt idx="562">
                  <c:v>39918</c:v>
                </c:pt>
                <c:pt idx="563">
                  <c:v>39919</c:v>
                </c:pt>
                <c:pt idx="564">
                  <c:v>39920</c:v>
                </c:pt>
                <c:pt idx="565">
                  <c:v>39921</c:v>
                </c:pt>
                <c:pt idx="566">
                  <c:v>39922</c:v>
                </c:pt>
                <c:pt idx="567">
                  <c:v>39923</c:v>
                </c:pt>
                <c:pt idx="568">
                  <c:v>39924</c:v>
                </c:pt>
                <c:pt idx="569">
                  <c:v>39925</c:v>
                </c:pt>
                <c:pt idx="570">
                  <c:v>39926</c:v>
                </c:pt>
                <c:pt idx="571">
                  <c:v>39927</c:v>
                </c:pt>
                <c:pt idx="572">
                  <c:v>39928</c:v>
                </c:pt>
                <c:pt idx="573">
                  <c:v>39929</c:v>
                </c:pt>
                <c:pt idx="574">
                  <c:v>39930</c:v>
                </c:pt>
                <c:pt idx="575">
                  <c:v>39931</c:v>
                </c:pt>
                <c:pt idx="576">
                  <c:v>39932</c:v>
                </c:pt>
                <c:pt idx="577">
                  <c:v>39933</c:v>
                </c:pt>
                <c:pt idx="578">
                  <c:v>39934</c:v>
                </c:pt>
                <c:pt idx="579">
                  <c:v>39935</c:v>
                </c:pt>
                <c:pt idx="580">
                  <c:v>39936</c:v>
                </c:pt>
                <c:pt idx="581">
                  <c:v>39937</c:v>
                </c:pt>
                <c:pt idx="582">
                  <c:v>39938</c:v>
                </c:pt>
                <c:pt idx="583">
                  <c:v>39939</c:v>
                </c:pt>
                <c:pt idx="584">
                  <c:v>39940</c:v>
                </c:pt>
                <c:pt idx="585">
                  <c:v>39941</c:v>
                </c:pt>
                <c:pt idx="586">
                  <c:v>39942</c:v>
                </c:pt>
                <c:pt idx="587">
                  <c:v>39943</c:v>
                </c:pt>
                <c:pt idx="588">
                  <c:v>39944</c:v>
                </c:pt>
                <c:pt idx="589">
                  <c:v>39945</c:v>
                </c:pt>
                <c:pt idx="590">
                  <c:v>39946</c:v>
                </c:pt>
                <c:pt idx="591">
                  <c:v>39947</c:v>
                </c:pt>
                <c:pt idx="592">
                  <c:v>39948</c:v>
                </c:pt>
                <c:pt idx="593">
                  <c:v>39949</c:v>
                </c:pt>
                <c:pt idx="594">
                  <c:v>39950</c:v>
                </c:pt>
                <c:pt idx="595">
                  <c:v>39951</c:v>
                </c:pt>
                <c:pt idx="596">
                  <c:v>39952</c:v>
                </c:pt>
                <c:pt idx="597">
                  <c:v>39953</c:v>
                </c:pt>
                <c:pt idx="598">
                  <c:v>39954</c:v>
                </c:pt>
                <c:pt idx="599">
                  <c:v>39955</c:v>
                </c:pt>
                <c:pt idx="600">
                  <c:v>39956</c:v>
                </c:pt>
                <c:pt idx="601">
                  <c:v>39957</c:v>
                </c:pt>
                <c:pt idx="602">
                  <c:v>39958</c:v>
                </c:pt>
                <c:pt idx="603">
                  <c:v>39959</c:v>
                </c:pt>
                <c:pt idx="604">
                  <c:v>39960</c:v>
                </c:pt>
                <c:pt idx="605">
                  <c:v>39961</c:v>
                </c:pt>
                <c:pt idx="606">
                  <c:v>39962</c:v>
                </c:pt>
                <c:pt idx="607">
                  <c:v>39963</c:v>
                </c:pt>
                <c:pt idx="608">
                  <c:v>39964</c:v>
                </c:pt>
                <c:pt idx="609">
                  <c:v>39965</c:v>
                </c:pt>
                <c:pt idx="610">
                  <c:v>39966</c:v>
                </c:pt>
                <c:pt idx="611">
                  <c:v>39967</c:v>
                </c:pt>
                <c:pt idx="612">
                  <c:v>39968</c:v>
                </c:pt>
                <c:pt idx="613">
                  <c:v>39969</c:v>
                </c:pt>
                <c:pt idx="614">
                  <c:v>39970</c:v>
                </c:pt>
                <c:pt idx="615">
                  <c:v>39971</c:v>
                </c:pt>
                <c:pt idx="616">
                  <c:v>39972</c:v>
                </c:pt>
                <c:pt idx="617">
                  <c:v>39973</c:v>
                </c:pt>
                <c:pt idx="618">
                  <c:v>39974</c:v>
                </c:pt>
                <c:pt idx="619">
                  <c:v>39975</c:v>
                </c:pt>
                <c:pt idx="620">
                  <c:v>39976</c:v>
                </c:pt>
                <c:pt idx="621">
                  <c:v>39977</c:v>
                </c:pt>
                <c:pt idx="622">
                  <c:v>39978</c:v>
                </c:pt>
                <c:pt idx="623">
                  <c:v>39979</c:v>
                </c:pt>
                <c:pt idx="624">
                  <c:v>39980</c:v>
                </c:pt>
                <c:pt idx="625">
                  <c:v>39981</c:v>
                </c:pt>
                <c:pt idx="626">
                  <c:v>39982</c:v>
                </c:pt>
                <c:pt idx="627">
                  <c:v>39983</c:v>
                </c:pt>
                <c:pt idx="628">
                  <c:v>39984</c:v>
                </c:pt>
                <c:pt idx="629">
                  <c:v>39985</c:v>
                </c:pt>
                <c:pt idx="630">
                  <c:v>39986</c:v>
                </c:pt>
                <c:pt idx="631">
                  <c:v>39987</c:v>
                </c:pt>
                <c:pt idx="632">
                  <c:v>39988</c:v>
                </c:pt>
                <c:pt idx="633">
                  <c:v>39989</c:v>
                </c:pt>
                <c:pt idx="634">
                  <c:v>39990</c:v>
                </c:pt>
                <c:pt idx="635">
                  <c:v>39991</c:v>
                </c:pt>
                <c:pt idx="636">
                  <c:v>39992</c:v>
                </c:pt>
                <c:pt idx="637">
                  <c:v>39993</c:v>
                </c:pt>
                <c:pt idx="638">
                  <c:v>39994</c:v>
                </c:pt>
                <c:pt idx="639">
                  <c:v>39995</c:v>
                </c:pt>
                <c:pt idx="640">
                  <c:v>39996</c:v>
                </c:pt>
                <c:pt idx="641">
                  <c:v>39997</c:v>
                </c:pt>
                <c:pt idx="642">
                  <c:v>39998</c:v>
                </c:pt>
                <c:pt idx="643">
                  <c:v>39999</c:v>
                </c:pt>
                <c:pt idx="644">
                  <c:v>40000</c:v>
                </c:pt>
                <c:pt idx="645">
                  <c:v>40001</c:v>
                </c:pt>
                <c:pt idx="646">
                  <c:v>40002</c:v>
                </c:pt>
                <c:pt idx="647">
                  <c:v>40003</c:v>
                </c:pt>
                <c:pt idx="648">
                  <c:v>40004</c:v>
                </c:pt>
                <c:pt idx="649">
                  <c:v>40005</c:v>
                </c:pt>
                <c:pt idx="650">
                  <c:v>40006</c:v>
                </c:pt>
                <c:pt idx="651">
                  <c:v>40007</c:v>
                </c:pt>
                <c:pt idx="652">
                  <c:v>40008</c:v>
                </c:pt>
                <c:pt idx="653">
                  <c:v>40009</c:v>
                </c:pt>
                <c:pt idx="654">
                  <c:v>40010</c:v>
                </c:pt>
                <c:pt idx="655">
                  <c:v>40011</c:v>
                </c:pt>
                <c:pt idx="656">
                  <c:v>40012</c:v>
                </c:pt>
                <c:pt idx="657">
                  <c:v>40013</c:v>
                </c:pt>
                <c:pt idx="658">
                  <c:v>40014</c:v>
                </c:pt>
                <c:pt idx="659">
                  <c:v>40015</c:v>
                </c:pt>
                <c:pt idx="660">
                  <c:v>40016</c:v>
                </c:pt>
                <c:pt idx="661">
                  <c:v>40017</c:v>
                </c:pt>
                <c:pt idx="662">
                  <c:v>40018</c:v>
                </c:pt>
                <c:pt idx="663">
                  <c:v>40019</c:v>
                </c:pt>
                <c:pt idx="664">
                  <c:v>40020</c:v>
                </c:pt>
                <c:pt idx="665">
                  <c:v>40021</c:v>
                </c:pt>
                <c:pt idx="666">
                  <c:v>40022</c:v>
                </c:pt>
                <c:pt idx="667">
                  <c:v>40023</c:v>
                </c:pt>
                <c:pt idx="668">
                  <c:v>40024</c:v>
                </c:pt>
                <c:pt idx="669">
                  <c:v>40025</c:v>
                </c:pt>
                <c:pt idx="670">
                  <c:v>40026</c:v>
                </c:pt>
                <c:pt idx="671">
                  <c:v>40027</c:v>
                </c:pt>
                <c:pt idx="672">
                  <c:v>40028</c:v>
                </c:pt>
                <c:pt idx="673">
                  <c:v>40029</c:v>
                </c:pt>
                <c:pt idx="674">
                  <c:v>40030</c:v>
                </c:pt>
                <c:pt idx="675">
                  <c:v>40031</c:v>
                </c:pt>
                <c:pt idx="676">
                  <c:v>40032</c:v>
                </c:pt>
                <c:pt idx="677">
                  <c:v>40033</c:v>
                </c:pt>
                <c:pt idx="678">
                  <c:v>40034</c:v>
                </c:pt>
                <c:pt idx="679">
                  <c:v>40035</c:v>
                </c:pt>
                <c:pt idx="680">
                  <c:v>40036</c:v>
                </c:pt>
                <c:pt idx="681">
                  <c:v>40037</c:v>
                </c:pt>
                <c:pt idx="682">
                  <c:v>40038</c:v>
                </c:pt>
                <c:pt idx="683">
                  <c:v>40039</c:v>
                </c:pt>
                <c:pt idx="684">
                  <c:v>40040</c:v>
                </c:pt>
                <c:pt idx="685">
                  <c:v>40041</c:v>
                </c:pt>
                <c:pt idx="686">
                  <c:v>40042</c:v>
                </c:pt>
                <c:pt idx="687">
                  <c:v>40043</c:v>
                </c:pt>
                <c:pt idx="688">
                  <c:v>40044</c:v>
                </c:pt>
                <c:pt idx="689">
                  <c:v>40045</c:v>
                </c:pt>
                <c:pt idx="690">
                  <c:v>40046</c:v>
                </c:pt>
                <c:pt idx="691">
                  <c:v>40047</c:v>
                </c:pt>
                <c:pt idx="692">
                  <c:v>40048</c:v>
                </c:pt>
                <c:pt idx="693">
                  <c:v>40049</c:v>
                </c:pt>
                <c:pt idx="694">
                  <c:v>40050</c:v>
                </c:pt>
                <c:pt idx="695">
                  <c:v>40051</c:v>
                </c:pt>
                <c:pt idx="696">
                  <c:v>40052</c:v>
                </c:pt>
                <c:pt idx="697">
                  <c:v>40053</c:v>
                </c:pt>
                <c:pt idx="698">
                  <c:v>40054</c:v>
                </c:pt>
                <c:pt idx="699">
                  <c:v>40055</c:v>
                </c:pt>
                <c:pt idx="700">
                  <c:v>40056</c:v>
                </c:pt>
                <c:pt idx="701">
                  <c:v>40057</c:v>
                </c:pt>
                <c:pt idx="702">
                  <c:v>40058</c:v>
                </c:pt>
                <c:pt idx="703">
                  <c:v>40059</c:v>
                </c:pt>
                <c:pt idx="704">
                  <c:v>40060</c:v>
                </c:pt>
                <c:pt idx="705">
                  <c:v>40061</c:v>
                </c:pt>
                <c:pt idx="706">
                  <c:v>40062</c:v>
                </c:pt>
                <c:pt idx="707">
                  <c:v>40063</c:v>
                </c:pt>
                <c:pt idx="708">
                  <c:v>40064</c:v>
                </c:pt>
                <c:pt idx="709">
                  <c:v>40065</c:v>
                </c:pt>
                <c:pt idx="710">
                  <c:v>40066</c:v>
                </c:pt>
                <c:pt idx="711">
                  <c:v>40067</c:v>
                </c:pt>
                <c:pt idx="712">
                  <c:v>40068</c:v>
                </c:pt>
                <c:pt idx="713">
                  <c:v>40069</c:v>
                </c:pt>
                <c:pt idx="714">
                  <c:v>40070</c:v>
                </c:pt>
                <c:pt idx="715">
                  <c:v>40071</c:v>
                </c:pt>
                <c:pt idx="716">
                  <c:v>40072</c:v>
                </c:pt>
                <c:pt idx="717">
                  <c:v>40073</c:v>
                </c:pt>
                <c:pt idx="718">
                  <c:v>40074</c:v>
                </c:pt>
                <c:pt idx="719">
                  <c:v>40075</c:v>
                </c:pt>
                <c:pt idx="720">
                  <c:v>40076</c:v>
                </c:pt>
                <c:pt idx="721">
                  <c:v>40077</c:v>
                </c:pt>
                <c:pt idx="722">
                  <c:v>40078</c:v>
                </c:pt>
                <c:pt idx="723">
                  <c:v>40079</c:v>
                </c:pt>
                <c:pt idx="724">
                  <c:v>40080</c:v>
                </c:pt>
                <c:pt idx="725">
                  <c:v>40081</c:v>
                </c:pt>
                <c:pt idx="726">
                  <c:v>40082</c:v>
                </c:pt>
                <c:pt idx="727">
                  <c:v>40083</c:v>
                </c:pt>
                <c:pt idx="728">
                  <c:v>40084</c:v>
                </c:pt>
                <c:pt idx="729">
                  <c:v>40085</c:v>
                </c:pt>
                <c:pt idx="730">
                  <c:v>40086</c:v>
                </c:pt>
                <c:pt idx="731">
                  <c:v>40087</c:v>
                </c:pt>
                <c:pt idx="732">
                  <c:v>40088</c:v>
                </c:pt>
                <c:pt idx="733">
                  <c:v>40089</c:v>
                </c:pt>
                <c:pt idx="734">
                  <c:v>40090</c:v>
                </c:pt>
                <c:pt idx="735">
                  <c:v>40091</c:v>
                </c:pt>
                <c:pt idx="736">
                  <c:v>40092</c:v>
                </c:pt>
                <c:pt idx="737">
                  <c:v>40093</c:v>
                </c:pt>
                <c:pt idx="738">
                  <c:v>40094</c:v>
                </c:pt>
                <c:pt idx="739">
                  <c:v>40095</c:v>
                </c:pt>
                <c:pt idx="740">
                  <c:v>40096</c:v>
                </c:pt>
                <c:pt idx="741">
                  <c:v>40097</c:v>
                </c:pt>
                <c:pt idx="742">
                  <c:v>40098</c:v>
                </c:pt>
                <c:pt idx="743">
                  <c:v>40099</c:v>
                </c:pt>
                <c:pt idx="744">
                  <c:v>40100</c:v>
                </c:pt>
                <c:pt idx="745">
                  <c:v>40101</c:v>
                </c:pt>
                <c:pt idx="746">
                  <c:v>40102</c:v>
                </c:pt>
                <c:pt idx="747">
                  <c:v>40103</c:v>
                </c:pt>
                <c:pt idx="748">
                  <c:v>40104</c:v>
                </c:pt>
                <c:pt idx="749">
                  <c:v>40105</c:v>
                </c:pt>
                <c:pt idx="750">
                  <c:v>40106</c:v>
                </c:pt>
                <c:pt idx="751">
                  <c:v>40107</c:v>
                </c:pt>
                <c:pt idx="752">
                  <c:v>40108</c:v>
                </c:pt>
                <c:pt idx="753">
                  <c:v>40109</c:v>
                </c:pt>
                <c:pt idx="754">
                  <c:v>40110</c:v>
                </c:pt>
                <c:pt idx="755">
                  <c:v>40111</c:v>
                </c:pt>
                <c:pt idx="756">
                  <c:v>40112</c:v>
                </c:pt>
                <c:pt idx="757">
                  <c:v>40113</c:v>
                </c:pt>
                <c:pt idx="758">
                  <c:v>40114</c:v>
                </c:pt>
                <c:pt idx="759">
                  <c:v>40115</c:v>
                </c:pt>
                <c:pt idx="760">
                  <c:v>40116</c:v>
                </c:pt>
                <c:pt idx="761">
                  <c:v>40117</c:v>
                </c:pt>
                <c:pt idx="762">
                  <c:v>40118</c:v>
                </c:pt>
                <c:pt idx="763">
                  <c:v>40119</c:v>
                </c:pt>
                <c:pt idx="764">
                  <c:v>40120</c:v>
                </c:pt>
                <c:pt idx="765">
                  <c:v>40121</c:v>
                </c:pt>
                <c:pt idx="766">
                  <c:v>40122</c:v>
                </c:pt>
                <c:pt idx="767">
                  <c:v>40123</c:v>
                </c:pt>
                <c:pt idx="768">
                  <c:v>40124</c:v>
                </c:pt>
                <c:pt idx="769">
                  <c:v>40125</c:v>
                </c:pt>
                <c:pt idx="770">
                  <c:v>40126</c:v>
                </c:pt>
                <c:pt idx="771">
                  <c:v>40127</c:v>
                </c:pt>
                <c:pt idx="772">
                  <c:v>40128</c:v>
                </c:pt>
                <c:pt idx="773">
                  <c:v>40129</c:v>
                </c:pt>
                <c:pt idx="774">
                  <c:v>40130</c:v>
                </c:pt>
                <c:pt idx="775">
                  <c:v>40131</c:v>
                </c:pt>
                <c:pt idx="776">
                  <c:v>40132</c:v>
                </c:pt>
                <c:pt idx="777">
                  <c:v>40133</c:v>
                </c:pt>
                <c:pt idx="778">
                  <c:v>40134</c:v>
                </c:pt>
                <c:pt idx="779">
                  <c:v>40135</c:v>
                </c:pt>
                <c:pt idx="780">
                  <c:v>40136</c:v>
                </c:pt>
                <c:pt idx="781">
                  <c:v>40137</c:v>
                </c:pt>
                <c:pt idx="782">
                  <c:v>40138</c:v>
                </c:pt>
                <c:pt idx="783">
                  <c:v>40139</c:v>
                </c:pt>
                <c:pt idx="784">
                  <c:v>40140</c:v>
                </c:pt>
                <c:pt idx="785">
                  <c:v>40141</c:v>
                </c:pt>
                <c:pt idx="786">
                  <c:v>40142</c:v>
                </c:pt>
                <c:pt idx="787">
                  <c:v>40143</c:v>
                </c:pt>
                <c:pt idx="788">
                  <c:v>40144</c:v>
                </c:pt>
                <c:pt idx="789">
                  <c:v>40145</c:v>
                </c:pt>
                <c:pt idx="790">
                  <c:v>40146</c:v>
                </c:pt>
                <c:pt idx="791">
                  <c:v>40147</c:v>
                </c:pt>
                <c:pt idx="792">
                  <c:v>40148</c:v>
                </c:pt>
                <c:pt idx="793">
                  <c:v>40149</c:v>
                </c:pt>
                <c:pt idx="794">
                  <c:v>40150</c:v>
                </c:pt>
                <c:pt idx="795">
                  <c:v>40151</c:v>
                </c:pt>
                <c:pt idx="796">
                  <c:v>40152</c:v>
                </c:pt>
                <c:pt idx="797">
                  <c:v>40153</c:v>
                </c:pt>
                <c:pt idx="798">
                  <c:v>40154</c:v>
                </c:pt>
                <c:pt idx="799">
                  <c:v>40155</c:v>
                </c:pt>
                <c:pt idx="800">
                  <c:v>40156</c:v>
                </c:pt>
                <c:pt idx="801">
                  <c:v>40157</c:v>
                </c:pt>
                <c:pt idx="802">
                  <c:v>40158</c:v>
                </c:pt>
                <c:pt idx="803">
                  <c:v>40159</c:v>
                </c:pt>
                <c:pt idx="804">
                  <c:v>40160</c:v>
                </c:pt>
                <c:pt idx="805">
                  <c:v>40161</c:v>
                </c:pt>
                <c:pt idx="806">
                  <c:v>40162</c:v>
                </c:pt>
                <c:pt idx="807">
                  <c:v>40163</c:v>
                </c:pt>
                <c:pt idx="808">
                  <c:v>40164</c:v>
                </c:pt>
                <c:pt idx="809">
                  <c:v>40165</c:v>
                </c:pt>
                <c:pt idx="810">
                  <c:v>40166</c:v>
                </c:pt>
                <c:pt idx="811">
                  <c:v>40167</c:v>
                </c:pt>
                <c:pt idx="812">
                  <c:v>40168</c:v>
                </c:pt>
                <c:pt idx="813">
                  <c:v>40169</c:v>
                </c:pt>
                <c:pt idx="814">
                  <c:v>40170</c:v>
                </c:pt>
                <c:pt idx="815">
                  <c:v>40171</c:v>
                </c:pt>
                <c:pt idx="816">
                  <c:v>40172</c:v>
                </c:pt>
                <c:pt idx="817">
                  <c:v>40173</c:v>
                </c:pt>
                <c:pt idx="818">
                  <c:v>40174</c:v>
                </c:pt>
                <c:pt idx="819">
                  <c:v>40175</c:v>
                </c:pt>
                <c:pt idx="820">
                  <c:v>40176</c:v>
                </c:pt>
                <c:pt idx="821">
                  <c:v>40177</c:v>
                </c:pt>
                <c:pt idx="822">
                  <c:v>40178</c:v>
                </c:pt>
                <c:pt idx="823">
                  <c:v>40179</c:v>
                </c:pt>
                <c:pt idx="824">
                  <c:v>40180</c:v>
                </c:pt>
                <c:pt idx="825">
                  <c:v>40181</c:v>
                </c:pt>
                <c:pt idx="826">
                  <c:v>40182</c:v>
                </c:pt>
                <c:pt idx="827">
                  <c:v>40183</c:v>
                </c:pt>
                <c:pt idx="828">
                  <c:v>40184</c:v>
                </c:pt>
                <c:pt idx="829">
                  <c:v>40185</c:v>
                </c:pt>
                <c:pt idx="830">
                  <c:v>40186</c:v>
                </c:pt>
                <c:pt idx="831">
                  <c:v>40187</c:v>
                </c:pt>
                <c:pt idx="832">
                  <c:v>40188</c:v>
                </c:pt>
                <c:pt idx="833">
                  <c:v>40189</c:v>
                </c:pt>
                <c:pt idx="834">
                  <c:v>40190</c:v>
                </c:pt>
                <c:pt idx="835">
                  <c:v>40191</c:v>
                </c:pt>
                <c:pt idx="836">
                  <c:v>40192</c:v>
                </c:pt>
                <c:pt idx="837">
                  <c:v>40193</c:v>
                </c:pt>
                <c:pt idx="838">
                  <c:v>40194</c:v>
                </c:pt>
                <c:pt idx="839">
                  <c:v>40195</c:v>
                </c:pt>
                <c:pt idx="840">
                  <c:v>40196</c:v>
                </c:pt>
                <c:pt idx="841">
                  <c:v>40197</c:v>
                </c:pt>
                <c:pt idx="842">
                  <c:v>40198</c:v>
                </c:pt>
                <c:pt idx="843">
                  <c:v>40199</c:v>
                </c:pt>
                <c:pt idx="844">
                  <c:v>40200</c:v>
                </c:pt>
                <c:pt idx="845">
                  <c:v>40201</c:v>
                </c:pt>
                <c:pt idx="846">
                  <c:v>40202</c:v>
                </c:pt>
                <c:pt idx="847">
                  <c:v>40203</c:v>
                </c:pt>
                <c:pt idx="848">
                  <c:v>40204</c:v>
                </c:pt>
                <c:pt idx="849">
                  <c:v>40205</c:v>
                </c:pt>
                <c:pt idx="850">
                  <c:v>40206</c:v>
                </c:pt>
                <c:pt idx="851">
                  <c:v>40207</c:v>
                </c:pt>
                <c:pt idx="852">
                  <c:v>40208</c:v>
                </c:pt>
                <c:pt idx="853">
                  <c:v>40209</c:v>
                </c:pt>
                <c:pt idx="854">
                  <c:v>40210</c:v>
                </c:pt>
                <c:pt idx="855">
                  <c:v>40211</c:v>
                </c:pt>
                <c:pt idx="856">
                  <c:v>40212</c:v>
                </c:pt>
                <c:pt idx="857">
                  <c:v>40213</c:v>
                </c:pt>
                <c:pt idx="858">
                  <c:v>40214</c:v>
                </c:pt>
                <c:pt idx="859">
                  <c:v>40215</c:v>
                </c:pt>
                <c:pt idx="860">
                  <c:v>40216</c:v>
                </c:pt>
                <c:pt idx="861">
                  <c:v>40217</c:v>
                </c:pt>
                <c:pt idx="862">
                  <c:v>40218</c:v>
                </c:pt>
                <c:pt idx="863">
                  <c:v>40219</c:v>
                </c:pt>
                <c:pt idx="864">
                  <c:v>40220</c:v>
                </c:pt>
                <c:pt idx="865">
                  <c:v>40221</c:v>
                </c:pt>
                <c:pt idx="866">
                  <c:v>40222</c:v>
                </c:pt>
                <c:pt idx="867">
                  <c:v>40223</c:v>
                </c:pt>
                <c:pt idx="868">
                  <c:v>40224</c:v>
                </c:pt>
                <c:pt idx="869">
                  <c:v>40225</c:v>
                </c:pt>
                <c:pt idx="870">
                  <c:v>40226</c:v>
                </c:pt>
                <c:pt idx="871">
                  <c:v>40227</c:v>
                </c:pt>
                <c:pt idx="872">
                  <c:v>40228</c:v>
                </c:pt>
                <c:pt idx="873">
                  <c:v>40229</c:v>
                </c:pt>
                <c:pt idx="874">
                  <c:v>40230</c:v>
                </c:pt>
                <c:pt idx="875">
                  <c:v>40231</c:v>
                </c:pt>
                <c:pt idx="876">
                  <c:v>40232</c:v>
                </c:pt>
                <c:pt idx="877">
                  <c:v>40233</c:v>
                </c:pt>
                <c:pt idx="878">
                  <c:v>40234</c:v>
                </c:pt>
                <c:pt idx="879">
                  <c:v>40235</c:v>
                </c:pt>
                <c:pt idx="880">
                  <c:v>40236</c:v>
                </c:pt>
                <c:pt idx="881">
                  <c:v>40237</c:v>
                </c:pt>
                <c:pt idx="882">
                  <c:v>40238</c:v>
                </c:pt>
                <c:pt idx="883">
                  <c:v>40239</c:v>
                </c:pt>
                <c:pt idx="884">
                  <c:v>40240</c:v>
                </c:pt>
                <c:pt idx="885">
                  <c:v>40241</c:v>
                </c:pt>
                <c:pt idx="886">
                  <c:v>40242</c:v>
                </c:pt>
                <c:pt idx="887">
                  <c:v>40243</c:v>
                </c:pt>
                <c:pt idx="888">
                  <c:v>40244</c:v>
                </c:pt>
                <c:pt idx="889">
                  <c:v>40245</c:v>
                </c:pt>
                <c:pt idx="890">
                  <c:v>40246</c:v>
                </c:pt>
                <c:pt idx="891">
                  <c:v>40247</c:v>
                </c:pt>
                <c:pt idx="892">
                  <c:v>40248</c:v>
                </c:pt>
                <c:pt idx="893">
                  <c:v>40249</c:v>
                </c:pt>
                <c:pt idx="894">
                  <c:v>40250</c:v>
                </c:pt>
                <c:pt idx="895">
                  <c:v>40251</c:v>
                </c:pt>
                <c:pt idx="896">
                  <c:v>40252</c:v>
                </c:pt>
                <c:pt idx="897">
                  <c:v>40253</c:v>
                </c:pt>
                <c:pt idx="898">
                  <c:v>40254</c:v>
                </c:pt>
                <c:pt idx="899">
                  <c:v>40255</c:v>
                </c:pt>
                <c:pt idx="900">
                  <c:v>40256</c:v>
                </c:pt>
                <c:pt idx="901">
                  <c:v>40257</c:v>
                </c:pt>
                <c:pt idx="902">
                  <c:v>40258</c:v>
                </c:pt>
                <c:pt idx="903">
                  <c:v>40259</c:v>
                </c:pt>
                <c:pt idx="904">
                  <c:v>40260</c:v>
                </c:pt>
                <c:pt idx="905">
                  <c:v>40261</c:v>
                </c:pt>
                <c:pt idx="906">
                  <c:v>40262</c:v>
                </c:pt>
                <c:pt idx="907">
                  <c:v>40263</c:v>
                </c:pt>
                <c:pt idx="908">
                  <c:v>40264</c:v>
                </c:pt>
                <c:pt idx="909">
                  <c:v>40265</c:v>
                </c:pt>
                <c:pt idx="910">
                  <c:v>40266</c:v>
                </c:pt>
                <c:pt idx="911">
                  <c:v>40267</c:v>
                </c:pt>
                <c:pt idx="912">
                  <c:v>40268</c:v>
                </c:pt>
                <c:pt idx="913">
                  <c:v>40269</c:v>
                </c:pt>
                <c:pt idx="914">
                  <c:v>40270</c:v>
                </c:pt>
                <c:pt idx="915">
                  <c:v>40271</c:v>
                </c:pt>
                <c:pt idx="916">
                  <c:v>40272</c:v>
                </c:pt>
                <c:pt idx="917">
                  <c:v>40273</c:v>
                </c:pt>
                <c:pt idx="918">
                  <c:v>40274</c:v>
                </c:pt>
                <c:pt idx="919">
                  <c:v>40275</c:v>
                </c:pt>
                <c:pt idx="920">
                  <c:v>40276</c:v>
                </c:pt>
                <c:pt idx="921">
                  <c:v>40277</c:v>
                </c:pt>
                <c:pt idx="922">
                  <c:v>40278</c:v>
                </c:pt>
                <c:pt idx="923">
                  <c:v>40279</c:v>
                </c:pt>
                <c:pt idx="924">
                  <c:v>40280</c:v>
                </c:pt>
                <c:pt idx="925">
                  <c:v>40281</c:v>
                </c:pt>
                <c:pt idx="926">
                  <c:v>40282</c:v>
                </c:pt>
                <c:pt idx="927">
                  <c:v>40283</c:v>
                </c:pt>
                <c:pt idx="928">
                  <c:v>40284</c:v>
                </c:pt>
                <c:pt idx="929">
                  <c:v>40285</c:v>
                </c:pt>
                <c:pt idx="930">
                  <c:v>40286</c:v>
                </c:pt>
                <c:pt idx="931">
                  <c:v>40287</c:v>
                </c:pt>
                <c:pt idx="932">
                  <c:v>40288</c:v>
                </c:pt>
                <c:pt idx="933">
                  <c:v>40289</c:v>
                </c:pt>
                <c:pt idx="934">
                  <c:v>40290</c:v>
                </c:pt>
                <c:pt idx="935">
                  <c:v>40291</c:v>
                </c:pt>
                <c:pt idx="936">
                  <c:v>40292</c:v>
                </c:pt>
                <c:pt idx="937">
                  <c:v>40293</c:v>
                </c:pt>
                <c:pt idx="938">
                  <c:v>40294</c:v>
                </c:pt>
                <c:pt idx="939">
                  <c:v>40295</c:v>
                </c:pt>
                <c:pt idx="940">
                  <c:v>40296</c:v>
                </c:pt>
                <c:pt idx="941">
                  <c:v>40297</c:v>
                </c:pt>
                <c:pt idx="942">
                  <c:v>40298</c:v>
                </c:pt>
                <c:pt idx="943">
                  <c:v>40299</c:v>
                </c:pt>
                <c:pt idx="944">
                  <c:v>40300</c:v>
                </c:pt>
                <c:pt idx="945">
                  <c:v>40301</c:v>
                </c:pt>
                <c:pt idx="946">
                  <c:v>40302</c:v>
                </c:pt>
                <c:pt idx="947">
                  <c:v>40303</c:v>
                </c:pt>
                <c:pt idx="948">
                  <c:v>40304</c:v>
                </c:pt>
                <c:pt idx="949">
                  <c:v>40305</c:v>
                </c:pt>
                <c:pt idx="950">
                  <c:v>40306</c:v>
                </c:pt>
                <c:pt idx="951">
                  <c:v>40307</c:v>
                </c:pt>
                <c:pt idx="952">
                  <c:v>40308</c:v>
                </c:pt>
                <c:pt idx="953">
                  <c:v>40309</c:v>
                </c:pt>
                <c:pt idx="954">
                  <c:v>40310</c:v>
                </c:pt>
                <c:pt idx="955">
                  <c:v>40311</c:v>
                </c:pt>
                <c:pt idx="956">
                  <c:v>40312</c:v>
                </c:pt>
                <c:pt idx="957">
                  <c:v>40313</c:v>
                </c:pt>
                <c:pt idx="958">
                  <c:v>40314</c:v>
                </c:pt>
                <c:pt idx="959">
                  <c:v>40315</c:v>
                </c:pt>
                <c:pt idx="960">
                  <c:v>40316</c:v>
                </c:pt>
                <c:pt idx="961">
                  <c:v>40317</c:v>
                </c:pt>
                <c:pt idx="962">
                  <c:v>40318</c:v>
                </c:pt>
                <c:pt idx="963">
                  <c:v>40319</c:v>
                </c:pt>
                <c:pt idx="964">
                  <c:v>40320</c:v>
                </c:pt>
                <c:pt idx="965">
                  <c:v>40321</c:v>
                </c:pt>
                <c:pt idx="966">
                  <c:v>40322</c:v>
                </c:pt>
                <c:pt idx="967">
                  <c:v>40323</c:v>
                </c:pt>
                <c:pt idx="968">
                  <c:v>40324</c:v>
                </c:pt>
                <c:pt idx="969">
                  <c:v>40325</c:v>
                </c:pt>
                <c:pt idx="970">
                  <c:v>40326</c:v>
                </c:pt>
                <c:pt idx="971">
                  <c:v>40327</c:v>
                </c:pt>
                <c:pt idx="972">
                  <c:v>40328</c:v>
                </c:pt>
                <c:pt idx="973">
                  <c:v>40329</c:v>
                </c:pt>
                <c:pt idx="974">
                  <c:v>40330</c:v>
                </c:pt>
                <c:pt idx="975">
                  <c:v>40331</c:v>
                </c:pt>
                <c:pt idx="976">
                  <c:v>40332</c:v>
                </c:pt>
                <c:pt idx="977">
                  <c:v>40333</c:v>
                </c:pt>
                <c:pt idx="978">
                  <c:v>40334</c:v>
                </c:pt>
                <c:pt idx="979">
                  <c:v>40335</c:v>
                </c:pt>
                <c:pt idx="980">
                  <c:v>40336</c:v>
                </c:pt>
                <c:pt idx="981">
                  <c:v>40337</c:v>
                </c:pt>
                <c:pt idx="982">
                  <c:v>40338</c:v>
                </c:pt>
                <c:pt idx="983">
                  <c:v>40339</c:v>
                </c:pt>
                <c:pt idx="984">
                  <c:v>40340</c:v>
                </c:pt>
                <c:pt idx="985">
                  <c:v>40341</c:v>
                </c:pt>
                <c:pt idx="986">
                  <c:v>40342</c:v>
                </c:pt>
                <c:pt idx="987">
                  <c:v>40343</c:v>
                </c:pt>
                <c:pt idx="988">
                  <c:v>40344</c:v>
                </c:pt>
                <c:pt idx="989">
                  <c:v>40345</c:v>
                </c:pt>
                <c:pt idx="990">
                  <c:v>40346</c:v>
                </c:pt>
                <c:pt idx="991">
                  <c:v>40347</c:v>
                </c:pt>
                <c:pt idx="992">
                  <c:v>40348</c:v>
                </c:pt>
                <c:pt idx="993">
                  <c:v>40349</c:v>
                </c:pt>
                <c:pt idx="994">
                  <c:v>40350</c:v>
                </c:pt>
                <c:pt idx="995">
                  <c:v>40351</c:v>
                </c:pt>
                <c:pt idx="996">
                  <c:v>40352</c:v>
                </c:pt>
                <c:pt idx="997">
                  <c:v>40353</c:v>
                </c:pt>
                <c:pt idx="998">
                  <c:v>40354</c:v>
                </c:pt>
                <c:pt idx="999">
                  <c:v>40355</c:v>
                </c:pt>
                <c:pt idx="1000">
                  <c:v>40356</c:v>
                </c:pt>
                <c:pt idx="1001">
                  <c:v>40357</c:v>
                </c:pt>
                <c:pt idx="1002">
                  <c:v>40358</c:v>
                </c:pt>
                <c:pt idx="1003">
                  <c:v>40359</c:v>
                </c:pt>
                <c:pt idx="1004">
                  <c:v>40360</c:v>
                </c:pt>
                <c:pt idx="1005">
                  <c:v>40361</c:v>
                </c:pt>
                <c:pt idx="1006">
                  <c:v>40362</c:v>
                </c:pt>
                <c:pt idx="1007">
                  <c:v>40363</c:v>
                </c:pt>
                <c:pt idx="1008">
                  <c:v>40364</c:v>
                </c:pt>
                <c:pt idx="1009">
                  <c:v>40365</c:v>
                </c:pt>
                <c:pt idx="1010">
                  <c:v>40366</c:v>
                </c:pt>
                <c:pt idx="1011">
                  <c:v>40367</c:v>
                </c:pt>
                <c:pt idx="1012">
                  <c:v>40368</c:v>
                </c:pt>
                <c:pt idx="1013">
                  <c:v>40369</c:v>
                </c:pt>
                <c:pt idx="1014">
                  <c:v>40370</c:v>
                </c:pt>
                <c:pt idx="1015">
                  <c:v>40371</c:v>
                </c:pt>
                <c:pt idx="1016">
                  <c:v>40372</c:v>
                </c:pt>
                <c:pt idx="1017">
                  <c:v>40373</c:v>
                </c:pt>
                <c:pt idx="1018">
                  <c:v>40374</c:v>
                </c:pt>
                <c:pt idx="1019">
                  <c:v>40375</c:v>
                </c:pt>
                <c:pt idx="1020">
                  <c:v>40376</c:v>
                </c:pt>
                <c:pt idx="1021">
                  <c:v>40377</c:v>
                </c:pt>
                <c:pt idx="1022">
                  <c:v>40378</c:v>
                </c:pt>
                <c:pt idx="1023">
                  <c:v>40379</c:v>
                </c:pt>
                <c:pt idx="1024">
                  <c:v>40380</c:v>
                </c:pt>
                <c:pt idx="1025">
                  <c:v>40381</c:v>
                </c:pt>
                <c:pt idx="1026">
                  <c:v>40382</c:v>
                </c:pt>
                <c:pt idx="1027">
                  <c:v>40383</c:v>
                </c:pt>
                <c:pt idx="1028">
                  <c:v>40384</c:v>
                </c:pt>
                <c:pt idx="1029">
                  <c:v>40385</c:v>
                </c:pt>
                <c:pt idx="1030">
                  <c:v>40386</c:v>
                </c:pt>
                <c:pt idx="1031">
                  <c:v>40387</c:v>
                </c:pt>
                <c:pt idx="1032">
                  <c:v>40388</c:v>
                </c:pt>
                <c:pt idx="1033">
                  <c:v>40389</c:v>
                </c:pt>
                <c:pt idx="1034">
                  <c:v>40390</c:v>
                </c:pt>
                <c:pt idx="1035">
                  <c:v>40391</c:v>
                </c:pt>
                <c:pt idx="1036">
                  <c:v>40392</c:v>
                </c:pt>
                <c:pt idx="1037">
                  <c:v>40393</c:v>
                </c:pt>
                <c:pt idx="1038">
                  <c:v>40394</c:v>
                </c:pt>
                <c:pt idx="1039">
                  <c:v>40395</c:v>
                </c:pt>
                <c:pt idx="1040">
                  <c:v>40396</c:v>
                </c:pt>
                <c:pt idx="1041">
                  <c:v>40397</c:v>
                </c:pt>
                <c:pt idx="1042">
                  <c:v>40398</c:v>
                </c:pt>
                <c:pt idx="1043">
                  <c:v>40399</c:v>
                </c:pt>
                <c:pt idx="1044">
                  <c:v>40400</c:v>
                </c:pt>
                <c:pt idx="1045">
                  <c:v>40401</c:v>
                </c:pt>
                <c:pt idx="1046">
                  <c:v>40402</c:v>
                </c:pt>
                <c:pt idx="1047">
                  <c:v>40403</c:v>
                </c:pt>
                <c:pt idx="1048">
                  <c:v>40404</c:v>
                </c:pt>
                <c:pt idx="1049">
                  <c:v>40405</c:v>
                </c:pt>
                <c:pt idx="1050">
                  <c:v>40406</c:v>
                </c:pt>
                <c:pt idx="1051">
                  <c:v>40407</c:v>
                </c:pt>
                <c:pt idx="1052">
                  <c:v>40408</c:v>
                </c:pt>
                <c:pt idx="1053">
                  <c:v>40409</c:v>
                </c:pt>
                <c:pt idx="1054">
                  <c:v>40410</c:v>
                </c:pt>
                <c:pt idx="1055">
                  <c:v>40411</c:v>
                </c:pt>
                <c:pt idx="1056">
                  <c:v>40412</c:v>
                </c:pt>
                <c:pt idx="1057">
                  <c:v>40413</c:v>
                </c:pt>
                <c:pt idx="1058">
                  <c:v>40414</c:v>
                </c:pt>
                <c:pt idx="1059">
                  <c:v>40415</c:v>
                </c:pt>
                <c:pt idx="1060">
                  <c:v>40416</c:v>
                </c:pt>
                <c:pt idx="1061">
                  <c:v>40417</c:v>
                </c:pt>
                <c:pt idx="1062">
                  <c:v>40418</c:v>
                </c:pt>
                <c:pt idx="1063">
                  <c:v>40419</c:v>
                </c:pt>
                <c:pt idx="1064">
                  <c:v>40420</c:v>
                </c:pt>
                <c:pt idx="1065">
                  <c:v>40421</c:v>
                </c:pt>
                <c:pt idx="1066">
                  <c:v>40422</c:v>
                </c:pt>
                <c:pt idx="1067">
                  <c:v>40423</c:v>
                </c:pt>
                <c:pt idx="1068">
                  <c:v>40424</c:v>
                </c:pt>
                <c:pt idx="1069">
                  <c:v>40425</c:v>
                </c:pt>
                <c:pt idx="1070">
                  <c:v>40426</c:v>
                </c:pt>
                <c:pt idx="1071">
                  <c:v>40427</c:v>
                </c:pt>
                <c:pt idx="1072">
                  <c:v>40428</c:v>
                </c:pt>
                <c:pt idx="1073">
                  <c:v>40429</c:v>
                </c:pt>
                <c:pt idx="1074">
                  <c:v>40430</c:v>
                </c:pt>
                <c:pt idx="1075">
                  <c:v>40431</c:v>
                </c:pt>
                <c:pt idx="1076">
                  <c:v>40432</c:v>
                </c:pt>
                <c:pt idx="1077">
                  <c:v>40433</c:v>
                </c:pt>
                <c:pt idx="1078">
                  <c:v>40434</c:v>
                </c:pt>
                <c:pt idx="1079">
                  <c:v>40435</c:v>
                </c:pt>
                <c:pt idx="1080">
                  <c:v>40436</c:v>
                </c:pt>
                <c:pt idx="1081">
                  <c:v>40437</c:v>
                </c:pt>
                <c:pt idx="1082">
                  <c:v>40438</c:v>
                </c:pt>
                <c:pt idx="1083">
                  <c:v>40439</c:v>
                </c:pt>
                <c:pt idx="1084">
                  <c:v>40440</c:v>
                </c:pt>
                <c:pt idx="1085">
                  <c:v>40441</c:v>
                </c:pt>
                <c:pt idx="1086">
                  <c:v>40442</c:v>
                </c:pt>
                <c:pt idx="1087">
                  <c:v>40443</c:v>
                </c:pt>
                <c:pt idx="1088">
                  <c:v>40444</c:v>
                </c:pt>
                <c:pt idx="1089">
                  <c:v>40445</c:v>
                </c:pt>
                <c:pt idx="1090">
                  <c:v>40446</c:v>
                </c:pt>
                <c:pt idx="1091">
                  <c:v>40447</c:v>
                </c:pt>
                <c:pt idx="1092">
                  <c:v>40448</c:v>
                </c:pt>
                <c:pt idx="1093">
                  <c:v>40449</c:v>
                </c:pt>
                <c:pt idx="1094">
                  <c:v>40450</c:v>
                </c:pt>
                <c:pt idx="1095">
                  <c:v>40451</c:v>
                </c:pt>
                <c:pt idx="1096">
                  <c:v>40452</c:v>
                </c:pt>
                <c:pt idx="1097">
                  <c:v>40453</c:v>
                </c:pt>
                <c:pt idx="1098">
                  <c:v>40454</c:v>
                </c:pt>
                <c:pt idx="1099">
                  <c:v>40455</c:v>
                </c:pt>
                <c:pt idx="1100">
                  <c:v>40456</c:v>
                </c:pt>
                <c:pt idx="1101">
                  <c:v>40457</c:v>
                </c:pt>
                <c:pt idx="1102">
                  <c:v>40458</c:v>
                </c:pt>
                <c:pt idx="1103">
                  <c:v>40459</c:v>
                </c:pt>
                <c:pt idx="1104">
                  <c:v>40460</c:v>
                </c:pt>
                <c:pt idx="1105">
                  <c:v>40461</c:v>
                </c:pt>
                <c:pt idx="1106">
                  <c:v>40462</c:v>
                </c:pt>
                <c:pt idx="1107">
                  <c:v>40463</c:v>
                </c:pt>
                <c:pt idx="1108">
                  <c:v>40464</c:v>
                </c:pt>
                <c:pt idx="1109">
                  <c:v>40465</c:v>
                </c:pt>
                <c:pt idx="1110">
                  <c:v>40466</c:v>
                </c:pt>
                <c:pt idx="1111">
                  <c:v>40467</c:v>
                </c:pt>
                <c:pt idx="1112">
                  <c:v>40468</c:v>
                </c:pt>
                <c:pt idx="1113">
                  <c:v>40469</c:v>
                </c:pt>
                <c:pt idx="1114">
                  <c:v>40470</c:v>
                </c:pt>
                <c:pt idx="1115">
                  <c:v>40471</c:v>
                </c:pt>
                <c:pt idx="1116">
                  <c:v>40472</c:v>
                </c:pt>
                <c:pt idx="1117">
                  <c:v>40473</c:v>
                </c:pt>
                <c:pt idx="1118">
                  <c:v>40474</c:v>
                </c:pt>
                <c:pt idx="1119">
                  <c:v>40475</c:v>
                </c:pt>
                <c:pt idx="1120">
                  <c:v>40476</c:v>
                </c:pt>
                <c:pt idx="1121">
                  <c:v>40477</c:v>
                </c:pt>
                <c:pt idx="1122">
                  <c:v>40478</c:v>
                </c:pt>
                <c:pt idx="1123">
                  <c:v>40479</c:v>
                </c:pt>
                <c:pt idx="1124">
                  <c:v>40480</c:v>
                </c:pt>
                <c:pt idx="1125">
                  <c:v>40481</c:v>
                </c:pt>
                <c:pt idx="1126">
                  <c:v>40482</c:v>
                </c:pt>
                <c:pt idx="1127">
                  <c:v>40483</c:v>
                </c:pt>
                <c:pt idx="1128">
                  <c:v>40484</c:v>
                </c:pt>
                <c:pt idx="1129">
                  <c:v>40485</c:v>
                </c:pt>
                <c:pt idx="1130">
                  <c:v>40486</c:v>
                </c:pt>
                <c:pt idx="1131">
                  <c:v>40487</c:v>
                </c:pt>
                <c:pt idx="1132">
                  <c:v>40488</c:v>
                </c:pt>
                <c:pt idx="1133">
                  <c:v>40489</c:v>
                </c:pt>
                <c:pt idx="1134">
                  <c:v>40490</c:v>
                </c:pt>
                <c:pt idx="1135">
                  <c:v>40491</c:v>
                </c:pt>
                <c:pt idx="1136">
                  <c:v>40492</c:v>
                </c:pt>
                <c:pt idx="1137">
                  <c:v>40493</c:v>
                </c:pt>
                <c:pt idx="1138">
                  <c:v>40494</c:v>
                </c:pt>
                <c:pt idx="1139">
                  <c:v>40495</c:v>
                </c:pt>
                <c:pt idx="1140">
                  <c:v>40496</c:v>
                </c:pt>
                <c:pt idx="1141">
                  <c:v>40497</c:v>
                </c:pt>
                <c:pt idx="1142">
                  <c:v>40498</c:v>
                </c:pt>
                <c:pt idx="1143">
                  <c:v>40499</c:v>
                </c:pt>
                <c:pt idx="1144">
                  <c:v>40500</c:v>
                </c:pt>
                <c:pt idx="1145">
                  <c:v>40501</c:v>
                </c:pt>
                <c:pt idx="1146">
                  <c:v>40502</c:v>
                </c:pt>
                <c:pt idx="1147">
                  <c:v>40503</c:v>
                </c:pt>
                <c:pt idx="1148">
                  <c:v>40504</c:v>
                </c:pt>
                <c:pt idx="1149">
                  <c:v>40505</c:v>
                </c:pt>
                <c:pt idx="1150">
                  <c:v>40506</c:v>
                </c:pt>
                <c:pt idx="1151">
                  <c:v>40507</c:v>
                </c:pt>
                <c:pt idx="1152">
                  <c:v>40508</c:v>
                </c:pt>
                <c:pt idx="1153">
                  <c:v>40509</c:v>
                </c:pt>
                <c:pt idx="1154">
                  <c:v>40510</c:v>
                </c:pt>
                <c:pt idx="1155">
                  <c:v>40511</c:v>
                </c:pt>
                <c:pt idx="1156">
                  <c:v>40512</c:v>
                </c:pt>
                <c:pt idx="1157">
                  <c:v>40513</c:v>
                </c:pt>
                <c:pt idx="1158">
                  <c:v>40514</c:v>
                </c:pt>
                <c:pt idx="1159">
                  <c:v>40515</c:v>
                </c:pt>
                <c:pt idx="1160">
                  <c:v>40516</c:v>
                </c:pt>
                <c:pt idx="1161">
                  <c:v>40517</c:v>
                </c:pt>
                <c:pt idx="1162">
                  <c:v>40518</c:v>
                </c:pt>
                <c:pt idx="1163">
                  <c:v>40519</c:v>
                </c:pt>
                <c:pt idx="1164">
                  <c:v>40520</c:v>
                </c:pt>
                <c:pt idx="1165">
                  <c:v>40521</c:v>
                </c:pt>
                <c:pt idx="1166">
                  <c:v>40522</c:v>
                </c:pt>
                <c:pt idx="1167">
                  <c:v>40523</c:v>
                </c:pt>
                <c:pt idx="1168">
                  <c:v>40524</c:v>
                </c:pt>
                <c:pt idx="1169">
                  <c:v>40525</c:v>
                </c:pt>
                <c:pt idx="1170">
                  <c:v>40526</c:v>
                </c:pt>
                <c:pt idx="1171">
                  <c:v>40527</c:v>
                </c:pt>
                <c:pt idx="1172">
                  <c:v>40528</c:v>
                </c:pt>
                <c:pt idx="1173">
                  <c:v>40529</c:v>
                </c:pt>
                <c:pt idx="1174">
                  <c:v>40530</c:v>
                </c:pt>
                <c:pt idx="1175">
                  <c:v>40531</c:v>
                </c:pt>
                <c:pt idx="1176">
                  <c:v>40532</c:v>
                </c:pt>
                <c:pt idx="1177">
                  <c:v>40533</c:v>
                </c:pt>
                <c:pt idx="1178">
                  <c:v>40534</c:v>
                </c:pt>
                <c:pt idx="1179">
                  <c:v>40535</c:v>
                </c:pt>
                <c:pt idx="1180">
                  <c:v>40536</c:v>
                </c:pt>
                <c:pt idx="1181">
                  <c:v>40537</c:v>
                </c:pt>
                <c:pt idx="1182">
                  <c:v>40538</c:v>
                </c:pt>
                <c:pt idx="1183">
                  <c:v>40539</c:v>
                </c:pt>
                <c:pt idx="1184">
                  <c:v>40540</c:v>
                </c:pt>
                <c:pt idx="1185">
                  <c:v>40541</c:v>
                </c:pt>
                <c:pt idx="1186">
                  <c:v>40542</c:v>
                </c:pt>
                <c:pt idx="1187">
                  <c:v>40543</c:v>
                </c:pt>
                <c:pt idx="1188">
                  <c:v>40544</c:v>
                </c:pt>
                <c:pt idx="1189">
                  <c:v>40545</c:v>
                </c:pt>
                <c:pt idx="1190">
                  <c:v>40546</c:v>
                </c:pt>
                <c:pt idx="1191">
                  <c:v>40547</c:v>
                </c:pt>
                <c:pt idx="1192">
                  <c:v>40548</c:v>
                </c:pt>
                <c:pt idx="1193">
                  <c:v>40549</c:v>
                </c:pt>
                <c:pt idx="1194">
                  <c:v>40550</c:v>
                </c:pt>
                <c:pt idx="1195">
                  <c:v>40551</c:v>
                </c:pt>
                <c:pt idx="1196">
                  <c:v>40552</c:v>
                </c:pt>
                <c:pt idx="1197">
                  <c:v>40553</c:v>
                </c:pt>
                <c:pt idx="1198">
                  <c:v>40554</c:v>
                </c:pt>
                <c:pt idx="1199">
                  <c:v>40555</c:v>
                </c:pt>
                <c:pt idx="1200">
                  <c:v>40556</c:v>
                </c:pt>
                <c:pt idx="1201">
                  <c:v>40557</c:v>
                </c:pt>
                <c:pt idx="1202">
                  <c:v>40558</c:v>
                </c:pt>
                <c:pt idx="1203">
                  <c:v>40559</c:v>
                </c:pt>
                <c:pt idx="1204">
                  <c:v>40560</c:v>
                </c:pt>
                <c:pt idx="1205">
                  <c:v>40561</c:v>
                </c:pt>
                <c:pt idx="1206">
                  <c:v>40562</c:v>
                </c:pt>
                <c:pt idx="1207">
                  <c:v>40563</c:v>
                </c:pt>
                <c:pt idx="1208">
                  <c:v>40564</c:v>
                </c:pt>
                <c:pt idx="1209">
                  <c:v>40565</c:v>
                </c:pt>
                <c:pt idx="1210">
                  <c:v>40566</c:v>
                </c:pt>
                <c:pt idx="1211">
                  <c:v>40567</c:v>
                </c:pt>
                <c:pt idx="1212">
                  <c:v>40568</c:v>
                </c:pt>
                <c:pt idx="1213">
                  <c:v>40569</c:v>
                </c:pt>
                <c:pt idx="1214">
                  <c:v>40570</c:v>
                </c:pt>
                <c:pt idx="1215">
                  <c:v>40571</c:v>
                </c:pt>
                <c:pt idx="1216">
                  <c:v>40572</c:v>
                </c:pt>
                <c:pt idx="1217">
                  <c:v>40573</c:v>
                </c:pt>
                <c:pt idx="1218">
                  <c:v>40574</c:v>
                </c:pt>
                <c:pt idx="1219">
                  <c:v>40575</c:v>
                </c:pt>
                <c:pt idx="1220">
                  <c:v>40576</c:v>
                </c:pt>
                <c:pt idx="1221">
                  <c:v>40577</c:v>
                </c:pt>
                <c:pt idx="1222">
                  <c:v>40578</c:v>
                </c:pt>
                <c:pt idx="1223">
                  <c:v>40579</c:v>
                </c:pt>
                <c:pt idx="1224">
                  <c:v>40580</c:v>
                </c:pt>
                <c:pt idx="1225">
                  <c:v>40581</c:v>
                </c:pt>
                <c:pt idx="1226">
                  <c:v>40582</c:v>
                </c:pt>
                <c:pt idx="1227">
                  <c:v>40583</c:v>
                </c:pt>
                <c:pt idx="1228">
                  <c:v>40584</c:v>
                </c:pt>
                <c:pt idx="1229">
                  <c:v>40585</c:v>
                </c:pt>
                <c:pt idx="1230">
                  <c:v>40586</c:v>
                </c:pt>
                <c:pt idx="1231">
                  <c:v>40587</c:v>
                </c:pt>
                <c:pt idx="1232">
                  <c:v>40588</c:v>
                </c:pt>
                <c:pt idx="1233">
                  <c:v>40589</c:v>
                </c:pt>
                <c:pt idx="1234">
                  <c:v>40590</c:v>
                </c:pt>
                <c:pt idx="1235">
                  <c:v>40591</c:v>
                </c:pt>
                <c:pt idx="1236">
                  <c:v>40592</c:v>
                </c:pt>
                <c:pt idx="1237">
                  <c:v>40593</c:v>
                </c:pt>
                <c:pt idx="1238">
                  <c:v>40594</c:v>
                </c:pt>
                <c:pt idx="1239">
                  <c:v>40595</c:v>
                </c:pt>
                <c:pt idx="1240">
                  <c:v>40596</c:v>
                </c:pt>
                <c:pt idx="1241">
                  <c:v>40597</c:v>
                </c:pt>
                <c:pt idx="1242">
                  <c:v>40598</c:v>
                </c:pt>
                <c:pt idx="1243">
                  <c:v>40599</c:v>
                </c:pt>
                <c:pt idx="1244">
                  <c:v>40600</c:v>
                </c:pt>
                <c:pt idx="1245">
                  <c:v>40601</c:v>
                </c:pt>
                <c:pt idx="1246">
                  <c:v>40602</c:v>
                </c:pt>
                <c:pt idx="1247">
                  <c:v>40603</c:v>
                </c:pt>
                <c:pt idx="1248">
                  <c:v>40604</c:v>
                </c:pt>
                <c:pt idx="1249">
                  <c:v>40605</c:v>
                </c:pt>
                <c:pt idx="1250">
                  <c:v>40606</c:v>
                </c:pt>
                <c:pt idx="1251">
                  <c:v>40607</c:v>
                </c:pt>
                <c:pt idx="1252">
                  <c:v>40608</c:v>
                </c:pt>
                <c:pt idx="1253">
                  <c:v>40609</c:v>
                </c:pt>
                <c:pt idx="1254">
                  <c:v>40610</c:v>
                </c:pt>
                <c:pt idx="1255">
                  <c:v>40611</c:v>
                </c:pt>
                <c:pt idx="1256">
                  <c:v>40612</c:v>
                </c:pt>
                <c:pt idx="1257">
                  <c:v>40613</c:v>
                </c:pt>
                <c:pt idx="1258">
                  <c:v>40614</c:v>
                </c:pt>
                <c:pt idx="1259">
                  <c:v>40615</c:v>
                </c:pt>
                <c:pt idx="1260">
                  <c:v>40616</c:v>
                </c:pt>
                <c:pt idx="1261">
                  <c:v>40617</c:v>
                </c:pt>
                <c:pt idx="1262">
                  <c:v>40618</c:v>
                </c:pt>
                <c:pt idx="1263">
                  <c:v>40619</c:v>
                </c:pt>
                <c:pt idx="1264">
                  <c:v>40620</c:v>
                </c:pt>
                <c:pt idx="1265">
                  <c:v>40621</c:v>
                </c:pt>
                <c:pt idx="1266">
                  <c:v>40622</c:v>
                </c:pt>
                <c:pt idx="1267">
                  <c:v>40623</c:v>
                </c:pt>
                <c:pt idx="1268">
                  <c:v>40624</c:v>
                </c:pt>
                <c:pt idx="1269">
                  <c:v>40625</c:v>
                </c:pt>
                <c:pt idx="1270">
                  <c:v>40626</c:v>
                </c:pt>
                <c:pt idx="1271">
                  <c:v>40627</c:v>
                </c:pt>
                <c:pt idx="1272">
                  <c:v>40628</c:v>
                </c:pt>
                <c:pt idx="1273">
                  <c:v>40629</c:v>
                </c:pt>
                <c:pt idx="1274">
                  <c:v>40630</c:v>
                </c:pt>
                <c:pt idx="1275">
                  <c:v>40631</c:v>
                </c:pt>
                <c:pt idx="1276">
                  <c:v>40632</c:v>
                </c:pt>
                <c:pt idx="1277">
                  <c:v>40633</c:v>
                </c:pt>
                <c:pt idx="1278">
                  <c:v>40634</c:v>
                </c:pt>
                <c:pt idx="1279">
                  <c:v>40635</c:v>
                </c:pt>
                <c:pt idx="1280">
                  <c:v>40636</c:v>
                </c:pt>
                <c:pt idx="1281">
                  <c:v>40637</c:v>
                </c:pt>
                <c:pt idx="1282">
                  <c:v>40638</c:v>
                </c:pt>
                <c:pt idx="1283">
                  <c:v>40639</c:v>
                </c:pt>
                <c:pt idx="1284">
                  <c:v>40640</c:v>
                </c:pt>
                <c:pt idx="1285">
                  <c:v>40641</c:v>
                </c:pt>
                <c:pt idx="1286">
                  <c:v>40642</c:v>
                </c:pt>
                <c:pt idx="1287">
                  <c:v>40643</c:v>
                </c:pt>
                <c:pt idx="1288">
                  <c:v>40644</c:v>
                </c:pt>
                <c:pt idx="1289">
                  <c:v>40645</c:v>
                </c:pt>
                <c:pt idx="1290">
                  <c:v>40646</c:v>
                </c:pt>
                <c:pt idx="1291">
                  <c:v>40647</c:v>
                </c:pt>
                <c:pt idx="1292">
                  <c:v>40648</c:v>
                </c:pt>
                <c:pt idx="1293">
                  <c:v>40649</c:v>
                </c:pt>
                <c:pt idx="1294">
                  <c:v>40650</c:v>
                </c:pt>
                <c:pt idx="1295">
                  <c:v>40651</c:v>
                </c:pt>
                <c:pt idx="1296">
                  <c:v>40652</c:v>
                </c:pt>
                <c:pt idx="1297">
                  <c:v>40653</c:v>
                </c:pt>
                <c:pt idx="1298">
                  <c:v>40654</c:v>
                </c:pt>
                <c:pt idx="1299">
                  <c:v>40655</c:v>
                </c:pt>
                <c:pt idx="1300">
                  <c:v>40656</c:v>
                </c:pt>
                <c:pt idx="1301">
                  <c:v>40657</c:v>
                </c:pt>
                <c:pt idx="1302">
                  <c:v>40658</c:v>
                </c:pt>
                <c:pt idx="1303">
                  <c:v>40659</c:v>
                </c:pt>
                <c:pt idx="1304">
                  <c:v>40660</c:v>
                </c:pt>
                <c:pt idx="1305">
                  <c:v>40661</c:v>
                </c:pt>
                <c:pt idx="1306">
                  <c:v>40662</c:v>
                </c:pt>
                <c:pt idx="1307">
                  <c:v>40663</c:v>
                </c:pt>
                <c:pt idx="1308">
                  <c:v>40664</c:v>
                </c:pt>
                <c:pt idx="1309">
                  <c:v>40665</c:v>
                </c:pt>
                <c:pt idx="1310">
                  <c:v>40666</c:v>
                </c:pt>
                <c:pt idx="1311">
                  <c:v>40667</c:v>
                </c:pt>
                <c:pt idx="1312">
                  <c:v>40668</c:v>
                </c:pt>
                <c:pt idx="1313">
                  <c:v>40669</c:v>
                </c:pt>
                <c:pt idx="1314">
                  <c:v>40670</c:v>
                </c:pt>
                <c:pt idx="1315">
                  <c:v>40671</c:v>
                </c:pt>
                <c:pt idx="1316">
                  <c:v>40672</c:v>
                </c:pt>
                <c:pt idx="1317">
                  <c:v>40673</c:v>
                </c:pt>
                <c:pt idx="1318">
                  <c:v>40674</c:v>
                </c:pt>
                <c:pt idx="1319">
                  <c:v>40675</c:v>
                </c:pt>
                <c:pt idx="1320">
                  <c:v>40676</c:v>
                </c:pt>
                <c:pt idx="1321">
                  <c:v>40677</c:v>
                </c:pt>
                <c:pt idx="1322">
                  <c:v>40678</c:v>
                </c:pt>
                <c:pt idx="1323">
                  <c:v>40679</c:v>
                </c:pt>
                <c:pt idx="1324">
                  <c:v>40680</c:v>
                </c:pt>
                <c:pt idx="1325">
                  <c:v>40681</c:v>
                </c:pt>
                <c:pt idx="1326">
                  <c:v>40682</c:v>
                </c:pt>
                <c:pt idx="1327">
                  <c:v>40683</c:v>
                </c:pt>
                <c:pt idx="1328">
                  <c:v>40684</c:v>
                </c:pt>
                <c:pt idx="1329">
                  <c:v>40685</c:v>
                </c:pt>
                <c:pt idx="1330">
                  <c:v>40686</c:v>
                </c:pt>
                <c:pt idx="1331">
                  <c:v>40687</c:v>
                </c:pt>
                <c:pt idx="1332">
                  <c:v>40688</c:v>
                </c:pt>
                <c:pt idx="1333">
                  <c:v>40689</c:v>
                </c:pt>
                <c:pt idx="1334">
                  <c:v>40690</c:v>
                </c:pt>
                <c:pt idx="1335">
                  <c:v>40691</c:v>
                </c:pt>
                <c:pt idx="1336">
                  <c:v>40692</c:v>
                </c:pt>
                <c:pt idx="1337">
                  <c:v>40693</c:v>
                </c:pt>
                <c:pt idx="1338">
                  <c:v>40694</c:v>
                </c:pt>
                <c:pt idx="1339">
                  <c:v>40695</c:v>
                </c:pt>
                <c:pt idx="1340">
                  <c:v>40696</c:v>
                </c:pt>
                <c:pt idx="1341">
                  <c:v>40697</c:v>
                </c:pt>
                <c:pt idx="1342">
                  <c:v>40698</c:v>
                </c:pt>
                <c:pt idx="1343">
                  <c:v>40699</c:v>
                </c:pt>
                <c:pt idx="1344">
                  <c:v>40700</c:v>
                </c:pt>
                <c:pt idx="1345">
                  <c:v>40701</c:v>
                </c:pt>
                <c:pt idx="1346">
                  <c:v>40702</c:v>
                </c:pt>
                <c:pt idx="1347">
                  <c:v>40703</c:v>
                </c:pt>
                <c:pt idx="1348">
                  <c:v>40704</c:v>
                </c:pt>
                <c:pt idx="1349">
                  <c:v>40705</c:v>
                </c:pt>
                <c:pt idx="1350">
                  <c:v>40706</c:v>
                </c:pt>
                <c:pt idx="1351">
                  <c:v>40707</c:v>
                </c:pt>
                <c:pt idx="1352">
                  <c:v>40708</c:v>
                </c:pt>
                <c:pt idx="1353">
                  <c:v>40709</c:v>
                </c:pt>
                <c:pt idx="1354">
                  <c:v>40710</c:v>
                </c:pt>
                <c:pt idx="1355">
                  <c:v>40711</c:v>
                </c:pt>
                <c:pt idx="1356">
                  <c:v>40712</c:v>
                </c:pt>
                <c:pt idx="1357">
                  <c:v>40713</c:v>
                </c:pt>
                <c:pt idx="1358">
                  <c:v>40714</c:v>
                </c:pt>
                <c:pt idx="1359">
                  <c:v>40715</c:v>
                </c:pt>
                <c:pt idx="1360">
                  <c:v>40716</c:v>
                </c:pt>
                <c:pt idx="1361">
                  <c:v>40717</c:v>
                </c:pt>
                <c:pt idx="1362">
                  <c:v>40718</c:v>
                </c:pt>
                <c:pt idx="1363">
                  <c:v>40719</c:v>
                </c:pt>
                <c:pt idx="1364">
                  <c:v>40720</c:v>
                </c:pt>
                <c:pt idx="1365">
                  <c:v>40721</c:v>
                </c:pt>
                <c:pt idx="1366">
                  <c:v>40722</c:v>
                </c:pt>
                <c:pt idx="1367">
                  <c:v>40723</c:v>
                </c:pt>
                <c:pt idx="1368">
                  <c:v>40724</c:v>
                </c:pt>
                <c:pt idx="1369">
                  <c:v>40725</c:v>
                </c:pt>
                <c:pt idx="1370">
                  <c:v>40726</c:v>
                </c:pt>
                <c:pt idx="1371">
                  <c:v>40727</c:v>
                </c:pt>
                <c:pt idx="1372">
                  <c:v>40728</c:v>
                </c:pt>
                <c:pt idx="1373">
                  <c:v>40729</c:v>
                </c:pt>
                <c:pt idx="1374">
                  <c:v>40730</c:v>
                </c:pt>
                <c:pt idx="1375">
                  <c:v>40731</c:v>
                </c:pt>
                <c:pt idx="1376">
                  <c:v>40732</c:v>
                </c:pt>
                <c:pt idx="1377">
                  <c:v>40733</c:v>
                </c:pt>
                <c:pt idx="1378">
                  <c:v>40734</c:v>
                </c:pt>
                <c:pt idx="1379">
                  <c:v>40735</c:v>
                </c:pt>
                <c:pt idx="1380">
                  <c:v>40736</c:v>
                </c:pt>
                <c:pt idx="1381">
                  <c:v>40737</c:v>
                </c:pt>
                <c:pt idx="1382">
                  <c:v>40738</c:v>
                </c:pt>
                <c:pt idx="1383">
                  <c:v>40739</c:v>
                </c:pt>
                <c:pt idx="1384">
                  <c:v>40740</c:v>
                </c:pt>
                <c:pt idx="1385">
                  <c:v>40741</c:v>
                </c:pt>
                <c:pt idx="1386">
                  <c:v>40742</c:v>
                </c:pt>
                <c:pt idx="1387">
                  <c:v>40743</c:v>
                </c:pt>
                <c:pt idx="1388">
                  <c:v>40744</c:v>
                </c:pt>
                <c:pt idx="1389">
                  <c:v>40745</c:v>
                </c:pt>
                <c:pt idx="1390">
                  <c:v>40746</c:v>
                </c:pt>
                <c:pt idx="1391">
                  <c:v>40747</c:v>
                </c:pt>
                <c:pt idx="1392">
                  <c:v>40748</c:v>
                </c:pt>
                <c:pt idx="1393">
                  <c:v>40749</c:v>
                </c:pt>
                <c:pt idx="1394">
                  <c:v>40750</c:v>
                </c:pt>
                <c:pt idx="1395">
                  <c:v>40751</c:v>
                </c:pt>
                <c:pt idx="1396">
                  <c:v>40752</c:v>
                </c:pt>
                <c:pt idx="1397">
                  <c:v>40753</c:v>
                </c:pt>
                <c:pt idx="1398">
                  <c:v>40754</c:v>
                </c:pt>
                <c:pt idx="1399">
                  <c:v>40755</c:v>
                </c:pt>
                <c:pt idx="1400">
                  <c:v>40756</c:v>
                </c:pt>
                <c:pt idx="1401">
                  <c:v>40757</c:v>
                </c:pt>
                <c:pt idx="1402">
                  <c:v>40758</c:v>
                </c:pt>
                <c:pt idx="1403">
                  <c:v>40759</c:v>
                </c:pt>
                <c:pt idx="1404">
                  <c:v>40760</c:v>
                </c:pt>
                <c:pt idx="1405">
                  <c:v>40761</c:v>
                </c:pt>
                <c:pt idx="1406">
                  <c:v>40762</c:v>
                </c:pt>
                <c:pt idx="1407">
                  <c:v>40763</c:v>
                </c:pt>
                <c:pt idx="1408">
                  <c:v>40764</c:v>
                </c:pt>
                <c:pt idx="1409">
                  <c:v>40765</c:v>
                </c:pt>
                <c:pt idx="1410">
                  <c:v>40766</c:v>
                </c:pt>
                <c:pt idx="1411">
                  <c:v>40767</c:v>
                </c:pt>
                <c:pt idx="1412">
                  <c:v>40768</c:v>
                </c:pt>
                <c:pt idx="1413">
                  <c:v>40769</c:v>
                </c:pt>
                <c:pt idx="1414">
                  <c:v>40770</c:v>
                </c:pt>
                <c:pt idx="1415">
                  <c:v>40771</c:v>
                </c:pt>
                <c:pt idx="1416">
                  <c:v>40772</c:v>
                </c:pt>
                <c:pt idx="1417">
                  <c:v>40773</c:v>
                </c:pt>
                <c:pt idx="1418">
                  <c:v>40774</c:v>
                </c:pt>
                <c:pt idx="1419">
                  <c:v>40775</c:v>
                </c:pt>
                <c:pt idx="1420">
                  <c:v>40776</c:v>
                </c:pt>
                <c:pt idx="1421">
                  <c:v>40777</c:v>
                </c:pt>
                <c:pt idx="1422">
                  <c:v>40778</c:v>
                </c:pt>
                <c:pt idx="1423">
                  <c:v>40779</c:v>
                </c:pt>
                <c:pt idx="1424">
                  <c:v>40780</c:v>
                </c:pt>
                <c:pt idx="1425">
                  <c:v>40781</c:v>
                </c:pt>
                <c:pt idx="1426">
                  <c:v>40782</c:v>
                </c:pt>
                <c:pt idx="1427">
                  <c:v>40783</c:v>
                </c:pt>
                <c:pt idx="1428">
                  <c:v>40784</c:v>
                </c:pt>
                <c:pt idx="1429">
                  <c:v>40785</c:v>
                </c:pt>
                <c:pt idx="1430">
                  <c:v>40786</c:v>
                </c:pt>
                <c:pt idx="1431">
                  <c:v>40787</c:v>
                </c:pt>
                <c:pt idx="1432">
                  <c:v>40788</c:v>
                </c:pt>
                <c:pt idx="1433">
                  <c:v>40789</c:v>
                </c:pt>
                <c:pt idx="1434">
                  <c:v>40790</c:v>
                </c:pt>
                <c:pt idx="1435">
                  <c:v>40791</c:v>
                </c:pt>
                <c:pt idx="1436">
                  <c:v>40792</c:v>
                </c:pt>
                <c:pt idx="1437">
                  <c:v>40793</c:v>
                </c:pt>
                <c:pt idx="1438">
                  <c:v>40794</c:v>
                </c:pt>
                <c:pt idx="1439">
                  <c:v>40795</c:v>
                </c:pt>
                <c:pt idx="1440">
                  <c:v>40796</c:v>
                </c:pt>
                <c:pt idx="1441">
                  <c:v>40797</c:v>
                </c:pt>
                <c:pt idx="1442">
                  <c:v>40798</c:v>
                </c:pt>
                <c:pt idx="1443">
                  <c:v>40799</c:v>
                </c:pt>
                <c:pt idx="1444">
                  <c:v>40800</c:v>
                </c:pt>
                <c:pt idx="1445">
                  <c:v>40801</c:v>
                </c:pt>
                <c:pt idx="1446">
                  <c:v>40802</c:v>
                </c:pt>
                <c:pt idx="1447">
                  <c:v>40803</c:v>
                </c:pt>
                <c:pt idx="1448">
                  <c:v>40804</c:v>
                </c:pt>
                <c:pt idx="1449">
                  <c:v>40805</c:v>
                </c:pt>
                <c:pt idx="1450">
                  <c:v>40806</c:v>
                </c:pt>
                <c:pt idx="1451">
                  <c:v>40807</c:v>
                </c:pt>
                <c:pt idx="1452">
                  <c:v>40808</c:v>
                </c:pt>
                <c:pt idx="1453">
                  <c:v>40809</c:v>
                </c:pt>
                <c:pt idx="1454">
                  <c:v>40810</c:v>
                </c:pt>
                <c:pt idx="1455">
                  <c:v>40811</c:v>
                </c:pt>
                <c:pt idx="1456">
                  <c:v>40812</c:v>
                </c:pt>
                <c:pt idx="1457">
                  <c:v>40813</c:v>
                </c:pt>
                <c:pt idx="1458">
                  <c:v>40814</c:v>
                </c:pt>
                <c:pt idx="1459">
                  <c:v>40815</c:v>
                </c:pt>
                <c:pt idx="1460">
                  <c:v>40816</c:v>
                </c:pt>
                <c:pt idx="1461">
                  <c:v>40817</c:v>
                </c:pt>
                <c:pt idx="1462">
                  <c:v>40818</c:v>
                </c:pt>
                <c:pt idx="1463">
                  <c:v>40819</c:v>
                </c:pt>
                <c:pt idx="1464">
                  <c:v>40820</c:v>
                </c:pt>
                <c:pt idx="1465">
                  <c:v>40821</c:v>
                </c:pt>
                <c:pt idx="1466">
                  <c:v>40822</c:v>
                </c:pt>
                <c:pt idx="1467">
                  <c:v>40823</c:v>
                </c:pt>
                <c:pt idx="1468">
                  <c:v>40824</c:v>
                </c:pt>
                <c:pt idx="1469">
                  <c:v>40825</c:v>
                </c:pt>
                <c:pt idx="1470">
                  <c:v>40826</c:v>
                </c:pt>
                <c:pt idx="1471">
                  <c:v>40827</c:v>
                </c:pt>
                <c:pt idx="1472">
                  <c:v>40828</c:v>
                </c:pt>
                <c:pt idx="1473">
                  <c:v>40829</c:v>
                </c:pt>
                <c:pt idx="1474">
                  <c:v>40830</c:v>
                </c:pt>
                <c:pt idx="1475">
                  <c:v>40831</c:v>
                </c:pt>
                <c:pt idx="1476">
                  <c:v>40832</c:v>
                </c:pt>
                <c:pt idx="1477">
                  <c:v>40833</c:v>
                </c:pt>
                <c:pt idx="1478">
                  <c:v>40834</c:v>
                </c:pt>
                <c:pt idx="1479">
                  <c:v>40835</c:v>
                </c:pt>
                <c:pt idx="1480">
                  <c:v>40836</c:v>
                </c:pt>
                <c:pt idx="1481">
                  <c:v>40837</c:v>
                </c:pt>
                <c:pt idx="1482">
                  <c:v>40838</c:v>
                </c:pt>
                <c:pt idx="1483">
                  <c:v>40839</c:v>
                </c:pt>
                <c:pt idx="1484">
                  <c:v>40840</c:v>
                </c:pt>
                <c:pt idx="1485">
                  <c:v>40841</c:v>
                </c:pt>
                <c:pt idx="1486">
                  <c:v>40842</c:v>
                </c:pt>
                <c:pt idx="1487">
                  <c:v>40843</c:v>
                </c:pt>
                <c:pt idx="1488">
                  <c:v>40844</c:v>
                </c:pt>
                <c:pt idx="1489">
                  <c:v>40845</c:v>
                </c:pt>
                <c:pt idx="1490">
                  <c:v>40846</c:v>
                </c:pt>
                <c:pt idx="1491">
                  <c:v>40847</c:v>
                </c:pt>
                <c:pt idx="1492">
                  <c:v>40848</c:v>
                </c:pt>
                <c:pt idx="1493">
                  <c:v>40849</c:v>
                </c:pt>
                <c:pt idx="1494">
                  <c:v>40850</c:v>
                </c:pt>
                <c:pt idx="1495">
                  <c:v>40851</c:v>
                </c:pt>
                <c:pt idx="1496">
                  <c:v>40852</c:v>
                </c:pt>
                <c:pt idx="1497">
                  <c:v>40853</c:v>
                </c:pt>
                <c:pt idx="1498">
                  <c:v>40854</c:v>
                </c:pt>
                <c:pt idx="1499">
                  <c:v>40855</c:v>
                </c:pt>
                <c:pt idx="1500">
                  <c:v>40856</c:v>
                </c:pt>
                <c:pt idx="1501">
                  <c:v>40857</c:v>
                </c:pt>
                <c:pt idx="1502">
                  <c:v>40858</c:v>
                </c:pt>
                <c:pt idx="1503">
                  <c:v>40859</c:v>
                </c:pt>
                <c:pt idx="1504">
                  <c:v>40860</c:v>
                </c:pt>
                <c:pt idx="1505">
                  <c:v>40861</c:v>
                </c:pt>
                <c:pt idx="1506">
                  <c:v>40862</c:v>
                </c:pt>
                <c:pt idx="1507">
                  <c:v>40863</c:v>
                </c:pt>
                <c:pt idx="1508">
                  <c:v>40864</c:v>
                </c:pt>
                <c:pt idx="1509">
                  <c:v>40865</c:v>
                </c:pt>
                <c:pt idx="1510">
                  <c:v>40866</c:v>
                </c:pt>
                <c:pt idx="1511">
                  <c:v>40867</c:v>
                </c:pt>
                <c:pt idx="1512">
                  <c:v>40868</c:v>
                </c:pt>
                <c:pt idx="1513">
                  <c:v>40869</c:v>
                </c:pt>
                <c:pt idx="1514">
                  <c:v>40870</c:v>
                </c:pt>
                <c:pt idx="1515">
                  <c:v>40871</c:v>
                </c:pt>
                <c:pt idx="1516">
                  <c:v>40872</c:v>
                </c:pt>
                <c:pt idx="1517">
                  <c:v>40873</c:v>
                </c:pt>
                <c:pt idx="1518">
                  <c:v>40874</c:v>
                </c:pt>
                <c:pt idx="1519">
                  <c:v>40875</c:v>
                </c:pt>
                <c:pt idx="1520">
                  <c:v>40876</c:v>
                </c:pt>
                <c:pt idx="1521">
                  <c:v>40877</c:v>
                </c:pt>
                <c:pt idx="1522">
                  <c:v>40878</c:v>
                </c:pt>
                <c:pt idx="1523">
                  <c:v>40879</c:v>
                </c:pt>
                <c:pt idx="1524">
                  <c:v>40880</c:v>
                </c:pt>
                <c:pt idx="1525">
                  <c:v>40881</c:v>
                </c:pt>
                <c:pt idx="1526">
                  <c:v>40882</c:v>
                </c:pt>
                <c:pt idx="1527">
                  <c:v>40883</c:v>
                </c:pt>
                <c:pt idx="1528">
                  <c:v>40884</c:v>
                </c:pt>
                <c:pt idx="1529">
                  <c:v>40885</c:v>
                </c:pt>
                <c:pt idx="1530">
                  <c:v>40886</c:v>
                </c:pt>
                <c:pt idx="1531">
                  <c:v>40887</c:v>
                </c:pt>
                <c:pt idx="1532">
                  <c:v>40888</c:v>
                </c:pt>
                <c:pt idx="1533">
                  <c:v>40889</c:v>
                </c:pt>
                <c:pt idx="1534">
                  <c:v>40890</c:v>
                </c:pt>
                <c:pt idx="1535">
                  <c:v>40891</c:v>
                </c:pt>
                <c:pt idx="1536">
                  <c:v>40892</c:v>
                </c:pt>
                <c:pt idx="1537">
                  <c:v>40893</c:v>
                </c:pt>
                <c:pt idx="1538">
                  <c:v>40894</c:v>
                </c:pt>
                <c:pt idx="1539">
                  <c:v>40895</c:v>
                </c:pt>
                <c:pt idx="1540">
                  <c:v>40896</c:v>
                </c:pt>
                <c:pt idx="1541">
                  <c:v>40897</c:v>
                </c:pt>
                <c:pt idx="1542">
                  <c:v>40898</c:v>
                </c:pt>
                <c:pt idx="1543">
                  <c:v>40899</c:v>
                </c:pt>
                <c:pt idx="1544">
                  <c:v>40900</c:v>
                </c:pt>
                <c:pt idx="1545">
                  <c:v>40901</c:v>
                </c:pt>
                <c:pt idx="1546">
                  <c:v>40902</c:v>
                </c:pt>
                <c:pt idx="1547">
                  <c:v>40903</c:v>
                </c:pt>
                <c:pt idx="1548">
                  <c:v>40904</c:v>
                </c:pt>
                <c:pt idx="1549">
                  <c:v>40905</c:v>
                </c:pt>
                <c:pt idx="1550">
                  <c:v>40906</c:v>
                </c:pt>
                <c:pt idx="1551">
                  <c:v>40907</c:v>
                </c:pt>
                <c:pt idx="1552">
                  <c:v>40908</c:v>
                </c:pt>
                <c:pt idx="1553">
                  <c:v>40909</c:v>
                </c:pt>
                <c:pt idx="1554">
                  <c:v>40910</c:v>
                </c:pt>
                <c:pt idx="1555">
                  <c:v>40911</c:v>
                </c:pt>
                <c:pt idx="1556">
                  <c:v>40912</c:v>
                </c:pt>
                <c:pt idx="1557">
                  <c:v>40913</c:v>
                </c:pt>
                <c:pt idx="1558">
                  <c:v>40914</c:v>
                </c:pt>
                <c:pt idx="1559">
                  <c:v>40915</c:v>
                </c:pt>
                <c:pt idx="1560">
                  <c:v>40916</c:v>
                </c:pt>
                <c:pt idx="1561">
                  <c:v>40917</c:v>
                </c:pt>
                <c:pt idx="1562">
                  <c:v>40918</c:v>
                </c:pt>
                <c:pt idx="1563">
                  <c:v>40919</c:v>
                </c:pt>
                <c:pt idx="1564">
                  <c:v>40920</c:v>
                </c:pt>
                <c:pt idx="1565">
                  <c:v>40921</c:v>
                </c:pt>
                <c:pt idx="1566">
                  <c:v>40922</c:v>
                </c:pt>
                <c:pt idx="1567">
                  <c:v>40923</c:v>
                </c:pt>
                <c:pt idx="1568">
                  <c:v>40924</c:v>
                </c:pt>
                <c:pt idx="1569">
                  <c:v>40925</c:v>
                </c:pt>
                <c:pt idx="1570">
                  <c:v>40926</c:v>
                </c:pt>
                <c:pt idx="1571">
                  <c:v>40927</c:v>
                </c:pt>
                <c:pt idx="1572">
                  <c:v>40928</c:v>
                </c:pt>
                <c:pt idx="1573">
                  <c:v>40929</c:v>
                </c:pt>
                <c:pt idx="1574">
                  <c:v>40930</c:v>
                </c:pt>
                <c:pt idx="1575">
                  <c:v>40931</c:v>
                </c:pt>
                <c:pt idx="1576">
                  <c:v>40932</c:v>
                </c:pt>
                <c:pt idx="1577">
                  <c:v>40933</c:v>
                </c:pt>
                <c:pt idx="1578">
                  <c:v>40934</c:v>
                </c:pt>
                <c:pt idx="1579">
                  <c:v>40935</c:v>
                </c:pt>
                <c:pt idx="1580">
                  <c:v>40936</c:v>
                </c:pt>
                <c:pt idx="1581">
                  <c:v>40937</c:v>
                </c:pt>
                <c:pt idx="1582">
                  <c:v>40938</c:v>
                </c:pt>
                <c:pt idx="1583">
                  <c:v>40939</c:v>
                </c:pt>
                <c:pt idx="1584">
                  <c:v>40940</c:v>
                </c:pt>
                <c:pt idx="1585">
                  <c:v>40941</c:v>
                </c:pt>
                <c:pt idx="1586">
                  <c:v>40942</c:v>
                </c:pt>
                <c:pt idx="1587">
                  <c:v>40943</c:v>
                </c:pt>
                <c:pt idx="1588">
                  <c:v>40944</c:v>
                </c:pt>
                <c:pt idx="1589">
                  <c:v>40945</c:v>
                </c:pt>
                <c:pt idx="1590">
                  <c:v>40946</c:v>
                </c:pt>
                <c:pt idx="1591">
                  <c:v>40947</c:v>
                </c:pt>
                <c:pt idx="1592">
                  <c:v>40948</c:v>
                </c:pt>
                <c:pt idx="1593">
                  <c:v>40949</c:v>
                </c:pt>
                <c:pt idx="1594">
                  <c:v>40950</c:v>
                </c:pt>
                <c:pt idx="1595">
                  <c:v>40951</c:v>
                </c:pt>
                <c:pt idx="1596">
                  <c:v>40952</c:v>
                </c:pt>
                <c:pt idx="1597">
                  <c:v>40953</c:v>
                </c:pt>
                <c:pt idx="1598">
                  <c:v>40954</c:v>
                </c:pt>
                <c:pt idx="1599">
                  <c:v>40955</c:v>
                </c:pt>
                <c:pt idx="1600">
                  <c:v>40956</c:v>
                </c:pt>
                <c:pt idx="1601">
                  <c:v>40957</c:v>
                </c:pt>
                <c:pt idx="1602">
                  <c:v>40958</c:v>
                </c:pt>
                <c:pt idx="1603">
                  <c:v>40959</c:v>
                </c:pt>
                <c:pt idx="1604">
                  <c:v>40960</c:v>
                </c:pt>
                <c:pt idx="1605">
                  <c:v>40961</c:v>
                </c:pt>
                <c:pt idx="1606">
                  <c:v>40962</c:v>
                </c:pt>
                <c:pt idx="1607">
                  <c:v>40963</c:v>
                </c:pt>
                <c:pt idx="1608">
                  <c:v>40964</c:v>
                </c:pt>
                <c:pt idx="1609">
                  <c:v>40965</c:v>
                </c:pt>
                <c:pt idx="1610">
                  <c:v>40966</c:v>
                </c:pt>
                <c:pt idx="1611">
                  <c:v>40967</c:v>
                </c:pt>
                <c:pt idx="1612">
                  <c:v>40968</c:v>
                </c:pt>
                <c:pt idx="1613">
                  <c:v>40969</c:v>
                </c:pt>
                <c:pt idx="1614">
                  <c:v>40970</c:v>
                </c:pt>
                <c:pt idx="1615">
                  <c:v>40971</c:v>
                </c:pt>
                <c:pt idx="1616">
                  <c:v>40972</c:v>
                </c:pt>
                <c:pt idx="1617">
                  <c:v>40973</c:v>
                </c:pt>
                <c:pt idx="1618">
                  <c:v>40974</c:v>
                </c:pt>
                <c:pt idx="1619">
                  <c:v>40975</c:v>
                </c:pt>
                <c:pt idx="1620">
                  <c:v>40976</c:v>
                </c:pt>
                <c:pt idx="1621">
                  <c:v>40977</c:v>
                </c:pt>
                <c:pt idx="1622">
                  <c:v>40978</c:v>
                </c:pt>
                <c:pt idx="1623">
                  <c:v>40979</c:v>
                </c:pt>
                <c:pt idx="1624">
                  <c:v>40980</c:v>
                </c:pt>
                <c:pt idx="1625">
                  <c:v>40981</c:v>
                </c:pt>
                <c:pt idx="1626">
                  <c:v>40982</c:v>
                </c:pt>
                <c:pt idx="1627">
                  <c:v>40983</c:v>
                </c:pt>
                <c:pt idx="1628">
                  <c:v>40984</c:v>
                </c:pt>
                <c:pt idx="1629">
                  <c:v>40985</c:v>
                </c:pt>
                <c:pt idx="1630">
                  <c:v>40986</c:v>
                </c:pt>
                <c:pt idx="1631">
                  <c:v>40987</c:v>
                </c:pt>
                <c:pt idx="1632">
                  <c:v>40988</c:v>
                </c:pt>
                <c:pt idx="1633">
                  <c:v>40989</c:v>
                </c:pt>
                <c:pt idx="1634">
                  <c:v>40990</c:v>
                </c:pt>
                <c:pt idx="1635">
                  <c:v>40991</c:v>
                </c:pt>
                <c:pt idx="1636">
                  <c:v>40992</c:v>
                </c:pt>
                <c:pt idx="1637">
                  <c:v>40993</c:v>
                </c:pt>
                <c:pt idx="1638">
                  <c:v>40994</c:v>
                </c:pt>
                <c:pt idx="1639">
                  <c:v>40995</c:v>
                </c:pt>
                <c:pt idx="1640">
                  <c:v>40996</c:v>
                </c:pt>
                <c:pt idx="1641">
                  <c:v>40997</c:v>
                </c:pt>
                <c:pt idx="1642">
                  <c:v>40998</c:v>
                </c:pt>
                <c:pt idx="1643">
                  <c:v>40999</c:v>
                </c:pt>
                <c:pt idx="1644">
                  <c:v>41000</c:v>
                </c:pt>
                <c:pt idx="1645">
                  <c:v>41001</c:v>
                </c:pt>
                <c:pt idx="1646">
                  <c:v>41002</c:v>
                </c:pt>
                <c:pt idx="1647">
                  <c:v>41003</c:v>
                </c:pt>
                <c:pt idx="1648">
                  <c:v>41004</c:v>
                </c:pt>
                <c:pt idx="1649">
                  <c:v>41005</c:v>
                </c:pt>
                <c:pt idx="1650">
                  <c:v>41006</c:v>
                </c:pt>
                <c:pt idx="1651">
                  <c:v>41007</c:v>
                </c:pt>
                <c:pt idx="1652">
                  <c:v>41008</c:v>
                </c:pt>
                <c:pt idx="1653">
                  <c:v>41009</c:v>
                </c:pt>
                <c:pt idx="1654">
                  <c:v>41010</c:v>
                </c:pt>
                <c:pt idx="1655">
                  <c:v>41011</c:v>
                </c:pt>
                <c:pt idx="1656">
                  <c:v>41012</c:v>
                </c:pt>
                <c:pt idx="1657">
                  <c:v>41013</c:v>
                </c:pt>
                <c:pt idx="1658">
                  <c:v>41014</c:v>
                </c:pt>
                <c:pt idx="1659">
                  <c:v>41015</c:v>
                </c:pt>
                <c:pt idx="1660">
                  <c:v>41016</c:v>
                </c:pt>
                <c:pt idx="1661">
                  <c:v>41017</c:v>
                </c:pt>
                <c:pt idx="1662">
                  <c:v>41018</c:v>
                </c:pt>
                <c:pt idx="1663">
                  <c:v>41019</c:v>
                </c:pt>
                <c:pt idx="1664">
                  <c:v>41020</c:v>
                </c:pt>
                <c:pt idx="1665">
                  <c:v>41021</c:v>
                </c:pt>
                <c:pt idx="1666">
                  <c:v>41022</c:v>
                </c:pt>
                <c:pt idx="1667">
                  <c:v>41023</c:v>
                </c:pt>
                <c:pt idx="1668">
                  <c:v>41024</c:v>
                </c:pt>
                <c:pt idx="1669">
                  <c:v>41025</c:v>
                </c:pt>
                <c:pt idx="1670">
                  <c:v>41026</c:v>
                </c:pt>
                <c:pt idx="1671">
                  <c:v>41027</c:v>
                </c:pt>
                <c:pt idx="1672">
                  <c:v>41028</c:v>
                </c:pt>
                <c:pt idx="1673">
                  <c:v>41029</c:v>
                </c:pt>
                <c:pt idx="1674">
                  <c:v>41030</c:v>
                </c:pt>
                <c:pt idx="1675">
                  <c:v>41031</c:v>
                </c:pt>
                <c:pt idx="1676">
                  <c:v>41032</c:v>
                </c:pt>
                <c:pt idx="1677">
                  <c:v>41033</c:v>
                </c:pt>
                <c:pt idx="1678">
                  <c:v>41034</c:v>
                </c:pt>
                <c:pt idx="1679">
                  <c:v>41035</c:v>
                </c:pt>
                <c:pt idx="1680">
                  <c:v>41036</c:v>
                </c:pt>
                <c:pt idx="1681">
                  <c:v>41037</c:v>
                </c:pt>
                <c:pt idx="1682">
                  <c:v>41038</c:v>
                </c:pt>
                <c:pt idx="1683">
                  <c:v>41039</c:v>
                </c:pt>
                <c:pt idx="1684">
                  <c:v>41040</c:v>
                </c:pt>
                <c:pt idx="1685">
                  <c:v>41041</c:v>
                </c:pt>
                <c:pt idx="1686">
                  <c:v>41042</c:v>
                </c:pt>
                <c:pt idx="1687">
                  <c:v>41043</c:v>
                </c:pt>
                <c:pt idx="1688">
                  <c:v>41044</c:v>
                </c:pt>
                <c:pt idx="1689">
                  <c:v>41045</c:v>
                </c:pt>
                <c:pt idx="1690">
                  <c:v>41046</c:v>
                </c:pt>
                <c:pt idx="1691">
                  <c:v>41047</c:v>
                </c:pt>
                <c:pt idx="1692">
                  <c:v>41048</c:v>
                </c:pt>
                <c:pt idx="1693">
                  <c:v>41049</c:v>
                </c:pt>
                <c:pt idx="1694">
                  <c:v>41050</c:v>
                </c:pt>
                <c:pt idx="1695">
                  <c:v>41051</c:v>
                </c:pt>
                <c:pt idx="1696">
                  <c:v>41052</c:v>
                </c:pt>
                <c:pt idx="1697">
                  <c:v>41053</c:v>
                </c:pt>
                <c:pt idx="1698">
                  <c:v>41054</c:v>
                </c:pt>
                <c:pt idx="1699">
                  <c:v>41055</c:v>
                </c:pt>
                <c:pt idx="1700">
                  <c:v>41056</c:v>
                </c:pt>
                <c:pt idx="1701">
                  <c:v>41057</c:v>
                </c:pt>
                <c:pt idx="1702">
                  <c:v>41058</c:v>
                </c:pt>
                <c:pt idx="1703">
                  <c:v>41059</c:v>
                </c:pt>
                <c:pt idx="1704">
                  <c:v>41060</c:v>
                </c:pt>
                <c:pt idx="1705">
                  <c:v>41061</c:v>
                </c:pt>
                <c:pt idx="1706">
                  <c:v>41062</c:v>
                </c:pt>
                <c:pt idx="1707">
                  <c:v>41063</c:v>
                </c:pt>
                <c:pt idx="1708">
                  <c:v>41064</c:v>
                </c:pt>
                <c:pt idx="1709">
                  <c:v>41065</c:v>
                </c:pt>
                <c:pt idx="1710">
                  <c:v>41066</c:v>
                </c:pt>
                <c:pt idx="1711">
                  <c:v>41067</c:v>
                </c:pt>
                <c:pt idx="1712">
                  <c:v>41068</c:v>
                </c:pt>
                <c:pt idx="1713">
                  <c:v>41069</c:v>
                </c:pt>
                <c:pt idx="1714">
                  <c:v>41070</c:v>
                </c:pt>
                <c:pt idx="1715">
                  <c:v>41071</c:v>
                </c:pt>
                <c:pt idx="1716">
                  <c:v>41072</c:v>
                </c:pt>
                <c:pt idx="1717">
                  <c:v>41073</c:v>
                </c:pt>
                <c:pt idx="1718">
                  <c:v>41074</c:v>
                </c:pt>
                <c:pt idx="1719">
                  <c:v>41075</c:v>
                </c:pt>
                <c:pt idx="1720">
                  <c:v>41076</c:v>
                </c:pt>
                <c:pt idx="1721">
                  <c:v>41077</c:v>
                </c:pt>
                <c:pt idx="1722">
                  <c:v>41078</c:v>
                </c:pt>
                <c:pt idx="1723">
                  <c:v>41079</c:v>
                </c:pt>
                <c:pt idx="1724">
                  <c:v>41080</c:v>
                </c:pt>
                <c:pt idx="1725">
                  <c:v>41081</c:v>
                </c:pt>
                <c:pt idx="1726">
                  <c:v>41082</c:v>
                </c:pt>
                <c:pt idx="1727">
                  <c:v>41083</c:v>
                </c:pt>
                <c:pt idx="1728">
                  <c:v>41084</c:v>
                </c:pt>
                <c:pt idx="1729">
                  <c:v>41085</c:v>
                </c:pt>
                <c:pt idx="1730">
                  <c:v>41086</c:v>
                </c:pt>
                <c:pt idx="1731">
                  <c:v>41087</c:v>
                </c:pt>
                <c:pt idx="1732">
                  <c:v>41088</c:v>
                </c:pt>
                <c:pt idx="1733">
                  <c:v>41089</c:v>
                </c:pt>
                <c:pt idx="1734">
                  <c:v>41090</c:v>
                </c:pt>
                <c:pt idx="1735">
                  <c:v>41091</c:v>
                </c:pt>
                <c:pt idx="1736">
                  <c:v>41092</c:v>
                </c:pt>
                <c:pt idx="1737">
                  <c:v>41093</c:v>
                </c:pt>
                <c:pt idx="1738">
                  <c:v>41094</c:v>
                </c:pt>
                <c:pt idx="1739">
                  <c:v>41095</c:v>
                </c:pt>
                <c:pt idx="1740">
                  <c:v>41096</c:v>
                </c:pt>
                <c:pt idx="1741">
                  <c:v>41097</c:v>
                </c:pt>
                <c:pt idx="1742">
                  <c:v>41098</c:v>
                </c:pt>
                <c:pt idx="1743">
                  <c:v>41099</c:v>
                </c:pt>
                <c:pt idx="1744">
                  <c:v>41100</c:v>
                </c:pt>
                <c:pt idx="1745">
                  <c:v>41101</c:v>
                </c:pt>
                <c:pt idx="1746">
                  <c:v>41102</c:v>
                </c:pt>
                <c:pt idx="1747">
                  <c:v>41103</c:v>
                </c:pt>
                <c:pt idx="1748">
                  <c:v>41104</c:v>
                </c:pt>
                <c:pt idx="1749">
                  <c:v>41105</c:v>
                </c:pt>
                <c:pt idx="1750">
                  <c:v>41106</c:v>
                </c:pt>
                <c:pt idx="1751">
                  <c:v>41107</c:v>
                </c:pt>
                <c:pt idx="1752">
                  <c:v>41108</c:v>
                </c:pt>
                <c:pt idx="1753">
                  <c:v>41109</c:v>
                </c:pt>
                <c:pt idx="1754">
                  <c:v>41110</c:v>
                </c:pt>
                <c:pt idx="1755">
                  <c:v>41111</c:v>
                </c:pt>
                <c:pt idx="1756">
                  <c:v>41112</c:v>
                </c:pt>
                <c:pt idx="1757">
                  <c:v>41113</c:v>
                </c:pt>
                <c:pt idx="1758">
                  <c:v>41114</c:v>
                </c:pt>
                <c:pt idx="1759">
                  <c:v>41115</c:v>
                </c:pt>
                <c:pt idx="1760">
                  <c:v>41116</c:v>
                </c:pt>
                <c:pt idx="1761">
                  <c:v>41117</c:v>
                </c:pt>
                <c:pt idx="1762">
                  <c:v>41118</c:v>
                </c:pt>
                <c:pt idx="1763">
                  <c:v>41119</c:v>
                </c:pt>
                <c:pt idx="1764">
                  <c:v>41120</c:v>
                </c:pt>
                <c:pt idx="1765">
                  <c:v>41121</c:v>
                </c:pt>
                <c:pt idx="1766">
                  <c:v>41122</c:v>
                </c:pt>
                <c:pt idx="1767">
                  <c:v>41123</c:v>
                </c:pt>
                <c:pt idx="1768">
                  <c:v>41124</c:v>
                </c:pt>
                <c:pt idx="1769">
                  <c:v>41125</c:v>
                </c:pt>
                <c:pt idx="1770">
                  <c:v>41126</c:v>
                </c:pt>
                <c:pt idx="1771">
                  <c:v>41127</c:v>
                </c:pt>
                <c:pt idx="1772">
                  <c:v>41128</c:v>
                </c:pt>
                <c:pt idx="1773">
                  <c:v>41129</c:v>
                </c:pt>
                <c:pt idx="1774">
                  <c:v>41130</c:v>
                </c:pt>
                <c:pt idx="1775">
                  <c:v>41131</c:v>
                </c:pt>
                <c:pt idx="1776">
                  <c:v>41132</c:v>
                </c:pt>
                <c:pt idx="1777">
                  <c:v>41133</c:v>
                </c:pt>
                <c:pt idx="1778">
                  <c:v>41134</c:v>
                </c:pt>
                <c:pt idx="1779">
                  <c:v>41135</c:v>
                </c:pt>
                <c:pt idx="1780">
                  <c:v>41136</c:v>
                </c:pt>
                <c:pt idx="1781">
                  <c:v>41137</c:v>
                </c:pt>
                <c:pt idx="1782">
                  <c:v>41138</c:v>
                </c:pt>
                <c:pt idx="1783">
                  <c:v>41139</c:v>
                </c:pt>
                <c:pt idx="1784">
                  <c:v>41140</c:v>
                </c:pt>
                <c:pt idx="1785">
                  <c:v>41141</c:v>
                </c:pt>
                <c:pt idx="1786">
                  <c:v>41142</c:v>
                </c:pt>
                <c:pt idx="1787">
                  <c:v>41143</c:v>
                </c:pt>
                <c:pt idx="1788">
                  <c:v>41144</c:v>
                </c:pt>
                <c:pt idx="1789">
                  <c:v>41145</c:v>
                </c:pt>
                <c:pt idx="1790">
                  <c:v>41146</c:v>
                </c:pt>
                <c:pt idx="1791">
                  <c:v>41147</c:v>
                </c:pt>
                <c:pt idx="1792">
                  <c:v>41148</c:v>
                </c:pt>
                <c:pt idx="1793">
                  <c:v>41149</c:v>
                </c:pt>
                <c:pt idx="1794">
                  <c:v>41150</c:v>
                </c:pt>
                <c:pt idx="1795">
                  <c:v>41151</c:v>
                </c:pt>
                <c:pt idx="1796">
                  <c:v>41152</c:v>
                </c:pt>
                <c:pt idx="1797">
                  <c:v>41153</c:v>
                </c:pt>
                <c:pt idx="1798">
                  <c:v>41154</c:v>
                </c:pt>
                <c:pt idx="1799">
                  <c:v>41155</c:v>
                </c:pt>
                <c:pt idx="1800">
                  <c:v>41156</c:v>
                </c:pt>
                <c:pt idx="1801">
                  <c:v>41157</c:v>
                </c:pt>
                <c:pt idx="1802">
                  <c:v>41158</c:v>
                </c:pt>
                <c:pt idx="1803">
                  <c:v>41159</c:v>
                </c:pt>
                <c:pt idx="1804">
                  <c:v>41160</c:v>
                </c:pt>
                <c:pt idx="1805">
                  <c:v>41161</c:v>
                </c:pt>
                <c:pt idx="1806">
                  <c:v>41162</c:v>
                </c:pt>
                <c:pt idx="1807">
                  <c:v>41163</c:v>
                </c:pt>
                <c:pt idx="1808">
                  <c:v>41164</c:v>
                </c:pt>
                <c:pt idx="1809">
                  <c:v>41165</c:v>
                </c:pt>
                <c:pt idx="1810">
                  <c:v>41166</c:v>
                </c:pt>
                <c:pt idx="1811">
                  <c:v>41167</c:v>
                </c:pt>
                <c:pt idx="1812">
                  <c:v>41168</c:v>
                </c:pt>
                <c:pt idx="1813">
                  <c:v>41169</c:v>
                </c:pt>
                <c:pt idx="1814">
                  <c:v>41170</c:v>
                </c:pt>
                <c:pt idx="1815">
                  <c:v>41171</c:v>
                </c:pt>
                <c:pt idx="1816">
                  <c:v>41172</c:v>
                </c:pt>
                <c:pt idx="1817">
                  <c:v>41173</c:v>
                </c:pt>
                <c:pt idx="1818">
                  <c:v>41174</c:v>
                </c:pt>
                <c:pt idx="1819">
                  <c:v>41175</c:v>
                </c:pt>
                <c:pt idx="1820">
                  <c:v>41176</c:v>
                </c:pt>
                <c:pt idx="1821">
                  <c:v>41177</c:v>
                </c:pt>
                <c:pt idx="1822">
                  <c:v>41178</c:v>
                </c:pt>
                <c:pt idx="1823">
                  <c:v>41179</c:v>
                </c:pt>
                <c:pt idx="1824">
                  <c:v>41180</c:v>
                </c:pt>
                <c:pt idx="1825">
                  <c:v>41181</c:v>
                </c:pt>
                <c:pt idx="1826">
                  <c:v>41182</c:v>
                </c:pt>
                <c:pt idx="1827">
                  <c:v>41183</c:v>
                </c:pt>
                <c:pt idx="1828">
                  <c:v>41184</c:v>
                </c:pt>
                <c:pt idx="1829">
                  <c:v>41185</c:v>
                </c:pt>
                <c:pt idx="1830">
                  <c:v>41186</c:v>
                </c:pt>
                <c:pt idx="1831">
                  <c:v>41187</c:v>
                </c:pt>
                <c:pt idx="1832">
                  <c:v>41188</c:v>
                </c:pt>
                <c:pt idx="1833">
                  <c:v>41189</c:v>
                </c:pt>
                <c:pt idx="1834">
                  <c:v>41190</c:v>
                </c:pt>
                <c:pt idx="1835">
                  <c:v>41191</c:v>
                </c:pt>
                <c:pt idx="1836">
                  <c:v>41192</c:v>
                </c:pt>
                <c:pt idx="1837">
                  <c:v>41193</c:v>
                </c:pt>
                <c:pt idx="1838">
                  <c:v>41194</c:v>
                </c:pt>
                <c:pt idx="1839">
                  <c:v>41195</c:v>
                </c:pt>
                <c:pt idx="1840">
                  <c:v>41196</c:v>
                </c:pt>
                <c:pt idx="1841">
                  <c:v>41197</c:v>
                </c:pt>
                <c:pt idx="1842">
                  <c:v>41198</c:v>
                </c:pt>
                <c:pt idx="1843">
                  <c:v>41199</c:v>
                </c:pt>
                <c:pt idx="1844">
                  <c:v>41200</c:v>
                </c:pt>
                <c:pt idx="1845">
                  <c:v>41201</c:v>
                </c:pt>
                <c:pt idx="1846">
                  <c:v>41202</c:v>
                </c:pt>
                <c:pt idx="1847">
                  <c:v>41203</c:v>
                </c:pt>
                <c:pt idx="1848">
                  <c:v>41204</c:v>
                </c:pt>
                <c:pt idx="1849">
                  <c:v>41205</c:v>
                </c:pt>
                <c:pt idx="1850">
                  <c:v>41206</c:v>
                </c:pt>
                <c:pt idx="1851">
                  <c:v>41207</c:v>
                </c:pt>
                <c:pt idx="1852">
                  <c:v>41208</c:v>
                </c:pt>
                <c:pt idx="1853">
                  <c:v>41209</c:v>
                </c:pt>
                <c:pt idx="1854">
                  <c:v>41210</c:v>
                </c:pt>
                <c:pt idx="1855">
                  <c:v>41211</c:v>
                </c:pt>
                <c:pt idx="1856">
                  <c:v>41212</c:v>
                </c:pt>
                <c:pt idx="1857">
                  <c:v>41213</c:v>
                </c:pt>
                <c:pt idx="1858">
                  <c:v>41214</c:v>
                </c:pt>
                <c:pt idx="1859">
                  <c:v>41215</c:v>
                </c:pt>
                <c:pt idx="1860">
                  <c:v>41216</c:v>
                </c:pt>
                <c:pt idx="1861">
                  <c:v>41217</c:v>
                </c:pt>
                <c:pt idx="1862">
                  <c:v>41218</c:v>
                </c:pt>
                <c:pt idx="1863">
                  <c:v>41219</c:v>
                </c:pt>
                <c:pt idx="1864">
                  <c:v>41220</c:v>
                </c:pt>
                <c:pt idx="1865">
                  <c:v>41221</c:v>
                </c:pt>
                <c:pt idx="1866">
                  <c:v>41222</c:v>
                </c:pt>
                <c:pt idx="1867">
                  <c:v>41223</c:v>
                </c:pt>
                <c:pt idx="1868">
                  <c:v>41224</c:v>
                </c:pt>
                <c:pt idx="1869">
                  <c:v>41225</c:v>
                </c:pt>
                <c:pt idx="1870">
                  <c:v>41226</c:v>
                </c:pt>
                <c:pt idx="1871">
                  <c:v>41227</c:v>
                </c:pt>
                <c:pt idx="1872">
                  <c:v>41228</c:v>
                </c:pt>
                <c:pt idx="1873">
                  <c:v>41229</c:v>
                </c:pt>
                <c:pt idx="1874">
                  <c:v>41230</c:v>
                </c:pt>
                <c:pt idx="1875">
                  <c:v>41231</c:v>
                </c:pt>
                <c:pt idx="1876">
                  <c:v>41232</c:v>
                </c:pt>
                <c:pt idx="1877">
                  <c:v>41233</c:v>
                </c:pt>
                <c:pt idx="1878">
                  <c:v>41234</c:v>
                </c:pt>
                <c:pt idx="1879">
                  <c:v>41235</c:v>
                </c:pt>
                <c:pt idx="1880">
                  <c:v>41236</c:v>
                </c:pt>
                <c:pt idx="1881">
                  <c:v>41237</c:v>
                </c:pt>
                <c:pt idx="1882">
                  <c:v>41238</c:v>
                </c:pt>
                <c:pt idx="1883">
                  <c:v>41239</c:v>
                </c:pt>
                <c:pt idx="1884">
                  <c:v>41240</c:v>
                </c:pt>
                <c:pt idx="1885">
                  <c:v>41241</c:v>
                </c:pt>
                <c:pt idx="1886">
                  <c:v>41242</c:v>
                </c:pt>
                <c:pt idx="1887">
                  <c:v>41243</c:v>
                </c:pt>
                <c:pt idx="1888">
                  <c:v>41244</c:v>
                </c:pt>
                <c:pt idx="1889">
                  <c:v>41245</c:v>
                </c:pt>
                <c:pt idx="1890">
                  <c:v>41246</c:v>
                </c:pt>
                <c:pt idx="1891">
                  <c:v>41247</c:v>
                </c:pt>
                <c:pt idx="1892">
                  <c:v>41248</c:v>
                </c:pt>
                <c:pt idx="1893">
                  <c:v>41249</c:v>
                </c:pt>
                <c:pt idx="1894">
                  <c:v>41250</c:v>
                </c:pt>
                <c:pt idx="1895">
                  <c:v>41251</c:v>
                </c:pt>
                <c:pt idx="1896">
                  <c:v>41252</c:v>
                </c:pt>
                <c:pt idx="1897">
                  <c:v>41253</c:v>
                </c:pt>
                <c:pt idx="1898">
                  <c:v>41254</c:v>
                </c:pt>
                <c:pt idx="1899">
                  <c:v>41255</c:v>
                </c:pt>
                <c:pt idx="1900">
                  <c:v>41256</c:v>
                </c:pt>
                <c:pt idx="1901">
                  <c:v>41257</c:v>
                </c:pt>
                <c:pt idx="1902">
                  <c:v>41258</c:v>
                </c:pt>
                <c:pt idx="1903">
                  <c:v>41259</c:v>
                </c:pt>
                <c:pt idx="1904">
                  <c:v>41260</c:v>
                </c:pt>
                <c:pt idx="1905">
                  <c:v>41261</c:v>
                </c:pt>
                <c:pt idx="1906">
                  <c:v>41262</c:v>
                </c:pt>
                <c:pt idx="1907">
                  <c:v>41263</c:v>
                </c:pt>
                <c:pt idx="1908">
                  <c:v>41264</c:v>
                </c:pt>
                <c:pt idx="1909">
                  <c:v>41265</c:v>
                </c:pt>
                <c:pt idx="1910">
                  <c:v>41266</c:v>
                </c:pt>
                <c:pt idx="1911">
                  <c:v>41267</c:v>
                </c:pt>
                <c:pt idx="1912">
                  <c:v>41268</c:v>
                </c:pt>
                <c:pt idx="1913">
                  <c:v>41269</c:v>
                </c:pt>
                <c:pt idx="1914">
                  <c:v>41270</c:v>
                </c:pt>
                <c:pt idx="1915">
                  <c:v>41271</c:v>
                </c:pt>
                <c:pt idx="1916">
                  <c:v>41272</c:v>
                </c:pt>
                <c:pt idx="1917">
                  <c:v>41273</c:v>
                </c:pt>
                <c:pt idx="1918">
                  <c:v>41274</c:v>
                </c:pt>
                <c:pt idx="1919">
                  <c:v>41275</c:v>
                </c:pt>
                <c:pt idx="1920">
                  <c:v>41276</c:v>
                </c:pt>
                <c:pt idx="1921">
                  <c:v>41277</c:v>
                </c:pt>
                <c:pt idx="1922">
                  <c:v>41278</c:v>
                </c:pt>
                <c:pt idx="1923">
                  <c:v>41279</c:v>
                </c:pt>
                <c:pt idx="1924">
                  <c:v>41280</c:v>
                </c:pt>
                <c:pt idx="1925">
                  <c:v>41281</c:v>
                </c:pt>
                <c:pt idx="1926">
                  <c:v>41282</c:v>
                </c:pt>
                <c:pt idx="1927">
                  <c:v>41283</c:v>
                </c:pt>
                <c:pt idx="1928">
                  <c:v>41284</c:v>
                </c:pt>
                <c:pt idx="1929">
                  <c:v>41285</c:v>
                </c:pt>
                <c:pt idx="1930">
                  <c:v>41286</c:v>
                </c:pt>
                <c:pt idx="1931">
                  <c:v>41287</c:v>
                </c:pt>
                <c:pt idx="1932">
                  <c:v>41288</c:v>
                </c:pt>
                <c:pt idx="1933">
                  <c:v>41289</c:v>
                </c:pt>
                <c:pt idx="1934">
                  <c:v>41290</c:v>
                </c:pt>
                <c:pt idx="1935">
                  <c:v>41291</c:v>
                </c:pt>
                <c:pt idx="1936">
                  <c:v>41292</c:v>
                </c:pt>
                <c:pt idx="1937">
                  <c:v>41293</c:v>
                </c:pt>
                <c:pt idx="1938">
                  <c:v>41294</c:v>
                </c:pt>
                <c:pt idx="1939">
                  <c:v>41295</c:v>
                </c:pt>
                <c:pt idx="1940">
                  <c:v>41296</c:v>
                </c:pt>
                <c:pt idx="1941">
                  <c:v>41297</c:v>
                </c:pt>
                <c:pt idx="1942">
                  <c:v>41298</c:v>
                </c:pt>
                <c:pt idx="1943">
                  <c:v>41299</c:v>
                </c:pt>
                <c:pt idx="1944">
                  <c:v>41300</c:v>
                </c:pt>
                <c:pt idx="1945">
                  <c:v>41301</c:v>
                </c:pt>
                <c:pt idx="1946">
                  <c:v>41302</c:v>
                </c:pt>
                <c:pt idx="1947">
                  <c:v>41303</c:v>
                </c:pt>
                <c:pt idx="1948">
                  <c:v>41304</c:v>
                </c:pt>
                <c:pt idx="1949">
                  <c:v>41305</c:v>
                </c:pt>
                <c:pt idx="1950">
                  <c:v>41306</c:v>
                </c:pt>
                <c:pt idx="1951">
                  <c:v>41307</c:v>
                </c:pt>
                <c:pt idx="1952">
                  <c:v>41308</c:v>
                </c:pt>
                <c:pt idx="1953">
                  <c:v>41309</c:v>
                </c:pt>
                <c:pt idx="1954">
                  <c:v>41310</c:v>
                </c:pt>
                <c:pt idx="1955">
                  <c:v>41311</c:v>
                </c:pt>
                <c:pt idx="1956">
                  <c:v>41312</c:v>
                </c:pt>
                <c:pt idx="1957">
                  <c:v>41313</c:v>
                </c:pt>
                <c:pt idx="1958">
                  <c:v>41314</c:v>
                </c:pt>
                <c:pt idx="1959">
                  <c:v>41315</c:v>
                </c:pt>
                <c:pt idx="1960">
                  <c:v>41316</c:v>
                </c:pt>
                <c:pt idx="1961">
                  <c:v>41317</c:v>
                </c:pt>
                <c:pt idx="1962">
                  <c:v>41318</c:v>
                </c:pt>
                <c:pt idx="1963">
                  <c:v>41319</c:v>
                </c:pt>
                <c:pt idx="1964">
                  <c:v>41320</c:v>
                </c:pt>
                <c:pt idx="1965">
                  <c:v>41321</c:v>
                </c:pt>
                <c:pt idx="1966">
                  <c:v>41322</c:v>
                </c:pt>
                <c:pt idx="1967">
                  <c:v>41323</c:v>
                </c:pt>
                <c:pt idx="1968">
                  <c:v>41324</c:v>
                </c:pt>
                <c:pt idx="1969">
                  <c:v>41325</c:v>
                </c:pt>
                <c:pt idx="1970">
                  <c:v>41326</c:v>
                </c:pt>
                <c:pt idx="1971">
                  <c:v>41327</c:v>
                </c:pt>
                <c:pt idx="1972">
                  <c:v>41328</c:v>
                </c:pt>
                <c:pt idx="1973">
                  <c:v>41329</c:v>
                </c:pt>
                <c:pt idx="1974">
                  <c:v>41330</c:v>
                </c:pt>
                <c:pt idx="1975">
                  <c:v>41331</c:v>
                </c:pt>
                <c:pt idx="1976">
                  <c:v>41332</c:v>
                </c:pt>
                <c:pt idx="1977">
                  <c:v>41333</c:v>
                </c:pt>
                <c:pt idx="1978">
                  <c:v>41334</c:v>
                </c:pt>
                <c:pt idx="1979">
                  <c:v>41335</c:v>
                </c:pt>
                <c:pt idx="1980">
                  <c:v>41336</c:v>
                </c:pt>
                <c:pt idx="1981">
                  <c:v>41337</c:v>
                </c:pt>
                <c:pt idx="1982">
                  <c:v>41338</c:v>
                </c:pt>
                <c:pt idx="1983">
                  <c:v>41339</c:v>
                </c:pt>
                <c:pt idx="1984">
                  <c:v>41340</c:v>
                </c:pt>
                <c:pt idx="1985">
                  <c:v>41341</c:v>
                </c:pt>
                <c:pt idx="1986">
                  <c:v>41342</c:v>
                </c:pt>
                <c:pt idx="1987">
                  <c:v>41343</c:v>
                </c:pt>
                <c:pt idx="1988">
                  <c:v>41344</c:v>
                </c:pt>
                <c:pt idx="1989">
                  <c:v>41345</c:v>
                </c:pt>
                <c:pt idx="1990">
                  <c:v>41346</c:v>
                </c:pt>
                <c:pt idx="1991">
                  <c:v>41347</c:v>
                </c:pt>
                <c:pt idx="1992">
                  <c:v>41348</c:v>
                </c:pt>
                <c:pt idx="1993">
                  <c:v>41349</c:v>
                </c:pt>
                <c:pt idx="1994">
                  <c:v>41350</c:v>
                </c:pt>
                <c:pt idx="1995">
                  <c:v>41351</c:v>
                </c:pt>
                <c:pt idx="1996">
                  <c:v>41352</c:v>
                </c:pt>
                <c:pt idx="1997">
                  <c:v>41353</c:v>
                </c:pt>
                <c:pt idx="1998">
                  <c:v>41354</c:v>
                </c:pt>
                <c:pt idx="1999">
                  <c:v>41355</c:v>
                </c:pt>
                <c:pt idx="2000">
                  <c:v>41356</c:v>
                </c:pt>
                <c:pt idx="2001">
                  <c:v>41357</c:v>
                </c:pt>
                <c:pt idx="2002">
                  <c:v>41358</c:v>
                </c:pt>
                <c:pt idx="2003">
                  <c:v>41359</c:v>
                </c:pt>
                <c:pt idx="2004">
                  <c:v>41360</c:v>
                </c:pt>
                <c:pt idx="2005">
                  <c:v>41361</c:v>
                </c:pt>
                <c:pt idx="2006">
                  <c:v>41362</c:v>
                </c:pt>
                <c:pt idx="2007">
                  <c:v>41363</c:v>
                </c:pt>
                <c:pt idx="2008">
                  <c:v>41364</c:v>
                </c:pt>
                <c:pt idx="2009">
                  <c:v>41365</c:v>
                </c:pt>
                <c:pt idx="2010">
                  <c:v>41366</c:v>
                </c:pt>
                <c:pt idx="2011">
                  <c:v>41367</c:v>
                </c:pt>
                <c:pt idx="2012">
                  <c:v>41368</c:v>
                </c:pt>
                <c:pt idx="2013">
                  <c:v>41369</c:v>
                </c:pt>
                <c:pt idx="2014">
                  <c:v>41370</c:v>
                </c:pt>
                <c:pt idx="2015">
                  <c:v>41371</c:v>
                </c:pt>
                <c:pt idx="2016">
                  <c:v>41372</c:v>
                </c:pt>
                <c:pt idx="2017">
                  <c:v>41373</c:v>
                </c:pt>
                <c:pt idx="2018">
                  <c:v>41374</c:v>
                </c:pt>
                <c:pt idx="2019">
                  <c:v>41375</c:v>
                </c:pt>
                <c:pt idx="2020">
                  <c:v>41376</c:v>
                </c:pt>
                <c:pt idx="2021">
                  <c:v>41377</c:v>
                </c:pt>
                <c:pt idx="2022">
                  <c:v>41378</c:v>
                </c:pt>
                <c:pt idx="2023">
                  <c:v>41379</c:v>
                </c:pt>
                <c:pt idx="2024">
                  <c:v>41380</c:v>
                </c:pt>
                <c:pt idx="2025">
                  <c:v>41381</c:v>
                </c:pt>
                <c:pt idx="2026">
                  <c:v>41382</c:v>
                </c:pt>
                <c:pt idx="2027">
                  <c:v>41383</c:v>
                </c:pt>
                <c:pt idx="2028">
                  <c:v>41384</c:v>
                </c:pt>
                <c:pt idx="2029">
                  <c:v>41385</c:v>
                </c:pt>
                <c:pt idx="2030">
                  <c:v>41386</c:v>
                </c:pt>
                <c:pt idx="2031">
                  <c:v>41387</c:v>
                </c:pt>
                <c:pt idx="2032">
                  <c:v>41388</c:v>
                </c:pt>
                <c:pt idx="2033">
                  <c:v>41389</c:v>
                </c:pt>
                <c:pt idx="2034">
                  <c:v>41390</c:v>
                </c:pt>
                <c:pt idx="2035">
                  <c:v>41391</c:v>
                </c:pt>
                <c:pt idx="2036">
                  <c:v>41392</c:v>
                </c:pt>
                <c:pt idx="2037">
                  <c:v>41393</c:v>
                </c:pt>
                <c:pt idx="2038">
                  <c:v>41394</c:v>
                </c:pt>
                <c:pt idx="2039">
                  <c:v>41395</c:v>
                </c:pt>
                <c:pt idx="2040">
                  <c:v>41396</c:v>
                </c:pt>
                <c:pt idx="2041">
                  <c:v>41397</c:v>
                </c:pt>
                <c:pt idx="2042">
                  <c:v>41398</c:v>
                </c:pt>
                <c:pt idx="2043">
                  <c:v>41399</c:v>
                </c:pt>
                <c:pt idx="2044">
                  <c:v>41400</c:v>
                </c:pt>
                <c:pt idx="2045">
                  <c:v>41401</c:v>
                </c:pt>
                <c:pt idx="2046">
                  <c:v>41402</c:v>
                </c:pt>
                <c:pt idx="2047">
                  <c:v>41403</c:v>
                </c:pt>
                <c:pt idx="2048">
                  <c:v>41404</c:v>
                </c:pt>
                <c:pt idx="2049">
                  <c:v>41405</c:v>
                </c:pt>
                <c:pt idx="2050">
                  <c:v>41406</c:v>
                </c:pt>
                <c:pt idx="2051">
                  <c:v>41407</c:v>
                </c:pt>
                <c:pt idx="2052">
                  <c:v>41408</c:v>
                </c:pt>
                <c:pt idx="2053">
                  <c:v>41409</c:v>
                </c:pt>
                <c:pt idx="2054">
                  <c:v>41410</c:v>
                </c:pt>
                <c:pt idx="2055">
                  <c:v>41411</c:v>
                </c:pt>
                <c:pt idx="2056">
                  <c:v>41412</c:v>
                </c:pt>
                <c:pt idx="2057">
                  <c:v>41413</c:v>
                </c:pt>
                <c:pt idx="2058">
                  <c:v>41414</c:v>
                </c:pt>
                <c:pt idx="2059">
                  <c:v>41415</c:v>
                </c:pt>
                <c:pt idx="2060">
                  <c:v>41416</c:v>
                </c:pt>
                <c:pt idx="2061">
                  <c:v>41417</c:v>
                </c:pt>
                <c:pt idx="2062">
                  <c:v>41418</c:v>
                </c:pt>
                <c:pt idx="2063">
                  <c:v>41419</c:v>
                </c:pt>
                <c:pt idx="2064">
                  <c:v>41420</c:v>
                </c:pt>
                <c:pt idx="2065">
                  <c:v>41421</c:v>
                </c:pt>
                <c:pt idx="2066">
                  <c:v>41422</c:v>
                </c:pt>
                <c:pt idx="2067">
                  <c:v>41423</c:v>
                </c:pt>
                <c:pt idx="2068">
                  <c:v>41424</c:v>
                </c:pt>
                <c:pt idx="2069">
                  <c:v>41425</c:v>
                </c:pt>
                <c:pt idx="2070">
                  <c:v>41426</c:v>
                </c:pt>
                <c:pt idx="2071">
                  <c:v>41427</c:v>
                </c:pt>
                <c:pt idx="2072">
                  <c:v>41428</c:v>
                </c:pt>
                <c:pt idx="2073">
                  <c:v>41429</c:v>
                </c:pt>
                <c:pt idx="2074">
                  <c:v>41430</c:v>
                </c:pt>
                <c:pt idx="2075">
                  <c:v>41431</c:v>
                </c:pt>
                <c:pt idx="2076">
                  <c:v>41432</c:v>
                </c:pt>
                <c:pt idx="2077">
                  <c:v>41433</c:v>
                </c:pt>
                <c:pt idx="2078">
                  <c:v>41434</c:v>
                </c:pt>
                <c:pt idx="2079">
                  <c:v>41435</c:v>
                </c:pt>
                <c:pt idx="2080">
                  <c:v>41436</c:v>
                </c:pt>
                <c:pt idx="2081">
                  <c:v>41437</c:v>
                </c:pt>
                <c:pt idx="2082">
                  <c:v>41438</c:v>
                </c:pt>
                <c:pt idx="2083">
                  <c:v>41439</c:v>
                </c:pt>
                <c:pt idx="2084">
                  <c:v>41440</c:v>
                </c:pt>
                <c:pt idx="2085">
                  <c:v>41441</c:v>
                </c:pt>
                <c:pt idx="2086">
                  <c:v>41442</c:v>
                </c:pt>
                <c:pt idx="2087">
                  <c:v>41443</c:v>
                </c:pt>
                <c:pt idx="2088">
                  <c:v>41444</c:v>
                </c:pt>
                <c:pt idx="2089">
                  <c:v>41445</c:v>
                </c:pt>
                <c:pt idx="2090">
                  <c:v>41446</c:v>
                </c:pt>
                <c:pt idx="2091">
                  <c:v>41447</c:v>
                </c:pt>
                <c:pt idx="2092">
                  <c:v>41448</c:v>
                </c:pt>
                <c:pt idx="2093">
                  <c:v>41449</c:v>
                </c:pt>
                <c:pt idx="2094">
                  <c:v>41450</c:v>
                </c:pt>
                <c:pt idx="2095">
                  <c:v>41451</c:v>
                </c:pt>
                <c:pt idx="2096">
                  <c:v>41452</c:v>
                </c:pt>
                <c:pt idx="2097">
                  <c:v>41453</c:v>
                </c:pt>
                <c:pt idx="2098">
                  <c:v>41454</c:v>
                </c:pt>
                <c:pt idx="2099">
                  <c:v>41455</c:v>
                </c:pt>
                <c:pt idx="2100">
                  <c:v>41456</c:v>
                </c:pt>
                <c:pt idx="2101">
                  <c:v>41457</c:v>
                </c:pt>
                <c:pt idx="2102">
                  <c:v>41458</c:v>
                </c:pt>
                <c:pt idx="2103">
                  <c:v>41459</c:v>
                </c:pt>
                <c:pt idx="2104">
                  <c:v>41460</c:v>
                </c:pt>
                <c:pt idx="2105">
                  <c:v>41461</c:v>
                </c:pt>
                <c:pt idx="2106">
                  <c:v>41462</c:v>
                </c:pt>
                <c:pt idx="2107">
                  <c:v>41463</c:v>
                </c:pt>
                <c:pt idx="2108">
                  <c:v>41464</c:v>
                </c:pt>
                <c:pt idx="2109">
                  <c:v>41465</c:v>
                </c:pt>
                <c:pt idx="2110">
                  <c:v>41466</c:v>
                </c:pt>
                <c:pt idx="2111">
                  <c:v>41467</c:v>
                </c:pt>
                <c:pt idx="2112">
                  <c:v>41468</c:v>
                </c:pt>
                <c:pt idx="2113">
                  <c:v>41469</c:v>
                </c:pt>
                <c:pt idx="2114">
                  <c:v>41470</c:v>
                </c:pt>
                <c:pt idx="2115">
                  <c:v>41471</c:v>
                </c:pt>
                <c:pt idx="2116">
                  <c:v>41472</c:v>
                </c:pt>
                <c:pt idx="2117">
                  <c:v>41473</c:v>
                </c:pt>
                <c:pt idx="2118">
                  <c:v>41474</c:v>
                </c:pt>
                <c:pt idx="2119">
                  <c:v>41475</c:v>
                </c:pt>
                <c:pt idx="2120">
                  <c:v>41476</c:v>
                </c:pt>
                <c:pt idx="2121">
                  <c:v>41477</c:v>
                </c:pt>
                <c:pt idx="2122">
                  <c:v>41478</c:v>
                </c:pt>
                <c:pt idx="2123">
                  <c:v>41479</c:v>
                </c:pt>
                <c:pt idx="2124">
                  <c:v>41480</c:v>
                </c:pt>
                <c:pt idx="2125">
                  <c:v>41481</c:v>
                </c:pt>
                <c:pt idx="2126">
                  <c:v>41482</c:v>
                </c:pt>
                <c:pt idx="2127">
                  <c:v>41483</c:v>
                </c:pt>
                <c:pt idx="2128">
                  <c:v>41484</c:v>
                </c:pt>
                <c:pt idx="2129">
                  <c:v>41485</c:v>
                </c:pt>
                <c:pt idx="2130">
                  <c:v>41486</c:v>
                </c:pt>
                <c:pt idx="2131">
                  <c:v>41487</c:v>
                </c:pt>
                <c:pt idx="2132">
                  <c:v>41488</c:v>
                </c:pt>
                <c:pt idx="2133">
                  <c:v>41489</c:v>
                </c:pt>
                <c:pt idx="2134">
                  <c:v>41490</c:v>
                </c:pt>
                <c:pt idx="2135">
                  <c:v>41491</c:v>
                </c:pt>
                <c:pt idx="2136">
                  <c:v>41492</c:v>
                </c:pt>
                <c:pt idx="2137">
                  <c:v>41493</c:v>
                </c:pt>
                <c:pt idx="2138">
                  <c:v>41494</c:v>
                </c:pt>
                <c:pt idx="2139">
                  <c:v>41495</c:v>
                </c:pt>
                <c:pt idx="2140">
                  <c:v>41496</c:v>
                </c:pt>
                <c:pt idx="2141">
                  <c:v>41497</c:v>
                </c:pt>
                <c:pt idx="2142">
                  <c:v>41498</c:v>
                </c:pt>
                <c:pt idx="2143">
                  <c:v>41499</c:v>
                </c:pt>
                <c:pt idx="2144">
                  <c:v>41500</c:v>
                </c:pt>
                <c:pt idx="2145">
                  <c:v>41501</c:v>
                </c:pt>
                <c:pt idx="2146">
                  <c:v>41502</c:v>
                </c:pt>
                <c:pt idx="2147">
                  <c:v>41503</c:v>
                </c:pt>
                <c:pt idx="2148">
                  <c:v>41504</c:v>
                </c:pt>
                <c:pt idx="2149">
                  <c:v>41505</c:v>
                </c:pt>
                <c:pt idx="2150">
                  <c:v>41506</c:v>
                </c:pt>
                <c:pt idx="2151">
                  <c:v>41507</c:v>
                </c:pt>
                <c:pt idx="2152">
                  <c:v>41508</c:v>
                </c:pt>
                <c:pt idx="2153">
                  <c:v>41509</c:v>
                </c:pt>
                <c:pt idx="2154">
                  <c:v>41510</c:v>
                </c:pt>
                <c:pt idx="2155">
                  <c:v>41511</c:v>
                </c:pt>
                <c:pt idx="2156">
                  <c:v>41512</c:v>
                </c:pt>
                <c:pt idx="2157">
                  <c:v>41513</c:v>
                </c:pt>
                <c:pt idx="2158">
                  <c:v>41514</c:v>
                </c:pt>
                <c:pt idx="2159">
                  <c:v>41515</c:v>
                </c:pt>
                <c:pt idx="2160">
                  <c:v>41516</c:v>
                </c:pt>
                <c:pt idx="2161">
                  <c:v>41517</c:v>
                </c:pt>
                <c:pt idx="2162">
                  <c:v>41518</c:v>
                </c:pt>
                <c:pt idx="2163">
                  <c:v>41519</c:v>
                </c:pt>
                <c:pt idx="2164">
                  <c:v>41520</c:v>
                </c:pt>
                <c:pt idx="2165">
                  <c:v>41521</c:v>
                </c:pt>
                <c:pt idx="2166">
                  <c:v>41522</c:v>
                </c:pt>
                <c:pt idx="2167">
                  <c:v>41523</c:v>
                </c:pt>
                <c:pt idx="2168">
                  <c:v>41524</c:v>
                </c:pt>
                <c:pt idx="2169">
                  <c:v>41525</c:v>
                </c:pt>
                <c:pt idx="2170">
                  <c:v>41526</c:v>
                </c:pt>
                <c:pt idx="2171">
                  <c:v>41527</c:v>
                </c:pt>
                <c:pt idx="2172">
                  <c:v>41528</c:v>
                </c:pt>
                <c:pt idx="2173">
                  <c:v>41529</c:v>
                </c:pt>
                <c:pt idx="2174">
                  <c:v>41530</c:v>
                </c:pt>
                <c:pt idx="2175">
                  <c:v>41531</c:v>
                </c:pt>
                <c:pt idx="2176">
                  <c:v>41532</c:v>
                </c:pt>
                <c:pt idx="2177">
                  <c:v>41533</c:v>
                </c:pt>
                <c:pt idx="2178">
                  <c:v>41534</c:v>
                </c:pt>
                <c:pt idx="2179">
                  <c:v>41535</c:v>
                </c:pt>
                <c:pt idx="2180">
                  <c:v>41536</c:v>
                </c:pt>
                <c:pt idx="2181">
                  <c:v>41537</c:v>
                </c:pt>
                <c:pt idx="2182">
                  <c:v>41538</c:v>
                </c:pt>
                <c:pt idx="2183">
                  <c:v>41539</c:v>
                </c:pt>
                <c:pt idx="2184">
                  <c:v>41540</c:v>
                </c:pt>
                <c:pt idx="2185">
                  <c:v>41541</c:v>
                </c:pt>
                <c:pt idx="2186">
                  <c:v>41542</c:v>
                </c:pt>
                <c:pt idx="2187">
                  <c:v>41543</c:v>
                </c:pt>
                <c:pt idx="2188">
                  <c:v>41544</c:v>
                </c:pt>
                <c:pt idx="2189">
                  <c:v>41545</c:v>
                </c:pt>
                <c:pt idx="2190">
                  <c:v>41546</c:v>
                </c:pt>
                <c:pt idx="2191">
                  <c:v>41547</c:v>
                </c:pt>
                <c:pt idx="2192">
                  <c:v>41548</c:v>
                </c:pt>
                <c:pt idx="2193">
                  <c:v>41549</c:v>
                </c:pt>
                <c:pt idx="2194">
                  <c:v>41550</c:v>
                </c:pt>
                <c:pt idx="2195">
                  <c:v>41551</c:v>
                </c:pt>
                <c:pt idx="2196">
                  <c:v>41552</c:v>
                </c:pt>
                <c:pt idx="2197">
                  <c:v>41553</c:v>
                </c:pt>
                <c:pt idx="2198">
                  <c:v>41554</c:v>
                </c:pt>
                <c:pt idx="2199">
                  <c:v>41555</c:v>
                </c:pt>
                <c:pt idx="2200">
                  <c:v>41556</c:v>
                </c:pt>
                <c:pt idx="2201">
                  <c:v>41557</c:v>
                </c:pt>
                <c:pt idx="2202">
                  <c:v>41558</c:v>
                </c:pt>
                <c:pt idx="2203">
                  <c:v>41559</c:v>
                </c:pt>
                <c:pt idx="2204">
                  <c:v>41560</c:v>
                </c:pt>
                <c:pt idx="2205">
                  <c:v>41561</c:v>
                </c:pt>
                <c:pt idx="2206">
                  <c:v>41562</c:v>
                </c:pt>
                <c:pt idx="2207">
                  <c:v>41563</c:v>
                </c:pt>
                <c:pt idx="2208">
                  <c:v>41564</c:v>
                </c:pt>
                <c:pt idx="2209">
                  <c:v>41565</c:v>
                </c:pt>
                <c:pt idx="2210">
                  <c:v>41566</c:v>
                </c:pt>
                <c:pt idx="2211">
                  <c:v>41567</c:v>
                </c:pt>
                <c:pt idx="2212">
                  <c:v>41568</c:v>
                </c:pt>
                <c:pt idx="2213">
                  <c:v>41569</c:v>
                </c:pt>
                <c:pt idx="2214">
                  <c:v>41570</c:v>
                </c:pt>
                <c:pt idx="2215">
                  <c:v>41571</c:v>
                </c:pt>
                <c:pt idx="2216">
                  <c:v>41572</c:v>
                </c:pt>
                <c:pt idx="2217">
                  <c:v>41573</c:v>
                </c:pt>
                <c:pt idx="2218">
                  <c:v>41574</c:v>
                </c:pt>
                <c:pt idx="2219">
                  <c:v>41575</c:v>
                </c:pt>
                <c:pt idx="2220">
                  <c:v>41576</c:v>
                </c:pt>
                <c:pt idx="2221">
                  <c:v>41577</c:v>
                </c:pt>
                <c:pt idx="2222">
                  <c:v>41578</c:v>
                </c:pt>
                <c:pt idx="2223">
                  <c:v>41579</c:v>
                </c:pt>
                <c:pt idx="2224">
                  <c:v>41580</c:v>
                </c:pt>
                <c:pt idx="2225">
                  <c:v>41581</c:v>
                </c:pt>
                <c:pt idx="2226">
                  <c:v>41582</c:v>
                </c:pt>
                <c:pt idx="2227">
                  <c:v>41583</c:v>
                </c:pt>
                <c:pt idx="2228">
                  <c:v>41584</c:v>
                </c:pt>
                <c:pt idx="2229">
                  <c:v>41585</c:v>
                </c:pt>
                <c:pt idx="2230">
                  <c:v>41586</c:v>
                </c:pt>
                <c:pt idx="2231">
                  <c:v>41587</c:v>
                </c:pt>
                <c:pt idx="2232">
                  <c:v>41588</c:v>
                </c:pt>
                <c:pt idx="2233">
                  <c:v>41589</c:v>
                </c:pt>
                <c:pt idx="2234">
                  <c:v>41590</c:v>
                </c:pt>
                <c:pt idx="2235">
                  <c:v>41591</c:v>
                </c:pt>
                <c:pt idx="2236">
                  <c:v>41592</c:v>
                </c:pt>
                <c:pt idx="2237">
                  <c:v>41593</c:v>
                </c:pt>
                <c:pt idx="2238">
                  <c:v>41594</c:v>
                </c:pt>
                <c:pt idx="2239">
                  <c:v>41595</c:v>
                </c:pt>
                <c:pt idx="2240">
                  <c:v>41596</c:v>
                </c:pt>
                <c:pt idx="2241">
                  <c:v>41597</c:v>
                </c:pt>
                <c:pt idx="2242">
                  <c:v>41598</c:v>
                </c:pt>
                <c:pt idx="2243">
                  <c:v>41599</c:v>
                </c:pt>
                <c:pt idx="2244">
                  <c:v>41600</c:v>
                </c:pt>
                <c:pt idx="2245">
                  <c:v>41601</c:v>
                </c:pt>
                <c:pt idx="2246">
                  <c:v>41602</c:v>
                </c:pt>
                <c:pt idx="2247">
                  <c:v>41603</c:v>
                </c:pt>
                <c:pt idx="2248">
                  <c:v>41604</c:v>
                </c:pt>
                <c:pt idx="2249">
                  <c:v>41605</c:v>
                </c:pt>
                <c:pt idx="2250">
                  <c:v>41606</c:v>
                </c:pt>
                <c:pt idx="2251">
                  <c:v>41607</c:v>
                </c:pt>
                <c:pt idx="2252">
                  <c:v>41608</c:v>
                </c:pt>
                <c:pt idx="2253">
                  <c:v>41609</c:v>
                </c:pt>
                <c:pt idx="2254">
                  <c:v>41610</c:v>
                </c:pt>
                <c:pt idx="2255">
                  <c:v>41611</c:v>
                </c:pt>
                <c:pt idx="2256">
                  <c:v>41612</c:v>
                </c:pt>
                <c:pt idx="2257">
                  <c:v>41613</c:v>
                </c:pt>
                <c:pt idx="2258">
                  <c:v>41614</c:v>
                </c:pt>
                <c:pt idx="2259">
                  <c:v>41615</c:v>
                </c:pt>
                <c:pt idx="2260">
                  <c:v>41616</c:v>
                </c:pt>
                <c:pt idx="2261">
                  <c:v>41617</c:v>
                </c:pt>
                <c:pt idx="2262">
                  <c:v>41618</c:v>
                </c:pt>
                <c:pt idx="2263">
                  <c:v>41619</c:v>
                </c:pt>
                <c:pt idx="2264">
                  <c:v>41620</c:v>
                </c:pt>
                <c:pt idx="2265">
                  <c:v>41621</c:v>
                </c:pt>
                <c:pt idx="2266">
                  <c:v>41622</c:v>
                </c:pt>
                <c:pt idx="2267">
                  <c:v>41623</c:v>
                </c:pt>
                <c:pt idx="2268">
                  <c:v>41624</c:v>
                </c:pt>
                <c:pt idx="2269">
                  <c:v>41625</c:v>
                </c:pt>
                <c:pt idx="2270">
                  <c:v>41626</c:v>
                </c:pt>
                <c:pt idx="2271">
                  <c:v>41627</c:v>
                </c:pt>
                <c:pt idx="2272">
                  <c:v>41628</c:v>
                </c:pt>
                <c:pt idx="2273">
                  <c:v>41629</c:v>
                </c:pt>
                <c:pt idx="2274">
                  <c:v>41630</c:v>
                </c:pt>
                <c:pt idx="2275">
                  <c:v>41631</c:v>
                </c:pt>
                <c:pt idx="2276">
                  <c:v>41632</c:v>
                </c:pt>
                <c:pt idx="2277">
                  <c:v>41633</c:v>
                </c:pt>
                <c:pt idx="2278">
                  <c:v>41634</c:v>
                </c:pt>
                <c:pt idx="2279">
                  <c:v>41635</c:v>
                </c:pt>
                <c:pt idx="2280">
                  <c:v>41636</c:v>
                </c:pt>
                <c:pt idx="2281">
                  <c:v>41637</c:v>
                </c:pt>
                <c:pt idx="2282">
                  <c:v>41638</c:v>
                </c:pt>
                <c:pt idx="2283">
                  <c:v>41639</c:v>
                </c:pt>
                <c:pt idx="2284">
                  <c:v>41640</c:v>
                </c:pt>
                <c:pt idx="2285">
                  <c:v>41641</c:v>
                </c:pt>
                <c:pt idx="2286">
                  <c:v>41642</c:v>
                </c:pt>
                <c:pt idx="2287">
                  <c:v>41643</c:v>
                </c:pt>
                <c:pt idx="2288">
                  <c:v>41644</c:v>
                </c:pt>
                <c:pt idx="2289">
                  <c:v>41645</c:v>
                </c:pt>
                <c:pt idx="2290">
                  <c:v>41646</c:v>
                </c:pt>
                <c:pt idx="2291">
                  <c:v>41647</c:v>
                </c:pt>
                <c:pt idx="2292">
                  <c:v>41648</c:v>
                </c:pt>
                <c:pt idx="2293">
                  <c:v>41649</c:v>
                </c:pt>
                <c:pt idx="2294">
                  <c:v>41650</c:v>
                </c:pt>
                <c:pt idx="2295">
                  <c:v>41651</c:v>
                </c:pt>
                <c:pt idx="2296">
                  <c:v>41652</c:v>
                </c:pt>
                <c:pt idx="2297">
                  <c:v>41653</c:v>
                </c:pt>
                <c:pt idx="2298">
                  <c:v>41654</c:v>
                </c:pt>
                <c:pt idx="2299">
                  <c:v>41655</c:v>
                </c:pt>
                <c:pt idx="2300">
                  <c:v>41656</c:v>
                </c:pt>
                <c:pt idx="2301">
                  <c:v>41657</c:v>
                </c:pt>
                <c:pt idx="2302">
                  <c:v>41658</c:v>
                </c:pt>
                <c:pt idx="2303">
                  <c:v>41659</c:v>
                </c:pt>
                <c:pt idx="2304">
                  <c:v>41660</c:v>
                </c:pt>
                <c:pt idx="2305">
                  <c:v>41661</c:v>
                </c:pt>
                <c:pt idx="2306">
                  <c:v>41662</c:v>
                </c:pt>
                <c:pt idx="2307">
                  <c:v>41663</c:v>
                </c:pt>
                <c:pt idx="2308">
                  <c:v>41664</c:v>
                </c:pt>
                <c:pt idx="2309">
                  <c:v>41665</c:v>
                </c:pt>
                <c:pt idx="2310">
                  <c:v>41666</c:v>
                </c:pt>
                <c:pt idx="2311">
                  <c:v>41667</c:v>
                </c:pt>
                <c:pt idx="2312">
                  <c:v>41668</c:v>
                </c:pt>
                <c:pt idx="2313">
                  <c:v>41669</c:v>
                </c:pt>
                <c:pt idx="2314">
                  <c:v>41670</c:v>
                </c:pt>
                <c:pt idx="2315">
                  <c:v>41671</c:v>
                </c:pt>
                <c:pt idx="2316">
                  <c:v>41672</c:v>
                </c:pt>
                <c:pt idx="2317">
                  <c:v>41673</c:v>
                </c:pt>
                <c:pt idx="2318">
                  <c:v>41674</c:v>
                </c:pt>
                <c:pt idx="2319">
                  <c:v>41675</c:v>
                </c:pt>
                <c:pt idx="2320">
                  <c:v>41676</c:v>
                </c:pt>
                <c:pt idx="2321">
                  <c:v>41677</c:v>
                </c:pt>
                <c:pt idx="2322">
                  <c:v>41678</c:v>
                </c:pt>
                <c:pt idx="2323">
                  <c:v>41679</c:v>
                </c:pt>
                <c:pt idx="2324">
                  <c:v>41680</c:v>
                </c:pt>
                <c:pt idx="2325">
                  <c:v>41681</c:v>
                </c:pt>
                <c:pt idx="2326">
                  <c:v>41682</c:v>
                </c:pt>
                <c:pt idx="2327">
                  <c:v>41683</c:v>
                </c:pt>
                <c:pt idx="2328">
                  <c:v>41684</c:v>
                </c:pt>
                <c:pt idx="2329">
                  <c:v>41685</c:v>
                </c:pt>
                <c:pt idx="2330">
                  <c:v>41686</c:v>
                </c:pt>
                <c:pt idx="2331">
                  <c:v>41687</c:v>
                </c:pt>
                <c:pt idx="2332">
                  <c:v>41688</c:v>
                </c:pt>
                <c:pt idx="2333">
                  <c:v>41689</c:v>
                </c:pt>
                <c:pt idx="2334">
                  <c:v>41690</c:v>
                </c:pt>
                <c:pt idx="2335">
                  <c:v>41691</c:v>
                </c:pt>
                <c:pt idx="2336">
                  <c:v>41692</c:v>
                </c:pt>
                <c:pt idx="2337">
                  <c:v>41693</c:v>
                </c:pt>
                <c:pt idx="2338">
                  <c:v>41694</c:v>
                </c:pt>
                <c:pt idx="2339">
                  <c:v>41695</c:v>
                </c:pt>
                <c:pt idx="2340">
                  <c:v>41696</c:v>
                </c:pt>
                <c:pt idx="2341">
                  <c:v>41697</c:v>
                </c:pt>
                <c:pt idx="2342">
                  <c:v>41698</c:v>
                </c:pt>
                <c:pt idx="2343">
                  <c:v>41699</c:v>
                </c:pt>
                <c:pt idx="2344">
                  <c:v>41700</c:v>
                </c:pt>
                <c:pt idx="2345">
                  <c:v>41701</c:v>
                </c:pt>
                <c:pt idx="2346">
                  <c:v>41702</c:v>
                </c:pt>
                <c:pt idx="2347">
                  <c:v>41703</c:v>
                </c:pt>
                <c:pt idx="2348">
                  <c:v>41704</c:v>
                </c:pt>
                <c:pt idx="2349">
                  <c:v>41705</c:v>
                </c:pt>
                <c:pt idx="2350">
                  <c:v>41706</c:v>
                </c:pt>
                <c:pt idx="2351">
                  <c:v>41707</c:v>
                </c:pt>
                <c:pt idx="2352">
                  <c:v>41708</c:v>
                </c:pt>
                <c:pt idx="2353">
                  <c:v>41709</c:v>
                </c:pt>
                <c:pt idx="2354">
                  <c:v>41710</c:v>
                </c:pt>
                <c:pt idx="2355">
                  <c:v>41711</c:v>
                </c:pt>
                <c:pt idx="2356">
                  <c:v>41712</c:v>
                </c:pt>
                <c:pt idx="2357">
                  <c:v>41713</c:v>
                </c:pt>
                <c:pt idx="2358">
                  <c:v>41714</c:v>
                </c:pt>
                <c:pt idx="2359">
                  <c:v>41715</c:v>
                </c:pt>
                <c:pt idx="2360">
                  <c:v>41716</c:v>
                </c:pt>
                <c:pt idx="2361">
                  <c:v>41717</c:v>
                </c:pt>
                <c:pt idx="2362">
                  <c:v>41718</c:v>
                </c:pt>
                <c:pt idx="2363">
                  <c:v>41719</c:v>
                </c:pt>
                <c:pt idx="2364">
                  <c:v>41720</c:v>
                </c:pt>
                <c:pt idx="2365">
                  <c:v>41721</c:v>
                </c:pt>
                <c:pt idx="2366">
                  <c:v>41722</c:v>
                </c:pt>
                <c:pt idx="2367">
                  <c:v>41723</c:v>
                </c:pt>
                <c:pt idx="2368">
                  <c:v>41724</c:v>
                </c:pt>
                <c:pt idx="2369">
                  <c:v>41725</c:v>
                </c:pt>
                <c:pt idx="2370">
                  <c:v>41726</c:v>
                </c:pt>
                <c:pt idx="2371">
                  <c:v>41727</c:v>
                </c:pt>
                <c:pt idx="2372">
                  <c:v>41728</c:v>
                </c:pt>
                <c:pt idx="2373">
                  <c:v>41729</c:v>
                </c:pt>
                <c:pt idx="2374">
                  <c:v>41730</c:v>
                </c:pt>
                <c:pt idx="2375">
                  <c:v>41731</c:v>
                </c:pt>
                <c:pt idx="2376">
                  <c:v>41732</c:v>
                </c:pt>
                <c:pt idx="2377">
                  <c:v>41733</c:v>
                </c:pt>
                <c:pt idx="2378">
                  <c:v>41734</c:v>
                </c:pt>
                <c:pt idx="2379">
                  <c:v>41735</c:v>
                </c:pt>
                <c:pt idx="2380">
                  <c:v>41736</c:v>
                </c:pt>
                <c:pt idx="2381">
                  <c:v>41737</c:v>
                </c:pt>
                <c:pt idx="2382">
                  <c:v>41738</c:v>
                </c:pt>
                <c:pt idx="2383">
                  <c:v>41739</c:v>
                </c:pt>
                <c:pt idx="2384">
                  <c:v>41740</c:v>
                </c:pt>
                <c:pt idx="2385">
                  <c:v>41741</c:v>
                </c:pt>
                <c:pt idx="2386">
                  <c:v>41742</c:v>
                </c:pt>
                <c:pt idx="2387">
                  <c:v>41743</c:v>
                </c:pt>
                <c:pt idx="2388">
                  <c:v>41744</c:v>
                </c:pt>
                <c:pt idx="2389">
                  <c:v>41745</c:v>
                </c:pt>
                <c:pt idx="2390">
                  <c:v>41746</c:v>
                </c:pt>
                <c:pt idx="2391">
                  <c:v>41747</c:v>
                </c:pt>
                <c:pt idx="2392">
                  <c:v>41748</c:v>
                </c:pt>
                <c:pt idx="2393">
                  <c:v>41749</c:v>
                </c:pt>
                <c:pt idx="2394">
                  <c:v>41750</c:v>
                </c:pt>
                <c:pt idx="2395">
                  <c:v>41751</c:v>
                </c:pt>
                <c:pt idx="2396">
                  <c:v>41752</c:v>
                </c:pt>
                <c:pt idx="2397">
                  <c:v>41753</c:v>
                </c:pt>
                <c:pt idx="2398">
                  <c:v>41754</c:v>
                </c:pt>
                <c:pt idx="2399">
                  <c:v>41755</c:v>
                </c:pt>
                <c:pt idx="2400">
                  <c:v>41756</c:v>
                </c:pt>
                <c:pt idx="2401">
                  <c:v>41757</c:v>
                </c:pt>
                <c:pt idx="2402">
                  <c:v>41758</c:v>
                </c:pt>
                <c:pt idx="2403">
                  <c:v>41759</c:v>
                </c:pt>
                <c:pt idx="2404">
                  <c:v>41760</c:v>
                </c:pt>
                <c:pt idx="2405">
                  <c:v>41761</c:v>
                </c:pt>
                <c:pt idx="2406">
                  <c:v>41762</c:v>
                </c:pt>
                <c:pt idx="2407">
                  <c:v>41763</c:v>
                </c:pt>
                <c:pt idx="2408">
                  <c:v>41764</c:v>
                </c:pt>
                <c:pt idx="2409">
                  <c:v>41765</c:v>
                </c:pt>
                <c:pt idx="2410">
                  <c:v>41766</c:v>
                </c:pt>
                <c:pt idx="2411">
                  <c:v>41767</c:v>
                </c:pt>
                <c:pt idx="2412">
                  <c:v>41768</c:v>
                </c:pt>
                <c:pt idx="2413">
                  <c:v>41769</c:v>
                </c:pt>
                <c:pt idx="2414">
                  <c:v>41770</c:v>
                </c:pt>
                <c:pt idx="2415">
                  <c:v>41771</c:v>
                </c:pt>
                <c:pt idx="2416">
                  <c:v>41772</c:v>
                </c:pt>
                <c:pt idx="2417">
                  <c:v>41773</c:v>
                </c:pt>
                <c:pt idx="2418">
                  <c:v>41774</c:v>
                </c:pt>
                <c:pt idx="2419">
                  <c:v>41775</c:v>
                </c:pt>
                <c:pt idx="2420">
                  <c:v>41776</c:v>
                </c:pt>
                <c:pt idx="2421">
                  <c:v>41777</c:v>
                </c:pt>
                <c:pt idx="2422">
                  <c:v>41778</c:v>
                </c:pt>
                <c:pt idx="2423">
                  <c:v>41779</c:v>
                </c:pt>
                <c:pt idx="2424">
                  <c:v>41780</c:v>
                </c:pt>
                <c:pt idx="2425">
                  <c:v>41781</c:v>
                </c:pt>
                <c:pt idx="2426">
                  <c:v>41782</c:v>
                </c:pt>
                <c:pt idx="2427">
                  <c:v>41783</c:v>
                </c:pt>
                <c:pt idx="2428">
                  <c:v>41784</c:v>
                </c:pt>
                <c:pt idx="2429">
                  <c:v>41785</c:v>
                </c:pt>
                <c:pt idx="2430">
                  <c:v>41786</c:v>
                </c:pt>
                <c:pt idx="2431">
                  <c:v>41787</c:v>
                </c:pt>
                <c:pt idx="2432">
                  <c:v>41788</c:v>
                </c:pt>
                <c:pt idx="2433">
                  <c:v>41789</c:v>
                </c:pt>
                <c:pt idx="2434">
                  <c:v>41790</c:v>
                </c:pt>
                <c:pt idx="2435">
                  <c:v>41791</c:v>
                </c:pt>
                <c:pt idx="2436">
                  <c:v>41792</c:v>
                </c:pt>
                <c:pt idx="2437">
                  <c:v>41793</c:v>
                </c:pt>
                <c:pt idx="2438">
                  <c:v>41794</c:v>
                </c:pt>
                <c:pt idx="2439">
                  <c:v>41795</c:v>
                </c:pt>
                <c:pt idx="2440">
                  <c:v>41796</c:v>
                </c:pt>
                <c:pt idx="2441">
                  <c:v>41797</c:v>
                </c:pt>
                <c:pt idx="2442">
                  <c:v>41798</c:v>
                </c:pt>
                <c:pt idx="2443">
                  <c:v>41799</c:v>
                </c:pt>
                <c:pt idx="2444">
                  <c:v>41800</c:v>
                </c:pt>
                <c:pt idx="2445">
                  <c:v>41801</c:v>
                </c:pt>
                <c:pt idx="2446">
                  <c:v>41802</c:v>
                </c:pt>
                <c:pt idx="2447">
                  <c:v>41803</c:v>
                </c:pt>
                <c:pt idx="2448">
                  <c:v>41804</c:v>
                </c:pt>
                <c:pt idx="2449">
                  <c:v>41805</c:v>
                </c:pt>
                <c:pt idx="2450">
                  <c:v>41806</c:v>
                </c:pt>
                <c:pt idx="2451">
                  <c:v>41807</c:v>
                </c:pt>
                <c:pt idx="2452">
                  <c:v>41808</c:v>
                </c:pt>
                <c:pt idx="2453">
                  <c:v>41809</c:v>
                </c:pt>
                <c:pt idx="2454">
                  <c:v>41810</c:v>
                </c:pt>
                <c:pt idx="2455">
                  <c:v>41811</c:v>
                </c:pt>
                <c:pt idx="2456">
                  <c:v>41812</c:v>
                </c:pt>
                <c:pt idx="2457">
                  <c:v>41813</c:v>
                </c:pt>
                <c:pt idx="2458">
                  <c:v>41814</c:v>
                </c:pt>
                <c:pt idx="2459">
                  <c:v>41815</c:v>
                </c:pt>
                <c:pt idx="2460">
                  <c:v>41816</c:v>
                </c:pt>
                <c:pt idx="2461">
                  <c:v>41817</c:v>
                </c:pt>
                <c:pt idx="2462">
                  <c:v>41818</c:v>
                </c:pt>
                <c:pt idx="2463">
                  <c:v>41819</c:v>
                </c:pt>
                <c:pt idx="2464">
                  <c:v>41820</c:v>
                </c:pt>
                <c:pt idx="2465">
                  <c:v>41821</c:v>
                </c:pt>
                <c:pt idx="2466">
                  <c:v>41822</c:v>
                </c:pt>
                <c:pt idx="2467">
                  <c:v>41823</c:v>
                </c:pt>
                <c:pt idx="2468">
                  <c:v>41824</c:v>
                </c:pt>
                <c:pt idx="2469">
                  <c:v>41825</c:v>
                </c:pt>
                <c:pt idx="2470">
                  <c:v>41826</c:v>
                </c:pt>
                <c:pt idx="2471">
                  <c:v>41827</c:v>
                </c:pt>
                <c:pt idx="2472">
                  <c:v>41828</c:v>
                </c:pt>
                <c:pt idx="2473">
                  <c:v>41829</c:v>
                </c:pt>
                <c:pt idx="2474">
                  <c:v>41830</c:v>
                </c:pt>
                <c:pt idx="2475">
                  <c:v>41831</c:v>
                </c:pt>
                <c:pt idx="2476">
                  <c:v>41832</c:v>
                </c:pt>
                <c:pt idx="2477">
                  <c:v>41833</c:v>
                </c:pt>
                <c:pt idx="2478">
                  <c:v>41834</c:v>
                </c:pt>
                <c:pt idx="2479">
                  <c:v>41835</c:v>
                </c:pt>
                <c:pt idx="2480">
                  <c:v>41836</c:v>
                </c:pt>
                <c:pt idx="2481">
                  <c:v>41837</c:v>
                </c:pt>
                <c:pt idx="2482">
                  <c:v>41838</c:v>
                </c:pt>
                <c:pt idx="2483">
                  <c:v>41839</c:v>
                </c:pt>
                <c:pt idx="2484">
                  <c:v>41840</c:v>
                </c:pt>
                <c:pt idx="2485">
                  <c:v>41841</c:v>
                </c:pt>
                <c:pt idx="2486">
                  <c:v>41842</c:v>
                </c:pt>
                <c:pt idx="2487">
                  <c:v>41843</c:v>
                </c:pt>
                <c:pt idx="2488">
                  <c:v>41844</c:v>
                </c:pt>
                <c:pt idx="2489">
                  <c:v>41845</c:v>
                </c:pt>
                <c:pt idx="2490">
                  <c:v>41846</c:v>
                </c:pt>
                <c:pt idx="2491">
                  <c:v>41847</c:v>
                </c:pt>
                <c:pt idx="2492">
                  <c:v>41848</c:v>
                </c:pt>
                <c:pt idx="2493">
                  <c:v>41849</c:v>
                </c:pt>
                <c:pt idx="2494">
                  <c:v>41850</c:v>
                </c:pt>
                <c:pt idx="2495">
                  <c:v>41851</c:v>
                </c:pt>
                <c:pt idx="2496">
                  <c:v>41852</c:v>
                </c:pt>
                <c:pt idx="2497">
                  <c:v>41853</c:v>
                </c:pt>
                <c:pt idx="2498">
                  <c:v>41854</c:v>
                </c:pt>
                <c:pt idx="2499">
                  <c:v>41855</c:v>
                </c:pt>
                <c:pt idx="2500">
                  <c:v>41856</c:v>
                </c:pt>
                <c:pt idx="2501">
                  <c:v>41857</c:v>
                </c:pt>
                <c:pt idx="2502">
                  <c:v>41858</c:v>
                </c:pt>
                <c:pt idx="2503">
                  <c:v>41859</c:v>
                </c:pt>
                <c:pt idx="2504">
                  <c:v>41860</c:v>
                </c:pt>
                <c:pt idx="2505">
                  <c:v>41861</c:v>
                </c:pt>
                <c:pt idx="2506">
                  <c:v>41862</c:v>
                </c:pt>
                <c:pt idx="2507">
                  <c:v>41863</c:v>
                </c:pt>
                <c:pt idx="2508">
                  <c:v>41864</c:v>
                </c:pt>
                <c:pt idx="2509">
                  <c:v>41865</c:v>
                </c:pt>
                <c:pt idx="2510">
                  <c:v>41866</c:v>
                </c:pt>
                <c:pt idx="2511">
                  <c:v>41867</c:v>
                </c:pt>
                <c:pt idx="2512">
                  <c:v>41868</c:v>
                </c:pt>
                <c:pt idx="2513">
                  <c:v>41869</c:v>
                </c:pt>
                <c:pt idx="2514">
                  <c:v>41870</c:v>
                </c:pt>
                <c:pt idx="2515">
                  <c:v>41871</c:v>
                </c:pt>
                <c:pt idx="2516">
                  <c:v>41872</c:v>
                </c:pt>
                <c:pt idx="2517">
                  <c:v>41873</c:v>
                </c:pt>
                <c:pt idx="2518">
                  <c:v>41874</c:v>
                </c:pt>
                <c:pt idx="2519">
                  <c:v>41875</c:v>
                </c:pt>
                <c:pt idx="2520">
                  <c:v>41876</c:v>
                </c:pt>
                <c:pt idx="2521">
                  <c:v>41877</c:v>
                </c:pt>
                <c:pt idx="2522">
                  <c:v>41878</c:v>
                </c:pt>
                <c:pt idx="2523">
                  <c:v>41879</c:v>
                </c:pt>
                <c:pt idx="2524">
                  <c:v>41880</c:v>
                </c:pt>
                <c:pt idx="2525">
                  <c:v>41881</c:v>
                </c:pt>
                <c:pt idx="2526">
                  <c:v>41882</c:v>
                </c:pt>
                <c:pt idx="2527">
                  <c:v>41883</c:v>
                </c:pt>
                <c:pt idx="2528">
                  <c:v>41884</c:v>
                </c:pt>
                <c:pt idx="2529">
                  <c:v>41885</c:v>
                </c:pt>
                <c:pt idx="2530">
                  <c:v>41886</c:v>
                </c:pt>
                <c:pt idx="2531">
                  <c:v>41887</c:v>
                </c:pt>
                <c:pt idx="2532">
                  <c:v>41888</c:v>
                </c:pt>
                <c:pt idx="2533">
                  <c:v>41889</c:v>
                </c:pt>
                <c:pt idx="2534">
                  <c:v>41890</c:v>
                </c:pt>
                <c:pt idx="2535">
                  <c:v>41891</c:v>
                </c:pt>
                <c:pt idx="2536">
                  <c:v>41892</c:v>
                </c:pt>
                <c:pt idx="2537">
                  <c:v>41893</c:v>
                </c:pt>
                <c:pt idx="2538">
                  <c:v>41894</c:v>
                </c:pt>
                <c:pt idx="2539">
                  <c:v>41895</c:v>
                </c:pt>
                <c:pt idx="2540">
                  <c:v>41896</c:v>
                </c:pt>
                <c:pt idx="2541">
                  <c:v>41897</c:v>
                </c:pt>
                <c:pt idx="2542">
                  <c:v>41898</c:v>
                </c:pt>
                <c:pt idx="2543">
                  <c:v>41899</c:v>
                </c:pt>
                <c:pt idx="2544">
                  <c:v>41900</c:v>
                </c:pt>
                <c:pt idx="2545">
                  <c:v>41901</c:v>
                </c:pt>
                <c:pt idx="2546">
                  <c:v>41902</c:v>
                </c:pt>
                <c:pt idx="2547">
                  <c:v>41903</c:v>
                </c:pt>
                <c:pt idx="2548">
                  <c:v>41904</c:v>
                </c:pt>
                <c:pt idx="2549">
                  <c:v>41905</c:v>
                </c:pt>
                <c:pt idx="2550">
                  <c:v>41906</c:v>
                </c:pt>
                <c:pt idx="2551">
                  <c:v>41907</c:v>
                </c:pt>
                <c:pt idx="2552">
                  <c:v>41908</c:v>
                </c:pt>
                <c:pt idx="2553">
                  <c:v>41909</c:v>
                </c:pt>
                <c:pt idx="2554">
                  <c:v>41910</c:v>
                </c:pt>
                <c:pt idx="2555">
                  <c:v>41911</c:v>
                </c:pt>
                <c:pt idx="2556">
                  <c:v>41912</c:v>
                </c:pt>
                <c:pt idx="2557">
                  <c:v>41913</c:v>
                </c:pt>
                <c:pt idx="2558">
                  <c:v>41914</c:v>
                </c:pt>
                <c:pt idx="2559">
                  <c:v>41915</c:v>
                </c:pt>
                <c:pt idx="2560">
                  <c:v>41916</c:v>
                </c:pt>
                <c:pt idx="2561">
                  <c:v>41917</c:v>
                </c:pt>
                <c:pt idx="2562">
                  <c:v>41918</c:v>
                </c:pt>
                <c:pt idx="2563">
                  <c:v>41919</c:v>
                </c:pt>
                <c:pt idx="2564">
                  <c:v>41920</c:v>
                </c:pt>
                <c:pt idx="2565">
                  <c:v>41921</c:v>
                </c:pt>
                <c:pt idx="2566">
                  <c:v>41922</c:v>
                </c:pt>
                <c:pt idx="2567">
                  <c:v>41923</c:v>
                </c:pt>
                <c:pt idx="2568">
                  <c:v>41924</c:v>
                </c:pt>
                <c:pt idx="2569">
                  <c:v>41925</c:v>
                </c:pt>
                <c:pt idx="2570">
                  <c:v>41926</c:v>
                </c:pt>
                <c:pt idx="2571">
                  <c:v>41927</c:v>
                </c:pt>
                <c:pt idx="2572">
                  <c:v>41928</c:v>
                </c:pt>
                <c:pt idx="2573">
                  <c:v>41929</c:v>
                </c:pt>
                <c:pt idx="2574">
                  <c:v>41930</c:v>
                </c:pt>
                <c:pt idx="2575">
                  <c:v>41931</c:v>
                </c:pt>
                <c:pt idx="2576">
                  <c:v>41932</c:v>
                </c:pt>
                <c:pt idx="2577">
                  <c:v>41933</c:v>
                </c:pt>
                <c:pt idx="2578">
                  <c:v>41934</c:v>
                </c:pt>
                <c:pt idx="2579">
                  <c:v>41935</c:v>
                </c:pt>
                <c:pt idx="2580">
                  <c:v>41936</c:v>
                </c:pt>
                <c:pt idx="2581">
                  <c:v>41937</c:v>
                </c:pt>
                <c:pt idx="2582">
                  <c:v>41938</c:v>
                </c:pt>
                <c:pt idx="2583">
                  <c:v>41939</c:v>
                </c:pt>
                <c:pt idx="2584">
                  <c:v>41940</c:v>
                </c:pt>
                <c:pt idx="2585">
                  <c:v>41941</c:v>
                </c:pt>
                <c:pt idx="2586">
                  <c:v>41942</c:v>
                </c:pt>
                <c:pt idx="2587">
                  <c:v>41943</c:v>
                </c:pt>
                <c:pt idx="2588">
                  <c:v>41944</c:v>
                </c:pt>
                <c:pt idx="2589">
                  <c:v>41945</c:v>
                </c:pt>
                <c:pt idx="2590">
                  <c:v>41946</c:v>
                </c:pt>
                <c:pt idx="2591">
                  <c:v>41947</c:v>
                </c:pt>
                <c:pt idx="2592">
                  <c:v>41948</c:v>
                </c:pt>
                <c:pt idx="2593">
                  <c:v>41949</c:v>
                </c:pt>
                <c:pt idx="2594">
                  <c:v>41950</c:v>
                </c:pt>
                <c:pt idx="2595">
                  <c:v>41951</c:v>
                </c:pt>
                <c:pt idx="2596">
                  <c:v>41952</c:v>
                </c:pt>
                <c:pt idx="2597">
                  <c:v>41953</c:v>
                </c:pt>
                <c:pt idx="2598">
                  <c:v>41954</c:v>
                </c:pt>
                <c:pt idx="2599">
                  <c:v>41955</c:v>
                </c:pt>
                <c:pt idx="2600">
                  <c:v>41956</c:v>
                </c:pt>
                <c:pt idx="2601">
                  <c:v>41957</c:v>
                </c:pt>
                <c:pt idx="2602">
                  <c:v>41958</c:v>
                </c:pt>
                <c:pt idx="2603">
                  <c:v>41959</c:v>
                </c:pt>
                <c:pt idx="2604">
                  <c:v>41960</c:v>
                </c:pt>
                <c:pt idx="2605">
                  <c:v>41961</c:v>
                </c:pt>
                <c:pt idx="2606">
                  <c:v>41962</c:v>
                </c:pt>
                <c:pt idx="2607">
                  <c:v>41963</c:v>
                </c:pt>
                <c:pt idx="2608">
                  <c:v>41964</c:v>
                </c:pt>
                <c:pt idx="2609">
                  <c:v>41965</c:v>
                </c:pt>
                <c:pt idx="2610">
                  <c:v>41966</c:v>
                </c:pt>
                <c:pt idx="2611">
                  <c:v>41967</c:v>
                </c:pt>
                <c:pt idx="2612">
                  <c:v>41968</c:v>
                </c:pt>
                <c:pt idx="2613">
                  <c:v>41969</c:v>
                </c:pt>
                <c:pt idx="2614">
                  <c:v>41970</c:v>
                </c:pt>
                <c:pt idx="2615">
                  <c:v>41971</c:v>
                </c:pt>
                <c:pt idx="2616">
                  <c:v>41972</c:v>
                </c:pt>
                <c:pt idx="2617">
                  <c:v>41973</c:v>
                </c:pt>
                <c:pt idx="2618">
                  <c:v>41974</c:v>
                </c:pt>
                <c:pt idx="2619">
                  <c:v>41975</c:v>
                </c:pt>
                <c:pt idx="2620">
                  <c:v>41976</c:v>
                </c:pt>
                <c:pt idx="2621">
                  <c:v>41977</c:v>
                </c:pt>
                <c:pt idx="2622">
                  <c:v>41978</c:v>
                </c:pt>
                <c:pt idx="2623">
                  <c:v>41979</c:v>
                </c:pt>
                <c:pt idx="2624">
                  <c:v>41980</c:v>
                </c:pt>
                <c:pt idx="2625">
                  <c:v>41981</c:v>
                </c:pt>
                <c:pt idx="2626">
                  <c:v>41982</c:v>
                </c:pt>
                <c:pt idx="2627">
                  <c:v>41983</c:v>
                </c:pt>
                <c:pt idx="2628">
                  <c:v>41984</c:v>
                </c:pt>
                <c:pt idx="2629">
                  <c:v>41985</c:v>
                </c:pt>
                <c:pt idx="2630">
                  <c:v>41986</c:v>
                </c:pt>
                <c:pt idx="2631">
                  <c:v>41987</c:v>
                </c:pt>
                <c:pt idx="2632">
                  <c:v>41988</c:v>
                </c:pt>
                <c:pt idx="2633">
                  <c:v>41989</c:v>
                </c:pt>
                <c:pt idx="2634">
                  <c:v>41990</c:v>
                </c:pt>
                <c:pt idx="2635">
                  <c:v>41991</c:v>
                </c:pt>
                <c:pt idx="2636">
                  <c:v>41992</c:v>
                </c:pt>
                <c:pt idx="2637">
                  <c:v>41993</c:v>
                </c:pt>
                <c:pt idx="2638">
                  <c:v>41994</c:v>
                </c:pt>
                <c:pt idx="2639">
                  <c:v>41995</c:v>
                </c:pt>
                <c:pt idx="2640">
                  <c:v>41996</c:v>
                </c:pt>
                <c:pt idx="2641">
                  <c:v>41997</c:v>
                </c:pt>
                <c:pt idx="2642">
                  <c:v>41998</c:v>
                </c:pt>
                <c:pt idx="2643">
                  <c:v>41999</c:v>
                </c:pt>
                <c:pt idx="2644">
                  <c:v>42000</c:v>
                </c:pt>
                <c:pt idx="2645">
                  <c:v>42001</c:v>
                </c:pt>
                <c:pt idx="2646">
                  <c:v>42002</c:v>
                </c:pt>
                <c:pt idx="2647">
                  <c:v>42003</c:v>
                </c:pt>
                <c:pt idx="2648">
                  <c:v>42004</c:v>
                </c:pt>
                <c:pt idx="2649">
                  <c:v>42005</c:v>
                </c:pt>
                <c:pt idx="2650">
                  <c:v>42006</c:v>
                </c:pt>
                <c:pt idx="2651">
                  <c:v>42007</c:v>
                </c:pt>
                <c:pt idx="2652">
                  <c:v>42008</c:v>
                </c:pt>
                <c:pt idx="2653">
                  <c:v>42009</c:v>
                </c:pt>
                <c:pt idx="2654">
                  <c:v>42010</c:v>
                </c:pt>
                <c:pt idx="2655">
                  <c:v>42011</c:v>
                </c:pt>
                <c:pt idx="2656">
                  <c:v>42012</c:v>
                </c:pt>
                <c:pt idx="2657">
                  <c:v>42013</c:v>
                </c:pt>
                <c:pt idx="2658">
                  <c:v>42014</c:v>
                </c:pt>
                <c:pt idx="2659">
                  <c:v>42015</c:v>
                </c:pt>
                <c:pt idx="2660">
                  <c:v>42016</c:v>
                </c:pt>
                <c:pt idx="2661">
                  <c:v>42017</c:v>
                </c:pt>
                <c:pt idx="2662">
                  <c:v>42018</c:v>
                </c:pt>
                <c:pt idx="2663">
                  <c:v>42019</c:v>
                </c:pt>
                <c:pt idx="2664">
                  <c:v>42020</c:v>
                </c:pt>
                <c:pt idx="2665">
                  <c:v>42021</c:v>
                </c:pt>
                <c:pt idx="2666">
                  <c:v>42022</c:v>
                </c:pt>
                <c:pt idx="2667">
                  <c:v>42023</c:v>
                </c:pt>
                <c:pt idx="2668">
                  <c:v>42024</c:v>
                </c:pt>
                <c:pt idx="2669">
                  <c:v>42025</c:v>
                </c:pt>
                <c:pt idx="2670">
                  <c:v>42026</c:v>
                </c:pt>
                <c:pt idx="2671">
                  <c:v>42027</c:v>
                </c:pt>
                <c:pt idx="2672">
                  <c:v>42028</c:v>
                </c:pt>
                <c:pt idx="2673">
                  <c:v>42029</c:v>
                </c:pt>
                <c:pt idx="2674">
                  <c:v>42030</c:v>
                </c:pt>
                <c:pt idx="2675">
                  <c:v>42031</c:v>
                </c:pt>
                <c:pt idx="2676">
                  <c:v>42032</c:v>
                </c:pt>
                <c:pt idx="2677">
                  <c:v>42033</c:v>
                </c:pt>
                <c:pt idx="2678">
                  <c:v>42034</c:v>
                </c:pt>
                <c:pt idx="2679">
                  <c:v>42035</c:v>
                </c:pt>
                <c:pt idx="2680">
                  <c:v>42036</c:v>
                </c:pt>
                <c:pt idx="2681">
                  <c:v>42037</c:v>
                </c:pt>
                <c:pt idx="2682">
                  <c:v>42038</c:v>
                </c:pt>
                <c:pt idx="2683">
                  <c:v>42039</c:v>
                </c:pt>
                <c:pt idx="2684">
                  <c:v>42040</c:v>
                </c:pt>
                <c:pt idx="2685">
                  <c:v>42041</c:v>
                </c:pt>
                <c:pt idx="2686">
                  <c:v>42042</c:v>
                </c:pt>
                <c:pt idx="2687">
                  <c:v>42043</c:v>
                </c:pt>
                <c:pt idx="2688">
                  <c:v>42044</c:v>
                </c:pt>
                <c:pt idx="2689">
                  <c:v>42045</c:v>
                </c:pt>
                <c:pt idx="2690">
                  <c:v>42046</c:v>
                </c:pt>
                <c:pt idx="2691">
                  <c:v>42047</c:v>
                </c:pt>
                <c:pt idx="2692">
                  <c:v>42048</c:v>
                </c:pt>
                <c:pt idx="2693">
                  <c:v>42049</c:v>
                </c:pt>
                <c:pt idx="2694">
                  <c:v>42050</c:v>
                </c:pt>
                <c:pt idx="2695">
                  <c:v>42051</c:v>
                </c:pt>
                <c:pt idx="2696">
                  <c:v>42052</c:v>
                </c:pt>
                <c:pt idx="2697">
                  <c:v>42053</c:v>
                </c:pt>
                <c:pt idx="2698">
                  <c:v>42054</c:v>
                </c:pt>
                <c:pt idx="2699">
                  <c:v>42055</c:v>
                </c:pt>
                <c:pt idx="2700">
                  <c:v>42056</c:v>
                </c:pt>
                <c:pt idx="2701">
                  <c:v>42057</c:v>
                </c:pt>
                <c:pt idx="2702">
                  <c:v>42058</c:v>
                </c:pt>
                <c:pt idx="2703">
                  <c:v>42059</c:v>
                </c:pt>
                <c:pt idx="2704">
                  <c:v>42060</c:v>
                </c:pt>
                <c:pt idx="2705">
                  <c:v>42061</c:v>
                </c:pt>
                <c:pt idx="2706">
                  <c:v>42062</c:v>
                </c:pt>
                <c:pt idx="2707">
                  <c:v>42063</c:v>
                </c:pt>
                <c:pt idx="2708">
                  <c:v>42064</c:v>
                </c:pt>
                <c:pt idx="2709">
                  <c:v>42065</c:v>
                </c:pt>
                <c:pt idx="2710">
                  <c:v>42066</c:v>
                </c:pt>
                <c:pt idx="2711">
                  <c:v>42067</c:v>
                </c:pt>
                <c:pt idx="2712">
                  <c:v>42068</c:v>
                </c:pt>
                <c:pt idx="2713">
                  <c:v>42069</c:v>
                </c:pt>
                <c:pt idx="2714">
                  <c:v>42070</c:v>
                </c:pt>
                <c:pt idx="2715">
                  <c:v>42071</c:v>
                </c:pt>
                <c:pt idx="2716">
                  <c:v>42072</c:v>
                </c:pt>
                <c:pt idx="2717">
                  <c:v>42073</c:v>
                </c:pt>
                <c:pt idx="2718">
                  <c:v>42074</c:v>
                </c:pt>
                <c:pt idx="2719">
                  <c:v>42075</c:v>
                </c:pt>
                <c:pt idx="2720">
                  <c:v>42076</c:v>
                </c:pt>
                <c:pt idx="2721">
                  <c:v>42077</c:v>
                </c:pt>
                <c:pt idx="2722">
                  <c:v>42078</c:v>
                </c:pt>
                <c:pt idx="2723">
                  <c:v>42079</c:v>
                </c:pt>
                <c:pt idx="2724">
                  <c:v>42080</c:v>
                </c:pt>
                <c:pt idx="2725">
                  <c:v>42081</c:v>
                </c:pt>
                <c:pt idx="2726">
                  <c:v>42082</c:v>
                </c:pt>
                <c:pt idx="2727">
                  <c:v>42083</c:v>
                </c:pt>
                <c:pt idx="2728">
                  <c:v>42084</c:v>
                </c:pt>
                <c:pt idx="2729">
                  <c:v>42085</c:v>
                </c:pt>
                <c:pt idx="2730">
                  <c:v>42086</c:v>
                </c:pt>
                <c:pt idx="2731">
                  <c:v>42087</c:v>
                </c:pt>
                <c:pt idx="2732">
                  <c:v>42088</c:v>
                </c:pt>
                <c:pt idx="2733">
                  <c:v>42089</c:v>
                </c:pt>
                <c:pt idx="2734">
                  <c:v>42090</c:v>
                </c:pt>
                <c:pt idx="2735">
                  <c:v>42091</c:v>
                </c:pt>
                <c:pt idx="2736">
                  <c:v>42092</c:v>
                </c:pt>
                <c:pt idx="2737">
                  <c:v>42093</c:v>
                </c:pt>
                <c:pt idx="2738">
                  <c:v>42094</c:v>
                </c:pt>
                <c:pt idx="2739">
                  <c:v>42095</c:v>
                </c:pt>
                <c:pt idx="2740">
                  <c:v>42096</c:v>
                </c:pt>
                <c:pt idx="2741">
                  <c:v>42097</c:v>
                </c:pt>
                <c:pt idx="2742">
                  <c:v>42098</c:v>
                </c:pt>
                <c:pt idx="2743">
                  <c:v>42099</c:v>
                </c:pt>
                <c:pt idx="2744">
                  <c:v>42100</c:v>
                </c:pt>
                <c:pt idx="2745">
                  <c:v>42101</c:v>
                </c:pt>
                <c:pt idx="2746">
                  <c:v>42102</c:v>
                </c:pt>
                <c:pt idx="2747">
                  <c:v>42103</c:v>
                </c:pt>
                <c:pt idx="2748">
                  <c:v>42104</c:v>
                </c:pt>
                <c:pt idx="2749">
                  <c:v>42105</c:v>
                </c:pt>
                <c:pt idx="2750">
                  <c:v>42106</c:v>
                </c:pt>
                <c:pt idx="2751">
                  <c:v>42107</c:v>
                </c:pt>
                <c:pt idx="2752">
                  <c:v>42108</c:v>
                </c:pt>
                <c:pt idx="2753">
                  <c:v>42109</c:v>
                </c:pt>
                <c:pt idx="2754">
                  <c:v>42110</c:v>
                </c:pt>
                <c:pt idx="2755">
                  <c:v>42111</c:v>
                </c:pt>
                <c:pt idx="2756">
                  <c:v>42112</c:v>
                </c:pt>
                <c:pt idx="2757">
                  <c:v>42113</c:v>
                </c:pt>
                <c:pt idx="2758">
                  <c:v>42114</c:v>
                </c:pt>
                <c:pt idx="2759">
                  <c:v>42115</c:v>
                </c:pt>
                <c:pt idx="2760">
                  <c:v>42116</c:v>
                </c:pt>
                <c:pt idx="2761">
                  <c:v>42117</c:v>
                </c:pt>
                <c:pt idx="2762">
                  <c:v>42118</c:v>
                </c:pt>
                <c:pt idx="2763">
                  <c:v>42119</c:v>
                </c:pt>
                <c:pt idx="2764">
                  <c:v>42120</c:v>
                </c:pt>
                <c:pt idx="2765">
                  <c:v>42121</c:v>
                </c:pt>
                <c:pt idx="2766">
                  <c:v>42122</c:v>
                </c:pt>
                <c:pt idx="2767">
                  <c:v>42123</c:v>
                </c:pt>
                <c:pt idx="2768">
                  <c:v>42124</c:v>
                </c:pt>
                <c:pt idx="2769">
                  <c:v>42125</c:v>
                </c:pt>
                <c:pt idx="2770">
                  <c:v>42126</c:v>
                </c:pt>
                <c:pt idx="2771">
                  <c:v>42127</c:v>
                </c:pt>
                <c:pt idx="2772">
                  <c:v>42128</c:v>
                </c:pt>
                <c:pt idx="2773">
                  <c:v>42129</c:v>
                </c:pt>
                <c:pt idx="2774">
                  <c:v>42130</c:v>
                </c:pt>
                <c:pt idx="2775">
                  <c:v>42131</c:v>
                </c:pt>
                <c:pt idx="2776">
                  <c:v>42132</c:v>
                </c:pt>
                <c:pt idx="2777">
                  <c:v>42133</c:v>
                </c:pt>
                <c:pt idx="2778">
                  <c:v>42134</c:v>
                </c:pt>
                <c:pt idx="2779">
                  <c:v>42135</c:v>
                </c:pt>
                <c:pt idx="2780">
                  <c:v>42136</c:v>
                </c:pt>
                <c:pt idx="2781">
                  <c:v>42137</c:v>
                </c:pt>
                <c:pt idx="2782">
                  <c:v>42138</c:v>
                </c:pt>
                <c:pt idx="2783">
                  <c:v>42139</c:v>
                </c:pt>
                <c:pt idx="2784">
                  <c:v>42140</c:v>
                </c:pt>
                <c:pt idx="2785">
                  <c:v>42141</c:v>
                </c:pt>
                <c:pt idx="2786">
                  <c:v>42142</c:v>
                </c:pt>
                <c:pt idx="2787">
                  <c:v>42143</c:v>
                </c:pt>
                <c:pt idx="2788">
                  <c:v>42144</c:v>
                </c:pt>
                <c:pt idx="2789">
                  <c:v>42145</c:v>
                </c:pt>
                <c:pt idx="2790">
                  <c:v>42146</c:v>
                </c:pt>
                <c:pt idx="2791">
                  <c:v>42147</c:v>
                </c:pt>
                <c:pt idx="2792">
                  <c:v>42148</c:v>
                </c:pt>
                <c:pt idx="2793">
                  <c:v>42149</c:v>
                </c:pt>
                <c:pt idx="2794">
                  <c:v>42150</c:v>
                </c:pt>
                <c:pt idx="2795">
                  <c:v>42151</c:v>
                </c:pt>
                <c:pt idx="2796">
                  <c:v>42152</c:v>
                </c:pt>
                <c:pt idx="2797">
                  <c:v>42153</c:v>
                </c:pt>
                <c:pt idx="2798">
                  <c:v>42154</c:v>
                </c:pt>
                <c:pt idx="2799">
                  <c:v>42155</c:v>
                </c:pt>
                <c:pt idx="2800">
                  <c:v>42156</c:v>
                </c:pt>
                <c:pt idx="2801">
                  <c:v>42157</c:v>
                </c:pt>
                <c:pt idx="2802">
                  <c:v>42158</c:v>
                </c:pt>
                <c:pt idx="2803">
                  <c:v>42159</c:v>
                </c:pt>
                <c:pt idx="2804">
                  <c:v>42160</c:v>
                </c:pt>
                <c:pt idx="2805">
                  <c:v>42161</c:v>
                </c:pt>
                <c:pt idx="2806">
                  <c:v>42162</c:v>
                </c:pt>
                <c:pt idx="2807">
                  <c:v>42163</c:v>
                </c:pt>
                <c:pt idx="2808">
                  <c:v>42164</c:v>
                </c:pt>
                <c:pt idx="2809">
                  <c:v>42165</c:v>
                </c:pt>
                <c:pt idx="2810">
                  <c:v>42166</c:v>
                </c:pt>
                <c:pt idx="2811">
                  <c:v>42167</c:v>
                </c:pt>
                <c:pt idx="2812">
                  <c:v>42168</c:v>
                </c:pt>
                <c:pt idx="2813">
                  <c:v>42169</c:v>
                </c:pt>
                <c:pt idx="2814">
                  <c:v>42170</c:v>
                </c:pt>
                <c:pt idx="2815">
                  <c:v>42171</c:v>
                </c:pt>
                <c:pt idx="2816">
                  <c:v>42172</c:v>
                </c:pt>
                <c:pt idx="2817">
                  <c:v>42173</c:v>
                </c:pt>
                <c:pt idx="2818">
                  <c:v>42174</c:v>
                </c:pt>
                <c:pt idx="2819">
                  <c:v>42175</c:v>
                </c:pt>
                <c:pt idx="2820">
                  <c:v>42176</c:v>
                </c:pt>
                <c:pt idx="2821">
                  <c:v>42177</c:v>
                </c:pt>
                <c:pt idx="2822">
                  <c:v>42178</c:v>
                </c:pt>
                <c:pt idx="2823">
                  <c:v>42179</c:v>
                </c:pt>
                <c:pt idx="2824">
                  <c:v>42180</c:v>
                </c:pt>
                <c:pt idx="2825">
                  <c:v>42181</c:v>
                </c:pt>
                <c:pt idx="2826">
                  <c:v>42182</c:v>
                </c:pt>
                <c:pt idx="2827">
                  <c:v>42183</c:v>
                </c:pt>
                <c:pt idx="2828">
                  <c:v>42184</c:v>
                </c:pt>
                <c:pt idx="2829">
                  <c:v>42185</c:v>
                </c:pt>
                <c:pt idx="2830">
                  <c:v>42186</c:v>
                </c:pt>
                <c:pt idx="2831">
                  <c:v>42187</c:v>
                </c:pt>
                <c:pt idx="2832">
                  <c:v>42188</c:v>
                </c:pt>
                <c:pt idx="2833">
                  <c:v>42189</c:v>
                </c:pt>
                <c:pt idx="2834">
                  <c:v>42190</c:v>
                </c:pt>
                <c:pt idx="2835">
                  <c:v>42191</c:v>
                </c:pt>
                <c:pt idx="2836">
                  <c:v>42192</c:v>
                </c:pt>
                <c:pt idx="2837">
                  <c:v>42193</c:v>
                </c:pt>
                <c:pt idx="2838">
                  <c:v>42194</c:v>
                </c:pt>
                <c:pt idx="2839">
                  <c:v>42195</c:v>
                </c:pt>
                <c:pt idx="2840">
                  <c:v>42196</c:v>
                </c:pt>
                <c:pt idx="2841">
                  <c:v>42197</c:v>
                </c:pt>
                <c:pt idx="2842">
                  <c:v>42198</c:v>
                </c:pt>
                <c:pt idx="2843">
                  <c:v>42199</c:v>
                </c:pt>
                <c:pt idx="2844">
                  <c:v>42200</c:v>
                </c:pt>
                <c:pt idx="2845">
                  <c:v>42201</c:v>
                </c:pt>
                <c:pt idx="2846">
                  <c:v>42202</c:v>
                </c:pt>
                <c:pt idx="2847">
                  <c:v>42203</c:v>
                </c:pt>
                <c:pt idx="2848">
                  <c:v>42204</c:v>
                </c:pt>
                <c:pt idx="2849">
                  <c:v>42205</c:v>
                </c:pt>
                <c:pt idx="2850">
                  <c:v>42206</c:v>
                </c:pt>
                <c:pt idx="2851">
                  <c:v>42207</c:v>
                </c:pt>
                <c:pt idx="2852">
                  <c:v>42208</c:v>
                </c:pt>
                <c:pt idx="2853">
                  <c:v>42209</c:v>
                </c:pt>
                <c:pt idx="2854">
                  <c:v>42210</c:v>
                </c:pt>
                <c:pt idx="2855">
                  <c:v>42211</c:v>
                </c:pt>
                <c:pt idx="2856">
                  <c:v>42212</c:v>
                </c:pt>
                <c:pt idx="2857">
                  <c:v>42213</c:v>
                </c:pt>
                <c:pt idx="2858">
                  <c:v>42214</c:v>
                </c:pt>
                <c:pt idx="2859">
                  <c:v>42215</c:v>
                </c:pt>
                <c:pt idx="2860">
                  <c:v>42216</c:v>
                </c:pt>
                <c:pt idx="2861">
                  <c:v>42217</c:v>
                </c:pt>
                <c:pt idx="2862">
                  <c:v>42218</c:v>
                </c:pt>
                <c:pt idx="2863">
                  <c:v>42219</c:v>
                </c:pt>
                <c:pt idx="2864">
                  <c:v>42220</c:v>
                </c:pt>
                <c:pt idx="2865">
                  <c:v>42221</c:v>
                </c:pt>
                <c:pt idx="2866">
                  <c:v>42222</c:v>
                </c:pt>
                <c:pt idx="2867">
                  <c:v>42223</c:v>
                </c:pt>
                <c:pt idx="2868">
                  <c:v>42224</c:v>
                </c:pt>
                <c:pt idx="2869">
                  <c:v>42225</c:v>
                </c:pt>
                <c:pt idx="2870">
                  <c:v>42226</c:v>
                </c:pt>
                <c:pt idx="2871">
                  <c:v>42227</c:v>
                </c:pt>
                <c:pt idx="2872">
                  <c:v>42228</c:v>
                </c:pt>
                <c:pt idx="2873">
                  <c:v>42229</c:v>
                </c:pt>
                <c:pt idx="2874">
                  <c:v>42230</c:v>
                </c:pt>
                <c:pt idx="2875">
                  <c:v>42231</c:v>
                </c:pt>
                <c:pt idx="2876">
                  <c:v>42232</c:v>
                </c:pt>
                <c:pt idx="2877">
                  <c:v>42233</c:v>
                </c:pt>
                <c:pt idx="2878">
                  <c:v>42234</c:v>
                </c:pt>
                <c:pt idx="2879">
                  <c:v>42235</c:v>
                </c:pt>
                <c:pt idx="2880">
                  <c:v>42236</c:v>
                </c:pt>
                <c:pt idx="2881">
                  <c:v>42237</c:v>
                </c:pt>
                <c:pt idx="2882">
                  <c:v>42238</c:v>
                </c:pt>
                <c:pt idx="2883">
                  <c:v>42239</c:v>
                </c:pt>
                <c:pt idx="2884">
                  <c:v>42240</c:v>
                </c:pt>
                <c:pt idx="2885">
                  <c:v>42241</c:v>
                </c:pt>
                <c:pt idx="2886">
                  <c:v>42242</c:v>
                </c:pt>
                <c:pt idx="2887">
                  <c:v>42243</c:v>
                </c:pt>
                <c:pt idx="2888">
                  <c:v>42244</c:v>
                </c:pt>
                <c:pt idx="2889">
                  <c:v>42245</c:v>
                </c:pt>
                <c:pt idx="2890">
                  <c:v>42246</c:v>
                </c:pt>
                <c:pt idx="2891">
                  <c:v>42247</c:v>
                </c:pt>
                <c:pt idx="2892">
                  <c:v>42248</c:v>
                </c:pt>
                <c:pt idx="2893">
                  <c:v>42249</c:v>
                </c:pt>
                <c:pt idx="2894">
                  <c:v>42250</c:v>
                </c:pt>
                <c:pt idx="2895">
                  <c:v>42251</c:v>
                </c:pt>
                <c:pt idx="2896">
                  <c:v>42252</c:v>
                </c:pt>
                <c:pt idx="2897">
                  <c:v>42253</c:v>
                </c:pt>
                <c:pt idx="2898">
                  <c:v>42254</c:v>
                </c:pt>
                <c:pt idx="2899">
                  <c:v>42255</c:v>
                </c:pt>
                <c:pt idx="2900">
                  <c:v>42256</c:v>
                </c:pt>
                <c:pt idx="2901">
                  <c:v>42257</c:v>
                </c:pt>
                <c:pt idx="2902">
                  <c:v>42258</c:v>
                </c:pt>
                <c:pt idx="2903">
                  <c:v>42259</c:v>
                </c:pt>
                <c:pt idx="2904">
                  <c:v>42260</c:v>
                </c:pt>
                <c:pt idx="2905">
                  <c:v>42261</c:v>
                </c:pt>
                <c:pt idx="2906">
                  <c:v>42262</c:v>
                </c:pt>
                <c:pt idx="2907">
                  <c:v>42263</c:v>
                </c:pt>
                <c:pt idx="2908">
                  <c:v>42264</c:v>
                </c:pt>
                <c:pt idx="2909">
                  <c:v>42265</c:v>
                </c:pt>
                <c:pt idx="2910">
                  <c:v>42266</c:v>
                </c:pt>
                <c:pt idx="2911">
                  <c:v>42267</c:v>
                </c:pt>
                <c:pt idx="2912">
                  <c:v>42268</c:v>
                </c:pt>
                <c:pt idx="2913">
                  <c:v>42269</c:v>
                </c:pt>
                <c:pt idx="2914">
                  <c:v>42270</c:v>
                </c:pt>
                <c:pt idx="2915">
                  <c:v>42271</c:v>
                </c:pt>
                <c:pt idx="2916">
                  <c:v>42272</c:v>
                </c:pt>
                <c:pt idx="2917">
                  <c:v>42273</c:v>
                </c:pt>
                <c:pt idx="2918">
                  <c:v>42274</c:v>
                </c:pt>
                <c:pt idx="2919">
                  <c:v>42275</c:v>
                </c:pt>
                <c:pt idx="2920">
                  <c:v>42276</c:v>
                </c:pt>
                <c:pt idx="2921">
                  <c:v>42277</c:v>
                </c:pt>
                <c:pt idx="2922">
                  <c:v>42278</c:v>
                </c:pt>
                <c:pt idx="2923">
                  <c:v>42279</c:v>
                </c:pt>
                <c:pt idx="2924">
                  <c:v>42280</c:v>
                </c:pt>
                <c:pt idx="2925">
                  <c:v>42281</c:v>
                </c:pt>
                <c:pt idx="2926">
                  <c:v>42282</c:v>
                </c:pt>
                <c:pt idx="2927">
                  <c:v>42283</c:v>
                </c:pt>
                <c:pt idx="2928">
                  <c:v>42284</c:v>
                </c:pt>
                <c:pt idx="2929">
                  <c:v>42285</c:v>
                </c:pt>
                <c:pt idx="2930">
                  <c:v>42286</c:v>
                </c:pt>
                <c:pt idx="2931">
                  <c:v>42287</c:v>
                </c:pt>
                <c:pt idx="2932">
                  <c:v>42288</c:v>
                </c:pt>
                <c:pt idx="2933">
                  <c:v>42289</c:v>
                </c:pt>
                <c:pt idx="2934">
                  <c:v>42290</c:v>
                </c:pt>
                <c:pt idx="2935">
                  <c:v>42291</c:v>
                </c:pt>
                <c:pt idx="2936">
                  <c:v>42292</c:v>
                </c:pt>
                <c:pt idx="2937">
                  <c:v>42293</c:v>
                </c:pt>
                <c:pt idx="2938">
                  <c:v>42294</c:v>
                </c:pt>
                <c:pt idx="2939">
                  <c:v>42295</c:v>
                </c:pt>
                <c:pt idx="2940">
                  <c:v>42296</c:v>
                </c:pt>
                <c:pt idx="2941">
                  <c:v>42297</c:v>
                </c:pt>
                <c:pt idx="2942">
                  <c:v>42298</c:v>
                </c:pt>
                <c:pt idx="2943">
                  <c:v>42299</c:v>
                </c:pt>
                <c:pt idx="2944">
                  <c:v>42300</c:v>
                </c:pt>
                <c:pt idx="2945">
                  <c:v>42301</c:v>
                </c:pt>
                <c:pt idx="2946">
                  <c:v>42302</c:v>
                </c:pt>
                <c:pt idx="2947">
                  <c:v>42303</c:v>
                </c:pt>
                <c:pt idx="2948">
                  <c:v>42304</c:v>
                </c:pt>
                <c:pt idx="2949">
                  <c:v>42305</c:v>
                </c:pt>
                <c:pt idx="2950">
                  <c:v>42306</c:v>
                </c:pt>
                <c:pt idx="2951">
                  <c:v>42307</c:v>
                </c:pt>
                <c:pt idx="2952">
                  <c:v>42308</c:v>
                </c:pt>
                <c:pt idx="2953">
                  <c:v>42309</c:v>
                </c:pt>
                <c:pt idx="2954">
                  <c:v>42310</c:v>
                </c:pt>
                <c:pt idx="2955">
                  <c:v>42311</c:v>
                </c:pt>
                <c:pt idx="2956">
                  <c:v>42312</c:v>
                </c:pt>
                <c:pt idx="2957">
                  <c:v>42313</c:v>
                </c:pt>
                <c:pt idx="2958">
                  <c:v>42314</c:v>
                </c:pt>
                <c:pt idx="2959">
                  <c:v>42315</c:v>
                </c:pt>
                <c:pt idx="2960">
                  <c:v>42316</c:v>
                </c:pt>
                <c:pt idx="2961">
                  <c:v>42317</c:v>
                </c:pt>
                <c:pt idx="2962">
                  <c:v>42318</c:v>
                </c:pt>
                <c:pt idx="2963">
                  <c:v>42319</c:v>
                </c:pt>
                <c:pt idx="2964">
                  <c:v>42320</c:v>
                </c:pt>
                <c:pt idx="2965">
                  <c:v>42321</c:v>
                </c:pt>
                <c:pt idx="2966">
                  <c:v>42322</c:v>
                </c:pt>
                <c:pt idx="2967">
                  <c:v>42323</c:v>
                </c:pt>
                <c:pt idx="2968">
                  <c:v>42324</c:v>
                </c:pt>
                <c:pt idx="2969">
                  <c:v>42325</c:v>
                </c:pt>
                <c:pt idx="2970">
                  <c:v>42326</c:v>
                </c:pt>
                <c:pt idx="2971">
                  <c:v>42327</c:v>
                </c:pt>
                <c:pt idx="2972">
                  <c:v>42328</c:v>
                </c:pt>
                <c:pt idx="2973">
                  <c:v>42329</c:v>
                </c:pt>
                <c:pt idx="2974">
                  <c:v>42330</c:v>
                </c:pt>
                <c:pt idx="2975">
                  <c:v>42331</c:v>
                </c:pt>
                <c:pt idx="2976">
                  <c:v>42332</c:v>
                </c:pt>
                <c:pt idx="2977">
                  <c:v>42333</c:v>
                </c:pt>
                <c:pt idx="2978">
                  <c:v>42334</c:v>
                </c:pt>
                <c:pt idx="2979">
                  <c:v>42335</c:v>
                </c:pt>
                <c:pt idx="2980">
                  <c:v>42336</c:v>
                </c:pt>
                <c:pt idx="2981">
                  <c:v>42337</c:v>
                </c:pt>
                <c:pt idx="2982">
                  <c:v>42338</c:v>
                </c:pt>
                <c:pt idx="2983">
                  <c:v>42339</c:v>
                </c:pt>
                <c:pt idx="2984">
                  <c:v>42340</c:v>
                </c:pt>
                <c:pt idx="2985">
                  <c:v>42341</c:v>
                </c:pt>
                <c:pt idx="2986">
                  <c:v>42342</c:v>
                </c:pt>
                <c:pt idx="2987">
                  <c:v>42343</c:v>
                </c:pt>
                <c:pt idx="2988">
                  <c:v>42344</c:v>
                </c:pt>
                <c:pt idx="2989">
                  <c:v>42345</c:v>
                </c:pt>
                <c:pt idx="2990">
                  <c:v>42346</c:v>
                </c:pt>
                <c:pt idx="2991">
                  <c:v>42347</c:v>
                </c:pt>
                <c:pt idx="2992">
                  <c:v>42348</c:v>
                </c:pt>
                <c:pt idx="2993">
                  <c:v>42349</c:v>
                </c:pt>
                <c:pt idx="2994">
                  <c:v>42350</c:v>
                </c:pt>
                <c:pt idx="2995">
                  <c:v>42351</c:v>
                </c:pt>
                <c:pt idx="2996">
                  <c:v>42352</c:v>
                </c:pt>
                <c:pt idx="2997">
                  <c:v>42353</c:v>
                </c:pt>
                <c:pt idx="2998">
                  <c:v>42354</c:v>
                </c:pt>
                <c:pt idx="2999">
                  <c:v>42355</c:v>
                </c:pt>
                <c:pt idx="3000">
                  <c:v>42356</c:v>
                </c:pt>
                <c:pt idx="3001">
                  <c:v>42357</c:v>
                </c:pt>
                <c:pt idx="3002">
                  <c:v>42358</c:v>
                </c:pt>
                <c:pt idx="3003">
                  <c:v>42359</c:v>
                </c:pt>
                <c:pt idx="3004">
                  <c:v>42360</c:v>
                </c:pt>
                <c:pt idx="3005">
                  <c:v>42361</c:v>
                </c:pt>
                <c:pt idx="3006">
                  <c:v>42362</c:v>
                </c:pt>
                <c:pt idx="3007">
                  <c:v>42363</c:v>
                </c:pt>
                <c:pt idx="3008">
                  <c:v>42364</c:v>
                </c:pt>
                <c:pt idx="3009">
                  <c:v>42365</c:v>
                </c:pt>
                <c:pt idx="3010">
                  <c:v>42366</c:v>
                </c:pt>
                <c:pt idx="3011">
                  <c:v>42367</c:v>
                </c:pt>
                <c:pt idx="3012">
                  <c:v>42368</c:v>
                </c:pt>
                <c:pt idx="3013">
                  <c:v>42369</c:v>
                </c:pt>
                <c:pt idx="3014">
                  <c:v>42370</c:v>
                </c:pt>
                <c:pt idx="3015">
                  <c:v>42371</c:v>
                </c:pt>
                <c:pt idx="3016">
                  <c:v>42372</c:v>
                </c:pt>
                <c:pt idx="3017">
                  <c:v>42373</c:v>
                </c:pt>
                <c:pt idx="3018">
                  <c:v>42374</c:v>
                </c:pt>
                <c:pt idx="3019">
                  <c:v>42375</c:v>
                </c:pt>
                <c:pt idx="3020">
                  <c:v>42376</c:v>
                </c:pt>
                <c:pt idx="3021">
                  <c:v>42377</c:v>
                </c:pt>
                <c:pt idx="3022">
                  <c:v>42378</c:v>
                </c:pt>
                <c:pt idx="3023">
                  <c:v>42379</c:v>
                </c:pt>
                <c:pt idx="3024">
                  <c:v>42380</c:v>
                </c:pt>
                <c:pt idx="3025">
                  <c:v>42381</c:v>
                </c:pt>
                <c:pt idx="3026">
                  <c:v>42382</c:v>
                </c:pt>
                <c:pt idx="3027">
                  <c:v>42383</c:v>
                </c:pt>
                <c:pt idx="3028">
                  <c:v>42384</c:v>
                </c:pt>
                <c:pt idx="3029">
                  <c:v>42385</c:v>
                </c:pt>
                <c:pt idx="3030">
                  <c:v>42386</c:v>
                </c:pt>
                <c:pt idx="3031">
                  <c:v>42387</c:v>
                </c:pt>
                <c:pt idx="3032">
                  <c:v>42388</c:v>
                </c:pt>
                <c:pt idx="3033">
                  <c:v>42389</c:v>
                </c:pt>
                <c:pt idx="3034">
                  <c:v>42390</c:v>
                </c:pt>
                <c:pt idx="3035">
                  <c:v>42391</c:v>
                </c:pt>
                <c:pt idx="3036">
                  <c:v>42392</c:v>
                </c:pt>
                <c:pt idx="3037">
                  <c:v>42393</c:v>
                </c:pt>
                <c:pt idx="3038">
                  <c:v>42394</c:v>
                </c:pt>
                <c:pt idx="3039">
                  <c:v>42395</c:v>
                </c:pt>
                <c:pt idx="3040">
                  <c:v>42396</c:v>
                </c:pt>
                <c:pt idx="3041">
                  <c:v>42397</c:v>
                </c:pt>
                <c:pt idx="3042">
                  <c:v>42398</c:v>
                </c:pt>
                <c:pt idx="3043">
                  <c:v>42399</c:v>
                </c:pt>
                <c:pt idx="3044">
                  <c:v>42400</c:v>
                </c:pt>
                <c:pt idx="3045">
                  <c:v>42401</c:v>
                </c:pt>
                <c:pt idx="3046">
                  <c:v>42402</c:v>
                </c:pt>
                <c:pt idx="3047">
                  <c:v>42403</c:v>
                </c:pt>
                <c:pt idx="3048">
                  <c:v>42404</c:v>
                </c:pt>
                <c:pt idx="3049">
                  <c:v>42405</c:v>
                </c:pt>
                <c:pt idx="3050">
                  <c:v>42406</c:v>
                </c:pt>
                <c:pt idx="3051">
                  <c:v>42407</c:v>
                </c:pt>
                <c:pt idx="3052">
                  <c:v>42408</c:v>
                </c:pt>
                <c:pt idx="3053">
                  <c:v>42409</c:v>
                </c:pt>
                <c:pt idx="3054">
                  <c:v>42410</c:v>
                </c:pt>
                <c:pt idx="3055">
                  <c:v>42411</c:v>
                </c:pt>
                <c:pt idx="3056">
                  <c:v>42412</c:v>
                </c:pt>
                <c:pt idx="3057">
                  <c:v>42413</c:v>
                </c:pt>
                <c:pt idx="3058">
                  <c:v>42414</c:v>
                </c:pt>
                <c:pt idx="3059">
                  <c:v>42415</c:v>
                </c:pt>
                <c:pt idx="3060">
                  <c:v>42416</c:v>
                </c:pt>
                <c:pt idx="3061">
                  <c:v>42417</c:v>
                </c:pt>
                <c:pt idx="3062">
                  <c:v>42418</c:v>
                </c:pt>
                <c:pt idx="3063">
                  <c:v>42419</c:v>
                </c:pt>
                <c:pt idx="3064">
                  <c:v>42420</c:v>
                </c:pt>
                <c:pt idx="3065">
                  <c:v>42421</c:v>
                </c:pt>
                <c:pt idx="3066">
                  <c:v>42422</c:v>
                </c:pt>
                <c:pt idx="3067">
                  <c:v>42423</c:v>
                </c:pt>
                <c:pt idx="3068">
                  <c:v>42424</c:v>
                </c:pt>
                <c:pt idx="3069">
                  <c:v>42425</c:v>
                </c:pt>
                <c:pt idx="3070">
                  <c:v>42426</c:v>
                </c:pt>
                <c:pt idx="3071">
                  <c:v>42427</c:v>
                </c:pt>
                <c:pt idx="3072">
                  <c:v>42428</c:v>
                </c:pt>
                <c:pt idx="3073">
                  <c:v>42429</c:v>
                </c:pt>
                <c:pt idx="3074">
                  <c:v>42430</c:v>
                </c:pt>
                <c:pt idx="3075">
                  <c:v>42431</c:v>
                </c:pt>
                <c:pt idx="3076">
                  <c:v>42432</c:v>
                </c:pt>
                <c:pt idx="3077">
                  <c:v>42433</c:v>
                </c:pt>
                <c:pt idx="3078">
                  <c:v>42434</c:v>
                </c:pt>
                <c:pt idx="3079">
                  <c:v>42435</c:v>
                </c:pt>
                <c:pt idx="3080">
                  <c:v>42436</c:v>
                </c:pt>
                <c:pt idx="3081">
                  <c:v>42437</c:v>
                </c:pt>
                <c:pt idx="3082">
                  <c:v>42438</c:v>
                </c:pt>
                <c:pt idx="3083">
                  <c:v>42439</c:v>
                </c:pt>
                <c:pt idx="3084">
                  <c:v>42440</c:v>
                </c:pt>
                <c:pt idx="3085">
                  <c:v>42441</c:v>
                </c:pt>
                <c:pt idx="3086">
                  <c:v>42442</c:v>
                </c:pt>
                <c:pt idx="3087">
                  <c:v>42443</c:v>
                </c:pt>
                <c:pt idx="3088">
                  <c:v>42444</c:v>
                </c:pt>
                <c:pt idx="3089">
                  <c:v>42445</c:v>
                </c:pt>
                <c:pt idx="3090">
                  <c:v>42446</c:v>
                </c:pt>
                <c:pt idx="3091">
                  <c:v>42447</c:v>
                </c:pt>
                <c:pt idx="3092">
                  <c:v>42448</c:v>
                </c:pt>
                <c:pt idx="3093">
                  <c:v>42449</c:v>
                </c:pt>
                <c:pt idx="3094">
                  <c:v>42450</c:v>
                </c:pt>
                <c:pt idx="3095">
                  <c:v>42451</c:v>
                </c:pt>
                <c:pt idx="3096">
                  <c:v>42452</c:v>
                </c:pt>
                <c:pt idx="3097">
                  <c:v>42453</c:v>
                </c:pt>
                <c:pt idx="3098">
                  <c:v>42454</c:v>
                </c:pt>
                <c:pt idx="3099">
                  <c:v>42455</c:v>
                </c:pt>
                <c:pt idx="3100">
                  <c:v>42456</c:v>
                </c:pt>
                <c:pt idx="3101">
                  <c:v>42457</c:v>
                </c:pt>
                <c:pt idx="3102">
                  <c:v>42458</c:v>
                </c:pt>
                <c:pt idx="3103">
                  <c:v>42459</c:v>
                </c:pt>
                <c:pt idx="3104">
                  <c:v>42460</c:v>
                </c:pt>
                <c:pt idx="3105">
                  <c:v>42461</c:v>
                </c:pt>
                <c:pt idx="3106">
                  <c:v>42462</c:v>
                </c:pt>
                <c:pt idx="3107">
                  <c:v>42463</c:v>
                </c:pt>
                <c:pt idx="3108">
                  <c:v>42464</c:v>
                </c:pt>
                <c:pt idx="3109">
                  <c:v>42465</c:v>
                </c:pt>
                <c:pt idx="3110">
                  <c:v>42466</c:v>
                </c:pt>
                <c:pt idx="3111">
                  <c:v>42467</c:v>
                </c:pt>
                <c:pt idx="3112">
                  <c:v>42468</c:v>
                </c:pt>
                <c:pt idx="3113">
                  <c:v>42469</c:v>
                </c:pt>
                <c:pt idx="3114">
                  <c:v>42470</c:v>
                </c:pt>
                <c:pt idx="3115">
                  <c:v>42471</c:v>
                </c:pt>
                <c:pt idx="3116">
                  <c:v>42472</c:v>
                </c:pt>
                <c:pt idx="3117">
                  <c:v>42473</c:v>
                </c:pt>
                <c:pt idx="3118">
                  <c:v>42474</c:v>
                </c:pt>
                <c:pt idx="3119">
                  <c:v>42475</c:v>
                </c:pt>
                <c:pt idx="3120">
                  <c:v>42476</c:v>
                </c:pt>
                <c:pt idx="3121">
                  <c:v>42477</c:v>
                </c:pt>
                <c:pt idx="3122">
                  <c:v>42478</c:v>
                </c:pt>
                <c:pt idx="3123">
                  <c:v>42479</c:v>
                </c:pt>
                <c:pt idx="3124">
                  <c:v>42480</c:v>
                </c:pt>
                <c:pt idx="3125">
                  <c:v>42481</c:v>
                </c:pt>
                <c:pt idx="3126">
                  <c:v>42482</c:v>
                </c:pt>
                <c:pt idx="3127">
                  <c:v>42483</c:v>
                </c:pt>
                <c:pt idx="3128">
                  <c:v>42484</c:v>
                </c:pt>
                <c:pt idx="3129">
                  <c:v>42485</c:v>
                </c:pt>
                <c:pt idx="3130">
                  <c:v>42486</c:v>
                </c:pt>
                <c:pt idx="3131">
                  <c:v>42487</c:v>
                </c:pt>
                <c:pt idx="3132">
                  <c:v>42488</c:v>
                </c:pt>
                <c:pt idx="3133">
                  <c:v>42489</c:v>
                </c:pt>
                <c:pt idx="3134">
                  <c:v>42490</c:v>
                </c:pt>
                <c:pt idx="3135">
                  <c:v>42491</c:v>
                </c:pt>
                <c:pt idx="3136">
                  <c:v>42492</c:v>
                </c:pt>
                <c:pt idx="3137">
                  <c:v>42493</c:v>
                </c:pt>
                <c:pt idx="3138">
                  <c:v>42494</c:v>
                </c:pt>
                <c:pt idx="3139">
                  <c:v>42495</c:v>
                </c:pt>
                <c:pt idx="3140">
                  <c:v>42496</c:v>
                </c:pt>
                <c:pt idx="3141">
                  <c:v>42497</c:v>
                </c:pt>
                <c:pt idx="3142">
                  <c:v>42498</c:v>
                </c:pt>
                <c:pt idx="3143">
                  <c:v>42499</c:v>
                </c:pt>
                <c:pt idx="3144">
                  <c:v>42500</c:v>
                </c:pt>
                <c:pt idx="3145">
                  <c:v>42501</c:v>
                </c:pt>
                <c:pt idx="3146">
                  <c:v>42502</c:v>
                </c:pt>
                <c:pt idx="3147">
                  <c:v>42503</c:v>
                </c:pt>
                <c:pt idx="3148">
                  <c:v>42504</c:v>
                </c:pt>
                <c:pt idx="3149">
                  <c:v>42505</c:v>
                </c:pt>
                <c:pt idx="3150">
                  <c:v>42506</c:v>
                </c:pt>
                <c:pt idx="3151">
                  <c:v>42507</c:v>
                </c:pt>
                <c:pt idx="3152">
                  <c:v>42508</c:v>
                </c:pt>
                <c:pt idx="3153">
                  <c:v>42509</c:v>
                </c:pt>
                <c:pt idx="3154">
                  <c:v>42510</c:v>
                </c:pt>
                <c:pt idx="3155">
                  <c:v>42511</c:v>
                </c:pt>
                <c:pt idx="3156">
                  <c:v>42512</c:v>
                </c:pt>
                <c:pt idx="3157">
                  <c:v>42513</c:v>
                </c:pt>
                <c:pt idx="3158">
                  <c:v>42514</c:v>
                </c:pt>
                <c:pt idx="3159">
                  <c:v>42515</c:v>
                </c:pt>
                <c:pt idx="3160">
                  <c:v>42516</c:v>
                </c:pt>
                <c:pt idx="3161">
                  <c:v>42517</c:v>
                </c:pt>
                <c:pt idx="3162">
                  <c:v>42518</c:v>
                </c:pt>
                <c:pt idx="3163">
                  <c:v>42519</c:v>
                </c:pt>
                <c:pt idx="3164">
                  <c:v>42520</c:v>
                </c:pt>
                <c:pt idx="3165">
                  <c:v>42521</c:v>
                </c:pt>
                <c:pt idx="3166">
                  <c:v>42522</c:v>
                </c:pt>
                <c:pt idx="3167">
                  <c:v>42523</c:v>
                </c:pt>
                <c:pt idx="3168">
                  <c:v>42524</c:v>
                </c:pt>
                <c:pt idx="3169">
                  <c:v>42525</c:v>
                </c:pt>
                <c:pt idx="3170">
                  <c:v>42526</c:v>
                </c:pt>
                <c:pt idx="3171">
                  <c:v>42527</c:v>
                </c:pt>
                <c:pt idx="3172">
                  <c:v>42528</c:v>
                </c:pt>
                <c:pt idx="3173">
                  <c:v>42529</c:v>
                </c:pt>
                <c:pt idx="3174">
                  <c:v>42530</c:v>
                </c:pt>
                <c:pt idx="3175">
                  <c:v>42531</c:v>
                </c:pt>
                <c:pt idx="3176">
                  <c:v>42532</c:v>
                </c:pt>
                <c:pt idx="3177">
                  <c:v>42533</c:v>
                </c:pt>
                <c:pt idx="3178">
                  <c:v>42534</c:v>
                </c:pt>
                <c:pt idx="3179">
                  <c:v>42535</c:v>
                </c:pt>
                <c:pt idx="3180">
                  <c:v>42536</c:v>
                </c:pt>
                <c:pt idx="3181">
                  <c:v>42537</c:v>
                </c:pt>
                <c:pt idx="3182">
                  <c:v>42538</c:v>
                </c:pt>
                <c:pt idx="3183">
                  <c:v>42539</c:v>
                </c:pt>
                <c:pt idx="3184">
                  <c:v>42540</c:v>
                </c:pt>
                <c:pt idx="3185">
                  <c:v>42541</c:v>
                </c:pt>
                <c:pt idx="3186">
                  <c:v>42542</c:v>
                </c:pt>
                <c:pt idx="3187">
                  <c:v>42543</c:v>
                </c:pt>
                <c:pt idx="3188">
                  <c:v>42544</c:v>
                </c:pt>
                <c:pt idx="3189">
                  <c:v>42545</c:v>
                </c:pt>
                <c:pt idx="3190">
                  <c:v>42546</c:v>
                </c:pt>
                <c:pt idx="3191">
                  <c:v>42547</c:v>
                </c:pt>
                <c:pt idx="3192">
                  <c:v>42548</c:v>
                </c:pt>
                <c:pt idx="3193">
                  <c:v>42549</c:v>
                </c:pt>
                <c:pt idx="3194">
                  <c:v>42550</c:v>
                </c:pt>
                <c:pt idx="3195">
                  <c:v>42551</c:v>
                </c:pt>
                <c:pt idx="3196">
                  <c:v>42552</c:v>
                </c:pt>
                <c:pt idx="3197">
                  <c:v>42553</c:v>
                </c:pt>
                <c:pt idx="3198">
                  <c:v>42554</c:v>
                </c:pt>
                <c:pt idx="3199">
                  <c:v>42555</c:v>
                </c:pt>
                <c:pt idx="3200">
                  <c:v>42556</c:v>
                </c:pt>
                <c:pt idx="3201">
                  <c:v>42557</c:v>
                </c:pt>
                <c:pt idx="3202">
                  <c:v>42558</c:v>
                </c:pt>
                <c:pt idx="3203">
                  <c:v>42559</c:v>
                </c:pt>
                <c:pt idx="3204">
                  <c:v>42560</c:v>
                </c:pt>
                <c:pt idx="3205">
                  <c:v>42561</c:v>
                </c:pt>
                <c:pt idx="3206">
                  <c:v>42562</c:v>
                </c:pt>
                <c:pt idx="3207">
                  <c:v>42563</c:v>
                </c:pt>
                <c:pt idx="3208">
                  <c:v>42564</c:v>
                </c:pt>
                <c:pt idx="3209">
                  <c:v>42565</c:v>
                </c:pt>
                <c:pt idx="3210">
                  <c:v>42566</c:v>
                </c:pt>
                <c:pt idx="3211">
                  <c:v>42567</c:v>
                </c:pt>
                <c:pt idx="3212">
                  <c:v>42568</c:v>
                </c:pt>
                <c:pt idx="3213">
                  <c:v>42569</c:v>
                </c:pt>
                <c:pt idx="3214">
                  <c:v>42570</c:v>
                </c:pt>
                <c:pt idx="3215">
                  <c:v>42571</c:v>
                </c:pt>
                <c:pt idx="3216">
                  <c:v>42572</c:v>
                </c:pt>
                <c:pt idx="3217">
                  <c:v>42573</c:v>
                </c:pt>
                <c:pt idx="3218">
                  <c:v>42574</c:v>
                </c:pt>
                <c:pt idx="3219">
                  <c:v>42575</c:v>
                </c:pt>
                <c:pt idx="3220">
                  <c:v>42576</c:v>
                </c:pt>
                <c:pt idx="3221">
                  <c:v>42577</c:v>
                </c:pt>
                <c:pt idx="3222">
                  <c:v>42578</c:v>
                </c:pt>
                <c:pt idx="3223">
                  <c:v>42579</c:v>
                </c:pt>
                <c:pt idx="3224">
                  <c:v>42580</c:v>
                </c:pt>
                <c:pt idx="3225">
                  <c:v>42581</c:v>
                </c:pt>
                <c:pt idx="3226">
                  <c:v>42582</c:v>
                </c:pt>
                <c:pt idx="3227">
                  <c:v>42583</c:v>
                </c:pt>
                <c:pt idx="3228">
                  <c:v>42584</c:v>
                </c:pt>
                <c:pt idx="3229">
                  <c:v>42585</c:v>
                </c:pt>
                <c:pt idx="3230">
                  <c:v>42586</c:v>
                </c:pt>
                <c:pt idx="3231">
                  <c:v>42587</c:v>
                </c:pt>
                <c:pt idx="3232">
                  <c:v>42588</c:v>
                </c:pt>
                <c:pt idx="3233">
                  <c:v>42589</c:v>
                </c:pt>
                <c:pt idx="3234">
                  <c:v>42590</c:v>
                </c:pt>
                <c:pt idx="3235">
                  <c:v>42591</c:v>
                </c:pt>
                <c:pt idx="3236">
                  <c:v>42592</c:v>
                </c:pt>
                <c:pt idx="3237">
                  <c:v>42593</c:v>
                </c:pt>
                <c:pt idx="3238">
                  <c:v>42594</c:v>
                </c:pt>
                <c:pt idx="3239">
                  <c:v>42595</c:v>
                </c:pt>
                <c:pt idx="3240">
                  <c:v>42596</c:v>
                </c:pt>
                <c:pt idx="3241">
                  <c:v>42597</c:v>
                </c:pt>
                <c:pt idx="3242">
                  <c:v>42598</c:v>
                </c:pt>
                <c:pt idx="3243">
                  <c:v>42599</c:v>
                </c:pt>
                <c:pt idx="3244">
                  <c:v>42600</c:v>
                </c:pt>
                <c:pt idx="3245">
                  <c:v>42601</c:v>
                </c:pt>
                <c:pt idx="3246">
                  <c:v>42602</c:v>
                </c:pt>
                <c:pt idx="3247">
                  <c:v>42603</c:v>
                </c:pt>
                <c:pt idx="3248">
                  <c:v>42604</c:v>
                </c:pt>
                <c:pt idx="3249">
                  <c:v>42605</c:v>
                </c:pt>
                <c:pt idx="3250">
                  <c:v>42606</c:v>
                </c:pt>
                <c:pt idx="3251">
                  <c:v>42607</c:v>
                </c:pt>
                <c:pt idx="3252">
                  <c:v>42608</c:v>
                </c:pt>
                <c:pt idx="3253">
                  <c:v>42609</c:v>
                </c:pt>
                <c:pt idx="3254">
                  <c:v>42610</c:v>
                </c:pt>
                <c:pt idx="3255">
                  <c:v>42611</c:v>
                </c:pt>
                <c:pt idx="3256">
                  <c:v>42612</c:v>
                </c:pt>
                <c:pt idx="3257">
                  <c:v>42613</c:v>
                </c:pt>
                <c:pt idx="3258">
                  <c:v>42614</c:v>
                </c:pt>
                <c:pt idx="3259">
                  <c:v>42615</c:v>
                </c:pt>
                <c:pt idx="3260">
                  <c:v>42616</c:v>
                </c:pt>
                <c:pt idx="3261">
                  <c:v>42617</c:v>
                </c:pt>
                <c:pt idx="3262">
                  <c:v>42618</c:v>
                </c:pt>
                <c:pt idx="3263">
                  <c:v>42619</c:v>
                </c:pt>
                <c:pt idx="3264">
                  <c:v>42620</c:v>
                </c:pt>
                <c:pt idx="3265">
                  <c:v>42621</c:v>
                </c:pt>
                <c:pt idx="3266">
                  <c:v>42622</c:v>
                </c:pt>
                <c:pt idx="3267">
                  <c:v>42623</c:v>
                </c:pt>
                <c:pt idx="3268">
                  <c:v>42624</c:v>
                </c:pt>
                <c:pt idx="3269">
                  <c:v>42625</c:v>
                </c:pt>
                <c:pt idx="3270">
                  <c:v>42626</c:v>
                </c:pt>
                <c:pt idx="3271">
                  <c:v>42627</c:v>
                </c:pt>
                <c:pt idx="3272">
                  <c:v>42628</c:v>
                </c:pt>
                <c:pt idx="3273">
                  <c:v>42629</c:v>
                </c:pt>
                <c:pt idx="3274">
                  <c:v>42630</c:v>
                </c:pt>
                <c:pt idx="3275">
                  <c:v>42631</c:v>
                </c:pt>
                <c:pt idx="3276">
                  <c:v>42632</c:v>
                </c:pt>
                <c:pt idx="3277">
                  <c:v>42633</c:v>
                </c:pt>
                <c:pt idx="3278">
                  <c:v>42634</c:v>
                </c:pt>
                <c:pt idx="3279">
                  <c:v>42635</c:v>
                </c:pt>
                <c:pt idx="3280">
                  <c:v>42636</c:v>
                </c:pt>
                <c:pt idx="3281">
                  <c:v>42637</c:v>
                </c:pt>
                <c:pt idx="3282">
                  <c:v>42638</c:v>
                </c:pt>
                <c:pt idx="3283">
                  <c:v>42639</c:v>
                </c:pt>
                <c:pt idx="3284">
                  <c:v>42640</c:v>
                </c:pt>
                <c:pt idx="3285">
                  <c:v>42641</c:v>
                </c:pt>
                <c:pt idx="3286">
                  <c:v>42642</c:v>
                </c:pt>
                <c:pt idx="3287">
                  <c:v>42643</c:v>
                </c:pt>
                <c:pt idx="3288">
                  <c:v>42644</c:v>
                </c:pt>
                <c:pt idx="3289">
                  <c:v>42645</c:v>
                </c:pt>
                <c:pt idx="3290">
                  <c:v>42646</c:v>
                </c:pt>
                <c:pt idx="3291">
                  <c:v>42647</c:v>
                </c:pt>
                <c:pt idx="3292">
                  <c:v>42648</c:v>
                </c:pt>
                <c:pt idx="3293">
                  <c:v>42649</c:v>
                </c:pt>
                <c:pt idx="3294">
                  <c:v>42650</c:v>
                </c:pt>
                <c:pt idx="3295">
                  <c:v>42651</c:v>
                </c:pt>
                <c:pt idx="3296">
                  <c:v>42652</c:v>
                </c:pt>
                <c:pt idx="3297">
                  <c:v>42653</c:v>
                </c:pt>
                <c:pt idx="3298">
                  <c:v>42654</c:v>
                </c:pt>
                <c:pt idx="3299">
                  <c:v>42655</c:v>
                </c:pt>
                <c:pt idx="3300">
                  <c:v>42656</c:v>
                </c:pt>
                <c:pt idx="3301">
                  <c:v>42657</c:v>
                </c:pt>
                <c:pt idx="3302">
                  <c:v>42658</c:v>
                </c:pt>
                <c:pt idx="3303">
                  <c:v>42659</c:v>
                </c:pt>
                <c:pt idx="3304">
                  <c:v>42660</c:v>
                </c:pt>
                <c:pt idx="3305">
                  <c:v>42661</c:v>
                </c:pt>
                <c:pt idx="3306">
                  <c:v>42662</c:v>
                </c:pt>
                <c:pt idx="3307">
                  <c:v>42663</c:v>
                </c:pt>
                <c:pt idx="3308">
                  <c:v>42664</c:v>
                </c:pt>
                <c:pt idx="3309">
                  <c:v>42665</c:v>
                </c:pt>
                <c:pt idx="3310">
                  <c:v>42666</c:v>
                </c:pt>
                <c:pt idx="3311">
                  <c:v>42667</c:v>
                </c:pt>
                <c:pt idx="3312">
                  <c:v>42668</c:v>
                </c:pt>
                <c:pt idx="3313">
                  <c:v>42669</c:v>
                </c:pt>
                <c:pt idx="3314">
                  <c:v>42670</c:v>
                </c:pt>
                <c:pt idx="3315">
                  <c:v>42671</c:v>
                </c:pt>
                <c:pt idx="3316">
                  <c:v>42672</c:v>
                </c:pt>
                <c:pt idx="3317">
                  <c:v>42673</c:v>
                </c:pt>
                <c:pt idx="3318">
                  <c:v>42674</c:v>
                </c:pt>
                <c:pt idx="3319">
                  <c:v>42675</c:v>
                </c:pt>
                <c:pt idx="3320">
                  <c:v>42676</c:v>
                </c:pt>
                <c:pt idx="3321">
                  <c:v>42677</c:v>
                </c:pt>
                <c:pt idx="3322">
                  <c:v>42678</c:v>
                </c:pt>
                <c:pt idx="3323">
                  <c:v>42679</c:v>
                </c:pt>
                <c:pt idx="3324">
                  <c:v>42680</c:v>
                </c:pt>
                <c:pt idx="3325">
                  <c:v>42681</c:v>
                </c:pt>
                <c:pt idx="3326">
                  <c:v>42682</c:v>
                </c:pt>
                <c:pt idx="3327">
                  <c:v>42683</c:v>
                </c:pt>
                <c:pt idx="3328">
                  <c:v>42684</c:v>
                </c:pt>
                <c:pt idx="3329">
                  <c:v>42685</c:v>
                </c:pt>
                <c:pt idx="3330">
                  <c:v>42686</c:v>
                </c:pt>
                <c:pt idx="3331">
                  <c:v>42687</c:v>
                </c:pt>
                <c:pt idx="3332">
                  <c:v>42688</c:v>
                </c:pt>
                <c:pt idx="3333">
                  <c:v>42689</c:v>
                </c:pt>
                <c:pt idx="3334">
                  <c:v>42690</c:v>
                </c:pt>
                <c:pt idx="3335">
                  <c:v>42691</c:v>
                </c:pt>
                <c:pt idx="3336">
                  <c:v>42692</c:v>
                </c:pt>
                <c:pt idx="3337">
                  <c:v>42693</c:v>
                </c:pt>
                <c:pt idx="3338">
                  <c:v>42694</c:v>
                </c:pt>
                <c:pt idx="3339">
                  <c:v>42695</c:v>
                </c:pt>
                <c:pt idx="3340">
                  <c:v>42696</c:v>
                </c:pt>
                <c:pt idx="3341">
                  <c:v>42697</c:v>
                </c:pt>
                <c:pt idx="3342">
                  <c:v>42698</c:v>
                </c:pt>
                <c:pt idx="3343">
                  <c:v>42699</c:v>
                </c:pt>
                <c:pt idx="3344">
                  <c:v>42700</c:v>
                </c:pt>
                <c:pt idx="3345">
                  <c:v>42701</c:v>
                </c:pt>
                <c:pt idx="3346">
                  <c:v>42702</c:v>
                </c:pt>
                <c:pt idx="3347">
                  <c:v>42703</c:v>
                </c:pt>
                <c:pt idx="3348">
                  <c:v>42704</c:v>
                </c:pt>
                <c:pt idx="3349">
                  <c:v>42705</c:v>
                </c:pt>
                <c:pt idx="3350">
                  <c:v>42706</c:v>
                </c:pt>
                <c:pt idx="3351">
                  <c:v>42707</c:v>
                </c:pt>
                <c:pt idx="3352">
                  <c:v>42708</c:v>
                </c:pt>
                <c:pt idx="3353">
                  <c:v>42709</c:v>
                </c:pt>
                <c:pt idx="3354">
                  <c:v>42710</c:v>
                </c:pt>
                <c:pt idx="3355">
                  <c:v>42711</c:v>
                </c:pt>
                <c:pt idx="3356">
                  <c:v>42712</c:v>
                </c:pt>
                <c:pt idx="3357">
                  <c:v>42713</c:v>
                </c:pt>
                <c:pt idx="3358">
                  <c:v>42714</c:v>
                </c:pt>
                <c:pt idx="3359">
                  <c:v>42715</c:v>
                </c:pt>
                <c:pt idx="3360">
                  <c:v>42716</c:v>
                </c:pt>
                <c:pt idx="3361">
                  <c:v>42717</c:v>
                </c:pt>
                <c:pt idx="3362">
                  <c:v>42718</c:v>
                </c:pt>
                <c:pt idx="3363">
                  <c:v>42719</c:v>
                </c:pt>
                <c:pt idx="3364">
                  <c:v>42720</c:v>
                </c:pt>
                <c:pt idx="3365">
                  <c:v>42721</c:v>
                </c:pt>
                <c:pt idx="3366">
                  <c:v>42722</c:v>
                </c:pt>
                <c:pt idx="3367">
                  <c:v>42723</c:v>
                </c:pt>
                <c:pt idx="3368">
                  <c:v>42724</c:v>
                </c:pt>
                <c:pt idx="3369">
                  <c:v>42725</c:v>
                </c:pt>
                <c:pt idx="3370">
                  <c:v>42726</c:v>
                </c:pt>
                <c:pt idx="3371">
                  <c:v>42727</c:v>
                </c:pt>
                <c:pt idx="3372">
                  <c:v>42728</c:v>
                </c:pt>
                <c:pt idx="3373">
                  <c:v>42729</c:v>
                </c:pt>
                <c:pt idx="3374">
                  <c:v>42730</c:v>
                </c:pt>
                <c:pt idx="3375">
                  <c:v>42731</c:v>
                </c:pt>
                <c:pt idx="3376">
                  <c:v>42732</c:v>
                </c:pt>
                <c:pt idx="3377">
                  <c:v>42733</c:v>
                </c:pt>
                <c:pt idx="3378">
                  <c:v>42734</c:v>
                </c:pt>
                <c:pt idx="3379">
                  <c:v>42735</c:v>
                </c:pt>
                <c:pt idx="3380">
                  <c:v>42736</c:v>
                </c:pt>
                <c:pt idx="3381">
                  <c:v>42737</c:v>
                </c:pt>
                <c:pt idx="3382">
                  <c:v>42738</c:v>
                </c:pt>
                <c:pt idx="3383">
                  <c:v>42739</c:v>
                </c:pt>
                <c:pt idx="3384">
                  <c:v>42740</c:v>
                </c:pt>
                <c:pt idx="3385">
                  <c:v>42741</c:v>
                </c:pt>
                <c:pt idx="3386">
                  <c:v>42742</c:v>
                </c:pt>
                <c:pt idx="3387">
                  <c:v>42743</c:v>
                </c:pt>
                <c:pt idx="3388">
                  <c:v>42744</c:v>
                </c:pt>
                <c:pt idx="3389">
                  <c:v>42745</c:v>
                </c:pt>
                <c:pt idx="3390">
                  <c:v>42746</c:v>
                </c:pt>
                <c:pt idx="3391">
                  <c:v>42747</c:v>
                </c:pt>
                <c:pt idx="3392">
                  <c:v>42748</c:v>
                </c:pt>
                <c:pt idx="3393">
                  <c:v>42749</c:v>
                </c:pt>
                <c:pt idx="3394">
                  <c:v>42750</c:v>
                </c:pt>
                <c:pt idx="3395">
                  <c:v>42751</c:v>
                </c:pt>
                <c:pt idx="3396">
                  <c:v>42752</c:v>
                </c:pt>
                <c:pt idx="3397">
                  <c:v>42753</c:v>
                </c:pt>
                <c:pt idx="3398">
                  <c:v>42754</c:v>
                </c:pt>
                <c:pt idx="3399">
                  <c:v>42755</c:v>
                </c:pt>
                <c:pt idx="3400">
                  <c:v>42756</c:v>
                </c:pt>
                <c:pt idx="3401">
                  <c:v>42757</c:v>
                </c:pt>
                <c:pt idx="3402">
                  <c:v>42758</c:v>
                </c:pt>
                <c:pt idx="3403">
                  <c:v>42759</c:v>
                </c:pt>
                <c:pt idx="3404">
                  <c:v>42760</c:v>
                </c:pt>
                <c:pt idx="3405">
                  <c:v>42761</c:v>
                </c:pt>
                <c:pt idx="3406">
                  <c:v>42762</c:v>
                </c:pt>
                <c:pt idx="3407">
                  <c:v>42763</c:v>
                </c:pt>
                <c:pt idx="3408">
                  <c:v>42764</c:v>
                </c:pt>
                <c:pt idx="3409">
                  <c:v>42765</c:v>
                </c:pt>
                <c:pt idx="3410">
                  <c:v>42766</c:v>
                </c:pt>
                <c:pt idx="3411">
                  <c:v>42767</c:v>
                </c:pt>
                <c:pt idx="3412">
                  <c:v>42768</c:v>
                </c:pt>
                <c:pt idx="3413">
                  <c:v>42769</c:v>
                </c:pt>
                <c:pt idx="3414">
                  <c:v>42770</c:v>
                </c:pt>
                <c:pt idx="3415">
                  <c:v>42771</c:v>
                </c:pt>
                <c:pt idx="3416">
                  <c:v>42772</c:v>
                </c:pt>
                <c:pt idx="3417">
                  <c:v>42773</c:v>
                </c:pt>
                <c:pt idx="3418">
                  <c:v>42774</c:v>
                </c:pt>
                <c:pt idx="3419">
                  <c:v>42775</c:v>
                </c:pt>
                <c:pt idx="3420">
                  <c:v>42776</c:v>
                </c:pt>
                <c:pt idx="3421">
                  <c:v>42777</c:v>
                </c:pt>
                <c:pt idx="3422">
                  <c:v>42778</c:v>
                </c:pt>
                <c:pt idx="3423">
                  <c:v>42779</c:v>
                </c:pt>
                <c:pt idx="3424">
                  <c:v>42780</c:v>
                </c:pt>
                <c:pt idx="3425">
                  <c:v>42781</c:v>
                </c:pt>
                <c:pt idx="3426">
                  <c:v>42782</c:v>
                </c:pt>
                <c:pt idx="3427">
                  <c:v>42783</c:v>
                </c:pt>
                <c:pt idx="3428">
                  <c:v>42784</c:v>
                </c:pt>
                <c:pt idx="3429">
                  <c:v>42785</c:v>
                </c:pt>
                <c:pt idx="3430">
                  <c:v>42786</c:v>
                </c:pt>
                <c:pt idx="3431">
                  <c:v>42787</c:v>
                </c:pt>
                <c:pt idx="3432">
                  <c:v>42788</c:v>
                </c:pt>
                <c:pt idx="3433">
                  <c:v>42789</c:v>
                </c:pt>
                <c:pt idx="3434">
                  <c:v>42790</c:v>
                </c:pt>
                <c:pt idx="3435">
                  <c:v>42791</c:v>
                </c:pt>
                <c:pt idx="3436">
                  <c:v>42792</c:v>
                </c:pt>
                <c:pt idx="3437">
                  <c:v>42793</c:v>
                </c:pt>
                <c:pt idx="3438">
                  <c:v>42794</c:v>
                </c:pt>
                <c:pt idx="3439">
                  <c:v>42795</c:v>
                </c:pt>
                <c:pt idx="3440">
                  <c:v>42796</c:v>
                </c:pt>
                <c:pt idx="3441">
                  <c:v>42797</c:v>
                </c:pt>
                <c:pt idx="3442">
                  <c:v>42798</c:v>
                </c:pt>
                <c:pt idx="3443">
                  <c:v>42799</c:v>
                </c:pt>
                <c:pt idx="3444">
                  <c:v>42800</c:v>
                </c:pt>
                <c:pt idx="3445">
                  <c:v>42801</c:v>
                </c:pt>
                <c:pt idx="3446">
                  <c:v>42802</c:v>
                </c:pt>
                <c:pt idx="3447">
                  <c:v>42803</c:v>
                </c:pt>
                <c:pt idx="3448">
                  <c:v>42804</c:v>
                </c:pt>
                <c:pt idx="3449">
                  <c:v>42805</c:v>
                </c:pt>
                <c:pt idx="3450">
                  <c:v>42806</c:v>
                </c:pt>
                <c:pt idx="3451">
                  <c:v>42807</c:v>
                </c:pt>
                <c:pt idx="3452">
                  <c:v>42808</c:v>
                </c:pt>
                <c:pt idx="3453">
                  <c:v>42809</c:v>
                </c:pt>
                <c:pt idx="3454">
                  <c:v>42810</c:v>
                </c:pt>
                <c:pt idx="3455">
                  <c:v>42811</c:v>
                </c:pt>
                <c:pt idx="3456">
                  <c:v>42812</c:v>
                </c:pt>
                <c:pt idx="3457">
                  <c:v>42813</c:v>
                </c:pt>
                <c:pt idx="3458">
                  <c:v>42814</c:v>
                </c:pt>
                <c:pt idx="3459">
                  <c:v>42815</c:v>
                </c:pt>
                <c:pt idx="3460">
                  <c:v>42816</c:v>
                </c:pt>
                <c:pt idx="3461">
                  <c:v>42817</c:v>
                </c:pt>
                <c:pt idx="3462">
                  <c:v>42818</c:v>
                </c:pt>
                <c:pt idx="3463">
                  <c:v>42819</c:v>
                </c:pt>
                <c:pt idx="3464">
                  <c:v>42820</c:v>
                </c:pt>
                <c:pt idx="3465">
                  <c:v>42821</c:v>
                </c:pt>
                <c:pt idx="3466">
                  <c:v>42822</c:v>
                </c:pt>
                <c:pt idx="3467">
                  <c:v>42823</c:v>
                </c:pt>
                <c:pt idx="3468">
                  <c:v>42824</c:v>
                </c:pt>
                <c:pt idx="3469">
                  <c:v>42825</c:v>
                </c:pt>
                <c:pt idx="3470">
                  <c:v>42826</c:v>
                </c:pt>
                <c:pt idx="3471">
                  <c:v>42827</c:v>
                </c:pt>
                <c:pt idx="3472">
                  <c:v>42828</c:v>
                </c:pt>
                <c:pt idx="3473">
                  <c:v>42829</c:v>
                </c:pt>
                <c:pt idx="3474">
                  <c:v>42830</c:v>
                </c:pt>
                <c:pt idx="3475">
                  <c:v>42831</c:v>
                </c:pt>
                <c:pt idx="3476">
                  <c:v>42832</c:v>
                </c:pt>
                <c:pt idx="3477">
                  <c:v>42833</c:v>
                </c:pt>
                <c:pt idx="3478">
                  <c:v>42834</c:v>
                </c:pt>
                <c:pt idx="3479">
                  <c:v>42835</c:v>
                </c:pt>
                <c:pt idx="3480">
                  <c:v>42836</c:v>
                </c:pt>
                <c:pt idx="3481">
                  <c:v>42837</c:v>
                </c:pt>
                <c:pt idx="3482">
                  <c:v>42838</c:v>
                </c:pt>
                <c:pt idx="3483">
                  <c:v>42839</c:v>
                </c:pt>
                <c:pt idx="3484">
                  <c:v>42840</c:v>
                </c:pt>
                <c:pt idx="3485">
                  <c:v>42841</c:v>
                </c:pt>
                <c:pt idx="3486">
                  <c:v>42842</c:v>
                </c:pt>
                <c:pt idx="3487">
                  <c:v>42843</c:v>
                </c:pt>
                <c:pt idx="3488">
                  <c:v>42844</c:v>
                </c:pt>
                <c:pt idx="3489">
                  <c:v>42845</c:v>
                </c:pt>
                <c:pt idx="3490">
                  <c:v>42846</c:v>
                </c:pt>
                <c:pt idx="3491">
                  <c:v>42847</c:v>
                </c:pt>
                <c:pt idx="3492">
                  <c:v>42848</c:v>
                </c:pt>
                <c:pt idx="3493">
                  <c:v>42849</c:v>
                </c:pt>
                <c:pt idx="3494">
                  <c:v>42850</c:v>
                </c:pt>
                <c:pt idx="3495">
                  <c:v>42851</c:v>
                </c:pt>
                <c:pt idx="3496">
                  <c:v>42852</c:v>
                </c:pt>
                <c:pt idx="3497">
                  <c:v>42853</c:v>
                </c:pt>
                <c:pt idx="3498">
                  <c:v>42854</c:v>
                </c:pt>
                <c:pt idx="3499">
                  <c:v>42855</c:v>
                </c:pt>
                <c:pt idx="3500">
                  <c:v>42856</c:v>
                </c:pt>
                <c:pt idx="3501">
                  <c:v>42857</c:v>
                </c:pt>
                <c:pt idx="3502">
                  <c:v>42858</c:v>
                </c:pt>
                <c:pt idx="3503">
                  <c:v>42859</c:v>
                </c:pt>
                <c:pt idx="3504">
                  <c:v>42860</c:v>
                </c:pt>
                <c:pt idx="3505">
                  <c:v>42861</c:v>
                </c:pt>
                <c:pt idx="3506">
                  <c:v>42862</c:v>
                </c:pt>
                <c:pt idx="3507">
                  <c:v>42863</c:v>
                </c:pt>
                <c:pt idx="3508">
                  <c:v>42864</c:v>
                </c:pt>
                <c:pt idx="3509">
                  <c:v>42865</c:v>
                </c:pt>
                <c:pt idx="3510">
                  <c:v>42866</c:v>
                </c:pt>
                <c:pt idx="3511">
                  <c:v>42867</c:v>
                </c:pt>
                <c:pt idx="3512">
                  <c:v>42868</c:v>
                </c:pt>
                <c:pt idx="3513">
                  <c:v>42869</c:v>
                </c:pt>
                <c:pt idx="3514">
                  <c:v>42870</c:v>
                </c:pt>
                <c:pt idx="3515">
                  <c:v>42871</c:v>
                </c:pt>
                <c:pt idx="3516">
                  <c:v>42872</c:v>
                </c:pt>
                <c:pt idx="3517">
                  <c:v>42873</c:v>
                </c:pt>
                <c:pt idx="3518">
                  <c:v>42874</c:v>
                </c:pt>
                <c:pt idx="3519">
                  <c:v>42875</c:v>
                </c:pt>
                <c:pt idx="3520">
                  <c:v>42876</c:v>
                </c:pt>
                <c:pt idx="3521">
                  <c:v>42877</c:v>
                </c:pt>
                <c:pt idx="3522">
                  <c:v>42878</c:v>
                </c:pt>
                <c:pt idx="3523">
                  <c:v>42879</c:v>
                </c:pt>
                <c:pt idx="3524">
                  <c:v>42880</c:v>
                </c:pt>
                <c:pt idx="3525">
                  <c:v>42881</c:v>
                </c:pt>
                <c:pt idx="3526">
                  <c:v>42882</c:v>
                </c:pt>
                <c:pt idx="3527">
                  <c:v>42883</c:v>
                </c:pt>
                <c:pt idx="3528">
                  <c:v>42884</c:v>
                </c:pt>
                <c:pt idx="3529">
                  <c:v>42885</c:v>
                </c:pt>
                <c:pt idx="3530">
                  <c:v>42886</c:v>
                </c:pt>
                <c:pt idx="3531">
                  <c:v>42887</c:v>
                </c:pt>
                <c:pt idx="3532">
                  <c:v>42888</c:v>
                </c:pt>
                <c:pt idx="3533">
                  <c:v>42889</c:v>
                </c:pt>
                <c:pt idx="3534">
                  <c:v>42890</c:v>
                </c:pt>
                <c:pt idx="3535">
                  <c:v>42891</c:v>
                </c:pt>
                <c:pt idx="3536">
                  <c:v>42892</c:v>
                </c:pt>
                <c:pt idx="3537">
                  <c:v>42893</c:v>
                </c:pt>
                <c:pt idx="3538">
                  <c:v>42894</c:v>
                </c:pt>
                <c:pt idx="3539">
                  <c:v>42895</c:v>
                </c:pt>
                <c:pt idx="3540">
                  <c:v>42896</c:v>
                </c:pt>
                <c:pt idx="3541">
                  <c:v>42897</c:v>
                </c:pt>
                <c:pt idx="3542">
                  <c:v>42898</c:v>
                </c:pt>
                <c:pt idx="3543">
                  <c:v>42899</c:v>
                </c:pt>
                <c:pt idx="3544">
                  <c:v>42900</c:v>
                </c:pt>
                <c:pt idx="3545">
                  <c:v>42901</c:v>
                </c:pt>
                <c:pt idx="3546">
                  <c:v>42902</c:v>
                </c:pt>
                <c:pt idx="3547">
                  <c:v>42903</c:v>
                </c:pt>
                <c:pt idx="3548">
                  <c:v>42904</c:v>
                </c:pt>
                <c:pt idx="3549">
                  <c:v>42905</c:v>
                </c:pt>
                <c:pt idx="3550">
                  <c:v>42906</c:v>
                </c:pt>
                <c:pt idx="3551">
                  <c:v>42907</c:v>
                </c:pt>
                <c:pt idx="3552">
                  <c:v>42908</c:v>
                </c:pt>
                <c:pt idx="3553">
                  <c:v>42909</c:v>
                </c:pt>
                <c:pt idx="3554">
                  <c:v>42910</c:v>
                </c:pt>
                <c:pt idx="3555">
                  <c:v>42911</c:v>
                </c:pt>
                <c:pt idx="3556">
                  <c:v>42912</c:v>
                </c:pt>
                <c:pt idx="3557">
                  <c:v>42913</c:v>
                </c:pt>
                <c:pt idx="3558">
                  <c:v>42914</c:v>
                </c:pt>
                <c:pt idx="3559">
                  <c:v>42915</c:v>
                </c:pt>
                <c:pt idx="3560">
                  <c:v>42916</c:v>
                </c:pt>
                <c:pt idx="3561">
                  <c:v>42917</c:v>
                </c:pt>
                <c:pt idx="3562">
                  <c:v>42918</c:v>
                </c:pt>
                <c:pt idx="3563">
                  <c:v>42919</c:v>
                </c:pt>
                <c:pt idx="3564">
                  <c:v>42920</c:v>
                </c:pt>
                <c:pt idx="3565">
                  <c:v>42921</c:v>
                </c:pt>
                <c:pt idx="3566">
                  <c:v>42922</c:v>
                </c:pt>
                <c:pt idx="3567">
                  <c:v>42923</c:v>
                </c:pt>
                <c:pt idx="3568">
                  <c:v>42924</c:v>
                </c:pt>
                <c:pt idx="3569">
                  <c:v>42925</c:v>
                </c:pt>
                <c:pt idx="3570">
                  <c:v>42926</c:v>
                </c:pt>
                <c:pt idx="3571">
                  <c:v>42927</c:v>
                </c:pt>
                <c:pt idx="3572">
                  <c:v>42928</c:v>
                </c:pt>
                <c:pt idx="3573">
                  <c:v>42929</c:v>
                </c:pt>
                <c:pt idx="3574">
                  <c:v>42930</c:v>
                </c:pt>
                <c:pt idx="3575">
                  <c:v>42931</c:v>
                </c:pt>
                <c:pt idx="3576">
                  <c:v>42932</c:v>
                </c:pt>
                <c:pt idx="3577">
                  <c:v>42933</c:v>
                </c:pt>
                <c:pt idx="3578">
                  <c:v>42934</c:v>
                </c:pt>
                <c:pt idx="3579">
                  <c:v>42935</c:v>
                </c:pt>
                <c:pt idx="3580">
                  <c:v>42936</c:v>
                </c:pt>
                <c:pt idx="3581">
                  <c:v>42937</c:v>
                </c:pt>
                <c:pt idx="3582">
                  <c:v>42938</c:v>
                </c:pt>
                <c:pt idx="3583">
                  <c:v>42939</c:v>
                </c:pt>
                <c:pt idx="3584">
                  <c:v>42940</c:v>
                </c:pt>
                <c:pt idx="3585">
                  <c:v>42941</c:v>
                </c:pt>
                <c:pt idx="3586">
                  <c:v>42942</c:v>
                </c:pt>
                <c:pt idx="3587">
                  <c:v>42943</c:v>
                </c:pt>
                <c:pt idx="3588">
                  <c:v>42944</c:v>
                </c:pt>
                <c:pt idx="3589">
                  <c:v>42945</c:v>
                </c:pt>
                <c:pt idx="3590">
                  <c:v>42946</c:v>
                </c:pt>
                <c:pt idx="3591">
                  <c:v>42947</c:v>
                </c:pt>
                <c:pt idx="3592">
                  <c:v>42948</c:v>
                </c:pt>
                <c:pt idx="3593">
                  <c:v>42949</c:v>
                </c:pt>
                <c:pt idx="3594">
                  <c:v>42950</c:v>
                </c:pt>
                <c:pt idx="3595">
                  <c:v>42951</c:v>
                </c:pt>
                <c:pt idx="3596">
                  <c:v>42952</c:v>
                </c:pt>
                <c:pt idx="3597">
                  <c:v>42953</c:v>
                </c:pt>
                <c:pt idx="3598">
                  <c:v>42954</c:v>
                </c:pt>
                <c:pt idx="3599">
                  <c:v>42955</c:v>
                </c:pt>
                <c:pt idx="3600">
                  <c:v>42956</c:v>
                </c:pt>
                <c:pt idx="3601">
                  <c:v>42957</c:v>
                </c:pt>
                <c:pt idx="3602">
                  <c:v>42958</c:v>
                </c:pt>
                <c:pt idx="3603">
                  <c:v>42959</c:v>
                </c:pt>
                <c:pt idx="3604">
                  <c:v>42960</c:v>
                </c:pt>
                <c:pt idx="3605">
                  <c:v>42961</c:v>
                </c:pt>
                <c:pt idx="3606">
                  <c:v>42962</c:v>
                </c:pt>
                <c:pt idx="3607">
                  <c:v>42963</c:v>
                </c:pt>
                <c:pt idx="3608">
                  <c:v>42964</c:v>
                </c:pt>
                <c:pt idx="3609">
                  <c:v>42965</c:v>
                </c:pt>
                <c:pt idx="3610">
                  <c:v>42966</c:v>
                </c:pt>
                <c:pt idx="3611">
                  <c:v>42967</c:v>
                </c:pt>
                <c:pt idx="3612">
                  <c:v>42968</c:v>
                </c:pt>
                <c:pt idx="3613">
                  <c:v>42969</c:v>
                </c:pt>
                <c:pt idx="3614">
                  <c:v>42970</c:v>
                </c:pt>
                <c:pt idx="3615">
                  <c:v>42971</c:v>
                </c:pt>
                <c:pt idx="3616">
                  <c:v>42972</c:v>
                </c:pt>
                <c:pt idx="3617">
                  <c:v>42973</c:v>
                </c:pt>
                <c:pt idx="3618">
                  <c:v>42974</c:v>
                </c:pt>
                <c:pt idx="3619">
                  <c:v>42975</c:v>
                </c:pt>
                <c:pt idx="3620">
                  <c:v>42976</c:v>
                </c:pt>
                <c:pt idx="3621">
                  <c:v>42977</c:v>
                </c:pt>
                <c:pt idx="3622">
                  <c:v>42978</c:v>
                </c:pt>
                <c:pt idx="3623">
                  <c:v>42979</c:v>
                </c:pt>
                <c:pt idx="3624">
                  <c:v>42980</c:v>
                </c:pt>
                <c:pt idx="3625">
                  <c:v>42981</c:v>
                </c:pt>
                <c:pt idx="3626">
                  <c:v>42982</c:v>
                </c:pt>
                <c:pt idx="3627">
                  <c:v>42983</c:v>
                </c:pt>
                <c:pt idx="3628">
                  <c:v>42984</c:v>
                </c:pt>
                <c:pt idx="3629">
                  <c:v>42985</c:v>
                </c:pt>
                <c:pt idx="3630">
                  <c:v>42986</c:v>
                </c:pt>
                <c:pt idx="3631">
                  <c:v>42987</c:v>
                </c:pt>
                <c:pt idx="3632">
                  <c:v>42988</c:v>
                </c:pt>
                <c:pt idx="3633">
                  <c:v>42989</c:v>
                </c:pt>
                <c:pt idx="3634">
                  <c:v>42990</c:v>
                </c:pt>
                <c:pt idx="3635">
                  <c:v>42991</c:v>
                </c:pt>
                <c:pt idx="3636">
                  <c:v>42992</c:v>
                </c:pt>
                <c:pt idx="3637">
                  <c:v>42993</c:v>
                </c:pt>
                <c:pt idx="3638">
                  <c:v>42994</c:v>
                </c:pt>
                <c:pt idx="3639">
                  <c:v>42995</c:v>
                </c:pt>
                <c:pt idx="3640">
                  <c:v>42996</c:v>
                </c:pt>
                <c:pt idx="3641">
                  <c:v>42997</c:v>
                </c:pt>
                <c:pt idx="3642">
                  <c:v>42998</c:v>
                </c:pt>
                <c:pt idx="3643">
                  <c:v>42999</c:v>
                </c:pt>
                <c:pt idx="3644">
                  <c:v>43000</c:v>
                </c:pt>
                <c:pt idx="3645">
                  <c:v>43001</c:v>
                </c:pt>
                <c:pt idx="3646">
                  <c:v>43002</c:v>
                </c:pt>
                <c:pt idx="3647">
                  <c:v>43003</c:v>
                </c:pt>
                <c:pt idx="3648">
                  <c:v>43004</c:v>
                </c:pt>
                <c:pt idx="3649">
                  <c:v>43005</c:v>
                </c:pt>
                <c:pt idx="3650">
                  <c:v>43006</c:v>
                </c:pt>
                <c:pt idx="3651">
                  <c:v>43007</c:v>
                </c:pt>
                <c:pt idx="3652">
                  <c:v>43008</c:v>
                </c:pt>
                <c:pt idx="3653">
                  <c:v>43009</c:v>
                </c:pt>
                <c:pt idx="3654">
                  <c:v>43010</c:v>
                </c:pt>
                <c:pt idx="3655">
                  <c:v>43011</c:v>
                </c:pt>
                <c:pt idx="3656">
                  <c:v>43012</c:v>
                </c:pt>
                <c:pt idx="3657">
                  <c:v>43013</c:v>
                </c:pt>
                <c:pt idx="3658">
                  <c:v>43014</c:v>
                </c:pt>
                <c:pt idx="3659">
                  <c:v>43015</c:v>
                </c:pt>
                <c:pt idx="3660">
                  <c:v>43016</c:v>
                </c:pt>
                <c:pt idx="3661">
                  <c:v>43017</c:v>
                </c:pt>
                <c:pt idx="3662">
                  <c:v>43018</c:v>
                </c:pt>
                <c:pt idx="3663">
                  <c:v>43019</c:v>
                </c:pt>
                <c:pt idx="3664">
                  <c:v>43020</c:v>
                </c:pt>
                <c:pt idx="3665">
                  <c:v>43021</c:v>
                </c:pt>
                <c:pt idx="3666">
                  <c:v>43022</c:v>
                </c:pt>
                <c:pt idx="3667">
                  <c:v>43023</c:v>
                </c:pt>
                <c:pt idx="3668">
                  <c:v>43024</c:v>
                </c:pt>
                <c:pt idx="3669">
                  <c:v>43025</c:v>
                </c:pt>
                <c:pt idx="3670">
                  <c:v>43026</c:v>
                </c:pt>
                <c:pt idx="3671">
                  <c:v>43027</c:v>
                </c:pt>
                <c:pt idx="3672">
                  <c:v>43028</c:v>
                </c:pt>
                <c:pt idx="3673">
                  <c:v>43029</c:v>
                </c:pt>
                <c:pt idx="3674">
                  <c:v>43030</c:v>
                </c:pt>
                <c:pt idx="3675">
                  <c:v>43031</c:v>
                </c:pt>
                <c:pt idx="3676">
                  <c:v>43032</c:v>
                </c:pt>
                <c:pt idx="3677">
                  <c:v>43033</c:v>
                </c:pt>
                <c:pt idx="3678">
                  <c:v>43034</c:v>
                </c:pt>
                <c:pt idx="3679">
                  <c:v>43035</c:v>
                </c:pt>
                <c:pt idx="3680">
                  <c:v>43036</c:v>
                </c:pt>
                <c:pt idx="3681">
                  <c:v>43037</c:v>
                </c:pt>
                <c:pt idx="3682">
                  <c:v>43038</c:v>
                </c:pt>
                <c:pt idx="3683">
                  <c:v>43039</c:v>
                </c:pt>
                <c:pt idx="3684">
                  <c:v>43040</c:v>
                </c:pt>
                <c:pt idx="3685">
                  <c:v>43041</c:v>
                </c:pt>
                <c:pt idx="3686">
                  <c:v>43042</c:v>
                </c:pt>
                <c:pt idx="3687">
                  <c:v>43043</c:v>
                </c:pt>
                <c:pt idx="3688">
                  <c:v>43044</c:v>
                </c:pt>
                <c:pt idx="3689">
                  <c:v>43045</c:v>
                </c:pt>
                <c:pt idx="3690">
                  <c:v>43046</c:v>
                </c:pt>
                <c:pt idx="3691">
                  <c:v>43047</c:v>
                </c:pt>
                <c:pt idx="3692">
                  <c:v>43048</c:v>
                </c:pt>
                <c:pt idx="3693">
                  <c:v>43049</c:v>
                </c:pt>
                <c:pt idx="3694">
                  <c:v>43050</c:v>
                </c:pt>
                <c:pt idx="3695">
                  <c:v>43051</c:v>
                </c:pt>
                <c:pt idx="3696">
                  <c:v>43052</c:v>
                </c:pt>
                <c:pt idx="3697">
                  <c:v>43053</c:v>
                </c:pt>
                <c:pt idx="3698">
                  <c:v>43054</c:v>
                </c:pt>
                <c:pt idx="3699">
                  <c:v>43055</c:v>
                </c:pt>
                <c:pt idx="3700">
                  <c:v>43056</c:v>
                </c:pt>
                <c:pt idx="3701">
                  <c:v>43057</c:v>
                </c:pt>
                <c:pt idx="3702">
                  <c:v>43058</c:v>
                </c:pt>
                <c:pt idx="3703">
                  <c:v>43059</c:v>
                </c:pt>
                <c:pt idx="3704">
                  <c:v>43060</c:v>
                </c:pt>
                <c:pt idx="3705">
                  <c:v>43061</c:v>
                </c:pt>
                <c:pt idx="3706">
                  <c:v>43062</c:v>
                </c:pt>
                <c:pt idx="3707">
                  <c:v>43063</c:v>
                </c:pt>
                <c:pt idx="3708">
                  <c:v>43064</c:v>
                </c:pt>
                <c:pt idx="3709">
                  <c:v>43065</c:v>
                </c:pt>
                <c:pt idx="3710">
                  <c:v>43066</c:v>
                </c:pt>
                <c:pt idx="3711">
                  <c:v>43067</c:v>
                </c:pt>
                <c:pt idx="3712">
                  <c:v>43068</c:v>
                </c:pt>
                <c:pt idx="3713">
                  <c:v>43069</c:v>
                </c:pt>
                <c:pt idx="3714">
                  <c:v>43070</c:v>
                </c:pt>
                <c:pt idx="3715">
                  <c:v>43071</c:v>
                </c:pt>
                <c:pt idx="3716">
                  <c:v>43072</c:v>
                </c:pt>
                <c:pt idx="3717">
                  <c:v>43073</c:v>
                </c:pt>
                <c:pt idx="3718">
                  <c:v>43074</c:v>
                </c:pt>
                <c:pt idx="3719">
                  <c:v>43075</c:v>
                </c:pt>
                <c:pt idx="3720">
                  <c:v>43076</c:v>
                </c:pt>
                <c:pt idx="3721">
                  <c:v>43077</c:v>
                </c:pt>
                <c:pt idx="3722">
                  <c:v>43078</c:v>
                </c:pt>
                <c:pt idx="3723">
                  <c:v>43079</c:v>
                </c:pt>
                <c:pt idx="3724">
                  <c:v>43080</c:v>
                </c:pt>
                <c:pt idx="3725">
                  <c:v>43081</c:v>
                </c:pt>
                <c:pt idx="3726">
                  <c:v>43082</c:v>
                </c:pt>
                <c:pt idx="3727">
                  <c:v>43083</c:v>
                </c:pt>
                <c:pt idx="3728">
                  <c:v>43084</c:v>
                </c:pt>
                <c:pt idx="3729">
                  <c:v>43085</c:v>
                </c:pt>
                <c:pt idx="3730">
                  <c:v>43086</c:v>
                </c:pt>
                <c:pt idx="3731">
                  <c:v>43087</c:v>
                </c:pt>
                <c:pt idx="3732">
                  <c:v>43088</c:v>
                </c:pt>
                <c:pt idx="3733">
                  <c:v>43089</c:v>
                </c:pt>
                <c:pt idx="3734">
                  <c:v>43090</c:v>
                </c:pt>
                <c:pt idx="3735">
                  <c:v>43091</c:v>
                </c:pt>
                <c:pt idx="3736">
                  <c:v>43092</c:v>
                </c:pt>
                <c:pt idx="3737">
                  <c:v>43093</c:v>
                </c:pt>
                <c:pt idx="3738">
                  <c:v>43094</c:v>
                </c:pt>
                <c:pt idx="3739">
                  <c:v>43095</c:v>
                </c:pt>
                <c:pt idx="3740">
                  <c:v>43096</c:v>
                </c:pt>
                <c:pt idx="3741">
                  <c:v>43097</c:v>
                </c:pt>
                <c:pt idx="3742">
                  <c:v>43098</c:v>
                </c:pt>
                <c:pt idx="3743">
                  <c:v>43099</c:v>
                </c:pt>
                <c:pt idx="3744">
                  <c:v>43100</c:v>
                </c:pt>
                <c:pt idx="3745">
                  <c:v>43101</c:v>
                </c:pt>
                <c:pt idx="3746">
                  <c:v>43102</c:v>
                </c:pt>
                <c:pt idx="3747">
                  <c:v>43103</c:v>
                </c:pt>
                <c:pt idx="3748">
                  <c:v>43104</c:v>
                </c:pt>
                <c:pt idx="3749">
                  <c:v>43105</c:v>
                </c:pt>
                <c:pt idx="3750">
                  <c:v>43106</c:v>
                </c:pt>
                <c:pt idx="3751">
                  <c:v>43107</c:v>
                </c:pt>
                <c:pt idx="3752">
                  <c:v>43108</c:v>
                </c:pt>
                <c:pt idx="3753">
                  <c:v>43109</c:v>
                </c:pt>
                <c:pt idx="3754">
                  <c:v>43110</c:v>
                </c:pt>
                <c:pt idx="3755">
                  <c:v>43111</c:v>
                </c:pt>
                <c:pt idx="3756">
                  <c:v>43112</c:v>
                </c:pt>
                <c:pt idx="3757">
                  <c:v>43113</c:v>
                </c:pt>
                <c:pt idx="3758">
                  <c:v>43114</c:v>
                </c:pt>
                <c:pt idx="3759">
                  <c:v>43115</c:v>
                </c:pt>
                <c:pt idx="3760">
                  <c:v>43116</c:v>
                </c:pt>
                <c:pt idx="3761">
                  <c:v>43117</c:v>
                </c:pt>
                <c:pt idx="3762">
                  <c:v>43118</c:v>
                </c:pt>
                <c:pt idx="3763">
                  <c:v>43119</c:v>
                </c:pt>
                <c:pt idx="3764">
                  <c:v>43120</c:v>
                </c:pt>
                <c:pt idx="3765">
                  <c:v>43121</c:v>
                </c:pt>
                <c:pt idx="3766">
                  <c:v>43122</c:v>
                </c:pt>
                <c:pt idx="3767">
                  <c:v>43123</c:v>
                </c:pt>
                <c:pt idx="3768">
                  <c:v>43124</c:v>
                </c:pt>
                <c:pt idx="3769">
                  <c:v>43125</c:v>
                </c:pt>
                <c:pt idx="3770">
                  <c:v>43126</c:v>
                </c:pt>
                <c:pt idx="3771">
                  <c:v>43127</c:v>
                </c:pt>
                <c:pt idx="3772">
                  <c:v>43128</c:v>
                </c:pt>
                <c:pt idx="3773">
                  <c:v>43129</c:v>
                </c:pt>
                <c:pt idx="3774">
                  <c:v>43130</c:v>
                </c:pt>
                <c:pt idx="3775">
                  <c:v>43131</c:v>
                </c:pt>
                <c:pt idx="3776">
                  <c:v>43132</c:v>
                </c:pt>
                <c:pt idx="3777">
                  <c:v>43133</c:v>
                </c:pt>
                <c:pt idx="3778">
                  <c:v>43134</c:v>
                </c:pt>
                <c:pt idx="3779">
                  <c:v>43135</c:v>
                </c:pt>
                <c:pt idx="3780">
                  <c:v>43136</c:v>
                </c:pt>
                <c:pt idx="3781">
                  <c:v>43137</c:v>
                </c:pt>
                <c:pt idx="3782">
                  <c:v>43138</c:v>
                </c:pt>
                <c:pt idx="3783">
                  <c:v>43139</c:v>
                </c:pt>
                <c:pt idx="3784">
                  <c:v>43140</c:v>
                </c:pt>
                <c:pt idx="3785">
                  <c:v>43141</c:v>
                </c:pt>
                <c:pt idx="3786">
                  <c:v>43142</c:v>
                </c:pt>
                <c:pt idx="3787">
                  <c:v>43143</c:v>
                </c:pt>
                <c:pt idx="3788">
                  <c:v>43144</c:v>
                </c:pt>
                <c:pt idx="3789">
                  <c:v>43145</c:v>
                </c:pt>
                <c:pt idx="3790">
                  <c:v>43146</c:v>
                </c:pt>
                <c:pt idx="3791">
                  <c:v>43147</c:v>
                </c:pt>
                <c:pt idx="3792">
                  <c:v>43148</c:v>
                </c:pt>
                <c:pt idx="3793">
                  <c:v>43149</c:v>
                </c:pt>
                <c:pt idx="3794">
                  <c:v>43150</c:v>
                </c:pt>
                <c:pt idx="3795">
                  <c:v>43151</c:v>
                </c:pt>
                <c:pt idx="3796">
                  <c:v>43152</c:v>
                </c:pt>
                <c:pt idx="3797">
                  <c:v>43153</c:v>
                </c:pt>
                <c:pt idx="3798">
                  <c:v>43154</c:v>
                </c:pt>
                <c:pt idx="3799">
                  <c:v>43155</c:v>
                </c:pt>
                <c:pt idx="3800">
                  <c:v>43156</c:v>
                </c:pt>
                <c:pt idx="3801">
                  <c:v>43157</c:v>
                </c:pt>
                <c:pt idx="3802">
                  <c:v>43158</c:v>
                </c:pt>
                <c:pt idx="3803">
                  <c:v>43159</c:v>
                </c:pt>
                <c:pt idx="3804">
                  <c:v>43160</c:v>
                </c:pt>
                <c:pt idx="3805">
                  <c:v>43161</c:v>
                </c:pt>
                <c:pt idx="3806">
                  <c:v>43162</c:v>
                </c:pt>
                <c:pt idx="3807">
                  <c:v>43163</c:v>
                </c:pt>
                <c:pt idx="3808">
                  <c:v>43164</c:v>
                </c:pt>
                <c:pt idx="3809">
                  <c:v>43165</c:v>
                </c:pt>
                <c:pt idx="3810">
                  <c:v>43166</c:v>
                </c:pt>
                <c:pt idx="3811">
                  <c:v>43167</c:v>
                </c:pt>
                <c:pt idx="3812">
                  <c:v>43168</c:v>
                </c:pt>
                <c:pt idx="3813">
                  <c:v>43169</c:v>
                </c:pt>
                <c:pt idx="3814">
                  <c:v>43170</c:v>
                </c:pt>
                <c:pt idx="3815">
                  <c:v>43171</c:v>
                </c:pt>
                <c:pt idx="3816">
                  <c:v>43172</c:v>
                </c:pt>
                <c:pt idx="3817">
                  <c:v>43173</c:v>
                </c:pt>
                <c:pt idx="3818">
                  <c:v>43174</c:v>
                </c:pt>
                <c:pt idx="3819">
                  <c:v>43175</c:v>
                </c:pt>
                <c:pt idx="3820">
                  <c:v>43176</c:v>
                </c:pt>
                <c:pt idx="3821">
                  <c:v>43177</c:v>
                </c:pt>
                <c:pt idx="3822">
                  <c:v>43178</c:v>
                </c:pt>
                <c:pt idx="3823">
                  <c:v>43179</c:v>
                </c:pt>
                <c:pt idx="3824">
                  <c:v>43180</c:v>
                </c:pt>
                <c:pt idx="3825">
                  <c:v>43181</c:v>
                </c:pt>
                <c:pt idx="3826">
                  <c:v>43182</c:v>
                </c:pt>
                <c:pt idx="3827">
                  <c:v>43183</c:v>
                </c:pt>
                <c:pt idx="3828">
                  <c:v>43184</c:v>
                </c:pt>
                <c:pt idx="3829">
                  <c:v>43185</c:v>
                </c:pt>
                <c:pt idx="3830">
                  <c:v>43186</c:v>
                </c:pt>
                <c:pt idx="3831">
                  <c:v>43187</c:v>
                </c:pt>
                <c:pt idx="3832">
                  <c:v>43188</c:v>
                </c:pt>
                <c:pt idx="3833">
                  <c:v>43189</c:v>
                </c:pt>
                <c:pt idx="3834">
                  <c:v>43190</c:v>
                </c:pt>
                <c:pt idx="3835">
                  <c:v>43191</c:v>
                </c:pt>
                <c:pt idx="3836">
                  <c:v>43192</c:v>
                </c:pt>
                <c:pt idx="3837">
                  <c:v>43193</c:v>
                </c:pt>
                <c:pt idx="3838">
                  <c:v>43194</c:v>
                </c:pt>
                <c:pt idx="3839">
                  <c:v>43195</c:v>
                </c:pt>
                <c:pt idx="3840">
                  <c:v>43196</c:v>
                </c:pt>
                <c:pt idx="3841">
                  <c:v>43197</c:v>
                </c:pt>
                <c:pt idx="3842">
                  <c:v>43198</c:v>
                </c:pt>
                <c:pt idx="3843">
                  <c:v>43199</c:v>
                </c:pt>
                <c:pt idx="3844">
                  <c:v>43200</c:v>
                </c:pt>
                <c:pt idx="3845">
                  <c:v>43201</c:v>
                </c:pt>
                <c:pt idx="3846">
                  <c:v>43202</c:v>
                </c:pt>
                <c:pt idx="3847">
                  <c:v>43203</c:v>
                </c:pt>
                <c:pt idx="3848">
                  <c:v>43204</c:v>
                </c:pt>
                <c:pt idx="3849">
                  <c:v>43205</c:v>
                </c:pt>
                <c:pt idx="3850">
                  <c:v>43206</c:v>
                </c:pt>
                <c:pt idx="3851">
                  <c:v>43207</c:v>
                </c:pt>
                <c:pt idx="3852">
                  <c:v>43208</c:v>
                </c:pt>
                <c:pt idx="3853">
                  <c:v>43209</c:v>
                </c:pt>
                <c:pt idx="3854">
                  <c:v>43210</c:v>
                </c:pt>
                <c:pt idx="3855">
                  <c:v>43211</c:v>
                </c:pt>
                <c:pt idx="3856">
                  <c:v>43212</c:v>
                </c:pt>
                <c:pt idx="3857">
                  <c:v>43213</c:v>
                </c:pt>
                <c:pt idx="3858">
                  <c:v>43214</c:v>
                </c:pt>
                <c:pt idx="3859">
                  <c:v>43215</c:v>
                </c:pt>
                <c:pt idx="3860">
                  <c:v>43216</c:v>
                </c:pt>
                <c:pt idx="3861">
                  <c:v>43217</c:v>
                </c:pt>
                <c:pt idx="3862">
                  <c:v>43218</c:v>
                </c:pt>
                <c:pt idx="3863">
                  <c:v>43219</c:v>
                </c:pt>
                <c:pt idx="3864">
                  <c:v>43220</c:v>
                </c:pt>
                <c:pt idx="3865">
                  <c:v>43221</c:v>
                </c:pt>
                <c:pt idx="3866">
                  <c:v>43222</c:v>
                </c:pt>
                <c:pt idx="3867">
                  <c:v>43223</c:v>
                </c:pt>
                <c:pt idx="3868">
                  <c:v>43224</c:v>
                </c:pt>
                <c:pt idx="3869">
                  <c:v>43225</c:v>
                </c:pt>
                <c:pt idx="3870">
                  <c:v>43226</c:v>
                </c:pt>
                <c:pt idx="3871">
                  <c:v>43227</c:v>
                </c:pt>
                <c:pt idx="3872">
                  <c:v>43228</c:v>
                </c:pt>
                <c:pt idx="3873">
                  <c:v>43229</c:v>
                </c:pt>
                <c:pt idx="3874">
                  <c:v>43230</c:v>
                </c:pt>
                <c:pt idx="3875">
                  <c:v>43231</c:v>
                </c:pt>
                <c:pt idx="3876">
                  <c:v>43232</c:v>
                </c:pt>
                <c:pt idx="3877">
                  <c:v>43233</c:v>
                </c:pt>
                <c:pt idx="3878">
                  <c:v>43234</c:v>
                </c:pt>
                <c:pt idx="3879">
                  <c:v>43235</c:v>
                </c:pt>
                <c:pt idx="3880">
                  <c:v>43236</c:v>
                </c:pt>
                <c:pt idx="3881">
                  <c:v>43237</c:v>
                </c:pt>
                <c:pt idx="3882">
                  <c:v>43238</c:v>
                </c:pt>
                <c:pt idx="3883">
                  <c:v>43239</c:v>
                </c:pt>
                <c:pt idx="3884">
                  <c:v>43240</c:v>
                </c:pt>
                <c:pt idx="3885">
                  <c:v>43241</c:v>
                </c:pt>
                <c:pt idx="3886">
                  <c:v>43242</c:v>
                </c:pt>
                <c:pt idx="3887">
                  <c:v>43243</c:v>
                </c:pt>
                <c:pt idx="3888">
                  <c:v>43244</c:v>
                </c:pt>
                <c:pt idx="3889">
                  <c:v>43245</c:v>
                </c:pt>
                <c:pt idx="3890">
                  <c:v>43246</c:v>
                </c:pt>
                <c:pt idx="3891">
                  <c:v>43247</c:v>
                </c:pt>
                <c:pt idx="3892">
                  <c:v>43248</c:v>
                </c:pt>
                <c:pt idx="3893">
                  <c:v>43249</c:v>
                </c:pt>
                <c:pt idx="3894">
                  <c:v>43250</c:v>
                </c:pt>
                <c:pt idx="3895">
                  <c:v>43251</c:v>
                </c:pt>
                <c:pt idx="3896">
                  <c:v>43252</c:v>
                </c:pt>
                <c:pt idx="3897">
                  <c:v>43253</c:v>
                </c:pt>
                <c:pt idx="3898">
                  <c:v>43254</c:v>
                </c:pt>
                <c:pt idx="3899">
                  <c:v>43255</c:v>
                </c:pt>
                <c:pt idx="3900">
                  <c:v>43256</c:v>
                </c:pt>
                <c:pt idx="3901">
                  <c:v>43257</c:v>
                </c:pt>
                <c:pt idx="3902">
                  <c:v>43258</c:v>
                </c:pt>
                <c:pt idx="3903">
                  <c:v>43259</c:v>
                </c:pt>
                <c:pt idx="3904">
                  <c:v>43260</c:v>
                </c:pt>
                <c:pt idx="3905">
                  <c:v>43261</c:v>
                </c:pt>
                <c:pt idx="3906">
                  <c:v>43262</c:v>
                </c:pt>
                <c:pt idx="3907">
                  <c:v>43263</c:v>
                </c:pt>
                <c:pt idx="3908">
                  <c:v>43264</c:v>
                </c:pt>
                <c:pt idx="3909">
                  <c:v>43265</c:v>
                </c:pt>
                <c:pt idx="3910">
                  <c:v>43266</c:v>
                </c:pt>
                <c:pt idx="3911">
                  <c:v>43267</c:v>
                </c:pt>
                <c:pt idx="3912">
                  <c:v>43268</c:v>
                </c:pt>
                <c:pt idx="3913">
                  <c:v>43269</c:v>
                </c:pt>
                <c:pt idx="3914">
                  <c:v>43270</c:v>
                </c:pt>
                <c:pt idx="3915">
                  <c:v>43271</c:v>
                </c:pt>
                <c:pt idx="3916">
                  <c:v>43272</c:v>
                </c:pt>
                <c:pt idx="3917">
                  <c:v>43273</c:v>
                </c:pt>
                <c:pt idx="3918">
                  <c:v>43274</c:v>
                </c:pt>
                <c:pt idx="3919">
                  <c:v>43275</c:v>
                </c:pt>
                <c:pt idx="3920">
                  <c:v>43276</c:v>
                </c:pt>
                <c:pt idx="3921">
                  <c:v>43277</c:v>
                </c:pt>
                <c:pt idx="3922">
                  <c:v>43278</c:v>
                </c:pt>
                <c:pt idx="3923">
                  <c:v>43279</c:v>
                </c:pt>
                <c:pt idx="3924">
                  <c:v>43280</c:v>
                </c:pt>
                <c:pt idx="3925">
                  <c:v>43281</c:v>
                </c:pt>
                <c:pt idx="3926">
                  <c:v>43282</c:v>
                </c:pt>
                <c:pt idx="3927">
                  <c:v>43283</c:v>
                </c:pt>
                <c:pt idx="3928">
                  <c:v>43284</c:v>
                </c:pt>
                <c:pt idx="3929">
                  <c:v>43285</c:v>
                </c:pt>
                <c:pt idx="3930">
                  <c:v>43286</c:v>
                </c:pt>
                <c:pt idx="3931">
                  <c:v>43287</c:v>
                </c:pt>
                <c:pt idx="3932">
                  <c:v>43288</c:v>
                </c:pt>
                <c:pt idx="3933">
                  <c:v>43289</c:v>
                </c:pt>
                <c:pt idx="3934">
                  <c:v>43290</c:v>
                </c:pt>
                <c:pt idx="3935">
                  <c:v>43291</c:v>
                </c:pt>
                <c:pt idx="3936">
                  <c:v>43292</c:v>
                </c:pt>
                <c:pt idx="3937">
                  <c:v>43293</c:v>
                </c:pt>
                <c:pt idx="3938">
                  <c:v>43294</c:v>
                </c:pt>
                <c:pt idx="3939">
                  <c:v>43295</c:v>
                </c:pt>
                <c:pt idx="3940">
                  <c:v>43296</c:v>
                </c:pt>
                <c:pt idx="3941">
                  <c:v>43297</c:v>
                </c:pt>
                <c:pt idx="3942">
                  <c:v>43298</c:v>
                </c:pt>
                <c:pt idx="3943">
                  <c:v>43299</c:v>
                </c:pt>
                <c:pt idx="3944">
                  <c:v>43300</c:v>
                </c:pt>
                <c:pt idx="3945">
                  <c:v>43301</c:v>
                </c:pt>
                <c:pt idx="3946">
                  <c:v>43302</c:v>
                </c:pt>
                <c:pt idx="3947">
                  <c:v>43303</c:v>
                </c:pt>
                <c:pt idx="3948">
                  <c:v>43304</c:v>
                </c:pt>
                <c:pt idx="3949">
                  <c:v>43305</c:v>
                </c:pt>
                <c:pt idx="3950">
                  <c:v>43306</c:v>
                </c:pt>
                <c:pt idx="3951">
                  <c:v>43307</c:v>
                </c:pt>
                <c:pt idx="3952">
                  <c:v>43308</c:v>
                </c:pt>
                <c:pt idx="3953">
                  <c:v>43309</c:v>
                </c:pt>
                <c:pt idx="3954">
                  <c:v>43310</c:v>
                </c:pt>
                <c:pt idx="3955">
                  <c:v>43311</c:v>
                </c:pt>
                <c:pt idx="3956">
                  <c:v>43312</c:v>
                </c:pt>
                <c:pt idx="3957">
                  <c:v>43313</c:v>
                </c:pt>
                <c:pt idx="3958">
                  <c:v>43314</c:v>
                </c:pt>
                <c:pt idx="3959">
                  <c:v>43315</c:v>
                </c:pt>
                <c:pt idx="3960">
                  <c:v>43316</c:v>
                </c:pt>
                <c:pt idx="3961">
                  <c:v>43317</c:v>
                </c:pt>
                <c:pt idx="3962">
                  <c:v>43318</c:v>
                </c:pt>
                <c:pt idx="3963">
                  <c:v>43319</c:v>
                </c:pt>
                <c:pt idx="3964">
                  <c:v>43320</c:v>
                </c:pt>
                <c:pt idx="3965">
                  <c:v>43321</c:v>
                </c:pt>
                <c:pt idx="3966">
                  <c:v>43322</c:v>
                </c:pt>
                <c:pt idx="3967">
                  <c:v>43323</c:v>
                </c:pt>
                <c:pt idx="3968">
                  <c:v>43324</c:v>
                </c:pt>
                <c:pt idx="3969">
                  <c:v>43325</c:v>
                </c:pt>
                <c:pt idx="3970">
                  <c:v>43326</c:v>
                </c:pt>
                <c:pt idx="3971">
                  <c:v>43327</c:v>
                </c:pt>
                <c:pt idx="3972">
                  <c:v>43328</c:v>
                </c:pt>
                <c:pt idx="3973">
                  <c:v>43329</c:v>
                </c:pt>
                <c:pt idx="3974">
                  <c:v>43330</c:v>
                </c:pt>
                <c:pt idx="3975">
                  <c:v>43331</c:v>
                </c:pt>
                <c:pt idx="3976">
                  <c:v>43332</c:v>
                </c:pt>
                <c:pt idx="3977">
                  <c:v>43333</c:v>
                </c:pt>
                <c:pt idx="3978">
                  <c:v>43334</c:v>
                </c:pt>
                <c:pt idx="3979">
                  <c:v>43335</c:v>
                </c:pt>
                <c:pt idx="3980">
                  <c:v>43336</c:v>
                </c:pt>
                <c:pt idx="3981">
                  <c:v>43337</c:v>
                </c:pt>
                <c:pt idx="3982">
                  <c:v>43338</c:v>
                </c:pt>
                <c:pt idx="3983">
                  <c:v>43339</c:v>
                </c:pt>
                <c:pt idx="3984">
                  <c:v>43340</c:v>
                </c:pt>
                <c:pt idx="3985">
                  <c:v>43341</c:v>
                </c:pt>
                <c:pt idx="3986">
                  <c:v>43342</c:v>
                </c:pt>
                <c:pt idx="3987">
                  <c:v>43343</c:v>
                </c:pt>
                <c:pt idx="3988">
                  <c:v>43344</c:v>
                </c:pt>
                <c:pt idx="3989">
                  <c:v>43345</c:v>
                </c:pt>
                <c:pt idx="3990">
                  <c:v>43346</c:v>
                </c:pt>
                <c:pt idx="3991">
                  <c:v>43347</c:v>
                </c:pt>
                <c:pt idx="3992">
                  <c:v>43348</c:v>
                </c:pt>
                <c:pt idx="3993">
                  <c:v>43349</c:v>
                </c:pt>
                <c:pt idx="3994">
                  <c:v>43350</c:v>
                </c:pt>
                <c:pt idx="3995">
                  <c:v>43351</c:v>
                </c:pt>
                <c:pt idx="3996">
                  <c:v>43352</c:v>
                </c:pt>
                <c:pt idx="3997">
                  <c:v>43353</c:v>
                </c:pt>
                <c:pt idx="3998">
                  <c:v>43354</c:v>
                </c:pt>
                <c:pt idx="3999">
                  <c:v>43355</c:v>
                </c:pt>
                <c:pt idx="4000">
                  <c:v>43356</c:v>
                </c:pt>
                <c:pt idx="4001">
                  <c:v>43357</c:v>
                </c:pt>
                <c:pt idx="4002">
                  <c:v>43358</c:v>
                </c:pt>
                <c:pt idx="4003">
                  <c:v>43359</c:v>
                </c:pt>
                <c:pt idx="4004">
                  <c:v>43360</c:v>
                </c:pt>
                <c:pt idx="4005">
                  <c:v>43361</c:v>
                </c:pt>
                <c:pt idx="4006">
                  <c:v>43362</c:v>
                </c:pt>
                <c:pt idx="4007">
                  <c:v>43363</c:v>
                </c:pt>
                <c:pt idx="4008">
                  <c:v>43364</c:v>
                </c:pt>
                <c:pt idx="4009">
                  <c:v>43365</c:v>
                </c:pt>
                <c:pt idx="4010">
                  <c:v>43366</c:v>
                </c:pt>
                <c:pt idx="4011">
                  <c:v>43367</c:v>
                </c:pt>
                <c:pt idx="4012">
                  <c:v>43368</c:v>
                </c:pt>
                <c:pt idx="4013">
                  <c:v>43369</c:v>
                </c:pt>
                <c:pt idx="4014">
                  <c:v>43370</c:v>
                </c:pt>
                <c:pt idx="4015">
                  <c:v>43371</c:v>
                </c:pt>
                <c:pt idx="4016">
                  <c:v>43372</c:v>
                </c:pt>
                <c:pt idx="4017">
                  <c:v>43373</c:v>
                </c:pt>
              </c:numCache>
            </c:numRef>
          </c:cat>
          <c:val>
            <c:numRef>
              <c:f>'107001B'!$B$5:$B$4022</c:f>
              <c:numCache>
                <c:formatCode>General</c:formatCode>
                <c:ptCount val="4018"/>
                <c:pt idx="0">
                  <c:v>9.7799999999999994</c:v>
                </c:pt>
                <c:pt idx="1">
                  <c:v>9.51</c:v>
                </c:pt>
                <c:pt idx="2">
                  <c:v>9.92</c:v>
                </c:pt>
                <c:pt idx="3">
                  <c:v>11.04</c:v>
                </c:pt>
                <c:pt idx="4">
                  <c:v>11.88</c:v>
                </c:pt>
                <c:pt idx="5">
                  <c:v>12.18</c:v>
                </c:pt>
                <c:pt idx="6">
                  <c:v>11.61</c:v>
                </c:pt>
                <c:pt idx="7">
                  <c:v>10.46</c:v>
                </c:pt>
                <c:pt idx="8">
                  <c:v>10.51</c:v>
                </c:pt>
                <c:pt idx="9">
                  <c:v>10.63</c:v>
                </c:pt>
                <c:pt idx="10">
                  <c:v>9.68</c:v>
                </c:pt>
                <c:pt idx="11">
                  <c:v>9.18</c:v>
                </c:pt>
                <c:pt idx="12">
                  <c:v>8.51</c:v>
                </c:pt>
                <c:pt idx="13">
                  <c:v>7.59</c:v>
                </c:pt>
                <c:pt idx="14">
                  <c:v>5.91</c:v>
                </c:pt>
                <c:pt idx="15">
                  <c:v>4.8600000000000003</c:v>
                </c:pt>
                <c:pt idx="16">
                  <c:v>4.55</c:v>
                </c:pt>
                <c:pt idx="17">
                  <c:v>4.59</c:v>
                </c:pt>
                <c:pt idx="18">
                  <c:v>4.29</c:v>
                </c:pt>
                <c:pt idx="19">
                  <c:v>4.2</c:v>
                </c:pt>
                <c:pt idx="20">
                  <c:v>4.0199999999999996</c:v>
                </c:pt>
                <c:pt idx="21">
                  <c:v>3.69</c:v>
                </c:pt>
                <c:pt idx="22">
                  <c:v>3.4</c:v>
                </c:pt>
                <c:pt idx="23">
                  <c:v>3.12</c:v>
                </c:pt>
                <c:pt idx="24">
                  <c:v>3.02</c:v>
                </c:pt>
                <c:pt idx="25">
                  <c:v>2.87</c:v>
                </c:pt>
                <c:pt idx="26">
                  <c:v>3.01</c:v>
                </c:pt>
                <c:pt idx="27">
                  <c:v>3.06</c:v>
                </c:pt>
                <c:pt idx="28">
                  <c:v>2.89</c:v>
                </c:pt>
                <c:pt idx="29">
                  <c:v>2.4900000000000002</c:v>
                </c:pt>
                <c:pt idx="30">
                  <c:v>2.04</c:v>
                </c:pt>
                <c:pt idx="31">
                  <c:v>2.04</c:v>
                </c:pt>
                <c:pt idx="32">
                  <c:v>2.14</c:v>
                </c:pt>
                <c:pt idx="33">
                  <c:v>2.2400000000000002</c:v>
                </c:pt>
                <c:pt idx="34">
                  <c:v>2.5499999999999998</c:v>
                </c:pt>
                <c:pt idx="35">
                  <c:v>2.64</c:v>
                </c:pt>
                <c:pt idx="36">
                  <c:v>2.91</c:v>
                </c:pt>
                <c:pt idx="37">
                  <c:v>3.47</c:v>
                </c:pt>
                <c:pt idx="38">
                  <c:v>3.97</c:v>
                </c:pt>
                <c:pt idx="39">
                  <c:v>4</c:v>
                </c:pt>
                <c:pt idx="40">
                  <c:v>3.61</c:v>
                </c:pt>
                <c:pt idx="41">
                  <c:v>3.2</c:v>
                </c:pt>
                <c:pt idx="42">
                  <c:v>2.95</c:v>
                </c:pt>
                <c:pt idx="43">
                  <c:v>2.69</c:v>
                </c:pt>
                <c:pt idx="44">
                  <c:v>2.27</c:v>
                </c:pt>
                <c:pt idx="45">
                  <c:v>1.8</c:v>
                </c:pt>
                <c:pt idx="46">
                  <c:v>1.81</c:v>
                </c:pt>
                <c:pt idx="47">
                  <c:v>2.46</c:v>
                </c:pt>
                <c:pt idx="48">
                  <c:v>4.08</c:v>
                </c:pt>
                <c:pt idx="49">
                  <c:v>5.43</c:v>
                </c:pt>
                <c:pt idx="50">
                  <c:v>10.01</c:v>
                </c:pt>
                <c:pt idx="51">
                  <c:v>16.7</c:v>
                </c:pt>
                <c:pt idx="52">
                  <c:v>18.46</c:v>
                </c:pt>
                <c:pt idx="53">
                  <c:v>17.34</c:v>
                </c:pt>
                <c:pt idx="54">
                  <c:v>15.93</c:v>
                </c:pt>
                <c:pt idx="55">
                  <c:v>13.92</c:v>
                </c:pt>
                <c:pt idx="56">
                  <c:v>12.18</c:v>
                </c:pt>
                <c:pt idx="57">
                  <c:v>10.6</c:v>
                </c:pt>
                <c:pt idx="58">
                  <c:v>8.9499999999999993</c:v>
                </c:pt>
                <c:pt idx="59">
                  <c:v>7.6</c:v>
                </c:pt>
                <c:pt idx="60">
                  <c:v>5.52</c:v>
                </c:pt>
                <c:pt idx="61">
                  <c:v>4</c:v>
                </c:pt>
                <c:pt idx="62">
                  <c:v>3.24</c:v>
                </c:pt>
                <c:pt idx="63">
                  <c:v>3.25</c:v>
                </c:pt>
                <c:pt idx="64">
                  <c:v>3.82</c:v>
                </c:pt>
                <c:pt idx="65">
                  <c:v>4.3600000000000003</c:v>
                </c:pt>
                <c:pt idx="66">
                  <c:v>4.12</c:v>
                </c:pt>
                <c:pt idx="67">
                  <c:v>3.77</c:v>
                </c:pt>
                <c:pt idx="68">
                  <c:v>2.9</c:v>
                </c:pt>
                <c:pt idx="69">
                  <c:v>3.53</c:v>
                </c:pt>
                <c:pt idx="70">
                  <c:v>4.2300000000000004</c:v>
                </c:pt>
                <c:pt idx="71">
                  <c:v>3.67</c:v>
                </c:pt>
                <c:pt idx="72">
                  <c:v>2.91</c:v>
                </c:pt>
                <c:pt idx="73">
                  <c:v>2.2799999999999998</c:v>
                </c:pt>
                <c:pt idx="74">
                  <c:v>1.68</c:v>
                </c:pt>
                <c:pt idx="75">
                  <c:v>1.19</c:v>
                </c:pt>
                <c:pt idx="76">
                  <c:v>0.83</c:v>
                </c:pt>
                <c:pt idx="77">
                  <c:v>0.59</c:v>
                </c:pt>
                <c:pt idx="78">
                  <c:v>0.59</c:v>
                </c:pt>
                <c:pt idx="79">
                  <c:v>0.47</c:v>
                </c:pt>
                <c:pt idx="80">
                  <c:v>0.39</c:v>
                </c:pt>
                <c:pt idx="81">
                  <c:v>0.38</c:v>
                </c:pt>
                <c:pt idx="82">
                  <c:v>0.32</c:v>
                </c:pt>
                <c:pt idx="83">
                  <c:v>0.25</c:v>
                </c:pt>
                <c:pt idx="84">
                  <c:v>0.2</c:v>
                </c:pt>
                <c:pt idx="85">
                  <c:v>0.17</c:v>
                </c:pt>
                <c:pt idx="86">
                  <c:v>0.17</c:v>
                </c:pt>
                <c:pt idx="87">
                  <c:v>0.86</c:v>
                </c:pt>
                <c:pt idx="88">
                  <c:v>1.1200000000000001</c:v>
                </c:pt>
                <c:pt idx="89">
                  <c:v>27.57</c:v>
                </c:pt>
                <c:pt idx="90">
                  <c:v>84.39</c:v>
                </c:pt>
                <c:pt idx="91">
                  <c:v>65.16</c:v>
                </c:pt>
                <c:pt idx="92">
                  <c:v>46.34</c:v>
                </c:pt>
                <c:pt idx="93">
                  <c:v>35.880000000000003</c:v>
                </c:pt>
                <c:pt idx="94">
                  <c:v>28.99</c:v>
                </c:pt>
                <c:pt idx="95">
                  <c:v>41.8</c:v>
                </c:pt>
                <c:pt idx="96">
                  <c:v>41.97</c:v>
                </c:pt>
                <c:pt idx="97">
                  <c:v>31.51</c:v>
                </c:pt>
                <c:pt idx="98">
                  <c:v>30.9</c:v>
                </c:pt>
                <c:pt idx="99">
                  <c:v>51.38</c:v>
                </c:pt>
                <c:pt idx="100">
                  <c:v>94.42</c:v>
                </c:pt>
                <c:pt idx="101">
                  <c:v>77.03</c:v>
                </c:pt>
                <c:pt idx="102">
                  <c:v>211.44</c:v>
                </c:pt>
                <c:pt idx="103">
                  <c:v>293.25</c:v>
                </c:pt>
                <c:pt idx="104">
                  <c:v>154.52000000000001</c:v>
                </c:pt>
                <c:pt idx="105">
                  <c:v>163.97</c:v>
                </c:pt>
                <c:pt idx="106">
                  <c:v>162.99</c:v>
                </c:pt>
                <c:pt idx="107">
                  <c:v>110.48</c:v>
                </c:pt>
                <c:pt idx="108">
                  <c:v>159.22999999999999</c:v>
                </c:pt>
                <c:pt idx="109">
                  <c:v>98.14</c:v>
                </c:pt>
                <c:pt idx="110">
                  <c:v>76.13</c:v>
                </c:pt>
                <c:pt idx="111">
                  <c:v>111.32</c:v>
                </c:pt>
                <c:pt idx="112">
                  <c:v>77.14</c:v>
                </c:pt>
                <c:pt idx="113">
                  <c:v>124.06</c:v>
                </c:pt>
                <c:pt idx="114">
                  <c:v>144.26</c:v>
                </c:pt>
                <c:pt idx="115">
                  <c:v>221.02</c:v>
                </c:pt>
                <c:pt idx="116">
                  <c:v>161.13999999999999</c:v>
                </c:pt>
                <c:pt idx="117">
                  <c:v>175.32</c:v>
                </c:pt>
                <c:pt idx="118">
                  <c:v>117.18</c:v>
                </c:pt>
                <c:pt idx="119">
                  <c:v>77.67</c:v>
                </c:pt>
                <c:pt idx="120">
                  <c:v>60.18</c:v>
                </c:pt>
                <c:pt idx="121">
                  <c:v>55.38</c:v>
                </c:pt>
                <c:pt idx="122">
                  <c:v>52</c:v>
                </c:pt>
                <c:pt idx="123">
                  <c:v>47.51</c:v>
                </c:pt>
                <c:pt idx="124">
                  <c:v>48.02</c:v>
                </c:pt>
                <c:pt idx="125">
                  <c:v>41.52</c:v>
                </c:pt>
                <c:pt idx="126">
                  <c:v>40.299999999999997</c:v>
                </c:pt>
                <c:pt idx="127">
                  <c:v>48.4</c:v>
                </c:pt>
                <c:pt idx="128">
                  <c:v>46.48</c:v>
                </c:pt>
                <c:pt idx="129">
                  <c:v>45.23</c:v>
                </c:pt>
                <c:pt idx="130">
                  <c:v>69.81</c:v>
                </c:pt>
                <c:pt idx="131">
                  <c:v>510.34</c:v>
                </c:pt>
                <c:pt idx="132">
                  <c:v>3224.84</c:v>
                </c:pt>
                <c:pt idx="133">
                  <c:v>1212.46</c:v>
                </c:pt>
                <c:pt idx="134">
                  <c:v>656.17</c:v>
                </c:pt>
                <c:pt idx="135">
                  <c:v>1748.3</c:v>
                </c:pt>
                <c:pt idx="136">
                  <c:v>2153.11</c:v>
                </c:pt>
                <c:pt idx="137">
                  <c:v>954.57</c:v>
                </c:pt>
                <c:pt idx="138">
                  <c:v>803.56</c:v>
                </c:pt>
                <c:pt idx="139">
                  <c:v>3922.32</c:v>
                </c:pt>
                <c:pt idx="140">
                  <c:v>5037.76</c:v>
                </c:pt>
                <c:pt idx="141">
                  <c:v>3266.76</c:v>
                </c:pt>
                <c:pt idx="142">
                  <c:v>3712.03</c:v>
                </c:pt>
                <c:pt idx="143">
                  <c:v>5754.39</c:v>
                </c:pt>
                <c:pt idx="144">
                  <c:v>4111.34</c:v>
                </c:pt>
                <c:pt idx="145">
                  <c:v>2858.44</c:v>
                </c:pt>
                <c:pt idx="146">
                  <c:v>3280.61</c:v>
                </c:pt>
                <c:pt idx="147">
                  <c:v>5268.88</c:v>
                </c:pt>
                <c:pt idx="148">
                  <c:v>5694.75</c:v>
                </c:pt>
                <c:pt idx="149">
                  <c:v>4734.74</c:v>
                </c:pt>
                <c:pt idx="150">
                  <c:v>6047.52</c:v>
                </c:pt>
                <c:pt idx="151">
                  <c:v>4227.74</c:v>
                </c:pt>
                <c:pt idx="152">
                  <c:v>3133.94</c:v>
                </c:pt>
                <c:pt idx="153">
                  <c:v>2841.4</c:v>
                </c:pt>
                <c:pt idx="154">
                  <c:v>15264.37</c:v>
                </c:pt>
                <c:pt idx="155">
                  <c:v>8686.51</c:v>
                </c:pt>
                <c:pt idx="156">
                  <c:v>6076.6</c:v>
                </c:pt>
                <c:pt idx="157">
                  <c:v>6132.18</c:v>
                </c:pt>
                <c:pt idx="158">
                  <c:v>6781.37</c:v>
                </c:pt>
                <c:pt idx="159">
                  <c:v>4355.08</c:v>
                </c:pt>
                <c:pt idx="160">
                  <c:v>3256.12</c:v>
                </c:pt>
                <c:pt idx="161">
                  <c:v>2790.86</c:v>
                </c:pt>
                <c:pt idx="162">
                  <c:v>2366.9299999999998</c:v>
                </c:pt>
                <c:pt idx="163">
                  <c:v>1724.04</c:v>
                </c:pt>
                <c:pt idx="164">
                  <c:v>1621.13</c:v>
                </c:pt>
                <c:pt idx="165">
                  <c:v>2221.7399999999998</c:v>
                </c:pt>
                <c:pt idx="166">
                  <c:v>2285.21</c:v>
                </c:pt>
                <c:pt idx="167">
                  <c:v>1523.11</c:v>
                </c:pt>
                <c:pt idx="168">
                  <c:v>1931.34</c:v>
                </c:pt>
                <c:pt idx="169">
                  <c:v>1291.23</c:v>
                </c:pt>
                <c:pt idx="170">
                  <c:v>1015.22</c:v>
                </c:pt>
                <c:pt idx="171">
                  <c:v>774.65</c:v>
                </c:pt>
                <c:pt idx="172">
                  <c:v>666.79</c:v>
                </c:pt>
                <c:pt idx="173">
                  <c:v>601.66</c:v>
                </c:pt>
                <c:pt idx="174">
                  <c:v>538.32000000000005</c:v>
                </c:pt>
                <c:pt idx="175">
                  <c:v>505.95</c:v>
                </c:pt>
                <c:pt idx="176">
                  <c:v>513.09</c:v>
                </c:pt>
                <c:pt idx="177">
                  <c:v>481.72</c:v>
                </c:pt>
                <c:pt idx="178">
                  <c:v>436.64</c:v>
                </c:pt>
                <c:pt idx="179">
                  <c:v>402.89</c:v>
                </c:pt>
                <c:pt idx="180">
                  <c:v>383.68</c:v>
                </c:pt>
                <c:pt idx="181">
                  <c:v>766.12</c:v>
                </c:pt>
                <c:pt idx="182">
                  <c:v>854.86</c:v>
                </c:pt>
                <c:pt idx="183">
                  <c:v>569.57000000000005</c:v>
                </c:pt>
                <c:pt idx="184">
                  <c:v>1190.1500000000001</c:v>
                </c:pt>
                <c:pt idx="185">
                  <c:v>1523.75</c:v>
                </c:pt>
                <c:pt idx="186">
                  <c:v>1019.88</c:v>
                </c:pt>
                <c:pt idx="187">
                  <c:v>890.07</c:v>
                </c:pt>
                <c:pt idx="188">
                  <c:v>790.16</c:v>
                </c:pt>
                <c:pt idx="189">
                  <c:v>690.8</c:v>
                </c:pt>
                <c:pt idx="190">
                  <c:v>648.52</c:v>
                </c:pt>
                <c:pt idx="191">
                  <c:v>744.45</c:v>
                </c:pt>
                <c:pt idx="192">
                  <c:v>660.96</c:v>
                </c:pt>
                <c:pt idx="193">
                  <c:v>539.72</c:v>
                </c:pt>
                <c:pt idx="194">
                  <c:v>479.03</c:v>
                </c:pt>
                <c:pt idx="195">
                  <c:v>445.08</c:v>
                </c:pt>
                <c:pt idx="196">
                  <c:v>404.8</c:v>
                </c:pt>
                <c:pt idx="197">
                  <c:v>352.91</c:v>
                </c:pt>
                <c:pt idx="198">
                  <c:v>316.22000000000003</c:v>
                </c:pt>
                <c:pt idx="199">
                  <c:v>288.16000000000003</c:v>
                </c:pt>
                <c:pt idx="200">
                  <c:v>253.37</c:v>
                </c:pt>
                <c:pt idx="201">
                  <c:v>225.31</c:v>
                </c:pt>
                <c:pt idx="202">
                  <c:v>216.01</c:v>
                </c:pt>
                <c:pt idx="203">
                  <c:v>207.14</c:v>
                </c:pt>
                <c:pt idx="204">
                  <c:v>194.22</c:v>
                </c:pt>
                <c:pt idx="205">
                  <c:v>166.1</c:v>
                </c:pt>
                <c:pt idx="206">
                  <c:v>150.05000000000001</c:v>
                </c:pt>
                <c:pt idx="207">
                  <c:v>146.86000000000001</c:v>
                </c:pt>
                <c:pt idx="208">
                  <c:v>142.13999999999999</c:v>
                </c:pt>
                <c:pt idx="209">
                  <c:v>143.91</c:v>
                </c:pt>
                <c:pt idx="210">
                  <c:v>140.96</c:v>
                </c:pt>
                <c:pt idx="211">
                  <c:v>134.72999999999999</c:v>
                </c:pt>
                <c:pt idx="212">
                  <c:v>131.38999999999999</c:v>
                </c:pt>
                <c:pt idx="213">
                  <c:v>132.78</c:v>
                </c:pt>
                <c:pt idx="214">
                  <c:v>134.88</c:v>
                </c:pt>
                <c:pt idx="215">
                  <c:v>131.47999999999999</c:v>
                </c:pt>
                <c:pt idx="216">
                  <c:v>124.3</c:v>
                </c:pt>
                <c:pt idx="217">
                  <c:v>115.73</c:v>
                </c:pt>
                <c:pt idx="218">
                  <c:v>110.86</c:v>
                </c:pt>
                <c:pt idx="219">
                  <c:v>107.83</c:v>
                </c:pt>
                <c:pt idx="220">
                  <c:v>106.66</c:v>
                </c:pt>
                <c:pt idx="221">
                  <c:v>103.23</c:v>
                </c:pt>
                <c:pt idx="222">
                  <c:v>101.13</c:v>
                </c:pt>
                <c:pt idx="223">
                  <c:v>99.55</c:v>
                </c:pt>
                <c:pt idx="224">
                  <c:v>97.29</c:v>
                </c:pt>
                <c:pt idx="225">
                  <c:v>96.98</c:v>
                </c:pt>
                <c:pt idx="226">
                  <c:v>95.99</c:v>
                </c:pt>
                <c:pt idx="227">
                  <c:v>96.73</c:v>
                </c:pt>
                <c:pt idx="228">
                  <c:v>95</c:v>
                </c:pt>
                <c:pt idx="229">
                  <c:v>93.01</c:v>
                </c:pt>
                <c:pt idx="230">
                  <c:v>91.24</c:v>
                </c:pt>
                <c:pt idx="231">
                  <c:v>89.79</c:v>
                </c:pt>
                <c:pt idx="232">
                  <c:v>88.74</c:v>
                </c:pt>
                <c:pt idx="233">
                  <c:v>87.18</c:v>
                </c:pt>
                <c:pt idx="234">
                  <c:v>86.05</c:v>
                </c:pt>
                <c:pt idx="235">
                  <c:v>85.21</c:v>
                </c:pt>
                <c:pt idx="236">
                  <c:v>89.48</c:v>
                </c:pt>
                <c:pt idx="237">
                  <c:v>88.23</c:v>
                </c:pt>
                <c:pt idx="238">
                  <c:v>87.57</c:v>
                </c:pt>
                <c:pt idx="239">
                  <c:v>84.38</c:v>
                </c:pt>
                <c:pt idx="240">
                  <c:v>85.22</c:v>
                </c:pt>
                <c:pt idx="241">
                  <c:v>81.92</c:v>
                </c:pt>
                <c:pt idx="242">
                  <c:v>80.41</c:v>
                </c:pt>
                <c:pt idx="243">
                  <c:v>79.010000000000005</c:v>
                </c:pt>
                <c:pt idx="244">
                  <c:v>77.63</c:v>
                </c:pt>
                <c:pt idx="245">
                  <c:v>76.39</c:v>
                </c:pt>
                <c:pt idx="246">
                  <c:v>75.349999999999994</c:v>
                </c:pt>
                <c:pt idx="247">
                  <c:v>74.28</c:v>
                </c:pt>
                <c:pt idx="248">
                  <c:v>73.31</c:v>
                </c:pt>
                <c:pt idx="249">
                  <c:v>72.64</c:v>
                </c:pt>
                <c:pt idx="250">
                  <c:v>71.650000000000006</c:v>
                </c:pt>
                <c:pt idx="251">
                  <c:v>70.64</c:v>
                </c:pt>
                <c:pt idx="252">
                  <c:v>69.739999999999995</c:v>
                </c:pt>
                <c:pt idx="253">
                  <c:v>69.59</c:v>
                </c:pt>
                <c:pt idx="254">
                  <c:v>69.099999999999994</c:v>
                </c:pt>
                <c:pt idx="255">
                  <c:v>68.099999999999994</c:v>
                </c:pt>
                <c:pt idx="256">
                  <c:v>68.55</c:v>
                </c:pt>
                <c:pt idx="257">
                  <c:v>69.78</c:v>
                </c:pt>
                <c:pt idx="258">
                  <c:v>66.459999999999994</c:v>
                </c:pt>
                <c:pt idx="259">
                  <c:v>65.17</c:v>
                </c:pt>
                <c:pt idx="260">
                  <c:v>64.66</c:v>
                </c:pt>
                <c:pt idx="261">
                  <c:v>67.03</c:v>
                </c:pt>
                <c:pt idx="262">
                  <c:v>64.790000000000006</c:v>
                </c:pt>
                <c:pt idx="263">
                  <c:v>62.81</c:v>
                </c:pt>
                <c:pt idx="264">
                  <c:v>61.71</c:v>
                </c:pt>
                <c:pt idx="265">
                  <c:v>60.74</c:v>
                </c:pt>
                <c:pt idx="266">
                  <c:v>59.53</c:v>
                </c:pt>
                <c:pt idx="267">
                  <c:v>58.49</c:v>
                </c:pt>
                <c:pt idx="268">
                  <c:v>57.75</c:v>
                </c:pt>
                <c:pt idx="269">
                  <c:v>57.09</c:v>
                </c:pt>
                <c:pt idx="270">
                  <c:v>56.44</c:v>
                </c:pt>
                <c:pt idx="271">
                  <c:v>55.79</c:v>
                </c:pt>
                <c:pt idx="272">
                  <c:v>55.12</c:v>
                </c:pt>
                <c:pt idx="273">
                  <c:v>54.09</c:v>
                </c:pt>
                <c:pt idx="274">
                  <c:v>53.32</c:v>
                </c:pt>
                <c:pt idx="275">
                  <c:v>52.58</c:v>
                </c:pt>
                <c:pt idx="276">
                  <c:v>51.85</c:v>
                </c:pt>
                <c:pt idx="277">
                  <c:v>51.19</c:v>
                </c:pt>
                <c:pt idx="278">
                  <c:v>50.75</c:v>
                </c:pt>
                <c:pt idx="279">
                  <c:v>50.09</c:v>
                </c:pt>
                <c:pt idx="280">
                  <c:v>49.41</c:v>
                </c:pt>
                <c:pt idx="281">
                  <c:v>48.75</c:v>
                </c:pt>
                <c:pt idx="282">
                  <c:v>48.09</c:v>
                </c:pt>
                <c:pt idx="283">
                  <c:v>47.43</c:v>
                </c:pt>
                <c:pt idx="284">
                  <c:v>46.79</c:v>
                </c:pt>
                <c:pt idx="285">
                  <c:v>45.98</c:v>
                </c:pt>
                <c:pt idx="286">
                  <c:v>45.21</c:v>
                </c:pt>
                <c:pt idx="287">
                  <c:v>44.39</c:v>
                </c:pt>
                <c:pt idx="288">
                  <c:v>43.9</c:v>
                </c:pt>
                <c:pt idx="289">
                  <c:v>56.78</c:v>
                </c:pt>
                <c:pt idx="290">
                  <c:v>54.13</c:v>
                </c:pt>
                <c:pt idx="291">
                  <c:v>47.08</c:v>
                </c:pt>
                <c:pt idx="292">
                  <c:v>45.14</c:v>
                </c:pt>
                <c:pt idx="293">
                  <c:v>43.95</c:v>
                </c:pt>
                <c:pt idx="294">
                  <c:v>43.17</c:v>
                </c:pt>
                <c:pt idx="295">
                  <c:v>42.95</c:v>
                </c:pt>
                <c:pt idx="296">
                  <c:v>46.25</c:v>
                </c:pt>
                <c:pt idx="297">
                  <c:v>46.72</c:v>
                </c:pt>
                <c:pt idx="298">
                  <c:v>43.15</c:v>
                </c:pt>
                <c:pt idx="299">
                  <c:v>41.67</c:v>
                </c:pt>
                <c:pt idx="300">
                  <c:v>40.619999999999997</c:v>
                </c:pt>
                <c:pt idx="301">
                  <c:v>39.67</c:v>
                </c:pt>
                <c:pt idx="302">
                  <c:v>38.89</c:v>
                </c:pt>
                <c:pt idx="303">
                  <c:v>38.19</c:v>
                </c:pt>
                <c:pt idx="304">
                  <c:v>37.42</c:v>
                </c:pt>
                <c:pt idx="305">
                  <c:v>36.57</c:v>
                </c:pt>
                <c:pt idx="306">
                  <c:v>36.03</c:v>
                </c:pt>
                <c:pt idx="307">
                  <c:v>35.4</c:v>
                </c:pt>
                <c:pt idx="308">
                  <c:v>34.89</c:v>
                </c:pt>
                <c:pt idx="309">
                  <c:v>34.229999999999997</c:v>
                </c:pt>
                <c:pt idx="310">
                  <c:v>33.65</c:v>
                </c:pt>
                <c:pt idx="311">
                  <c:v>33.08</c:v>
                </c:pt>
                <c:pt idx="312">
                  <c:v>32.520000000000003</c:v>
                </c:pt>
                <c:pt idx="313">
                  <c:v>31.97</c:v>
                </c:pt>
                <c:pt idx="314">
                  <c:v>31.42</c:v>
                </c:pt>
                <c:pt idx="315">
                  <c:v>30.88</c:v>
                </c:pt>
                <c:pt idx="316">
                  <c:v>30.32</c:v>
                </c:pt>
                <c:pt idx="317">
                  <c:v>29.74</c:v>
                </c:pt>
                <c:pt idx="318">
                  <c:v>29.17</c:v>
                </c:pt>
                <c:pt idx="319">
                  <c:v>28.61</c:v>
                </c:pt>
                <c:pt idx="320">
                  <c:v>28.05</c:v>
                </c:pt>
                <c:pt idx="321">
                  <c:v>27.49</c:v>
                </c:pt>
                <c:pt idx="322">
                  <c:v>26.89</c:v>
                </c:pt>
                <c:pt idx="323">
                  <c:v>26.31</c:v>
                </c:pt>
                <c:pt idx="324">
                  <c:v>25.78</c:v>
                </c:pt>
                <c:pt idx="325">
                  <c:v>25.44</c:v>
                </c:pt>
                <c:pt idx="326">
                  <c:v>24.93</c:v>
                </c:pt>
                <c:pt idx="327">
                  <c:v>24.4</c:v>
                </c:pt>
                <c:pt idx="328">
                  <c:v>23.88</c:v>
                </c:pt>
                <c:pt idx="329">
                  <c:v>23.37</c:v>
                </c:pt>
                <c:pt idx="330">
                  <c:v>22.87</c:v>
                </c:pt>
                <c:pt idx="331">
                  <c:v>22.38</c:v>
                </c:pt>
                <c:pt idx="332">
                  <c:v>22.07</c:v>
                </c:pt>
                <c:pt idx="333">
                  <c:v>21.55</c:v>
                </c:pt>
                <c:pt idx="334">
                  <c:v>21.22</c:v>
                </c:pt>
                <c:pt idx="335">
                  <c:v>20.02</c:v>
                </c:pt>
                <c:pt idx="336">
                  <c:v>16.66</c:v>
                </c:pt>
                <c:pt idx="337">
                  <c:v>14.65</c:v>
                </c:pt>
                <c:pt idx="338">
                  <c:v>13.79</c:v>
                </c:pt>
                <c:pt idx="339">
                  <c:v>13.87</c:v>
                </c:pt>
                <c:pt idx="340">
                  <c:v>14.33</c:v>
                </c:pt>
                <c:pt idx="341">
                  <c:v>14.44</c:v>
                </c:pt>
                <c:pt idx="342">
                  <c:v>14.18</c:v>
                </c:pt>
                <c:pt idx="343">
                  <c:v>13.25</c:v>
                </c:pt>
                <c:pt idx="344">
                  <c:v>11.68</c:v>
                </c:pt>
                <c:pt idx="345">
                  <c:v>12.49</c:v>
                </c:pt>
                <c:pt idx="346">
                  <c:v>85.91</c:v>
                </c:pt>
                <c:pt idx="347">
                  <c:v>192.59</c:v>
                </c:pt>
                <c:pt idx="348">
                  <c:v>58.31</c:v>
                </c:pt>
                <c:pt idx="349">
                  <c:v>37.31</c:v>
                </c:pt>
                <c:pt idx="350">
                  <c:v>28.34</c:v>
                </c:pt>
                <c:pt idx="351">
                  <c:v>23.33</c:v>
                </c:pt>
                <c:pt idx="352">
                  <c:v>19.55</c:v>
                </c:pt>
                <c:pt idx="353">
                  <c:v>15.77</c:v>
                </c:pt>
                <c:pt idx="354">
                  <c:v>13</c:v>
                </c:pt>
                <c:pt idx="355">
                  <c:v>11.08</c:v>
                </c:pt>
                <c:pt idx="356">
                  <c:v>9.67</c:v>
                </c:pt>
                <c:pt idx="357">
                  <c:v>8.42</c:v>
                </c:pt>
                <c:pt idx="358">
                  <c:v>7.56</c:v>
                </c:pt>
                <c:pt idx="359">
                  <c:v>6.95</c:v>
                </c:pt>
                <c:pt idx="360">
                  <c:v>6.03</c:v>
                </c:pt>
                <c:pt idx="361">
                  <c:v>4.97</c:v>
                </c:pt>
                <c:pt idx="362">
                  <c:v>4.25</c:v>
                </c:pt>
                <c:pt idx="363">
                  <c:v>3.71</c:v>
                </c:pt>
                <c:pt idx="364">
                  <c:v>3.31</c:v>
                </c:pt>
                <c:pt idx="365">
                  <c:v>3.32</c:v>
                </c:pt>
                <c:pt idx="366">
                  <c:v>3.29</c:v>
                </c:pt>
                <c:pt idx="367">
                  <c:v>3.08</c:v>
                </c:pt>
                <c:pt idx="368">
                  <c:v>2.87</c:v>
                </c:pt>
                <c:pt idx="369">
                  <c:v>2.85</c:v>
                </c:pt>
                <c:pt idx="370">
                  <c:v>2.92</c:v>
                </c:pt>
                <c:pt idx="371">
                  <c:v>3.06</c:v>
                </c:pt>
                <c:pt idx="372">
                  <c:v>3.28</c:v>
                </c:pt>
                <c:pt idx="373">
                  <c:v>3.02</c:v>
                </c:pt>
                <c:pt idx="374">
                  <c:v>2.48</c:v>
                </c:pt>
                <c:pt idx="375">
                  <c:v>2.11</c:v>
                </c:pt>
                <c:pt idx="376">
                  <c:v>1.75</c:v>
                </c:pt>
                <c:pt idx="377">
                  <c:v>1.53</c:v>
                </c:pt>
                <c:pt idx="378">
                  <c:v>1.69</c:v>
                </c:pt>
                <c:pt idx="379">
                  <c:v>2.92</c:v>
                </c:pt>
                <c:pt idx="380">
                  <c:v>6.44</c:v>
                </c:pt>
                <c:pt idx="381">
                  <c:v>9.06</c:v>
                </c:pt>
                <c:pt idx="382">
                  <c:v>7.51</c:v>
                </c:pt>
                <c:pt idx="383">
                  <c:v>5.54</c:v>
                </c:pt>
                <c:pt idx="384">
                  <c:v>4.34</c:v>
                </c:pt>
                <c:pt idx="385">
                  <c:v>3.19</c:v>
                </c:pt>
                <c:pt idx="386">
                  <c:v>2.12</c:v>
                </c:pt>
                <c:pt idx="387">
                  <c:v>1.44</c:v>
                </c:pt>
                <c:pt idx="388">
                  <c:v>1.05</c:v>
                </c:pt>
                <c:pt idx="389">
                  <c:v>0.82</c:v>
                </c:pt>
                <c:pt idx="390">
                  <c:v>0.72</c:v>
                </c:pt>
                <c:pt idx="391">
                  <c:v>0.66</c:v>
                </c:pt>
                <c:pt idx="392">
                  <c:v>0.6</c:v>
                </c:pt>
                <c:pt idx="393">
                  <c:v>0.51</c:v>
                </c:pt>
                <c:pt idx="394">
                  <c:v>0.41</c:v>
                </c:pt>
                <c:pt idx="395">
                  <c:v>0.39</c:v>
                </c:pt>
                <c:pt idx="396">
                  <c:v>0.35</c:v>
                </c:pt>
                <c:pt idx="397">
                  <c:v>0.3</c:v>
                </c:pt>
                <c:pt idx="398">
                  <c:v>0.23</c:v>
                </c:pt>
                <c:pt idx="399">
                  <c:v>0.22</c:v>
                </c:pt>
                <c:pt idx="400">
                  <c:v>0.23</c:v>
                </c:pt>
                <c:pt idx="401">
                  <c:v>0.17</c:v>
                </c:pt>
                <c:pt idx="402">
                  <c:v>0.17</c:v>
                </c:pt>
                <c:pt idx="403">
                  <c:v>0.17</c:v>
                </c:pt>
                <c:pt idx="404">
                  <c:v>0.17</c:v>
                </c:pt>
                <c:pt idx="405">
                  <c:v>0.18</c:v>
                </c:pt>
                <c:pt idx="406">
                  <c:v>0.18</c:v>
                </c:pt>
                <c:pt idx="407">
                  <c:v>0.17</c:v>
                </c:pt>
                <c:pt idx="408">
                  <c:v>0.14000000000000001</c:v>
                </c:pt>
                <c:pt idx="409">
                  <c:v>0.12</c:v>
                </c:pt>
                <c:pt idx="410">
                  <c:v>0.13</c:v>
                </c:pt>
                <c:pt idx="411">
                  <c:v>0.1</c:v>
                </c:pt>
                <c:pt idx="412">
                  <c:v>0.09</c:v>
                </c:pt>
                <c:pt idx="413">
                  <c:v>0.1</c:v>
                </c:pt>
                <c:pt idx="414">
                  <c:v>0.11</c:v>
                </c:pt>
                <c:pt idx="415">
                  <c:v>0.12</c:v>
                </c:pt>
                <c:pt idx="416">
                  <c:v>0.11</c:v>
                </c:pt>
                <c:pt idx="417">
                  <c:v>0.12</c:v>
                </c:pt>
                <c:pt idx="418">
                  <c:v>0.13</c:v>
                </c:pt>
                <c:pt idx="419">
                  <c:v>0.11</c:v>
                </c:pt>
                <c:pt idx="420">
                  <c:v>0.09</c:v>
                </c:pt>
                <c:pt idx="421">
                  <c:v>0.1</c:v>
                </c:pt>
                <c:pt idx="422">
                  <c:v>0.13</c:v>
                </c:pt>
                <c:pt idx="423">
                  <c:v>0.23</c:v>
                </c:pt>
                <c:pt idx="424">
                  <c:v>0.56999999999999995</c:v>
                </c:pt>
                <c:pt idx="425">
                  <c:v>1</c:v>
                </c:pt>
                <c:pt idx="426">
                  <c:v>1.2</c:v>
                </c:pt>
                <c:pt idx="427">
                  <c:v>1.2</c:v>
                </c:pt>
                <c:pt idx="428">
                  <c:v>1.03</c:v>
                </c:pt>
                <c:pt idx="429">
                  <c:v>0.78</c:v>
                </c:pt>
                <c:pt idx="430">
                  <c:v>0.56000000000000005</c:v>
                </c:pt>
                <c:pt idx="431">
                  <c:v>0.47</c:v>
                </c:pt>
                <c:pt idx="432">
                  <c:v>0.48</c:v>
                </c:pt>
                <c:pt idx="433">
                  <c:v>0.54</c:v>
                </c:pt>
                <c:pt idx="434">
                  <c:v>0.61</c:v>
                </c:pt>
                <c:pt idx="435">
                  <c:v>0.81</c:v>
                </c:pt>
                <c:pt idx="436">
                  <c:v>1.04</c:v>
                </c:pt>
                <c:pt idx="437">
                  <c:v>1.08</c:v>
                </c:pt>
                <c:pt idx="438">
                  <c:v>1.22</c:v>
                </c:pt>
                <c:pt idx="439">
                  <c:v>1.1299999999999999</c:v>
                </c:pt>
                <c:pt idx="440">
                  <c:v>0.88</c:v>
                </c:pt>
                <c:pt idx="441">
                  <c:v>2.0699999999999998</c:v>
                </c:pt>
                <c:pt idx="442">
                  <c:v>2.66</c:v>
                </c:pt>
                <c:pt idx="443">
                  <c:v>1.59</c:v>
                </c:pt>
                <c:pt idx="444">
                  <c:v>1.02</c:v>
                </c:pt>
                <c:pt idx="445">
                  <c:v>0.83</c:v>
                </c:pt>
                <c:pt idx="446">
                  <c:v>0.76</c:v>
                </c:pt>
                <c:pt idx="447">
                  <c:v>0.8</c:v>
                </c:pt>
                <c:pt idx="448">
                  <c:v>0.87</c:v>
                </c:pt>
                <c:pt idx="449">
                  <c:v>0.89</c:v>
                </c:pt>
                <c:pt idx="450">
                  <c:v>0.97</c:v>
                </c:pt>
                <c:pt idx="451">
                  <c:v>1.01</c:v>
                </c:pt>
                <c:pt idx="452">
                  <c:v>1.02</c:v>
                </c:pt>
                <c:pt idx="453">
                  <c:v>1.58</c:v>
                </c:pt>
                <c:pt idx="454">
                  <c:v>2.2200000000000002</c:v>
                </c:pt>
                <c:pt idx="455">
                  <c:v>2.0299999999999998</c:v>
                </c:pt>
                <c:pt idx="456">
                  <c:v>1.67</c:v>
                </c:pt>
                <c:pt idx="457">
                  <c:v>8.2899999999999991</c:v>
                </c:pt>
                <c:pt idx="458">
                  <c:v>56.63</c:v>
                </c:pt>
                <c:pt idx="459">
                  <c:v>38.81</c:v>
                </c:pt>
                <c:pt idx="460">
                  <c:v>26.26</c:v>
                </c:pt>
                <c:pt idx="461">
                  <c:v>153.36000000000001</c:v>
                </c:pt>
                <c:pt idx="462">
                  <c:v>261.45</c:v>
                </c:pt>
                <c:pt idx="463">
                  <c:v>671.39</c:v>
                </c:pt>
                <c:pt idx="464">
                  <c:v>1283.98</c:v>
                </c:pt>
                <c:pt idx="465">
                  <c:v>342.26</c:v>
                </c:pt>
                <c:pt idx="466">
                  <c:v>994.29</c:v>
                </c:pt>
                <c:pt idx="467">
                  <c:v>3531.21</c:v>
                </c:pt>
                <c:pt idx="468">
                  <c:v>2798.14</c:v>
                </c:pt>
                <c:pt idx="469">
                  <c:v>2994.99</c:v>
                </c:pt>
                <c:pt idx="470">
                  <c:v>1105.7</c:v>
                </c:pt>
                <c:pt idx="471">
                  <c:v>460.16</c:v>
                </c:pt>
                <c:pt idx="472">
                  <c:v>1284.96</c:v>
                </c:pt>
                <c:pt idx="473">
                  <c:v>889.58</c:v>
                </c:pt>
                <c:pt idx="474">
                  <c:v>881.04</c:v>
                </c:pt>
                <c:pt idx="475">
                  <c:v>2739.7</c:v>
                </c:pt>
                <c:pt idx="476">
                  <c:v>813.26</c:v>
                </c:pt>
                <c:pt idx="477">
                  <c:v>2058.89</c:v>
                </c:pt>
                <c:pt idx="478">
                  <c:v>836.6</c:v>
                </c:pt>
                <c:pt idx="479">
                  <c:v>1532.15</c:v>
                </c:pt>
                <c:pt idx="480">
                  <c:v>1744.17</c:v>
                </c:pt>
                <c:pt idx="481">
                  <c:v>659.37</c:v>
                </c:pt>
                <c:pt idx="482">
                  <c:v>388.46</c:v>
                </c:pt>
                <c:pt idx="483">
                  <c:v>277.60000000000002</c:v>
                </c:pt>
                <c:pt idx="484">
                  <c:v>213.94</c:v>
                </c:pt>
                <c:pt idx="485">
                  <c:v>176.46</c:v>
                </c:pt>
                <c:pt idx="486">
                  <c:v>1382.89</c:v>
                </c:pt>
                <c:pt idx="487">
                  <c:v>2668.8</c:v>
                </c:pt>
                <c:pt idx="488">
                  <c:v>2914.3</c:v>
                </c:pt>
                <c:pt idx="489">
                  <c:v>1419.64</c:v>
                </c:pt>
                <c:pt idx="490">
                  <c:v>814.25</c:v>
                </c:pt>
                <c:pt idx="491">
                  <c:v>519.02</c:v>
                </c:pt>
                <c:pt idx="492">
                  <c:v>517.24</c:v>
                </c:pt>
                <c:pt idx="493">
                  <c:v>3609.49</c:v>
                </c:pt>
                <c:pt idx="494">
                  <c:v>5538.2</c:v>
                </c:pt>
                <c:pt idx="495">
                  <c:v>4512.43</c:v>
                </c:pt>
                <c:pt idx="496">
                  <c:v>3154.09</c:v>
                </c:pt>
                <c:pt idx="497">
                  <c:v>2473.56</c:v>
                </c:pt>
                <c:pt idx="498">
                  <c:v>2702.27</c:v>
                </c:pt>
                <c:pt idx="499">
                  <c:v>2963.16</c:v>
                </c:pt>
                <c:pt idx="500">
                  <c:v>1621.76</c:v>
                </c:pt>
                <c:pt idx="501">
                  <c:v>1033.76</c:v>
                </c:pt>
                <c:pt idx="502">
                  <c:v>735.67</c:v>
                </c:pt>
                <c:pt idx="503">
                  <c:v>773.41</c:v>
                </c:pt>
                <c:pt idx="504">
                  <c:v>550.74</c:v>
                </c:pt>
                <c:pt idx="505">
                  <c:v>337.32</c:v>
                </c:pt>
                <c:pt idx="506">
                  <c:v>281.27</c:v>
                </c:pt>
                <c:pt idx="507">
                  <c:v>245.42</c:v>
                </c:pt>
                <c:pt idx="508">
                  <c:v>225.66</c:v>
                </c:pt>
                <c:pt idx="509">
                  <c:v>238.05</c:v>
                </c:pt>
                <c:pt idx="510">
                  <c:v>368.04</c:v>
                </c:pt>
                <c:pt idx="511">
                  <c:v>370.05</c:v>
                </c:pt>
                <c:pt idx="512">
                  <c:v>5304.83</c:v>
                </c:pt>
                <c:pt idx="513">
                  <c:v>3475.65</c:v>
                </c:pt>
                <c:pt idx="514">
                  <c:v>1779.54</c:v>
                </c:pt>
                <c:pt idx="515">
                  <c:v>951.22</c:v>
                </c:pt>
                <c:pt idx="516">
                  <c:v>666.85</c:v>
                </c:pt>
                <c:pt idx="517">
                  <c:v>509.77</c:v>
                </c:pt>
                <c:pt idx="518">
                  <c:v>401.28</c:v>
                </c:pt>
                <c:pt idx="519">
                  <c:v>340.38</c:v>
                </c:pt>
                <c:pt idx="520">
                  <c:v>341.97</c:v>
                </c:pt>
                <c:pt idx="521">
                  <c:v>347.51</c:v>
                </c:pt>
                <c:pt idx="522">
                  <c:v>592.29999999999995</c:v>
                </c:pt>
                <c:pt idx="523">
                  <c:v>588.15</c:v>
                </c:pt>
                <c:pt idx="524">
                  <c:v>442.05</c:v>
                </c:pt>
                <c:pt idx="525">
                  <c:v>1158.1600000000001</c:v>
                </c:pt>
                <c:pt idx="526">
                  <c:v>986.77</c:v>
                </c:pt>
                <c:pt idx="527">
                  <c:v>607.98</c:v>
                </c:pt>
                <c:pt idx="528">
                  <c:v>468.23</c:v>
                </c:pt>
                <c:pt idx="529">
                  <c:v>411.49</c:v>
                </c:pt>
                <c:pt idx="530">
                  <c:v>359.93</c:v>
                </c:pt>
                <c:pt idx="531">
                  <c:v>304.93</c:v>
                </c:pt>
                <c:pt idx="532">
                  <c:v>262.83</c:v>
                </c:pt>
                <c:pt idx="533">
                  <c:v>236.76</c:v>
                </c:pt>
                <c:pt idx="534">
                  <c:v>213.97</c:v>
                </c:pt>
                <c:pt idx="535">
                  <c:v>189.15</c:v>
                </c:pt>
                <c:pt idx="536">
                  <c:v>174.52</c:v>
                </c:pt>
                <c:pt idx="537">
                  <c:v>161.03</c:v>
                </c:pt>
                <c:pt idx="538">
                  <c:v>147.69</c:v>
                </c:pt>
                <c:pt idx="539">
                  <c:v>137.84</c:v>
                </c:pt>
                <c:pt idx="540">
                  <c:v>130.33000000000001</c:v>
                </c:pt>
                <c:pt idx="541">
                  <c:v>119.82</c:v>
                </c:pt>
                <c:pt idx="542">
                  <c:v>113.62</c:v>
                </c:pt>
                <c:pt idx="543">
                  <c:v>109.66</c:v>
                </c:pt>
                <c:pt idx="544">
                  <c:v>105.91</c:v>
                </c:pt>
                <c:pt idx="545">
                  <c:v>101.54</c:v>
                </c:pt>
                <c:pt idx="546">
                  <c:v>92.37</c:v>
                </c:pt>
                <c:pt idx="547">
                  <c:v>87.56</c:v>
                </c:pt>
                <c:pt idx="548">
                  <c:v>82.1</c:v>
                </c:pt>
                <c:pt idx="549">
                  <c:v>78.08</c:v>
                </c:pt>
                <c:pt idx="550">
                  <c:v>73.930000000000007</c:v>
                </c:pt>
                <c:pt idx="551">
                  <c:v>69.52</c:v>
                </c:pt>
                <c:pt idx="552">
                  <c:v>69.72</c:v>
                </c:pt>
                <c:pt idx="553">
                  <c:v>67.69</c:v>
                </c:pt>
                <c:pt idx="554">
                  <c:v>71.709999999999994</c:v>
                </c:pt>
                <c:pt idx="555">
                  <c:v>70.75</c:v>
                </c:pt>
                <c:pt idx="556">
                  <c:v>78.5</c:v>
                </c:pt>
                <c:pt idx="557">
                  <c:v>91.17</c:v>
                </c:pt>
                <c:pt idx="558">
                  <c:v>160.26</c:v>
                </c:pt>
                <c:pt idx="559">
                  <c:v>174.92</c:v>
                </c:pt>
                <c:pt idx="560">
                  <c:v>106.6</c:v>
                </c:pt>
                <c:pt idx="561">
                  <c:v>3833.04</c:v>
                </c:pt>
                <c:pt idx="562">
                  <c:v>2518.04</c:v>
                </c:pt>
                <c:pt idx="563">
                  <c:v>835.56</c:v>
                </c:pt>
                <c:pt idx="564">
                  <c:v>509.81</c:v>
                </c:pt>
                <c:pt idx="565">
                  <c:v>383.02</c:v>
                </c:pt>
                <c:pt idx="566">
                  <c:v>293.5</c:v>
                </c:pt>
                <c:pt idx="567">
                  <c:v>230.45</c:v>
                </c:pt>
                <c:pt idx="568">
                  <c:v>187.25</c:v>
                </c:pt>
                <c:pt idx="569">
                  <c:v>161.07</c:v>
                </c:pt>
                <c:pt idx="570">
                  <c:v>145.74</c:v>
                </c:pt>
                <c:pt idx="571">
                  <c:v>126.57</c:v>
                </c:pt>
                <c:pt idx="572">
                  <c:v>119.62</c:v>
                </c:pt>
                <c:pt idx="573">
                  <c:v>109.31</c:v>
                </c:pt>
                <c:pt idx="574">
                  <c:v>101.69</c:v>
                </c:pt>
                <c:pt idx="575">
                  <c:v>92.74</c:v>
                </c:pt>
                <c:pt idx="576">
                  <c:v>84.43</c:v>
                </c:pt>
                <c:pt idx="577">
                  <c:v>77.86</c:v>
                </c:pt>
                <c:pt idx="578">
                  <c:v>70.319999999999993</c:v>
                </c:pt>
                <c:pt idx="579">
                  <c:v>80.12</c:v>
                </c:pt>
                <c:pt idx="580">
                  <c:v>81.69</c:v>
                </c:pt>
                <c:pt idx="581">
                  <c:v>72.569999999999993</c:v>
                </c:pt>
                <c:pt idx="582">
                  <c:v>76.81</c:v>
                </c:pt>
                <c:pt idx="583">
                  <c:v>91.11</c:v>
                </c:pt>
                <c:pt idx="584">
                  <c:v>76.41</c:v>
                </c:pt>
                <c:pt idx="585">
                  <c:v>73.540000000000006</c:v>
                </c:pt>
                <c:pt idx="586">
                  <c:v>102.36</c:v>
                </c:pt>
                <c:pt idx="587">
                  <c:v>118.26</c:v>
                </c:pt>
                <c:pt idx="588">
                  <c:v>111.03</c:v>
                </c:pt>
                <c:pt idx="589">
                  <c:v>90.86</c:v>
                </c:pt>
                <c:pt idx="590">
                  <c:v>74.180000000000007</c:v>
                </c:pt>
                <c:pt idx="591">
                  <c:v>70.92</c:v>
                </c:pt>
                <c:pt idx="592">
                  <c:v>68.290000000000006</c:v>
                </c:pt>
                <c:pt idx="593">
                  <c:v>63.27</c:v>
                </c:pt>
                <c:pt idx="594">
                  <c:v>58.51</c:v>
                </c:pt>
                <c:pt idx="595">
                  <c:v>55.58</c:v>
                </c:pt>
                <c:pt idx="596">
                  <c:v>54.24</c:v>
                </c:pt>
                <c:pt idx="597">
                  <c:v>53.71</c:v>
                </c:pt>
                <c:pt idx="598">
                  <c:v>52.02</c:v>
                </c:pt>
                <c:pt idx="599">
                  <c:v>51.87</c:v>
                </c:pt>
                <c:pt idx="600">
                  <c:v>49.04</c:v>
                </c:pt>
                <c:pt idx="601">
                  <c:v>47.8</c:v>
                </c:pt>
                <c:pt idx="602">
                  <c:v>47.1</c:v>
                </c:pt>
                <c:pt idx="603">
                  <c:v>49.36</c:v>
                </c:pt>
                <c:pt idx="604">
                  <c:v>61.46</c:v>
                </c:pt>
                <c:pt idx="605">
                  <c:v>59.29</c:v>
                </c:pt>
                <c:pt idx="606">
                  <c:v>57.06</c:v>
                </c:pt>
                <c:pt idx="607">
                  <c:v>55.34</c:v>
                </c:pt>
                <c:pt idx="608">
                  <c:v>52.44</c:v>
                </c:pt>
                <c:pt idx="609">
                  <c:v>48.49</c:v>
                </c:pt>
                <c:pt idx="610">
                  <c:v>48.47</c:v>
                </c:pt>
                <c:pt idx="611">
                  <c:v>45.67</c:v>
                </c:pt>
                <c:pt idx="612">
                  <c:v>43.06</c:v>
                </c:pt>
                <c:pt idx="613">
                  <c:v>42.37</c:v>
                </c:pt>
                <c:pt idx="614">
                  <c:v>41.92</c:v>
                </c:pt>
                <c:pt idx="615">
                  <c:v>41.26</c:v>
                </c:pt>
                <c:pt idx="616">
                  <c:v>41.25</c:v>
                </c:pt>
                <c:pt idx="617">
                  <c:v>41.18</c:v>
                </c:pt>
                <c:pt idx="618">
                  <c:v>42.26</c:v>
                </c:pt>
                <c:pt idx="619">
                  <c:v>38.67</c:v>
                </c:pt>
                <c:pt idx="620">
                  <c:v>36.950000000000003</c:v>
                </c:pt>
                <c:pt idx="621">
                  <c:v>35.630000000000003</c:v>
                </c:pt>
                <c:pt idx="622">
                  <c:v>33.92</c:v>
                </c:pt>
                <c:pt idx="623">
                  <c:v>36.54</c:v>
                </c:pt>
                <c:pt idx="624">
                  <c:v>38.61</c:v>
                </c:pt>
                <c:pt idx="625">
                  <c:v>40.799999999999997</c:v>
                </c:pt>
                <c:pt idx="626">
                  <c:v>38.53</c:v>
                </c:pt>
                <c:pt idx="627">
                  <c:v>37.159999999999997</c:v>
                </c:pt>
                <c:pt idx="628">
                  <c:v>36.64</c:v>
                </c:pt>
                <c:pt idx="629">
                  <c:v>36.01</c:v>
                </c:pt>
                <c:pt idx="630">
                  <c:v>34.57</c:v>
                </c:pt>
                <c:pt idx="631">
                  <c:v>33.22</c:v>
                </c:pt>
                <c:pt idx="632">
                  <c:v>33.159999999999997</c:v>
                </c:pt>
                <c:pt idx="633">
                  <c:v>33.96</c:v>
                </c:pt>
                <c:pt idx="634">
                  <c:v>33.69</c:v>
                </c:pt>
                <c:pt idx="635">
                  <c:v>32.65</c:v>
                </c:pt>
                <c:pt idx="636">
                  <c:v>32.81</c:v>
                </c:pt>
                <c:pt idx="637">
                  <c:v>32.01</c:v>
                </c:pt>
                <c:pt idx="638">
                  <c:v>31.05</c:v>
                </c:pt>
                <c:pt idx="639">
                  <c:v>30.83</c:v>
                </c:pt>
                <c:pt idx="640">
                  <c:v>31.36</c:v>
                </c:pt>
                <c:pt idx="641">
                  <c:v>32.74</c:v>
                </c:pt>
                <c:pt idx="642">
                  <c:v>32.92</c:v>
                </c:pt>
                <c:pt idx="643">
                  <c:v>32.43</c:v>
                </c:pt>
                <c:pt idx="644">
                  <c:v>31.57</c:v>
                </c:pt>
                <c:pt idx="645">
                  <c:v>31.04</c:v>
                </c:pt>
                <c:pt idx="646">
                  <c:v>30.95</c:v>
                </c:pt>
                <c:pt idx="647">
                  <c:v>30.72</c:v>
                </c:pt>
                <c:pt idx="648">
                  <c:v>30.37</c:v>
                </c:pt>
                <c:pt idx="649">
                  <c:v>28.6</c:v>
                </c:pt>
                <c:pt idx="650">
                  <c:v>27.79</c:v>
                </c:pt>
                <c:pt idx="651">
                  <c:v>27.45</c:v>
                </c:pt>
                <c:pt idx="652">
                  <c:v>27.51</c:v>
                </c:pt>
                <c:pt idx="653">
                  <c:v>27.82</c:v>
                </c:pt>
                <c:pt idx="654">
                  <c:v>27.41</c:v>
                </c:pt>
                <c:pt idx="655">
                  <c:v>25.94</c:v>
                </c:pt>
                <c:pt idx="656">
                  <c:v>25.03</c:v>
                </c:pt>
                <c:pt idx="657">
                  <c:v>23.72</c:v>
                </c:pt>
                <c:pt idx="658">
                  <c:v>22.07</c:v>
                </c:pt>
                <c:pt idx="659">
                  <c:v>21.58</c:v>
                </c:pt>
                <c:pt idx="660">
                  <c:v>20.88</c:v>
                </c:pt>
                <c:pt idx="661">
                  <c:v>19.55</c:v>
                </c:pt>
                <c:pt idx="662">
                  <c:v>19.7</c:v>
                </c:pt>
                <c:pt idx="663">
                  <c:v>19.13</c:v>
                </c:pt>
                <c:pt idx="664">
                  <c:v>19.59</c:v>
                </c:pt>
                <c:pt idx="665">
                  <c:v>19.41</c:v>
                </c:pt>
                <c:pt idx="666">
                  <c:v>21.85</c:v>
                </c:pt>
                <c:pt idx="667">
                  <c:v>23.96</c:v>
                </c:pt>
                <c:pt idx="668">
                  <c:v>23.88</c:v>
                </c:pt>
                <c:pt idx="669">
                  <c:v>23.87</c:v>
                </c:pt>
                <c:pt idx="670">
                  <c:v>23.85</c:v>
                </c:pt>
                <c:pt idx="671">
                  <c:v>24.59</c:v>
                </c:pt>
                <c:pt idx="672">
                  <c:v>24.74</c:v>
                </c:pt>
                <c:pt idx="673">
                  <c:v>25.02</c:v>
                </c:pt>
                <c:pt idx="674">
                  <c:v>22.58</c:v>
                </c:pt>
                <c:pt idx="675">
                  <c:v>23.16</c:v>
                </c:pt>
                <c:pt idx="676">
                  <c:v>21.72</c:v>
                </c:pt>
                <c:pt idx="677">
                  <c:v>19.25</c:v>
                </c:pt>
                <c:pt idx="678">
                  <c:v>18.39</c:v>
                </c:pt>
                <c:pt idx="679">
                  <c:v>21.87</c:v>
                </c:pt>
                <c:pt idx="680">
                  <c:v>18.61</c:v>
                </c:pt>
                <c:pt idx="681">
                  <c:v>16.329999999999998</c:v>
                </c:pt>
                <c:pt idx="682">
                  <c:v>14.02</c:v>
                </c:pt>
                <c:pt idx="683">
                  <c:v>11.27</c:v>
                </c:pt>
                <c:pt idx="684">
                  <c:v>10.5</c:v>
                </c:pt>
                <c:pt idx="685">
                  <c:v>9.94</c:v>
                </c:pt>
                <c:pt idx="686">
                  <c:v>9.44</c:v>
                </c:pt>
                <c:pt idx="687">
                  <c:v>8.75</c:v>
                </c:pt>
                <c:pt idx="688">
                  <c:v>7.78</c:v>
                </c:pt>
                <c:pt idx="689">
                  <c:v>6.66</c:v>
                </c:pt>
                <c:pt idx="690">
                  <c:v>5.4</c:v>
                </c:pt>
                <c:pt idx="691">
                  <c:v>4.63</c:v>
                </c:pt>
                <c:pt idx="692">
                  <c:v>4.1500000000000004</c:v>
                </c:pt>
                <c:pt idx="693">
                  <c:v>3.75</c:v>
                </c:pt>
                <c:pt idx="694">
                  <c:v>3.4</c:v>
                </c:pt>
                <c:pt idx="695">
                  <c:v>3.18</c:v>
                </c:pt>
                <c:pt idx="696">
                  <c:v>2.98</c:v>
                </c:pt>
                <c:pt idx="697">
                  <c:v>2.8</c:v>
                </c:pt>
                <c:pt idx="698">
                  <c:v>2.61</c:v>
                </c:pt>
                <c:pt idx="699">
                  <c:v>2.34</c:v>
                </c:pt>
                <c:pt idx="700">
                  <c:v>2.16</c:v>
                </c:pt>
                <c:pt idx="701">
                  <c:v>2.0699999999999998</c:v>
                </c:pt>
                <c:pt idx="702">
                  <c:v>1.97</c:v>
                </c:pt>
                <c:pt idx="703">
                  <c:v>1.88</c:v>
                </c:pt>
                <c:pt idx="704">
                  <c:v>1.78</c:v>
                </c:pt>
                <c:pt idx="705">
                  <c:v>1.69</c:v>
                </c:pt>
                <c:pt idx="706">
                  <c:v>1.61</c:v>
                </c:pt>
                <c:pt idx="707">
                  <c:v>1.46</c:v>
                </c:pt>
                <c:pt idx="708">
                  <c:v>1.31</c:v>
                </c:pt>
                <c:pt idx="709">
                  <c:v>1.18</c:v>
                </c:pt>
                <c:pt idx="710">
                  <c:v>0.87</c:v>
                </c:pt>
                <c:pt idx="711">
                  <c:v>0.66</c:v>
                </c:pt>
                <c:pt idx="712">
                  <c:v>0.53</c:v>
                </c:pt>
                <c:pt idx="713">
                  <c:v>0.43</c:v>
                </c:pt>
                <c:pt idx="714">
                  <c:v>0.39</c:v>
                </c:pt>
                <c:pt idx="715">
                  <c:v>0.34</c:v>
                </c:pt>
                <c:pt idx="716">
                  <c:v>0.32</c:v>
                </c:pt>
                <c:pt idx="717">
                  <c:v>0.33</c:v>
                </c:pt>
                <c:pt idx="718">
                  <c:v>0.27</c:v>
                </c:pt>
                <c:pt idx="719">
                  <c:v>0.2</c:v>
                </c:pt>
                <c:pt idx="720">
                  <c:v>0.15</c:v>
                </c:pt>
                <c:pt idx="721">
                  <c:v>0.13</c:v>
                </c:pt>
                <c:pt idx="722">
                  <c:v>0.11</c:v>
                </c:pt>
                <c:pt idx="723">
                  <c:v>0.05</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531.34</c:v>
                </c:pt>
                <c:pt idx="840">
                  <c:v>725.52</c:v>
                </c:pt>
                <c:pt idx="841">
                  <c:v>523.84</c:v>
                </c:pt>
                <c:pt idx="842">
                  <c:v>568.66</c:v>
                </c:pt>
                <c:pt idx="843">
                  <c:v>1902.86</c:v>
                </c:pt>
                <c:pt idx="844">
                  <c:v>3352.53</c:v>
                </c:pt>
                <c:pt idx="845">
                  <c:v>3538.54</c:v>
                </c:pt>
                <c:pt idx="846">
                  <c:v>6458.48</c:v>
                </c:pt>
                <c:pt idx="847">
                  <c:v>4550.91</c:v>
                </c:pt>
                <c:pt idx="848">
                  <c:v>2805.38</c:v>
                </c:pt>
                <c:pt idx="849">
                  <c:v>3981.03</c:v>
                </c:pt>
                <c:pt idx="850">
                  <c:v>3196.05</c:v>
                </c:pt>
                <c:pt idx="851">
                  <c:v>2061.09</c:v>
                </c:pt>
                <c:pt idx="852">
                  <c:v>2059.81</c:v>
                </c:pt>
                <c:pt idx="853">
                  <c:v>2335.98</c:v>
                </c:pt>
                <c:pt idx="854">
                  <c:v>1238.52</c:v>
                </c:pt>
                <c:pt idx="855">
                  <c:v>695.04</c:v>
                </c:pt>
                <c:pt idx="856">
                  <c:v>488.44</c:v>
                </c:pt>
                <c:pt idx="857">
                  <c:v>350.6</c:v>
                </c:pt>
                <c:pt idx="858">
                  <c:v>323.77</c:v>
                </c:pt>
                <c:pt idx="859">
                  <c:v>332.19</c:v>
                </c:pt>
                <c:pt idx="860">
                  <c:v>632.82000000000005</c:v>
                </c:pt>
                <c:pt idx="861">
                  <c:v>549.52</c:v>
                </c:pt>
                <c:pt idx="862">
                  <c:v>383.45</c:v>
                </c:pt>
                <c:pt idx="863">
                  <c:v>253.83</c:v>
                </c:pt>
                <c:pt idx="864">
                  <c:v>420.58</c:v>
                </c:pt>
                <c:pt idx="865">
                  <c:v>1557.25</c:v>
                </c:pt>
                <c:pt idx="866">
                  <c:v>1334.86</c:v>
                </c:pt>
                <c:pt idx="867">
                  <c:v>929.11</c:v>
                </c:pt>
                <c:pt idx="868">
                  <c:v>880.54</c:v>
                </c:pt>
                <c:pt idx="869">
                  <c:v>1178.58</c:v>
                </c:pt>
                <c:pt idx="870">
                  <c:v>1558.66</c:v>
                </c:pt>
                <c:pt idx="871">
                  <c:v>3110.32</c:v>
                </c:pt>
                <c:pt idx="872">
                  <c:v>2330.69</c:v>
                </c:pt>
                <c:pt idx="873">
                  <c:v>1830.61</c:v>
                </c:pt>
                <c:pt idx="874">
                  <c:v>1500.29</c:v>
                </c:pt>
                <c:pt idx="875">
                  <c:v>9694.19</c:v>
                </c:pt>
                <c:pt idx="876">
                  <c:v>4362.9399999999996</c:v>
                </c:pt>
                <c:pt idx="877">
                  <c:v>5158.2</c:v>
                </c:pt>
                <c:pt idx="878">
                  <c:v>3496.25</c:v>
                </c:pt>
                <c:pt idx="879">
                  <c:v>2780.66</c:v>
                </c:pt>
                <c:pt idx="880">
                  <c:v>2612.41</c:v>
                </c:pt>
                <c:pt idx="881">
                  <c:v>3261.72</c:v>
                </c:pt>
                <c:pt idx="882">
                  <c:v>1988</c:v>
                </c:pt>
                <c:pt idx="883">
                  <c:v>1347.39</c:v>
                </c:pt>
                <c:pt idx="884">
                  <c:v>1206.25</c:v>
                </c:pt>
                <c:pt idx="885">
                  <c:v>853.53</c:v>
                </c:pt>
                <c:pt idx="886">
                  <c:v>675.81</c:v>
                </c:pt>
                <c:pt idx="887">
                  <c:v>575.25</c:v>
                </c:pt>
                <c:pt idx="888">
                  <c:v>490.22</c:v>
                </c:pt>
                <c:pt idx="889">
                  <c:v>515.26</c:v>
                </c:pt>
                <c:pt idx="890">
                  <c:v>522.5</c:v>
                </c:pt>
                <c:pt idx="891">
                  <c:v>477.94</c:v>
                </c:pt>
                <c:pt idx="892">
                  <c:v>407.44</c:v>
                </c:pt>
                <c:pt idx="893">
                  <c:v>388.7</c:v>
                </c:pt>
                <c:pt idx="894">
                  <c:v>351.92</c:v>
                </c:pt>
                <c:pt idx="895">
                  <c:v>439.78</c:v>
                </c:pt>
                <c:pt idx="896">
                  <c:v>397.02</c:v>
                </c:pt>
                <c:pt idx="897">
                  <c:v>352.79</c:v>
                </c:pt>
                <c:pt idx="898">
                  <c:v>316.83999999999997</c:v>
                </c:pt>
                <c:pt idx="899">
                  <c:v>288.85000000000002</c:v>
                </c:pt>
                <c:pt idx="900">
                  <c:v>293.27999999999997</c:v>
                </c:pt>
                <c:pt idx="901">
                  <c:v>262.38</c:v>
                </c:pt>
                <c:pt idx="902">
                  <c:v>237.53</c:v>
                </c:pt>
                <c:pt idx="903">
                  <c:v>241.14</c:v>
                </c:pt>
                <c:pt idx="904">
                  <c:v>408.09</c:v>
                </c:pt>
                <c:pt idx="905">
                  <c:v>406.99</c:v>
                </c:pt>
                <c:pt idx="906">
                  <c:v>414.29</c:v>
                </c:pt>
                <c:pt idx="907">
                  <c:v>2609.35</c:v>
                </c:pt>
                <c:pt idx="908">
                  <c:v>4643.1099999999997</c:v>
                </c:pt>
                <c:pt idx="909">
                  <c:v>5822.14</c:v>
                </c:pt>
                <c:pt idx="910">
                  <c:v>3952.1</c:v>
                </c:pt>
                <c:pt idx="911">
                  <c:v>5529.06</c:v>
                </c:pt>
                <c:pt idx="912">
                  <c:v>6120.31</c:v>
                </c:pt>
                <c:pt idx="913">
                  <c:v>8102.45</c:v>
                </c:pt>
                <c:pt idx="914">
                  <c:v>7852.92</c:v>
                </c:pt>
                <c:pt idx="915">
                  <c:v>6799.52</c:v>
                </c:pt>
                <c:pt idx="916">
                  <c:v>5107.58</c:v>
                </c:pt>
                <c:pt idx="917">
                  <c:v>6237.77</c:v>
                </c:pt>
                <c:pt idx="918">
                  <c:v>8786.59</c:v>
                </c:pt>
                <c:pt idx="919">
                  <c:v>6157.44</c:v>
                </c:pt>
                <c:pt idx="920">
                  <c:v>3911.73</c:v>
                </c:pt>
                <c:pt idx="921">
                  <c:v>3144.27</c:v>
                </c:pt>
                <c:pt idx="922">
                  <c:v>2763.66</c:v>
                </c:pt>
                <c:pt idx="923">
                  <c:v>2367.44</c:v>
                </c:pt>
                <c:pt idx="924">
                  <c:v>1880.26</c:v>
                </c:pt>
                <c:pt idx="925">
                  <c:v>1591.07</c:v>
                </c:pt>
                <c:pt idx="926">
                  <c:v>1389.35</c:v>
                </c:pt>
                <c:pt idx="927">
                  <c:v>1261.69</c:v>
                </c:pt>
                <c:pt idx="928">
                  <c:v>1175.8800000000001</c:v>
                </c:pt>
                <c:pt idx="929">
                  <c:v>1043.73</c:v>
                </c:pt>
                <c:pt idx="930">
                  <c:v>960.87</c:v>
                </c:pt>
                <c:pt idx="931">
                  <c:v>912.37</c:v>
                </c:pt>
                <c:pt idx="932">
                  <c:v>878.89</c:v>
                </c:pt>
                <c:pt idx="933">
                  <c:v>838.56</c:v>
                </c:pt>
                <c:pt idx="934">
                  <c:v>801.35</c:v>
                </c:pt>
                <c:pt idx="935">
                  <c:v>767.14</c:v>
                </c:pt>
                <c:pt idx="936">
                  <c:v>745.69</c:v>
                </c:pt>
                <c:pt idx="937">
                  <c:v>844.24</c:v>
                </c:pt>
                <c:pt idx="938">
                  <c:v>759.94</c:v>
                </c:pt>
                <c:pt idx="939">
                  <c:v>692.51</c:v>
                </c:pt>
                <c:pt idx="940">
                  <c:v>754.16</c:v>
                </c:pt>
                <c:pt idx="941">
                  <c:v>765.32</c:v>
                </c:pt>
                <c:pt idx="942">
                  <c:v>635.67999999999995</c:v>
                </c:pt>
                <c:pt idx="943">
                  <c:v>622.52</c:v>
                </c:pt>
                <c:pt idx="944">
                  <c:v>673.27</c:v>
                </c:pt>
                <c:pt idx="945">
                  <c:v>1387.24</c:v>
                </c:pt>
                <c:pt idx="946">
                  <c:v>1136.3399999999999</c:v>
                </c:pt>
                <c:pt idx="947">
                  <c:v>795.3</c:v>
                </c:pt>
                <c:pt idx="948">
                  <c:v>666.38</c:v>
                </c:pt>
                <c:pt idx="949">
                  <c:v>587.19000000000005</c:v>
                </c:pt>
                <c:pt idx="950">
                  <c:v>526.20000000000005</c:v>
                </c:pt>
                <c:pt idx="951">
                  <c:v>486.43</c:v>
                </c:pt>
                <c:pt idx="952">
                  <c:v>464.8</c:v>
                </c:pt>
                <c:pt idx="953">
                  <c:v>443.62</c:v>
                </c:pt>
                <c:pt idx="954">
                  <c:v>426.89</c:v>
                </c:pt>
                <c:pt idx="955">
                  <c:v>411.83</c:v>
                </c:pt>
                <c:pt idx="956">
                  <c:v>398.71</c:v>
                </c:pt>
                <c:pt idx="957">
                  <c:v>384.01</c:v>
                </c:pt>
                <c:pt idx="958">
                  <c:v>369.47</c:v>
                </c:pt>
                <c:pt idx="959">
                  <c:v>353.32</c:v>
                </c:pt>
                <c:pt idx="960">
                  <c:v>338.84</c:v>
                </c:pt>
                <c:pt idx="961">
                  <c:v>331.18</c:v>
                </c:pt>
                <c:pt idx="962">
                  <c:v>323.05</c:v>
                </c:pt>
                <c:pt idx="963">
                  <c:v>308.66000000000003</c:v>
                </c:pt>
                <c:pt idx="964">
                  <c:v>288.73</c:v>
                </c:pt>
                <c:pt idx="965">
                  <c:v>279.11</c:v>
                </c:pt>
                <c:pt idx="966">
                  <c:v>270.91000000000003</c:v>
                </c:pt>
                <c:pt idx="967">
                  <c:v>263.17</c:v>
                </c:pt>
                <c:pt idx="968">
                  <c:v>251.32</c:v>
                </c:pt>
                <c:pt idx="969">
                  <c:v>242.5</c:v>
                </c:pt>
                <c:pt idx="970">
                  <c:v>233.81</c:v>
                </c:pt>
                <c:pt idx="971">
                  <c:v>228.65</c:v>
                </c:pt>
                <c:pt idx="972">
                  <c:v>223.3</c:v>
                </c:pt>
                <c:pt idx="973">
                  <c:v>218.95</c:v>
                </c:pt>
                <c:pt idx="974">
                  <c:v>214.75</c:v>
                </c:pt>
                <c:pt idx="975">
                  <c:v>210.96</c:v>
                </c:pt>
                <c:pt idx="976">
                  <c:v>208.92</c:v>
                </c:pt>
                <c:pt idx="977">
                  <c:v>206.75</c:v>
                </c:pt>
                <c:pt idx="978">
                  <c:v>200.2</c:v>
                </c:pt>
                <c:pt idx="979">
                  <c:v>194.63</c:v>
                </c:pt>
                <c:pt idx="980">
                  <c:v>189.3</c:v>
                </c:pt>
                <c:pt idx="981">
                  <c:v>184.37</c:v>
                </c:pt>
                <c:pt idx="982">
                  <c:v>179.49</c:v>
                </c:pt>
                <c:pt idx="983">
                  <c:v>178.17</c:v>
                </c:pt>
                <c:pt idx="984">
                  <c:v>177.2</c:v>
                </c:pt>
                <c:pt idx="985">
                  <c:v>174.75</c:v>
                </c:pt>
                <c:pt idx="986">
                  <c:v>170.26</c:v>
                </c:pt>
                <c:pt idx="987">
                  <c:v>165.47</c:v>
                </c:pt>
                <c:pt idx="988">
                  <c:v>164.9</c:v>
                </c:pt>
                <c:pt idx="989">
                  <c:v>165.72</c:v>
                </c:pt>
                <c:pt idx="990">
                  <c:v>169.26</c:v>
                </c:pt>
                <c:pt idx="991">
                  <c:v>168.97</c:v>
                </c:pt>
                <c:pt idx="992">
                  <c:v>160.94999999999999</c:v>
                </c:pt>
                <c:pt idx="993">
                  <c:v>151.72</c:v>
                </c:pt>
                <c:pt idx="994">
                  <c:v>146.66</c:v>
                </c:pt>
                <c:pt idx="995">
                  <c:v>142.4</c:v>
                </c:pt>
                <c:pt idx="996">
                  <c:v>136.72999999999999</c:v>
                </c:pt>
                <c:pt idx="997">
                  <c:v>134.25</c:v>
                </c:pt>
                <c:pt idx="998">
                  <c:v>131.08000000000001</c:v>
                </c:pt>
                <c:pt idx="999">
                  <c:v>127.16</c:v>
                </c:pt>
                <c:pt idx="1000">
                  <c:v>132.84</c:v>
                </c:pt>
                <c:pt idx="1001">
                  <c:v>126.75</c:v>
                </c:pt>
                <c:pt idx="1002">
                  <c:v>121.87</c:v>
                </c:pt>
                <c:pt idx="1003">
                  <c:v>123.88</c:v>
                </c:pt>
                <c:pt idx="1004">
                  <c:v>112.15</c:v>
                </c:pt>
                <c:pt idx="1005">
                  <c:v>110.54</c:v>
                </c:pt>
                <c:pt idx="1006">
                  <c:v>112.98</c:v>
                </c:pt>
                <c:pt idx="1007">
                  <c:v>119.38</c:v>
                </c:pt>
                <c:pt idx="1008">
                  <c:v>157.19</c:v>
                </c:pt>
                <c:pt idx="1009">
                  <c:v>151.86000000000001</c:v>
                </c:pt>
                <c:pt idx="1010">
                  <c:v>129.63999999999999</c:v>
                </c:pt>
                <c:pt idx="1011">
                  <c:v>119.24</c:v>
                </c:pt>
                <c:pt idx="1012">
                  <c:v>117.34</c:v>
                </c:pt>
                <c:pt idx="1013">
                  <c:v>121.49</c:v>
                </c:pt>
                <c:pt idx="1014">
                  <c:v>137.47999999999999</c:v>
                </c:pt>
                <c:pt idx="1015">
                  <c:v>132.54</c:v>
                </c:pt>
                <c:pt idx="1016">
                  <c:v>131.24</c:v>
                </c:pt>
                <c:pt idx="1017">
                  <c:v>124.2</c:v>
                </c:pt>
                <c:pt idx="1018">
                  <c:v>119.22</c:v>
                </c:pt>
                <c:pt idx="1019">
                  <c:v>115.36</c:v>
                </c:pt>
                <c:pt idx="1020">
                  <c:v>110.15</c:v>
                </c:pt>
                <c:pt idx="1021">
                  <c:v>106.82</c:v>
                </c:pt>
                <c:pt idx="1022">
                  <c:v>103.46</c:v>
                </c:pt>
                <c:pt idx="1023">
                  <c:v>96.44</c:v>
                </c:pt>
                <c:pt idx="1024">
                  <c:v>91.47</c:v>
                </c:pt>
                <c:pt idx="1025">
                  <c:v>91.2</c:v>
                </c:pt>
                <c:pt idx="1026">
                  <c:v>92.28</c:v>
                </c:pt>
                <c:pt idx="1027">
                  <c:v>98.4</c:v>
                </c:pt>
                <c:pt idx="1028">
                  <c:v>108.26</c:v>
                </c:pt>
                <c:pt idx="1029">
                  <c:v>185.81</c:v>
                </c:pt>
                <c:pt idx="1030">
                  <c:v>194.15</c:v>
                </c:pt>
                <c:pt idx="1031">
                  <c:v>161.38</c:v>
                </c:pt>
                <c:pt idx="1032">
                  <c:v>119.87</c:v>
                </c:pt>
                <c:pt idx="1033">
                  <c:v>114.99</c:v>
                </c:pt>
                <c:pt idx="1034">
                  <c:v>119.78</c:v>
                </c:pt>
                <c:pt idx="1035">
                  <c:v>106.09</c:v>
                </c:pt>
                <c:pt idx="1036">
                  <c:v>96.25</c:v>
                </c:pt>
                <c:pt idx="1037">
                  <c:v>89.87</c:v>
                </c:pt>
                <c:pt idx="1038">
                  <c:v>82.56</c:v>
                </c:pt>
                <c:pt idx="1039">
                  <c:v>77.77</c:v>
                </c:pt>
                <c:pt idx="1040">
                  <c:v>75.83</c:v>
                </c:pt>
                <c:pt idx="1041">
                  <c:v>76.150000000000006</c:v>
                </c:pt>
                <c:pt idx="1042">
                  <c:v>75.44</c:v>
                </c:pt>
                <c:pt idx="1043">
                  <c:v>74.709999999999994</c:v>
                </c:pt>
                <c:pt idx="1044">
                  <c:v>81.900000000000006</c:v>
                </c:pt>
                <c:pt idx="1045">
                  <c:v>93.05</c:v>
                </c:pt>
                <c:pt idx="1046">
                  <c:v>92.95</c:v>
                </c:pt>
                <c:pt idx="1047">
                  <c:v>84.87</c:v>
                </c:pt>
                <c:pt idx="1048">
                  <c:v>80.069999999999993</c:v>
                </c:pt>
                <c:pt idx="1049">
                  <c:v>76.510000000000005</c:v>
                </c:pt>
                <c:pt idx="1050">
                  <c:v>74.11</c:v>
                </c:pt>
                <c:pt idx="1051">
                  <c:v>72.03</c:v>
                </c:pt>
                <c:pt idx="1052">
                  <c:v>71.040000000000006</c:v>
                </c:pt>
                <c:pt idx="1053">
                  <c:v>70.59</c:v>
                </c:pt>
                <c:pt idx="1054">
                  <c:v>68.790000000000006</c:v>
                </c:pt>
                <c:pt idx="1055">
                  <c:v>66.09</c:v>
                </c:pt>
                <c:pt idx="1056">
                  <c:v>62.75</c:v>
                </c:pt>
                <c:pt idx="1057">
                  <c:v>60.2</c:v>
                </c:pt>
                <c:pt idx="1058">
                  <c:v>59.29</c:v>
                </c:pt>
                <c:pt idx="1059">
                  <c:v>58.74</c:v>
                </c:pt>
                <c:pt idx="1060">
                  <c:v>57.7</c:v>
                </c:pt>
                <c:pt idx="1061">
                  <c:v>57.1</c:v>
                </c:pt>
                <c:pt idx="1062">
                  <c:v>57.01</c:v>
                </c:pt>
                <c:pt idx="1063">
                  <c:v>57.01</c:v>
                </c:pt>
                <c:pt idx="1064">
                  <c:v>68.5</c:v>
                </c:pt>
                <c:pt idx="1065">
                  <c:v>303.66000000000003</c:v>
                </c:pt>
                <c:pt idx="1066">
                  <c:v>189.89</c:v>
                </c:pt>
                <c:pt idx="1067">
                  <c:v>113.98</c:v>
                </c:pt>
                <c:pt idx="1068">
                  <c:v>91.45</c:v>
                </c:pt>
                <c:pt idx="1069">
                  <c:v>88.03</c:v>
                </c:pt>
                <c:pt idx="1070">
                  <c:v>92.18</c:v>
                </c:pt>
                <c:pt idx="1071">
                  <c:v>92.54</c:v>
                </c:pt>
                <c:pt idx="1072">
                  <c:v>86.86</c:v>
                </c:pt>
                <c:pt idx="1073">
                  <c:v>79.25</c:v>
                </c:pt>
                <c:pt idx="1074">
                  <c:v>73.87</c:v>
                </c:pt>
                <c:pt idx="1075">
                  <c:v>70.319999999999993</c:v>
                </c:pt>
                <c:pt idx="1076">
                  <c:v>67.44</c:v>
                </c:pt>
                <c:pt idx="1077">
                  <c:v>64.95</c:v>
                </c:pt>
                <c:pt idx="1078">
                  <c:v>62.39</c:v>
                </c:pt>
                <c:pt idx="1079">
                  <c:v>60.85</c:v>
                </c:pt>
                <c:pt idx="1080">
                  <c:v>59.65</c:v>
                </c:pt>
                <c:pt idx="1081">
                  <c:v>59.17</c:v>
                </c:pt>
                <c:pt idx="1082">
                  <c:v>59.37</c:v>
                </c:pt>
                <c:pt idx="1083">
                  <c:v>65.45</c:v>
                </c:pt>
                <c:pt idx="1084">
                  <c:v>85.75</c:v>
                </c:pt>
                <c:pt idx="1085">
                  <c:v>90.69</c:v>
                </c:pt>
                <c:pt idx="1086">
                  <c:v>85.76</c:v>
                </c:pt>
                <c:pt idx="1087">
                  <c:v>82.63</c:v>
                </c:pt>
                <c:pt idx="1088">
                  <c:v>71.59</c:v>
                </c:pt>
                <c:pt idx="1089">
                  <c:v>65.239999999999995</c:v>
                </c:pt>
                <c:pt idx="1090">
                  <c:v>58.18</c:v>
                </c:pt>
                <c:pt idx="1091">
                  <c:v>58.28</c:v>
                </c:pt>
                <c:pt idx="1092">
                  <c:v>61.66</c:v>
                </c:pt>
                <c:pt idx="1093">
                  <c:v>65.25</c:v>
                </c:pt>
                <c:pt idx="1094">
                  <c:v>67.7</c:v>
                </c:pt>
                <c:pt idx="1095">
                  <c:v>68.11</c:v>
                </c:pt>
                <c:pt idx="1096">
                  <c:v>67.22</c:v>
                </c:pt>
                <c:pt idx="1097">
                  <c:v>65.260000000000005</c:v>
                </c:pt>
                <c:pt idx="1098">
                  <c:v>72.349999999999994</c:v>
                </c:pt>
                <c:pt idx="1099">
                  <c:v>76.75</c:v>
                </c:pt>
                <c:pt idx="1100">
                  <c:v>67.069999999999993</c:v>
                </c:pt>
                <c:pt idx="1101">
                  <c:v>60.78</c:v>
                </c:pt>
                <c:pt idx="1102">
                  <c:v>58.45</c:v>
                </c:pt>
                <c:pt idx="1103">
                  <c:v>58.53</c:v>
                </c:pt>
                <c:pt idx="1104">
                  <c:v>58.19</c:v>
                </c:pt>
                <c:pt idx="1105">
                  <c:v>54.04</c:v>
                </c:pt>
                <c:pt idx="1106">
                  <c:v>50.52</c:v>
                </c:pt>
                <c:pt idx="1107">
                  <c:v>48.93</c:v>
                </c:pt>
                <c:pt idx="1108">
                  <c:v>48.93</c:v>
                </c:pt>
                <c:pt idx="1109">
                  <c:v>46.98</c:v>
                </c:pt>
                <c:pt idx="1110">
                  <c:v>44.62</c:v>
                </c:pt>
                <c:pt idx="1111">
                  <c:v>41.85</c:v>
                </c:pt>
                <c:pt idx="1112">
                  <c:v>40.270000000000003</c:v>
                </c:pt>
                <c:pt idx="1113">
                  <c:v>39.86</c:v>
                </c:pt>
                <c:pt idx="1114">
                  <c:v>38.340000000000003</c:v>
                </c:pt>
                <c:pt idx="1115">
                  <c:v>36.29</c:v>
                </c:pt>
                <c:pt idx="1116">
                  <c:v>43.23</c:v>
                </c:pt>
                <c:pt idx="1117">
                  <c:v>164.59</c:v>
                </c:pt>
                <c:pt idx="1118">
                  <c:v>98.97</c:v>
                </c:pt>
                <c:pt idx="1119">
                  <c:v>69.3</c:v>
                </c:pt>
                <c:pt idx="1120">
                  <c:v>55.52</c:v>
                </c:pt>
                <c:pt idx="1121">
                  <c:v>46.88</c:v>
                </c:pt>
                <c:pt idx="1122">
                  <c:v>42.93</c:v>
                </c:pt>
                <c:pt idx="1123">
                  <c:v>40.17</c:v>
                </c:pt>
                <c:pt idx="1124">
                  <c:v>39.119999999999997</c:v>
                </c:pt>
                <c:pt idx="1125">
                  <c:v>38.4</c:v>
                </c:pt>
                <c:pt idx="1126">
                  <c:v>36.76</c:v>
                </c:pt>
                <c:pt idx="1127">
                  <c:v>34.770000000000003</c:v>
                </c:pt>
                <c:pt idx="1128">
                  <c:v>34.01</c:v>
                </c:pt>
                <c:pt idx="1129">
                  <c:v>33.729999999999997</c:v>
                </c:pt>
                <c:pt idx="1130">
                  <c:v>32.43</c:v>
                </c:pt>
                <c:pt idx="1131">
                  <c:v>30.47</c:v>
                </c:pt>
                <c:pt idx="1132">
                  <c:v>30.2</c:v>
                </c:pt>
                <c:pt idx="1133">
                  <c:v>29.62</c:v>
                </c:pt>
                <c:pt idx="1134">
                  <c:v>30.03</c:v>
                </c:pt>
                <c:pt idx="1135">
                  <c:v>29.82</c:v>
                </c:pt>
                <c:pt idx="1136">
                  <c:v>28.88</c:v>
                </c:pt>
                <c:pt idx="1137">
                  <c:v>28.86</c:v>
                </c:pt>
                <c:pt idx="1138">
                  <c:v>29.13</c:v>
                </c:pt>
                <c:pt idx="1139">
                  <c:v>28.62</c:v>
                </c:pt>
                <c:pt idx="1140">
                  <c:v>28.62</c:v>
                </c:pt>
                <c:pt idx="1141">
                  <c:v>28.21</c:v>
                </c:pt>
                <c:pt idx="1142">
                  <c:v>28.97</c:v>
                </c:pt>
                <c:pt idx="1143">
                  <c:v>30.07</c:v>
                </c:pt>
                <c:pt idx="1144">
                  <c:v>36.31</c:v>
                </c:pt>
                <c:pt idx="1145">
                  <c:v>202.1</c:v>
                </c:pt>
                <c:pt idx="1146">
                  <c:v>155.86000000000001</c:v>
                </c:pt>
                <c:pt idx="1147">
                  <c:v>93.74</c:v>
                </c:pt>
                <c:pt idx="1148">
                  <c:v>74.28</c:v>
                </c:pt>
                <c:pt idx="1149">
                  <c:v>57.07</c:v>
                </c:pt>
                <c:pt idx="1150">
                  <c:v>44.82</c:v>
                </c:pt>
                <c:pt idx="1151">
                  <c:v>56.41</c:v>
                </c:pt>
                <c:pt idx="1152">
                  <c:v>54.39</c:v>
                </c:pt>
                <c:pt idx="1153">
                  <c:v>162.5</c:v>
                </c:pt>
                <c:pt idx="1154">
                  <c:v>137.19999999999999</c:v>
                </c:pt>
                <c:pt idx="1155">
                  <c:v>82.93</c:v>
                </c:pt>
                <c:pt idx="1156">
                  <c:v>229.43</c:v>
                </c:pt>
                <c:pt idx="1157">
                  <c:v>341.12</c:v>
                </c:pt>
                <c:pt idx="1158">
                  <c:v>153.54</c:v>
                </c:pt>
                <c:pt idx="1159">
                  <c:v>102.04</c:v>
                </c:pt>
                <c:pt idx="1160">
                  <c:v>93.57</c:v>
                </c:pt>
                <c:pt idx="1161">
                  <c:v>85.06</c:v>
                </c:pt>
                <c:pt idx="1162">
                  <c:v>62.89</c:v>
                </c:pt>
                <c:pt idx="1163">
                  <c:v>50.54</c:v>
                </c:pt>
                <c:pt idx="1164">
                  <c:v>47.03</c:v>
                </c:pt>
                <c:pt idx="1165">
                  <c:v>44</c:v>
                </c:pt>
                <c:pt idx="1166">
                  <c:v>41.53</c:v>
                </c:pt>
                <c:pt idx="1167">
                  <c:v>41.69</c:v>
                </c:pt>
                <c:pt idx="1168">
                  <c:v>40.07</c:v>
                </c:pt>
                <c:pt idx="1169">
                  <c:v>76.06</c:v>
                </c:pt>
                <c:pt idx="1170">
                  <c:v>80.19</c:v>
                </c:pt>
                <c:pt idx="1171">
                  <c:v>80.89</c:v>
                </c:pt>
                <c:pt idx="1172">
                  <c:v>112.79</c:v>
                </c:pt>
                <c:pt idx="1173">
                  <c:v>101.17</c:v>
                </c:pt>
                <c:pt idx="1174">
                  <c:v>76.150000000000006</c:v>
                </c:pt>
                <c:pt idx="1175">
                  <c:v>230.95</c:v>
                </c:pt>
                <c:pt idx="1176">
                  <c:v>129.29</c:v>
                </c:pt>
                <c:pt idx="1177">
                  <c:v>89.83</c:v>
                </c:pt>
                <c:pt idx="1178">
                  <c:v>104.69</c:v>
                </c:pt>
                <c:pt idx="1179">
                  <c:v>134.97999999999999</c:v>
                </c:pt>
                <c:pt idx="1180">
                  <c:v>451.18</c:v>
                </c:pt>
                <c:pt idx="1181">
                  <c:v>270.39</c:v>
                </c:pt>
                <c:pt idx="1182">
                  <c:v>176.33</c:v>
                </c:pt>
                <c:pt idx="1183">
                  <c:v>258.06</c:v>
                </c:pt>
                <c:pt idx="1184">
                  <c:v>964.48</c:v>
                </c:pt>
                <c:pt idx="1185">
                  <c:v>1040.8900000000001</c:v>
                </c:pt>
                <c:pt idx="1186">
                  <c:v>317.91000000000003</c:v>
                </c:pt>
                <c:pt idx="1187">
                  <c:v>173.62</c:v>
                </c:pt>
                <c:pt idx="1188">
                  <c:v>150.27000000000001</c:v>
                </c:pt>
                <c:pt idx="1189">
                  <c:v>1809.59</c:v>
                </c:pt>
                <c:pt idx="1190">
                  <c:v>1261.68</c:v>
                </c:pt>
                <c:pt idx="1191">
                  <c:v>644.96</c:v>
                </c:pt>
                <c:pt idx="1192">
                  <c:v>666.55</c:v>
                </c:pt>
                <c:pt idx="1193">
                  <c:v>765.81</c:v>
                </c:pt>
                <c:pt idx="1194">
                  <c:v>663.21</c:v>
                </c:pt>
                <c:pt idx="1195">
                  <c:v>382.29</c:v>
                </c:pt>
                <c:pt idx="1196">
                  <c:v>395.89</c:v>
                </c:pt>
                <c:pt idx="1197">
                  <c:v>1672.61</c:v>
                </c:pt>
                <c:pt idx="1198">
                  <c:v>2736.15</c:v>
                </c:pt>
                <c:pt idx="1199">
                  <c:v>4057.75</c:v>
                </c:pt>
                <c:pt idx="1200">
                  <c:v>1625.18</c:v>
                </c:pt>
                <c:pt idx="1201">
                  <c:v>1205.47</c:v>
                </c:pt>
                <c:pt idx="1202">
                  <c:v>1531.07</c:v>
                </c:pt>
                <c:pt idx="1203">
                  <c:v>1235.6600000000001</c:v>
                </c:pt>
                <c:pt idx="1204">
                  <c:v>871.46</c:v>
                </c:pt>
                <c:pt idx="1205">
                  <c:v>947.97</c:v>
                </c:pt>
                <c:pt idx="1206">
                  <c:v>1995.26</c:v>
                </c:pt>
                <c:pt idx="1207">
                  <c:v>1536.67</c:v>
                </c:pt>
                <c:pt idx="1208">
                  <c:v>2197.85</c:v>
                </c:pt>
                <c:pt idx="1209">
                  <c:v>2576.12</c:v>
                </c:pt>
                <c:pt idx="1210">
                  <c:v>1845.21</c:v>
                </c:pt>
                <c:pt idx="1211">
                  <c:v>1940.31</c:v>
                </c:pt>
                <c:pt idx="1212">
                  <c:v>1345.37</c:v>
                </c:pt>
                <c:pt idx="1213">
                  <c:v>824.82</c:v>
                </c:pt>
                <c:pt idx="1214">
                  <c:v>593.84</c:v>
                </c:pt>
                <c:pt idx="1215">
                  <c:v>715.2</c:v>
                </c:pt>
                <c:pt idx="1216">
                  <c:v>375.84</c:v>
                </c:pt>
                <c:pt idx="1217">
                  <c:v>297.05</c:v>
                </c:pt>
                <c:pt idx="1218">
                  <c:v>257.27999999999997</c:v>
                </c:pt>
                <c:pt idx="1219">
                  <c:v>250.63</c:v>
                </c:pt>
                <c:pt idx="1220">
                  <c:v>233.7</c:v>
                </c:pt>
                <c:pt idx="1221">
                  <c:v>232.76</c:v>
                </c:pt>
                <c:pt idx="1222">
                  <c:v>256.70999999999998</c:v>
                </c:pt>
                <c:pt idx="1223">
                  <c:v>4549.04</c:v>
                </c:pt>
                <c:pt idx="1224">
                  <c:v>3577.85</c:v>
                </c:pt>
                <c:pt idx="1225">
                  <c:v>2507.36</c:v>
                </c:pt>
                <c:pt idx="1226">
                  <c:v>1538.69</c:v>
                </c:pt>
                <c:pt idx="1227">
                  <c:v>1163.6300000000001</c:v>
                </c:pt>
                <c:pt idx="1228">
                  <c:v>5590</c:v>
                </c:pt>
                <c:pt idx="1229">
                  <c:v>3884.55</c:v>
                </c:pt>
                <c:pt idx="1230">
                  <c:v>3520.06</c:v>
                </c:pt>
                <c:pt idx="1231">
                  <c:v>2413.96</c:v>
                </c:pt>
                <c:pt idx="1232">
                  <c:v>1495.48</c:v>
                </c:pt>
                <c:pt idx="1233">
                  <c:v>1060.3</c:v>
                </c:pt>
                <c:pt idx="1234">
                  <c:v>1081.33</c:v>
                </c:pt>
                <c:pt idx="1235">
                  <c:v>950.9</c:v>
                </c:pt>
                <c:pt idx="1236">
                  <c:v>700.48</c:v>
                </c:pt>
                <c:pt idx="1237">
                  <c:v>583.62</c:v>
                </c:pt>
                <c:pt idx="1238">
                  <c:v>520.04999999999995</c:v>
                </c:pt>
                <c:pt idx="1239">
                  <c:v>844.84</c:v>
                </c:pt>
                <c:pt idx="1240">
                  <c:v>720.36</c:v>
                </c:pt>
                <c:pt idx="1241">
                  <c:v>618.37</c:v>
                </c:pt>
                <c:pt idx="1242">
                  <c:v>4206.29</c:v>
                </c:pt>
                <c:pt idx="1243">
                  <c:v>4130.3500000000004</c:v>
                </c:pt>
                <c:pt idx="1244">
                  <c:v>5035.75</c:v>
                </c:pt>
                <c:pt idx="1245">
                  <c:v>5331.82</c:v>
                </c:pt>
                <c:pt idx="1246">
                  <c:v>8148.97</c:v>
                </c:pt>
                <c:pt idx="1247">
                  <c:v>5672.48</c:v>
                </c:pt>
                <c:pt idx="1248">
                  <c:v>3862.26</c:v>
                </c:pt>
                <c:pt idx="1249">
                  <c:v>2879.7</c:v>
                </c:pt>
                <c:pt idx="1250">
                  <c:v>2270.5500000000002</c:v>
                </c:pt>
                <c:pt idx="1251">
                  <c:v>2332.0500000000002</c:v>
                </c:pt>
                <c:pt idx="1252">
                  <c:v>3306.04</c:v>
                </c:pt>
                <c:pt idx="1253">
                  <c:v>3759.27</c:v>
                </c:pt>
                <c:pt idx="1254">
                  <c:v>5219.7</c:v>
                </c:pt>
                <c:pt idx="1255">
                  <c:v>4445.13</c:v>
                </c:pt>
                <c:pt idx="1256">
                  <c:v>3570.66</c:v>
                </c:pt>
                <c:pt idx="1257">
                  <c:v>5640.92</c:v>
                </c:pt>
                <c:pt idx="1258">
                  <c:v>6599.04</c:v>
                </c:pt>
                <c:pt idx="1259">
                  <c:v>4371.21</c:v>
                </c:pt>
                <c:pt idx="1260">
                  <c:v>3058.82</c:v>
                </c:pt>
                <c:pt idx="1261">
                  <c:v>4053.56</c:v>
                </c:pt>
                <c:pt idx="1262">
                  <c:v>3397.64</c:v>
                </c:pt>
                <c:pt idx="1263">
                  <c:v>3316.79</c:v>
                </c:pt>
                <c:pt idx="1264">
                  <c:v>3593.32</c:v>
                </c:pt>
                <c:pt idx="1265">
                  <c:v>2972.39</c:v>
                </c:pt>
                <c:pt idx="1266">
                  <c:v>2357.69</c:v>
                </c:pt>
                <c:pt idx="1267">
                  <c:v>2269.73</c:v>
                </c:pt>
                <c:pt idx="1268">
                  <c:v>3500.64</c:v>
                </c:pt>
                <c:pt idx="1269">
                  <c:v>3585.66</c:v>
                </c:pt>
                <c:pt idx="1270">
                  <c:v>2433.84</c:v>
                </c:pt>
                <c:pt idx="1271">
                  <c:v>1774.48</c:v>
                </c:pt>
                <c:pt idx="1272">
                  <c:v>1750.32</c:v>
                </c:pt>
                <c:pt idx="1273">
                  <c:v>1534.71</c:v>
                </c:pt>
                <c:pt idx="1274">
                  <c:v>1199.1199999999999</c:v>
                </c:pt>
                <c:pt idx="1275">
                  <c:v>2525.4499999999998</c:v>
                </c:pt>
                <c:pt idx="1276">
                  <c:v>2308.84</c:v>
                </c:pt>
                <c:pt idx="1277">
                  <c:v>3829.81</c:v>
                </c:pt>
                <c:pt idx="1278">
                  <c:v>3780.73</c:v>
                </c:pt>
                <c:pt idx="1279">
                  <c:v>3179.58</c:v>
                </c:pt>
                <c:pt idx="1280">
                  <c:v>4871.46</c:v>
                </c:pt>
                <c:pt idx="1281">
                  <c:v>2989.89</c:v>
                </c:pt>
                <c:pt idx="1282">
                  <c:v>3707.29</c:v>
                </c:pt>
                <c:pt idx="1283">
                  <c:v>4319.22</c:v>
                </c:pt>
                <c:pt idx="1284">
                  <c:v>3907.71</c:v>
                </c:pt>
                <c:pt idx="1285">
                  <c:v>2942.21</c:v>
                </c:pt>
                <c:pt idx="1286">
                  <c:v>2366.3000000000002</c:v>
                </c:pt>
                <c:pt idx="1287">
                  <c:v>1853.78</c:v>
                </c:pt>
                <c:pt idx="1288">
                  <c:v>1547.12</c:v>
                </c:pt>
                <c:pt idx="1289">
                  <c:v>1306.27</c:v>
                </c:pt>
                <c:pt idx="1290">
                  <c:v>1115.3499999999999</c:v>
                </c:pt>
                <c:pt idx="1291">
                  <c:v>987.1</c:v>
                </c:pt>
                <c:pt idx="1292">
                  <c:v>887.61</c:v>
                </c:pt>
                <c:pt idx="1293">
                  <c:v>796.41</c:v>
                </c:pt>
                <c:pt idx="1294">
                  <c:v>736.46</c:v>
                </c:pt>
                <c:pt idx="1295">
                  <c:v>668.72</c:v>
                </c:pt>
                <c:pt idx="1296">
                  <c:v>635.03</c:v>
                </c:pt>
                <c:pt idx="1297">
                  <c:v>606.78</c:v>
                </c:pt>
                <c:pt idx="1298">
                  <c:v>573.54999999999995</c:v>
                </c:pt>
                <c:pt idx="1299">
                  <c:v>527.49</c:v>
                </c:pt>
                <c:pt idx="1300">
                  <c:v>507.85</c:v>
                </c:pt>
                <c:pt idx="1301">
                  <c:v>489.84</c:v>
                </c:pt>
                <c:pt idx="1302">
                  <c:v>452</c:v>
                </c:pt>
                <c:pt idx="1303">
                  <c:v>418.2</c:v>
                </c:pt>
                <c:pt idx="1304">
                  <c:v>406.81</c:v>
                </c:pt>
                <c:pt idx="1305">
                  <c:v>384.62</c:v>
                </c:pt>
                <c:pt idx="1306">
                  <c:v>366.51</c:v>
                </c:pt>
                <c:pt idx="1307">
                  <c:v>356.54</c:v>
                </c:pt>
                <c:pt idx="1308">
                  <c:v>343.34</c:v>
                </c:pt>
                <c:pt idx="1309">
                  <c:v>330.16</c:v>
                </c:pt>
                <c:pt idx="1310">
                  <c:v>321.37</c:v>
                </c:pt>
                <c:pt idx="1311">
                  <c:v>309.95</c:v>
                </c:pt>
                <c:pt idx="1312">
                  <c:v>300.85000000000002</c:v>
                </c:pt>
                <c:pt idx="1313">
                  <c:v>289.44</c:v>
                </c:pt>
                <c:pt idx="1314">
                  <c:v>280.27</c:v>
                </c:pt>
                <c:pt idx="1315">
                  <c:v>295.91000000000003</c:v>
                </c:pt>
                <c:pt idx="1316">
                  <c:v>298.25</c:v>
                </c:pt>
                <c:pt idx="1317">
                  <c:v>281.24</c:v>
                </c:pt>
                <c:pt idx="1318">
                  <c:v>263.52</c:v>
                </c:pt>
                <c:pt idx="1319">
                  <c:v>252.39</c:v>
                </c:pt>
                <c:pt idx="1320">
                  <c:v>245.33</c:v>
                </c:pt>
                <c:pt idx="1321">
                  <c:v>237.04</c:v>
                </c:pt>
                <c:pt idx="1322">
                  <c:v>232.18</c:v>
                </c:pt>
                <c:pt idx="1323">
                  <c:v>226.94</c:v>
                </c:pt>
                <c:pt idx="1324">
                  <c:v>236.62</c:v>
                </c:pt>
                <c:pt idx="1325">
                  <c:v>234.54</c:v>
                </c:pt>
                <c:pt idx="1326">
                  <c:v>227.03</c:v>
                </c:pt>
                <c:pt idx="1327">
                  <c:v>220.82</c:v>
                </c:pt>
                <c:pt idx="1328">
                  <c:v>212.43</c:v>
                </c:pt>
                <c:pt idx="1329">
                  <c:v>204.82</c:v>
                </c:pt>
                <c:pt idx="1330">
                  <c:v>200.54</c:v>
                </c:pt>
                <c:pt idx="1331">
                  <c:v>196.51</c:v>
                </c:pt>
                <c:pt idx="1332">
                  <c:v>189.86</c:v>
                </c:pt>
                <c:pt idx="1333">
                  <c:v>181.49</c:v>
                </c:pt>
                <c:pt idx="1334">
                  <c:v>175.47</c:v>
                </c:pt>
                <c:pt idx="1335">
                  <c:v>172.96</c:v>
                </c:pt>
                <c:pt idx="1336">
                  <c:v>170.31</c:v>
                </c:pt>
                <c:pt idx="1337">
                  <c:v>167.73</c:v>
                </c:pt>
                <c:pt idx="1338">
                  <c:v>165.58</c:v>
                </c:pt>
                <c:pt idx="1339">
                  <c:v>160.74</c:v>
                </c:pt>
                <c:pt idx="1340">
                  <c:v>156.37</c:v>
                </c:pt>
                <c:pt idx="1341">
                  <c:v>152.69999999999999</c:v>
                </c:pt>
                <c:pt idx="1342">
                  <c:v>150.44</c:v>
                </c:pt>
                <c:pt idx="1343">
                  <c:v>148.63</c:v>
                </c:pt>
                <c:pt idx="1344">
                  <c:v>147.47999999999999</c:v>
                </c:pt>
                <c:pt idx="1345">
                  <c:v>145.91</c:v>
                </c:pt>
                <c:pt idx="1346">
                  <c:v>143.69999999999999</c:v>
                </c:pt>
                <c:pt idx="1347">
                  <c:v>141.94999999999999</c:v>
                </c:pt>
                <c:pt idx="1348">
                  <c:v>140.65</c:v>
                </c:pt>
                <c:pt idx="1349">
                  <c:v>139.36000000000001</c:v>
                </c:pt>
                <c:pt idx="1350">
                  <c:v>138.05000000000001</c:v>
                </c:pt>
                <c:pt idx="1351">
                  <c:v>135.52000000000001</c:v>
                </c:pt>
                <c:pt idx="1352">
                  <c:v>132.36000000000001</c:v>
                </c:pt>
                <c:pt idx="1353">
                  <c:v>129.26</c:v>
                </c:pt>
                <c:pt idx="1354">
                  <c:v>126.23</c:v>
                </c:pt>
                <c:pt idx="1355">
                  <c:v>123.49</c:v>
                </c:pt>
                <c:pt idx="1356">
                  <c:v>121.11</c:v>
                </c:pt>
                <c:pt idx="1357">
                  <c:v>119.09</c:v>
                </c:pt>
                <c:pt idx="1358">
                  <c:v>117.63</c:v>
                </c:pt>
                <c:pt idx="1359">
                  <c:v>115.61</c:v>
                </c:pt>
                <c:pt idx="1360">
                  <c:v>113.1</c:v>
                </c:pt>
                <c:pt idx="1361">
                  <c:v>110.3</c:v>
                </c:pt>
                <c:pt idx="1362">
                  <c:v>108.66</c:v>
                </c:pt>
                <c:pt idx="1363">
                  <c:v>106.68</c:v>
                </c:pt>
                <c:pt idx="1364">
                  <c:v>104.78</c:v>
                </c:pt>
                <c:pt idx="1365">
                  <c:v>104.03</c:v>
                </c:pt>
                <c:pt idx="1366">
                  <c:v>106.25</c:v>
                </c:pt>
                <c:pt idx="1367">
                  <c:v>112.48</c:v>
                </c:pt>
                <c:pt idx="1368">
                  <c:v>129.97</c:v>
                </c:pt>
                <c:pt idx="1369">
                  <c:v>171.1</c:v>
                </c:pt>
                <c:pt idx="1370">
                  <c:v>141.66</c:v>
                </c:pt>
                <c:pt idx="1371">
                  <c:v>126.19</c:v>
                </c:pt>
                <c:pt idx="1372">
                  <c:v>116.47</c:v>
                </c:pt>
                <c:pt idx="1373">
                  <c:v>110.51</c:v>
                </c:pt>
                <c:pt idx="1374">
                  <c:v>106.58</c:v>
                </c:pt>
                <c:pt idx="1375">
                  <c:v>103.43</c:v>
                </c:pt>
                <c:pt idx="1376">
                  <c:v>100.64</c:v>
                </c:pt>
                <c:pt idx="1377">
                  <c:v>98.48</c:v>
                </c:pt>
                <c:pt idx="1378">
                  <c:v>96.14</c:v>
                </c:pt>
                <c:pt idx="1379">
                  <c:v>94.45</c:v>
                </c:pt>
                <c:pt idx="1380">
                  <c:v>93.22</c:v>
                </c:pt>
                <c:pt idx="1381">
                  <c:v>92</c:v>
                </c:pt>
                <c:pt idx="1382">
                  <c:v>90.87</c:v>
                </c:pt>
                <c:pt idx="1383">
                  <c:v>92.24</c:v>
                </c:pt>
                <c:pt idx="1384">
                  <c:v>93.37</c:v>
                </c:pt>
                <c:pt idx="1385">
                  <c:v>91.42</c:v>
                </c:pt>
                <c:pt idx="1386">
                  <c:v>88.51</c:v>
                </c:pt>
                <c:pt idx="1387">
                  <c:v>86</c:v>
                </c:pt>
                <c:pt idx="1388">
                  <c:v>84.45</c:v>
                </c:pt>
                <c:pt idx="1389">
                  <c:v>82.92</c:v>
                </c:pt>
                <c:pt idx="1390">
                  <c:v>81.22</c:v>
                </c:pt>
                <c:pt idx="1391">
                  <c:v>79.510000000000005</c:v>
                </c:pt>
                <c:pt idx="1392">
                  <c:v>77.900000000000006</c:v>
                </c:pt>
                <c:pt idx="1393">
                  <c:v>76.73</c:v>
                </c:pt>
                <c:pt idx="1394">
                  <c:v>75.67</c:v>
                </c:pt>
                <c:pt idx="1395">
                  <c:v>74.790000000000006</c:v>
                </c:pt>
                <c:pt idx="1396">
                  <c:v>73.989999999999995</c:v>
                </c:pt>
                <c:pt idx="1397">
                  <c:v>73.22</c:v>
                </c:pt>
                <c:pt idx="1398">
                  <c:v>72.55</c:v>
                </c:pt>
                <c:pt idx="1399">
                  <c:v>71.44</c:v>
                </c:pt>
                <c:pt idx="1400">
                  <c:v>70.09</c:v>
                </c:pt>
                <c:pt idx="1401">
                  <c:v>68.930000000000007</c:v>
                </c:pt>
                <c:pt idx="1402">
                  <c:v>69.260000000000005</c:v>
                </c:pt>
                <c:pt idx="1403">
                  <c:v>72.31</c:v>
                </c:pt>
                <c:pt idx="1404">
                  <c:v>76.680000000000007</c:v>
                </c:pt>
                <c:pt idx="1405">
                  <c:v>78.7</c:v>
                </c:pt>
                <c:pt idx="1406">
                  <c:v>77.739999999999995</c:v>
                </c:pt>
                <c:pt idx="1407">
                  <c:v>72.56</c:v>
                </c:pt>
                <c:pt idx="1408">
                  <c:v>69.34</c:v>
                </c:pt>
                <c:pt idx="1409">
                  <c:v>66.900000000000006</c:v>
                </c:pt>
                <c:pt idx="1410">
                  <c:v>65.540000000000006</c:v>
                </c:pt>
                <c:pt idx="1411">
                  <c:v>64.569999999999993</c:v>
                </c:pt>
                <c:pt idx="1412">
                  <c:v>63.65</c:v>
                </c:pt>
                <c:pt idx="1413">
                  <c:v>62.81</c:v>
                </c:pt>
                <c:pt idx="1414">
                  <c:v>62.26</c:v>
                </c:pt>
                <c:pt idx="1415">
                  <c:v>63.24</c:v>
                </c:pt>
                <c:pt idx="1416">
                  <c:v>68.040000000000006</c:v>
                </c:pt>
                <c:pt idx="1417">
                  <c:v>64.31</c:v>
                </c:pt>
                <c:pt idx="1418">
                  <c:v>61.51</c:v>
                </c:pt>
                <c:pt idx="1419">
                  <c:v>59.27</c:v>
                </c:pt>
                <c:pt idx="1420">
                  <c:v>57.68</c:v>
                </c:pt>
                <c:pt idx="1421">
                  <c:v>56.13</c:v>
                </c:pt>
                <c:pt idx="1422">
                  <c:v>54.74</c:v>
                </c:pt>
                <c:pt idx="1423">
                  <c:v>54.48</c:v>
                </c:pt>
                <c:pt idx="1424">
                  <c:v>54.55</c:v>
                </c:pt>
                <c:pt idx="1425">
                  <c:v>55.13</c:v>
                </c:pt>
                <c:pt idx="1426">
                  <c:v>55.8</c:v>
                </c:pt>
                <c:pt idx="1427">
                  <c:v>56.45</c:v>
                </c:pt>
                <c:pt idx="1428">
                  <c:v>56.58</c:v>
                </c:pt>
                <c:pt idx="1429">
                  <c:v>56.35</c:v>
                </c:pt>
                <c:pt idx="1430">
                  <c:v>55.53</c:v>
                </c:pt>
                <c:pt idx="1431">
                  <c:v>54.15</c:v>
                </c:pt>
                <c:pt idx="1432">
                  <c:v>51.74</c:v>
                </c:pt>
                <c:pt idx="1433">
                  <c:v>50.07</c:v>
                </c:pt>
                <c:pt idx="1434">
                  <c:v>50.77</c:v>
                </c:pt>
                <c:pt idx="1435">
                  <c:v>55.96</c:v>
                </c:pt>
                <c:pt idx="1436">
                  <c:v>58.26</c:v>
                </c:pt>
                <c:pt idx="1437">
                  <c:v>54.56</c:v>
                </c:pt>
                <c:pt idx="1438">
                  <c:v>49.63</c:v>
                </c:pt>
                <c:pt idx="1439">
                  <c:v>46.62</c:v>
                </c:pt>
                <c:pt idx="1440">
                  <c:v>44.69</c:v>
                </c:pt>
                <c:pt idx="1441">
                  <c:v>42.74</c:v>
                </c:pt>
                <c:pt idx="1442">
                  <c:v>41.13</c:v>
                </c:pt>
                <c:pt idx="1443">
                  <c:v>40.26</c:v>
                </c:pt>
                <c:pt idx="1444">
                  <c:v>39.21</c:v>
                </c:pt>
                <c:pt idx="1445">
                  <c:v>38.79</c:v>
                </c:pt>
                <c:pt idx="1446">
                  <c:v>44.5</c:v>
                </c:pt>
                <c:pt idx="1447">
                  <c:v>43.93</c:v>
                </c:pt>
                <c:pt idx="1448">
                  <c:v>41.21</c:v>
                </c:pt>
                <c:pt idx="1449">
                  <c:v>39.01</c:v>
                </c:pt>
                <c:pt idx="1450">
                  <c:v>39.020000000000003</c:v>
                </c:pt>
                <c:pt idx="1451">
                  <c:v>39.090000000000003</c:v>
                </c:pt>
                <c:pt idx="1452">
                  <c:v>38.07</c:v>
                </c:pt>
                <c:pt idx="1453">
                  <c:v>36.549999999999997</c:v>
                </c:pt>
                <c:pt idx="1454">
                  <c:v>34.97</c:v>
                </c:pt>
                <c:pt idx="1455">
                  <c:v>33.31</c:v>
                </c:pt>
                <c:pt idx="1456">
                  <c:v>32.33</c:v>
                </c:pt>
                <c:pt idx="1457">
                  <c:v>31.76</c:v>
                </c:pt>
                <c:pt idx="1458">
                  <c:v>31.38</c:v>
                </c:pt>
                <c:pt idx="1459">
                  <c:v>31.06</c:v>
                </c:pt>
                <c:pt idx="1460">
                  <c:v>30.76</c:v>
                </c:pt>
                <c:pt idx="1461">
                  <c:v>30.44</c:v>
                </c:pt>
                <c:pt idx="1462">
                  <c:v>30.06</c:v>
                </c:pt>
                <c:pt idx="1463">
                  <c:v>29.53</c:v>
                </c:pt>
                <c:pt idx="1464">
                  <c:v>28.99</c:v>
                </c:pt>
                <c:pt idx="1465">
                  <c:v>28.52</c:v>
                </c:pt>
                <c:pt idx="1466">
                  <c:v>28.06</c:v>
                </c:pt>
                <c:pt idx="1467">
                  <c:v>27.61</c:v>
                </c:pt>
                <c:pt idx="1468">
                  <c:v>27.13</c:v>
                </c:pt>
                <c:pt idx="1469">
                  <c:v>26.51</c:v>
                </c:pt>
                <c:pt idx="1470">
                  <c:v>25.91</c:v>
                </c:pt>
                <c:pt idx="1471">
                  <c:v>25.42</c:v>
                </c:pt>
                <c:pt idx="1472">
                  <c:v>25.17</c:v>
                </c:pt>
                <c:pt idx="1473">
                  <c:v>24.94</c:v>
                </c:pt>
                <c:pt idx="1474">
                  <c:v>24.58</c:v>
                </c:pt>
                <c:pt idx="1475">
                  <c:v>24.37</c:v>
                </c:pt>
                <c:pt idx="1476">
                  <c:v>57.37</c:v>
                </c:pt>
                <c:pt idx="1477">
                  <c:v>67.78</c:v>
                </c:pt>
                <c:pt idx="1478">
                  <c:v>49.91</c:v>
                </c:pt>
                <c:pt idx="1479">
                  <c:v>81.47</c:v>
                </c:pt>
                <c:pt idx="1480">
                  <c:v>107.34</c:v>
                </c:pt>
                <c:pt idx="1481">
                  <c:v>75.599999999999994</c:v>
                </c:pt>
                <c:pt idx="1482">
                  <c:v>63.05</c:v>
                </c:pt>
                <c:pt idx="1483">
                  <c:v>57.37</c:v>
                </c:pt>
                <c:pt idx="1484">
                  <c:v>49.65</c:v>
                </c:pt>
                <c:pt idx="1485">
                  <c:v>44.04</c:v>
                </c:pt>
                <c:pt idx="1486">
                  <c:v>41.06</c:v>
                </c:pt>
                <c:pt idx="1487">
                  <c:v>38.82</c:v>
                </c:pt>
                <c:pt idx="1488">
                  <c:v>36.81</c:v>
                </c:pt>
                <c:pt idx="1489">
                  <c:v>34.979999999999997</c:v>
                </c:pt>
                <c:pt idx="1490">
                  <c:v>33.51</c:v>
                </c:pt>
                <c:pt idx="1491">
                  <c:v>31.76</c:v>
                </c:pt>
                <c:pt idx="1492">
                  <c:v>30.38</c:v>
                </c:pt>
                <c:pt idx="1493">
                  <c:v>29.73</c:v>
                </c:pt>
                <c:pt idx="1494">
                  <c:v>29.3</c:v>
                </c:pt>
                <c:pt idx="1495">
                  <c:v>29.02</c:v>
                </c:pt>
                <c:pt idx="1496">
                  <c:v>28.9</c:v>
                </c:pt>
                <c:pt idx="1497">
                  <c:v>29.2</c:v>
                </c:pt>
                <c:pt idx="1498">
                  <c:v>31.19</c:v>
                </c:pt>
                <c:pt idx="1499">
                  <c:v>37.5</c:v>
                </c:pt>
                <c:pt idx="1500">
                  <c:v>34.46</c:v>
                </c:pt>
                <c:pt idx="1501">
                  <c:v>32.07</c:v>
                </c:pt>
                <c:pt idx="1502">
                  <c:v>29.75</c:v>
                </c:pt>
                <c:pt idx="1503">
                  <c:v>27.38</c:v>
                </c:pt>
                <c:pt idx="1504">
                  <c:v>25.43</c:v>
                </c:pt>
                <c:pt idx="1505">
                  <c:v>24.25</c:v>
                </c:pt>
                <c:pt idx="1506">
                  <c:v>23.89</c:v>
                </c:pt>
                <c:pt idx="1507">
                  <c:v>23.84</c:v>
                </c:pt>
                <c:pt idx="1508">
                  <c:v>24.16</c:v>
                </c:pt>
                <c:pt idx="1509">
                  <c:v>24.87</c:v>
                </c:pt>
                <c:pt idx="1510">
                  <c:v>24.86</c:v>
                </c:pt>
                <c:pt idx="1511">
                  <c:v>23.98</c:v>
                </c:pt>
                <c:pt idx="1512">
                  <c:v>22.97</c:v>
                </c:pt>
                <c:pt idx="1513">
                  <c:v>22.02</c:v>
                </c:pt>
                <c:pt idx="1514">
                  <c:v>21.91</c:v>
                </c:pt>
                <c:pt idx="1515">
                  <c:v>25.01</c:v>
                </c:pt>
                <c:pt idx="1516">
                  <c:v>26.53</c:v>
                </c:pt>
                <c:pt idx="1517">
                  <c:v>24.25</c:v>
                </c:pt>
                <c:pt idx="1518">
                  <c:v>21.94</c:v>
                </c:pt>
                <c:pt idx="1519">
                  <c:v>21.07</c:v>
                </c:pt>
                <c:pt idx="1520">
                  <c:v>20.170000000000002</c:v>
                </c:pt>
                <c:pt idx="1521">
                  <c:v>19.47</c:v>
                </c:pt>
                <c:pt idx="1522">
                  <c:v>19.14</c:v>
                </c:pt>
                <c:pt idx="1523">
                  <c:v>19.28</c:v>
                </c:pt>
                <c:pt idx="1524">
                  <c:v>25.47</c:v>
                </c:pt>
                <c:pt idx="1525">
                  <c:v>30.81</c:v>
                </c:pt>
                <c:pt idx="1526">
                  <c:v>25.8</c:v>
                </c:pt>
                <c:pt idx="1527">
                  <c:v>22.94</c:v>
                </c:pt>
                <c:pt idx="1528">
                  <c:v>21.12</c:v>
                </c:pt>
                <c:pt idx="1529">
                  <c:v>19.53</c:v>
                </c:pt>
                <c:pt idx="1530">
                  <c:v>18.899999999999999</c:v>
                </c:pt>
                <c:pt idx="1531">
                  <c:v>19.100000000000001</c:v>
                </c:pt>
                <c:pt idx="1532">
                  <c:v>19.010000000000002</c:v>
                </c:pt>
                <c:pt idx="1533">
                  <c:v>23.6</c:v>
                </c:pt>
                <c:pt idx="1534">
                  <c:v>24.13</c:v>
                </c:pt>
                <c:pt idx="1535">
                  <c:v>21.87</c:v>
                </c:pt>
                <c:pt idx="1536">
                  <c:v>21.49</c:v>
                </c:pt>
                <c:pt idx="1537">
                  <c:v>21.77</c:v>
                </c:pt>
                <c:pt idx="1538">
                  <c:v>28.83</c:v>
                </c:pt>
                <c:pt idx="1539">
                  <c:v>92.36</c:v>
                </c:pt>
                <c:pt idx="1540">
                  <c:v>66.3</c:v>
                </c:pt>
                <c:pt idx="1541">
                  <c:v>49.78</c:v>
                </c:pt>
                <c:pt idx="1542">
                  <c:v>38.74</c:v>
                </c:pt>
                <c:pt idx="1543">
                  <c:v>32.729999999999997</c:v>
                </c:pt>
                <c:pt idx="1544">
                  <c:v>29.06</c:v>
                </c:pt>
                <c:pt idx="1545">
                  <c:v>26.41</c:v>
                </c:pt>
                <c:pt idx="1546">
                  <c:v>25.61</c:v>
                </c:pt>
                <c:pt idx="1547">
                  <c:v>26.19</c:v>
                </c:pt>
                <c:pt idx="1548">
                  <c:v>29.04</c:v>
                </c:pt>
                <c:pt idx="1549">
                  <c:v>32.54</c:v>
                </c:pt>
                <c:pt idx="1550">
                  <c:v>34.65</c:v>
                </c:pt>
                <c:pt idx="1551">
                  <c:v>164.63</c:v>
                </c:pt>
                <c:pt idx="1552">
                  <c:v>120.3</c:v>
                </c:pt>
                <c:pt idx="1553">
                  <c:v>68.88</c:v>
                </c:pt>
                <c:pt idx="1554">
                  <c:v>51.06</c:v>
                </c:pt>
                <c:pt idx="1555">
                  <c:v>40.659999999999997</c:v>
                </c:pt>
                <c:pt idx="1556">
                  <c:v>34.64</c:v>
                </c:pt>
                <c:pt idx="1557">
                  <c:v>31.59</c:v>
                </c:pt>
                <c:pt idx="1558">
                  <c:v>29.11</c:v>
                </c:pt>
                <c:pt idx="1559">
                  <c:v>26.64</c:v>
                </c:pt>
                <c:pt idx="1560">
                  <c:v>24.66</c:v>
                </c:pt>
                <c:pt idx="1561">
                  <c:v>23.27</c:v>
                </c:pt>
                <c:pt idx="1562">
                  <c:v>22.23</c:v>
                </c:pt>
                <c:pt idx="1563">
                  <c:v>21.35</c:v>
                </c:pt>
                <c:pt idx="1564">
                  <c:v>20.21</c:v>
                </c:pt>
                <c:pt idx="1565">
                  <c:v>18.62</c:v>
                </c:pt>
                <c:pt idx="1566">
                  <c:v>19.05</c:v>
                </c:pt>
                <c:pt idx="1567">
                  <c:v>19.86</c:v>
                </c:pt>
                <c:pt idx="1568">
                  <c:v>23.41</c:v>
                </c:pt>
                <c:pt idx="1569">
                  <c:v>47.69</c:v>
                </c:pt>
                <c:pt idx="1570">
                  <c:v>54.73</c:v>
                </c:pt>
                <c:pt idx="1571">
                  <c:v>125.76</c:v>
                </c:pt>
                <c:pt idx="1572">
                  <c:v>220.46</c:v>
                </c:pt>
                <c:pt idx="1573">
                  <c:v>140.58000000000001</c:v>
                </c:pt>
                <c:pt idx="1574">
                  <c:v>342.51</c:v>
                </c:pt>
                <c:pt idx="1575">
                  <c:v>291.24</c:v>
                </c:pt>
                <c:pt idx="1576">
                  <c:v>186.21</c:v>
                </c:pt>
                <c:pt idx="1577">
                  <c:v>137.72</c:v>
                </c:pt>
                <c:pt idx="1578">
                  <c:v>142.86000000000001</c:v>
                </c:pt>
                <c:pt idx="1579">
                  <c:v>153.22</c:v>
                </c:pt>
                <c:pt idx="1580">
                  <c:v>123.06</c:v>
                </c:pt>
                <c:pt idx="1581">
                  <c:v>100.08</c:v>
                </c:pt>
                <c:pt idx="1582">
                  <c:v>81.59</c:v>
                </c:pt>
                <c:pt idx="1583">
                  <c:v>106.97</c:v>
                </c:pt>
                <c:pt idx="1584">
                  <c:v>94.82</c:v>
                </c:pt>
                <c:pt idx="1585">
                  <c:v>148.41999999999999</c:v>
                </c:pt>
                <c:pt idx="1586">
                  <c:v>175.56</c:v>
                </c:pt>
                <c:pt idx="1587">
                  <c:v>264.48</c:v>
                </c:pt>
                <c:pt idx="1588">
                  <c:v>141.11000000000001</c:v>
                </c:pt>
                <c:pt idx="1589">
                  <c:v>106.15</c:v>
                </c:pt>
                <c:pt idx="1590">
                  <c:v>113.81</c:v>
                </c:pt>
                <c:pt idx="1591">
                  <c:v>96.78</c:v>
                </c:pt>
                <c:pt idx="1592">
                  <c:v>83.19</c:v>
                </c:pt>
                <c:pt idx="1593">
                  <c:v>74.77</c:v>
                </c:pt>
                <c:pt idx="1594">
                  <c:v>76.75</c:v>
                </c:pt>
                <c:pt idx="1595">
                  <c:v>70.069999999999993</c:v>
                </c:pt>
                <c:pt idx="1596">
                  <c:v>62.02</c:v>
                </c:pt>
                <c:pt idx="1597">
                  <c:v>56.19</c:v>
                </c:pt>
                <c:pt idx="1598">
                  <c:v>54.85</c:v>
                </c:pt>
                <c:pt idx="1599">
                  <c:v>51.43</c:v>
                </c:pt>
                <c:pt idx="1600">
                  <c:v>112.19</c:v>
                </c:pt>
                <c:pt idx="1601">
                  <c:v>162.54</c:v>
                </c:pt>
                <c:pt idx="1602">
                  <c:v>359.93</c:v>
                </c:pt>
                <c:pt idx="1603">
                  <c:v>179.53</c:v>
                </c:pt>
                <c:pt idx="1604">
                  <c:v>123.15</c:v>
                </c:pt>
                <c:pt idx="1605">
                  <c:v>93.84</c:v>
                </c:pt>
                <c:pt idx="1606">
                  <c:v>74.81</c:v>
                </c:pt>
                <c:pt idx="1607">
                  <c:v>67.28</c:v>
                </c:pt>
                <c:pt idx="1608">
                  <c:v>86.05</c:v>
                </c:pt>
                <c:pt idx="1609">
                  <c:v>247.04</c:v>
                </c:pt>
                <c:pt idx="1610">
                  <c:v>234.59</c:v>
                </c:pt>
                <c:pt idx="1611">
                  <c:v>2427.19</c:v>
                </c:pt>
                <c:pt idx="1612">
                  <c:v>4359.82</c:v>
                </c:pt>
                <c:pt idx="1613">
                  <c:v>5352.86</c:v>
                </c:pt>
                <c:pt idx="1614">
                  <c:v>2260.52</c:v>
                </c:pt>
                <c:pt idx="1615">
                  <c:v>2154.0100000000002</c:v>
                </c:pt>
                <c:pt idx="1616">
                  <c:v>1055.03</c:v>
                </c:pt>
                <c:pt idx="1617">
                  <c:v>649.77</c:v>
                </c:pt>
                <c:pt idx="1618">
                  <c:v>411.93</c:v>
                </c:pt>
                <c:pt idx="1619">
                  <c:v>318.31</c:v>
                </c:pt>
                <c:pt idx="1620">
                  <c:v>267.68</c:v>
                </c:pt>
                <c:pt idx="1621">
                  <c:v>230.43</c:v>
                </c:pt>
                <c:pt idx="1622">
                  <c:v>256.20999999999998</c:v>
                </c:pt>
                <c:pt idx="1623">
                  <c:v>587.12</c:v>
                </c:pt>
                <c:pt idx="1624">
                  <c:v>2113.52</c:v>
                </c:pt>
                <c:pt idx="1625">
                  <c:v>3436.52</c:v>
                </c:pt>
                <c:pt idx="1626">
                  <c:v>3439.36</c:v>
                </c:pt>
                <c:pt idx="1627">
                  <c:v>3386.08</c:v>
                </c:pt>
                <c:pt idx="1628">
                  <c:v>2774.01</c:v>
                </c:pt>
                <c:pt idx="1629">
                  <c:v>1671.49</c:v>
                </c:pt>
                <c:pt idx="1630">
                  <c:v>1821.74</c:v>
                </c:pt>
                <c:pt idx="1631">
                  <c:v>1876.78</c:v>
                </c:pt>
                <c:pt idx="1632">
                  <c:v>1786.73</c:v>
                </c:pt>
                <c:pt idx="1633">
                  <c:v>1418.01</c:v>
                </c:pt>
                <c:pt idx="1634">
                  <c:v>1171.0999999999999</c:v>
                </c:pt>
                <c:pt idx="1635">
                  <c:v>813.59</c:v>
                </c:pt>
                <c:pt idx="1636">
                  <c:v>616.15</c:v>
                </c:pt>
                <c:pt idx="1637">
                  <c:v>575.87</c:v>
                </c:pt>
                <c:pt idx="1638">
                  <c:v>2587.5</c:v>
                </c:pt>
                <c:pt idx="1639">
                  <c:v>4768.1400000000003</c:v>
                </c:pt>
                <c:pt idx="1640">
                  <c:v>2437.63</c:v>
                </c:pt>
                <c:pt idx="1641">
                  <c:v>1357.74</c:v>
                </c:pt>
                <c:pt idx="1642">
                  <c:v>920.71</c:v>
                </c:pt>
                <c:pt idx="1643">
                  <c:v>711.27</c:v>
                </c:pt>
                <c:pt idx="1644">
                  <c:v>571.08000000000004</c:v>
                </c:pt>
                <c:pt idx="1645">
                  <c:v>475.36</c:v>
                </c:pt>
                <c:pt idx="1646">
                  <c:v>403.63</c:v>
                </c:pt>
                <c:pt idx="1647">
                  <c:v>352.82</c:v>
                </c:pt>
                <c:pt idx="1648">
                  <c:v>318.48</c:v>
                </c:pt>
                <c:pt idx="1649">
                  <c:v>292.70999999999998</c:v>
                </c:pt>
                <c:pt idx="1650">
                  <c:v>272.5</c:v>
                </c:pt>
                <c:pt idx="1651">
                  <c:v>255.78</c:v>
                </c:pt>
                <c:pt idx="1652">
                  <c:v>238.15</c:v>
                </c:pt>
                <c:pt idx="1653">
                  <c:v>222.95</c:v>
                </c:pt>
                <c:pt idx="1654">
                  <c:v>221.52</c:v>
                </c:pt>
                <c:pt idx="1655">
                  <c:v>253.24</c:v>
                </c:pt>
                <c:pt idx="1656">
                  <c:v>328.11</c:v>
                </c:pt>
                <c:pt idx="1657">
                  <c:v>251.89</c:v>
                </c:pt>
                <c:pt idx="1658">
                  <c:v>483.03</c:v>
                </c:pt>
                <c:pt idx="1659">
                  <c:v>6702.18</c:v>
                </c:pt>
                <c:pt idx="1660">
                  <c:v>3292.3</c:v>
                </c:pt>
                <c:pt idx="1661">
                  <c:v>1687.28</c:v>
                </c:pt>
                <c:pt idx="1662">
                  <c:v>1039.95</c:v>
                </c:pt>
                <c:pt idx="1663">
                  <c:v>785.15</c:v>
                </c:pt>
                <c:pt idx="1664">
                  <c:v>657.6</c:v>
                </c:pt>
                <c:pt idx="1665">
                  <c:v>535.6</c:v>
                </c:pt>
                <c:pt idx="1666">
                  <c:v>464.65</c:v>
                </c:pt>
                <c:pt idx="1667">
                  <c:v>417.36</c:v>
                </c:pt>
                <c:pt idx="1668">
                  <c:v>375.87</c:v>
                </c:pt>
                <c:pt idx="1669">
                  <c:v>350.84</c:v>
                </c:pt>
                <c:pt idx="1670">
                  <c:v>353.11</c:v>
                </c:pt>
                <c:pt idx="1671">
                  <c:v>333.3</c:v>
                </c:pt>
                <c:pt idx="1672">
                  <c:v>312.39</c:v>
                </c:pt>
                <c:pt idx="1673">
                  <c:v>297.64999999999998</c:v>
                </c:pt>
                <c:pt idx="1674">
                  <c:v>385.57</c:v>
                </c:pt>
                <c:pt idx="1675">
                  <c:v>305.95999999999998</c:v>
                </c:pt>
                <c:pt idx="1676">
                  <c:v>271.64999999999998</c:v>
                </c:pt>
                <c:pt idx="1677">
                  <c:v>246.75</c:v>
                </c:pt>
                <c:pt idx="1678">
                  <c:v>229.69</c:v>
                </c:pt>
                <c:pt idx="1679">
                  <c:v>218.98</c:v>
                </c:pt>
                <c:pt idx="1680">
                  <c:v>207.8</c:v>
                </c:pt>
                <c:pt idx="1681">
                  <c:v>199.03</c:v>
                </c:pt>
                <c:pt idx="1682">
                  <c:v>191.53</c:v>
                </c:pt>
                <c:pt idx="1683">
                  <c:v>185.22</c:v>
                </c:pt>
                <c:pt idx="1684">
                  <c:v>177.26</c:v>
                </c:pt>
                <c:pt idx="1685">
                  <c:v>169.51</c:v>
                </c:pt>
                <c:pt idx="1686">
                  <c:v>165</c:v>
                </c:pt>
                <c:pt idx="1687">
                  <c:v>158.59</c:v>
                </c:pt>
                <c:pt idx="1688">
                  <c:v>151.13999999999999</c:v>
                </c:pt>
                <c:pt idx="1689">
                  <c:v>145.52000000000001</c:v>
                </c:pt>
                <c:pt idx="1690">
                  <c:v>139.57</c:v>
                </c:pt>
                <c:pt idx="1691">
                  <c:v>151.44</c:v>
                </c:pt>
                <c:pt idx="1692">
                  <c:v>175.75</c:v>
                </c:pt>
                <c:pt idx="1693">
                  <c:v>149.16999999999999</c:v>
                </c:pt>
                <c:pt idx="1694">
                  <c:v>144.02000000000001</c:v>
                </c:pt>
                <c:pt idx="1695">
                  <c:v>165.51</c:v>
                </c:pt>
                <c:pt idx="1696">
                  <c:v>162.53</c:v>
                </c:pt>
                <c:pt idx="1697">
                  <c:v>191.2</c:v>
                </c:pt>
                <c:pt idx="1698">
                  <c:v>208.75</c:v>
                </c:pt>
                <c:pt idx="1699">
                  <c:v>175.16</c:v>
                </c:pt>
                <c:pt idx="1700">
                  <c:v>151.59</c:v>
                </c:pt>
                <c:pt idx="1701">
                  <c:v>142.13</c:v>
                </c:pt>
                <c:pt idx="1702">
                  <c:v>135.88999999999999</c:v>
                </c:pt>
                <c:pt idx="1703">
                  <c:v>130.24</c:v>
                </c:pt>
                <c:pt idx="1704">
                  <c:v>125.7</c:v>
                </c:pt>
                <c:pt idx="1705">
                  <c:v>122.15</c:v>
                </c:pt>
                <c:pt idx="1706">
                  <c:v>118.72</c:v>
                </c:pt>
                <c:pt idx="1707">
                  <c:v>116.4</c:v>
                </c:pt>
                <c:pt idx="1708">
                  <c:v>113.63</c:v>
                </c:pt>
                <c:pt idx="1709">
                  <c:v>111.05</c:v>
                </c:pt>
                <c:pt idx="1710">
                  <c:v>108.73</c:v>
                </c:pt>
                <c:pt idx="1711">
                  <c:v>106.46</c:v>
                </c:pt>
                <c:pt idx="1712">
                  <c:v>105</c:v>
                </c:pt>
                <c:pt idx="1713">
                  <c:v>103.06</c:v>
                </c:pt>
                <c:pt idx="1714">
                  <c:v>101.61</c:v>
                </c:pt>
                <c:pt idx="1715">
                  <c:v>100.72</c:v>
                </c:pt>
                <c:pt idx="1716">
                  <c:v>99.13</c:v>
                </c:pt>
                <c:pt idx="1717">
                  <c:v>97.64</c:v>
                </c:pt>
                <c:pt idx="1718">
                  <c:v>95.81</c:v>
                </c:pt>
                <c:pt idx="1719">
                  <c:v>94.52</c:v>
                </c:pt>
                <c:pt idx="1720">
                  <c:v>94.03</c:v>
                </c:pt>
                <c:pt idx="1721">
                  <c:v>92.88</c:v>
                </c:pt>
                <c:pt idx="1722">
                  <c:v>92.18</c:v>
                </c:pt>
                <c:pt idx="1723">
                  <c:v>90.7</c:v>
                </c:pt>
                <c:pt idx="1724">
                  <c:v>89.56</c:v>
                </c:pt>
                <c:pt idx="1725">
                  <c:v>88.91</c:v>
                </c:pt>
                <c:pt idx="1726">
                  <c:v>87.7</c:v>
                </c:pt>
                <c:pt idx="1727">
                  <c:v>87.34</c:v>
                </c:pt>
                <c:pt idx="1728">
                  <c:v>86.98</c:v>
                </c:pt>
                <c:pt idx="1729">
                  <c:v>86.38</c:v>
                </c:pt>
                <c:pt idx="1730">
                  <c:v>85.92</c:v>
                </c:pt>
                <c:pt idx="1731">
                  <c:v>84.36</c:v>
                </c:pt>
                <c:pt idx="1732">
                  <c:v>83.99</c:v>
                </c:pt>
                <c:pt idx="1733">
                  <c:v>83.06</c:v>
                </c:pt>
                <c:pt idx="1734">
                  <c:v>82.45</c:v>
                </c:pt>
                <c:pt idx="1735">
                  <c:v>84.7</c:v>
                </c:pt>
                <c:pt idx="1736">
                  <c:v>85.27</c:v>
                </c:pt>
                <c:pt idx="1737">
                  <c:v>80.56</c:v>
                </c:pt>
                <c:pt idx="1738">
                  <c:v>78.3</c:v>
                </c:pt>
                <c:pt idx="1739">
                  <c:v>76.849999999999994</c:v>
                </c:pt>
                <c:pt idx="1740">
                  <c:v>75.760000000000005</c:v>
                </c:pt>
                <c:pt idx="1741">
                  <c:v>74.86</c:v>
                </c:pt>
                <c:pt idx="1742">
                  <c:v>76.06</c:v>
                </c:pt>
                <c:pt idx="1743">
                  <c:v>91.66</c:v>
                </c:pt>
                <c:pt idx="1744">
                  <c:v>152.41</c:v>
                </c:pt>
                <c:pt idx="1745">
                  <c:v>102.48</c:v>
                </c:pt>
                <c:pt idx="1746">
                  <c:v>83.69</c:v>
                </c:pt>
                <c:pt idx="1747">
                  <c:v>76.67</c:v>
                </c:pt>
                <c:pt idx="1748">
                  <c:v>73.569999999999993</c:v>
                </c:pt>
                <c:pt idx="1749">
                  <c:v>70.84</c:v>
                </c:pt>
                <c:pt idx="1750">
                  <c:v>69.06</c:v>
                </c:pt>
                <c:pt idx="1751">
                  <c:v>67.38</c:v>
                </c:pt>
                <c:pt idx="1752">
                  <c:v>65.83</c:v>
                </c:pt>
                <c:pt idx="1753">
                  <c:v>63.88</c:v>
                </c:pt>
                <c:pt idx="1754">
                  <c:v>61.7</c:v>
                </c:pt>
                <c:pt idx="1755">
                  <c:v>60.46</c:v>
                </c:pt>
                <c:pt idx="1756">
                  <c:v>59.36</c:v>
                </c:pt>
                <c:pt idx="1757">
                  <c:v>58.38</c:v>
                </c:pt>
                <c:pt idx="1758">
                  <c:v>57.18</c:v>
                </c:pt>
                <c:pt idx="1759">
                  <c:v>55.29</c:v>
                </c:pt>
                <c:pt idx="1760">
                  <c:v>54.22</c:v>
                </c:pt>
                <c:pt idx="1761">
                  <c:v>53.52</c:v>
                </c:pt>
                <c:pt idx="1762">
                  <c:v>52.76</c:v>
                </c:pt>
                <c:pt idx="1763">
                  <c:v>51.79</c:v>
                </c:pt>
                <c:pt idx="1764">
                  <c:v>50.68</c:v>
                </c:pt>
                <c:pt idx="1765">
                  <c:v>50.05</c:v>
                </c:pt>
                <c:pt idx="1766">
                  <c:v>49.35</c:v>
                </c:pt>
                <c:pt idx="1767">
                  <c:v>48.44</c:v>
                </c:pt>
                <c:pt idx="1768">
                  <c:v>47.68</c:v>
                </c:pt>
                <c:pt idx="1769">
                  <c:v>46.36</c:v>
                </c:pt>
                <c:pt idx="1770">
                  <c:v>45.28</c:v>
                </c:pt>
                <c:pt idx="1771">
                  <c:v>44.35</c:v>
                </c:pt>
                <c:pt idx="1772">
                  <c:v>43.31</c:v>
                </c:pt>
                <c:pt idx="1773">
                  <c:v>42.5</c:v>
                </c:pt>
                <c:pt idx="1774">
                  <c:v>41.41</c:v>
                </c:pt>
                <c:pt idx="1775">
                  <c:v>40.369999999999997</c:v>
                </c:pt>
                <c:pt idx="1776">
                  <c:v>39.130000000000003</c:v>
                </c:pt>
                <c:pt idx="1777">
                  <c:v>37.78</c:v>
                </c:pt>
                <c:pt idx="1778">
                  <c:v>36.72</c:v>
                </c:pt>
                <c:pt idx="1779">
                  <c:v>35.450000000000003</c:v>
                </c:pt>
                <c:pt idx="1780">
                  <c:v>36.380000000000003</c:v>
                </c:pt>
                <c:pt idx="1781">
                  <c:v>34.979999999999997</c:v>
                </c:pt>
                <c:pt idx="1782">
                  <c:v>33.93</c:v>
                </c:pt>
                <c:pt idx="1783">
                  <c:v>33.630000000000003</c:v>
                </c:pt>
                <c:pt idx="1784">
                  <c:v>32.99</c:v>
                </c:pt>
                <c:pt idx="1785">
                  <c:v>33.08</c:v>
                </c:pt>
                <c:pt idx="1786">
                  <c:v>34.549999999999997</c:v>
                </c:pt>
                <c:pt idx="1787">
                  <c:v>37</c:v>
                </c:pt>
                <c:pt idx="1788">
                  <c:v>46.21</c:v>
                </c:pt>
                <c:pt idx="1789">
                  <c:v>46.48</c:v>
                </c:pt>
                <c:pt idx="1790">
                  <c:v>41.09</c:v>
                </c:pt>
                <c:pt idx="1791">
                  <c:v>38.28</c:v>
                </c:pt>
                <c:pt idx="1792">
                  <c:v>36.770000000000003</c:v>
                </c:pt>
                <c:pt idx="1793">
                  <c:v>36.29</c:v>
                </c:pt>
                <c:pt idx="1794">
                  <c:v>35.69</c:v>
                </c:pt>
                <c:pt idx="1795">
                  <c:v>35.36</c:v>
                </c:pt>
                <c:pt idx="1796">
                  <c:v>35.31</c:v>
                </c:pt>
                <c:pt idx="1797">
                  <c:v>34.97</c:v>
                </c:pt>
                <c:pt idx="1798">
                  <c:v>34.479999999999997</c:v>
                </c:pt>
                <c:pt idx="1799">
                  <c:v>33.96</c:v>
                </c:pt>
                <c:pt idx="1800">
                  <c:v>33.159999999999997</c:v>
                </c:pt>
                <c:pt idx="1801">
                  <c:v>32.86</c:v>
                </c:pt>
                <c:pt idx="1802">
                  <c:v>32.43</c:v>
                </c:pt>
                <c:pt idx="1803">
                  <c:v>31.96</c:v>
                </c:pt>
                <c:pt idx="1804">
                  <c:v>31.47</c:v>
                </c:pt>
                <c:pt idx="1805">
                  <c:v>30.93</c:v>
                </c:pt>
                <c:pt idx="1806">
                  <c:v>30.51</c:v>
                </c:pt>
                <c:pt idx="1807">
                  <c:v>29.84</c:v>
                </c:pt>
                <c:pt idx="1808">
                  <c:v>29.27</c:v>
                </c:pt>
                <c:pt idx="1809">
                  <c:v>28.7</c:v>
                </c:pt>
                <c:pt idx="1810">
                  <c:v>27.96</c:v>
                </c:pt>
                <c:pt idx="1811">
                  <c:v>27.3</c:v>
                </c:pt>
                <c:pt idx="1812">
                  <c:v>26.39</c:v>
                </c:pt>
                <c:pt idx="1813">
                  <c:v>25.4</c:v>
                </c:pt>
                <c:pt idx="1814">
                  <c:v>24.86</c:v>
                </c:pt>
                <c:pt idx="1815">
                  <c:v>24.8</c:v>
                </c:pt>
                <c:pt idx="1816">
                  <c:v>23.98</c:v>
                </c:pt>
                <c:pt idx="1817">
                  <c:v>23.33</c:v>
                </c:pt>
                <c:pt idx="1818">
                  <c:v>22.59</c:v>
                </c:pt>
                <c:pt idx="1819">
                  <c:v>21.83</c:v>
                </c:pt>
                <c:pt idx="1820">
                  <c:v>21.14</c:v>
                </c:pt>
                <c:pt idx="1821">
                  <c:v>20.47</c:v>
                </c:pt>
                <c:pt idx="1822">
                  <c:v>20.09</c:v>
                </c:pt>
                <c:pt idx="1823">
                  <c:v>20.079999999999998</c:v>
                </c:pt>
                <c:pt idx="1824">
                  <c:v>20.25</c:v>
                </c:pt>
                <c:pt idx="1825">
                  <c:v>20.440000000000001</c:v>
                </c:pt>
                <c:pt idx="1826">
                  <c:v>20.440000000000001</c:v>
                </c:pt>
                <c:pt idx="1827">
                  <c:v>20.309999999999999</c:v>
                </c:pt>
                <c:pt idx="1828">
                  <c:v>19.87</c:v>
                </c:pt>
                <c:pt idx="1829">
                  <c:v>19.21</c:v>
                </c:pt>
                <c:pt idx="1830">
                  <c:v>18.54</c:v>
                </c:pt>
                <c:pt idx="1831">
                  <c:v>17.63</c:v>
                </c:pt>
                <c:pt idx="1832">
                  <c:v>18.32</c:v>
                </c:pt>
                <c:pt idx="1833">
                  <c:v>19.7</c:v>
                </c:pt>
                <c:pt idx="1834">
                  <c:v>20.63</c:v>
                </c:pt>
                <c:pt idx="1835">
                  <c:v>21.82</c:v>
                </c:pt>
                <c:pt idx="1836">
                  <c:v>20.87</c:v>
                </c:pt>
                <c:pt idx="1837">
                  <c:v>19.77</c:v>
                </c:pt>
                <c:pt idx="1838">
                  <c:v>18.88</c:v>
                </c:pt>
                <c:pt idx="1839">
                  <c:v>18.23</c:v>
                </c:pt>
                <c:pt idx="1840">
                  <c:v>17.62</c:v>
                </c:pt>
                <c:pt idx="1841">
                  <c:v>17.010000000000002</c:v>
                </c:pt>
                <c:pt idx="1842">
                  <c:v>16.350000000000001</c:v>
                </c:pt>
                <c:pt idx="1843">
                  <c:v>15.68</c:v>
                </c:pt>
                <c:pt idx="1844">
                  <c:v>15.23</c:v>
                </c:pt>
                <c:pt idx="1845">
                  <c:v>16.79</c:v>
                </c:pt>
                <c:pt idx="1846">
                  <c:v>21.55</c:v>
                </c:pt>
                <c:pt idx="1847">
                  <c:v>23.2</c:v>
                </c:pt>
                <c:pt idx="1848">
                  <c:v>26.69</c:v>
                </c:pt>
                <c:pt idx="1849">
                  <c:v>23.35</c:v>
                </c:pt>
                <c:pt idx="1850">
                  <c:v>21.45</c:v>
                </c:pt>
                <c:pt idx="1851">
                  <c:v>20.47</c:v>
                </c:pt>
                <c:pt idx="1852">
                  <c:v>19.36</c:v>
                </c:pt>
                <c:pt idx="1853">
                  <c:v>18.23</c:v>
                </c:pt>
                <c:pt idx="1854">
                  <c:v>17.53</c:v>
                </c:pt>
                <c:pt idx="1855">
                  <c:v>17.2</c:v>
                </c:pt>
                <c:pt idx="1856">
                  <c:v>16.739999999999998</c:v>
                </c:pt>
                <c:pt idx="1857">
                  <c:v>16.260000000000002</c:v>
                </c:pt>
                <c:pt idx="1858">
                  <c:v>15.79</c:v>
                </c:pt>
                <c:pt idx="1859">
                  <c:v>15.25</c:v>
                </c:pt>
                <c:pt idx="1860">
                  <c:v>14.7</c:v>
                </c:pt>
                <c:pt idx="1861">
                  <c:v>14.16</c:v>
                </c:pt>
                <c:pt idx="1862">
                  <c:v>13.64</c:v>
                </c:pt>
                <c:pt idx="1863">
                  <c:v>13</c:v>
                </c:pt>
                <c:pt idx="1864">
                  <c:v>12.51</c:v>
                </c:pt>
                <c:pt idx="1865">
                  <c:v>11.98</c:v>
                </c:pt>
                <c:pt idx="1866">
                  <c:v>11.31</c:v>
                </c:pt>
                <c:pt idx="1867">
                  <c:v>10.6</c:v>
                </c:pt>
                <c:pt idx="1868">
                  <c:v>10.199999999999999</c:v>
                </c:pt>
                <c:pt idx="1869">
                  <c:v>10.28</c:v>
                </c:pt>
                <c:pt idx="1870">
                  <c:v>10.77</c:v>
                </c:pt>
                <c:pt idx="1871">
                  <c:v>10.38</c:v>
                </c:pt>
                <c:pt idx="1872">
                  <c:v>9.48</c:v>
                </c:pt>
                <c:pt idx="1873">
                  <c:v>8.7200000000000006</c:v>
                </c:pt>
                <c:pt idx="1874">
                  <c:v>8.4499999999999993</c:v>
                </c:pt>
                <c:pt idx="1875">
                  <c:v>8</c:v>
                </c:pt>
                <c:pt idx="1876">
                  <c:v>8.68</c:v>
                </c:pt>
                <c:pt idx="1877">
                  <c:v>8.4700000000000006</c:v>
                </c:pt>
                <c:pt idx="1878">
                  <c:v>7.66</c:v>
                </c:pt>
                <c:pt idx="1879">
                  <c:v>7.37</c:v>
                </c:pt>
                <c:pt idx="1880">
                  <c:v>7.03</c:v>
                </c:pt>
                <c:pt idx="1881">
                  <c:v>6.51</c:v>
                </c:pt>
                <c:pt idx="1882">
                  <c:v>5.92</c:v>
                </c:pt>
                <c:pt idx="1883">
                  <c:v>5.22</c:v>
                </c:pt>
                <c:pt idx="1884">
                  <c:v>4.62</c:v>
                </c:pt>
                <c:pt idx="1885">
                  <c:v>4.38</c:v>
                </c:pt>
                <c:pt idx="1886">
                  <c:v>4.13</c:v>
                </c:pt>
                <c:pt idx="1887">
                  <c:v>3.88</c:v>
                </c:pt>
                <c:pt idx="1888">
                  <c:v>3.58</c:v>
                </c:pt>
                <c:pt idx="1889">
                  <c:v>3.32</c:v>
                </c:pt>
                <c:pt idx="1890">
                  <c:v>3.1</c:v>
                </c:pt>
                <c:pt idx="1891">
                  <c:v>2.93</c:v>
                </c:pt>
                <c:pt idx="1892">
                  <c:v>2.86</c:v>
                </c:pt>
                <c:pt idx="1893">
                  <c:v>2.9</c:v>
                </c:pt>
                <c:pt idx="1894">
                  <c:v>2.98</c:v>
                </c:pt>
                <c:pt idx="1895">
                  <c:v>2.98</c:v>
                </c:pt>
                <c:pt idx="1896">
                  <c:v>2.98</c:v>
                </c:pt>
                <c:pt idx="1897">
                  <c:v>2.91</c:v>
                </c:pt>
                <c:pt idx="1898">
                  <c:v>2.75</c:v>
                </c:pt>
                <c:pt idx="1899">
                  <c:v>2.4300000000000002</c:v>
                </c:pt>
                <c:pt idx="1900">
                  <c:v>1.99</c:v>
                </c:pt>
                <c:pt idx="1901">
                  <c:v>1.74</c:v>
                </c:pt>
                <c:pt idx="1902">
                  <c:v>1.6</c:v>
                </c:pt>
                <c:pt idx="1903">
                  <c:v>1.53</c:v>
                </c:pt>
                <c:pt idx="1904">
                  <c:v>1.46</c:v>
                </c:pt>
                <c:pt idx="1905">
                  <c:v>1.38</c:v>
                </c:pt>
                <c:pt idx="1906">
                  <c:v>1.32</c:v>
                </c:pt>
                <c:pt idx="1907">
                  <c:v>1.31</c:v>
                </c:pt>
                <c:pt idx="1908">
                  <c:v>1.31</c:v>
                </c:pt>
                <c:pt idx="1909">
                  <c:v>1.31</c:v>
                </c:pt>
                <c:pt idx="1910">
                  <c:v>1.38</c:v>
                </c:pt>
                <c:pt idx="1911">
                  <c:v>1.51</c:v>
                </c:pt>
                <c:pt idx="1912">
                  <c:v>1.63</c:v>
                </c:pt>
                <c:pt idx="1913">
                  <c:v>1.75</c:v>
                </c:pt>
                <c:pt idx="1914">
                  <c:v>1.92</c:v>
                </c:pt>
                <c:pt idx="1915">
                  <c:v>2.08</c:v>
                </c:pt>
                <c:pt idx="1916">
                  <c:v>2.27</c:v>
                </c:pt>
                <c:pt idx="1917">
                  <c:v>2.4700000000000002</c:v>
                </c:pt>
                <c:pt idx="1918">
                  <c:v>2.64</c:v>
                </c:pt>
                <c:pt idx="1919">
                  <c:v>3.45</c:v>
                </c:pt>
                <c:pt idx="1920">
                  <c:v>4.6500000000000004</c:v>
                </c:pt>
                <c:pt idx="1921">
                  <c:v>6.26</c:v>
                </c:pt>
                <c:pt idx="1922">
                  <c:v>8.5</c:v>
                </c:pt>
                <c:pt idx="1923">
                  <c:v>9.2200000000000006</c:v>
                </c:pt>
                <c:pt idx="1924">
                  <c:v>9.2200000000000006</c:v>
                </c:pt>
                <c:pt idx="1925">
                  <c:v>8.7100000000000009</c:v>
                </c:pt>
                <c:pt idx="1926">
                  <c:v>8.11</c:v>
                </c:pt>
                <c:pt idx="1927">
                  <c:v>7.67</c:v>
                </c:pt>
                <c:pt idx="1928">
                  <c:v>7.29</c:v>
                </c:pt>
                <c:pt idx="1929">
                  <c:v>7.02</c:v>
                </c:pt>
                <c:pt idx="1930">
                  <c:v>6.61</c:v>
                </c:pt>
                <c:pt idx="1931">
                  <c:v>6.23</c:v>
                </c:pt>
                <c:pt idx="1932">
                  <c:v>5.89</c:v>
                </c:pt>
                <c:pt idx="1933">
                  <c:v>5.56</c:v>
                </c:pt>
                <c:pt idx="1934">
                  <c:v>7.76</c:v>
                </c:pt>
                <c:pt idx="1935">
                  <c:v>14.58</c:v>
                </c:pt>
                <c:pt idx="1936">
                  <c:v>22.31</c:v>
                </c:pt>
                <c:pt idx="1937">
                  <c:v>29.72</c:v>
                </c:pt>
                <c:pt idx="1938">
                  <c:v>824.89</c:v>
                </c:pt>
                <c:pt idx="1939">
                  <c:v>2341.9899999999998</c:v>
                </c:pt>
                <c:pt idx="1940">
                  <c:v>3511.33</c:v>
                </c:pt>
                <c:pt idx="1941">
                  <c:v>3657.85</c:v>
                </c:pt>
                <c:pt idx="1942">
                  <c:v>3628.66</c:v>
                </c:pt>
                <c:pt idx="1943">
                  <c:v>4608.13</c:v>
                </c:pt>
                <c:pt idx="1944">
                  <c:v>1694.31</c:v>
                </c:pt>
                <c:pt idx="1945">
                  <c:v>724.49</c:v>
                </c:pt>
                <c:pt idx="1946">
                  <c:v>410.9</c:v>
                </c:pt>
                <c:pt idx="1947">
                  <c:v>295.29000000000002</c:v>
                </c:pt>
                <c:pt idx="1948">
                  <c:v>204.44</c:v>
                </c:pt>
                <c:pt idx="1949">
                  <c:v>438.94</c:v>
                </c:pt>
                <c:pt idx="1950">
                  <c:v>361.49</c:v>
                </c:pt>
                <c:pt idx="1951">
                  <c:v>190.68</c:v>
                </c:pt>
                <c:pt idx="1952">
                  <c:v>140.19999999999999</c:v>
                </c:pt>
                <c:pt idx="1953">
                  <c:v>110.24</c:v>
                </c:pt>
                <c:pt idx="1954">
                  <c:v>89.73</c:v>
                </c:pt>
                <c:pt idx="1955">
                  <c:v>75.84</c:v>
                </c:pt>
                <c:pt idx="1956">
                  <c:v>68.849999999999994</c:v>
                </c:pt>
                <c:pt idx="1957">
                  <c:v>62.34</c:v>
                </c:pt>
                <c:pt idx="1958">
                  <c:v>58.85</c:v>
                </c:pt>
                <c:pt idx="1959">
                  <c:v>64.52</c:v>
                </c:pt>
                <c:pt idx="1960">
                  <c:v>64.319999999999993</c:v>
                </c:pt>
                <c:pt idx="1961">
                  <c:v>60.1</c:v>
                </c:pt>
                <c:pt idx="1962">
                  <c:v>54.79</c:v>
                </c:pt>
                <c:pt idx="1963">
                  <c:v>49.83</c:v>
                </c:pt>
                <c:pt idx="1964">
                  <c:v>49.19</c:v>
                </c:pt>
                <c:pt idx="1965">
                  <c:v>49.88</c:v>
                </c:pt>
                <c:pt idx="1966">
                  <c:v>47.41</c:v>
                </c:pt>
                <c:pt idx="1967">
                  <c:v>44.81</c:v>
                </c:pt>
                <c:pt idx="1968">
                  <c:v>44.55</c:v>
                </c:pt>
                <c:pt idx="1969">
                  <c:v>50.99</c:v>
                </c:pt>
                <c:pt idx="1970">
                  <c:v>47.25</c:v>
                </c:pt>
                <c:pt idx="1971">
                  <c:v>50.26</c:v>
                </c:pt>
                <c:pt idx="1972">
                  <c:v>69.349999999999994</c:v>
                </c:pt>
                <c:pt idx="1973">
                  <c:v>211.37</c:v>
                </c:pt>
                <c:pt idx="1974">
                  <c:v>143.84</c:v>
                </c:pt>
                <c:pt idx="1975">
                  <c:v>120.57</c:v>
                </c:pt>
                <c:pt idx="1976">
                  <c:v>138.22999999999999</c:v>
                </c:pt>
                <c:pt idx="1977">
                  <c:v>95.32</c:v>
                </c:pt>
                <c:pt idx="1978">
                  <c:v>112.6</c:v>
                </c:pt>
                <c:pt idx="1979">
                  <c:v>1019.13</c:v>
                </c:pt>
                <c:pt idx="1980">
                  <c:v>396.12</c:v>
                </c:pt>
                <c:pt idx="1981">
                  <c:v>741.32</c:v>
                </c:pt>
                <c:pt idx="1982">
                  <c:v>940.13</c:v>
                </c:pt>
                <c:pt idx="1983">
                  <c:v>619.32000000000005</c:v>
                </c:pt>
                <c:pt idx="1984">
                  <c:v>2279.09</c:v>
                </c:pt>
                <c:pt idx="1985">
                  <c:v>899.46</c:v>
                </c:pt>
                <c:pt idx="1986">
                  <c:v>550.34</c:v>
                </c:pt>
                <c:pt idx="1987">
                  <c:v>378.17</c:v>
                </c:pt>
                <c:pt idx="1988">
                  <c:v>307.42</c:v>
                </c:pt>
                <c:pt idx="1989">
                  <c:v>266.12</c:v>
                </c:pt>
                <c:pt idx="1990">
                  <c:v>283.74</c:v>
                </c:pt>
                <c:pt idx="1991">
                  <c:v>314</c:v>
                </c:pt>
                <c:pt idx="1992">
                  <c:v>231.46</c:v>
                </c:pt>
                <c:pt idx="1993">
                  <c:v>190.67</c:v>
                </c:pt>
                <c:pt idx="1994">
                  <c:v>164.63</c:v>
                </c:pt>
                <c:pt idx="1995">
                  <c:v>146.15</c:v>
                </c:pt>
                <c:pt idx="1996">
                  <c:v>130.52000000000001</c:v>
                </c:pt>
                <c:pt idx="1997">
                  <c:v>122.43</c:v>
                </c:pt>
                <c:pt idx="1998">
                  <c:v>112.33</c:v>
                </c:pt>
                <c:pt idx="1999">
                  <c:v>245.63</c:v>
                </c:pt>
                <c:pt idx="2000">
                  <c:v>2326.5100000000002</c:v>
                </c:pt>
                <c:pt idx="2001">
                  <c:v>2529.39</c:v>
                </c:pt>
                <c:pt idx="2002">
                  <c:v>1422.93</c:v>
                </c:pt>
                <c:pt idx="2003">
                  <c:v>3783.16</c:v>
                </c:pt>
                <c:pt idx="2004">
                  <c:v>3157.33</c:v>
                </c:pt>
                <c:pt idx="2005">
                  <c:v>1512.61</c:v>
                </c:pt>
                <c:pt idx="2006">
                  <c:v>942.45</c:v>
                </c:pt>
                <c:pt idx="2007">
                  <c:v>664.02</c:v>
                </c:pt>
                <c:pt idx="2008">
                  <c:v>501.66</c:v>
                </c:pt>
                <c:pt idx="2009">
                  <c:v>387.29</c:v>
                </c:pt>
                <c:pt idx="2010">
                  <c:v>322.31</c:v>
                </c:pt>
                <c:pt idx="2011">
                  <c:v>284.37</c:v>
                </c:pt>
                <c:pt idx="2012">
                  <c:v>263.29000000000002</c:v>
                </c:pt>
                <c:pt idx="2013">
                  <c:v>240.89</c:v>
                </c:pt>
                <c:pt idx="2014">
                  <c:v>217.1</c:v>
                </c:pt>
                <c:pt idx="2015">
                  <c:v>200.17</c:v>
                </c:pt>
                <c:pt idx="2016">
                  <c:v>186.73</c:v>
                </c:pt>
                <c:pt idx="2017">
                  <c:v>201.52</c:v>
                </c:pt>
                <c:pt idx="2018">
                  <c:v>362.96</c:v>
                </c:pt>
                <c:pt idx="2019">
                  <c:v>636.65</c:v>
                </c:pt>
                <c:pt idx="2020">
                  <c:v>375.41</c:v>
                </c:pt>
                <c:pt idx="2021">
                  <c:v>336.2</c:v>
                </c:pt>
                <c:pt idx="2022">
                  <c:v>334.47</c:v>
                </c:pt>
                <c:pt idx="2023">
                  <c:v>270.89</c:v>
                </c:pt>
                <c:pt idx="2024">
                  <c:v>234.67</c:v>
                </c:pt>
                <c:pt idx="2025">
                  <c:v>205.39</c:v>
                </c:pt>
                <c:pt idx="2026">
                  <c:v>180.62</c:v>
                </c:pt>
                <c:pt idx="2027">
                  <c:v>158.25</c:v>
                </c:pt>
                <c:pt idx="2028">
                  <c:v>143.66</c:v>
                </c:pt>
                <c:pt idx="2029">
                  <c:v>131.38</c:v>
                </c:pt>
                <c:pt idx="2030">
                  <c:v>118.98</c:v>
                </c:pt>
                <c:pt idx="2031">
                  <c:v>109.4</c:v>
                </c:pt>
                <c:pt idx="2032">
                  <c:v>100.1</c:v>
                </c:pt>
                <c:pt idx="2033">
                  <c:v>93.62</c:v>
                </c:pt>
                <c:pt idx="2034">
                  <c:v>90.2</c:v>
                </c:pt>
                <c:pt idx="2035">
                  <c:v>95.42</c:v>
                </c:pt>
                <c:pt idx="2036">
                  <c:v>92.96</c:v>
                </c:pt>
                <c:pt idx="2037">
                  <c:v>102.47</c:v>
                </c:pt>
                <c:pt idx="2038">
                  <c:v>115.58</c:v>
                </c:pt>
                <c:pt idx="2039">
                  <c:v>123.13</c:v>
                </c:pt>
                <c:pt idx="2040">
                  <c:v>174.55</c:v>
                </c:pt>
                <c:pt idx="2041">
                  <c:v>163.77000000000001</c:v>
                </c:pt>
                <c:pt idx="2042">
                  <c:v>138.94999999999999</c:v>
                </c:pt>
                <c:pt idx="2043">
                  <c:v>124.52</c:v>
                </c:pt>
                <c:pt idx="2044">
                  <c:v>118.93</c:v>
                </c:pt>
                <c:pt idx="2045">
                  <c:v>196.79</c:v>
                </c:pt>
                <c:pt idx="2046">
                  <c:v>186.3</c:v>
                </c:pt>
                <c:pt idx="2047">
                  <c:v>261.95</c:v>
                </c:pt>
                <c:pt idx="2048">
                  <c:v>185.89</c:v>
                </c:pt>
                <c:pt idx="2049">
                  <c:v>153.62</c:v>
                </c:pt>
                <c:pt idx="2050">
                  <c:v>133.88</c:v>
                </c:pt>
                <c:pt idx="2051">
                  <c:v>119.18</c:v>
                </c:pt>
                <c:pt idx="2052">
                  <c:v>107.38</c:v>
                </c:pt>
                <c:pt idx="2053">
                  <c:v>101.7</c:v>
                </c:pt>
                <c:pt idx="2054">
                  <c:v>96.97</c:v>
                </c:pt>
                <c:pt idx="2055">
                  <c:v>92.88</c:v>
                </c:pt>
                <c:pt idx="2056">
                  <c:v>89.73</c:v>
                </c:pt>
                <c:pt idx="2057">
                  <c:v>86.49</c:v>
                </c:pt>
                <c:pt idx="2058">
                  <c:v>103.04</c:v>
                </c:pt>
                <c:pt idx="2059">
                  <c:v>99.78</c:v>
                </c:pt>
                <c:pt idx="2060">
                  <c:v>84.3</c:v>
                </c:pt>
                <c:pt idx="2061">
                  <c:v>76.2</c:v>
                </c:pt>
                <c:pt idx="2062">
                  <c:v>71.12</c:v>
                </c:pt>
                <c:pt idx="2063">
                  <c:v>65.790000000000006</c:v>
                </c:pt>
                <c:pt idx="2064">
                  <c:v>61.74</c:v>
                </c:pt>
                <c:pt idx="2065">
                  <c:v>62.1</c:v>
                </c:pt>
                <c:pt idx="2066">
                  <c:v>68.709999999999994</c:v>
                </c:pt>
                <c:pt idx="2067">
                  <c:v>69</c:v>
                </c:pt>
                <c:pt idx="2068">
                  <c:v>85.34</c:v>
                </c:pt>
                <c:pt idx="2069">
                  <c:v>125.62</c:v>
                </c:pt>
                <c:pt idx="2070">
                  <c:v>105.6</c:v>
                </c:pt>
                <c:pt idx="2071">
                  <c:v>87.63</c:v>
                </c:pt>
                <c:pt idx="2072">
                  <c:v>79.78</c:v>
                </c:pt>
                <c:pt idx="2073">
                  <c:v>73.010000000000005</c:v>
                </c:pt>
                <c:pt idx="2074">
                  <c:v>68.260000000000005</c:v>
                </c:pt>
                <c:pt idx="2075">
                  <c:v>66.34</c:v>
                </c:pt>
                <c:pt idx="2076">
                  <c:v>66.34</c:v>
                </c:pt>
                <c:pt idx="2077">
                  <c:v>71.81</c:v>
                </c:pt>
                <c:pt idx="2078">
                  <c:v>105.31</c:v>
                </c:pt>
                <c:pt idx="2079">
                  <c:v>111.21</c:v>
                </c:pt>
                <c:pt idx="2080">
                  <c:v>99.05</c:v>
                </c:pt>
                <c:pt idx="2081">
                  <c:v>83.18</c:v>
                </c:pt>
                <c:pt idx="2082">
                  <c:v>77.09</c:v>
                </c:pt>
                <c:pt idx="2083">
                  <c:v>70.959999999999994</c:v>
                </c:pt>
                <c:pt idx="2084">
                  <c:v>65.260000000000005</c:v>
                </c:pt>
                <c:pt idx="2085">
                  <c:v>61.95</c:v>
                </c:pt>
                <c:pt idx="2086">
                  <c:v>60.02</c:v>
                </c:pt>
                <c:pt idx="2087">
                  <c:v>59.7</c:v>
                </c:pt>
                <c:pt idx="2088">
                  <c:v>61.09</c:v>
                </c:pt>
                <c:pt idx="2089">
                  <c:v>61.69</c:v>
                </c:pt>
                <c:pt idx="2090">
                  <c:v>60.76</c:v>
                </c:pt>
                <c:pt idx="2091">
                  <c:v>58.78</c:v>
                </c:pt>
                <c:pt idx="2092">
                  <c:v>56.94</c:v>
                </c:pt>
                <c:pt idx="2093">
                  <c:v>55.33</c:v>
                </c:pt>
                <c:pt idx="2094">
                  <c:v>54.31</c:v>
                </c:pt>
                <c:pt idx="2095">
                  <c:v>53.14</c:v>
                </c:pt>
                <c:pt idx="2096">
                  <c:v>51.43</c:v>
                </c:pt>
                <c:pt idx="2097">
                  <c:v>50.05</c:v>
                </c:pt>
                <c:pt idx="2098">
                  <c:v>49.26</c:v>
                </c:pt>
                <c:pt idx="2099">
                  <c:v>48.35</c:v>
                </c:pt>
                <c:pt idx="2100">
                  <c:v>46.65</c:v>
                </c:pt>
                <c:pt idx="2101">
                  <c:v>44.98</c:v>
                </c:pt>
                <c:pt idx="2102">
                  <c:v>44.99</c:v>
                </c:pt>
                <c:pt idx="2103">
                  <c:v>47.63</c:v>
                </c:pt>
                <c:pt idx="2104">
                  <c:v>49.77</c:v>
                </c:pt>
                <c:pt idx="2105">
                  <c:v>49.59</c:v>
                </c:pt>
                <c:pt idx="2106">
                  <c:v>48.16</c:v>
                </c:pt>
                <c:pt idx="2107">
                  <c:v>44.89</c:v>
                </c:pt>
                <c:pt idx="2108">
                  <c:v>40.950000000000003</c:v>
                </c:pt>
                <c:pt idx="2109">
                  <c:v>38.31</c:v>
                </c:pt>
                <c:pt idx="2110">
                  <c:v>37.69</c:v>
                </c:pt>
                <c:pt idx="2111">
                  <c:v>41.3</c:v>
                </c:pt>
                <c:pt idx="2112">
                  <c:v>45.51</c:v>
                </c:pt>
                <c:pt idx="2113">
                  <c:v>42.74</c:v>
                </c:pt>
                <c:pt idx="2114">
                  <c:v>40.65</c:v>
                </c:pt>
                <c:pt idx="2115">
                  <c:v>44.93</c:v>
                </c:pt>
                <c:pt idx="2116">
                  <c:v>53.47</c:v>
                </c:pt>
                <c:pt idx="2117">
                  <c:v>51.85</c:v>
                </c:pt>
                <c:pt idx="2118">
                  <c:v>47.88</c:v>
                </c:pt>
                <c:pt idx="2119">
                  <c:v>48.96</c:v>
                </c:pt>
                <c:pt idx="2120">
                  <c:v>47.47</c:v>
                </c:pt>
                <c:pt idx="2121">
                  <c:v>43.42</c:v>
                </c:pt>
                <c:pt idx="2122">
                  <c:v>39.520000000000003</c:v>
                </c:pt>
                <c:pt idx="2123">
                  <c:v>36.380000000000003</c:v>
                </c:pt>
                <c:pt idx="2124">
                  <c:v>33.93</c:v>
                </c:pt>
                <c:pt idx="2125">
                  <c:v>31.95</c:v>
                </c:pt>
                <c:pt idx="2126">
                  <c:v>30.22</c:v>
                </c:pt>
                <c:pt idx="2127">
                  <c:v>28.61</c:v>
                </c:pt>
                <c:pt idx="2128">
                  <c:v>27.35</c:v>
                </c:pt>
                <c:pt idx="2129">
                  <c:v>26.28</c:v>
                </c:pt>
                <c:pt idx="2130">
                  <c:v>25.38</c:v>
                </c:pt>
                <c:pt idx="2131">
                  <c:v>24.59</c:v>
                </c:pt>
                <c:pt idx="2132">
                  <c:v>23.92</c:v>
                </c:pt>
                <c:pt idx="2133">
                  <c:v>23.39</c:v>
                </c:pt>
                <c:pt idx="2134">
                  <c:v>22.66</c:v>
                </c:pt>
                <c:pt idx="2135">
                  <c:v>21.91</c:v>
                </c:pt>
                <c:pt idx="2136">
                  <c:v>21.28</c:v>
                </c:pt>
                <c:pt idx="2137">
                  <c:v>20.49</c:v>
                </c:pt>
                <c:pt idx="2138">
                  <c:v>19.899999999999999</c:v>
                </c:pt>
                <c:pt idx="2139">
                  <c:v>19.57</c:v>
                </c:pt>
                <c:pt idx="2140">
                  <c:v>19.399999999999999</c:v>
                </c:pt>
                <c:pt idx="2141">
                  <c:v>19.14</c:v>
                </c:pt>
                <c:pt idx="2142">
                  <c:v>18.850000000000001</c:v>
                </c:pt>
                <c:pt idx="2143">
                  <c:v>18.399999999999999</c:v>
                </c:pt>
                <c:pt idx="2144">
                  <c:v>18.010000000000002</c:v>
                </c:pt>
                <c:pt idx="2145">
                  <c:v>17.71</c:v>
                </c:pt>
                <c:pt idx="2146">
                  <c:v>17.350000000000001</c:v>
                </c:pt>
                <c:pt idx="2147">
                  <c:v>16.87</c:v>
                </c:pt>
                <c:pt idx="2148">
                  <c:v>16.41</c:v>
                </c:pt>
                <c:pt idx="2149">
                  <c:v>16.13</c:v>
                </c:pt>
                <c:pt idx="2150">
                  <c:v>15.91</c:v>
                </c:pt>
                <c:pt idx="2151">
                  <c:v>15.67</c:v>
                </c:pt>
                <c:pt idx="2152">
                  <c:v>15.14</c:v>
                </c:pt>
                <c:pt idx="2153">
                  <c:v>14.66</c:v>
                </c:pt>
                <c:pt idx="2154">
                  <c:v>14.31</c:v>
                </c:pt>
                <c:pt idx="2155">
                  <c:v>13.92</c:v>
                </c:pt>
                <c:pt idx="2156">
                  <c:v>13.52</c:v>
                </c:pt>
                <c:pt idx="2157">
                  <c:v>13.11</c:v>
                </c:pt>
                <c:pt idx="2158">
                  <c:v>12.67</c:v>
                </c:pt>
                <c:pt idx="2159">
                  <c:v>12.31</c:v>
                </c:pt>
                <c:pt idx="2160">
                  <c:v>12.24</c:v>
                </c:pt>
                <c:pt idx="2161">
                  <c:v>12.32</c:v>
                </c:pt>
                <c:pt idx="2162">
                  <c:v>11.98</c:v>
                </c:pt>
                <c:pt idx="2163">
                  <c:v>11.49</c:v>
                </c:pt>
                <c:pt idx="2164">
                  <c:v>11.3</c:v>
                </c:pt>
                <c:pt idx="2165">
                  <c:v>12.25</c:v>
                </c:pt>
                <c:pt idx="2166">
                  <c:v>13.08</c:v>
                </c:pt>
                <c:pt idx="2167">
                  <c:v>13.64</c:v>
                </c:pt>
                <c:pt idx="2168">
                  <c:v>16.5</c:v>
                </c:pt>
                <c:pt idx="2169">
                  <c:v>21.22</c:v>
                </c:pt>
                <c:pt idx="2170">
                  <c:v>19.96</c:v>
                </c:pt>
                <c:pt idx="2171">
                  <c:v>18.100000000000001</c:v>
                </c:pt>
                <c:pt idx="2172">
                  <c:v>16.46</c:v>
                </c:pt>
                <c:pt idx="2173">
                  <c:v>15.42</c:v>
                </c:pt>
                <c:pt idx="2174">
                  <c:v>14.32</c:v>
                </c:pt>
                <c:pt idx="2175">
                  <c:v>13.11</c:v>
                </c:pt>
                <c:pt idx="2176">
                  <c:v>12.57</c:v>
                </c:pt>
                <c:pt idx="2177">
                  <c:v>11.71</c:v>
                </c:pt>
                <c:pt idx="2178">
                  <c:v>10.93</c:v>
                </c:pt>
                <c:pt idx="2179">
                  <c:v>10.43</c:v>
                </c:pt>
                <c:pt idx="2180">
                  <c:v>10.01</c:v>
                </c:pt>
                <c:pt idx="2181">
                  <c:v>9.6199999999999992</c:v>
                </c:pt>
                <c:pt idx="2182">
                  <c:v>9.26</c:v>
                </c:pt>
                <c:pt idx="2183">
                  <c:v>8.82</c:v>
                </c:pt>
                <c:pt idx="2184">
                  <c:v>8.3800000000000008</c:v>
                </c:pt>
                <c:pt idx="2185">
                  <c:v>8.01</c:v>
                </c:pt>
                <c:pt idx="2186">
                  <c:v>7.71</c:v>
                </c:pt>
                <c:pt idx="2187">
                  <c:v>7.33</c:v>
                </c:pt>
                <c:pt idx="2188">
                  <c:v>7</c:v>
                </c:pt>
                <c:pt idx="2189">
                  <c:v>6.77</c:v>
                </c:pt>
                <c:pt idx="2190">
                  <c:v>6.49</c:v>
                </c:pt>
                <c:pt idx="2191">
                  <c:v>6.21</c:v>
                </c:pt>
                <c:pt idx="2192">
                  <c:v>5.94</c:v>
                </c:pt>
                <c:pt idx="2193">
                  <c:v>7.06</c:v>
                </c:pt>
                <c:pt idx="2194">
                  <c:v>6.6</c:v>
                </c:pt>
                <c:pt idx="2195">
                  <c:v>6.07</c:v>
                </c:pt>
                <c:pt idx="2196">
                  <c:v>5.67</c:v>
                </c:pt>
                <c:pt idx="2197">
                  <c:v>5.27</c:v>
                </c:pt>
                <c:pt idx="2198">
                  <c:v>4.91</c:v>
                </c:pt>
                <c:pt idx="2199">
                  <c:v>4.63</c:v>
                </c:pt>
                <c:pt idx="2200">
                  <c:v>4.4000000000000004</c:v>
                </c:pt>
                <c:pt idx="2201">
                  <c:v>4.26</c:v>
                </c:pt>
                <c:pt idx="2202">
                  <c:v>4.1500000000000004</c:v>
                </c:pt>
                <c:pt idx="2203">
                  <c:v>4.0599999999999996</c:v>
                </c:pt>
                <c:pt idx="2204">
                  <c:v>3.99</c:v>
                </c:pt>
                <c:pt idx="2205">
                  <c:v>3.87</c:v>
                </c:pt>
                <c:pt idx="2206">
                  <c:v>3.76</c:v>
                </c:pt>
                <c:pt idx="2207">
                  <c:v>3.65</c:v>
                </c:pt>
                <c:pt idx="2208">
                  <c:v>3.53</c:v>
                </c:pt>
                <c:pt idx="2209">
                  <c:v>3.41</c:v>
                </c:pt>
                <c:pt idx="2210">
                  <c:v>3.25</c:v>
                </c:pt>
                <c:pt idx="2211">
                  <c:v>3.01</c:v>
                </c:pt>
                <c:pt idx="2212">
                  <c:v>2.88</c:v>
                </c:pt>
                <c:pt idx="2213">
                  <c:v>2.72</c:v>
                </c:pt>
                <c:pt idx="2214">
                  <c:v>4.37</c:v>
                </c:pt>
                <c:pt idx="2215">
                  <c:v>6.72</c:v>
                </c:pt>
                <c:pt idx="2216">
                  <c:v>10.5</c:v>
                </c:pt>
                <c:pt idx="2217">
                  <c:v>10.119999999999999</c:v>
                </c:pt>
                <c:pt idx="2218">
                  <c:v>9.3800000000000008</c:v>
                </c:pt>
                <c:pt idx="2219">
                  <c:v>8.31</c:v>
                </c:pt>
                <c:pt idx="2220">
                  <c:v>7.22</c:v>
                </c:pt>
                <c:pt idx="2221">
                  <c:v>6.3</c:v>
                </c:pt>
                <c:pt idx="2222">
                  <c:v>5.58</c:v>
                </c:pt>
                <c:pt idx="2223">
                  <c:v>4.93</c:v>
                </c:pt>
                <c:pt idx="2224">
                  <c:v>4.3899999999999997</c:v>
                </c:pt>
                <c:pt idx="2225">
                  <c:v>4.03</c:v>
                </c:pt>
                <c:pt idx="2226">
                  <c:v>3.72</c:v>
                </c:pt>
                <c:pt idx="2227">
                  <c:v>3.39</c:v>
                </c:pt>
                <c:pt idx="2228">
                  <c:v>3.19</c:v>
                </c:pt>
                <c:pt idx="2229">
                  <c:v>3</c:v>
                </c:pt>
                <c:pt idx="2230">
                  <c:v>2.79</c:v>
                </c:pt>
                <c:pt idx="2231">
                  <c:v>2.64</c:v>
                </c:pt>
                <c:pt idx="2232">
                  <c:v>2.4500000000000002</c:v>
                </c:pt>
                <c:pt idx="2233">
                  <c:v>2.2799999999999998</c:v>
                </c:pt>
                <c:pt idx="2234">
                  <c:v>2.12</c:v>
                </c:pt>
                <c:pt idx="2235">
                  <c:v>1.99</c:v>
                </c:pt>
                <c:pt idx="2236">
                  <c:v>1.86</c:v>
                </c:pt>
                <c:pt idx="2237">
                  <c:v>1.68</c:v>
                </c:pt>
                <c:pt idx="2238">
                  <c:v>1.47</c:v>
                </c:pt>
                <c:pt idx="2239">
                  <c:v>1.18</c:v>
                </c:pt>
                <c:pt idx="2240">
                  <c:v>0.98</c:v>
                </c:pt>
                <c:pt idx="2241">
                  <c:v>0.84</c:v>
                </c:pt>
                <c:pt idx="2242">
                  <c:v>1.1299999999999999</c:v>
                </c:pt>
                <c:pt idx="2243">
                  <c:v>1.71</c:v>
                </c:pt>
                <c:pt idx="2244">
                  <c:v>2.33</c:v>
                </c:pt>
                <c:pt idx="2245">
                  <c:v>5.79</c:v>
                </c:pt>
                <c:pt idx="2246">
                  <c:v>46.7</c:v>
                </c:pt>
                <c:pt idx="2247">
                  <c:v>114.62</c:v>
                </c:pt>
                <c:pt idx="2248">
                  <c:v>63.77</c:v>
                </c:pt>
                <c:pt idx="2249">
                  <c:v>42.54</c:v>
                </c:pt>
                <c:pt idx="2250">
                  <c:v>31.97</c:v>
                </c:pt>
                <c:pt idx="2251">
                  <c:v>26.33</c:v>
                </c:pt>
                <c:pt idx="2252">
                  <c:v>22.18</c:v>
                </c:pt>
                <c:pt idx="2253">
                  <c:v>18.95</c:v>
                </c:pt>
                <c:pt idx="2254">
                  <c:v>17.2</c:v>
                </c:pt>
                <c:pt idx="2255">
                  <c:v>15.27</c:v>
                </c:pt>
                <c:pt idx="2256">
                  <c:v>12.85</c:v>
                </c:pt>
                <c:pt idx="2257">
                  <c:v>11.27</c:v>
                </c:pt>
                <c:pt idx="2258">
                  <c:v>9.93</c:v>
                </c:pt>
                <c:pt idx="2259">
                  <c:v>8.52</c:v>
                </c:pt>
                <c:pt idx="2260">
                  <c:v>7.52</c:v>
                </c:pt>
                <c:pt idx="2261">
                  <c:v>7.17</c:v>
                </c:pt>
                <c:pt idx="2262">
                  <c:v>7.55</c:v>
                </c:pt>
                <c:pt idx="2263">
                  <c:v>7.42</c:v>
                </c:pt>
                <c:pt idx="2264">
                  <c:v>6.76</c:v>
                </c:pt>
                <c:pt idx="2265">
                  <c:v>6.11</c:v>
                </c:pt>
                <c:pt idx="2266">
                  <c:v>5.54</c:v>
                </c:pt>
                <c:pt idx="2267">
                  <c:v>5.14</c:v>
                </c:pt>
                <c:pt idx="2268">
                  <c:v>4.7699999999999996</c:v>
                </c:pt>
                <c:pt idx="2269">
                  <c:v>4.41</c:v>
                </c:pt>
                <c:pt idx="2270">
                  <c:v>3.98</c:v>
                </c:pt>
                <c:pt idx="2271">
                  <c:v>3.75</c:v>
                </c:pt>
                <c:pt idx="2272">
                  <c:v>3.53</c:v>
                </c:pt>
                <c:pt idx="2273">
                  <c:v>3.23</c:v>
                </c:pt>
                <c:pt idx="2274">
                  <c:v>2.9</c:v>
                </c:pt>
                <c:pt idx="2275">
                  <c:v>2.7</c:v>
                </c:pt>
                <c:pt idx="2276">
                  <c:v>2.4900000000000002</c:v>
                </c:pt>
                <c:pt idx="2277">
                  <c:v>2.2599999999999998</c:v>
                </c:pt>
                <c:pt idx="2278">
                  <c:v>1.96</c:v>
                </c:pt>
                <c:pt idx="2279">
                  <c:v>1.68</c:v>
                </c:pt>
                <c:pt idx="2280">
                  <c:v>1.49</c:v>
                </c:pt>
                <c:pt idx="2281">
                  <c:v>1.25</c:v>
                </c:pt>
                <c:pt idx="2282">
                  <c:v>1.02</c:v>
                </c:pt>
                <c:pt idx="2283">
                  <c:v>0.82</c:v>
                </c:pt>
                <c:pt idx="2284">
                  <c:v>0.68</c:v>
                </c:pt>
                <c:pt idx="2285">
                  <c:v>0.53</c:v>
                </c:pt>
                <c:pt idx="2286">
                  <c:v>0.38</c:v>
                </c:pt>
                <c:pt idx="2287">
                  <c:v>0.28000000000000003</c:v>
                </c:pt>
                <c:pt idx="2288">
                  <c:v>0.19</c:v>
                </c:pt>
                <c:pt idx="2289">
                  <c:v>0.13</c:v>
                </c:pt>
                <c:pt idx="2290">
                  <c:v>0.1</c:v>
                </c:pt>
                <c:pt idx="2291">
                  <c:v>0</c:v>
                </c:pt>
                <c:pt idx="2292">
                  <c:v>0.02</c:v>
                </c:pt>
                <c:pt idx="2293">
                  <c:v>0.17</c:v>
                </c:pt>
                <c:pt idx="2294">
                  <c:v>6.89</c:v>
                </c:pt>
                <c:pt idx="2295">
                  <c:v>102.54</c:v>
                </c:pt>
                <c:pt idx="2296">
                  <c:v>283.97000000000003</c:v>
                </c:pt>
                <c:pt idx="2297">
                  <c:v>353.62</c:v>
                </c:pt>
                <c:pt idx="2298">
                  <c:v>486.5</c:v>
                </c:pt>
                <c:pt idx="2299">
                  <c:v>160.68</c:v>
                </c:pt>
                <c:pt idx="2300">
                  <c:v>86.7</c:v>
                </c:pt>
                <c:pt idx="2301">
                  <c:v>56.91</c:v>
                </c:pt>
                <c:pt idx="2302">
                  <c:v>41.4</c:v>
                </c:pt>
                <c:pt idx="2303">
                  <c:v>34.82</c:v>
                </c:pt>
                <c:pt idx="2304">
                  <c:v>29.48</c:v>
                </c:pt>
                <c:pt idx="2305">
                  <c:v>24.96</c:v>
                </c:pt>
                <c:pt idx="2306">
                  <c:v>25.55</c:v>
                </c:pt>
                <c:pt idx="2307">
                  <c:v>26.44</c:v>
                </c:pt>
                <c:pt idx="2308">
                  <c:v>30.41</c:v>
                </c:pt>
                <c:pt idx="2309">
                  <c:v>30.28</c:v>
                </c:pt>
                <c:pt idx="2310">
                  <c:v>53</c:v>
                </c:pt>
                <c:pt idx="2311">
                  <c:v>546.52</c:v>
                </c:pt>
                <c:pt idx="2312">
                  <c:v>631.9</c:v>
                </c:pt>
                <c:pt idx="2313">
                  <c:v>270.33</c:v>
                </c:pt>
                <c:pt idx="2314">
                  <c:v>155.55000000000001</c:v>
                </c:pt>
                <c:pt idx="2315">
                  <c:v>106.59</c:v>
                </c:pt>
                <c:pt idx="2316">
                  <c:v>81.58</c:v>
                </c:pt>
                <c:pt idx="2317">
                  <c:v>328.26</c:v>
                </c:pt>
                <c:pt idx="2318">
                  <c:v>724.7</c:v>
                </c:pt>
                <c:pt idx="2319">
                  <c:v>467.63</c:v>
                </c:pt>
                <c:pt idx="2320">
                  <c:v>1778.69</c:v>
                </c:pt>
                <c:pt idx="2321">
                  <c:v>4580.4399999999996</c:v>
                </c:pt>
                <c:pt idx="2322">
                  <c:v>2643.79</c:v>
                </c:pt>
                <c:pt idx="2323">
                  <c:v>1120.53</c:v>
                </c:pt>
                <c:pt idx="2324">
                  <c:v>717.49</c:v>
                </c:pt>
                <c:pt idx="2325">
                  <c:v>574.76</c:v>
                </c:pt>
                <c:pt idx="2326">
                  <c:v>358.13</c:v>
                </c:pt>
                <c:pt idx="2327">
                  <c:v>262.81</c:v>
                </c:pt>
                <c:pt idx="2328">
                  <c:v>205.11</c:v>
                </c:pt>
                <c:pt idx="2329">
                  <c:v>170.34</c:v>
                </c:pt>
                <c:pt idx="2330">
                  <c:v>149.88</c:v>
                </c:pt>
                <c:pt idx="2331">
                  <c:v>171.88</c:v>
                </c:pt>
                <c:pt idx="2332">
                  <c:v>263.77</c:v>
                </c:pt>
                <c:pt idx="2333">
                  <c:v>185.36</c:v>
                </c:pt>
                <c:pt idx="2334">
                  <c:v>153.30000000000001</c:v>
                </c:pt>
                <c:pt idx="2335">
                  <c:v>123.98</c:v>
                </c:pt>
                <c:pt idx="2336">
                  <c:v>133.32</c:v>
                </c:pt>
                <c:pt idx="2337">
                  <c:v>382.78</c:v>
                </c:pt>
                <c:pt idx="2338">
                  <c:v>1042.01</c:v>
                </c:pt>
                <c:pt idx="2339">
                  <c:v>579.61</c:v>
                </c:pt>
                <c:pt idx="2340">
                  <c:v>369.9</c:v>
                </c:pt>
                <c:pt idx="2341">
                  <c:v>309.5</c:v>
                </c:pt>
                <c:pt idx="2342">
                  <c:v>278.64999999999998</c:v>
                </c:pt>
                <c:pt idx="2343">
                  <c:v>363.94</c:v>
                </c:pt>
                <c:pt idx="2344">
                  <c:v>2248.61</c:v>
                </c:pt>
                <c:pt idx="2345">
                  <c:v>1261.92</c:v>
                </c:pt>
                <c:pt idx="2346">
                  <c:v>4222.66</c:v>
                </c:pt>
                <c:pt idx="2347">
                  <c:v>3076.36</c:v>
                </c:pt>
                <c:pt idx="2348">
                  <c:v>1674.62</c:v>
                </c:pt>
                <c:pt idx="2349">
                  <c:v>1000.34</c:v>
                </c:pt>
                <c:pt idx="2350">
                  <c:v>702.28</c:v>
                </c:pt>
                <c:pt idx="2351">
                  <c:v>531.16999999999996</c:v>
                </c:pt>
                <c:pt idx="2352">
                  <c:v>750.05</c:v>
                </c:pt>
                <c:pt idx="2353">
                  <c:v>2978.96</c:v>
                </c:pt>
                <c:pt idx="2354">
                  <c:v>4595.34</c:v>
                </c:pt>
                <c:pt idx="2355">
                  <c:v>4481.68</c:v>
                </c:pt>
                <c:pt idx="2356">
                  <c:v>2321.35</c:v>
                </c:pt>
                <c:pt idx="2357">
                  <c:v>1402.92</c:v>
                </c:pt>
                <c:pt idx="2358">
                  <c:v>981.57</c:v>
                </c:pt>
                <c:pt idx="2359">
                  <c:v>757.54</c:v>
                </c:pt>
                <c:pt idx="2360">
                  <c:v>619.30999999999995</c:v>
                </c:pt>
                <c:pt idx="2361">
                  <c:v>509.23</c:v>
                </c:pt>
                <c:pt idx="2362">
                  <c:v>826.45</c:v>
                </c:pt>
                <c:pt idx="2363">
                  <c:v>1525.73</c:v>
                </c:pt>
                <c:pt idx="2364">
                  <c:v>862.62</c:v>
                </c:pt>
                <c:pt idx="2365">
                  <c:v>3716.12</c:v>
                </c:pt>
                <c:pt idx="2366">
                  <c:v>3177.45</c:v>
                </c:pt>
                <c:pt idx="2367">
                  <c:v>2775.62</c:v>
                </c:pt>
                <c:pt idx="2368">
                  <c:v>2789.51</c:v>
                </c:pt>
                <c:pt idx="2369">
                  <c:v>2732.25</c:v>
                </c:pt>
                <c:pt idx="2370">
                  <c:v>1926.25</c:v>
                </c:pt>
                <c:pt idx="2371">
                  <c:v>1342.58</c:v>
                </c:pt>
                <c:pt idx="2372">
                  <c:v>1012.35</c:v>
                </c:pt>
                <c:pt idx="2373">
                  <c:v>833.42</c:v>
                </c:pt>
                <c:pt idx="2374">
                  <c:v>692.79</c:v>
                </c:pt>
                <c:pt idx="2375">
                  <c:v>589.69000000000005</c:v>
                </c:pt>
                <c:pt idx="2376">
                  <c:v>511.42</c:v>
                </c:pt>
                <c:pt idx="2377">
                  <c:v>486.93</c:v>
                </c:pt>
                <c:pt idx="2378">
                  <c:v>498.56</c:v>
                </c:pt>
                <c:pt idx="2379">
                  <c:v>407.13</c:v>
                </c:pt>
                <c:pt idx="2380">
                  <c:v>361.85</c:v>
                </c:pt>
                <c:pt idx="2381">
                  <c:v>335</c:v>
                </c:pt>
                <c:pt idx="2382">
                  <c:v>305.89999999999998</c:v>
                </c:pt>
                <c:pt idx="2383">
                  <c:v>286.23</c:v>
                </c:pt>
                <c:pt idx="2384">
                  <c:v>2449.02</c:v>
                </c:pt>
                <c:pt idx="2385">
                  <c:v>33892</c:v>
                </c:pt>
                <c:pt idx="2386">
                  <c:v>4789.3100000000004</c:v>
                </c:pt>
                <c:pt idx="2387">
                  <c:v>3072.41</c:v>
                </c:pt>
                <c:pt idx="2388">
                  <c:v>2602.2199999999998</c:v>
                </c:pt>
                <c:pt idx="2389">
                  <c:v>2124.9499999999998</c:v>
                </c:pt>
                <c:pt idx="2390">
                  <c:v>1550.73</c:v>
                </c:pt>
                <c:pt idx="2391">
                  <c:v>1272.8399999999999</c:v>
                </c:pt>
                <c:pt idx="2392">
                  <c:v>1067.19</c:v>
                </c:pt>
                <c:pt idx="2393">
                  <c:v>918.71</c:v>
                </c:pt>
                <c:pt idx="2394">
                  <c:v>863.69</c:v>
                </c:pt>
                <c:pt idx="2395">
                  <c:v>1435.84</c:v>
                </c:pt>
                <c:pt idx="2396">
                  <c:v>1037.48</c:v>
                </c:pt>
                <c:pt idx="2397">
                  <c:v>951.7</c:v>
                </c:pt>
                <c:pt idx="2398">
                  <c:v>862.34</c:v>
                </c:pt>
                <c:pt idx="2399">
                  <c:v>3118.6</c:v>
                </c:pt>
                <c:pt idx="2400">
                  <c:v>2128.1999999999998</c:v>
                </c:pt>
                <c:pt idx="2401">
                  <c:v>1336.37</c:v>
                </c:pt>
                <c:pt idx="2402">
                  <c:v>1038.4100000000001</c:v>
                </c:pt>
                <c:pt idx="2403">
                  <c:v>865.3</c:v>
                </c:pt>
                <c:pt idx="2404">
                  <c:v>758.4</c:v>
                </c:pt>
                <c:pt idx="2405">
                  <c:v>675.88</c:v>
                </c:pt>
                <c:pt idx="2406">
                  <c:v>609.46</c:v>
                </c:pt>
                <c:pt idx="2407">
                  <c:v>545.91999999999996</c:v>
                </c:pt>
                <c:pt idx="2408">
                  <c:v>501.11</c:v>
                </c:pt>
                <c:pt idx="2409">
                  <c:v>469.33</c:v>
                </c:pt>
                <c:pt idx="2410">
                  <c:v>442.44</c:v>
                </c:pt>
                <c:pt idx="2411">
                  <c:v>418.29</c:v>
                </c:pt>
                <c:pt idx="2412">
                  <c:v>399.07</c:v>
                </c:pt>
                <c:pt idx="2413">
                  <c:v>380.61</c:v>
                </c:pt>
                <c:pt idx="2414">
                  <c:v>362.62</c:v>
                </c:pt>
                <c:pt idx="2415">
                  <c:v>372.86</c:v>
                </c:pt>
                <c:pt idx="2416">
                  <c:v>401.96</c:v>
                </c:pt>
                <c:pt idx="2417">
                  <c:v>375.16</c:v>
                </c:pt>
                <c:pt idx="2418">
                  <c:v>350.61</c:v>
                </c:pt>
                <c:pt idx="2419">
                  <c:v>344.4</c:v>
                </c:pt>
                <c:pt idx="2420">
                  <c:v>328.41</c:v>
                </c:pt>
                <c:pt idx="2421">
                  <c:v>319.31</c:v>
                </c:pt>
                <c:pt idx="2422">
                  <c:v>306.5</c:v>
                </c:pt>
                <c:pt idx="2423">
                  <c:v>357.12</c:v>
                </c:pt>
                <c:pt idx="2424">
                  <c:v>339.32</c:v>
                </c:pt>
                <c:pt idx="2425">
                  <c:v>318.69</c:v>
                </c:pt>
                <c:pt idx="2426">
                  <c:v>306.69</c:v>
                </c:pt>
                <c:pt idx="2427">
                  <c:v>289.14999999999998</c:v>
                </c:pt>
                <c:pt idx="2428">
                  <c:v>272.75</c:v>
                </c:pt>
                <c:pt idx="2429">
                  <c:v>261.57</c:v>
                </c:pt>
                <c:pt idx="2430">
                  <c:v>266.51</c:v>
                </c:pt>
                <c:pt idx="2431">
                  <c:v>292.66000000000003</c:v>
                </c:pt>
                <c:pt idx="2432">
                  <c:v>262.55</c:v>
                </c:pt>
                <c:pt idx="2433">
                  <c:v>305.92</c:v>
                </c:pt>
                <c:pt idx="2434">
                  <c:v>304.22000000000003</c:v>
                </c:pt>
                <c:pt idx="2435">
                  <c:v>272.19</c:v>
                </c:pt>
                <c:pt idx="2436">
                  <c:v>302.69</c:v>
                </c:pt>
                <c:pt idx="2437">
                  <c:v>286.61</c:v>
                </c:pt>
                <c:pt idx="2438">
                  <c:v>267.07</c:v>
                </c:pt>
                <c:pt idx="2439">
                  <c:v>253.55</c:v>
                </c:pt>
                <c:pt idx="2440">
                  <c:v>265.52</c:v>
                </c:pt>
                <c:pt idx="2441">
                  <c:v>245.19</c:v>
                </c:pt>
                <c:pt idx="2442">
                  <c:v>431.46</c:v>
                </c:pt>
                <c:pt idx="2443">
                  <c:v>838.38</c:v>
                </c:pt>
                <c:pt idx="2444">
                  <c:v>587.85</c:v>
                </c:pt>
                <c:pt idx="2445">
                  <c:v>429.26</c:v>
                </c:pt>
                <c:pt idx="2446">
                  <c:v>576.35</c:v>
                </c:pt>
                <c:pt idx="2447">
                  <c:v>872.25</c:v>
                </c:pt>
                <c:pt idx="2448">
                  <c:v>754.89</c:v>
                </c:pt>
                <c:pt idx="2449">
                  <c:v>578.62</c:v>
                </c:pt>
                <c:pt idx="2450">
                  <c:v>483.71</c:v>
                </c:pt>
                <c:pt idx="2451">
                  <c:v>413.47</c:v>
                </c:pt>
                <c:pt idx="2452">
                  <c:v>374.15</c:v>
                </c:pt>
                <c:pt idx="2453">
                  <c:v>346.17</c:v>
                </c:pt>
                <c:pt idx="2454">
                  <c:v>323.97000000000003</c:v>
                </c:pt>
                <c:pt idx="2455">
                  <c:v>301.14999999999998</c:v>
                </c:pt>
                <c:pt idx="2456">
                  <c:v>286.8</c:v>
                </c:pt>
                <c:pt idx="2457">
                  <c:v>273.86</c:v>
                </c:pt>
                <c:pt idx="2458">
                  <c:v>262.36</c:v>
                </c:pt>
                <c:pt idx="2459">
                  <c:v>251.21</c:v>
                </c:pt>
                <c:pt idx="2460">
                  <c:v>239.67</c:v>
                </c:pt>
                <c:pt idx="2461">
                  <c:v>242.81</c:v>
                </c:pt>
                <c:pt idx="2462">
                  <c:v>233.74</c:v>
                </c:pt>
                <c:pt idx="2463">
                  <c:v>220.68</c:v>
                </c:pt>
                <c:pt idx="2464">
                  <c:v>209.75</c:v>
                </c:pt>
                <c:pt idx="2465">
                  <c:v>198.81</c:v>
                </c:pt>
                <c:pt idx="2466">
                  <c:v>193.77</c:v>
                </c:pt>
                <c:pt idx="2467">
                  <c:v>194.14</c:v>
                </c:pt>
                <c:pt idx="2468">
                  <c:v>197.24</c:v>
                </c:pt>
                <c:pt idx="2469">
                  <c:v>196.61</c:v>
                </c:pt>
                <c:pt idx="2470">
                  <c:v>184.21</c:v>
                </c:pt>
                <c:pt idx="2471">
                  <c:v>176.48</c:v>
                </c:pt>
                <c:pt idx="2472">
                  <c:v>171.66</c:v>
                </c:pt>
                <c:pt idx="2473">
                  <c:v>169.44</c:v>
                </c:pt>
                <c:pt idx="2474">
                  <c:v>166.44</c:v>
                </c:pt>
                <c:pt idx="2475">
                  <c:v>161.84</c:v>
                </c:pt>
                <c:pt idx="2476">
                  <c:v>157.02000000000001</c:v>
                </c:pt>
                <c:pt idx="2477">
                  <c:v>154.22</c:v>
                </c:pt>
                <c:pt idx="2478">
                  <c:v>153.53</c:v>
                </c:pt>
                <c:pt idx="2479">
                  <c:v>152.28</c:v>
                </c:pt>
                <c:pt idx="2480">
                  <c:v>151.52000000000001</c:v>
                </c:pt>
                <c:pt idx="2481">
                  <c:v>152.36000000000001</c:v>
                </c:pt>
                <c:pt idx="2482">
                  <c:v>145.96</c:v>
                </c:pt>
                <c:pt idx="2483">
                  <c:v>140.04</c:v>
                </c:pt>
                <c:pt idx="2484">
                  <c:v>135.74</c:v>
                </c:pt>
                <c:pt idx="2485">
                  <c:v>132.85</c:v>
                </c:pt>
                <c:pt idx="2486">
                  <c:v>131.5</c:v>
                </c:pt>
                <c:pt idx="2487">
                  <c:v>132.4</c:v>
                </c:pt>
                <c:pt idx="2488">
                  <c:v>140.51</c:v>
                </c:pt>
                <c:pt idx="2489">
                  <c:v>137.44</c:v>
                </c:pt>
                <c:pt idx="2490">
                  <c:v>135.13999999999999</c:v>
                </c:pt>
                <c:pt idx="2491">
                  <c:v>129.84</c:v>
                </c:pt>
                <c:pt idx="2492">
                  <c:v>127.17</c:v>
                </c:pt>
                <c:pt idx="2493">
                  <c:v>121.68</c:v>
                </c:pt>
                <c:pt idx="2494">
                  <c:v>119.96</c:v>
                </c:pt>
                <c:pt idx="2495">
                  <c:v>118.98</c:v>
                </c:pt>
                <c:pt idx="2496">
                  <c:v>118.14</c:v>
                </c:pt>
                <c:pt idx="2497">
                  <c:v>115.37</c:v>
                </c:pt>
                <c:pt idx="2498">
                  <c:v>113.15</c:v>
                </c:pt>
                <c:pt idx="2499">
                  <c:v>110.41</c:v>
                </c:pt>
                <c:pt idx="2500">
                  <c:v>108.69</c:v>
                </c:pt>
                <c:pt idx="2501">
                  <c:v>108.85</c:v>
                </c:pt>
                <c:pt idx="2502">
                  <c:v>114.4</c:v>
                </c:pt>
                <c:pt idx="2503">
                  <c:v>112.09</c:v>
                </c:pt>
                <c:pt idx="2504">
                  <c:v>111.13</c:v>
                </c:pt>
                <c:pt idx="2505">
                  <c:v>113.53</c:v>
                </c:pt>
                <c:pt idx="2506">
                  <c:v>112.38</c:v>
                </c:pt>
                <c:pt idx="2507">
                  <c:v>105.58</c:v>
                </c:pt>
                <c:pt idx="2508">
                  <c:v>100.64</c:v>
                </c:pt>
                <c:pt idx="2509">
                  <c:v>98.82</c:v>
                </c:pt>
                <c:pt idx="2510">
                  <c:v>101.68</c:v>
                </c:pt>
                <c:pt idx="2511">
                  <c:v>101.78</c:v>
                </c:pt>
                <c:pt idx="2512">
                  <c:v>99.86</c:v>
                </c:pt>
                <c:pt idx="2513">
                  <c:v>96.86</c:v>
                </c:pt>
                <c:pt idx="2514">
                  <c:v>93.2</c:v>
                </c:pt>
                <c:pt idx="2515">
                  <c:v>90.68</c:v>
                </c:pt>
                <c:pt idx="2516">
                  <c:v>89.06</c:v>
                </c:pt>
                <c:pt idx="2517">
                  <c:v>86.87</c:v>
                </c:pt>
                <c:pt idx="2518">
                  <c:v>85.18</c:v>
                </c:pt>
                <c:pt idx="2519">
                  <c:v>82.52</c:v>
                </c:pt>
                <c:pt idx="2520">
                  <c:v>79.53</c:v>
                </c:pt>
                <c:pt idx="2521">
                  <c:v>78.23</c:v>
                </c:pt>
                <c:pt idx="2522">
                  <c:v>77.099999999999994</c:v>
                </c:pt>
                <c:pt idx="2523">
                  <c:v>74.69</c:v>
                </c:pt>
                <c:pt idx="2524">
                  <c:v>73.099999999999994</c:v>
                </c:pt>
                <c:pt idx="2525">
                  <c:v>72.680000000000007</c:v>
                </c:pt>
                <c:pt idx="2526">
                  <c:v>73.09</c:v>
                </c:pt>
                <c:pt idx="2527">
                  <c:v>71.58</c:v>
                </c:pt>
                <c:pt idx="2528">
                  <c:v>69.19</c:v>
                </c:pt>
                <c:pt idx="2529">
                  <c:v>67.13</c:v>
                </c:pt>
                <c:pt idx="2530">
                  <c:v>65.709999999999994</c:v>
                </c:pt>
                <c:pt idx="2531">
                  <c:v>65.12</c:v>
                </c:pt>
                <c:pt idx="2532">
                  <c:v>64.459999999999994</c:v>
                </c:pt>
                <c:pt idx="2533">
                  <c:v>62.49</c:v>
                </c:pt>
                <c:pt idx="2534">
                  <c:v>60.93</c:v>
                </c:pt>
                <c:pt idx="2535">
                  <c:v>60.12</c:v>
                </c:pt>
                <c:pt idx="2536">
                  <c:v>59.64</c:v>
                </c:pt>
                <c:pt idx="2537">
                  <c:v>59.23</c:v>
                </c:pt>
                <c:pt idx="2538">
                  <c:v>58.27</c:v>
                </c:pt>
                <c:pt idx="2539">
                  <c:v>56.53</c:v>
                </c:pt>
                <c:pt idx="2540">
                  <c:v>54.34</c:v>
                </c:pt>
                <c:pt idx="2541">
                  <c:v>51.69</c:v>
                </c:pt>
                <c:pt idx="2542">
                  <c:v>50.33</c:v>
                </c:pt>
                <c:pt idx="2543">
                  <c:v>49.07</c:v>
                </c:pt>
                <c:pt idx="2544">
                  <c:v>48.02</c:v>
                </c:pt>
                <c:pt idx="2545">
                  <c:v>47.25</c:v>
                </c:pt>
                <c:pt idx="2546">
                  <c:v>46.89</c:v>
                </c:pt>
                <c:pt idx="2547">
                  <c:v>46.17</c:v>
                </c:pt>
                <c:pt idx="2548">
                  <c:v>44.98</c:v>
                </c:pt>
                <c:pt idx="2549">
                  <c:v>44.47</c:v>
                </c:pt>
                <c:pt idx="2550">
                  <c:v>43.51</c:v>
                </c:pt>
                <c:pt idx="2551">
                  <c:v>42.53</c:v>
                </c:pt>
                <c:pt idx="2552">
                  <c:v>42.18</c:v>
                </c:pt>
                <c:pt idx="2553">
                  <c:v>40.94</c:v>
                </c:pt>
                <c:pt idx="2554">
                  <c:v>39.69</c:v>
                </c:pt>
                <c:pt idx="2555">
                  <c:v>38.119999999999997</c:v>
                </c:pt>
                <c:pt idx="2556">
                  <c:v>37.39</c:v>
                </c:pt>
                <c:pt idx="2557">
                  <c:v>36.799999999999997</c:v>
                </c:pt>
                <c:pt idx="2558">
                  <c:v>36.29</c:v>
                </c:pt>
                <c:pt idx="2559">
                  <c:v>35.26</c:v>
                </c:pt>
                <c:pt idx="2560">
                  <c:v>33.57</c:v>
                </c:pt>
                <c:pt idx="2561">
                  <c:v>32.71</c:v>
                </c:pt>
                <c:pt idx="2562">
                  <c:v>31.69</c:v>
                </c:pt>
                <c:pt idx="2563">
                  <c:v>30.89</c:v>
                </c:pt>
                <c:pt idx="2564">
                  <c:v>30.24</c:v>
                </c:pt>
                <c:pt idx="2565">
                  <c:v>30.29</c:v>
                </c:pt>
                <c:pt idx="2566">
                  <c:v>29.95</c:v>
                </c:pt>
                <c:pt idx="2567">
                  <c:v>29.27</c:v>
                </c:pt>
                <c:pt idx="2568">
                  <c:v>28.31</c:v>
                </c:pt>
                <c:pt idx="2569">
                  <c:v>27.66</c:v>
                </c:pt>
                <c:pt idx="2570">
                  <c:v>27.46</c:v>
                </c:pt>
                <c:pt idx="2571">
                  <c:v>27</c:v>
                </c:pt>
                <c:pt idx="2572">
                  <c:v>26.54</c:v>
                </c:pt>
                <c:pt idx="2573">
                  <c:v>26.3</c:v>
                </c:pt>
                <c:pt idx="2574">
                  <c:v>25.68</c:v>
                </c:pt>
                <c:pt idx="2575">
                  <c:v>24.38</c:v>
                </c:pt>
                <c:pt idx="2576">
                  <c:v>23.55</c:v>
                </c:pt>
                <c:pt idx="2577">
                  <c:v>22.89</c:v>
                </c:pt>
                <c:pt idx="2578">
                  <c:v>22.35</c:v>
                </c:pt>
                <c:pt idx="2579">
                  <c:v>21.63</c:v>
                </c:pt>
                <c:pt idx="2580">
                  <c:v>21.24</c:v>
                </c:pt>
                <c:pt idx="2581">
                  <c:v>20.8</c:v>
                </c:pt>
                <c:pt idx="2582">
                  <c:v>20.36</c:v>
                </c:pt>
                <c:pt idx="2583">
                  <c:v>19.47</c:v>
                </c:pt>
                <c:pt idx="2584">
                  <c:v>19.3</c:v>
                </c:pt>
                <c:pt idx="2585">
                  <c:v>18.68</c:v>
                </c:pt>
                <c:pt idx="2586">
                  <c:v>18.5</c:v>
                </c:pt>
                <c:pt idx="2587">
                  <c:v>18.329999999999998</c:v>
                </c:pt>
                <c:pt idx="2588">
                  <c:v>18.100000000000001</c:v>
                </c:pt>
                <c:pt idx="2589">
                  <c:v>17.77</c:v>
                </c:pt>
                <c:pt idx="2590">
                  <c:v>17.32</c:v>
                </c:pt>
                <c:pt idx="2591">
                  <c:v>17.05</c:v>
                </c:pt>
                <c:pt idx="2592">
                  <c:v>16.440000000000001</c:v>
                </c:pt>
                <c:pt idx="2593">
                  <c:v>16</c:v>
                </c:pt>
                <c:pt idx="2594">
                  <c:v>15.18</c:v>
                </c:pt>
                <c:pt idx="2595">
                  <c:v>14.51</c:v>
                </c:pt>
                <c:pt idx="2596">
                  <c:v>13.82</c:v>
                </c:pt>
                <c:pt idx="2597">
                  <c:v>12.96</c:v>
                </c:pt>
                <c:pt idx="2598">
                  <c:v>12.47</c:v>
                </c:pt>
                <c:pt idx="2599">
                  <c:v>12.17</c:v>
                </c:pt>
                <c:pt idx="2600">
                  <c:v>12.1</c:v>
                </c:pt>
                <c:pt idx="2601">
                  <c:v>12.1</c:v>
                </c:pt>
                <c:pt idx="2602">
                  <c:v>11.66</c:v>
                </c:pt>
                <c:pt idx="2603">
                  <c:v>11.02</c:v>
                </c:pt>
                <c:pt idx="2604">
                  <c:v>10.61</c:v>
                </c:pt>
                <c:pt idx="2605">
                  <c:v>10.220000000000001</c:v>
                </c:pt>
                <c:pt idx="2606">
                  <c:v>9.73</c:v>
                </c:pt>
                <c:pt idx="2607">
                  <c:v>9.34</c:v>
                </c:pt>
                <c:pt idx="2608">
                  <c:v>8.91</c:v>
                </c:pt>
                <c:pt idx="2609">
                  <c:v>8.4</c:v>
                </c:pt>
                <c:pt idx="2610">
                  <c:v>7.97</c:v>
                </c:pt>
                <c:pt idx="2611">
                  <c:v>7.44</c:v>
                </c:pt>
                <c:pt idx="2612">
                  <c:v>7</c:v>
                </c:pt>
                <c:pt idx="2613">
                  <c:v>6.56</c:v>
                </c:pt>
                <c:pt idx="2614">
                  <c:v>6.29</c:v>
                </c:pt>
                <c:pt idx="2615">
                  <c:v>5.96</c:v>
                </c:pt>
                <c:pt idx="2616">
                  <c:v>5.66</c:v>
                </c:pt>
                <c:pt idx="2617">
                  <c:v>5.51</c:v>
                </c:pt>
                <c:pt idx="2618">
                  <c:v>5.49</c:v>
                </c:pt>
                <c:pt idx="2619">
                  <c:v>5.38</c:v>
                </c:pt>
                <c:pt idx="2620">
                  <c:v>5.26</c:v>
                </c:pt>
                <c:pt idx="2621">
                  <c:v>4.8899999999999997</c:v>
                </c:pt>
                <c:pt idx="2622">
                  <c:v>4.5199999999999996</c:v>
                </c:pt>
                <c:pt idx="2623">
                  <c:v>4.25</c:v>
                </c:pt>
                <c:pt idx="2624">
                  <c:v>4.59</c:v>
                </c:pt>
                <c:pt idx="2625">
                  <c:v>5.14</c:v>
                </c:pt>
                <c:pt idx="2626">
                  <c:v>4.87</c:v>
                </c:pt>
                <c:pt idx="2627">
                  <c:v>4.92</c:v>
                </c:pt>
                <c:pt idx="2628">
                  <c:v>5.03</c:v>
                </c:pt>
                <c:pt idx="2629">
                  <c:v>5.08</c:v>
                </c:pt>
                <c:pt idx="2630">
                  <c:v>6.11</c:v>
                </c:pt>
                <c:pt idx="2631">
                  <c:v>10.57</c:v>
                </c:pt>
                <c:pt idx="2632">
                  <c:v>13.26</c:v>
                </c:pt>
                <c:pt idx="2633">
                  <c:v>11.26</c:v>
                </c:pt>
                <c:pt idx="2634">
                  <c:v>8.2899999999999991</c:v>
                </c:pt>
                <c:pt idx="2635">
                  <c:v>6.39</c:v>
                </c:pt>
                <c:pt idx="2636">
                  <c:v>5.24</c:v>
                </c:pt>
                <c:pt idx="2637">
                  <c:v>4.46</c:v>
                </c:pt>
                <c:pt idx="2638">
                  <c:v>3.98</c:v>
                </c:pt>
                <c:pt idx="2639">
                  <c:v>3.77</c:v>
                </c:pt>
                <c:pt idx="2640">
                  <c:v>3.72</c:v>
                </c:pt>
                <c:pt idx="2641">
                  <c:v>3.63</c:v>
                </c:pt>
                <c:pt idx="2642">
                  <c:v>3.29</c:v>
                </c:pt>
                <c:pt idx="2643">
                  <c:v>3.06</c:v>
                </c:pt>
                <c:pt idx="2644">
                  <c:v>2.9</c:v>
                </c:pt>
                <c:pt idx="2645">
                  <c:v>2.66</c:v>
                </c:pt>
                <c:pt idx="2646">
                  <c:v>2.48</c:v>
                </c:pt>
                <c:pt idx="2647">
                  <c:v>2.36</c:v>
                </c:pt>
                <c:pt idx="2648">
                  <c:v>2.36</c:v>
                </c:pt>
                <c:pt idx="2649">
                  <c:v>2.31</c:v>
                </c:pt>
                <c:pt idx="2650">
                  <c:v>2.29</c:v>
                </c:pt>
                <c:pt idx="2651">
                  <c:v>3.02</c:v>
                </c:pt>
                <c:pt idx="2652">
                  <c:v>4.57</c:v>
                </c:pt>
                <c:pt idx="2653">
                  <c:v>6.56</c:v>
                </c:pt>
                <c:pt idx="2654">
                  <c:v>11.2</c:v>
                </c:pt>
                <c:pt idx="2655">
                  <c:v>14.01</c:v>
                </c:pt>
                <c:pt idx="2656">
                  <c:v>22.7</c:v>
                </c:pt>
                <c:pt idx="2657">
                  <c:v>28.31</c:v>
                </c:pt>
                <c:pt idx="2658">
                  <c:v>23.05</c:v>
                </c:pt>
                <c:pt idx="2659">
                  <c:v>19.760000000000002</c:v>
                </c:pt>
                <c:pt idx="2660">
                  <c:v>18.34</c:v>
                </c:pt>
                <c:pt idx="2661">
                  <c:v>26.03</c:v>
                </c:pt>
                <c:pt idx="2662">
                  <c:v>29.06</c:v>
                </c:pt>
                <c:pt idx="2663">
                  <c:v>25.65</c:v>
                </c:pt>
                <c:pt idx="2664">
                  <c:v>41.81</c:v>
                </c:pt>
                <c:pt idx="2665">
                  <c:v>74.53</c:v>
                </c:pt>
                <c:pt idx="2666">
                  <c:v>108.38</c:v>
                </c:pt>
                <c:pt idx="2667">
                  <c:v>120.49</c:v>
                </c:pt>
                <c:pt idx="2668">
                  <c:v>231.13</c:v>
                </c:pt>
                <c:pt idx="2669">
                  <c:v>90.87</c:v>
                </c:pt>
                <c:pt idx="2670">
                  <c:v>48.4</c:v>
                </c:pt>
                <c:pt idx="2671">
                  <c:v>35.81</c:v>
                </c:pt>
                <c:pt idx="2672">
                  <c:v>39.67</c:v>
                </c:pt>
                <c:pt idx="2673">
                  <c:v>58.34</c:v>
                </c:pt>
                <c:pt idx="2674">
                  <c:v>53.59</c:v>
                </c:pt>
                <c:pt idx="2675">
                  <c:v>36.64</c:v>
                </c:pt>
                <c:pt idx="2676">
                  <c:v>28.59</c:v>
                </c:pt>
                <c:pt idx="2677">
                  <c:v>23</c:v>
                </c:pt>
                <c:pt idx="2678">
                  <c:v>18.690000000000001</c:v>
                </c:pt>
                <c:pt idx="2679">
                  <c:v>18.190000000000001</c:v>
                </c:pt>
                <c:pt idx="2680">
                  <c:v>346.35</c:v>
                </c:pt>
                <c:pt idx="2681">
                  <c:v>122.92</c:v>
                </c:pt>
                <c:pt idx="2682">
                  <c:v>220.72</c:v>
                </c:pt>
                <c:pt idx="2683">
                  <c:v>125.98</c:v>
                </c:pt>
                <c:pt idx="2684">
                  <c:v>77.91</c:v>
                </c:pt>
                <c:pt idx="2685">
                  <c:v>57.91</c:v>
                </c:pt>
                <c:pt idx="2686">
                  <c:v>57.86</c:v>
                </c:pt>
                <c:pt idx="2687">
                  <c:v>108.58</c:v>
                </c:pt>
                <c:pt idx="2688">
                  <c:v>122.42</c:v>
                </c:pt>
                <c:pt idx="2689">
                  <c:v>199.59</c:v>
                </c:pt>
                <c:pt idx="2690">
                  <c:v>138.91999999999999</c:v>
                </c:pt>
                <c:pt idx="2691">
                  <c:v>121.97</c:v>
                </c:pt>
                <c:pt idx="2692">
                  <c:v>646.87</c:v>
                </c:pt>
                <c:pt idx="2693">
                  <c:v>4164.05</c:v>
                </c:pt>
                <c:pt idx="2694">
                  <c:v>4853.55</c:v>
                </c:pt>
                <c:pt idx="2695">
                  <c:v>3899.69</c:v>
                </c:pt>
                <c:pt idx="2696">
                  <c:v>2074.31</c:v>
                </c:pt>
                <c:pt idx="2697">
                  <c:v>1014.77</c:v>
                </c:pt>
                <c:pt idx="2698">
                  <c:v>658.57</c:v>
                </c:pt>
                <c:pt idx="2699">
                  <c:v>482.43</c:v>
                </c:pt>
                <c:pt idx="2700">
                  <c:v>417.78</c:v>
                </c:pt>
                <c:pt idx="2701">
                  <c:v>637.13</c:v>
                </c:pt>
                <c:pt idx="2702">
                  <c:v>386.57</c:v>
                </c:pt>
                <c:pt idx="2703">
                  <c:v>318.44</c:v>
                </c:pt>
                <c:pt idx="2704">
                  <c:v>249.8</c:v>
                </c:pt>
                <c:pt idx="2705">
                  <c:v>198.22</c:v>
                </c:pt>
                <c:pt idx="2706">
                  <c:v>166.8</c:v>
                </c:pt>
                <c:pt idx="2707">
                  <c:v>151.63</c:v>
                </c:pt>
                <c:pt idx="2708">
                  <c:v>139.18</c:v>
                </c:pt>
                <c:pt idx="2709">
                  <c:v>129.81</c:v>
                </c:pt>
                <c:pt idx="2710">
                  <c:v>121.25</c:v>
                </c:pt>
                <c:pt idx="2711">
                  <c:v>114.89</c:v>
                </c:pt>
                <c:pt idx="2712">
                  <c:v>201.26</c:v>
                </c:pt>
                <c:pt idx="2713">
                  <c:v>114.89</c:v>
                </c:pt>
                <c:pt idx="2714">
                  <c:v>101.03</c:v>
                </c:pt>
                <c:pt idx="2715">
                  <c:v>272.17</c:v>
                </c:pt>
                <c:pt idx="2716">
                  <c:v>163.52000000000001</c:v>
                </c:pt>
                <c:pt idx="2717">
                  <c:v>121.01</c:v>
                </c:pt>
                <c:pt idx="2718">
                  <c:v>324.41000000000003</c:v>
                </c:pt>
                <c:pt idx="2719">
                  <c:v>15075.75</c:v>
                </c:pt>
                <c:pt idx="2720">
                  <c:v>17356.32</c:v>
                </c:pt>
                <c:pt idx="2721">
                  <c:v>13412.47</c:v>
                </c:pt>
                <c:pt idx="2722">
                  <c:v>5154.12</c:v>
                </c:pt>
                <c:pt idx="2723">
                  <c:v>3294.3</c:v>
                </c:pt>
                <c:pt idx="2724">
                  <c:v>2479.2199999999998</c:v>
                </c:pt>
                <c:pt idx="2725">
                  <c:v>1789.13</c:v>
                </c:pt>
                <c:pt idx="2726">
                  <c:v>1462.08</c:v>
                </c:pt>
                <c:pt idx="2727">
                  <c:v>10344.15</c:v>
                </c:pt>
                <c:pt idx="2728">
                  <c:v>4257.0600000000004</c:v>
                </c:pt>
                <c:pt idx="2729">
                  <c:v>2981</c:v>
                </c:pt>
                <c:pt idx="2730">
                  <c:v>2268.52</c:v>
                </c:pt>
                <c:pt idx="2731">
                  <c:v>1779.75</c:v>
                </c:pt>
                <c:pt idx="2732">
                  <c:v>1449.9</c:v>
                </c:pt>
                <c:pt idx="2733">
                  <c:v>1247.21</c:v>
                </c:pt>
                <c:pt idx="2734">
                  <c:v>1052.48</c:v>
                </c:pt>
                <c:pt idx="2735">
                  <c:v>916.63</c:v>
                </c:pt>
                <c:pt idx="2736">
                  <c:v>918</c:v>
                </c:pt>
                <c:pt idx="2737">
                  <c:v>1245.8800000000001</c:v>
                </c:pt>
                <c:pt idx="2738">
                  <c:v>966.04</c:v>
                </c:pt>
                <c:pt idx="2739">
                  <c:v>826.29</c:v>
                </c:pt>
                <c:pt idx="2740">
                  <c:v>717.27</c:v>
                </c:pt>
                <c:pt idx="2741">
                  <c:v>633.44000000000005</c:v>
                </c:pt>
                <c:pt idx="2742">
                  <c:v>588.25</c:v>
                </c:pt>
                <c:pt idx="2743">
                  <c:v>551.19000000000005</c:v>
                </c:pt>
                <c:pt idx="2744">
                  <c:v>650.95000000000005</c:v>
                </c:pt>
                <c:pt idx="2745">
                  <c:v>628.4</c:v>
                </c:pt>
                <c:pt idx="2746">
                  <c:v>494.34</c:v>
                </c:pt>
                <c:pt idx="2747">
                  <c:v>475.5</c:v>
                </c:pt>
                <c:pt idx="2748">
                  <c:v>760.83</c:v>
                </c:pt>
                <c:pt idx="2749">
                  <c:v>539.66999999999996</c:v>
                </c:pt>
                <c:pt idx="2750">
                  <c:v>460.73</c:v>
                </c:pt>
                <c:pt idx="2751">
                  <c:v>499.3</c:v>
                </c:pt>
                <c:pt idx="2752">
                  <c:v>453.1</c:v>
                </c:pt>
                <c:pt idx="2753">
                  <c:v>531.6</c:v>
                </c:pt>
                <c:pt idx="2754">
                  <c:v>455.79</c:v>
                </c:pt>
                <c:pt idx="2755">
                  <c:v>431.24</c:v>
                </c:pt>
                <c:pt idx="2756">
                  <c:v>444.51</c:v>
                </c:pt>
                <c:pt idx="2757">
                  <c:v>596.62</c:v>
                </c:pt>
                <c:pt idx="2758">
                  <c:v>528.54999999999995</c:v>
                </c:pt>
                <c:pt idx="2759">
                  <c:v>500.97</c:v>
                </c:pt>
                <c:pt idx="2760">
                  <c:v>478.04</c:v>
                </c:pt>
                <c:pt idx="2761">
                  <c:v>453.14</c:v>
                </c:pt>
                <c:pt idx="2762">
                  <c:v>434.59</c:v>
                </c:pt>
                <c:pt idx="2763">
                  <c:v>419.21</c:v>
                </c:pt>
                <c:pt idx="2764">
                  <c:v>405.31</c:v>
                </c:pt>
                <c:pt idx="2765">
                  <c:v>392.76</c:v>
                </c:pt>
                <c:pt idx="2766">
                  <c:v>381.29</c:v>
                </c:pt>
                <c:pt idx="2767">
                  <c:v>370.42</c:v>
                </c:pt>
                <c:pt idx="2768">
                  <c:v>359.43</c:v>
                </c:pt>
                <c:pt idx="2769">
                  <c:v>346.62</c:v>
                </c:pt>
                <c:pt idx="2770">
                  <c:v>334.14</c:v>
                </c:pt>
                <c:pt idx="2771">
                  <c:v>320.55</c:v>
                </c:pt>
                <c:pt idx="2772">
                  <c:v>310.04000000000002</c:v>
                </c:pt>
                <c:pt idx="2773">
                  <c:v>297.89999999999998</c:v>
                </c:pt>
                <c:pt idx="2774">
                  <c:v>284.98</c:v>
                </c:pt>
                <c:pt idx="2775">
                  <c:v>270.64</c:v>
                </c:pt>
                <c:pt idx="2776">
                  <c:v>257.56</c:v>
                </c:pt>
                <c:pt idx="2777">
                  <c:v>248.25</c:v>
                </c:pt>
                <c:pt idx="2778">
                  <c:v>241.32</c:v>
                </c:pt>
                <c:pt idx="2779">
                  <c:v>233.53</c:v>
                </c:pt>
                <c:pt idx="2780">
                  <c:v>225.82</c:v>
                </c:pt>
                <c:pt idx="2781">
                  <c:v>220.04</c:v>
                </c:pt>
                <c:pt idx="2782">
                  <c:v>214.49</c:v>
                </c:pt>
                <c:pt idx="2783">
                  <c:v>205.56</c:v>
                </c:pt>
                <c:pt idx="2784">
                  <c:v>211.01</c:v>
                </c:pt>
                <c:pt idx="2785">
                  <c:v>225.72</c:v>
                </c:pt>
                <c:pt idx="2786">
                  <c:v>207.74</c:v>
                </c:pt>
                <c:pt idx="2787">
                  <c:v>220</c:v>
                </c:pt>
                <c:pt idx="2788">
                  <c:v>209.8</c:v>
                </c:pt>
                <c:pt idx="2789">
                  <c:v>195.24</c:v>
                </c:pt>
                <c:pt idx="2790">
                  <c:v>180.57</c:v>
                </c:pt>
                <c:pt idx="2791">
                  <c:v>171.09</c:v>
                </c:pt>
                <c:pt idx="2792">
                  <c:v>164.18</c:v>
                </c:pt>
                <c:pt idx="2793">
                  <c:v>177.9</c:v>
                </c:pt>
                <c:pt idx="2794">
                  <c:v>191.77</c:v>
                </c:pt>
                <c:pt idx="2795">
                  <c:v>185.46</c:v>
                </c:pt>
                <c:pt idx="2796">
                  <c:v>182.57</c:v>
                </c:pt>
                <c:pt idx="2797">
                  <c:v>192.68</c:v>
                </c:pt>
                <c:pt idx="2798">
                  <c:v>189.11</c:v>
                </c:pt>
                <c:pt idx="2799">
                  <c:v>190.39</c:v>
                </c:pt>
                <c:pt idx="2800">
                  <c:v>192.68</c:v>
                </c:pt>
                <c:pt idx="2801">
                  <c:v>196.04</c:v>
                </c:pt>
                <c:pt idx="2802">
                  <c:v>191.36</c:v>
                </c:pt>
                <c:pt idx="2803">
                  <c:v>183.46</c:v>
                </c:pt>
                <c:pt idx="2804">
                  <c:v>176.85</c:v>
                </c:pt>
                <c:pt idx="2805">
                  <c:v>171.42</c:v>
                </c:pt>
                <c:pt idx="2806">
                  <c:v>166.78</c:v>
                </c:pt>
                <c:pt idx="2807">
                  <c:v>161.03</c:v>
                </c:pt>
                <c:pt idx="2808">
                  <c:v>158.18</c:v>
                </c:pt>
                <c:pt idx="2809">
                  <c:v>165.3</c:v>
                </c:pt>
                <c:pt idx="2810">
                  <c:v>163.75</c:v>
                </c:pt>
                <c:pt idx="2811">
                  <c:v>273.25</c:v>
                </c:pt>
                <c:pt idx="2812">
                  <c:v>339.25</c:v>
                </c:pt>
                <c:pt idx="2813">
                  <c:v>264.61</c:v>
                </c:pt>
                <c:pt idx="2814">
                  <c:v>249.91</c:v>
                </c:pt>
                <c:pt idx="2815">
                  <c:v>239.63</c:v>
                </c:pt>
                <c:pt idx="2816">
                  <c:v>234.84</c:v>
                </c:pt>
                <c:pt idx="2817">
                  <c:v>218.74</c:v>
                </c:pt>
                <c:pt idx="2818">
                  <c:v>197.86</c:v>
                </c:pt>
                <c:pt idx="2819">
                  <c:v>187.08</c:v>
                </c:pt>
                <c:pt idx="2820">
                  <c:v>185.63</c:v>
                </c:pt>
                <c:pt idx="2821">
                  <c:v>216.97</c:v>
                </c:pt>
                <c:pt idx="2822">
                  <c:v>197.23</c:v>
                </c:pt>
                <c:pt idx="2823">
                  <c:v>226.7</c:v>
                </c:pt>
                <c:pt idx="2824">
                  <c:v>244.95</c:v>
                </c:pt>
                <c:pt idx="2825">
                  <c:v>203.95</c:v>
                </c:pt>
                <c:pt idx="2826">
                  <c:v>176.95</c:v>
                </c:pt>
                <c:pt idx="2827">
                  <c:v>159.35</c:v>
                </c:pt>
                <c:pt idx="2828">
                  <c:v>151.91999999999999</c:v>
                </c:pt>
                <c:pt idx="2829">
                  <c:v>160.36000000000001</c:v>
                </c:pt>
                <c:pt idx="2830">
                  <c:v>188.96</c:v>
                </c:pt>
                <c:pt idx="2831">
                  <c:v>162.52000000000001</c:v>
                </c:pt>
                <c:pt idx="2832">
                  <c:v>149.62</c:v>
                </c:pt>
                <c:pt idx="2833">
                  <c:v>141.24</c:v>
                </c:pt>
                <c:pt idx="2834">
                  <c:v>137.82</c:v>
                </c:pt>
                <c:pt idx="2835">
                  <c:v>135.16</c:v>
                </c:pt>
                <c:pt idx="2836">
                  <c:v>130.36000000000001</c:v>
                </c:pt>
                <c:pt idx="2837">
                  <c:v>124.52</c:v>
                </c:pt>
                <c:pt idx="2838">
                  <c:v>120.13</c:v>
                </c:pt>
                <c:pt idx="2839">
                  <c:v>118.8</c:v>
                </c:pt>
                <c:pt idx="2840">
                  <c:v>118.15</c:v>
                </c:pt>
                <c:pt idx="2841">
                  <c:v>118.44</c:v>
                </c:pt>
                <c:pt idx="2842">
                  <c:v>118.04</c:v>
                </c:pt>
                <c:pt idx="2843">
                  <c:v>115.77</c:v>
                </c:pt>
                <c:pt idx="2844">
                  <c:v>116.36</c:v>
                </c:pt>
                <c:pt idx="2845">
                  <c:v>126.29</c:v>
                </c:pt>
                <c:pt idx="2846">
                  <c:v>129.46</c:v>
                </c:pt>
                <c:pt idx="2847">
                  <c:v>129.33000000000001</c:v>
                </c:pt>
                <c:pt idx="2848">
                  <c:v>126.94</c:v>
                </c:pt>
                <c:pt idx="2849">
                  <c:v>126.33</c:v>
                </c:pt>
                <c:pt idx="2850">
                  <c:v>127.15</c:v>
                </c:pt>
                <c:pt idx="2851">
                  <c:v>128.16999999999999</c:v>
                </c:pt>
                <c:pt idx="2852">
                  <c:v>127.51</c:v>
                </c:pt>
                <c:pt idx="2853">
                  <c:v>129.1</c:v>
                </c:pt>
                <c:pt idx="2854">
                  <c:v>130.08000000000001</c:v>
                </c:pt>
                <c:pt idx="2855">
                  <c:v>126.33</c:v>
                </c:pt>
                <c:pt idx="2856">
                  <c:v>130.06</c:v>
                </c:pt>
                <c:pt idx="2857">
                  <c:v>131.88999999999999</c:v>
                </c:pt>
                <c:pt idx="2858">
                  <c:v>128.80000000000001</c:v>
                </c:pt>
                <c:pt idx="2859">
                  <c:v>149.61000000000001</c:v>
                </c:pt>
                <c:pt idx="2860">
                  <c:v>170.08</c:v>
                </c:pt>
                <c:pt idx="2861">
                  <c:v>151.32</c:v>
                </c:pt>
                <c:pt idx="2862">
                  <c:v>147.01</c:v>
                </c:pt>
                <c:pt idx="2863">
                  <c:v>132.76</c:v>
                </c:pt>
                <c:pt idx="2864">
                  <c:v>131.19999999999999</c:v>
                </c:pt>
                <c:pt idx="2865">
                  <c:v>125.65</c:v>
                </c:pt>
                <c:pt idx="2866">
                  <c:v>118.16</c:v>
                </c:pt>
                <c:pt idx="2867">
                  <c:v>110.76</c:v>
                </c:pt>
                <c:pt idx="2868">
                  <c:v>104.45</c:v>
                </c:pt>
                <c:pt idx="2869">
                  <c:v>98.8</c:v>
                </c:pt>
                <c:pt idx="2870">
                  <c:v>94.19</c:v>
                </c:pt>
                <c:pt idx="2871">
                  <c:v>89.92</c:v>
                </c:pt>
                <c:pt idx="2872">
                  <c:v>85.87</c:v>
                </c:pt>
                <c:pt idx="2873">
                  <c:v>81.42</c:v>
                </c:pt>
                <c:pt idx="2874">
                  <c:v>77.540000000000006</c:v>
                </c:pt>
                <c:pt idx="2875">
                  <c:v>73.2</c:v>
                </c:pt>
                <c:pt idx="2876">
                  <c:v>68.819999999999993</c:v>
                </c:pt>
                <c:pt idx="2877">
                  <c:v>65.209999999999994</c:v>
                </c:pt>
                <c:pt idx="2878">
                  <c:v>65.63</c:v>
                </c:pt>
                <c:pt idx="2879">
                  <c:v>69.06</c:v>
                </c:pt>
                <c:pt idx="2880">
                  <c:v>68.22</c:v>
                </c:pt>
                <c:pt idx="2881">
                  <c:v>64.91</c:v>
                </c:pt>
                <c:pt idx="2882">
                  <c:v>61.3</c:v>
                </c:pt>
                <c:pt idx="2883">
                  <c:v>58.36</c:v>
                </c:pt>
                <c:pt idx="2884">
                  <c:v>72.63</c:v>
                </c:pt>
                <c:pt idx="2885">
                  <c:v>88.38</c:v>
                </c:pt>
                <c:pt idx="2886">
                  <c:v>69.48</c:v>
                </c:pt>
                <c:pt idx="2887">
                  <c:v>57.45</c:v>
                </c:pt>
                <c:pt idx="2888">
                  <c:v>51.55</c:v>
                </c:pt>
                <c:pt idx="2889">
                  <c:v>48.08</c:v>
                </c:pt>
                <c:pt idx="2890">
                  <c:v>45.49</c:v>
                </c:pt>
                <c:pt idx="2891">
                  <c:v>43.5</c:v>
                </c:pt>
                <c:pt idx="2892">
                  <c:v>42.01</c:v>
                </c:pt>
                <c:pt idx="2893">
                  <c:v>40.33</c:v>
                </c:pt>
                <c:pt idx="2894">
                  <c:v>38.869999999999997</c:v>
                </c:pt>
                <c:pt idx="2895">
                  <c:v>38.01</c:v>
                </c:pt>
                <c:pt idx="2896">
                  <c:v>37.340000000000003</c:v>
                </c:pt>
                <c:pt idx="2897">
                  <c:v>36.97</c:v>
                </c:pt>
                <c:pt idx="2898">
                  <c:v>36.54</c:v>
                </c:pt>
                <c:pt idx="2899">
                  <c:v>35.76</c:v>
                </c:pt>
                <c:pt idx="2900">
                  <c:v>34.92</c:v>
                </c:pt>
                <c:pt idx="2901">
                  <c:v>33.909999999999997</c:v>
                </c:pt>
                <c:pt idx="2902">
                  <c:v>33.049999999999997</c:v>
                </c:pt>
                <c:pt idx="2903">
                  <c:v>32.619999999999997</c:v>
                </c:pt>
                <c:pt idx="2904">
                  <c:v>31.97</c:v>
                </c:pt>
                <c:pt idx="2905">
                  <c:v>31.79</c:v>
                </c:pt>
                <c:pt idx="2906">
                  <c:v>31.72</c:v>
                </c:pt>
                <c:pt idx="2907">
                  <c:v>44.64</c:v>
                </c:pt>
                <c:pt idx="2908">
                  <c:v>44.25</c:v>
                </c:pt>
                <c:pt idx="2909">
                  <c:v>38.1</c:v>
                </c:pt>
                <c:pt idx="2910">
                  <c:v>34.700000000000003</c:v>
                </c:pt>
                <c:pt idx="2911">
                  <c:v>31.44</c:v>
                </c:pt>
                <c:pt idx="2912">
                  <c:v>29.06</c:v>
                </c:pt>
                <c:pt idx="2913">
                  <c:v>27.37</c:v>
                </c:pt>
                <c:pt idx="2914">
                  <c:v>26.49</c:v>
                </c:pt>
                <c:pt idx="2915">
                  <c:v>25.93</c:v>
                </c:pt>
                <c:pt idx="2916">
                  <c:v>25.57</c:v>
                </c:pt>
                <c:pt idx="2917">
                  <c:v>25.96</c:v>
                </c:pt>
                <c:pt idx="2918">
                  <c:v>26.38</c:v>
                </c:pt>
                <c:pt idx="2919">
                  <c:v>25.93</c:v>
                </c:pt>
                <c:pt idx="2920">
                  <c:v>25.08</c:v>
                </c:pt>
                <c:pt idx="2921">
                  <c:v>24.08</c:v>
                </c:pt>
                <c:pt idx="2922">
                  <c:v>22.94</c:v>
                </c:pt>
                <c:pt idx="2923">
                  <c:v>22.69</c:v>
                </c:pt>
                <c:pt idx="2924">
                  <c:v>22.26</c:v>
                </c:pt>
                <c:pt idx="2925">
                  <c:v>24.71</c:v>
                </c:pt>
                <c:pt idx="2926">
                  <c:v>35.86</c:v>
                </c:pt>
                <c:pt idx="2927">
                  <c:v>34.42</c:v>
                </c:pt>
                <c:pt idx="2928">
                  <c:v>28.63</c:v>
                </c:pt>
                <c:pt idx="2929">
                  <c:v>25.19</c:v>
                </c:pt>
                <c:pt idx="2930">
                  <c:v>22.9</c:v>
                </c:pt>
                <c:pt idx="2931">
                  <c:v>21.4</c:v>
                </c:pt>
                <c:pt idx="2932">
                  <c:v>22.78</c:v>
                </c:pt>
                <c:pt idx="2933">
                  <c:v>20.87</c:v>
                </c:pt>
                <c:pt idx="2934">
                  <c:v>19.62</c:v>
                </c:pt>
                <c:pt idx="2935">
                  <c:v>18.09</c:v>
                </c:pt>
                <c:pt idx="2936">
                  <c:v>17.11</c:v>
                </c:pt>
                <c:pt idx="2937">
                  <c:v>17.21</c:v>
                </c:pt>
                <c:pt idx="2938">
                  <c:v>21.4</c:v>
                </c:pt>
                <c:pt idx="2939">
                  <c:v>23.21</c:v>
                </c:pt>
                <c:pt idx="2940">
                  <c:v>22.18</c:v>
                </c:pt>
                <c:pt idx="2941">
                  <c:v>20.65</c:v>
                </c:pt>
                <c:pt idx="2942">
                  <c:v>18.82</c:v>
                </c:pt>
                <c:pt idx="2943">
                  <c:v>17.63</c:v>
                </c:pt>
                <c:pt idx="2944">
                  <c:v>16.43</c:v>
                </c:pt>
                <c:pt idx="2945">
                  <c:v>15.16</c:v>
                </c:pt>
                <c:pt idx="2946">
                  <c:v>14.15</c:v>
                </c:pt>
                <c:pt idx="2947">
                  <c:v>13.09</c:v>
                </c:pt>
                <c:pt idx="2948">
                  <c:v>12.41</c:v>
                </c:pt>
                <c:pt idx="2949">
                  <c:v>11.79</c:v>
                </c:pt>
                <c:pt idx="2950">
                  <c:v>11.28</c:v>
                </c:pt>
                <c:pt idx="2951">
                  <c:v>10.9</c:v>
                </c:pt>
                <c:pt idx="2952">
                  <c:v>10.47</c:v>
                </c:pt>
                <c:pt idx="2953">
                  <c:v>10.25</c:v>
                </c:pt>
                <c:pt idx="2954">
                  <c:v>9.9700000000000006</c:v>
                </c:pt>
                <c:pt idx="2955">
                  <c:v>9.7100000000000009</c:v>
                </c:pt>
                <c:pt idx="2956">
                  <c:v>9.5</c:v>
                </c:pt>
                <c:pt idx="2957">
                  <c:v>9.24</c:v>
                </c:pt>
                <c:pt idx="2958">
                  <c:v>9.32</c:v>
                </c:pt>
                <c:pt idx="2959">
                  <c:v>9.19</c:v>
                </c:pt>
                <c:pt idx="2960">
                  <c:v>9.14</c:v>
                </c:pt>
                <c:pt idx="2961">
                  <c:v>9.18</c:v>
                </c:pt>
                <c:pt idx="2962">
                  <c:v>9.2100000000000009</c:v>
                </c:pt>
                <c:pt idx="2963">
                  <c:v>9.5500000000000007</c:v>
                </c:pt>
                <c:pt idx="2964">
                  <c:v>9.64</c:v>
                </c:pt>
                <c:pt idx="2965">
                  <c:v>9.5299999999999994</c:v>
                </c:pt>
                <c:pt idx="2966">
                  <c:v>9.07</c:v>
                </c:pt>
                <c:pt idx="2967">
                  <c:v>8.39</c:v>
                </c:pt>
                <c:pt idx="2968">
                  <c:v>9.7799999999999994</c:v>
                </c:pt>
                <c:pt idx="2969">
                  <c:v>16.97</c:v>
                </c:pt>
                <c:pt idx="2970">
                  <c:v>22.53</c:v>
                </c:pt>
                <c:pt idx="2971">
                  <c:v>17.96</c:v>
                </c:pt>
                <c:pt idx="2972">
                  <c:v>13.96</c:v>
                </c:pt>
                <c:pt idx="2973">
                  <c:v>11.04</c:v>
                </c:pt>
                <c:pt idx="2974">
                  <c:v>8.85</c:v>
                </c:pt>
                <c:pt idx="2975">
                  <c:v>8.5500000000000007</c:v>
                </c:pt>
                <c:pt idx="2976">
                  <c:v>10.11</c:v>
                </c:pt>
                <c:pt idx="2977">
                  <c:v>10.89</c:v>
                </c:pt>
                <c:pt idx="2978">
                  <c:v>10.6</c:v>
                </c:pt>
                <c:pt idx="2979">
                  <c:v>10</c:v>
                </c:pt>
                <c:pt idx="2980">
                  <c:v>9.43</c:v>
                </c:pt>
                <c:pt idx="2981">
                  <c:v>8.86</c:v>
                </c:pt>
                <c:pt idx="2982">
                  <c:v>8.11</c:v>
                </c:pt>
                <c:pt idx="2983">
                  <c:v>7.4</c:v>
                </c:pt>
                <c:pt idx="2984">
                  <c:v>7.25</c:v>
                </c:pt>
                <c:pt idx="2985">
                  <c:v>7.74</c:v>
                </c:pt>
                <c:pt idx="2986">
                  <c:v>7.83</c:v>
                </c:pt>
                <c:pt idx="2987">
                  <c:v>7.46</c:v>
                </c:pt>
                <c:pt idx="2988">
                  <c:v>6.76</c:v>
                </c:pt>
                <c:pt idx="2989">
                  <c:v>5.96</c:v>
                </c:pt>
                <c:pt idx="2990">
                  <c:v>5.3</c:v>
                </c:pt>
                <c:pt idx="2991">
                  <c:v>4.7</c:v>
                </c:pt>
                <c:pt idx="2992">
                  <c:v>4.43</c:v>
                </c:pt>
                <c:pt idx="2993">
                  <c:v>4.28</c:v>
                </c:pt>
                <c:pt idx="2994">
                  <c:v>3.68</c:v>
                </c:pt>
                <c:pt idx="2995">
                  <c:v>5.08</c:v>
                </c:pt>
                <c:pt idx="2996">
                  <c:v>7.71</c:v>
                </c:pt>
                <c:pt idx="2997">
                  <c:v>12.67</c:v>
                </c:pt>
                <c:pt idx="2998">
                  <c:v>19.73</c:v>
                </c:pt>
                <c:pt idx="2999">
                  <c:v>18.64</c:v>
                </c:pt>
                <c:pt idx="3000">
                  <c:v>14.93</c:v>
                </c:pt>
                <c:pt idx="3001">
                  <c:v>12.37</c:v>
                </c:pt>
                <c:pt idx="3002">
                  <c:v>11.26</c:v>
                </c:pt>
                <c:pt idx="3003">
                  <c:v>19.12</c:v>
                </c:pt>
                <c:pt idx="3004">
                  <c:v>121.25</c:v>
                </c:pt>
                <c:pt idx="3005">
                  <c:v>1726.74</c:v>
                </c:pt>
                <c:pt idx="3006">
                  <c:v>1460.07</c:v>
                </c:pt>
                <c:pt idx="3007">
                  <c:v>2690.71</c:v>
                </c:pt>
                <c:pt idx="3008">
                  <c:v>2951.43</c:v>
                </c:pt>
                <c:pt idx="3009">
                  <c:v>1969.37</c:v>
                </c:pt>
                <c:pt idx="3010">
                  <c:v>2223.4699999999998</c:v>
                </c:pt>
                <c:pt idx="3011">
                  <c:v>4857.25</c:v>
                </c:pt>
                <c:pt idx="3012">
                  <c:v>3736.84</c:v>
                </c:pt>
                <c:pt idx="3013">
                  <c:v>2067.58</c:v>
                </c:pt>
                <c:pt idx="3014">
                  <c:v>1017.26</c:v>
                </c:pt>
                <c:pt idx="3015">
                  <c:v>1344.18</c:v>
                </c:pt>
                <c:pt idx="3016">
                  <c:v>1272.08</c:v>
                </c:pt>
                <c:pt idx="3017">
                  <c:v>688</c:v>
                </c:pt>
                <c:pt idx="3018">
                  <c:v>458.2</c:v>
                </c:pt>
                <c:pt idx="3019">
                  <c:v>338.74</c:v>
                </c:pt>
                <c:pt idx="3020">
                  <c:v>268.04000000000002</c:v>
                </c:pt>
                <c:pt idx="3021">
                  <c:v>254.19</c:v>
                </c:pt>
                <c:pt idx="3022">
                  <c:v>259.64999999999998</c:v>
                </c:pt>
                <c:pt idx="3023">
                  <c:v>199.81</c:v>
                </c:pt>
                <c:pt idx="3024">
                  <c:v>195.73</c:v>
                </c:pt>
                <c:pt idx="3025">
                  <c:v>189.1</c:v>
                </c:pt>
                <c:pt idx="3026">
                  <c:v>153.22999999999999</c:v>
                </c:pt>
                <c:pt idx="3027">
                  <c:v>141.02000000000001</c:v>
                </c:pt>
                <c:pt idx="3028">
                  <c:v>130.74</c:v>
                </c:pt>
                <c:pt idx="3029">
                  <c:v>115.69</c:v>
                </c:pt>
                <c:pt idx="3030">
                  <c:v>100.89</c:v>
                </c:pt>
                <c:pt idx="3031">
                  <c:v>88.36</c:v>
                </c:pt>
                <c:pt idx="3032">
                  <c:v>80.11</c:v>
                </c:pt>
                <c:pt idx="3033">
                  <c:v>85.54</c:v>
                </c:pt>
                <c:pt idx="3034">
                  <c:v>85.73</c:v>
                </c:pt>
                <c:pt idx="3035">
                  <c:v>87.93</c:v>
                </c:pt>
                <c:pt idx="3036">
                  <c:v>86.31</c:v>
                </c:pt>
                <c:pt idx="3037">
                  <c:v>79.400000000000006</c:v>
                </c:pt>
                <c:pt idx="3038">
                  <c:v>138.91</c:v>
                </c:pt>
                <c:pt idx="3039">
                  <c:v>729.47</c:v>
                </c:pt>
                <c:pt idx="3040">
                  <c:v>594.1</c:v>
                </c:pt>
                <c:pt idx="3041">
                  <c:v>341.48</c:v>
                </c:pt>
                <c:pt idx="3042">
                  <c:v>263.27</c:v>
                </c:pt>
                <c:pt idx="3043">
                  <c:v>222.22</c:v>
                </c:pt>
                <c:pt idx="3044">
                  <c:v>191.49</c:v>
                </c:pt>
                <c:pt idx="3045">
                  <c:v>327.56</c:v>
                </c:pt>
                <c:pt idx="3046">
                  <c:v>305.22000000000003</c:v>
                </c:pt>
                <c:pt idx="3047">
                  <c:v>311.58999999999997</c:v>
                </c:pt>
                <c:pt idx="3048">
                  <c:v>257.31</c:v>
                </c:pt>
                <c:pt idx="3049">
                  <c:v>287.33999999999997</c:v>
                </c:pt>
                <c:pt idx="3050">
                  <c:v>661.3</c:v>
                </c:pt>
                <c:pt idx="3051">
                  <c:v>422.05</c:v>
                </c:pt>
                <c:pt idx="3052">
                  <c:v>1700.2</c:v>
                </c:pt>
                <c:pt idx="3053">
                  <c:v>1503.47</c:v>
                </c:pt>
                <c:pt idx="3054">
                  <c:v>895.02</c:v>
                </c:pt>
                <c:pt idx="3055">
                  <c:v>561.35</c:v>
                </c:pt>
                <c:pt idx="3056">
                  <c:v>405.44</c:v>
                </c:pt>
                <c:pt idx="3057">
                  <c:v>323.42</c:v>
                </c:pt>
                <c:pt idx="3058">
                  <c:v>269.54000000000002</c:v>
                </c:pt>
                <c:pt idx="3059">
                  <c:v>226.5</c:v>
                </c:pt>
                <c:pt idx="3060">
                  <c:v>216.65</c:v>
                </c:pt>
                <c:pt idx="3061">
                  <c:v>182.67</c:v>
                </c:pt>
                <c:pt idx="3062">
                  <c:v>149.5</c:v>
                </c:pt>
                <c:pt idx="3063">
                  <c:v>159.72999999999999</c:v>
                </c:pt>
                <c:pt idx="3064">
                  <c:v>278.89</c:v>
                </c:pt>
                <c:pt idx="3065">
                  <c:v>166.8</c:v>
                </c:pt>
                <c:pt idx="3066">
                  <c:v>127.47</c:v>
                </c:pt>
                <c:pt idx="3067">
                  <c:v>236.67</c:v>
                </c:pt>
                <c:pt idx="3068">
                  <c:v>7022.38</c:v>
                </c:pt>
                <c:pt idx="3069">
                  <c:v>2470.62</c:v>
                </c:pt>
                <c:pt idx="3070">
                  <c:v>1299.83</c:v>
                </c:pt>
                <c:pt idx="3071">
                  <c:v>850.62</c:v>
                </c:pt>
                <c:pt idx="3072">
                  <c:v>638.34</c:v>
                </c:pt>
                <c:pt idx="3073">
                  <c:v>519.91</c:v>
                </c:pt>
                <c:pt idx="3074">
                  <c:v>446.05</c:v>
                </c:pt>
                <c:pt idx="3075">
                  <c:v>419.71</c:v>
                </c:pt>
                <c:pt idx="3076">
                  <c:v>935.96</c:v>
                </c:pt>
                <c:pt idx="3077">
                  <c:v>2260.56</c:v>
                </c:pt>
                <c:pt idx="3078">
                  <c:v>5501.76</c:v>
                </c:pt>
                <c:pt idx="3079">
                  <c:v>3552.91</c:v>
                </c:pt>
                <c:pt idx="3080">
                  <c:v>2724.43</c:v>
                </c:pt>
                <c:pt idx="3081">
                  <c:v>2769.36</c:v>
                </c:pt>
                <c:pt idx="3082">
                  <c:v>1869.96</c:v>
                </c:pt>
                <c:pt idx="3083">
                  <c:v>1099.3599999999999</c:v>
                </c:pt>
                <c:pt idx="3084">
                  <c:v>878.46</c:v>
                </c:pt>
                <c:pt idx="3085">
                  <c:v>980.55</c:v>
                </c:pt>
                <c:pt idx="3086">
                  <c:v>717.56</c:v>
                </c:pt>
                <c:pt idx="3087">
                  <c:v>580.83000000000004</c:v>
                </c:pt>
                <c:pt idx="3088">
                  <c:v>1046.52</c:v>
                </c:pt>
                <c:pt idx="3089">
                  <c:v>2439.44</c:v>
                </c:pt>
                <c:pt idx="3090">
                  <c:v>2758.12</c:v>
                </c:pt>
                <c:pt idx="3091">
                  <c:v>3014.78</c:v>
                </c:pt>
                <c:pt idx="3092">
                  <c:v>2330.41</c:v>
                </c:pt>
                <c:pt idx="3093">
                  <c:v>1280.73</c:v>
                </c:pt>
                <c:pt idx="3094">
                  <c:v>914.01</c:v>
                </c:pt>
                <c:pt idx="3095">
                  <c:v>831.41</c:v>
                </c:pt>
                <c:pt idx="3096">
                  <c:v>647.29</c:v>
                </c:pt>
                <c:pt idx="3097">
                  <c:v>547.88</c:v>
                </c:pt>
                <c:pt idx="3098">
                  <c:v>486.13</c:v>
                </c:pt>
                <c:pt idx="3099">
                  <c:v>428.94</c:v>
                </c:pt>
                <c:pt idx="3100">
                  <c:v>374.8</c:v>
                </c:pt>
                <c:pt idx="3101">
                  <c:v>343.08</c:v>
                </c:pt>
                <c:pt idx="3102">
                  <c:v>318.77</c:v>
                </c:pt>
                <c:pt idx="3103">
                  <c:v>302.45</c:v>
                </c:pt>
                <c:pt idx="3104">
                  <c:v>289.01</c:v>
                </c:pt>
                <c:pt idx="3105">
                  <c:v>269.73</c:v>
                </c:pt>
                <c:pt idx="3106">
                  <c:v>252.85</c:v>
                </c:pt>
                <c:pt idx="3107">
                  <c:v>240.83</c:v>
                </c:pt>
                <c:pt idx="3108">
                  <c:v>228.92</c:v>
                </c:pt>
                <c:pt idx="3109">
                  <c:v>237.8</c:v>
                </c:pt>
                <c:pt idx="3110">
                  <c:v>222.95</c:v>
                </c:pt>
                <c:pt idx="3111">
                  <c:v>209.83</c:v>
                </c:pt>
                <c:pt idx="3112">
                  <c:v>224.74</c:v>
                </c:pt>
                <c:pt idx="3113">
                  <c:v>221.24</c:v>
                </c:pt>
                <c:pt idx="3114">
                  <c:v>201.67</c:v>
                </c:pt>
                <c:pt idx="3115">
                  <c:v>177.29</c:v>
                </c:pt>
                <c:pt idx="3116">
                  <c:v>156.28</c:v>
                </c:pt>
                <c:pt idx="3117">
                  <c:v>142.71</c:v>
                </c:pt>
                <c:pt idx="3118">
                  <c:v>134.74</c:v>
                </c:pt>
                <c:pt idx="3119">
                  <c:v>132.33000000000001</c:v>
                </c:pt>
                <c:pt idx="3120">
                  <c:v>199.94</c:v>
                </c:pt>
                <c:pt idx="3121">
                  <c:v>206.89</c:v>
                </c:pt>
                <c:pt idx="3122">
                  <c:v>151.09</c:v>
                </c:pt>
                <c:pt idx="3123">
                  <c:v>135.93</c:v>
                </c:pt>
                <c:pt idx="3124">
                  <c:v>128.16</c:v>
                </c:pt>
                <c:pt idx="3125">
                  <c:v>120.93</c:v>
                </c:pt>
                <c:pt idx="3126">
                  <c:v>114.68</c:v>
                </c:pt>
                <c:pt idx="3127">
                  <c:v>109.91</c:v>
                </c:pt>
                <c:pt idx="3128">
                  <c:v>107.66</c:v>
                </c:pt>
                <c:pt idx="3129">
                  <c:v>127.87</c:v>
                </c:pt>
                <c:pt idx="3130">
                  <c:v>109.67</c:v>
                </c:pt>
                <c:pt idx="3131">
                  <c:v>130.86000000000001</c:v>
                </c:pt>
                <c:pt idx="3132">
                  <c:v>113.17</c:v>
                </c:pt>
                <c:pt idx="3133">
                  <c:v>125.8</c:v>
                </c:pt>
                <c:pt idx="3134">
                  <c:v>197.91</c:v>
                </c:pt>
                <c:pt idx="3135">
                  <c:v>236.64</c:v>
                </c:pt>
                <c:pt idx="3136">
                  <c:v>177</c:v>
                </c:pt>
                <c:pt idx="3137">
                  <c:v>148.81</c:v>
                </c:pt>
                <c:pt idx="3138">
                  <c:v>133.99</c:v>
                </c:pt>
                <c:pt idx="3139">
                  <c:v>130.41999999999999</c:v>
                </c:pt>
                <c:pt idx="3140">
                  <c:v>127.49</c:v>
                </c:pt>
                <c:pt idx="3141">
                  <c:v>118.03</c:v>
                </c:pt>
                <c:pt idx="3142">
                  <c:v>110.07</c:v>
                </c:pt>
                <c:pt idx="3143">
                  <c:v>106.01</c:v>
                </c:pt>
                <c:pt idx="3144">
                  <c:v>103.03</c:v>
                </c:pt>
                <c:pt idx="3145">
                  <c:v>98.77</c:v>
                </c:pt>
                <c:pt idx="3146">
                  <c:v>96.51</c:v>
                </c:pt>
                <c:pt idx="3147">
                  <c:v>102.32</c:v>
                </c:pt>
                <c:pt idx="3148">
                  <c:v>135.99</c:v>
                </c:pt>
                <c:pt idx="3149">
                  <c:v>160.88</c:v>
                </c:pt>
                <c:pt idx="3150">
                  <c:v>136.22999999999999</c:v>
                </c:pt>
                <c:pt idx="3151">
                  <c:v>107.92</c:v>
                </c:pt>
                <c:pt idx="3152">
                  <c:v>98.19</c:v>
                </c:pt>
                <c:pt idx="3153">
                  <c:v>99.57</c:v>
                </c:pt>
                <c:pt idx="3154">
                  <c:v>93.93</c:v>
                </c:pt>
                <c:pt idx="3155">
                  <c:v>110.62</c:v>
                </c:pt>
                <c:pt idx="3156">
                  <c:v>17390.54</c:v>
                </c:pt>
                <c:pt idx="3157">
                  <c:v>3244.62</c:v>
                </c:pt>
                <c:pt idx="3158">
                  <c:v>2164.29</c:v>
                </c:pt>
                <c:pt idx="3159">
                  <c:v>1301.28</c:v>
                </c:pt>
                <c:pt idx="3160">
                  <c:v>933.64</c:v>
                </c:pt>
                <c:pt idx="3161">
                  <c:v>740.04</c:v>
                </c:pt>
                <c:pt idx="3162">
                  <c:v>622.62</c:v>
                </c:pt>
                <c:pt idx="3163">
                  <c:v>536.84</c:v>
                </c:pt>
                <c:pt idx="3164">
                  <c:v>475.9</c:v>
                </c:pt>
                <c:pt idx="3165">
                  <c:v>447.02</c:v>
                </c:pt>
                <c:pt idx="3166">
                  <c:v>422.79</c:v>
                </c:pt>
                <c:pt idx="3167">
                  <c:v>379.86</c:v>
                </c:pt>
                <c:pt idx="3168">
                  <c:v>356.21</c:v>
                </c:pt>
                <c:pt idx="3169">
                  <c:v>338.91</c:v>
                </c:pt>
                <c:pt idx="3170">
                  <c:v>315.55</c:v>
                </c:pt>
                <c:pt idx="3171">
                  <c:v>297.02</c:v>
                </c:pt>
                <c:pt idx="3172">
                  <c:v>287.43</c:v>
                </c:pt>
                <c:pt idx="3173">
                  <c:v>277.12</c:v>
                </c:pt>
                <c:pt idx="3174">
                  <c:v>266.22000000000003</c:v>
                </c:pt>
                <c:pt idx="3175">
                  <c:v>255.54</c:v>
                </c:pt>
                <c:pt idx="3176">
                  <c:v>247.37</c:v>
                </c:pt>
                <c:pt idx="3177">
                  <c:v>242.11</c:v>
                </c:pt>
                <c:pt idx="3178">
                  <c:v>261.41000000000003</c:v>
                </c:pt>
                <c:pt idx="3179">
                  <c:v>311.61</c:v>
                </c:pt>
                <c:pt idx="3180">
                  <c:v>337.06</c:v>
                </c:pt>
                <c:pt idx="3181">
                  <c:v>357.98</c:v>
                </c:pt>
                <c:pt idx="3182">
                  <c:v>293.08999999999997</c:v>
                </c:pt>
                <c:pt idx="3183">
                  <c:v>259.52</c:v>
                </c:pt>
                <c:pt idx="3184">
                  <c:v>255.82</c:v>
                </c:pt>
                <c:pt idx="3185">
                  <c:v>341.76</c:v>
                </c:pt>
                <c:pt idx="3186">
                  <c:v>268.33999999999997</c:v>
                </c:pt>
                <c:pt idx="3187">
                  <c:v>246.59</c:v>
                </c:pt>
                <c:pt idx="3188">
                  <c:v>235</c:v>
                </c:pt>
                <c:pt idx="3189">
                  <c:v>235.35</c:v>
                </c:pt>
                <c:pt idx="3190">
                  <c:v>227.25</c:v>
                </c:pt>
                <c:pt idx="3191">
                  <c:v>211.72</c:v>
                </c:pt>
                <c:pt idx="3192">
                  <c:v>203.54</c:v>
                </c:pt>
                <c:pt idx="3193">
                  <c:v>195.43</c:v>
                </c:pt>
                <c:pt idx="3194">
                  <c:v>188.96</c:v>
                </c:pt>
                <c:pt idx="3195">
                  <c:v>181.23</c:v>
                </c:pt>
                <c:pt idx="3196">
                  <c:v>175.81</c:v>
                </c:pt>
                <c:pt idx="3197">
                  <c:v>175.15</c:v>
                </c:pt>
                <c:pt idx="3198">
                  <c:v>170.05</c:v>
                </c:pt>
                <c:pt idx="3199">
                  <c:v>169.77</c:v>
                </c:pt>
                <c:pt idx="3200">
                  <c:v>167.13</c:v>
                </c:pt>
                <c:pt idx="3201">
                  <c:v>159.44</c:v>
                </c:pt>
                <c:pt idx="3202">
                  <c:v>153.62</c:v>
                </c:pt>
                <c:pt idx="3203">
                  <c:v>147.77000000000001</c:v>
                </c:pt>
                <c:pt idx="3204">
                  <c:v>145.63999999999999</c:v>
                </c:pt>
                <c:pt idx="3205">
                  <c:v>142.66999999999999</c:v>
                </c:pt>
                <c:pt idx="3206">
                  <c:v>139.72999999999999</c:v>
                </c:pt>
                <c:pt idx="3207">
                  <c:v>137.53</c:v>
                </c:pt>
                <c:pt idx="3208">
                  <c:v>133.71</c:v>
                </c:pt>
                <c:pt idx="3209">
                  <c:v>136.21</c:v>
                </c:pt>
                <c:pt idx="3210">
                  <c:v>143.66</c:v>
                </c:pt>
                <c:pt idx="3211">
                  <c:v>140.84</c:v>
                </c:pt>
                <c:pt idx="3212">
                  <c:v>137.91</c:v>
                </c:pt>
                <c:pt idx="3213">
                  <c:v>140.71</c:v>
                </c:pt>
                <c:pt idx="3214">
                  <c:v>149.94999999999999</c:v>
                </c:pt>
                <c:pt idx="3215">
                  <c:v>161.11000000000001</c:v>
                </c:pt>
                <c:pt idx="3216">
                  <c:v>178.76</c:v>
                </c:pt>
                <c:pt idx="3217">
                  <c:v>189.98</c:v>
                </c:pt>
                <c:pt idx="3218">
                  <c:v>162.85</c:v>
                </c:pt>
                <c:pt idx="3219">
                  <c:v>141.15</c:v>
                </c:pt>
                <c:pt idx="3220">
                  <c:v>130.75</c:v>
                </c:pt>
                <c:pt idx="3221">
                  <c:v>123.98</c:v>
                </c:pt>
                <c:pt idx="3222">
                  <c:v>121.78</c:v>
                </c:pt>
                <c:pt idx="3223">
                  <c:v>121.26</c:v>
                </c:pt>
                <c:pt idx="3224">
                  <c:v>115.08</c:v>
                </c:pt>
                <c:pt idx="3225">
                  <c:v>111.6</c:v>
                </c:pt>
                <c:pt idx="3226">
                  <c:v>109.3</c:v>
                </c:pt>
                <c:pt idx="3227">
                  <c:v>107.62</c:v>
                </c:pt>
                <c:pt idx="3228">
                  <c:v>105.74</c:v>
                </c:pt>
                <c:pt idx="3229">
                  <c:v>103.63</c:v>
                </c:pt>
                <c:pt idx="3230">
                  <c:v>100.17</c:v>
                </c:pt>
                <c:pt idx="3231">
                  <c:v>94.55</c:v>
                </c:pt>
                <c:pt idx="3232">
                  <c:v>91.91</c:v>
                </c:pt>
                <c:pt idx="3233">
                  <c:v>91.13</c:v>
                </c:pt>
                <c:pt idx="3234">
                  <c:v>92.89</c:v>
                </c:pt>
                <c:pt idx="3235">
                  <c:v>101.69</c:v>
                </c:pt>
                <c:pt idx="3236">
                  <c:v>114.66</c:v>
                </c:pt>
                <c:pt idx="3237">
                  <c:v>106.31</c:v>
                </c:pt>
                <c:pt idx="3238">
                  <c:v>98.69</c:v>
                </c:pt>
                <c:pt idx="3239">
                  <c:v>91.76</c:v>
                </c:pt>
                <c:pt idx="3240">
                  <c:v>87.4</c:v>
                </c:pt>
                <c:pt idx="3241">
                  <c:v>83.63</c:v>
                </c:pt>
                <c:pt idx="3242">
                  <c:v>94.68</c:v>
                </c:pt>
                <c:pt idx="3243">
                  <c:v>125.68</c:v>
                </c:pt>
                <c:pt idx="3244">
                  <c:v>143.13</c:v>
                </c:pt>
                <c:pt idx="3245">
                  <c:v>111.03</c:v>
                </c:pt>
                <c:pt idx="3246">
                  <c:v>103.42</c:v>
                </c:pt>
                <c:pt idx="3247">
                  <c:v>99.32</c:v>
                </c:pt>
                <c:pt idx="3248">
                  <c:v>92.24</c:v>
                </c:pt>
                <c:pt idx="3249">
                  <c:v>87.68</c:v>
                </c:pt>
                <c:pt idx="3250">
                  <c:v>86.22</c:v>
                </c:pt>
                <c:pt idx="3251">
                  <c:v>86.9</c:v>
                </c:pt>
                <c:pt idx="3252">
                  <c:v>85.35</c:v>
                </c:pt>
                <c:pt idx="3253">
                  <c:v>79.8</c:v>
                </c:pt>
                <c:pt idx="3254">
                  <c:v>72.64</c:v>
                </c:pt>
                <c:pt idx="3255">
                  <c:v>66.72</c:v>
                </c:pt>
                <c:pt idx="3256">
                  <c:v>63.66</c:v>
                </c:pt>
                <c:pt idx="3257">
                  <c:v>61.85</c:v>
                </c:pt>
                <c:pt idx="3258">
                  <c:v>60.72</c:v>
                </c:pt>
                <c:pt idx="3259">
                  <c:v>60.1</c:v>
                </c:pt>
                <c:pt idx="3260">
                  <c:v>59.86</c:v>
                </c:pt>
                <c:pt idx="3261">
                  <c:v>58.95</c:v>
                </c:pt>
                <c:pt idx="3262">
                  <c:v>57.84</c:v>
                </c:pt>
                <c:pt idx="3263">
                  <c:v>57.47</c:v>
                </c:pt>
                <c:pt idx="3264">
                  <c:v>58.59</c:v>
                </c:pt>
                <c:pt idx="3265">
                  <c:v>59.58</c:v>
                </c:pt>
                <c:pt idx="3266">
                  <c:v>57.98</c:v>
                </c:pt>
                <c:pt idx="3267">
                  <c:v>56.22</c:v>
                </c:pt>
                <c:pt idx="3268">
                  <c:v>52.5</c:v>
                </c:pt>
                <c:pt idx="3269">
                  <c:v>47.86</c:v>
                </c:pt>
                <c:pt idx="3270">
                  <c:v>44.82</c:v>
                </c:pt>
                <c:pt idx="3271">
                  <c:v>42.97</c:v>
                </c:pt>
                <c:pt idx="3272">
                  <c:v>41.24</c:v>
                </c:pt>
                <c:pt idx="3273">
                  <c:v>41.03</c:v>
                </c:pt>
                <c:pt idx="3274">
                  <c:v>41.6</c:v>
                </c:pt>
                <c:pt idx="3275">
                  <c:v>41.12</c:v>
                </c:pt>
                <c:pt idx="3276">
                  <c:v>38.78</c:v>
                </c:pt>
                <c:pt idx="3277">
                  <c:v>36.340000000000003</c:v>
                </c:pt>
                <c:pt idx="3278">
                  <c:v>34.840000000000003</c:v>
                </c:pt>
                <c:pt idx="3279">
                  <c:v>34.56</c:v>
                </c:pt>
                <c:pt idx="3280">
                  <c:v>34.67</c:v>
                </c:pt>
                <c:pt idx="3281">
                  <c:v>34.590000000000003</c:v>
                </c:pt>
                <c:pt idx="3282">
                  <c:v>34.35</c:v>
                </c:pt>
                <c:pt idx="3283">
                  <c:v>32.97</c:v>
                </c:pt>
                <c:pt idx="3284">
                  <c:v>31.06</c:v>
                </c:pt>
                <c:pt idx="3285">
                  <c:v>29.05</c:v>
                </c:pt>
                <c:pt idx="3286">
                  <c:v>27.04</c:v>
                </c:pt>
                <c:pt idx="3287">
                  <c:v>26.07</c:v>
                </c:pt>
                <c:pt idx="3288">
                  <c:v>26.21</c:v>
                </c:pt>
                <c:pt idx="3289">
                  <c:v>25.38</c:v>
                </c:pt>
                <c:pt idx="3290">
                  <c:v>25.26</c:v>
                </c:pt>
                <c:pt idx="3291">
                  <c:v>25.31</c:v>
                </c:pt>
                <c:pt idx="3292">
                  <c:v>25.72</c:v>
                </c:pt>
                <c:pt idx="3293">
                  <c:v>24.83</c:v>
                </c:pt>
                <c:pt idx="3294">
                  <c:v>21.98</c:v>
                </c:pt>
                <c:pt idx="3295">
                  <c:v>19.88</c:v>
                </c:pt>
                <c:pt idx="3296">
                  <c:v>17.77</c:v>
                </c:pt>
                <c:pt idx="3297">
                  <c:v>16.579999999999998</c:v>
                </c:pt>
                <c:pt idx="3298">
                  <c:v>15.69</c:v>
                </c:pt>
                <c:pt idx="3299">
                  <c:v>14.87</c:v>
                </c:pt>
                <c:pt idx="3300">
                  <c:v>14.89</c:v>
                </c:pt>
                <c:pt idx="3301">
                  <c:v>14.76</c:v>
                </c:pt>
                <c:pt idx="3302">
                  <c:v>14.37</c:v>
                </c:pt>
                <c:pt idx="3303">
                  <c:v>14.24</c:v>
                </c:pt>
                <c:pt idx="3304">
                  <c:v>13.71</c:v>
                </c:pt>
                <c:pt idx="3305">
                  <c:v>13</c:v>
                </c:pt>
                <c:pt idx="3306">
                  <c:v>12.39</c:v>
                </c:pt>
                <c:pt idx="3307">
                  <c:v>11.82</c:v>
                </c:pt>
                <c:pt idx="3308">
                  <c:v>11.36</c:v>
                </c:pt>
                <c:pt idx="3309">
                  <c:v>10.94</c:v>
                </c:pt>
                <c:pt idx="3310">
                  <c:v>10.43</c:v>
                </c:pt>
                <c:pt idx="3311">
                  <c:v>10.29</c:v>
                </c:pt>
                <c:pt idx="3312">
                  <c:v>10.42</c:v>
                </c:pt>
                <c:pt idx="3313">
                  <c:v>10.7</c:v>
                </c:pt>
                <c:pt idx="3314">
                  <c:v>11.3</c:v>
                </c:pt>
                <c:pt idx="3315">
                  <c:v>10.65</c:v>
                </c:pt>
                <c:pt idx="3316">
                  <c:v>9.5500000000000007</c:v>
                </c:pt>
                <c:pt idx="3317">
                  <c:v>8.66</c:v>
                </c:pt>
                <c:pt idx="3318">
                  <c:v>8.1999999999999993</c:v>
                </c:pt>
                <c:pt idx="3319">
                  <c:v>7.73</c:v>
                </c:pt>
                <c:pt idx="3320">
                  <c:v>7.37</c:v>
                </c:pt>
                <c:pt idx="3321">
                  <c:v>7.15</c:v>
                </c:pt>
                <c:pt idx="3322">
                  <c:v>7.08</c:v>
                </c:pt>
                <c:pt idx="3323">
                  <c:v>7</c:v>
                </c:pt>
                <c:pt idx="3324">
                  <c:v>6.81</c:v>
                </c:pt>
                <c:pt idx="3325">
                  <c:v>6.66</c:v>
                </c:pt>
                <c:pt idx="3326">
                  <c:v>6.47</c:v>
                </c:pt>
                <c:pt idx="3327">
                  <c:v>6.07</c:v>
                </c:pt>
                <c:pt idx="3328">
                  <c:v>5.84</c:v>
                </c:pt>
                <c:pt idx="3329">
                  <c:v>5.56</c:v>
                </c:pt>
                <c:pt idx="3330">
                  <c:v>5.26</c:v>
                </c:pt>
                <c:pt idx="3331">
                  <c:v>4.93</c:v>
                </c:pt>
                <c:pt idx="3332">
                  <c:v>4.66</c:v>
                </c:pt>
                <c:pt idx="3333">
                  <c:v>4.5599999999999996</c:v>
                </c:pt>
                <c:pt idx="3334">
                  <c:v>4.45</c:v>
                </c:pt>
                <c:pt idx="3335">
                  <c:v>4.05</c:v>
                </c:pt>
                <c:pt idx="3336">
                  <c:v>3.77</c:v>
                </c:pt>
                <c:pt idx="3337">
                  <c:v>3.53</c:v>
                </c:pt>
                <c:pt idx="3338">
                  <c:v>3.48</c:v>
                </c:pt>
                <c:pt idx="3339">
                  <c:v>3.41</c:v>
                </c:pt>
                <c:pt idx="3340">
                  <c:v>3.35</c:v>
                </c:pt>
                <c:pt idx="3341">
                  <c:v>3.32</c:v>
                </c:pt>
                <c:pt idx="3342">
                  <c:v>3.3</c:v>
                </c:pt>
                <c:pt idx="3343">
                  <c:v>3.26</c:v>
                </c:pt>
                <c:pt idx="3344">
                  <c:v>3.28</c:v>
                </c:pt>
                <c:pt idx="3345">
                  <c:v>3.23</c:v>
                </c:pt>
                <c:pt idx="3346">
                  <c:v>3.04</c:v>
                </c:pt>
                <c:pt idx="3347">
                  <c:v>2.94</c:v>
                </c:pt>
                <c:pt idx="3348">
                  <c:v>2.99</c:v>
                </c:pt>
                <c:pt idx="3349">
                  <c:v>3.37</c:v>
                </c:pt>
                <c:pt idx="3350">
                  <c:v>3.62</c:v>
                </c:pt>
                <c:pt idx="3351">
                  <c:v>3.31</c:v>
                </c:pt>
                <c:pt idx="3352">
                  <c:v>3.05</c:v>
                </c:pt>
                <c:pt idx="3353">
                  <c:v>2.76</c:v>
                </c:pt>
                <c:pt idx="3354">
                  <c:v>2.4500000000000002</c:v>
                </c:pt>
                <c:pt idx="3355">
                  <c:v>1.94</c:v>
                </c:pt>
                <c:pt idx="3356">
                  <c:v>2.52</c:v>
                </c:pt>
                <c:pt idx="3357">
                  <c:v>3.52</c:v>
                </c:pt>
                <c:pt idx="3358">
                  <c:v>3.54</c:v>
                </c:pt>
                <c:pt idx="3359">
                  <c:v>2.89</c:v>
                </c:pt>
                <c:pt idx="3360">
                  <c:v>4.16</c:v>
                </c:pt>
                <c:pt idx="3361">
                  <c:v>3.97</c:v>
                </c:pt>
                <c:pt idx="3362">
                  <c:v>3.43</c:v>
                </c:pt>
                <c:pt idx="3363">
                  <c:v>2.91</c:v>
                </c:pt>
                <c:pt idx="3364">
                  <c:v>2.58</c:v>
                </c:pt>
                <c:pt idx="3365">
                  <c:v>2.44</c:v>
                </c:pt>
                <c:pt idx="3366">
                  <c:v>2.39</c:v>
                </c:pt>
                <c:pt idx="3367">
                  <c:v>2.25</c:v>
                </c:pt>
                <c:pt idx="3368">
                  <c:v>2.08</c:v>
                </c:pt>
                <c:pt idx="3369">
                  <c:v>1.91</c:v>
                </c:pt>
                <c:pt idx="3370">
                  <c:v>1.8</c:v>
                </c:pt>
                <c:pt idx="3371">
                  <c:v>1.66</c:v>
                </c:pt>
                <c:pt idx="3372">
                  <c:v>1.52</c:v>
                </c:pt>
                <c:pt idx="3373">
                  <c:v>1.42</c:v>
                </c:pt>
                <c:pt idx="3374">
                  <c:v>1.37</c:v>
                </c:pt>
                <c:pt idx="3375">
                  <c:v>1.31</c:v>
                </c:pt>
                <c:pt idx="3376">
                  <c:v>1.27</c:v>
                </c:pt>
                <c:pt idx="3377">
                  <c:v>1.31</c:v>
                </c:pt>
                <c:pt idx="3378">
                  <c:v>1.37</c:v>
                </c:pt>
                <c:pt idx="3379">
                  <c:v>1.46</c:v>
                </c:pt>
                <c:pt idx="3380">
                  <c:v>1.86</c:v>
                </c:pt>
                <c:pt idx="3381">
                  <c:v>5.58</c:v>
                </c:pt>
                <c:pt idx="3382">
                  <c:v>17.95</c:v>
                </c:pt>
                <c:pt idx="3383">
                  <c:v>34.33</c:v>
                </c:pt>
                <c:pt idx="3384">
                  <c:v>36.57</c:v>
                </c:pt>
                <c:pt idx="3385">
                  <c:v>142.56</c:v>
                </c:pt>
                <c:pt idx="3386">
                  <c:v>116.98</c:v>
                </c:pt>
                <c:pt idx="3387">
                  <c:v>123.14</c:v>
                </c:pt>
                <c:pt idx="3388">
                  <c:v>123.15</c:v>
                </c:pt>
                <c:pt idx="3389">
                  <c:v>130.63999999999999</c:v>
                </c:pt>
                <c:pt idx="3390">
                  <c:v>182.29</c:v>
                </c:pt>
                <c:pt idx="3391">
                  <c:v>639.98</c:v>
                </c:pt>
                <c:pt idx="3392">
                  <c:v>299.89</c:v>
                </c:pt>
                <c:pt idx="3393">
                  <c:v>145.47</c:v>
                </c:pt>
                <c:pt idx="3394">
                  <c:v>99.67</c:v>
                </c:pt>
                <c:pt idx="3395">
                  <c:v>274.27999999999997</c:v>
                </c:pt>
                <c:pt idx="3396">
                  <c:v>234.1</c:v>
                </c:pt>
                <c:pt idx="3397">
                  <c:v>136.80000000000001</c:v>
                </c:pt>
                <c:pt idx="3398">
                  <c:v>92.68</c:v>
                </c:pt>
                <c:pt idx="3399">
                  <c:v>62.7</c:v>
                </c:pt>
                <c:pt idx="3400">
                  <c:v>45.5</c:v>
                </c:pt>
                <c:pt idx="3401">
                  <c:v>122.24</c:v>
                </c:pt>
                <c:pt idx="3402">
                  <c:v>73.36</c:v>
                </c:pt>
                <c:pt idx="3403">
                  <c:v>58.52</c:v>
                </c:pt>
                <c:pt idx="3404">
                  <c:v>38.450000000000003</c:v>
                </c:pt>
                <c:pt idx="3405">
                  <c:v>31.5</c:v>
                </c:pt>
                <c:pt idx="3406">
                  <c:v>44.83</c:v>
                </c:pt>
                <c:pt idx="3407">
                  <c:v>32.909999999999997</c:v>
                </c:pt>
                <c:pt idx="3408">
                  <c:v>25.15</c:v>
                </c:pt>
                <c:pt idx="3409">
                  <c:v>22.85</c:v>
                </c:pt>
                <c:pt idx="3410">
                  <c:v>24.8</c:v>
                </c:pt>
                <c:pt idx="3411">
                  <c:v>262.13</c:v>
                </c:pt>
                <c:pt idx="3412">
                  <c:v>1694.08</c:v>
                </c:pt>
                <c:pt idx="3413">
                  <c:v>1602.35</c:v>
                </c:pt>
                <c:pt idx="3414">
                  <c:v>1860.89</c:v>
                </c:pt>
                <c:pt idx="3415">
                  <c:v>9471.3700000000008</c:v>
                </c:pt>
                <c:pt idx="3416">
                  <c:v>10539.05</c:v>
                </c:pt>
                <c:pt idx="3417">
                  <c:v>5334.44</c:v>
                </c:pt>
                <c:pt idx="3418">
                  <c:v>2776.25</c:v>
                </c:pt>
                <c:pt idx="3419">
                  <c:v>4957.01</c:v>
                </c:pt>
                <c:pt idx="3420">
                  <c:v>6718.62</c:v>
                </c:pt>
                <c:pt idx="3421">
                  <c:v>4428.59</c:v>
                </c:pt>
                <c:pt idx="3422">
                  <c:v>3208.05</c:v>
                </c:pt>
                <c:pt idx="3423">
                  <c:v>2801.99</c:v>
                </c:pt>
                <c:pt idx="3424">
                  <c:v>1789.59</c:v>
                </c:pt>
                <c:pt idx="3425">
                  <c:v>1174.3399999999999</c:v>
                </c:pt>
                <c:pt idx="3426">
                  <c:v>2405.44</c:v>
                </c:pt>
                <c:pt idx="3427">
                  <c:v>2382.9699999999998</c:v>
                </c:pt>
                <c:pt idx="3428">
                  <c:v>2727.8</c:v>
                </c:pt>
                <c:pt idx="3429">
                  <c:v>2788.26</c:v>
                </c:pt>
                <c:pt idx="3430">
                  <c:v>3740.2</c:v>
                </c:pt>
                <c:pt idx="3431">
                  <c:v>3641.23</c:v>
                </c:pt>
                <c:pt idx="3432">
                  <c:v>2676.5</c:v>
                </c:pt>
                <c:pt idx="3433">
                  <c:v>1717.11</c:v>
                </c:pt>
                <c:pt idx="3434">
                  <c:v>2033.7</c:v>
                </c:pt>
                <c:pt idx="3435">
                  <c:v>2044.76</c:v>
                </c:pt>
                <c:pt idx="3436">
                  <c:v>1887.8</c:v>
                </c:pt>
                <c:pt idx="3437">
                  <c:v>2009.96</c:v>
                </c:pt>
                <c:pt idx="3438">
                  <c:v>1667.04</c:v>
                </c:pt>
                <c:pt idx="3439">
                  <c:v>1176.82</c:v>
                </c:pt>
                <c:pt idx="3440">
                  <c:v>1057.52</c:v>
                </c:pt>
                <c:pt idx="3441">
                  <c:v>3965.6</c:v>
                </c:pt>
                <c:pt idx="3442">
                  <c:v>2427.89</c:v>
                </c:pt>
                <c:pt idx="3443">
                  <c:v>2593.1799999999998</c:v>
                </c:pt>
                <c:pt idx="3444">
                  <c:v>1700.77</c:v>
                </c:pt>
                <c:pt idx="3445">
                  <c:v>1265.27</c:v>
                </c:pt>
                <c:pt idx="3446">
                  <c:v>1012.72</c:v>
                </c:pt>
                <c:pt idx="3447">
                  <c:v>967.06</c:v>
                </c:pt>
                <c:pt idx="3448">
                  <c:v>1150.9000000000001</c:v>
                </c:pt>
                <c:pt idx="3449">
                  <c:v>918.02</c:v>
                </c:pt>
                <c:pt idx="3450">
                  <c:v>740.79</c:v>
                </c:pt>
                <c:pt idx="3451">
                  <c:v>650.94000000000005</c:v>
                </c:pt>
                <c:pt idx="3452">
                  <c:v>687.74</c:v>
                </c:pt>
                <c:pt idx="3453">
                  <c:v>707.78</c:v>
                </c:pt>
                <c:pt idx="3454">
                  <c:v>710.18</c:v>
                </c:pt>
                <c:pt idx="3455">
                  <c:v>789.19</c:v>
                </c:pt>
                <c:pt idx="3456">
                  <c:v>907.26</c:v>
                </c:pt>
                <c:pt idx="3457">
                  <c:v>1017.39</c:v>
                </c:pt>
                <c:pt idx="3458">
                  <c:v>2375.1</c:v>
                </c:pt>
                <c:pt idx="3459">
                  <c:v>2882.68</c:v>
                </c:pt>
                <c:pt idx="3460">
                  <c:v>2578.9</c:v>
                </c:pt>
                <c:pt idx="3461">
                  <c:v>2404.96</c:v>
                </c:pt>
                <c:pt idx="3462">
                  <c:v>2724.65</c:v>
                </c:pt>
                <c:pt idx="3463">
                  <c:v>2283.98</c:v>
                </c:pt>
                <c:pt idx="3464">
                  <c:v>1899.08</c:v>
                </c:pt>
                <c:pt idx="3465">
                  <c:v>1233.42</c:v>
                </c:pt>
                <c:pt idx="3466">
                  <c:v>936.67</c:v>
                </c:pt>
                <c:pt idx="3467">
                  <c:v>752.37</c:v>
                </c:pt>
                <c:pt idx="3468">
                  <c:v>1235.33</c:v>
                </c:pt>
                <c:pt idx="3469">
                  <c:v>1226.03</c:v>
                </c:pt>
                <c:pt idx="3470">
                  <c:v>784.74</c:v>
                </c:pt>
                <c:pt idx="3471">
                  <c:v>663.11</c:v>
                </c:pt>
                <c:pt idx="3472">
                  <c:v>585.33000000000004</c:v>
                </c:pt>
                <c:pt idx="3473">
                  <c:v>1147.04</c:v>
                </c:pt>
                <c:pt idx="3474">
                  <c:v>1715.72</c:v>
                </c:pt>
                <c:pt idx="3475">
                  <c:v>1547.77</c:v>
                </c:pt>
                <c:pt idx="3476">
                  <c:v>1250.22</c:v>
                </c:pt>
                <c:pt idx="3477">
                  <c:v>2794.98</c:v>
                </c:pt>
                <c:pt idx="3478">
                  <c:v>1630.82</c:v>
                </c:pt>
                <c:pt idx="3479">
                  <c:v>1144.8900000000001</c:v>
                </c:pt>
                <c:pt idx="3480">
                  <c:v>903.2</c:v>
                </c:pt>
                <c:pt idx="3481">
                  <c:v>774.26</c:v>
                </c:pt>
                <c:pt idx="3482">
                  <c:v>684.44</c:v>
                </c:pt>
                <c:pt idx="3483">
                  <c:v>608.34</c:v>
                </c:pt>
                <c:pt idx="3484">
                  <c:v>541.44000000000005</c:v>
                </c:pt>
                <c:pt idx="3485">
                  <c:v>491.56</c:v>
                </c:pt>
                <c:pt idx="3486">
                  <c:v>460.55</c:v>
                </c:pt>
                <c:pt idx="3487">
                  <c:v>462.78</c:v>
                </c:pt>
                <c:pt idx="3488">
                  <c:v>454.29</c:v>
                </c:pt>
                <c:pt idx="3489">
                  <c:v>417.26</c:v>
                </c:pt>
                <c:pt idx="3490">
                  <c:v>386.84</c:v>
                </c:pt>
                <c:pt idx="3491">
                  <c:v>382.45</c:v>
                </c:pt>
                <c:pt idx="3492">
                  <c:v>354.63</c:v>
                </c:pt>
                <c:pt idx="3493">
                  <c:v>334.86</c:v>
                </c:pt>
                <c:pt idx="3494">
                  <c:v>322.45999999999998</c:v>
                </c:pt>
                <c:pt idx="3495">
                  <c:v>313.7</c:v>
                </c:pt>
                <c:pt idx="3496">
                  <c:v>297.17</c:v>
                </c:pt>
                <c:pt idx="3497">
                  <c:v>289.16000000000003</c:v>
                </c:pt>
                <c:pt idx="3498">
                  <c:v>275.13</c:v>
                </c:pt>
                <c:pt idx="3499">
                  <c:v>262.2</c:v>
                </c:pt>
                <c:pt idx="3500">
                  <c:v>263.02999999999997</c:v>
                </c:pt>
                <c:pt idx="3501">
                  <c:v>261.77</c:v>
                </c:pt>
                <c:pt idx="3502">
                  <c:v>245.26</c:v>
                </c:pt>
                <c:pt idx="3503">
                  <c:v>234.03</c:v>
                </c:pt>
                <c:pt idx="3504">
                  <c:v>237.63</c:v>
                </c:pt>
                <c:pt idx="3505">
                  <c:v>240</c:v>
                </c:pt>
                <c:pt idx="3506">
                  <c:v>240.06</c:v>
                </c:pt>
                <c:pt idx="3507">
                  <c:v>257.95999999999998</c:v>
                </c:pt>
                <c:pt idx="3508">
                  <c:v>225.35</c:v>
                </c:pt>
                <c:pt idx="3509">
                  <c:v>210.14</c:v>
                </c:pt>
                <c:pt idx="3510">
                  <c:v>201.26</c:v>
                </c:pt>
                <c:pt idx="3511">
                  <c:v>187.02</c:v>
                </c:pt>
                <c:pt idx="3512">
                  <c:v>179.98</c:v>
                </c:pt>
                <c:pt idx="3513">
                  <c:v>178.48</c:v>
                </c:pt>
                <c:pt idx="3514">
                  <c:v>171.2</c:v>
                </c:pt>
                <c:pt idx="3515">
                  <c:v>164.87</c:v>
                </c:pt>
                <c:pt idx="3516">
                  <c:v>164.47</c:v>
                </c:pt>
                <c:pt idx="3517">
                  <c:v>208.97</c:v>
                </c:pt>
                <c:pt idx="3518">
                  <c:v>186.22</c:v>
                </c:pt>
                <c:pt idx="3519">
                  <c:v>174.72</c:v>
                </c:pt>
                <c:pt idx="3520">
                  <c:v>161.93</c:v>
                </c:pt>
                <c:pt idx="3521">
                  <c:v>151</c:v>
                </c:pt>
                <c:pt idx="3522">
                  <c:v>144.29</c:v>
                </c:pt>
                <c:pt idx="3523">
                  <c:v>142.80000000000001</c:v>
                </c:pt>
                <c:pt idx="3524">
                  <c:v>140.85</c:v>
                </c:pt>
                <c:pt idx="3525">
                  <c:v>135.99</c:v>
                </c:pt>
                <c:pt idx="3526">
                  <c:v>132.05000000000001</c:v>
                </c:pt>
                <c:pt idx="3527">
                  <c:v>127.23</c:v>
                </c:pt>
                <c:pt idx="3528">
                  <c:v>123.69</c:v>
                </c:pt>
                <c:pt idx="3529">
                  <c:v>119.73</c:v>
                </c:pt>
                <c:pt idx="3530">
                  <c:v>114.63</c:v>
                </c:pt>
                <c:pt idx="3531">
                  <c:v>113.31</c:v>
                </c:pt>
                <c:pt idx="3532">
                  <c:v>123.91</c:v>
                </c:pt>
                <c:pt idx="3533">
                  <c:v>129.16999999999999</c:v>
                </c:pt>
                <c:pt idx="3534">
                  <c:v>115.2</c:v>
                </c:pt>
                <c:pt idx="3535">
                  <c:v>111.52</c:v>
                </c:pt>
                <c:pt idx="3536">
                  <c:v>122.5</c:v>
                </c:pt>
                <c:pt idx="3537">
                  <c:v>121.77</c:v>
                </c:pt>
                <c:pt idx="3538">
                  <c:v>106.86</c:v>
                </c:pt>
                <c:pt idx="3539">
                  <c:v>99.4</c:v>
                </c:pt>
                <c:pt idx="3540">
                  <c:v>96.29</c:v>
                </c:pt>
                <c:pt idx="3541">
                  <c:v>95.94</c:v>
                </c:pt>
                <c:pt idx="3542">
                  <c:v>97.37</c:v>
                </c:pt>
                <c:pt idx="3543">
                  <c:v>94.2</c:v>
                </c:pt>
                <c:pt idx="3544">
                  <c:v>88.23</c:v>
                </c:pt>
                <c:pt idx="3545">
                  <c:v>87.88</c:v>
                </c:pt>
                <c:pt idx="3546">
                  <c:v>89.56</c:v>
                </c:pt>
                <c:pt idx="3547">
                  <c:v>85.83</c:v>
                </c:pt>
                <c:pt idx="3548">
                  <c:v>83.39</c:v>
                </c:pt>
                <c:pt idx="3549">
                  <c:v>80.34</c:v>
                </c:pt>
                <c:pt idx="3550">
                  <c:v>74.05</c:v>
                </c:pt>
                <c:pt idx="3551">
                  <c:v>72.819999999999993</c:v>
                </c:pt>
                <c:pt idx="3552">
                  <c:v>79.03</c:v>
                </c:pt>
                <c:pt idx="3553">
                  <c:v>81.900000000000006</c:v>
                </c:pt>
                <c:pt idx="3554">
                  <c:v>72.36</c:v>
                </c:pt>
                <c:pt idx="3555">
                  <c:v>68.97</c:v>
                </c:pt>
                <c:pt idx="3556">
                  <c:v>67.010000000000005</c:v>
                </c:pt>
                <c:pt idx="3557">
                  <c:v>67.38</c:v>
                </c:pt>
                <c:pt idx="3558">
                  <c:v>66.709999999999994</c:v>
                </c:pt>
                <c:pt idx="3559">
                  <c:v>63.46</c:v>
                </c:pt>
                <c:pt idx="3560">
                  <c:v>63.78</c:v>
                </c:pt>
                <c:pt idx="3561">
                  <c:v>65.77</c:v>
                </c:pt>
                <c:pt idx="3562">
                  <c:v>70.209999999999994</c:v>
                </c:pt>
                <c:pt idx="3563">
                  <c:v>92.27</c:v>
                </c:pt>
                <c:pt idx="3564">
                  <c:v>106.28</c:v>
                </c:pt>
                <c:pt idx="3565">
                  <c:v>85.75</c:v>
                </c:pt>
                <c:pt idx="3566">
                  <c:v>67.72</c:v>
                </c:pt>
                <c:pt idx="3567">
                  <c:v>63.76</c:v>
                </c:pt>
                <c:pt idx="3568">
                  <c:v>60.77</c:v>
                </c:pt>
                <c:pt idx="3569">
                  <c:v>58.19</c:v>
                </c:pt>
                <c:pt idx="3570">
                  <c:v>55.24</c:v>
                </c:pt>
                <c:pt idx="3571">
                  <c:v>53.02</c:v>
                </c:pt>
                <c:pt idx="3572">
                  <c:v>50.98</c:v>
                </c:pt>
                <c:pt idx="3573">
                  <c:v>51.94</c:v>
                </c:pt>
                <c:pt idx="3574">
                  <c:v>57.88</c:v>
                </c:pt>
                <c:pt idx="3575">
                  <c:v>57.25</c:v>
                </c:pt>
                <c:pt idx="3576">
                  <c:v>60.77</c:v>
                </c:pt>
                <c:pt idx="3577">
                  <c:v>62.36</c:v>
                </c:pt>
                <c:pt idx="3578">
                  <c:v>51.24</c:v>
                </c:pt>
                <c:pt idx="3579">
                  <c:v>47.73</c:v>
                </c:pt>
                <c:pt idx="3580">
                  <c:v>45.15</c:v>
                </c:pt>
                <c:pt idx="3581">
                  <c:v>42.98</c:v>
                </c:pt>
                <c:pt idx="3582">
                  <c:v>40.83</c:v>
                </c:pt>
                <c:pt idx="3583">
                  <c:v>39.54</c:v>
                </c:pt>
                <c:pt idx="3584">
                  <c:v>39.81</c:v>
                </c:pt>
                <c:pt idx="3585">
                  <c:v>38.75</c:v>
                </c:pt>
                <c:pt idx="3586">
                  <c:v>37.020000000000003</c:v>
                </c:pt>
                <c:pt idx="3587">
                  <c:v>35.11</c:v>
                </c:pt>
                <c:pt idx="3588">
                  <c:v>34.020000000000003</c:v>
                </c:pt>
                <c:pt idx="3589">
                  <c:v>33.39</c:v>
                </c:pt>
                <c:pt idx="3590">
                  <c:v>32.22</c:v>
                </c:pt>
                <c:pt idx="3591">
                  <c:v>31.36</c:v>
                </c:pt>
                <c:pt idx="3592">
                  <c:v>31.03</c:v>
                </c:pt>
                <c:pt idx="3593">
                  <c:v>30.64</c:v>
                </c:pt>
                <c:pt idx="3594">
                  <c:v>30.57</c:v>
                </c:pt>
                <c:pt idx="3595">
                  <c:v>30.57</c:v>
                </c:pt>
                <c:pt idx="3596">
                  <c:v>31.13</c:v>
                </c:pt>
                <c:pt idx="3597">
                  <c:v>33.26</c:v>
                </c:pt>
                <c:pt idx="3598">
                  <c:v>34.07</c:v>
                </c:pt>
                <c:pt idx="3599">
                  <c:v>33.979999999999997</c:v>
                </c:pt>
                <c:pt idx="3600">
                  <c:v>34.04</c:v>
                </c:pt>
                <c:pt idx="3601">
                  <c:v>33.56</c:v>
                </c:pt>
                <c:pt idx="3602">
                  <c:v>31.25</c:v>
                </c:pt>
                <c:pt idx="3603">
                  <c:v>26.29</c:v>
                </c:pt>
                <c:pt idx="3604">
                  <c:v>24.36</c:v>
                </c:pt>
                <c:pt idx="3605">
                  <c:v>23.66</c:v>
                </c:pt>
                <c:pt idx="3606">
                  <c:v>23.39</c:v>
                </c:pt>
                <c:pt idx="3607">
                  <c:v>22.7</c:v>
                </c:pt>
                <c:pt idx="3608">
                  <c:v>22.41</c:v>
                </c:pt>
                <c:pt idx="3609">
                  <c:v>21.95</c:v>
                </c:pt>
                <c:pt idx="3610">
                  <c:v>21.74</c:v>
                </c:pt>
                <c:pt idx="3611">
                  <c:v>21.46</c:v>
                </c:pt>
                <c:pt idx="3612">
                  <c:v>20.32</c:v>
                </c:pt>
                <c:pt idx="3613">
                  <c:v>18.579999999999998</c:v>
                </c:pt>
                <c:pt idx="3614">
                  <c:v>17.37</c:v>
                </c:pt>
                <c:pt idx="3615">
                  <c:v>17.13</c:v>
                </c:pt>
                <c:pt idx="3616">
                  <c:v>17.010000000000002</c:v>
                </c:pt>
                <c:pt idx="3617">
                  <c:v>16.8</c:v>
                </c:pt>
                <c:pt idx="3618">
                  <c:v>16.600000000000001</c:v>
                </c:pt>
                <c:pt idx="3619">
                  <c:v>16.09</c:v>
                </c:pt>
                <c:pt idx="3620">
                  <c:v>15.43</c:v>
                </c:pt>
                <c:pt idx="3621">
                  <c:v>14.79</c:v>
                </c:pt>
                <c:pt idx="3622">
                  <c:v>13.85</c:v>
                </c:pt>
                <c:pt idx="3623">
                  <c:v>12.98</c:v>
                </c:pt>
                <c:pt idx="3624">
                  <c:v>12.41</c:v>
                </c:pt>
                <c:pt idx="3625">
                  <c:v>12.1</c:v>
                </c:pt>
                <c:pt idx="3626">
                  <c:v>12.01</c:v>
                </c:pt>
                <c:pt idx="3627">
                  <c:v>11.75</c:v>
                </c:pt>
                <c:pt idx="3628">
                  <c:v>11.47</c:v>
                </c:pt>
                <c:pt idx="3629">
                  <c:v>11.3</c:v>
                </c:pt>
                <c:pt idx="3630">
                  <c:v>11.15</c:v>
                </c:pt>
                <c:pt idx="3631">
                  <c:v>10.59</c:v>
                </c:pt>
                <c:pt idx="3632">
                  <c:v>9.8699999999999992</c:v>
                </c:pt>
                <c:pt idx="3633">
                  <c:v>9.1199999999999992</c:v>
                </c:pt>
                <c:pt idx="3634">
                  <c:v>8.66</c:v>
                </c:pt>
                <c:pt idx="3635">
                  <c:v>8.2899999999999991</c:v>
                </c:pt>
                <c:pt idx="3636">
                  <c:v>7.85</c:v>
                </c:pt>
                <c:pt idx="3637">
                  <c:v>7.66</c:v>
                </c:pt>
                <c:pt idx="3638">
                  <c:v>7.2</c:v>
                </c:pt>
                <c:pt idx="3639">
                  <c:v>6.87</c:v>
                </c:pt>
                <c:pt idx="3640">
                  <c:v>6.6</c:v>
                </c:pt>
                <c:pt idx="3641">
                  <c:v>20.59</c:v>
                </c:pt>
                <c:pt idx="3642">
                  <c:v>78.680000000000007</c:v>
                </c:pt>
                <c:pt idx="3643">
                  <c:v>53.85</c:v>
                </c:pt>
                <c:pt idx="3644">
                  <c:v>23.68</c:v>
                </c:pt>
                <c:pt idx="3645">
                  <c:v>15.48</c:v>
                </c:pt>
                <c:pt idx="3646">
                  <c:v>12.15</c:v>
                </c:pt>
                <c:pt idx="3647">
                  <c:v>10.16</c:v>
                </c:pt>
                <c:pt idx="3648">
                  <c:v>9.18</c:v>
                </c:pt>
                <c:pt idx="3649">
                  <c:v>8.44</c:v>
                </c:pt>
                <c:pt idx="3650">
                  <c:v>7.57</c:v>
                </c:pt>
                <c:pt idx="3651">
                  <c:v>7.14</c:v>
                </c:pt>
                <c:pt idx="3652">
                  <c:v>7.24</c:v>
                </c:pt>
                <c:pt idx="3653">
                  <c:v>6.59</c:v>
                </c:pt>
                <c:pt idx="3654">
                  <c:v>6.57</c:v>
                </c:pt>
                <c:pt idx="3655">
                  <c:v>6.3</c:v>
                </c:pt>
                <c:pt idx="3656">
                  <c:v>5.81</c:v>
                </c:pt>
                <c:pt idx="3657">
                  <c:v>5.44</c:v>
                </c:pt>
                <c:pt idx="3658">
                  <c:v>5.01</c:v>
                </c:pt>
                <c:pt idx="3659">
                  <c:v>4.87</c:v>
                </c:pt>
                <c:pt idx="3660">
                  <c:v>4.57</c:v>
                </c:pt>
                <c:pt idx="3661">
                  <c:v>4.24</c:v>
                </c:pt>
                <c:pt idx="3662">
                  <c:v>3.97</c:v>
                </c:pt>
                <c:pt idx="3663">
                  <c:v>3.65</c:v>
                </c:pt>
                <c:pt idx="3664">
                  <c:v>3.41</c:v>
                </c:pt>
                <c:pt idx="3665">
                  <c:v>3.34</c:v>
                </c:pt>
                <c:pt idx="3666">
                  <c:v>3.19</c:v>
                </c:pt>
                <c:pt idx="3667">
                  <c:v>3.04</c:v>
                </c:pt>
                <c:pt idx="3668">
                  <c:v>3.1</c:v>
                </c:pt>
                <c:pt idx="3669">
                  <c:v>3.82</c:v>
                </c:pt>
                <c:pt idx="3670">
                  <c:v>8.01</c:v>
                </c:pt>
                <c:pt idx="3671">
                  <c:v>160.51</c:v>
                </c:pt>
                <c:pt idx="3672">
                  <c:v>530.84</c:v>
                </c:pt>
                <c:pt idx="3673">
                  <c:v>159.32</c:v>
                </c:pt>
                <c:pt idx="3674">
                  <c:v>98.83</c:v>
                </c:pt>
                <c:pt idx="3675">
                  <c:v>87.16</c:v>
                </c:pt>
                <c:pt idx="3676">
                  <c:v>61.08</c:v>
                </c:pt>
                <c:pt idx="3677">
                  <c:v>37.590000000000003</c:v>
                </c:pt>
                <c:pt idx="3678">
                  <c:v>26.02</c:v>
                </c:pt>
                <c:pt idx="3679">
                  <c:v>20.54</c:v>
                </c:pt>
                <c:pt idx="3680">
                  <c:v>17.510000000000002</c:v>
                </c:pt>
                <c:pt idx="3681">
                  <c:v>15.7</c:v>
                </c:pt>
                <c:pt idx="3682">
                  <c:v>14.24</c:v>
                </c:pt>
                <c:pt idx="3683">
                  <c:v>13.05</c:v>
                </c:pt>
                <c:pt idx="3684">
                  <c:v>12.49</c:v>
                </c:pt>
                <c:pt idx="3685">
                  <c:v>12.12</c:v>
                </c:pt>
                <c:pt idx="3686">
                  <c:v>11.23</c:v>
                </c:pt>
                <c:pt idx="3687">
                  <c:v>10.130000000000001</c:v>
                </c:pt>
                <c:pt idx="3688">
                  <c:v>9.15</c:v>
                </c:pt>
                <c:pt idx="3689">
                  <c:v>8.26</c:v>
                </c:pt>
                <c:pt idx="3690">
                  <c:v>7.56</c:v>
                </c:pt>
                <c:pt idx="3691">
                  <c:v>7.24</c:v>
                </c:pt>
                <c:pt idx="3692">
                  <c:v>8.16</c:v>
                </c:pt>
                <c:pt idx="3693">
                  <c:v>13.47</c:v>
                </c:pt>
                <c:pt idx="3694">
                  <c:v>31.97</c:v>
                </c:pt>
                <c:pt idx="3695">
                  <c:v>24.95</c:v>
                </c:pt>
                <c:pt idx="3696">
                  <c:v>17.39</c:v>
                </c:pt>
                <c:pt idx="3697">
                  <c:v>13.41</c:v>
                </c:pt>
                <c:pt idx="3698">
                  <c:v>11.15</c:v>
                </c:pt>
                <c:pt idx="3699">
                  <c:v>9.8699999999999992</c:v>
                </c:pt>
                <c:pt idx="3700">
                  <c:v>8.94</c:v>
                </c:pt>
                <c:pt idx="3701">
                  <c:v>7.94</c:v>
                </c:pt>
                <c:pt idx="3702">
                  <c:v>7.25</c:v>
                </c:pt>
                <c:pt idx="3703">
                  <c:v>6.51</c:v>
                </c:pt>
                <c:pt idx="3704">
                  <c:v>6.07</c:v>
                </c:pt>
                <c:pt idx="3705">
                  <c:v>6.29</c:v>
                </c:pt>
                <c:pt idx="3706">
                  <c:v>6.4</c:v>
                </c:pt>
                <c:pt idx="3707">
                  <c:v>6.93</c:v>
                </c:pt>
                <c:pt idx="3708">
                  <c:v>8.06</c:v>
                </c:pt>
                <c:pt idx="3709">
                  <c:v>7.24</c:v>
                </c:pt>
                <c:pt idx="3710">
                  <c:v>6.01</c:v>
                </c:pt>
                <c:pt idx="3711">
                  <c:v>5.34</c:v>
                </c:pt>
                <c:pt idx="3712">
                  <c:v>4.5999999999999996</c:v>
                </c:pt>
                <c:pt idx="3713">
                  <c:v>4.0999999999999996</c:v>
                </c:pt>
                <c:pt idx="3714">
                  <c:v>3.99</c:v>
                </c:pt>
                <c:pt idx="3715">
                  <c:v>3.79</c:v>
                </c:pt>
                <c:pt idx="3716">
                  <c:v>3.67</c:v>
                </c:pt>
                <c:pt idx="3717">
                  <c:v>4.6399999999999997</c:v>
                </c:pt>
                <c:pt idx="3718">
                  <c:v>8.18</c:v>
                </c:pt>
                <c:pt idx="3719">
                  <c:v>13.37</c:v>
                </c:pt>
                <c:pt idx="3720">
                  <c:v>11.02</c:v>
                </c:pt>
                <c:pt idx="3721">
                  <c:v>8.17</c:v>
                </c:pt>
                <c:pt idx="3722">
                  <c:v>6.34</c:v>
                </c:pt>
                <c:pt idx="3723">
                  <c:v>4.87</c:v>
                </c:pt>
                <c:pt idx="3724">
                  <c:v>3.86</c:v>
                </c:pt>
                <c:pt idx="3725">
                  <c:v>3.19</c:v>
                </c:pt>
                <c:pt idx="3726">
                  <c:v>2.73</c:v>
                </c:pt>
                <c:pt idx="3727">
                  <c:v>2.4700000000000002</c:v>
                </c:pt>
                <c:pt idx="3728">
                  <c:v>2.2999999999999998</c:v>
                </c:pt>
                <c:pt idx="3729">
                  <c:v>2.2000000000000002</c:v>
                </c:pt>
                <c:pt idx="3730">
                  <c:v>2.04</c:v>
                </c:pt>
                <c:pt idx="3731">
                  <c:v>1.79</c:v>
                </c:pt>
                <c:pt idx="3732">
                  <c:v>1.72</c:v>
                </c:pt>
                <c:pt idx="3733">
                  <c:v>1.59</c:v>
                </c:pt>
                <c:pt idx="3734">
                  <c:v>1.49</c:v>
                </c:pt>
                <c:pt idx="3735">
                  <c:v>1.43</c:v>
                </c:pt>
                <c:pt idx="3736">
                  <c:v>1.41</c:v>
                </c:pt>
                <c:pt idx="3737">
                  <c:v>1.39</c:v>
                </c:pt>
                <c:pt idx="3738">
                  <c:v>1.3</c:v>
                </c:pt>
                <c:pt idx="3739">
                  <c:v>1.27</c:v>
                </c:pt>
                <c:pt idx="3740">
                  <c:v>1.31</c:v>
                </c:pt>
                <c:pt idx="3741">
                  <c:v>1.27</c:v>
                </c:pt>
                <c:pt idx="3742">
                  <c:v>1.04</c:v>
                </c:pt>
                <c:pt idx="3743">
                  <c:v>0.94</c:v>
                </c:pt>
                <c:pt idx="3744">
                  <c:v>0.87</c:v>
                </c:pt>
                <c:pt idx="3745">
                  <c:v>0.84</c:v>
                </c:pt>
                <c:pt idx="3746">
                  <c:v>0.73</c:v>
                </c:pt>
                <c:pt idx="3747">
                  <c:v>0.66</c:v>
                </c:pt>
                <c:pt idx="3748">
                  <c:v>0.62</c:v>
                </c:pt>
                <c:pt idx="3749">
                  <c:v>1.1100000000000001</c:v>
                </c:pt>
                <c:pt idx="3750">
                  <c:v>6.2</c:v>
                </c:pt>
                <c:pt idx="3751">
                  <c:v>21.89</c:v>
                </c:pt>
                <c:pt idx="3752">
                  <c:v>14.51</c:v>
                </c:pt>
                <c:pt idx="3753">
                  <c:v>9.57</c:v>
                </c:pt>
                <c:pt idx="3754">
                  <c:v>7.88</c:v>
                </c:pt>
                <c:pt idx="3755">
                  <c:v>6.58</c:v>
                </c:pt>
                <c:pt idx="3756">
                  <c:v>5.65</c:v>
                </c:pt>
                <c:pt idx="3757">
                  <c:v>7.92</c:v>
                </c:pt>
                <c:pt idx="3758">
                  <c:v>7.28</c:v>
                </c:pt>
                <c:pt idx="3759">
                  <c:v>5.47</c:v>
                </c:pt>
                <c:pt idx="3760">
                  <c:v>4.55</c:v>
                </c:pt>
                <c:pt idx="3761">
                  <c:v>9.1999999999999993</c:v>
                </c:pt>
                <c:pt idx="3762">
                  <c:v>1327.96</c:v>
                </c:pt>
                <c:pt idx="3806">
                  <c:v>1633.05</c:v>
                </c:pt>
                <c:pt idx="3807">
                  <c:v>1492.46</c:v>
                </c:pt>
                <c:pt idx="3808">
                  <c:v>1469.78</c:v>
                </c:pt>
                <c:pt idx="3809">
                  <c:v>1737.47</c:v>
                </c:pt>
                <c:pt idx="3810">
                  <c:v>3446.41</c:v>
                </c:pt>
                <c:pt idx="3811">
                  <c:v>6860.71</c:v>
                </c:pt>
                <c:pt idx="3823">
                  <c:v>1152.45</c:v>
                </c:pt>
                <c:pt idx="3824">
                  <c:v>931.06</c:v>
                </c:pt>
                <c:pt idx="3825">
                  <c:v>957.11</c:v>
                </c:pt>
                <c:pt idx="3826">
                  <c:v>903.09</c:v>
                </c:pt>
                <c:pt idx="3827">
                  <c:v>2523.4699999999998</c:v>
                </c:pt>
                <c:pt idx="3828">
                  <c:v>4331.99</c:v>
                </c:pt>
                <c:pt idx="3829">
                  <c:v>3316.13</c:v>
                </c:pt>
                <c:pt idx="3830">
                  <c:v>3222.33</c:v>
                </c:pt>
                <c:pt idx="3831">
                  <c:v>2120.2399999999998</c:v>
                </c:pt>
                <c:pt idx="3832">
                  <c:v>1578.04</c:v>
                </c:pt>
                <c:pt idx="3833">
                  <c:v>1270.74</c:v>
                </c:pt>
                <c:pt idx="3834">
                  <c:v>1022.99</c:v>
                </c:pt>
                <c:pt idx="3835">
                  <c:v>853.07</c:v>
                </c:pt>
                <c:pt idx="3836">
                  <c:v>858.28</c:v>
                </c:pt>
                <c:pt idx="3837">
                  <c:v>1823.09</c:v>
                </c:pt>
                <c:pt idx="3838">
                  <c:v>1140.45</c:v>
                </c:pt>
                <c:pt idx="3839">
                  <c:v>949.93</c:v>
                </c:pt>
                <c:pt idx="3840">
                  <c:v>815.97</c:v>
                </c:pt>
                <c:pt idx="3841">
                  <c:v>719.28</c:v>
                </c:pt>
                <c:pt idx="3842">
                  <c:v>644.04999999999995</c:v>
                </c:pt>
                <c:pt idx="3843">
                  <c:v>579.38</c:v>
                </c:pt>
                <c:pt idx="3844">
                  <c:v>539.76</c:v>
                </c:pt>
                <c:pt idx="3845">
                  <c:v>506.4</c:v>
                </c:pt>
                <c:pt idx="3846">
                  <c:v>479.32</c:v>
                </c:pt>
                <c:pt idx="3847">
                  <c:v>455.12</c:v>
                </c:pt>
                <c:pt idx="3848">
                  <c:v>437.11</c:v>
                </c:pt>
                <c:pt idx="3849">
                  <c:v>419.16</c:v>
                </c:pt>
                <c:pt idx="3850">
                  <c:v>404.28</c:v>
                </c:pt>
                <c:pt idx="3851">
                  <c:v>426.01</c:v>
                </c:pt>
                <c:pt idx="3852">
                  <c:v>399.85</c:v>
                </c:pt>
                <c:pt idx="3853">
                  <c:v>374.11</c:v>
                </c:pt>
                <c:pt idx="3854">
                  <c:v>344.71</c:v>
                </c:pt>
                <c:pt idx="3855">
                  <c:v>318.35000000000002</c:v>
                </c:pt>
                <c:pt idx="3856">
                  <c:v>315.36</c:v>
                </c:pt>
                <c:pt idx="3857">
                  <c:v>311.05</c:v>
                </c:pt>
                <c:pt idx="3858">
                  <c:v>296.20999999999998</c:v>
                </c:pt>
                <c:pt idx="3859">
                  <c:v>283.48</c:v>
                </c:pt>
                <c:pt idx="3867">
                  <c:v>223.38</c:v>
                </c:pt>
                <c:pt idx="3868">
                  <c:v>211.47</c:v>
                </c:pt>
                <c:pt idx="3869">
                  <c:v>203.65</c:v>
                </c:pt>
                <c:pt idx="3870">
                  <c:v>203.03</c:v>
                </c:pt>
                <c:pt idx="3871">
                  <c:v>206.4</c:v>
                </c:pt>
                <c:pt idx="3872">
                  <c:v>195.06</c:v>
                </c:pt>
                <c:pt idx="3873">
                  <c:v>187.38</c:v>
                </c:pt>
                <c:pt idx="3874">
                  <c:v>185.3</c:v>
                </c:pt>
                <c:pt idx="3875">
                  <c:v>178.47</c:v>
                </c:pt>
                <c:pt idx="3876">
                  <c:v>171.84</c:v>
                </c:pt>
                <c:pt idx="3877">
                  <c:v>162.16999999999999</c:v>
                </c:pt>
                <c:pt idx="3878">
                  <c:v>153.03</c:v>
                </c:pt>
                <c:pt idx="3879">
                  <c:v>148.51</c:v>
                </c:pt>
                <c:pt idx="3880">
                  <c:v>145.97</c:v>
                </c:pt>
                <c:pt idx="3881">
                  <c:v>147.43</c:v>
                </c:pt>
                <c:pt idx="3882">
                  <c:v>153.06</c:v>
                </c:pt>
                <c:pt idx="3883">
                  <c:v>146.44999999999999</c:v>
                </c:pt>
                <c:pt idx="3884">
                  <c:v>146.69</c:v>
                </c:pt>
                <c:pt idx="3885">
                  <c:v>141.28</c:v>
                </c:pt>
                <c:pt idx="3886">
                  <c:v>131.03</c:v>
                </c:pt>
                <c:pt idx="3887">
                  <c:v>127.15</c:v>
                </c:pt>
                <c:pt idx="3888">
                  <c:v>120.52</c:v>
                </c:pt>
                <c:pt idx="3889">
                  <c:v>117.06</c:v>
                </c:pt>
                <c:pt idx="3890">
                  <c:v>117.05</c:v>
                </c:pt>
                <c:pt idx="3891">
                  <c:v>116.58</c:v>
                </c:pt>
                <c:pt idx="3892">
                  <c:v>113.98</c:v>
                </c:pt>
                <c:pt idx="3893">
                  <c:v>113.88</c:v>
                </c:pt>
                <c:pt idx="3894">
                  <c:v>147.31</c:v>
                </c:pt>
                <c:pt idx="3895">
                  <c:v>135.9</c:v>
                </c:pt>
                <c:pt idx="3896">
                  <c:v>111.59</c:v>
                </c:pt>
                <c:pt idx="3897">
                  <c:v>104.27</c:v>
                </c:pt>
                <c:pt idx="3898">
                  <c:v>101.18</c:v>
                </c:pt>
                <c:pt idx="3899">
                  <c:v>100.05</c:v>
                </c:pt>
                <c:pt idx="3900">
                  <c:v>97.76</c:v>
                </c:pt>
                <c:pt idx="3901">
                  <c:v>96.1</c:v>
                </c:pt>
                <c:pt idx="3902">
                  <c:v>96.14</c:v>
                </c:pt>
                <c:pt idx="3903">
                  <c:v>95.19</c:v>
                </c:pt>
                <c:pt idx="3904">
                  <c:v>96.37</c:v>
                </c:pt>
                <c:pt idx="3905">
                  <c:v>98.54</c:v>
                </c:pt>
                <c:pt idx="3906">
                  <c:v>112.5</c:v>
                </c:pt>
                <c:pt idx="3907">
                  <c:v>96.15</c:v>
                </c:pt>
                <c:pt idx="3908">
                  <c:v>90.22</c:v>
                </c:pt>
                <c:pt idx="3909">
                  <c:v>88.14</c:v>
                </c:pt>
                <c:pt idx="3910">
                  <c:v>87.06</c:v>
                </c:pt>
                <c:pt idx="3911">
                  <c:v>83.67</c:v>
                </c:pt>
                <c:pt idx="3912">
                  <c:v>79.64</c:v>
                </c:pt>
                <c:pt idx="3913">
                  <c:v>75.569999999999993</c:v>
                </c:pt>
                <c:pt idx="3914">
                  <c:v>69.319999999999993</c:v>
                </c:pt>
                <c:pt idx="3915">
                  <c:v>64.17</c:v>
                </c:pt>
                <c:pt idx="3916">
                  <c:v>63</c:v>
                </c:pt>
                <c:pt idx="3917">
                  <c:v>63.85</c:v>
                </c:pt>
                <c:pt idx="3918">
                  <c:v>65.02</c:v>
                </c:pt>
                <c:pt idx="3919">
                  <c:v>69.989999999999995</c:v>
                </c:pt>
                <c:pt idx="3920">
                  <c:v>75.84</c:v>
                </c:pt>
                <c:pt idx="3921">
                  <c:v>78.17</c:v>
                </c:pt>
                <c:pt idx="3922">
                  <c:v>79.33</c:v>
                </c:pt>
                <c:pt idx="3923">
                  <c:v>83.07</c:v>
                </c:pt>
                <c:pt idx="3924">
                  <c:v>85.56</c:v>
                </c:pt>
                <c:pt idx="3925">
                  <c:v>113.58</c:v>
                </c:pt>
                <c:pt idx="3926">
                  <c:v>157.9</c:v>
                </c:pt>
                <c:pt idx="3927">
                  <c:v>175.06</c:v>
                </c:pt>
                <c:pt idx="3928">
                  <c:v>155.77000000000001</c:v>
                </c:pt>
                <c:pt idx="3929">
                  <c:v>108.52</c:v>
                </c:pt>
                <c:pt idx="3930">
                  <c:v>108.71</c:v>
                </c:pt>
                <c:pt idx="3931">
                  <c:v>92.14</c:v>
                </c:pt>
                <c:pt idx="3932">
                  <c:v>80.42</c:v>
                </c:pt>
                <c:pt idx="3933">
                  <c:v>77.83</c:v>
                </c:pt>
                <c:pt idx="3934">
                  <c:v>78.14</c:v>
                </c:pt>
                <c:pt idx="3935">
                  <c:v>66.73</c:v>
                </c:pt>
                <c:pt idx="3936">
                  <c:v>60.57</c:v>
                </c:pt>
                <c:pt idx="3937">
                  <c:v>59.25</c:v>
                </c:pt>
                <c:pt idx="3938">
                  <c:v>61.57</c:v>
                </c:pt>
                <c:pt idx="3939">
                  <c:v>57.44</c:v>
                </c:pt>
                <c:pt idx="3940">
                  <c:v>53.06</c:v>
                </c:pt>
                <c:pt idx="3941">
                  <c:v>48.95</c:v>
                </c:pt>
                <c:pt idx="3942">
                  <c:v>49.46</c:v>
                </c:pt>
                <c:pt idx="3943">
                  <c:v>50.07</c:v>
                </c:pt>
                <c:pt idx="3944">
                  <c:v>51.39</c:v>
                </c:pt>
                <c:pt idx="3945">
                  <c:v>50.75</c:v>
                </c:pt>
                <c:pt idx="3946">
                  <c:v>47.83</c:v>
                </c:pt>
                <c:pt idx="3947">
                  <c:v>46.22</c:v>
                </c:pt>
                <c:pt idx="3948">
                  <c:v>44.11</c:v>
                </c:pt>
                <c:pt idx="3949">
                  <c:v>42.26</c:v>
                </c:pt>
                <c:pt idx="3950">
                  <c:v>40.98</c:v>
                </c:pt>
                <c:pt idx="3951">
                  <c:v>39.31</c:v>
                </c:pt>
                <c:pt idx="3952">
                  <c:v>38.299999999999997</c:v>
                </c:pt>
                <c:pt idx="3953">
                  <c:v>36.200000000000003</c:v>
                </c:pt>
                <c:pt idx="3954">
                  <c:v>35.049999999999997</c:v>
                </c:pt>
                <c:pt idx="3955">
                  <c:v>34.1</c:v>
                </c:pt>
                <c:pt idx="3956">
                  <c:v>33.22</c:v>
                </c:pt>
                <c:pt idx="3957">
                  <c:v>31.86</c:v>
                </c:pt>
                <c:pt idx="3958">
                  <c:v>30.1</c:v>
                </c:pt>
                <c:pt idx="3959">
                  <c:v>28.86</c:v>
                </c:pt>
                <c:pt idx="3960">
                  <c:v>28.32</c:v>
                </c:pt>
                <c:pt idx="3961">
                  <c:v>27.28</c:v>
                </c:pt>
                <c:pt idx="3962">
                  <c:v>26.22</c:v>
                </c:pt>
                <c:pt idx="3963">
                  <c:v>25.63</c:v>
                </c:pt>
                <c:pt idx="3965">
                  <c:v>25.02</c:v>
                </c:pt>
                <c:pt idx="3966">
                  <c:v>22.88</c:v>
                </c:pt>
                <c:pt idx="3967">
                  <c:v>21.43</c:v>
                </c:pt>
                <c:pt idx="3968">
                  <c:v>20.57</c:v>
                </c:pt>
                <c:pt idx="3969">
                  <c:v>20.73</c:v>
                </c:pt>
                <c:pt idx="3970">
                  <c:v>20.25</c:v>
                </c:pt>
                <c:pt idx="3971">
                  <c:v>20.350000000000001</c:v>
                </c:pt>
                <c:pt idx="3972">
                  <c:v>21.01</c:v>
                </c:pt>
                <c:pt idx="3973">
                  <c:v>20.73</c:v>
                </c:pt>
                <c:pt idx="3974">
                  <c:v>21.53</c:v>
                </c:pt>
                <c:pt idx="3975">
                  <c:v>20.28</c:v>
                </c:pt>
                <c:pt idx="3976">
                  <c:v>18.420000000000002</c:v>
                </c:pt>
                <c:pt idx="3977">
                  <c:v>17.170000000000002</c:v>
                </c:pt>
                <c:pt idx="3978">
                  <c:v>16.29</c:v>
                </c:pt>
                <c:pt idx="3979">
                  <c:v>16.239999999999998</c:v>
                </c:pt>
                <c:pt idx="3980">
                  <c:v>16.7</c:v>
                </c:pt>
                <c:pt idx="3981">
                  <c:v>17.09</c:v>
                </c:pt>
                <c:pt idx="3982">
                  <c:v>16.899999999999999</c:v>
                </c:pt>
                <c:pt idx="3983">
                  <c:v>16.82</c:v>
                </c:pt>
                <c:pt idx="3984">
                  <c:v>16.48</c:v>
                </c:pt>
                <c:pt idx="3985">
                  <c:v>15.83</c:v>
                </c:pt>
                <c:pt idx="3986">
                  <c:v>15.05</c:v>
                </c:pt>
                <c:pt idx="3987">
                  <c:v>13.92</c:v>
                </c:pt>
                <c:pt idx="3988">
                  <c:v>13.69</c:v>
                </c:pt>
                <c:pt idx="3989">
                  <c:v>14.01</c:v>
                </c:pt>
                <c:pt idx="3990">
                  <c:v>13.41</c:v>
                </c:pt>
                <c:pt idx="3991">
                  <c:v>13.1</c:v>
                </c:pt>
                <c:pt idx="3992">
                  <c:v>13.05</c:v>
                </c:pt>
                <c:pt idx="3993">
                  <c:v>12.83</c:v>
                </c:pt>
                <c:pt idx="3994">
                  <c:v>12.54</c:v>
                </c:pt>
                <c:pt idx="3995">
                  <c:v>12.34</c:v>
                </c:pt>
                <c:pt idx="3996">
                  <c:v>12</c:v>
                </c:pt>
                <c:pt idx="3997">
                  <c:v>11.82</c:v>
                </c:pt>
                <c:pt idx="3998">
                  <c:v>11.46</c:v>
                </c:pt>
                <c:pt idx="3999">
                  <c:v>11.11</c:v>
                </c:pt>
                <c:pt idx="4000">
                  <c:v>10.75</c:v>
                </c:pt>
                <c:pt idx="4001">
                  <c:v>10.76</c:v>
                </c:pt>
                <c:pt idx="4002">
                  <c:v>10.23</c:v>
                </c:pt>
                <c:pt idx="4003">
                  <c:v>9.5299999999999994</c:v>
                </c:pt>
                <c:pt idx="4004">
                  <c:v>9.4</c:v>
                </c:pt>
                <c:pt idx="4005">
                  <c:v>9.4700000000000006</c:v>
                </c:pt>
                <c:pt idx="4006">
                  <c:v>9.5500000000000007</c:v>
                </c:pt>
                <c:pt idx="4007">
                  <c:v>9.31</c:v>
                </c:pt>
                <c:pt idx="4008">
                  <c:v>9.2200000000000006</c:v>
                </c:pt>
                <c:pt idx="4009">
                  <c:v>9.17</c:v>
                </c:pt>
                <c:pt idx="4010">
                  <c:v>9.19</c:v>
                </c:pt>
                <c:pt idx="4011">
                  <c:v>9.35</c:v>
                </c:pt>
                <c:pt idx="4012">
                  <c:v>9.93</c:v>
                </c:pt>
                <c:pt idx="4013">
                  <c:v>11</c:v>
                </c:pt>
                <c:pt idx="4014">
                  <c:v>11.92</c:v>
                </c:pt>
                <c:pt idx="4015">
                  <c:v>11.57</c:v>
                </c:pt>
                <c:pt idx="4016">
                  <c:v>10.91</c:v>
                </c:pt>
                <c:pt idx="4017">
                  <c:v>9.89</c:v>
                </c:pt>
              </c:numCache>
            </c:numRef>
          </c:val>
          <c:smooth val="0"/>
          <c:extLst xmlns:c16r2="http://schemas.microsoft.com/office/drawing/2015/06/chart">
            <c:ext xmlns:c16="http://schemas.microsoft.com/office/drawing/2014/chart" uri="{C3380CC4-5D6E-409C-BE32-E72D297353CC}">
              <c16:uniqueId val="{00000000-7713-4A8E-AD24-D4ABF441AF47}"/>
            </c:ext>
          </c:extLst>
        </c:ser>
        <c:dLbls>
          <c:showLegendKey val="0"/>
          <c:showVal val="0"/>
          <c:showCatName val="0"/>
          <c:showSerName val="0"/>
          <c:showPercent val="0"/>
          <c:showBubbleSize val="0"/>
        </c:dLbls>
        <c:smooth val="0"/>
        <c:axId val="645817072"/>
        <c:axId val="645817632"/>
      </c:lineChart>
      <c:dateAx>
        <c:axId val="645817072"/>
        <c:scaling>
          <c:orientation val="minMax"/>
          <c:min val="39083"/>
        </c:scaling>
        <c:delete val="0"/>
        <c:axPos val="b"/>
        <c:numFmt formatCode="yyyy" sourceLinked="1"/>
        <c:majorTickMark val="out"/>
        <c:minorTickMark val="none"/>
        <c:tickLblPos val="nextTo"/>
        <c:spPr>
          <a:noFill/>
          <a:ln w="9525" cap="flat" cmpd="sng" algn="ctr">
            <a:solidFill>
              <a:sysClr val="windowText" lastClr="000000"/>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645817632"/>
        <c:crosses val="autoZero"/>
        <c:auto val="1"/>
        <c:lblOffset val="100"/>
        <c:baseTimeUnit val="days"/>
        <c:majorUnit val="12"/>
        <c:majorTimeUnit val="months"/>
        <c:minorUnit val="1"/>
        <c:minorTimeUnit val="years"/>
      </c:dateAx>
      <c:valAx>
        <c:axId val="64581763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AU">
                    <a:solidFill>
                      <a:sysClr val="windowText" lastClr="000000"/>
                    </a:solidFill>
                  </a:rPr>
                  <a:t>Daily River discharge</a:t>
                </a:r>
                <a:r>
                  <a:rPr lang="en-AU" baseline="0">
                    <a:solidFill>
                      <a:sysClr val="windowText" lastClr="000000"/>
                    </a:solidFill>
                  </a:rPr>
                  <a:t> </a:t>
                </a:r>
              </a:p>
              <a:p>
                <a:pPr>
                  <a:defRPr>
                    <a:solidFill>
                      <a:sysClr val="windowText" lastClr="000000"/>
                    </a:solidFill>
                  </a:defRPr>
                </a:pPr>
                <a:r>
                  <a:rPr lang="en-AU" baseline="0">
                    <a:solidFill>
                      <a:sysClr val="windowText" lastClr="000000"/>
                    </a:solidFill>
                  </a:rPr>
                  <a:t>(ML/day x 1000)</a:t>
                </a:r>
                <a:endParaRPr lang="en-AU">
                  <a:solidFill>
                    <a:sysClr val="windowText" lastClr="000000"/>
                  </a:solidFill>
                </a:endParaRP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5817072"/>
        <c:crosses val="autoZero"/>
        <c:crossBetween val="between"/>
        <c:dispUnits>
          <c:builtInUnit val="thousands"/>
        </c:dispUnits>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05107A'!$A$5:$A$4022</c:f>
              <c:strCache>
                <c:ptCount val="4018"/>
                <c:pt idx="0">
                  <c:v>1/10/2007 0:00</c:v>
                </c:pt>
                <c:pt idx="1">
                  <c:v>2/10/2007 0:00</c:v>
                </c:pt>
                <c:pt idx="2">
                  <c:v>3/10/2007 0:00</c:v>
                </c:pt>
                <c:pt idx="3">
                  <c:v>4/10/2007 0:00</c:v>
                </c:pt>
                <c:pt idx="4">
                  <c:v>5/10/2007 0:00</c:v>
                </c:pt>
                <c:pt idx="5">
                  <c:v>6/10/2007 0:00</c:v>
                </c:pt>
                <c:pt idx="6">
                  <c:v>7/10/2007 0:00</c:v>
                </c:pt>
                <c:pt idx="7">
                  <c:v>8/10/2007 0:00</c:v>
                </c:pt>
                <c:pt idx="8">
                  <c:v>9/10/2007 0:00</c:v>
                </c:pt>
                <c:pt idx="9">
                  <c:v>10/10/2007 0:00</c:v>
                </c:pt>
                <c:pt idx="10">
                  <c:v>11/10/2007 0:00</c:v>
                </c:pt>
                <c:pt idx="11">
                  <c:v>12/10/2007 0:00</c:v>
                </c:pt>
                <c:pt idx="12">
                  <c:v>13/10/2007 0:00</c:v>
                </c:pt>
                <c:pt idx="13">
                  <c:v>14/10/2007 0:00</c:v>
                </c:pt>
                <c:pt idx="14">
                  <c:v>15/10/2007 0:00</c:v>
                </c:pt>
                <c:pt idx="15">
                  <c:v>16/10/2007 0:00</c:v>
                </c:pt>
                <c:pt idx="16">
                  <c:v>17/10/2007 0:00</c:v>
                </c:pt>
                <c:pt idx="17">
                  <c:v>18/10/2007 0:00</c:v>
                </c:pt>
                <c:pt idx="18">
                  <c:v>19/10/2007 0:00</c:v>
                </c:pt>
                <c:pt idx="19">
                  <c:v>20/10/2007 0:00</c:v>
                </c:pt>
                <c:pt idx="20">
                  <c:v>21/10/2007 0:00</c:v>
                </c:pt>
                <c:pt idx="21">
                  <c:v>22/10/2007 0:00</c:v>
                </c:pt>
                <c:pt idx="22">
                  <c:v>23/10/2007 0:00</c:v>
                </c:pt>
                <c:pt idx="23">
                  <c:v>24/10/2007 0:00</c:v>
                </c:pt>
                <c:pt idx="24">
                  <c:v>25/10/2007 0:00</c:v>
                </c:pt>
                <c:pt idx="25">
                  <c:v>26/10/2007 0:00</c:v>
                </c:pt>
                <c:pt idx="26">
                  <c:v>27/10/2007 0:00</c:v>
                </c:pt>
                <c:pt idx="27">
                  <c:v>28/10/2007 0:00</c:v>
                </c:pt>
                <c:pt idx="28">
                  <c:v>29/10/2007 0:00</c:v>
                </c:pt>
                <c:pt idx="29">
                  <c:v>30/10/2007 0:00</c:v>
                </c:pt>
                <c:pt idx="30">
                  <c:v>31/10/2007 0:00</c:v>
                </c:pt>
                <c:pt idx="31">
                  <c:v>1/11/2007 0:00</c:v>
                </c:pt>
                <c:pt idx="32">
                  <c:v>2/11/2007 0:00</c:v>
                </c:pt>
                <c:pt idx="33">
                  <c:v>3/11/2007 0:00</c:v>
                </c:pt>
                <c:pt idx="34">
                  <c:v>4/11/2007 0:00</c:v>
                </c:pt>
                <c:pt idx="35">
                  <c:v>5/11/2007 0:00</c:v>
                </c:pt>
                <c:pt idx="36">
                  <c:v>6/11/2007 0:00</c:v>
                </c:pt>
                <c:pt idx="37">
                  <c:v>7/11/2007 0:00</c:v>
                </c:pt>
                <c:pt idx="38">
                  <c:v>8/11/2007 0:00</c:v>
                </c:pt>
                <c:pt idx="39">
                  <c:v>9/11/2007 0:00</c:v>
                </c:pt>
                <c:pt idx="40">
                  <c:v>10/11/2007 0:00</c:v>
                </c:pt>
                <c:pt idx="41">
                  <c:v>11/11/2007 0:00</c:v>
                </c:pt>
                <c:pt idx="42">
                  <c:v>12/11/2007 0:00</c:v>
                </c:pt>
                <c:pt idx="43">
                  <c:v>13/11/2007 0:00</c:v>
                </c:pt>
                <c:pt idx="44">
                  <c:v>14/11/2007 0:00</c:v>
                </c:pt>
                <c:pt idx="45">
                  <c:v>15/11/2007 0:00</c:v>
                </c:pt>
                <c:pt idx="46">
                  <c:v>16/11/2007 0:00</c:v>
                </c:pt>
                <c:pt idx="47">
                  <c:v>17/11/2007 0:00</c:v>
                </c:pt>
                <c:pt idx="48">
                  <c:v>18/11/2007 0:00</c:v>
                </c:pt>
                <c:pt idx="49">
                  <c:v>19/11/2007 0:00</c:v>
                </c:pt>
                <c:pt idx="50">
                  <c:v>20/11/2007 0:00</c:v>
                </c:pt>
                <c:pt idx="51">
                  <c:v>21/11/2007 0:00</c:v>
                </c:pt>
                <c:pt idx="52">
                  <c:v>22/11/2007 0:00</c:v>
                </c:pt>
                <c:pt idx="53">
                  <c:v>23/11/2007 0:00</c:v>
                </c:pt>
                <c:pt idx="54">
                  <c:v>24/11/2007 0:00</c:v>
                </c:pt>
                <c:pt idx="55">
                  <c:v>25/11/2007 0:00</c:v>
                </c:pt>
                <c:pt idx="56">
                  <c:v>26/11/2007 0:00</c:v>
                </c:pt>
                <c:pt idx="57">
                  <c:v>27/11/2007 0:00</c:v>
                </c:pt>
                <c:pt idx="58">
                  <c:v>28/11/2007 0:00</c:v>
                </c:pt>
                <c:pt idx="59">
                  <c:v>29/11/2007 0:00</c:v>
                </c:pt>
                <c:pt idx="60">
                  <c:v>30/11/2007 0:00</c:v>
                </c:pt>
                <c:pt idx="61">
                  <c:v>1/12/2007 0:00</c:v>
                </c:pt>
                <c:pt idx="62">
                  <c:v>2/12/2007 0:00</c:v>
                </c:pt>
                <c:pt idx="63">
                  <c:v>3/12/2007 0:00</c:v>
                </c:pt>
                <c:pt idx="64">
                  <c:v>4/12/2007 0:00</c:v>
                </c:pt>
                <c:pt idx="65">
                  <c:v>5/12/2007 0:00</c:v>
                </c:pt>
                <c:pt idx="66">
                  <c:v>6/12/2007 0:00</c:v>
                </c:pt>
                <c:pt idx="67">
                  <c:v>7/12/2007 0:00</c:v>
                </c:pt>
                <c:pt idx="68">
                  <c:v>8/12/2007 0:00</c:v>
                </c:pt>
                <c:pt idx="69">
                  <c:v>9/12/2007 0:00</c:v>
                </c:pt>
                <c:pt idx="70">
                  <c:v>10/12/2007 0:00</c:v>
                </c:pt>
                <c:pt idx="71">
                  <c:v>11/12/2007 0:00</c:v>
                </c:pt>
                <c:pt idx="72">
                  <c:v>12/12/2007 0:00</c:v>
                </c:pt>
                <c:pt idx="73">
                  <c:v>13/12/2007 0:00</c:v>
                </c:pt>
                <c:pt idx="74">
                  <c:v>14/12/2007 0:00</c:v>
                </c:pt>
                <c:pt idx="75">
                  <c:v>15/12/2007 0:00</c:v>
                </c:pt>
                <c:pt idx="76">
                  <c:v>16/12/2007 0:00</c:v>
                </c:pt>
                <c:pt idx="77">
                  <c:v>17/12/2007 0:00</c:v>
                </c:pt>
                <c:pt idx="78">
                  <c:v>18/12/2007 0:00</c:v>
                </c:pt>
                <c:pt idx="79">
                  <c:v>19/12/2007 0:00</c:v>
                </c:pt>
                <c:pt idx="80">
                  <c:v>20/12/2007 0:00</c:v>
                </c:pt>
                <c:pt idx="81">
                  <c:v>21/12/2007 0:00</c:v>
                </c:pt>
                <c:pt idx="82">
                  <c:v>22/12/2007 0:00</c:v>
                </c:pt>
                <c:pt idx="83">
                  <c:v>23/12/2007 0:00</c:v>
                </c:pt>
                <c:pt idx="84">
                  <c:v>24/12/2007 0:00</c:v>
                </c:pt>
                <c:pt idx="85">
                  <c:v>25/12/2007 0:00</c:v>
                </c:pt>
                <c:pt idx="86">
                  <c:v>26/12/2007 0:00</c:v>
                </c:pt>
                <c:pt idx="87">
                  <c:v>27/12/2007 0:00</c:v>
                </c:pt>
                <c:pt idx="88">
                  <c:v>28/12/2007 0:00</c:v>
                </c:pt>
                <c:pt idx="89">
                  <c:v>29/12/2007 0:00</c:v>
                </c:pt>
                <c:pt idx="90">
                  <c:v>30/12/2007 0:00</c:v>
                </c:pt>
                <c:pt idx="91">
                  <c:v>31/12/2007 0:00</c:v>
                </c:pt>
                <c:pt idx="92">
                  <c:v>1/01/2008 0:00</c:v>
                </c:pt>
                <c:pt idx="93">
                  <c:v>2/01/2008 0:00</c:v>
                </c:pt>
                <c:pt idx="94">
                  <c:v>3/01/2008 0:00</c:v>
                </c:pt>
                <c:pt idx="95">
                  <c:v>4/01/2008 0:00</c:v>
                </c:pt>
                <c:pt idx="96">
                  <c:v>5/01/2008 0:00</c:v>
                </c:pt>
                <c:pt idx="97">
                  <c:v>6/01/2008 0:00</c:v>
                </c:pt>
                <c:pt idx="98">
                  <c:v>7/01/2008 0:00</c:v>
                </c:pt>
                <c:pt idx="99">
                  <c:v>8/01/2008 0:00</c:v>
                </c:pt>
                <c:pt idx="100">
                  <c:v>9/01/2008 0:00</c:v>
                </c:pt>
                <c:pt idx="101">
                  <c:v>10/01/2008 0:00</c:v>
                </c:pt>
                <c:pt idx="102">
                  <c:v>11/01/2008 0:00</c:v>
                </c:pt>
                <c:pt idx="103">
                  <c:v>12/01/2008 0:00</c:v>
                </c:pt>
                <c:pt idx="104">
                  <c:v>13/01/2008 0:00</c:v>
                </c:pt>
                <c:pt idx="105">
                  <c:v>14/01/2008 0:00</c:v>
                </c:pt>
                <c:pt idx="106">
                  <c:v>15/01/2008 0:00</c:v>
                </c:pt>
                <c:pt idx="107">
                  <c:v>16/01/2008 0:00</c:v>
                </c:pt>
                <c:pt idx="108">
                  <c:v>17/01/2008 0:00</c:v>
                </c:pt>
                <c:pt idx="109">
                  <c:v>18/01/2008 0:00</c:v>
                </c:pt>
                <c:pt idx="110">
                  <c:v>19/01/2008 0:00</c:v>
                </c:pt>
                <c:pt idx="111">
                  <c:v>20/01/2008 0:00</c:v>
                </c:pt>
                <c:pt idx="112">
                  <c:v>21/01/2008 0:00</c:v>
                </c:pt>
                <c:pt idx="113">
                  <c:v>22/01/2008 0:00</c:v>
                </c:pt>
                <c:pt idx="114">
                  <c:v>23/01/2008 0:00</c:v>
                </c:pt>
                <c:pt idx="115">
                  <c:v>24/01/2008 0:00</c:v>
                </c:pt>
                <c:pt idx="116">
                  <c:v>25/01/2008 0:00</c:v>
                </c:pt>
                <c:pt idx="117">
                  <c:v>26/01/2008 0:00</c:v>
                </c:pt>
                <c:pt idx="118">
                  <c:v>27/01/2008 0:00</c:v>
                </c:pt>
                <c:pt idx="119">
                  <c:v>28/01/2008 0:00</c:v>
                </c:pt>
                <c:pt idx="120">
                  <c:v>29/01/2008 0:00</c:v>
                </c:pt>
                <c:pt idx="121">
                  <c:v>30/01/2008 0:00</c:v>
                </c:pt>
                <c:pt idx="122">
                  <c:v>31/01/2008 0:00</c:v>
                </c:pt>
                <c:pt idx="123">
                  <c:v>1/02/2008 0:00</c:v>
                </c:pt>
                <c:pt idx="124">
                  <c:v>2/02/2008 0:00</c:v>
                </c:pt>
                <c:pt idx="125">
                  <c:v>3/02/2008 0:00</c:v>
                </c:pt>
                <c:pt idx="126">
                  <c:v>4/02/2008 0:00</c:v>
                </c:pt>
                <c:pt idx="127">
                  <c:v>5/02/2008 0:00</c:v>
                </c:pt>
                <c:pt idx="128">
                  <c:v>6/02/2008 0:00</c:v>
                </c:pt>
                <c:pt idx="129">
                  <c:v>7/02/2008 0:00</c:v>
                </c:pt>
                <c:pt idx="130">
                  <c:v>8/02/2008 0:00</c:v>
                </c:pt>
                <c:pt idx="131">
                  <c:v>9/02/2008 0:00</c:v>
                </c:pt>
                <c:pt idx="132">
                  <c:v>10/02/2008 0:00</c:v>
                </c:pt>
                <c:pt idx="133">
                  <c:v>11/02/2008 0:00</c:v>
                </c:pt>
                <c:pt idx="134">
                  <c:v>12/02/2008 0:00</c:v>
                </c:pt>
                <c:pt idx="135">
                  <c:v>13/02/2008 0:00</c:v>
                </c:pt>
                <c:pt idx="136">
                  <c:v>14/02/2008 0:00</c:v>
                </c:pt>
                <c:pt idx="137">
                  <c:v>15/02/2008 0:00</c:v>
                </c:pt>
                <c:pt idx="138">
                  <c:v>16/02/2008 0:00</c:v>
                </c:pt>
                <c:pt idx="139">
                  <c:v>17/02/2008 0:00</c:v>
                </c:pt>
                <c:pt idx="140">
                  <c:v>18/02/2008 0:00</c:v>
                </c:pt>
                <c:pt idx="141">
                  <c:v>19/02/2008 0:00</c:v>
                </c:pt>
                <c:pt idx="142">
                  <c:v>20/02/2008 0:00</c:v>
                </c:pt>
                <c:pt idx="143">
                  <c:v>21/02/2008 0:00</c:v>
                </c:pt>
                <c:pt idx="144">
                  <c:v>22/02/2008 0:00</c:v>
                </c:pt>
                <c:pt idx="145">
                  <c:v>23/02/2008 0:00</c:v>
                </c:pt>
                <c:pt idx="146">
                  <c:v>24/02/2008 0:00</c:v>
                </c:pt>
                <c:pt idx="147">
                  <c:v>25/02/2008 0:00</c:v>
                </c:pt>
                <c:pt idx="148">
                  <c:v>26/02/2008 0:00</c:v>
                </c:pt>
                <c:pt idx="149">
                  <c:v>27/02/2008 0:00</c:v>
                </c:pt>
                <c:pt idx="150">
                  <c:v>28/02/2008 0:00</c:v>
                </c:pt>
                <c:pt idx="151">
                  <c:v>29/02/2008 0:00</c:v>
                </c:pt>
                <c:pt idx="152">
                  <c:v>1/03/2008 0:00</c:v>
                </c:pt>
                <c:pt idx="153">
                  <c:v>2/03/2008 0:00</c:v>
                </c:pt>
                <c:pt idx="154">
                  <c:v>3/03/2008 0:00</c:v>
                </c:pt>
                <c:pt idx="155">
                  <c:v>4/03/2008 0:00</c:v>
                </c:pt>
                <c:pt idx="156">
                  <c:v>5/03/2008 0:00</c:v>
                </c:pt>
                <c:pt idx="157">
                  <c:v>6/03/2008 0:00</c:v>
                </c:pt>
                <c:pt idx="158">
                  <c:v>7/03/2008 0:00</c:v>
                </c:pt>
                <c:pt idx="159">
                  <c:v>8/03/2008 0:00</c:v>
                </c:pt>
                <c:pt idx="160">
                  <c:v>9/03/2008 0:00</c:v>
                </c:pt>
                <c:pt idx="161">
                  <c:v>10/03/2008 0:00</c:v>
                </c:pt>
                <c:pt idx="162">
                  <c:v>11/03/2008 0:00</c:v>
                </c:pt>
                <c:pt idx="163">
                  <c:v>12/03/2008 0:00</c:v>
                </c:pt>
                <c:pt idx="164">
                  <c:v>13/03/2008 0:00</c:v>
                </c:pt>
                <c:pt idx="165">
                  <c:v>14/03/2008 0:00</c:v>
                </c:pt>
                <c:pt idx="166">
                  <c:v>15/03/2008 0:00</c:v>
                </c:pt>
                <c:pt idx="167">
                  <c:v>16/03/2008 0:00</c:v>
                </c:pt>
                <c:pt idx="168">
                  <c:v>17/03/2008 0:00</c:v>
                </c:pt>
                <c:pt idx="169">
                  <c:v>18/03/2008 0:00</c:v>
                </c:pt>
                <c:pt idx="170">
                  <c:v>19/03/2008 0:00</c:v>
                </c:pt>
                <c:pt idx="171">
                  <c:v>20/03/2008 0:00</c:v>
                </c:pt>
                <c:pt idx="172">
                  <c:v>21/03/2008 0:00</c:v>
                </c:pt>
                <c:pt idx="173">
                  <c:v>22/03/2008 0:00</c:v>
                </c:pt>
                <c:pt idx="174">
                  <c:v>23/03/2008 0:00</c:v>
                </c:pt>
                <c:pt idx="175">
                  <c:v>24/03/2008 0:00</c:v>
                </c:pt>
                <c:pt idx="176">
                  <c:v>25/03/2008 0:00</c:v>
                </c:pt>
                <c:pt idx="177">
                  <c:v>26/03/2008 0:00</c:v>
                </c:pt>
                <c:pt idx="178">
                  <c:v>27/03/2008 0:00</c:v>
                </c:pt>
                <c:pt idx="179">
                  <c:v>28/03/2008 0:00</c:v>
                </c:pt>
                <c:pt idx="180">
                  <c:v>29/03/2008 0:00</c:v>
                </c:pt>
                <c:pt idx="181">
                  <c:v>30/03/2008 0:00</c:v>
                </c:pt>
                <c:pt idx="182">
                  <c:v>31/03/2008 0:00</c:v>
                </c:pt>
                <c:pt idx="183">
                  <c:v>1/04/2008 0:00</c:v>
                </c:pt>
                <c:pt idx="184">
                  <c:v>2/04/2008 0:00</c:v>
                </c:pt>
                <c:pt idx="185">
                  <c:v>3/04/2008 0:00</c:v>
                </c:pt>
                <c:pt idx="186">
                  <c:v>4/04/2008 0:00</c:v>
                </c:pt>
                <c:pt idx="187">
                  <c:v>5/04/2008 0:00</c:v>
                </c:pt>
                <c:pt idx="188">
                  <c:v>6/04/2008 0:00</c:v>
                </c:pt>
                <c:pt idx="189">
                  <c:v>7/04/2008 0:00</c:v>
                </c:pt>
                <c:pt idx="190">
                  <c:v>8/04/2008 0:00</c:v>
                </c:pt>
                <c:pt idx="191">
                  <c:v>9/04/2008 0:00</c:v>
                </c:pt>
                <c:pt idx="192">
                  <c:v>10/04/2008 0:00</c:v>
                </c:pt>
                <c:pt idx="193">
                  <c:v>11/04/2008 0:00</c:v>
                </c:pt>
                <c:pt idx="194">
                  <c:v>12/04/2008 0:00</c:v>
                </c:pt>
                <c:pt idx="195">
                  <c:v>13/04/2008 0:00</c:v>
                </c:pt>
                <c:pt idx="196">
                  <c:v>14/04/2008 0:00</c:v>
                </c:pt>
                <c:pt idx="197">
                  <c:v>15/04/2008 0:00</c:v>
                </c:pt>
                <c:pt idx="198">
                  <c:v>16/04/2008 0:00</c:v>
                </c:pt>
                <c:pt idx="199">
                  <c:v>17/04/2008 0:00</c:v>
                </c:pt>
                <c:pt idx="200">
                  <c:v>18/04/2008 0:00</c:v>
                </c:pt>
                <c:pt idx="201">
                  <c:v>19/04/2008 0:00</c:v>
                </c:pt>
                <c:pt idx="202">
                  <c:v>20/04/2008 0:00</c:v>
                </c:pt>
                <c:pt idx="203">
                  <c:v>21/04/2008 0:00</c:v>
                </c:pt>
                <c:pt idx="204">
                  <c:v>22/04/2008 0:00</c:v>
                </c:pt>
                <c:pt idx="205">
                  <c:v>23/04/2008 0:00</c:v>
                </c:pt>
                <c:pt idx="206">
                  <c:v>24/04/2008 0:00</c:v>
                </c:pt>
                <c:pt idx="207">
                  <c:v>25/04/2008 0:00</c:v>
                </c:pt>
                <c:pt idx="208">
                  <c:v>26/04/2008 0:00</c:v>
                </c:pt>
                <c:pt idx="209">
                  <c:v>27/04/2008 0:00</c:v>
                </c:pt>
                <c:pt idx="210">
                  <c:v>28/04/2008 0:00</c:v>
                </c:pt>
                <c:pt idx="211">
                  <c:v>29/04/2008 0:00</c:v>
                </c:pt>
                <c:pt idx="212">
                  <c:v>30/04/2008 0:00</c:v>
                </c:pt>
                <c:pt idx="213">
                  <c:v>1/05/2008 0:00</c:v>
                </c:pt>
                <c:pt idx="214">
                  <c:v>2/05/2008 0:00</c:v>
                </c:pt>
                <c:pt idx="215">
                  <c:v>3/05/2008 0:00</c:v>
                </c:pt>
                <c:pt idx="216">
                  <c:v>4/05/2008 0:00</c:v>
                </c:pt>
                <c:pt idx="217">
                  <c:v>5/05/2008 0:00</c:v>
                </c:pt>
                <c:pt idx="218">
                  <c:v>6/05/2008 0:00</c:v>
                </c:pt>
                <c:pt idx="219">
                  <c:v>7/05/2008 0:00</c:v>
                </c:pt>
                <c:pt idx="220">
                  <c:v>8/05/2008 0:00</c:v>
                </c:pt>
                <c:pt idx="221">
                  <c:v>9/05/2008 0:00</c:v>
                </c:pt>
                <c:pt idx="222">
                  <c:v>10/05/2008 0:00</c:v>
                </c:pt>
                <c:pt idx="223">
                  <c:v>11/05/2008 0:00</c:v>
                </c:pt>
                <c:pt idx="224">
                  <c:v>12/05/2008 0:00</c:v>
                </c:pt>
                <c:pt idx="225">
                  <c:v>13/05/2008 0:00</c:v>
                </c:pt>
                <c:pt idx="226">
                  <c:v>14/05/2008 0:00</c:v>
                </c:pt>
                <c:pt idx="227">
                  <c:v>15/05/2008 0:00</c:v>
                </c:pt>
                <c:pt idx="228">
                  <c:v>16/05/2008 0:00</c:v>
                </c:pt>
                <c:pt idx="229">
                  <c:v>17/05/2008 0:00</c:v>
                </c:pt>
                <c:pt idx="230">
                  <c:v>18/05/2008 0:00</c:v>
                </c:pt>
                <c:pt idx="231">
                  <c:v>19/05/2008 0:00</c:v>
                </c:pt>
                <c:pt idx="232">
                  <c:v>20/05/2008 0:00</c:v>
                </c:pt>
                <c:pt idx="233">
                  <c:v>21/05/2008 0:00</c:v>
                </c:pt>
                <c:pt idx="234">
                  <c:v>22/05/2008 0:00</c:v>
                </c:pt>
                <c:pt idx="235">
                  <c:v>23/05/2008 0:00</c:v>
                </c:pt>
                <c:pt idx="236">
                  <c:v>24/05/2008 0:00</c:v>
                </c:pt>
                <c:pt idx="237">
                  <c:v>25/05/2008 0:00</c:v>
                </c:pt>
                <c:pt idx="238">
                  <c:v>26/05/2008 0:00</c:v>
                </c:pt>
                <c:pt idx="239">
                  <c:v>27/05/2008 0:00</c:v>
                </c:pt>
                <c:pt idx="240">
                  <c:v>28/05/2008 0:00</c:v>
                </c:pt>
                <c:pt idx="241">
                  <c:v>29/05/2008 0:00</c:v>
                </c:pt>
                <c:pt idx="242">
                  <c:v>30/05/2008 0:00</c:v>
                </c:pt>
                <c:pt idx="243">
                  <c:v>31/05/2008 0:00</c:v>
                </c:pt>
                <c:pt idx="244">
                  <c:v>1/06/2008 0:00</c:v>
                </c:pt>
                <c:pt idx="245">
                  <c:v>2/06/2008 0:00</c:v>
                </c:pt>
                <c:pt idx="246">
                  <c:v>3/06/2008 0:00</c:v>
                </c:pt>
                <c:pt idx="247">
                  <c:v>4/06/2008 0:00</c:v>
                </c:pt>
                <c:pt idx="248">
                  <c:v>5/06/2008 0:00</c:v>
                </c:pt>
                <c:pt idx="249">
                  <c:v>6/06/2008 0:00</c:v>
                </c:pt>
                <c:pt idx="250">
                  <c:v>7/06/2008 0:00</c:v>
                </c:pt>
                <c:pt idx="251">
                  <c:v>8/06/2008 0:00</c:v>
                </c:pt>
                <c:pt idx="252">
                  <c:v>9/06/2008 0:00</c:v>
                </c:pt>
                <c:pt idx="253">
                  <c:v>10/06/2008 0:00</c:v>
                </c:pt>
                <c:pt idx="254">
                  <c:v>11/06/2008 0:00</c:v>
                </c:pt>
                <c:pt idx="255">
                  <c:v>12/06/2008 0:00</c:v>
                </c:pt>
                <c:pt idx="256">
                  <c:v>13/06/2008 0:00</c:v>
                </c:pt>
                <c:pt idx="257">
                  <c:v>14/06/2008 0:00</c:v>
                </c:pt>
                <c:pt idx="258">
                  <c:v>15/06/2008 0:00</c:v>
                </c:pt>
                <c:pt idx="259">
                  <c:v>16/06/2008 0:00</c:v>
                </c:pt>
                <c:pt idx="260">
                  <c:v>17/06/2008 0:00</c:v>
                </c:pt>
                <c:pt idx="261">
                  <c:v>18/06/2008 0:00</c:v>
                </c:pt>
                <c:pt idx="262">
                  <c:v>19/06/2008 0:00</c:v>
                </c:pt>
                <c:pt idx="263">
                  <c:v>20/06/2008 0:00</c:v>
                </c:pt>
                <c:pt idx="264">
                  <c:v>21/06/2008 0:00</c:v>
                </c:pt>
                <c:pt idx="265">
                  <c:v>22/06/2008 0:00</c:v>
                </c:pt>
                <c:pt idx="266">
                  <c:v>23/06/2008 0:00</c:v>
                </c:pt>
                <c:pt idx="267">
                  <c:v>24/06/2008 0:00</c:v>
                </c:pt>
                <c:pt idx="268">
                  <c:v>25/06/2008 0:00</c:v>
                </c:pt>
                <c:pt idx="269">
                  <c:v>26/06/2008 0:00</c:v>
                </c:pt>
                <c:pt idx="270">
                  <c:v>27/06/2008 0:00</c:v>
                </c:pt>
                <c:pt idx="271">
                  <c:v>28/06/2008 0:00</c:v>
                </c:pt>
                <c:pt idx="272">
                  <c:v>29/06/2008 0:00</c:v>
                </c:pt>
                <c:pt idx="273">
                  <c:v>30/06/2008 0:00</c:v>
                </c:pt>
                <c:pt idx="274">
                  <c:v>1/07/2008 0:00</c:v>
                </c:pt>
                <c:pt idx="275">
                  <c:v>2/07/2008 0:00</c:v>
                </c:pt>
                <c:pt idx="276">
                  <c:v>3/07/2008 0:00</c:v>
                </c:pt>
                <c:pt idx="277">
                  <c:v>4/07/2008 0:00</c:v>
                </c:pt>
                <c:pt idx="278">
                  <c:v>5/07/2008 0:00</c:v>
                </c:pt>
                <c:pt idx="279">
                  <c:v>6/07/2008 0:00</c:v>
                </c:pt>
                <c:pt idx="280">
                  <c:v>7/07/2008 0:00</c:v>
                </c:pt>
                <c:pt idx="281">
                  <c:v>8/07/2008 0:00</c:v>
                </c:pt>
                <c:pt idx="282">
                  <c:v>9/07/2008 0:00</c:v>
                </c:pt>
                <c:pt idx="283">
                  <c:v>10/07/2008 0:00</c:v>
                </c:pt>
                <c:pt idx="284">
                  <c:v>11/07/2008 0:00</c:v>
                </c:pt>
                <c:pt idx="285">
                  <c:v>12/07/2008 0:00</c:v>
                </c:pt>
                <c:pt idx="286">
                  <c:v>13/07/2008 0:00</c:v>
                </c:pt>
                <c:pt idx="287">
                  <c:v>14/07/2008 0:00</c:v>
                </c:pt>
                <c:pt idx="288">
                  <c:v>15/07/2008 0:00</c:v>
                </c:pt>
                <c:pt idx="289">
                  <c:v>16/07/2008 0:00</c:v>
                </c:pt>
                <c:pt idx="290">
                  <c:v>17/07/2008 0:00</c:v>
                </c:pt>
                <c:pt idx="291">
                  <c:v>18/07/2008 0:00</c:v>
                </c:pt>
                <c:pt idx="292">
                  <c:v>19/07/2008 0:00</c:v>
                </c:pt>
                <c:pt idx="293">
                  <c:v>20/07/2008 0:00</c:v>
                </c:pt>
                <c:pt idx="294">
                  <c:v>21/07/2008 0:00</c:v>
                </c:pt>
                <c:pt idx="295">
                  <c:v>22/07/2008 0:00</c:v>
                </c:pt>
                <c:pt idx="296">
                  <c:v>23/07/2008 0:00</c:v>
                </c:pt>
                <c:pt idx="297">
                  <c:v>24/07/2008 0:00</c:v>
                </c:pt>
                <c:pt idx="298">
                  <c:v>25/07/2008 0:00</c:v>
                </c:pt>
                <c:pt idx="299">
                  <c:v>26/07/2008 0:00</c:v>
                </c:pt>
                <c:pt idx="300">
                  <c:v>27/07/2008 0:00</c:v>
                </c:pt>
                <c:pt idx="301">
                  <c:v>28/07/2008 0:00</c:v>
                </c:pt>
                <c:pt idx="302">
                  <c:v>29/07/2008 0:00</c:v>
                </c:pt>
                <c:pt idx="303">
                  <c:v>30/07/2008 0:00</c:v>
                </c:pt>
                <c:pt idx="304">
                  <c:v>31/07/2008 0:00</c:v>
                </c:pt>
                <c:pt idx="305">
                  <c:v>1/08/2008 0:00</c:v>
                </c:pt>
                <c:pt idx="306">
                  <c:v>2/08/2008 0:00</c:v>
                </c:pt>
                <c:pt idx="307">
                  <c:v>3/08/2008 0:00</c:v>
                </c:pt>
                <c:pt idx="308">
                  <c:v>4/08/2008 0:00</c:v>
                </c:pt>
                <c:pt idx="309">
                  <c:v>5/08/2008 0:00</c:v>
                </c:pt>
                <c:pt idx="310">
                  <c:v>6/08/2008 0:00</c:v>
                </c:pt>
                <c:pt idx="311">
                  <c:v>7/08/2008 0:00</c:v>
                </c:pt>
                <c:pt idx="312">
                  <c:v>8/08/2008 0:00</c:v>
                </c:pt>
                <c:pt idx="313">
                  <c:v>9/08/2008 0:00</c:v>
                </c:pt>
                <c:pt idx="314">
                  <c:v>10/08/2008 0:00</c:v>
                </c:pt>
                <c:pt idx="315">
                  <c:v>11/08/2008 0:00</c:v>
                </c:pt>
                <c:pt idx="316">
                  <c:v>12/08/2008 0:00</c:v>
                </c:pt>
                <c:pt idx="317">
                  <c:v>13/08/2008 0:00</c:v>
                </c:pt>
                <c:pt idx="318">
                  <c:v>14/08/2008 0:00</c:v>
                </c:pt>
                <c:pt idx="319">
                  <c:v>15/08/2008 0:00</c:v>
                </c:pt>
                <c:pt idx="320">
                  <c:v>16/08/2008 0:00</c:v>
                </c:pt>
                <c:pt idx="321">
                  <c:v>17/08/2008 0:00</c:v>
                </c:pt>
                <c:pt idx="322">
                  <c:v>18/08/2008 0:00</c:v>
                </c:pt>
                <c:pt idx="323">
                  <c:v>19/08/2008 0:00</c:v>
                </c:pt>
                <c:pt idx="324">
                  <c:v>20/08/2008 0:00</c:v>
                </c:pt>
                <c:pt idx="325">
                  <c:v>21/08/2008 0:00</c:v>
                </c:pt>
                <c:pt idx="326">
                  <c:v>22/08/2008 0:00</c:v>
                </c:pt>
                <c:pt idx="327">
                  <c:v>23/08/2008 0:00</c:v>
                </c:pt>
                <c:pt idx="328">
                  <c:v>24/08/2008 0:00</c:v>
                </c:pt>
                <c:pt idx="329">
                  <c:v>25/08/2008 0:00</c:v>
                </c:pt>
                <c:pt idx="330">
                  <c:v>26/08/2008 0:00</c:v>
                </c:pt>
                <c:pt idx="331">
                  <c:v>27/08/2008 0:00</c:v>
                </c:pt>
                <c:pt idx="332">
                  <c:v>28/08/2008 0:00</c:v>
                </c:pt>
                <c:pt idx="333">
                  <c:v>29/08/2008 0:00</c:v>
                </c:pt>
                <c:pt idx="334">
                  <c:v>30/08/2008 0:00</c:v>
                </c:pt>
                <c:pt idx="335">
                  <c:v>31/08/2008 0:00</c:v>
                </c:pt>
                <c:pt idx="336">
                  <c:v>1/09/2008 0:00</c:v>
                </c:pt>
                <c:pt idx="337">
                  <c:v>2/09/2008 0:00</c:v>
                </c:pt>
                <c:pt idx="338">
                  <c:v>3/09/2008 0:00</c:v>
                </c:pt>
                <c:pt idx="339">
                  <c:v>4/09/2008 0:00</c:v>
                </c:pt>
                <c:pt idx="340">
                  <c:v>5/09/2008 0:00</c:v>
                </c:pt>
                <c:pt idx="341">
                  <c:v>6/09/2008 0:00</c:v>
                </c:pt>
                <c:pt idx="342">
                  <c:v>7/09/2008 0:00</c:v>
                </c:pt>
                <c:pt idx="343">
                  <c:v>8/09/2008 0:00</c:v>
                </c:pt>
                <c:pt idx="344">
                  <c:v>9/09/2008 0:00</c:v>
                </c:pt>
                <c:pt idx="345">
                  <c:v>10/09/2008 0:00</c:v>
                </c:pt>
                <c:pt idx="346">
                  <c:v>11/09/2008 0:00</c:v>
                </c:pt>
                <c:pt idx="347">
                  <c:v>12/09/2008 0:00</c:v>
                </c:pt>
                <c:pt idx="348">
                  <c:v>13/09/2008 0:00</c:v>
                </c:pt>
                <c:pt idx="349">
                  <c:v>14/09/2008 0:00</c:v>
                </c:pt>
                <c:pt idx="350">
                  <c:v>15/09/2008 0:00</c:v>
                </c:pt>
                <c:pt idx="351">
                  <c:v>16/09/2008 0:00</c:v>
                </c:pt>
                <c:pt idx="352">
                  <c:v>17/09/2008 0:00</c:v>
                </c:pt>
                <c:pt idx="353">
                  <c:v>18/09/2008 0:00</c:v>
                </c:pt>
                <c:pt idx="354">
                  <c:v>19/09/2008 0:00</c:v>
                </c:pt>
                <c:pt idx="355">
                  <c:v>20/09/2008 0:00</c:v>
                </c:pt>
                <c:pt idx="356">
                  <c:v>21/09/2008 0:00</c:v>
                </c:pt>
                <c:pt idx="357">
                  <c:v>22/09/2008 0:00</c:v>
                </c:pt>
                <c:pt idx="358">
                  <c:v>23/09/2008 0:00</c:v>
                </c:pt>
                <c:pt idx="359">
                  <c:v>24/09/2008 0:00</c:v>
                </c:pt>
                <c:pt idx="360">
                  <c:v>25/09/2008 0:00</c:v>
                </c:pt>
                <c:pt idx="361">
                  <c:v>26/09/2008 0:00</c:v>
                </c:pt>
                <c:pt idx="362">
                  <c:v>27/09/2008 0:00</c:v>
                </c:pt>
                <c:pt idx="363">
                  <c:v>28/09/2008 0:00</c:v>
                </c:pt>
                <c:pt idx="364">
                  <c:v>29/09/2008 0:00</c:v>
                </c:pt>
                <c:pt idx="365">
                  <c:v>30/09/2008 0:00</c:v>
                </c:pt>
                <c:pt idx="366">
                  <c:v>1/10/2008 0:00</c:v>
                </c:pt>
                <c:pt idx="367">
                  <c:v>2/10/2008 0:00</c:v>
                </c:pt>
                <c:pt idx="368">
                  <c:v>3/10/2008 0:00</c:v>
                </c:pt>
                <c:pt idx="369">
                  <c:v>4/10/2008 0:00</c:v>
                </c:pt>
                <c:pt idx="370">
                  <c:v>5/10/2008 0:00</c:v>
                </c:pt>
                <c:pt idx="371">
                  <c:v>6/10/2008 0:00</c:v>
                </c:pt>
                <c:pt idx="372">
                  <c:v>7/10/2008 0:00</c:v>
                </c:pt>
                <c:pt idx="373">
                  <c:v>8/10/2008 0:00</c:v>
                </c:pt>
                <c:pt idx="374">
                  <c:v>9/10/2008 0:00</c:v>
                </c:pt>
                <c:pt idx="375">
                  <c:v>10/10/2008 0:00</c:v>
                </c:pt>
                <c:pt idx="376">
                  <c:v>11/10/2008 0:00</c:v>
                </c:pt>
                <c:pt idx="377">
                  <c:v>12/10/2008 0:00</c:v>
                </c:pt>
                <c:pt idx="378">
                  <c:v>13/10/2008 0:00</c:v>
                </c:pt>
                <c:pt idx="379">
                  <c:v>14/10/2008 0:00</c:v>
                </c:pt>
                <c:pt idx="380">
                  <c:v>15/10/2008 0:00</c:v>
                </c:pt>
                <c:pt idx="381">
                  <c:v>16/10/2008 0:00</c:v>
                </c:pt>
                <c:pt idx="382">
                  <c:v>17/10/2008 0:00</c:v>
                </c:pt>
                <c:pt idx="383">
                  <c:v>18/10/2008 0:00</c:v>
                </c:pt>
                <c:pt idx="384">
                  <c:v>19/10/2008 0:00</c:v>
                </c:pt>
                <c:pt idx="385">
                  <c:v>20/10/2008 0:00</c:v>
                </c:pt>
                <c:pt idx="386">
                  <c:v>21/10/2008 0:00</c:v>
                </c:pt>
                <c:pt idx="387">
                  <c:v>22/10/2008 0:00</c:v>
                </c:pt>
                <c:pt idx="388">
                  <c:v>23/10/2008 0:00</c:v>
                </c:pt>
                <c:pt idx="389">
                  <c:v>24/10/2008 0:00</c:v>
                </c:pt>
                <c:pt idx="390">
                  <c:v>25/10/2008 0:00</c:v>
                </c:pt>
                <c:pt idx="391">
                  <c:v>26/10/2008 0:00</c:v>
                </c:pt>
                <c:pt idx="392">
                  <c:v>27/10/2008 0:00</c:v>
                </c:pt>
                <c:pt idx="393">
                  <c:v>28/10/2008 0:00</c:v>
                </c:pt>
                <c:pt idx="394">
                  <c:v>29/10/2008 0:00</c:v>
                </c:pt>
                <c:pt idx="395">
                  <c:v>30/10/2008 0:00</c:v>
                </c:pt>
                <c:pt idx="396">
                  <c:v>31/10/2008 0:00</c:v>
                </c:pt>
                <c:pt idx="397">
                  <c:v>1/11/2008 0:00</c:v>
                </c:pt>
                <c:pt idx="398">
                  <c:v>2/11/2008 0:00</c:v>
                </c:pt>
                <c:pt idx="399">
                  <c:v>3/11/2008 0:00</c:v>
                </c:pt>
                <c:pt idx="400">
                  <c:v>4/11/2008 0:00</c:v>
                </c:pt>
                <c:pt idx="401">
                  <c:v>5/11/2008 0:00</c:v>
                </c:pt>
                <c:pt idx="402">
                  <c:v>6/11/2008 0:00</c:v>
                </c:pt>
                <c:pt idx="403">
                  <c:v>7/11/2008 0:00</c:v>
                </c:pt>
                <c:pt idx="404">
                  <c:v>8/11/2008 0:00</c:v>
                </c:pt>
                <c:pt idx="405">
                  <c:v>9/11/2008 0:00</c:v>
                </c:pt>
                <c:pt idx="406">
                  <c:v>10/11/2008 0:00</c:v>
                </c:pt>
                <c:pt idx="407">
                  <c:v>11/11/2008 0:00</c:v>
                </c:pt>
                <c:pt idx="408">
                  <c:v>12/11/2008 0:00</c:v>
                </c:pt>
                <c:pt idx="409">
                  <c:v>13/11/2008 0:00</c:v>
                </c:pt>
                <c:pt idx="410">
                  <c:v>14/11/2008 0:00</c:v>
                </c:pt>
                <c:pt idx="411">
                  <c:v>15/11/2008 0:00</c:v>
                </c:pt>
                <c:pt idx="412">
                  <c:v>16/11/2008 0:00</c:v>
                </c:pt>
                <c:pt idx="413">
                  <c:v>17/11/2008 0:00</c:v>
                </c:pt>
                <c:pt idx="414">
                  <c:v>18/11/2008 0:00</c:v>
                </c:pt>
                <c:pt idx="415">
                  <c:v>19/11/2008 0:00</c:v>
                </c:pt>
                <c:pt idx="416">
                  <c:v>20/11/2008 0:00</c:v>
                </c:pt>
                <c:pt idx="417">
                  <c:v>21/11/2008 0:00</c:v>
                </c:pt>
                <c:pt idx="418">
                  <c:v>22/11/2008 0:00</c:v>
                </c:pt>
                <c:pt idx="419">
                  <c:v>23/11/2008 0:00</c:v>
                </c:pt>
                <c:pt idx="420">
                  <c:v>24/11/2008 0:00</c:v>
                </c:pt>
                <c:pt idx="421">
                  <c:v>25/11/2008 0:00</c:v>
                </c:pt>
                <c:pt idx="422">
                  <c:v>26/11/2008 0:00</c:v>
                </c:pt>
                <c:pt idx="423">
                  <c:v>27/11/2008 0:00</c:v>
                </c:pt>
                <c:pt idx="424">
                  <c:v>28/11/2008 0:00</c:v>
                </c:pt>
                <c:pt idx="425">
                  <c:v>29/11/2008 0:00</c:v>
                </c:pt>
                <c:pt idx="426">
                  <c:v>30/11/2008 0:00</c:v>
                </c:pt>
                <c:pt idx="427">
                  <c:v>1/12/2008 0:00</c:v>
                </c:pt>
                <c:pt idx="428">
                  <c:v>2/12/2008 0:00</c:v>
                </c:pt>
                <c:pt idx="429">
                  <c:v>3/12/2008 0:00</c:v>
                </c:pt>
                <c:pt idx="430">
                  <c:v>4/12/2008 0:00</c:v>
                </c:pt>
                <c:pt idx="431">
                  <c:v>5/12/2008 0:00</c:v>
                </c:pt>
                <c:pt idx="432">
                  <c:v>6/12/2008 0:00</c:v>
                </c:pt>
                <c:pt idx="433">
                  <c:v>7/12/2008 0:00</c:v>
                </c:pt>
                <c:pt idx="434">
                  <c:v>8/12/2008 0:00</c:v>
                </c:pt>
                <c:pt idx="435">
                  <c:v>9/12/2008 0:00</c:v>
                </c:pt>
                <c:pt idx="436">
                  <c:v>10/12/2008 0:00</c:v>
                </c:pt>
                <c:pt idx="437">
                  <c:v>11/12/2008 0:00</c:v>
                </c:pt>
                <c:pt idx="438">
                  <c:v>12/12/2008 0:00</c:v>
                </c:pt>
                <c:pt idx="439">
                  <c:v>13/12/2008 0:00</c:v>
                </c:pt>
                <c:pt idx="440">
                  <c:v>14/12/2008 0:00</c:v>
                </c:pt>
                <c:pt idx="441">
                  <c:v>15/12/2008 0:00</c:v>
                </c:pt>
                <c:pt idx="442">
                  <c:v>16/12/2008 0:00</c:v>
                </c:pt>
                <c:pt idx="443">
                  <c:v>17/12/2008 0:00</c:v>
                </c:pt>
                <c:pt idx="444">
                  <c:v>18/12/2008 0:00</c:v>
                </c:pt>
                <c:pt idx="445">
                  <c:v>19/12/2008 0:00</c:v>
                </c:pt>
                <c:pt idx="446">
                  <c:v>20/12/2008 0:00</c:v>
                </c:pt>
                <c:pt idx="447">
                  <c:v>21/12/2008 0:00</c:v>
                </c:pt>
                <c:pt idx="448">
                  <c:v>22/12/2008 0:00</c:v>
                </c:pt>
                <c:pt idx="449">
                  <c:v>23/12/2008 0:00</c:v>
                </c:pt>
                <c:pt idx="450">
                  <c:v>24/12/2008 0:00</c:v>
                </c:pt>
                <c:pt idx="451">
                  <c:v>25/12/2008 0:00</c:v>
                </c:pt>
                <c:pt idx="452">
                  <c:v>26/12/2008 0:00</c:v>
                </c:pt>
                <c:pt idx="453">
                  <c:v>27/12/2008 0:00</c:v>
                </c:pt>
                <c:pt idx="454">
                  <c:v>28/12/2008 0:00</c:v>
                </c:pt>
                <c:pt idx="455">
                  <c:v>29/12/2008 0:00</c:v>
                </c:pt>
                <c:pt idx="456">
                  <c:v>30/12/2008 0:00</c:v>
                </c:pt>
                <c:pt idx="457">
                  <c:v>31/12/2008 0:00</c:v>
                </c:pt>
                <c:pt idx="458">
                  <c:v>1/01/2009 0:00</c:v>
                </c:pt>
                <c:pt idx="459">
                  <c:v>2/01/2009 0:00</c:v>
                </c:pt>
                <c:pt idx="460">
                  <c:v>3/01/2009 0:00</c:v>
                </c:pt>
                <c:pt idx="461">
                  <c:v>4/01/2009 0:00</c:v>
                </c:pt>
                <c:pt idx="462">
                  <c:v>5/01/2009 0:00</c:v>
                </c:pt>
                <c:pt idx="463">
                  <c:v>6/01/2009 0:00</c:v>
                </c:pt>
                <c:pt idx="464">
                  <c:v>7/01/2009 0:00</c:v>
                </c:pt>
                <c:pt idx="465">
                  <c:v>8/01/2009 0:00</c:v>
                </c:pt>
                <c:pt idx="466">
                  <c:v>9/01/2009 0:00</c:v>
                </c:pt>
                <c:pt idx="467">
                  <c:v>10/01/2009 0:00</c:v>
                </c:pt>
                <c:pt idx="468">
                  <c:v>11/01/2009 0:00</c:v>
                </c:pt>
                <c:pt idx="469">
                  <c:v>12/01/2009 0:00</c:v>
                </c:pt>
                <c:pt idx="470">
                  <c:v>13/01/2009 0:00</c:v>
                </c:pt>
                <c:pt idx="471">
                  <c:v>14/01/2009 0:00</c:v>
                </c:pt>
                <c:pt idx="472">
                  <c:v>15/01/2009 0:00</c:v>
                </c:pt>
                <c:pt idx="473">
                  <c:v>16/01/2009 0:00</c:v>
                </c:pt>
                <c:pt idx="474">
                  <c:v>17/01/2009 0:00</c:v>
                </c:pt>
                <c:pt idx="475">
                  <c:v>18/01/2009 0:00</c:v>
                </c:pt>
                <c:pt idx="476">
                  <c:v>19/01/2009 0:00</c:v>
                </c:pt>
                <c:pt idx="477">
                  <c:v>20/01/2009 0:00</c:v>
                </c:pt>
                <c:pt idx="478">
                  <c:v>21/01/2009 0:00</c:v>
                </c:pt>
                <c:pt idx="479">
                  <c:v>22/01/2009 0:00</c:v>
                </c:pt>
                <c:pt idx="480">
                  <c:v>23/01/2009 0:00</c:v>
                </c:pt>
                <c:pt idx="481">
                  <c:v>24/01/2009 0:00</c:v>
                </c:pt>
                <c:pt idx="482">
                  <c:v>25/01/2009 0:00</c:v>
                </c:pt>
                <c:pt idx="483">
                  <c:v>26/01/2009 0:00</c:v>
                </c:pt>
                <c:pt idx="484">
                  <c:v>27/01/2009 0:00</c:v>
                </c:pt>
                <c:pt idx="485">
                  <c:v>28/01/2009 0:00</c:v>
                </c:pt>
                <c:pt idx="486">
                  <c:v>29/01/2009 0:00</c:v>
                </c:pt>
                <c:pt idx="487">
                  <c:v>30/01/2009 0:00</c:v>
                </c:pt>
                <c:pt idx="488">
                  <c:v>31/01/2009 0:00</c:v>
                </c:pt>
                <c:pt idx="489">
                  <c:v>1/02/2009 0:00</c:v>
                </c:pt>
                <c:pt idx="490">
                  <c:v>2/02/2009 0:00</c:v>
                </c:pt>
                <c:pt idx="491">
                  <c:v>3/02/2009 0:00</c:v>
                </c:pt>
                <c:pt idx="492">
                  <c:v>4/02/2009 0:00</c:v>
                </c:pt>
                <c:pt idx="493">
                  <c:v>5/02/2009 0:00</c:v>
                </c:pt>
                <c:pt idx="494">
                  <c:v>6/02/2009 0:00</c:v>
                </c:pt>
                <c:pt idx="495">
                  <c:v>7/02/2009 0:00</c:v>
                </c:pt>
                <c:pt idx="496">
                  <c:v>8/02/2009 0:00</c:v>
                </c:pt>
                <c:pt idx="497">
                  <c:v>9/02/2009 0:00</c:v>
                </c:pt>
                <c:pt idx="498">
                  <c:v>10/02/2009 0:00</c:v>
                </c:pt>
                <c:pt idx="499">
                  <c:v>11/02/2009 0:00</c:v>
                </c:pt>
                <c:pt idx="500">
                  <c:v>12/02/2009 0:00</c:v>
                </c:pt>
                <c:pt idx="501">
                  <c:v>13/02/2009 0:00</c:v>
                </c:pt>
                <c:pt idx="502">
                  <c:v>14/02/2009 0:00</c:v>
                </c:pt>
                <c:pt idx="503">
                  <c:v>15/02/2009 0:00</c:v>
                </c:pt>
                <c:pt idx="504">
                  <c:v>16/02/2009 0:00</c:v>
                </c:pt>
                <c:pt idx="505">
                  <c:v>17/02/2009 0:00</c:v>
                </c:pt>
                <c:pt idx="506">
                  <c:v>18/02/2009 0:00</c:v>
                </c:pt>
                <c:pt idx="507">
                  <c:v>19/02/2009 0:00</c:v>
                </c:pt>
                <c:pt idx="508">
                  <c:v>20/02/2009 0:00</c:v>
                </c:pt>
                <c:pt idx="509">
                  <c:v>21/02/2009 0:00</c:v>
                </c:pt>
                <c:pt idx="510">
                  <c:v>22/02/2009 0:00</c:v>
                </c:pt>
                <c:pt idx="511">
                  <c:v>23/02/2009 0:00</c:v>
                </c:pt>
                <c:pt idx="512">
                  <c:v>24/02/2009 0:00</c:v>
                </c:pt>
                <c:pt idx="513">
                  <c:v>25/02/2009 0:00</c:v>
                </c:pt>
                <c:pt idx="514">
                  <c:v>26/02/2009 0:00</c:v>
                </c:pt>
                <c:pt idx="515">
                  <c:v>27/02/2009 0:00</c:v>
                </c:pt>
                <c:pt idx="516">
                  <c:v>28/02/2009 0:00</c:v>
                </c:pt>
                <c:pt idx="517">
                  <c:v>1/03/2009 0:00</c:v>
                </c:pt>
                <c:pt idx="518">
                  <c:v>2/03/2009 0:00</c:v>
                </c:pt>
                <c:pt idx="519">
                  <c:v>3/03/2009 0:00</c:v>
                </c:pt>
                <c:pt idx="520">
                  <c:v>4/03/2009 0:00</c:v>
                </c:pt>
                <c:pt idx="521">
                  <c:v>5/03/2009 0:00</c:v>
                </c:pt>
                <c:pt idx="522">
                  <c:v>6/03/2009 0:00</c:v>
                </c:pt>
                <c:pt idx="523">
                  <c:v>7/03/2009 0:00</c:v>
                </c:pt>
                <c:pt idx="524">
                  <c:v>8/03/2009 0:00</c:v>
                </c:pt>
                <c:pt idx="525">
                  <c:v>9/03/2009 0:00</c:v>
                </c:pt>
                <c:pt idx="526">
                  <c:v>10/03/2009 0:00</c:v>
                </c:pt>
                <c:pt idx="527">
                  <c:v>11/03/2009 0:00</c:v>
                </c:pt>
                <c:pt idx="528">
                  <c:v>12/03/2009 0:00</c:v>
                </c:pt>
                <c:pt idx="529">
                  <c:v>13/03/2009 0:00</c:v>
                </c:pt>
                <c:pt idx="530">
                  <c:v>14/03/2009 0:00</c:v>
                </c:pt>
                <c:pt idx="531">
                  <c:v>15/03/2009 0:00</c:v>
                </c:pt>
                <c:pt idx="532">
                  <c:v>16/03/2009 0:00</c:v>
                </c:pt>
                <c:pt idx="533">
                  <c:v>17/03/2009 0:00</c:v>
                </c:pt>
                <c:pt idx="534">
                  <c:v>18/03/2009 0:00</c:v>
                </c:pt>
                <c:pt idx="535">
                  <c:v>19/03/2009 0:00</c:v>
                </c:pt>
                <c:pt idx="536">
                  <c:v>20/03/2009 0:00</c:v>
                </c:pt>
                <c:pt idx="537">
                  <c:v>21/03/2009 0:00</c:v>
                </c:pt>
                <c:pt idx="538">
                  <c:v>22/03/2009 0:00</c:v>
                </c:pt>
                <c:pt idx="539">
                  <c:v>23/03/2009 0:00</c:v>
                </c:pt>
                <c:pt idx="540">
                  <c:v>24/03/2009 0:00</c:v>
                </c:pt>
                <c:pt idx="541">
                  <c:v>25/03/2009 0:00</c:v>
                </c:pt>
                <c:pt idx="542">
                  <c:v>26/03/2009 0:00</c:v>
                </c:pt>
                <c:pt idx="543">
                  <c:v>27/03/2009 0:00</c:v>
                </c:pt>
                <c:pt idx="544">
                  <c:v>28/03/2009 0:00</c:v>
                </c:pt>
                <c:pt idx="545">
                  <c:v>29/03/2009 0:00</c:v>
                </c:pt>
                <c:pt idx="546">
                  <c:v>30/03/2009 0:00</c:v>
                </c:pt>
                <c:pt idx="547">
                  <c:v>31/03/2009 0:00</c:v>
                </c:pt>
                <c:pt idx="548">
                  <c:v>1/04/2009 0:00</c:v>
                </c:pt>
                <c:pt idx="549">
                  <c:v>2/04/2009 0:00</c:v>
                </c:pt>
                <c:pt idx="550">
                  <c:v>3/04/2009 0:00</c:v>
                </c:pt>
                <c:pt idx="551">
                  <c:v>4/04/2009 0:00</c:v>
                </c:pt>
                <c:pt idx="552">
                  <c:v>5/04/2009 0:00</c:v>
                </c:pt>
                <c:pt idx="553">
                  <c:v>6/04/2009 0:00</c:v>
                </c:pt>
                <c:pt idx="554">
                  <c:v>7/04/2009 0:00</c:v>
                </c:pt>
                <c:pt idx="555">
                  <c:v>8/04/2009 0:00</c:v>
                </c:pt>
                <c:pt idx="556">
                  <c:v>9/04/2009 0:00</c:v>
                </c:pt>
                <c:pt idx="557">
                  <c:v>10/04/2009 0:00</c:v>
                </c:pt>
                <c:pt idx="558">
                  <c:v>11/04/2009 0:00</c:v>
                </c:pt>
                <c:pt idx="559">
                  <c:v>12/04/2009 0:00</c:v>
                </c:pt>
                <c:pt idx="560">
                  <c:v>13/04/2009 0:00</c:v>
                </c:pt>
                <c:pt idx="561">
                  <c:v>14/04/2009 0:00</c:v>
                </c:pt>
                <c:pt idx="562">
                  <c:v>15/04/2009 0:00</c:v>
                </c:pt>
                <c:pt idx="563">
                  <c:v>16/04/2009 0:00</c:v>
                </c:pt>
                <c:pt idx="564">
                  <c:v>17/04/2009 0:00</c:v>
                </c:pt>
                <c:pt idx="565">
                  <c:v>18/04/2009 0:00</c:v>
                </c:pt>
                <c:pt idx="566">
                  <c:v>19/04/2009 0:00</c:v>
                </c:pt>
                <c:pt idx="567">
                  <c:v>20/04/2009 0:00</c:v>
                </c:pt>
                <c:pt idx="568">
                  <c:v>21/04/2009 0:00</c:v>
                </c:pt>
                <c:pt idx="569">
                  <c:v>22/04/2009 0:00</c:v>
                </c:pt>
                <c:pt idx="570">
                  <c:v>23/04/2009 0:00</c:v>
                </c:pt>
                <c:pt idx="571">
                  <c:v>24/04/2009 0:00</c:v>
                </c:pt>
                <c:pt idx="572">
                  <c:v>25/04/2009 0:00</c:v>
                </c:pt>
                <c:pt idx="573">
                  <c:v>26/04/2009 0:00</c:v>
                </c:pt>
                <c:pt idx="574">
                  <c:v>27/04/2009 0:00</c:v>
                </c:pt>
                <c:pt idx="575">
                  <c:v>28/04/2009 0:00</c:v>
                </c:pt>
                <c:pt idx="576">
                  <c:v>29/04/2009 0:00</c:v>
                </c:pt>
                <c:pt idx="577">
                  <c:v>30/04/2009 0:00</c:v>
                </c:pt>
                <c:pt idx="578">
                  <c:v>1/05/2009 0:00</c:v>
                </c:pt>
                <c:pt idx="579">
                  <c:v>2/05/2009 0:00</c:v>
                </c:pt>
                <c:pt idx="580">
                  <c:v>3/05/2009 0:00</c:v>
                </c:pt>
                <c:pt idx="581">
                  <c:v>4/05/2009 0:00</c:v>
                </c:pt>
                <c:pt idx="582">
                  <c:v>5/05/2009 0:00</c:v>
                </c:pt>
                <c:pt idx="583">
                  <c:v>6/05/2009 0:00</c:v>
                </c:pt>
                <c:pt idx="584">
                  <c:v>7/05/2009 0:00</c:v>
                </c:pt>
                <c:pt idx="585">
                  <c:v>8/05/2009 0:00</c:v>
                </c:pt>
                <c:pt idx="586">
                  <c:v>9/05/2009 0:00</c:v>
                </c:pt>
                <c:pt idx="587">
                  <c:v>10/05/2009 0:00</c:v>
                </c:pt>
                <c:pt idx="588">
                  <c:v>11/05/2009 0:00</c:v>
                </c:pt>
                <c:pt idx="589">
                  <c:v>12/05/2009 0:00</c:v>
                </c:pt>
                <c:pt idx="590">
                  <c:v>13/05/2009 0:00</c:v>
                </c:pt>
                <c:pt idx="591">
                  <c:v>14/05/2009 0:00</c:v>
                </c:pt>
                <c:pt idx="592">
                  <c:v>15/05/2009 0:00</c:v>
                </c:pt>
                <c:pt idx="593">
                  <c:v>16/05/2009 0:00</c:v>
                </c:pt>
                <c:pt idx="594">
                  <c:v>17/05/2009 0:00</c:v>
                </c:pt>
                <c:pt idx="595">
                  <c:v>18/05/2009 0:00</c:v>
                </c:pt>
                <c:pt idx="596">
                  <c:v>19/05/2009 0:00</c:v>
                </c:pt>
                <c:pt idx="597">
                  <c:v>20/05/2009 0:00</c:v>
                </c:pt>
                <c:pt idx="598">
                  <c:v>21/05/2009 0:00</c:v>
                </c:pt>
                <c:pt idx="599">
                  <c:v>22/05/2009 0:00</c:v>
                </c:pt>
                <c:pt idx="600">
                  <c:v>23/05/2009 0:00</c:v>
                </c:pt>
                <c:pt idx="601">
                  <c:v>24/05/2009 0:00</c:v>
                </c:pt>
                <c:pt idx="602">
                  <c:v>25/05/2009 0:00</c:v>
                </c:pt>
                <c:pt idx="603">
                  <c:v>26/05/2009 0:00</c:v>
                </c:pt>
                <c:pt idx="604">
                  <c:v>27/05/2009 0:00</c:v>
                </c:pt>
                <c:pt idx="605">
                  <c:v>28/05/2009 0:00</c:v>
                </c:pt>
                <c:pt idx="606">
                  <c:v>29/05/2009 0:00</c:v>
                </c:pt>
                <c:pt idx="607">
                  <c:v>30/05/2009 0:00</c:v>
                </c:pt>
                <c:pt idx="608">
                  <c:v>31/05/2009 0:00</c:v>
                </c:pt>
                <c:pt idx="609">
                  <c:v>1/06/2009 0:00</c:v>
                </c:pt>
                <c:pt idx="610">
                  <c:v>2/06/2009 0:00</c:v>
                </c:pt>
                <c:pt idx="611">
                  <c:v>3/06/2009 0:00</c:v>
                </c:pt>
                <c:pt idx="612">
                  <c:v>4/06/2009 0:00</c:v>
                </c:pt>
                <c:pt idx="613">
                  <c:v>5/06/2009 0:00</c:v>
                </c:pt>
                <c:pt idx="614">
                  <c:v>6/06/2009 0:00</c:v>
                </c:pt>
                <c:pt idx="615">
                  <c:v>7/06/2009 0:00</c:v>
                </c:pt>
                <c:pt idx="616">
                  <c:v>8/06/2009 0:00</c:v>
                </c:pt>
                <c:pt idx="617">
                  <c:v>9/06/2009 0:00</c:v>
                </c:pt>
                <c:pt idx="618">
                  <c:v>10/06/2009 0:00</c:v>
                </c:pt>
                <c:pt idx="619">
                  <c:v>11/06/2009 0:00</c:v>
                </c:pt>
                <c:pt idx="620">
                  <c:v>12/06/2009 0:00</c:v>
                </c:pt>
                <c:pt idx="621">
                  <c:v>13/06/2009 0:00</c:v>
                </c:pt>
                <c:pt idx="622">
                  <c:v>14/06/2009 0:00</c:v>
                </c:pt>
                <c:pt idx="623">
                  <c:v>15/06/2009 0:00</c:v>
                </c:pt>
                <c:pt idx="624">
                  <c:v>16/06/2009 0:00</c:v>
                </c:pt>
                <c:pt idx="625">
                  <c:v>17/06/2009 0:00</c:v>
                </c:pt>
                <c:pt idx="626">
                  <c:v>18/06/2009 0:00</c:v>
                </c:pt>
                <c:pt idx="627">
                  <c:v>19/06/2009 0:00</c:v>
                </c:pt>
                <c:pt idx="628">
                  <c:v>20/06/2009 0:00</c:v>
                </c:pt>
                <c:pt idx="629">
                  <c:v>21/06/2009 0:00</c:v>
                </c:pt>
                <c:pt idx="630">
                  <c:v>22/06/2009 0:00</c:v>
                </c:pt>
                <c:pt idx="631">
                  <c:v>23/06/2009 0:00</c:v>
                </c:pt>
                <c:pt idx="632">
                  <c:v>24/06/2009 0:00</c:v>
                </c:pt>
                <c:pt idx="633">
                  <c:v>25/06/2009 0:00</c:v>
                </c:pt>
                <c:pt idx="634">
                  <c:v>26/06/2009 0:00</c:v>
                </c:pt>
                <c:pt idx="635">
                  <c:v>27/06/2009 0:00</c:v>
                </c:pt>
                <c:pt idx="636">
                  <c:v>28/06/2009 0:00</c:v>
                </c:pt>
                <c:pt idx="637">
                  <c:v>29/06/2009 0:00</c:v>
                </c:pt>
                <c:pt idx="638">
                  <c:v>30/06/2009 0:00</c:v>
                </c:pt>
                <c:pt idx="639">
                  <c:v>1/07/2009 0:00</c:v>
                </c:pt>
                <c:pt idx="640">
                  <c:v>2/07/2009 0:00</c:v>
                </c:pt>
                <c:pt idx="641">
                  <c:v>3/07/2009 0:00</c:v>
                </c:pt>
                <c:pt idx="642">
                  <c:v>4/07/2009 0:00</c:v>
                </c:pt>
                <c:pt idx="643">
                  <c:v>5/07/2009 0:00</c:v>
                </c:pt>
                <c:pt idx="644">
                  <c:v>6/07/2009 0:00</c:v>
                </c:pt>
                <c:pt idx="645">
                  <c:v>7/07/2009 0:00</c:v>
                </c:pt>
                <c:pt idx="646">
                  <c:v>8/07/2009 0:00</c:v>
                </c:pt>
                <c:pt idx="647">
                  <c:v>9/07/2009 0:00</c:v>
                </c:pt>
                <c:pt idx="648">
                  <c:v>10/07/2009 0:00</c:v>
                </c:pt>
                <c:pt idx="649">
                  <c:v>11/07/2009 0:00</c:v>
                </c:pt>
                <c:pt idx="650">
                  <c:v>12/07/2009 0:00</c:v>
                </c:pt>
                <c:pt idx="651">
                  <c:v>13/07/2009 0:00</c:v>
                </c:pt>
                <c:pt idx="652">
                  <c:v>14/07/2009 0:00</c:v>
                </c:pt>
                <c:pt idx="653">
                  <c:v>15/07/2009 0:00</c:v>
                </c:pt>
                <c:pt idx="654">
                  <c:v>16/07/2009 0:00</c:v>
                </c:pt>
                <c:pt idx="655">
                  <c:v>17/07/2009 0:00</c:v>
                </c:pt>
                <c:pt idx="656">
                  <c:v>18/07/2009 0:00</c:v>
                </c:pt>
                <c:pt idx="657">
                  <c:v>19/07/2009 0:00</c:v>
                </c:pt>
                <c:pt idx="658">
                  <c:v>20/07/2009 0:00</c:v>
                </c:pt>
                <c:pt idx="659">
                  <c:v>21/07/2009 0:00</c:v>
                </c:pt>
                <c:pt idx="660">
                  <c:v>22/07/2009 0:00</c:v>
                </c:pt>
                <c:pt idx="661">
                  <c:v>23/07/2009 0:00</c:v>
                </c:pt>
                <c:pt idx="662">
                  <c:v>24/07/2009 0:00</c:v>
                </c:pt>
                <c:pt idx="663">
                  <c:v>25/07/2009 0:00</c:v>
                </c:pt>
                <c:pt idx="664">
                  <c:v>26/07/2009 0:00</c:v>
                </c:pt>
                <c:pt idx="665">
                  <c:v>27/07/2009 0:00</c:v>
                </c:pt>
                <c:pt idx="666">
                  <c:v>28/07/2009 0:00</c:v>
                </c:pt>
                <c:pt idx="667">
                  <c:v>29/07/2009 0:00</c:v>
                </c:pt>
                <c:pt idx="668">
                  <c:v>30/07/2009 0:00</c:v>
                </c:pt>
                <c:pt idx="669">
                  <c:v>31/07/2009 0:00</c:v>
                </c:pt>
                <c:pt idx="670">
                  <c:v>1/08/2009 0:00</c:v>
                </c:pt>
                <c:pt idx="671">
                  <c:v>2/08/2009 0:00</c:v>
                </c:pt>
                <c:pt idx="672">
                  <c:v>3/08/2009 0:00</c:v>
                </c:pt>
                <c:pt idx="673">
                  <c:v>4/08/2009 0:00</c:v>
                </c:pt>
                <c:pt idx="674">
                  <c:v>5/08/2009 0:00</c:v>
                </c:pt>
                <c:pt idx="675">
                  <c:v>6/08/2009 0:00</c:v>
                </c:pt>
                <c:pt idx="676">
                  <c:v>7/08/2009 0:00</c:v>
                </c:pt>
                <c:pt idx="677">
                  <c:v>8/08/2009 0:00</c:v>
                </c:pt>
                <c:pt idx="678">
                  <c:v>9/08/2009 0:00</c:v>
                </c:pt>
                <c:pt idx="679">
                  <c:v>10/08/2009 0:00</c:v>
                </c:pt>
                <c:pt idx="680">
                  <c:v>11/08/2009 0:00</c:v>
                </c:pt>
                <c:pt idx="681">
                  <c:v>12/08/2009 0:00</c:v>
                </c:pt>
                <c:pt idx="682">
                  <c:v>13/08/2009 0:00</c:v>
                </c:pt>
                <c:pt idx="683">
                  <c:v>14/08/2009 0:00</c:v>
                </c:pt>
                <c:pt idx="684">
                  <c:v>15/08/2009 0:00</c:v>
                </c:pt>
                <c:pt idx="685">
                  <c:v>16/08/2009 0:00</c:v>
                </c:pt>
                <c:pt idx="686">
                  <c:v>17/08/2009 0:00</c:v>
                </c:pt>
                <c:pt idx="687">
                  <c:v>18/08/2009 0:00</c:v>
                </c:pt>
                <c:pt idx="688">
                  <c:v>19/08/2009 0:00</c:v>
                </c:pt>
                <c:pt idx="689">
                  <c:v>20/08/2009 0:00</c:v>
                </c:pt>
                <c:pt idx="690">
                  <c:v>21/08/2009 0:00</c:v>
                </c:pt>
                <c:pt idx="691">
                  <c:v>22/08/2009 0:00</c:v>
                </c:pt>
                <c:pt idx="692">
                  <c:v>23/08/2009 0:00</c:v>
                </c:pt>
                <c:pt idx="693">
                  <c:v>24/08/2009 0:00</c:v>
                </c:pt>
                <c:pt idx="694">
                  <c:v>25/08/2009 0:00</c:v>
                </c:pt>
                <c:pt idx="695">
                  <c:v>26/08/2009 0:00</c:v>
                </c:pt>
                <c:pt idx="696">
                  <c:v>27/08/2009 0:00</c:v>
                </c:pt>
                <c:pt idx="697">
                  <c:v>28/08/2009 0:00</c:v>
                </c:pt>
                <c:pt idx="698">
                  <c:v>29/08/2009 0:00</c:v>
                </c:pt>
                <c:pt idx="699">
                  <c:v>30/08/2009 0:00</c:v>
                </c:pt>
                <c:pt idx="700">
                  <c:v>31/08/2009 0:00</c:v>
                </c:pt>
                <c:pt idx="701">
                  <c:v>1/09/2009 0:00</c:v>
                </c:pt>
                <c:pt idx="702">
                  <c:v>2/09/2009 0:00</c:v>
                </c:pt>
                <c:pt idx="703">
                  <c:v>3/09/2009 0:00</c:v>
                </c:pt>
                <c:pt idx="704">
                  <c:v>4/09/2009 0:00</c:v>
                </c:pt>
                <c:pt idx="705">
                  <c:v>5/09/2009 0:00</c:v>
                </c:pt>
                <c:pt idx="706">
                  <c:v>6/09/2009 0:00</c:v>
                </c:pt>
                <c:pt idx="707">
                  <c:v>7/09/2009 0:00</c:v>
                </c:pt>
                <c:pt idx="708">
                  <c:v>8/09/2009 0:00</c:v>
                </c:pt>
                <c:pt idx="709">
                  <c:v>9/09/2009 0:00</c:v>
                </c:pt>
                <c:pt idx="710">
                  <c:v>10/09/2009 0:00</c:v>
                </c:pt>
                <c:pt idx="711">
                  <c:v>11/09/2009 0:00</c:v>
                </c:pt>
                <c:pt idx="712">
                  <c:v>12/09/2009 0:00</c:v>
                </c:pt>
                <c:pt idx="713">
                  <c:v>13/09/2009 0:00</c:v>
                </c:pt>
                <c:pt idx="714">
                  <c:v>14/09/2009 0:00</c:v>
                </c:pt>
                <c:pt idx="715">
                  <c:v>15/09/2009 0:00</c:v>
                </c:pt>
                <c:pt idx="716">
                  <c:v>16/09/2009 0:00</c:v>
                </c:pt>
                <c:pt idx="717">
                  <c:v>17/09/2009 0:00</c:v>
                </c:pt>
                <c:pt idx="718">
                  <c:v>18/09/2009 0:00</c:v>
                </c:pt>
                <c:pt idx="719">
                  <c:v>19/09/2009 0:00</c:v>
                </c:pt>
                <c:pt idx="720">
                  <c:v>20/09/2009 0:00</c:v>
                </c:pt>
                <c:pt idx="721">
                  <c:v>21/09/2009 0:00</c:v>
                </c:pt>
                <c:pt idx="722">
                  <c:v>22/09/2009 0:00</c:v>
                </c:pt>
                <c:pt idx="723">
                  <c:v>23/09/2009 0:00</c:v>
                </c:pt>
                <c:pt idx="724">
                  <c:v>24/09/2009 0:00</c:v>
                </c:pt>
                <c:pt idx="725">
                  <c:v>25/09/2009 0:00</c:v>
                </c:pt>
                <c:pt idx="726">
                  <c:v>26/09/2009 0:00</c:v>
                </c:pt>
                <c:pt idx="727">
                  <c:v>27/09/2009 0:00</c:v>
                </c:pt>
                <c:pt idx="728">
                  <c:v>28/09/2009 0:00</c:v>
                </c:pt>
                <c:pt idx="729">
                  <c:v>29/09/2009 0:00</c:v>
                </c:pt>
                <c:pt idx="730">
                  <c:v>30/09/2009 0:00</c:v>
                </c:pt>
                <c:pt idx="731">
                  <c:v>1/10/2009 0:00</c:v>
                </c:pt>
                <c:pt idx="732">
                  <c:v>2/10/2009 0:00</c:v>
                </c:pt>
                <c:pt idx="733">
                  <c:v>3/10/2009 0:00</c:v>
                </c:pt>
                <c:pt idx="734">
                  <c:v>4/10/2009 0:00</c:v>
                </c:pt>
                <c:pt idx="735">
                  <c:v>5/10/2009 0:00</c:v>
                </c:pt>
                <c:pt idx="736">
                  <c:v>6/10/2009 0:00</c:v>
                </c:pt>
                <c:pt idx="737">
                  <c:v>7/10/2009 0:00</c:v>
                </c:pt>
                <c:pt idx="738">
                  <c:v>8/10/2009 0:00</c:v>
                </c:pt>
                <c:pt idx="739">
                  <c:v>9/10/2009 0:00</c:v>
                </c:pt>
                <c:pt idx="740">
                  <c:v>10/10/2009 0:00</c:v>
                </c:pt>
                <c:pt idx="741">
                  <c:v>11/10/2009 0:00</c:v>
                </c:pt>
                <c:pt idx="742">
                  <c:v>12/10/2009 0:00</c:v>
                </c:pt>
                <c:pt idx="743">
                  <c:v>13/10/2009 0:00</c:v>
                </c:pt>
                <c:pt idx="744">
                  <c:v>14/10/2009 0:00</c:v>
                </c:pt>
                <c:pt idx="745">
                  <c:v>15/10/2009 0:00</c:v>
                </c:pt>
                <c:pt idx="746">
                  <c:v>16/10/2009 0:00</c:v>
                </c:pt>
                <c:pt idx="747">
                  <c:v>17/10/2009 0:00</c:v>
                </c:pt>
                <c:pt idx="748">
                  <c:v>18/10/2009 0:00</c:v>
                </c:pt>
                <c:pt idx="749">
                  <c:v>19/10/2009 0:00</c:v>
                </c:pt>
                <c:pt idx="750">
                  <c:v>20/10/2009 0:00</c:v>
                </c:pt>
                <c:pt idx="751">
                  <c:v>21/10/2009 0:00</c:v>
                </c:pt>
                <c:pt idx="752">
                  <c:v>22/10/2009 0:00</c:v>
                </c:pt>
                <c:pt idx="753">
                  <c:v>23/10/2009 0:00</c:v>
                </c:pt>
                <c:pt idx="754">
                  <c:v>24/10/2009 0:00</c:v>
                </c:pt>
                <c:pt idx="755">
                  <c:v>25/10/2009 0:00</c:v>
                </c:pt>
                <c:pt idx="756">
                  <c:v>26/10/2009 0:00</c:v>
                </c:pt>
                <c:pt idx="757">
                  <c:v>27/10/2009 0:00</c:v>
                </c:pt>
                <c:pt idx="758">
                  <c:v>28/10/2009 0:00</c:v>
                </c:pt>
                <c:pt idx="759">
                  <c:v>29/10/2009 0:00</c:v>
                </c:pt>
                <c:pt idx="760">
                  <c:v>30/10/2009 0:00</c:v>
                </c:pt>
                <c:pt idx="761">
                  <c:v>31/10/2009 0:00</c:v>
                </c:pt>
                <c:pt idx="762">
                  <c:v>1/11/2009 0:00</c:v>
                </c:pt>
                <c:pt idx="763">
                  <c:v>2/11/2009 0:00</c:v>
                </c:pt>
                <c:pt idx="764">
                  <c:v>3/11/2009 0:00</c:v>
                </c:pt>
                <c:pt idx="765">
                  <c:v>4/11/2009 0:00</c:v>
                </c:pt>
                <c:pt idx="766">
                  <c:v>5/11/2009 0:00</c:v>
                </c:pt>
                <c:pt idx="767">
                  <c:v>6/11/2009 0:00</c:v>
                </c:pt>
                <c:pt idx="768">
                  <c:v>7/11/2009 0:00</c:v>
                </c:pt>
                <c:pt idx="769">
                  <c:v>8/11/2009 0:00</c:v>
                </c:pt>
                <c:pt idx="770">
                  <c:v>9/11/2009 0:00</c:v>
                </c:pt>
                <c:pt idx="771">
                  <c:v>10/11/2009 0:00</c:v>
                </c:pt>
                <c:pt idx="772">
                  <c:v>11/11/2009 0:00</c:v>
                </c:pt>
                <c:pt idx="773">
                  <c:v>12/11/2009 0:00</c:v>
                </c:pt>
                <c:pt idx="774">
                  <c:v>13/11/2009 0:00</c:v>
                </c:pt>
                <c:pt idx="775">
                  <c:v>14/11/2009 0:00</c:v>
                </c:pt>
                <c:pt idx="776">
                  <c:v>15/11/2009 0:00</c:v>
                </c:pt>
                <c:pt idx="777">
                  <c:v>16/11/2009 0:00</c:v>
                </c:pt>
                <c:pt idx="778">
                  <c:v>17/11/2009 0:00</c:v>
                </c:pt>
                <c:pt idx="779">
                  <c:v>18/11/2009 0:00</c:v>
                </c:pt>
                <c:pt idx="780">
                  <c:v>19/11/2009 0:00</c:v>
                </c:pt>
                <c:pt idx="781">
                  <c:v>20/11/2009 0:00</c:v>
                </c:pt>
                <c:pt idx="782">
                  <c:v>21/11/2009 0:00</c:v>
                </c:pt>
                <c:pt idx="783">
                  <c:v>22/11/2009 0:00</c:v>
                </c:pt>
                <c:pt idx="784">
                  <c:v>23/11/2009 0:00</c:v>
                </c:pt>
                <c:pt idx="785">
                  <c:v>24/11/2009 0:00</c:v>
                </c:pt>
                <c:pt idx="786">
                  <c:v>25/11/2009 0:00</c:v>
                </c:pt>
                <c:pt idx="787">
                  <c:v>26/11/2009 0:00</c:v>
                </c:pt>
                <c:pt idx="788">
                  <c:v>27/11/2009 0:00</c:v>
                </c:pt>
                <c:pt idx="789">
                  <c:v>28/11/2009 0:00</c:v>
                </c:pt>
                <c:pt idx="790">
                  <c:v>29/11/2009 0:00</c:v>
                </c:pt>
                <c:pt idx="791">
                  <c:v>30/11/2009 0:00</c:v>
                </c:pt>
                <c:pt idx="792">
                  <c:v>1/12/2009 0:00</c:v>
                </c:pt>
                <c:pt idx="793">
                  <c:v>2/12/2009 0:00</c:v>
                </c:pt>
                <c:pt idx="794">
                  <c:v>3/12/2009 0:00</c:v>
                </c:pt>
                <c:pt idx="795">
                  <c:v>4/12/2009 0:00</c:v>
                </c:pt>
                <c:pt idx="796">
                  <c:v>5/12/2009 0:00</c:v>
                </c:pt>
                <c:pt idx="797">
                  <c:v>6/12/2009 0:00</c:v>
                </c:pt>
                <c:pt idx="798">
                  <c:v>7/12/2009 0:00</c:v>
                </c:pt>
                <c:pt idx="799">
                  <c:v>8/12/2009 0:00</c:v>
                </c:pt>
                <c:pt idx="800">
                  <c:v>9/12/2009 0:00</c:v>
                </c:pt>
                <c:pt idx="801">
                  <c:v>10/12/2009 0:00</c:v>
                </c:pt>
                <c:pt idx="802">
                  <c:v>11/12/2009 0:00</c:v>
                </c:pt>
                <c:pt idx="803">
                  <c:v>12/12/2009 0:00</c:v>
                </c:pt>
                <c:pt idx="804">
                  <c:v>13/12/2009 0:00</c:v>
                </c:pt>
                <c:pt idx="805">
                  <c:v>14/12/2009 0:00</c:v>
                </c:pt>
                <c:pt idx="806">
                  <c:v>15/12/2009 0:00</c:v>
                </c:pt>
                <c:pt idx="807">
                  <c:v>16/12/2009 0:00</c:v>
                </c:pt>
                <c:pt idx="808">
                  <c:v>17/12/2009 0:00</c:v>
                </c:pt>
                <c:pt idx="809">
                  <c:v>18/12/2009 0:00</c:v>
                </c:pt>
                <c:pt idx="810">
                  <c:v>19/12/2009 0:00</c:v>
                </c:pt>
                <c:pt idx="811">
                  <c:v>20/12/2009 0:00</c:v>
                </c:pt>
                <c:pt idx="812">
                  <c:v>21/12/2009 0:00</c:v>
                </c:pt>
                <c:pt idx="813">
                  <c:v>22/12/2009 0:00</c:v>
                </c:pt>
                <c:pt idx="814">
                  <c:v>23/12/2009 0:00</c:v>
                </c:pt>
                <c:pt idx="815">
                  <c:v>24/12/2009 0:00</c:v>
                </c:pt>
                <c:pt idx="816">
                  <c:v>25/12/2009 0:00</c:v>
                </c:pt>
                <c:pt idx="817">
                  <c:v>26/12/2009 0:00</c:v>
                </c:pt>
                <c:pt idx="818">
                  <c:v>27/12/2009 0:00</c:v>
                </c:pt>
                <c:pt idx="819">
                  <c:v>28/12/2009 0:00</c:v>
                </c:pt>
                <c:pt idx="820">
                  <c:v>29/12/2009 0:00</c:v>
                </c:pt>
                <c:pt idx="821">
                  <c:v>30/12/2009 0:00</c:v>
                </c:pt>
                <c:pt idx="822">
                  <c:v>31/12/2009 0:00</c:v>
                </c:pt>
                <c:pt idx="823">
                  <c:v>1/01/2010 0:00</c:v>
                </c:pt>
                <c:pt idx="824">
                  <c:v>2/01/2010 0:00</c:v>
                </c:pt>
                <c:pt idx="825">
                  <c:v>3/01/2010 0:00</c:v>
                </c:pt>
                <c:pt idx="826">
                  <c:v>4/01/2010 0:00</c:v>
                </c:pt>
                <c:pt idx="827">
                  <c:v>5/01/2010 0:00</c:v>
                </c:pt>
                <c:pt idx="828">
                  <c:v>6/01/2010 0:00</c:v>
                </c:pt>
                <c:pt idx="829">
                  <c:v>7/01/2010 0:00</c:v>
                </c:pt>
                <c:pt idx="830">
                  <c:v>8/01/2010 0:00</c:v>
                </c:pt>
                <c:pt idx="831">
                  <c:v>9/01/2010 0:00</c:v>
                </c:pt>
                <c:pt idx="832">
                  <c:v>10/01/2010 0:00</c:v>
                </c:pt>
                <c:pt idx="833">
                  <c:v>11/01/2010 0:00</c:v>
                </c:pt>
                <c:pt idx="834">
                  <c:v>12/01/2010 0:00</c:v>
                </c:pt>
                <c:pt idx="835">
                  <c:v>13/01/2010 0:00</c:v>
                </c:pt>
                <c:pt idx="836">
                  <c:v>14/01/2010 0:00</c:v>
                </c:pt>
                <c:pt idx="837">
                  <c:v>15/01/2010 0:00</c:v>
                </c:pt>
                <c:pt idx="838">
                  <c:v>16/01/2010 0:00</c:v>
                </c:pt>
                <c:pt idx="839">
                  <c:v>17/01/2010 0:00</c:v>
                </c:pt>
                <c:pt idx="840">
                  <c:v>18/01/2010 0:00</c:v>
                </c:pt>
                <c:pt idx="841">
                  <c:v>19/01/2010 0:00</c:v>
                </c:pt>
                <c:pt idx="842">
                  <c:v>20/01/2010 0:00</c:v>
                </c:pt>
                <c:pt idx="843">
                  <c:v>21/01/2010 0:00</c:v>
                </c:pt>
                <c:pt idx="844">
                  <c:v>22/01/2010 0:00</c:v>
                </c:pt>
                <c:pt idx="845">
                  <c:v>23/01/2010 0:00</c:v>
                </c:pt>
                <c:pt idx="846">
                  <c:v>24/01/2010 0:00</c:v>
                </c:pt>
                <c:pt idx="847">
                  <c:v>25/01/2010 0:00</c:v>
                </c:pt>
                <c:pt idx="848">
                  <c:v>26/01/2010 0:00</c:v>
                </c:pt>
                <c:pt idx="849">
                  <c:v>27/01/2010 0:00</c:v>
                </c:pt>
                <c:pt idx="850">
                  <c:v>28/01/2010 0:00</c:v>
                </c:pt>
                <c:pt idx="851">
                  <c:v>29/01/2010 0:00</c:v>
                </c:pt>
                <c:pt idx="852">
                  <c:v>30/01/2010 0:00</c:v>
                </c:pt>
                <c:pt idx="853">
                  <c:v>31/01/2010 0:00</c:v>
                </c:pt>
                <c:pt idx="854">
                  <c:v>1/02/2010 0:00</c:v>
                </c:pt>
                <c:pt idx="855">
                  <c:v>2/02/2010 0:00</c:v>
                </c:pt>
                <c:pt idx="856">
                  <c:v>3/02/2010 0:00</c:v>
                </c:pt>
                <c:pt idx="857">
                  <c:v>4/02/2010 0:00</c:v>
                </c:pt>
                <c:pt idx="858">
                  <c:v>5/02/2010 0:00</c:v>
                </c:pt>
                <c:pt idx="859">
                  <c:v>6/02/2010 0:00</c:v>
                </c:pt>
                <c:pt idx="860">
                  <c:v>7/02/2010 0:00</c:v>
                </c:pt>
                <c:pt idx="861">
                  <c:v>8/02/2010 0:00</c:v>
                </c:pt>
                <c:pt idx="862">
                  <c:v>9/02/2010 0:00</c:v>
                </c:pt>
                <c:pt idx="863">
                  <c:v>10/02/2010 0:00</c:v>
                </c:pt>
                <c:pt idx="864">
                  <c:v>11/02/2010 0:00</c:v>
                </c:pt>
                <c:pt idx="865">
                  <c:v>12/02/2010 0:00</c:v>
                </c:pt>
                <c:pt idx="866">
                  <c:v>13/02/2010 0:00</c:v>
                </c:pt>
                <c:pt idx="867">
                  <c:v>14/02/2010 0:00</c:v>
                </c:pt>
                <c:pt idx="868">
                  <c:v>15/02/2010 0:00</c:v>
                </c:pt>
                <c:pt idx="869">
                  <c:v>16/02/2010 0:00</c:v>
                </c:pt>
                <c:pt idx="870">
                  <c:v>17/02/2010 0:00</c:v>
                </c:pt>
                <c:pt idx="871">
                  <c:v>18/02/2010 0:00</c:v>
                </c:pt>
                <c:pt idx="872">
                  <c:v>19/02/2010 0:00</c:v>
                </c:pt>
                <c:pt idx="873">
                  <c:v>20/02/2010 0:00</c:v>
                </c:pt>
                <c:pt idx="874">
                  <c:v>21/02/2010 0:00</c:v>
                </c:pt>
                <c:pt idx="875">
                  <c:v>22/02/2010 0:00</c:v>
                </c:pt>
                <c:pt idx="876">
                  <c:v>23/02/2010 0:00</c:v>
                </c:pt>
                <c:pt idx="877">
                  <c:v>24/02/2010 0:00</c:v>
                </c:pt>
                <c:pt idx="878">
                  <c:v>25/02/2010 0:00</c:v>
                </c:pt>
                <c:pt idx="879">
                  <c:v>26/02/2010 0:00</c:v>
                </c:pt>
                <c:pt idx="880">
                  <c:v>27/02/2010 0:00</c:v>
                </c:pt>
                <c:pt idx="881">
                  <c:v>28/02/2010 0:00</c:v>
                </c:pt>
                <c:pt idx="882">
                  <c:v>1/03/2010 0:00</c:v>
                </c:pt>
                <c:pt idx="883">
                  <c:v>2/03/2010 0:00</c:v>
                </c:pt>
                <c:pt idx="884">
                  <c:v>3/03/2010 0:00</c:v>
                </c:pt>
                <c:pt idx="885">
                  <c:v>4/03/2010 0:00</c:v>
                </c:pt>
                <c:pt idx="886">
                  <c:v>5/03/2010 0:00</c:v>
                </c:pt>
                <c:pt idx="887">
                  <c:v>6/03/2010 0:00</c:v>
                </c:pt>
                <c:pt idx="888">
                  <c:v>7/03/2010 0:00</c:v>
                </c:pt>
                <c:pt idx="889">
                  <c:v>8/03/2010 0:00</c:v>
                </c:pt>
                <c:pt idx="890">
                  <c:v>9/03/2010 0:00</c:v>
                </c:pt>
                <c:pt idx="891">
                  <c:v>10/03/2010 0:00</c:v>
                </c:pt>
                <c:pt idx="892">
                  <c:v>11/03/2010 0:00</c:v>
                </c:pt>
                <c:pt idx="893">
                  <c:v>12/03/2010 0:00</c:v>
                </c:pt>
                <c:pt idx="894">
                  <c:v>13/03/2010 0:00</c:v>
                </c:pt>
                <c:pt idx="895">
                  <c:v>14/03/2010 0:00</c:v>
                </c:pt>
                <c:pt idx="896">
                  <c:v>15/03/2010 0:00</c:v>
                </c:pt>
                <c:pt idx="897">
                  <c:v>16/03/2010 0:00</c:v>
                </c:pt>
                <c:pt idx="898">
                  <c:v>17/03/2010 0:00</c:v>
                </c:pt>
                <c:pt idx="899">
                  <c:v>18/03/2010 0:00</c:v>
                </c:pt>
                <c:pt idx="900">
                  <c:v>19/03/2010 0:00</c:v>
                </c:pt>
                <c:pt idx="901">
                  <c:v>20/03/2010 0:00</c:v>
                </c:pt>
                <c:pt idx="902">
                  <c:v>21/03/2010 0:00</c:v>
                </c:pt>
                <c:pt idx="903">
                  <c:v>22/03/2010 0:00</c:v>
                </c:pt>
                <c:pt idx="904">
                  <c:v>23/03/2010 0:00</c:v>
                </c:pt>
                <c:pt idx="905">
                  <c:v>24/03/2010 0:00</c:v>
                </c:pt>
                <c:pt idx="906">
                  <c:v>25/03/2010 0:00</c:v>
                </c:pt>
                <c:pt idx="907">
                  <c:v>26/03/2010 0:00</c:v>
                </c:pt>
                <c:pt idx="908">
                  <c:v>27/03/2010 0:00</c:v>
                </c:pt>
                <c:pt idx="909">
                  <c:v>28/03/2010 0:00</c:v>
                </c:pt>
                <c:pt idx="910">
                  <c:v>29/03/2010 0:00</c:v>
                </c:pt>
                <c:pt idx="911">
                  <c:v>30/03/2010 0:00</c:v>
                </c:pt>
                <c:pt idx="912">
                  <c:v>31/03/2010 0:00</c:v>
                </c:pt>
                <c:pt idx="913">
                  <c:v>1/04/2010 0:00</c:v>
                </c:pt>
                <c:pt idx="914">
                  <c:v>2/04/2010 0:00</c:v>
                </c:pt>
                <c:pt idx="915">
                  <c:v>3/04/2010 0:00</c:v>
                </c:pt>
                <c:pt idx="916">
                  <c:v>4/04/2010 0:00</c:v>
                </c:pt>
                <c:pt idx="917">
                  <c:v>5/04/2010 0:00</c:v>
                </c:pt>
                <c:pt idx="918">
                  <c:v>6/04/2010 0:00</c:v>
                </c:pt>
                <c:pt idx="919">
                  <c:v>7/04/2010 0:00</c:v>
                </c:pt>
                <c:pt idx="920">
                  <c:v>8/04/2010 0:00</c:v>
                </c:pt>
                <c:pt idx="921">
                  <c:v>9/04/2010 0:00</c:v>
                </c:pt>
                <c:pt idx="922">
                  <c:v>10/04/2010 0:00</c:v>
                </c:pt>
                <c:pt idx="923">
                  <c:v>11/04/2010 0:00</c:v>
                </c:pt>
                <c:pt idx="924">
                  <c:v>12/04/2010 0:00</c:v>
                </c:pt>
                <c:pt idx="925">
                  <c:v>13/04/2010 0:00</c:v>
                </c:pt>
                <c:pt idx="926">
                  <c:v>14/04/2010 0:00</c:v>
                </c:pt>
                <c:pt idx="927">
                  <c:v>15/04/2010 0:00</c:v>
                </c:pt>
                <c:pt idx="928">
                  <c:v>16/04/2010 0:00</c:v>
                </c:pt>
                <c:pt idx="929">
                  <c:v>17/04/2010 0:00</c:v>
                </c:pt>
                <c:pt idx="930">
                  <c:v>18/04/2010 0:00</c:v>
                </c:pt>
                <c:pt idx="931">
                  <c:v>19/04/2010 0:00</c:v>
                </c:pt>
                <c:pt idx="932">
                  <c:v>20/04/2010 0:00</c:v>
                </c:pt>
                <c:pt idx="933">
                  <c:v>21/04/2010 0:00</c:v>
                </c:pt>
                <c:pt idx="934">
                  <c:v>22/04/2010 0:00</c:v>
                </c:pt>
                <c:pt idx="935">
                  <c:v>23/04/2010 0:00</c:v>
                </c:pt>
                <c:pt idx="936">
                  <c:v>24/04/2010 0:00</c:v>
                </c:pt>
                <c:pt idx="937">
                  <c:v>25/04/2010 0:00</c:v>
                </c:pt>
                <c:pt idx="938">
                  <c:v>26/04/2010 0:00</c:v>
                </c:pt>
                <c:pt idx="939">
                  <c:v>27/04/2010 0:00</c:v>
                </c:pt>
                <c:pt idx="940">
                  <c:v>28/04/2010 0:00</c:v>
                </c:pt>
                <c:pt idx="941">
                  <c:v>29/04/2010 0:00</c:v>
                </c:pt>
                <c:pt idx="942">
                  <c:v>30/04/2010 0:00</c:v>
                </c:pt>
                <c:pt idx="943">
                  <c:v>1/05/2010 0:00</c:v>
                </c:pt>
                <c:pt idx="944">
                  <c:v>2/05/2010 0:00</c:v>
                </c:pt>
                <c:pt idx="945">
                  <c:v>3/05/2010 0:00</c:v>
                </c:pt>
                <c:pt idx="946">
                  <c:v>4/05/2010 0:00</c:v>
                </c:pt>
                <c:pt idx="947">
                  <c:v>5/05/2010 0:00</c:v>
                </c:pt>
                <c:pt idx="948">
                  <c:v>6/05/2010 0:00</c:v>
                </c:pt>
                <c:pt idx="949">
                  <c:v>7/05/2010 0:00</c:v>
                </c:pt>
                <c:pt idx="950">
                  <c:v>8/05/2010 0:00</c:v>
                </c:pt>
                <c:pt idx="951">
                  <c:v>9/05/2010 0:00</c:v>
                </c:pt>
                <c:pt idx="952">
                  <c:v>10/05/2010 0:00</c:v>
                </c:pt>
                <c:pt idx="953">
                  <c:v>11/05/2010 0:00</c:v>
                </c:pt>
                <c:pt idx="954">
                  <c:v>12/05/2010 0:00</c:v>
                </c:pt>
                <c:pt idx="955">
                  <c:v>13/05/2010 0:00</c:v>
                </c:pt>
                <c:pt idx="956">
                  <c:v>14/05/2010 0:00</c:v>
                </c:pt>
                <c:pt idx="957">
                  <c:v>15/05/2010 0:00</c:v>
                </c:pt>
                <c:pt idx="958">
                  <c:v>16/05/2010 0:00</c:v>
                </c:pt>
                <c:pt idx="959">
                  <c:v>17/05/2010 0:00</c:v>
                </c:pt>
                <c:pt idx="960">
                  <c:v>18/05/2010 0:00</c:v>
                </c:pt>
                <c:pt idx="961">
                  <c:v>19/05/2010 0:00</c:v>
                </c:pt>
                <c:pt idx="962">
                  <c:v>20/05/2010 0:00</c:v>
                </c:pt>
                <c:pt idx="963">
                  <c:v>21/05/2010 0:00</c:v>
                </c:pt>
                <c:pt idx="964">
                  <c:v>22/05/2010 0:00</c:v>
                </c:pt>
                <c:pt idx="965">
                  <c:v>23/05/2010 0:00</c:v>
                </c:pt>
                <c:pt idx="966">
                  <c:v>24/05/2010 0:00</c:v>
                </c:pt>
                <c:pt idx="967">
                  <c:v>25/05/2010 0:00</c:v>
                </c:pt>
                <c:pt idx="968">
                  <c:v>26/05/2010 0:00</c:v>
                </c:pt>
                <c:pt idx="969">
                  <c:v>27/05/2010 0:00</c:v>
                </c:pt>
                <c:pt idx="970">
                  <c:v>28/05/2010 0:00</c:v>
                </c:pt>
                <c:pt idx="971">
                  <c:v>29/05/2010 0:00</c:v>
                </c:pt>
                <c:pt idx="972">
                  <c:v>30/05/2010 0:00</c:v>
                </c:pt>
                <c:pt idx="973">
                  <c:v>31/05/2010 0:00</c:v>
                </c:pt>
                <c:pt idx="974">
                  <c:v>1/06/2010 0:00</c:v>
                </c:pt>
                <c:pt idx="975">
                  <c:v>2/06/2010 0:00</c:v>
                </c:pt>
                <c:pt idx="976">
                  <c:v>3/06/2010 0:00</c:v>
                </c:pt>
                <c:pt idx="977">
                  <c:v>4/06/2010 0:00</c:v>
                </c:pt>
                <c:pt idx="978">
                  <c:v>5/06/2010 0:00</c:v>
                </c:pt>
                <c:pt idx="979">
                  <c:v>6/06/2010 0:00</c:v>
                </c:pt>
                <c:pt idx="980">
                  <c:v>7/06/2010 0:00</c:v>
                </c:pt>
                <c:pt idx="981">
                  <c:v>8/06/2010 0:00</c:v>
                </c:pt>
                <c:pt idx="982">
                  <c:v>9/06/2010 0:00</c:v>
                </c:pt>
                <c:pt idx="983">
                  <c:v>10/06/2010 0:00</c:v>
                </c:pt>
                <c:pt idx="984">
                  <c:v>11/06/2010 0:00</c:v>
                </c:pt>
                <c:pt idx="985">
                  <c:v>12/06/2010 0:00</c:v>
                </c:pt>
                <c:pt idx="986">
                  <c:v>13/06/2010 0:00</c:v>
                </c:pt>
                <c:pt idx="987">
                  <c:v>14/06/2010 0:00</c:v>
                </c:pt>
                <c:pt idx="988">
                  <c:v>15/06/2010 0:00</c:v>
                </c:pt>
                <c:pt idx="989">
                  <c:v>16/06/2010 0:00</c:v>
                </c:pt>
                <c:pt idx="990">
                  <c:v>17/06/2010 0:00</c:v>
                </c:pt>
                <c:pt idx="991">
                  <c:v>18/06/2010 0:00</c:v>
                </c:pt>
                <c:pt idx="992">
                  <c:v>19/06/2010 0:00</c:v>
                </c:pt>
                <c:pt idx="993">
                  <c:v>20/06/2010 0:00</c:v>
                </c:pt>
                <c:pt idx="994">
                  <c:v>21/06/2010 0:00</c:v>
                </c:pt>
                <c:pt idx="995">
                  <c:v>22/06/2010 0:00</c:v>
                </c:pt>
                <c:pt idx="996">
                  <c:v>23/06/2010 0:00</c:v>
                </c:pt>
                <c:pt idx="997">
                  <c:v>24/06/2010 0:00</c:v>
                </c:pt>
                <c:pt idx="998">
                  <c:v>25/06/2010 0:00</c:v>
                </c:pt>
                <c:pt idx="999">
                  <c:v>26/06/2010 0:00</c:v>
                </c:pt>
                <c:pt idx="1000">
                  <c:v>27/06/2010 0:00</c:v>
                </c:pt>
                <c:pt idx="1001">
                  <c:v>28/06/2010 0:00</c:v>
                </c:pt>
                <c:pt idx="1002">
                  <c:v>29/06/2010 0:00</c:v>
                </c:pt>
                <c:pt idx="1003">
                  <c:v>30/06/2010 0:00</c:v>
                </c:pt>
                <c:pt idx="1004">
                  <c:v>1/07/2010 0:00</c:v>
                </c:pt>
                <c:pt idx="1005">
                  <c:v>2/07/2010 0:00</c:v>
                </c:pt>
                <c:pt idx="1006">
                  <c:v>3/07/2010 0:00</c:v>
                </c:pt>
                <c:pt idx="1007">
                  <c:v>4/07/2010 0:00</c:v>
                </c:pt>
                <c:pt idx="1008">
                  <c:v>5/07/2010 0:00</c:v>
                </c:pt>
                <c:pt idx="1009">
                  <c:v>6/07/2010 0:00</c:v>
                </c:pt>
                <c:pt idx="1010">
                  <c:v>7/07/2010 0:00</c:v>
                </c:pt>
                <c:pt idx="1011">
                  <c:v>8/07/2010 0:00</c:v>
                </c:pt>
                <c:pt idx="1012">
                  <c:v>9/07/2010 0:00</c:v>
                </c:pt>
                <c:pt idx="1013">
                  <c:v>10/07/2010 0:00</c:v>
                </c:pt>
                <c:pt idx="1014">
                  <c:v>11/07/2010 0:00</c:v>
                </c:pt>
                <c:pt idx="1015">
                  <c:v>12/07/2010 0:00</c:v>
                </c:pt>
                <c:pt idx="1016">
                  <c:v>13/07/2010 0:00</c:v>
                </c:pt>
                <c:pt idx="1017">
                  <c:v>14/07/2010 0:00</c:v>
                </c:pt>
                <c:pt idx="1018">
                  <c:v>15/07/2010 0:00</c:v>
                </c:pt>
                <c:pt idx="1019">
                  <c:v>16/07/2010 0:00</c:v>
                </c:pt>
                <c:pt idx="1020">
                  <c:v>17/07/2010 0:00</c:v>
                </c:pt>
                <c:pt idx="1021">
                  <c:v>18/07/2010 0:00</c:v>
                </c:pt>
                <c:pt idx="1022">
                  <c:v>19/07/2010 0:00</c:v>
                </c:pt>
                <c:pt idx="1023">
                  <c:v>20/07/2010 0:00</c:v>
                </c:pt>
                <c:pt idx="1024">
                  <c:v>21/07/2010 0:00</c:v>
                </c:pt>
                <c:pt idx="1025">
                  <c:v>22/07/2010 0:00</c:v>
                </c:pt>
                <c:pt idx="1026">
                  <c:v>23/07/2010 0:00</c:v>
                </c:pt>
                <c:pt idx="1027">
                  <c:v>24/07/2010 0:00</c:v>
                </c:pt>
                <c:pt idx="1028">
                  <c:v>25/07/2010 0:00</c:v>
                </c:pt>
                <c:pt idx="1029">
                  <c:v>26/07/2010 0:00</c:v>
                </c:pt>
                <c:pt idx="1030">
                  <c:v>27/07/2010 0:00</c:v>
                </c:pt>
                <c:pt idx="1031">
                  <c:v>28/07/2010 0:00</c:v>
                </c:pt>
                <c:pt idx="1032">
                  <c:v>29/07/2010 0:00</c:v>
                </c:pt>
                <c:pt idx="1033">
                  <c:v>30/07/2010 0:00</c:v>
                </c:pt>
                <c:pt idx="1034">
                  <c:v>31/07/2010 0:00</c:v>
                </c:pt>
                <c:pt idx="1035">
                  <c:v>1/08/2010 0:00</c:v>
                </c:pt>
                <c:pt idx="1036">
                  <c:v>2/08/2010 0:00</c:v>
                </c:pt>
                <c:pt idx="1037">
                  <c:v>3/08/2010 0:00</c:v>
                </c:pt>
                <c:pt idx="1038">
                  <c:v>4/08/2010 0:00</c:v>
                </c:pt>
                <c:pt idx="1039">
                  <c:v>5/08/2010 0:00</c:v>
                </c:pt>
                <c:pt idx="1040">
                  <c:v>6/08/2010 0:00</c:v>
                </c:pt>
                <c:pt idx="1041">
                  <c:v>7/08/2010 0:00</c:v>
                </c:pt>
                <c:pt idx="1042">
                  <c:v>8/08/2010 0:00</c:v>
                </c:pt>
                <c:pt idx="1043">
                  <c:v>9/08/2010 0:00</c:v>
                </c:pt>
                <c:pt idx="1044">
                  <c:v>10/08/2010 0:00</c:v>
                </c:pt>
                <c:pt idx="1045">
                  <c:v>11/08/2010 0:00</c:v>
                </c:pt>
                <c:pt idx="1046">
                  <c:v>12/08/2010 0:00</c:v>
                </c:pt>
                <c:pt idx="1047">
                  <c:v>13/08/2010 0:00</c:v>
                </c:pt>
                <c:pt idx="1048">
                  <c:v>14/08/2010 0:00</c:v>
                </c:pt>
                <c:pt idx="1049">
                  <c:v>15/08/2010 0:00</c:v>
                </c:pt>
                <c:pt idx="1050">
                  <c:v>16/08/2010 0:00</c:v>
                </c:pt>
                <c:pt idx="1051">
                  <c:v>17/08/2010 0:00</c:v>
                </c:pt>
                <c:pt idx="1052">
                  <c:v>18/08/2010 0:00</c:v>
                </c:pt>
                <c:pt idx="1053">
                  <c:v>19/08/2010 0:00</c:v>
                </c:pt>
                <c:pt idx="1054">
                  <c:v>20/08/2010 0:00</c:v>
                </c:pt>
                <c:pt idx="1055">
                  <c:v>21/08/2010 0:00</c:v>
                </c:pt>
                <c:pt idx="1056">
                  <c:v>22/08/2010 0:00</c:v>
                </c:pt>
                <c:pt idx="1057">
                  <c:v>23/08/2010 0:00</c:v>
                </c:pt>
                <c:pt idx="1058">
                  <c:v>24/08/2010 0:00</c:v>
                </c:pt>
                <c:pt idx="1059">
                  <c:v>25/08/2010 0:00</c:v>
                </c:pt>
                <c:pt idx="1060">
                  <c:v>26/08/2010 0:00</c:v>
                </c:pt>
                <c:pt idx="1061">
                  <c:v>27/08/2010 0:00</c:v>
                </c:pt>
                <c:pt idx="1062">
                  <c:v>28/08/2010 0:00</c:v>
                </c:pt>
                <c:pt idx="1063">
                  <c:v>29/08/2010 0:00</c:v>
                </c:pt>
                <c:pt idx="1064">
                  <c:v>30/08/2010 0:00</c:v>
                </c:pt>
                <c:pt idx="1065">
                  <c:v>31/08/2010 0:00</c:v>
                </c:pt>
                <c:pt idx="1066">
                  <c:v>1/09/2010 0:00</c:v>
                </c:pt>
                <c:pt idx="1067">
                  <c:v>2/09/2010 0:00</c:v>
                </c:pt>
                <c:pt idx="1068">
                  <c:v>3/09/2010 0:00</c:v>
                </c:pt>
                <c:pt idx="1069">
                  <c:v>4/09/2010 0:00</c:v>
                </c:pt>
                <c:pt idx="1070">
                  <c:v>5/09/2010 0:00</c:v>
                </c:pt>
                <c:pt idx="1071">
                  <c:v>6/09/2010 0:00</c:v>
                </c:pt>
                <c:pt idx="1072">
                  <c:v>7/09/2010 0:00</c:v>
                </c:pt>
                <c:pt idx="1073">
                  <c:v>8/09/2010 0:00</c:v>
                </c:pt>
                <c:pt idx="1074">
                  <c:v>9/09/2010 0:00</c:v>
                </c:pt>
                <c:pt idx="1075">
                  <c:v>10/09/2010 0:00</c:v>
                </c:pt>
                <c:pt idx="1076">
                  <c:v>11/09/2010 0:00</c:v>
                </c:pt>
                <c:pt idx="1077">
                  <c:v>12/09/2010 0:00</c:v>
                </c:pt>
                <c:pt idx="1078">
                  <c:v>13/09/2010 0:00</c:v>
                </c:pt>
                <c:pt idx="1079">
                  <c:v>14/09/2010 0:00</c:v>
                </c:pt>
                <c:pt idx="1080">
                  <c:v>15/09/2010 0:00</c:v>
                </c:pt>
                <c:pt idx="1081">
                  <c:v>16/09/2010 0:00</c:v>
                </c:pt>
                <c:pt idx="1082">
                  <c:v>17/09/2010 0:00</c:v>
                </c:pt>
                <c:pt idx="1083">
                  <c:v>18/09/2010 0:00</c:v>
                </c:pt>
                <c:pt idx="1084">
                  <c:v>19/09/2010 0:00</c:v>
                </c:pt>
                <c:pt idx="1085">
                  <c:v>20/09/2010 0:00</c:v>
                </c:pt>
                <c:pt idx="1086">
                  <c:v>21/09/2010 0:00</c:v>
                </c:pt>
                <c:pt idx="1087">
                  <c:v>22/09/2010 0:00</c:v>
                </c:pt>
                <c:pt idx="1088">
                  <c:v>23/09/2010 0:00</c:v>
                </c:pt>
                <c:pt idx="1089">
                  <c:v>24/09/2010 0:00</c:v>
                </c:pt>
                <c:pt idx="1090">
                  <c:v>25/09/2010 0:00</c:v>
                </c:pt>
                <c:pt idx="1091">
                  <c:v>26/09/2010 0:00</c:v>
                </c:pt>
                <c:pt idx="1092">
                  <c:v>27/09/2010 0:00</c:v>
                </c:pt>
                <c:pt idx="1093">
                  <c:v>28/09/2010 0:00</c:v>
                </c:pt>
                <c:pt idx="1094">
                  <c:v>29/09/2010 0:00</c:v>
                </c:pt>
                <c:pt idx="1095">
                  <c:v>30/09/2010 0:00</c:v>
                </c:pt>
                <c:pt idx="1096">
                  <c:v>1/10/2010 0:00</c:v>
                </c:pt>
                <c:pt idx="1097">
                  <c:v>2/10/2010 0:00</c:v>
                </c:pt>
                <c:pt idx="1098">
                  <c:v>3/10/2010 0:00</c:v>
                </c:pt>
                <c:pt idx="1099">
                  <c:v>4/10/2010 0:00</c:v>
                </c:pt>
                <c:pt idx="1100">
                  <c:v>5/10/2010 0:00</c:v>
                </c:pt>
                <c:pt idx="1101">
                  <c:v>6/10/2010 0:00</c:v>
                </c:pt>
                <c:pt idx="1102">
                  <c:v>7/10/2010 0:00</c:v>
                </c:pt>
                <c:pt idx="1103">
                  <c:v>8/10/2010 0:00</c:v>
                </c:pt>
                <c:pt idx="1104">
                  <c:v>9/10/2010 0:00</c:v>
                </c:pt>
                <c:pt idx="1105">
                  <c:v>10/10/2010 0:00</c:v>
                </c:pt>
                <c:pt idx="1106">
                  <c:v>11/10/2010 0:00</c:v>
                </c:pt>
                <c:pt idx="1107">
                  <c:v>12/10/2010 0:00</c:v>
                </c:pt>
                <c:pt idx="1108">
                  <c:v>13/10/2010 0:00</c:v>
                </c:pt>
                <c:pt idx="1109">
                  <c:v>14/10/2010 0:00</c:v>
                </c:pt>
                <c:pt idx="1110">
                  <c:v>15/10/2010 0:00</c:v>
                </c:pt>
                <c:pt idx="1111">
                  <c:v>16/10/2010 0:00</c:v>
                </c:pt>
                <c:pt idx="1112">
                  <c:v>17/10/2010 0:00</c:v>
                </c:pt>
                <c:pt idx="1113">
                  <c:v>18/10/2010 0:00</c:v>
                </c:pt>
                <c:pt idx="1114">
                  <c:v>19/10/2010 0:00</c:v>
                </c:pt>
                <c:pt idx="1115">
                  <c:v>20/10/2010 0:00</c:v>
                </c:pt>
                <c:pt idx="1116">
                  <c:v>21/10/2010 0:00</c:v>
                </c:pt>
                <c:pt idx="1117">
                  <c:v>22/10/2010 0:00</c:v>
                </c:pt>
                <c:pt idx="1118">
                  <c:v>23/10/2010 0:00</c:v>
                </c:pt>
                <c:pt idx="1119">
                  <c:v>24/10/2010 0:00</c:v>
                </c:pt>
                <c:pt idx="1120">
                  <c:v>25/10/2010 0:00</c:v>
                </c:pt>
                <c:pt idx="1121">
                  <c:v>26/10/2010 0:00</c:v>
                </c:pt>
                <c:pt idx="1122">
                  <c:v>27/10/2010 0:00</c:v>
                </c:pt>
                <c:pt idx="1123">
                  <c:v>28/10/2010 0:00</c:v>
                </c:pt>
                <c:pt idx="1124">
                  <c:v>29/10/2010 0:00</c:v>
                </c:pt>
                <c:pt idx="1125">
                  <c:v>30/10/2010 0:00</c:v>
                </c:pt>
                <c:pt idx="1126">
                  <c:v>31/10/2010 0:00</c:v>
                </c:pt>
                <c:pt idx="1127">
                  <c:v>1/11/2010 0:00</c:v>
                </c:pt>
                <c:pt idx="1128">
                  <c:v>2/11/2010 0:00</c:v>
                </c:pt>
                <c:pt idx="1129">
                  <c:v>3/11/2010 0:00</c:v>
                </c:pt>
                <c:pt idx="1130">
                  <c:v>4/11/2010 0:00</c:v>
                </c:pt>
                <c:pt idx="1131">
                  <c:v>5/11/2010 0:00</c:v>
                </c:pt>
                <c:pt idx="1132">
                  <c:v>6/11/2010 0:00</c:v>
                </c:pt>
                <c:pt idx="1133">
                  <c:v>7/11/2010 0:00</c:v>
                </c:pt>
                <c:pt idx="1134">
                  <c:v>8/11/2010 0:00</c:v>
                </c:pt>
                <c:pt idx="1135">
                  <c:v>9/11/2010 0:00</c:v>
                </c:pt>
                <c:pt idx="1136">
                  <c:v>10/11/2010 0:00</c:v>
                </c:pt>
                <c:pt idx="1137">
                  <c:v>11/11/2010 0:00</c:v>
                </c:pt>
                <c:pt idx="1138">
                  <c:v>12/11/2010 0:00</c:v>
                </c:pt>
                <c:pt idx="1139">
                  <c:v>13/11/2010 0:00</c:v>
                </c:pt>
                <c:pt idx="1140">
                  <c:v>14/11/2010 0:00</c:v>
                </c:pt>
                <c:pt idx="1141">
                  <c:v>15/11/2010 0:00</c:v>
                </c:pt>
                <c:pt idx="1142">
                  <c:v>16/11/2010 0:00</c:v>
                </c:pt>
                <c:pt idx="1143">
                  <c:v>17/11/2010 0:00</c:v>
                </c:pt>
                <c:pt idx="1144">
                  <c:v>18/11/2010 0:00</c:v>
                </c:pt>
                <c:pt idx="1145">
                  <c:v>19/11/2010 0:00</c:v>
                </c:pt>
                <c:pt idx="1146">
                  <c:v>20/11/2010 0:00</c:v>
                </c:pt>
                <c:pt idx="1147">
                  <c:v>21/11/2010 0:00</c:v>
                </c:pt>
                <c:pt idx="1148">
                  <c:v>22/11/2010 0:00</c:v>
                </c:pt>
                <c:pt idx="1149">
                  <c:v>23/11/2010 0:00</c:v>
                </c:pt>
                <c:pt idx="1150">
                  <c:v>24/11/2010 0:00</c:v>
                </c:pt>
                <c:pt idx="1151">
                  <c:v>25/11/2010 0:00</c:v>
                </c:pt>
                <c:pt idx="1152">
                  <c:v>26/11/2010 0:00</c:v>
                </c:pt>
                <c:pt idx="1153">
                  <c:v>27/11/2010 0:00</c:v>
                </c:pt>
                <c:pt idx="1154">
                  <c:v>28/11/2010 0:00</c:v>
                </c:pt>
                <c:pt idx="1155">
                  <c:v>29/11/2010 0:00</c:v>
                </c:pt>
                <c:pt idx="1156">
                  <c:v>30/11/2010 0:00</c:v>
                </c:pt>
                <c:pt idx="1157">
                  <c:v>1/12/2010 0:00</c:v>
                </c:pt>
                <c:pt idx="1158">
                  <c:v>2/12/2010 0:00</c:v>
                </c:pt>
                <c:pt idx="1159">
                  <c:v>3/12/2010 0:00</c:v>
                </c:pt>
                <c:pt idx="1160">
                  <c:v>4/12/2010 0:00</c:v>
                </c:pt>
                <c:pt idx="1161">
                  <c:v>5/12/2010 0:00</c:v>
                </c:pt>
                <c:pt idx="1162">
                  <c:v>6/12/2010 0:00</c:v>
                </c:pt>
                <c:pt idx="1163">
                  <c:v>7/12/2010 0:00</c:v>
                </c:pt>
                <c:pt idx="1164">
                  <c:v>8/12/2010 0:00</c:v>
                </c:pt>
                <c:pt idx="1165">
                  <c:v>9/12/2010 0:00</c:v>
                </c:pt>
                <c:pt idx="1166">
                  <c:v>10/12/2010 0:00</c:v>
                </c:pt>
                <c:pt idx="1167">
                  <c:v>11/12/2010 0:00</c:v>
                </c:pt>
                <c:pt idx="1168">
                  <c:v>12/12/2010 0:00</c:v>
                </c:pt>
                <c:pt idx="1169">
                  <c:v>13/12/2010 0:00</c:v>
                </c:pt>
                <c:pt idx="1170">
                  <c:v>14/12/2010 0:00</c:v>
                </c:pt>
                <c:pt idx="1171">
                  <c:v>15/12/2010 0:00</c:v>
                </c:pt>
                <c:pt idx="1172">
                  <c:v>16/12/2010 0:00</c:v>
                </c:pt>
                <c:pt idx="1173">
                  <c:v>17/12/2010 0:00</c:v>
                </c:pt>
                <c:pt idx="1174">
                  <c:v>18/12/2010 0:00</c:v>
                </c:pt>
                <c:pt idx="1175">
                  <c:v>19/12/2010 0:00</c:v>
                </c:pt>
                <c:pt idx="1176">
                  <c:v>20/12/2010 0:00</c:v>
                </c:pt>
                <c:pt idx="1177">
                  <c:v>21/12/2010 0:00</c:v>
                </c:pt>
                <c:pt idx="1178">
                  <c:v>22/12/2010 0:00</c:v>
                </c:pt>
                <c:pt idx="1179">
                  <c:v>23/12/2010 0:00</c:v>
                </c:pt>
                <c:pt idx="1180">
                  <c:v>24/12/2010 0:00</c:v>
                </c:pt>
                <c:pt idx="1181">
                  <c:v>25/12/2010 0:00</c:v>
                </c:pt>
                <c:pt idx="1182">
                  <c:v>26/12/2010 0:00</c:v>
                </c:pt>
                <c:pt idx="1183">
                  <c:v>27/12/2010 0:00</c:v>
                </c:pt>
                <c:pt idx="1184">
                  <c:v>28/12/2010 0:00</c:v>
                </c:pt>
                <c:pt idx="1185">
                  <c:v>29/12/2010 0:00</c:v>
                </c:pt>
                <c:pt idx="1186">
                  <c:v>30/12/2010 0:00</c:v>
                </c:pt>
                <c:pt idx="1187">
                  <c:v>31/12/2010 0:00</c:v>
                </c:pt>
                <c:pt idx="1188">
                  <c:v>1/01/2011 0:00</c:v>
                </c:pt>
                <c:pt idx="1189">
                  <c:v>2/01/2011 0:00</c:v>
                </c:pt>
                <c:pt idx="1190">
                  <c:v>3/01/2011 0:00</c:v>
                </c:pt>
                <c:pt idx="1191">
                  <c:v>4/01/2011 0:00</c:v>
                </c:pt>
                <c:pt idx="1192">
                  <c:v>5/01/2011 0:00</c:v>
                </c:pt>
                <c:pt idx="1193">
                  <c:v>6/01/2011 0:00</c:v>
                </c:pt>
                <c:pt idx="1194">
                  <c:v>7/01/2011 0:00</c:v>
                </c:pt>
                <c:pt idx="1195">
                  <c:v>8/01/2011 0:00</c:v>
                </c:pt>
                <c:pt idx="1196">
                  <c:v>9/01/2011 0:00</c:v>
                </c:pt>
                <c:pt idx="1197">
                  <c:v>10/01/2011 0:00</c:v>
                </c:pt>
                <c:pt idx="1198">
                  <c:v>11/01/2011 0:00</c:v>
                </c:pt>
                <c:pt idx="1199">
                  <c:v>12/01/2011 0:00</c:v>
                </c:pt>
                <c:pt idx="1200">
                  <c:v>13/01/2011 0:00</c:v>
                </c:pt>
                <c:pt idx="1201">
                  <c:v>14/01/2011 0:00</c:v>
                </c:pt>
                <c:pt idx="1202">
                  <c:v>15/01/2011 0:00</c:v>
                </c:pt>
                <c:pt idx="1203">
                  <c:v>16/01/2011 0:00</c:v>
                </c:pt>
                <c:pt idx="1204">
                  <c:v>17/01/2011 0:00</c:v>
                </c:pt>
                <c:pt idx="1205">
                  <c:v>18/01/2011 0:00</c:v>
                </c:pt>
                <c:pt idx="1206">
                  <c:v>19/01/2011 0:00</c:v>
                </c:pt>
                <c:pt idx="1207">
                  <c:v>20/01/2011 0:00</c:v>
                </c:pt>
                <c:pt idx="1208">
                  <c:v>21/01/2011 0:00</c:v>
                </c:pt>
                <c:pt idx="1209">
                  <c:v>22/01/2011 0:00</c:v>
                </c:pt>
                <c:pt idx="1210">
                  <c:v>23/01/2011 0:00</c:v>
                </c:pt>
                <c:pt idx="1211">
                  <c:v>24/01/2011 0:00</c:v>
                </c:pt>
                <c:pt idx="1212">
                  <c:v>25/01/2011 0:00</c:v>
                </c:pt>
                <c:pt idx="1213">
                  <c:v>26/01/2011 0:00</c:v>
                </c:pt>
                <c:pt idx="1214">
                  <c:v>27/01/2011 0:00</c:v>
                </c:pt>
                <c:pt idx="1215">
                  <c:v>28/01/2011 0:00</c:v>
                </c:pt>
                <c:pt idx="1216">
                  <c:v>29/01/2011 0:00</c:v>
                </c:pt>
                <c:pt idx="1217">
                  <c:v>30/01/2011 0:00</c:v>
                </c:pt>
                <c:pt idx="1218">
                  <c:v>31/01/2011 0:00</c:v>
                </c:pt>
                <c:pt idx="1219">
                  <c:v>1/02/2011 0:00</c:v>
                </c:pt>
                <c:pt idx="1220">
                  <c:v>2/02/2011 0:00</c:v>
                </c:pt>
                <c:pt idx="1221">
                  <c:v>3/02/2011 0:00</c:v>
                </c:pt>
                <c:pt idx="1222">
                  <c:v>4/02/2011 0:00</c:v>
                </c:pt>
                <c:pt idx="1223">
                  <c:v>5/02/2011 0:00</c:v>
                </c:pt>
                <c:pt idx="1224">
                  <c:v>6/02/2011 0:00</c:v>
                </c:pt>
                <c:pt idx="1225">
                  <c:v>7/02/2011 0:00</c:v>
                </c:pt>
                <c:pt idx="1226">
                  <c:v>8/02/2011 0:00</c:v>
                </c:pt>
                <c:pt idx="1227">
                  <c:v>9/02/2011 0:00</c:v>
                </c:pt>
                <c:pt idx="1228">
                  <c:v>10/02/2011 0:00</c:v>
                </c:pt>
                <c:pt idx="1229">
                  <c:v>11/02/2011 0:00</c:v>
                </c:pt>
                <c:pt idx="1230">
                  <c:v>12/02/2011 0:00</c:v>
                </c:pt>
                <c:pt idx="1231">
                  <c:v>13/02/2011 0:00</c:v>
                </c:pt>
                <c:pt idx="1232">
                  <c:v>14/02/2011 0:00</c:v>
                </c:pt>
                <c:pt idx="1233">
                  <c:v>15/02/2011 0:00</c:v>
                </c:pt>
                <c:pt idx="1234">
                  <c:v>16/02/2011 0:00</c:v>
                </c:pt>
                <c:pt idx="1235">
                  <c:v>17/02/2011 0:00</c:v>
                </c:pt>
                <c:pt idx="1236">
                  <c:v>18/02/2011 0:00</c:v>
                </c:pt>
                <c:pt idx="1237">
                  <c:v>19/02/2011 0:00</c:v>
                </c:pt>
                <c:pt idx="1238">
                  <c:v>20/02/2011 0:00</c:v>
                </c:pt>
                <c:pt idx="1239">
                  <c:v>21/02/2011 0:00</c:v>
                </c:pt>
                <c:pt idx="1240">
                  <c:v>22/02/2011 0:00</c:v>
                </c:pt>
                <c:pt idx="1241">
                  <c:v>23/02/2011 0:00</c:v>
                </c:pt>
                <c:pt idx="1242">
                  <c:v>24/02/2011 0:00</c:v>
                </c:pt>
                <c:pt idx="1243">
                  <c:v>25/02/2011 0:00</c:v>
                </c:pt>
                <c:pt idx="1244">
                  <c:v>26/02/2011 0:00</c:v>
                </c:pt>
                <c:pt idx="1245">
                  <c:v>27/02/2011 0:00</c:v>
                </c:pt>
                <c:pt idx="1246">
                  <c:v>28/02/2011 0:00</c:v>
                </c:pt>
                <c:pt idx="1247">
                  <c:v>1/03/2011 0:00</c:v>
                </c:pt>
                <c:pt idx="1248">
                  <c:v>2/03/2011 0:00</c:v>
                </c:pt>
                <c:pt idx="1249">
                  <c:v>3/03/2011 0:00</c:v>
                </c:pt>
                <c:pt idx="1250">
                  <c:v>4/03/2011 0:00</c:v>
                </c:pt>
                <c:pt idx="1251">
                  <c:v>5/03/2011 0:00</c:v>
                </c:pt>
                <c:pt idx="1252">
                  <c:v>6/03/2011 0:00</c:v>
                </c:pt>
                <c:pt idx="1253">
                  <c:v>7/03/2011 0:00</c:v>
                </c:pt>
                <c:pt idx="1254">
                  <c:v>8/03/2011 0:00</c:v>
                </c:pt>
                <c:pt idx="1255">
                  <c:v>9/03/2011 0:00</c:v>
                </c:pt>
                <c:pt idx="1256">
                  <c:v>10/03/2011 0:00</c:v>
                </c:pt>
                <c:pt idx="1257">
                  <c:v>11/03/2011 0:00</c:v>
                </c:pt>
                <c:pt idx="1258">
                  <c:v>12/03/2011 0:00</c:v>
                </c:pt>
                <c:pt idx="1259">
                  <c:v>13/03/2011 0:00</c:v>
                </c:pt>
                <c:pt idx="1260">
                  <c:v>14/03/2011 0:00</c:v>
                </c:pt>
                <c:pt idx="1261">
                  <c:v>15/03/2011 0:00</c:v>
                </c:pt>
                <c:pt idx="1262">
                  <c:v>16/03/2011 0:00</c:v>
                </c:pt>
                <c:pt idx="1263">
                  <c:v>17/03/2011 0:00</c:v>
                </c:pt>
                <c:pt idx="1264">
                  <c:v>18/03/2011 0:00</c:v>
                </c:pt>
                <c:pt idx="1265">
                  <c:v>19/03/2011 0:00</c:v>
                </c:pt>
                <c:pt idx="1266">
                  <c:v>20/03/2011 0:00</c:v>
                </c:pt>
                <c:pt idx="1267">
                  <c:v>21/03/2011 0:00</c:v>
                </c:pt>
                <c:pt idx="1268">
                  <c:v>22/03/2011 0:00</c:v>
                </c:pt>
                <c:pt idx="1269">
                  <c:v>23/03/2011 0:00</c:v>
                </c:pt>
                <c:pt idx="1270">
                  <c:v>24/03/2011 0:00</c:v>
                </c:pt>
                <c:pt idx="1271">
                  <c:v>25/03/2011 0:00</c:v>
                </c:pt>
                <c:pt idx="1272">
                  <c:v>26/03/2011 0:00</c:v>
                </c:pt>
                <c:pt idx="1273">
                  <c:v>27/03/2011 0:00</c:v>
                </c:pt>
                <c:pt idx="1274">
                  <c:v>28/03/2011 0:00</c:v>
                </c:pt>
                <c:pt idx="1275">
                  <c:v>29/03/2011 0:00</c:v>
                </c:pt>
                <c:pt idx="1276">
                  <c:v>30/03/2011 0:00</c:v>
                </c:pt>
                <c:pt idx="1277">
                  <c:v>31/03/2011 0:00</c:v>
                </c:pt>
                <c:pt idx="1278">
                  <c:v>1/04/2011 0:00</c:v>
                </c:pt>
                <c:pt idx="1279">
                  <c:v>2/04/2011 0:00</c:v>
                </c:pt>
                <c:pt idx="1280">
                  <c:v>3/04/2011 0:00</c:v>
                </c:pt>
                <c:pt idx="1281">
                  <c:v>4/04/2011 0:00</c:v>
                </c:pt>
                <c:pt idx="1282">
                  <c:v>5/04/2011 0:00</c:v>
                </c:pt>
                <c:pt idx="1283">
                  <c:v>6/04/2011 0:00</c:v>
                </c:pt>
                <c:pt idx="1284">
                  <c:v>7/04/2011 0:00</c:v>
                </c:pt>
                <c:pt idx="1285">
                  <c:v>8/04/2011 0:00</c:v>
                </c:pt>
                <c:pt idx="1286">
                  <c:v>9/04/2011 0:00</c:v>
                </c:pt>
                <c:pt idx="1287">
                  <c:v>10/04/2011 0:00</c:v>
                </c:pt>
                <c:pt idx="1288">
                  <c:v>11/04/2011 0:00</c:v>
                </c:pt>
                <c:pt idx="1289">
                  <c:v>12/04/2011 0:00</c:v>
                </c:pt>
                <c:pt idx="1290">
                  <c:v>13/04/2011 0:00</c:v>
                </c:pt>
                <c:pt idx="1291">
                  <c:v>14/04/2011 0:00</c:v>
                </c:pt>
                <c:pt idx="1292">
                  <c:v>15/04/2011 0:00</c:v>
                </c:pt>
                <c:pt idx="1293">
                  <c:v>16/04/2011 0:00</c:v>
                </c:pt>
                <c:pt idx="1294">
                  <c:v>17/04/2011 0:00</c:v>
                </c:pt>
                <c:pt idx="1295">
                  <c:v>18/04/2011 0:00</c:v>
                </c:pt>
                <c:pt idx="1296">
                  <c:v>19/04/2011 0:00</c:v>
                </c:pt>
                <c:pt idx="1297">
                  <c:v>20/04/2011 0:00</c:v>
                </c:pt>
                <c:pt idx="1298">
                  <c:v>21/04/2011 0:00</c:v>
                </c:pt>
                <c:pt idx="1299">
                  <c:v>22/04/2011 0:00</c:v>
                </c:pt>
                <c:pt idx="1300">
                  <c:v>23/04/2011 0:00</c:v>
                </c:pt>
                <c:pt idx="1301">
                  <c:v>24/04/2011 0:00</c:v>
                </c:pt>
                <c:pt idx="1302">
                  <c:v>25/04/2011 0:00</c:v>
                </c:pt>
                <c:pt idx="1303">
                  <c:v>26/04/2011 0:00</c:v>
                </c:pt>
                <c:pt idx="1304">
                  <c:v>27/04/2011 0:00</c:v>
                </c:pt>
                <c:pt idx="1305">
                  <c:v>28/04/2011 0:00</c:v>
                </c:pt>
                <c:pt idx="1306">
                  <c:v>29/04/2011 0:00</c:v>
                </c:pt>
                <c:pt idx="1307">
                  <c:v>30/04/2011 0:00</c:v>
                </c:pt>
                <c:pt idx="1308">
                  <c:v>1/05/2011 0:00</c:v>
                </c:pt>
                <c:pt idx="1309">
                  <c:v>2/05/2011 0:00</c:v>
                </c:pt>
                <c:pt idx="1310">
                  <c:v>3/05/2011 0:00</c:v>
                </c:pt>
                <c:pt idx="1311">
                  <c:v>4/05/2011 0:00</c:v>
                </c:pt>
                <c:pt idx="1312">
                  <c:v>5/05/2011 0:00</c:v>
                </c:pt>
                <c:pt idx="1313">
                  <c:v>6/05/2011 0:00</c:v>
                </c:pt>
                <c:pt idx="1314">
                  <c:v>7/05/2011 0:00</c:v>
                </c:pt>
                <c:pt idx="1315">
                  <c:v>8/05/2011 0:00</c:v>
                </c:pt>
                <c:pt idx="1316">
                  <c:v>9/05/2011 0:00</c:v>
                </c:pt>
                <c:pt idx="1317">
                  <c:v>10/05/2011 0:00</c:v>
                </c:pt>
                <c:pt idx="1318">
                  <c:v>11/05/2011 0:00</c:v>
                </c:pt>
                <c:pt idx="1319">
                  <c:v>12/05/2011 0:00</c:v>
                </c:pt>
                <c:pt idx="1320">
                  <c:v>13/05/2011 0:00</c:v>
                </c:pt>
                <c:pt idx="1321">
                  <c:v>14/05/2011 0:00</c:v>
                </c:pt>
                <c:pt idx="1322">
                  <c:v>15/05/2011 0:00</c:v>
                </c:pt>
                <c:pt idx="1323">
                  <c:v>16/05/2011 0:00</c:v>
                </c:pt>
                <c:pt idx="1324">
                  <c:v>17/05/2011 0:00</c:v>
                </c:pt>
                <c:pt idx="1325">
                  <c:v>18/05/2011 0:00</c:v>
                </c:pt>
                <c:pt idx="1326">
                  <c:v>19/05/2011 0:00</c:v>
                </c:pt>
                <c:pt idx="1327">
                  <c:v>20/05/2011 0:00</c:v>
                </c:pt>
                <c:pt idx="1328">
                  <c:v>21/05/2011 0:00</c:v>
                </c:pt>
                <c:pt idx="1329">
                  <c:v>22/05/2011 0:00</c:v>
                </c:pt>
                <c:pt idx="1330">
                  <c:v>23/05/2011 0:00</c:v>
                </c:pt>
                <c:pt idx="1331">
                  <c:v>24/05/2011 0:00</c:v>
                </c:pt>
                <c:pt idx="1332">
                  <c:v>25/05/2011 0:00</c:v>
                </c:pt>
                <c:pt idx="1333">
                  <c:v>26/05/2011 0:00</c:v>
                </c:pt>
                <c:pt idx="1334">
                  <c:v>27/05/2011 0:00</c:v>
                </c:pt>
                <c:pt idx="1335">
                  <c:v>28/05/2011 0:00</c:v>
                </c:pt>
                <c:pt idx="1336">
                  <c:v>29/05/2011 0:00</c:v>
                </c:pt>
                <c:pt idx="1337">
                  <c:v>30/05/2011 0:00</c:v>
                </c:pt>
                <c:pt idx="1338">
                  <c:v>31/05/2011 0:00</c:v>
                </c:pt>
                <c:pt idx="1339">
                  <c:v>1/06/2011 0:00</c:v>
                </c:pt>
                <c:pt idx="1340">
                  <c:v>2/06/2011 0:00</c:v>
                </c:pt>
                <c:pt idx="1341">
                  <c:v>3/06/2011 0:00</c:v>
                </c:pt>
                <c:pt idx="1342">
                  <c:v>4/06/2011 0:00</c:v>
                </c:pt>
                <c:pt idx="1343">
                  <c:v>5/06/2011 0:00</c:v>
                </c:pt>
                <c:pt idx="1344">
                  <c:v>6/06/2011 0:00</c:v>
                </c:pt>
                <c:pt idx="1345">
                  <c:v>7/06/2011 0:00</c:v>
                </c:pt>
                <c:pt idx="1346">
                  <c:v>8/06/2011 0:00</c:v>
                </c:pt>
                <c:pt idx="1347">
                  <c:v>9/06/2011 0:00</c:v>
                </c:pt>
                <c:pt idx="1348">
                  <c:v>10/06/2011 0:00</c:v>
                </c:pt>
                <c:pt idx="1349">
                  <c:v>11/06/2011 0:00</c:v>
                </c:pt>
                <c:pt idx="1350">
                  <c:v>12/06/2011 0:00</c:v>
                </c:pt>
                <c:pt idx="1351">
                  <c:v>13/06/2011 0:00</c:v>
                </c:pt>
                <c:pt idx="1352">
                  <c:v>14/06/2011 0:00</c:v>
                </c:pt>
                <c:pt idx="1353">
                  <c:v>15/06/2011 0:00</c:v>
                </c:pt>
                <c:pt idx="1354">
                  <c:v>16/06/2011 0:00</c:v>
                </c:pt>
                <c:pt idx="1355">
                  <c:v>17/06/2011 0:00</c:v>
                </c:pt>
                <c:pt idx="1356">
                  <c:v>18/06/2011 0:00</c:v>
                </c:pt>
                <c:pt idx="1357">
                  <c:v>19/06/2011 0:00</c:v>
                </c:pt>
                <c:pt idx="1358">
                  <c:v>20/06/2011 0:00</c:v>
                </c:pt>
                <c:pt idx="1359">
                  <c:v>21/06/2011 0:00</c:v>
                </c:pt>
                <c:pt idx="1360">
                  <c:v>22/06/2011 0:00</c:v>
                </c:pt>
                <c:pt idx="1361">
                  <c:v>23/06/2011 0:00</c:v>
                </c:pt>
                <c:pt idx="1362">
                  <c:v>24/06/2011 0:00</c:v>
                </c:pt>
                <c:pt idx="1363">
                  <c:v>25/06/2011 0:00</c:v>
                </c:pt>
                <c:pt idx="1364">
                  <c:v>26/06/2011 0:00</c:v>
                </c:pt>
                <c:pt idx="1365">
                  <c:v>27/06/2011 0:00</c:v>
                </c:pt>
                <c:pt idx="1366">
                  <c:v>28/06/2011 0:00</c:v>
                </c:pt>
                <c:pt idx="1367">
                  <c:v>29/06/2011 0:00</c:v>
                </c:pt>
                <c:pt idx="1368">
                  <c:v>30/06/2011 0:00</c:v>
                </c:pt>
                <c:pt idx="1369">
                  <c:v>1/07/2011 0:00</c:v>
                </c:pt>
                <c:pt idx="1370">
                  <c:v>2/07/2011 0:00</c:v>
                </c:pt>
                <c:pt idx="1371">
                  <c:v>3/07/2011 0:00</c:v>
                </c:pt>
                <c:pt idx="1372">
                  <c:v>4/07/2011 0:00</c:v>
                </c:pt>
                <c:pt idx="1373">
                  <c:v>5/07/2011 0:00</c:v>
                </c:pt>
                <c:pt idx="1374">
                  <c:v>6/07/2011 0:00</c:v>
                </c:pt>
                <c:pt idx="1375">
                  <c:v>7/07/2011 0:00</c:v>
                </c:pt>
                <c:pt idx="1376">
                  <c:v>8/07/2011 0:00</c:v>
                </c:pt>
                <c:pt idx="1377">
                  <c:v>9/07/2011 0:00</c:v>
                </c:pt>
                <c:pt idx="1378">
                  <c:v>10/07/2011 0:00</c:v>
                </c:pt>
                <c:pt idx="1379">
                  <c:v>11/07/2011 0:00</c:v>
                </c:pt>
                <c:pt idx="1380">
                  <c:v>12/07/2011 0:00</c:v>
                </c:pt>
                <c:pt idx="1381">
                  <c:v>13/07/2011 0:00</c:v>
                </c:pt>
                <c:pt idx="1382">
                  <c:v>14/07/2011 0:00</c:v>
                </c:pt>
                <c:pt idx="1383">
                  <c:v>15/07/2011 0:00</c:v>
                </c:pt>
                <c:pt idx="1384">
                  <c:v>16/07/2011 0:00</c:v>
                </c:pt>
                <c:pt idx="1385">
                  <c:v>17/07/2011 0:00</c:v>
                </c:pt>
                <c:pt idx="1386">
                  <c:v>18/07/2011 0:00</c:v>
                </c:pt>
                <c:pt idx="1387">
                  <c:v>19/07/2011 0:00</c:v>
                </c:pt>
                <c:pt idx="1388">
                  <c:v>20/07/2011 0:00</c:v>
                </c:pt>
                <c:pt idx="1389">
                  <c:v>21/07/2011 0:00</c:v>
                </c:pt>
                <c:pt idx="1390">
                  <c:v>22/07/2011 0:00</c:v>
                </c:pt>
                <c:pt idx="1391">
                  <c:v>23/07/2011 0:00</c:v>
                </c:pt>
                <c:pt idx="1392">
                  <c:v>24/07/2011 0:00</c:v>
                </c:pt>
                <c:pt idx="1393">
                  <c:v>25/07/2011 0:00</c:v>
                </c:pt>
                <c:pt idx="1394">
                  <c:v>26/07/2011 0:00</c:v>
                </c:pt>
                <c:pt idx="1395">
                  <c:v>27/07/2011 0:00</c:v>
                </c:pt>
                <c:pt idx="1396">
                  <c:v>28/07/2011 0:00</c:v>
                </c:pt>
                <c:pt idx="1397">
                  <c:v>29/07/2011 0:00</c:v>
                </c:pt>
                <c:pt idx="1398">
                  <c:v>30/07/2011 0:00</c:v>
                </c:pt>
                <c:pt idx="1399">
                  <c:v>31/07/2011 0:00</c:v>
                </c:pt>
                <c:pt idx="1400">
                  <c:v>1/08/2011 0:00</c:v>
                </c:pt>
                <c:pt idx="1401">
                  <c:v>2/08/2011 0:00</c:v>
                </c:pt>
                <c:pt idx="1402">
                  <c:v>3/08/2011 0:00</c:v>
                </c:pt>
                <c:pt idx="1403">
                  <c:v>4/08/2011 0:00</c:v>
                </c:pt>
                <c:pt idx="1404">
                  <c:v>5/08/2011 0:00</c:v>
                </c:pt>
                <c:pt idx="1405">
                  <c:v>6/08/2011 0:00</c:v>
                </c:pt>
                <c:pt idx="1406">
                  <c:v>7/08/2011 0:00</c:v>
                </c:pt>
                <c:pt idx="1407">
                  <c:v>8/08/2011 0:00</c:v>
                </c:pt>
                <c:pt idx="1408">
                  <c:v>9/08/2011 0:00</c:v>
                </c:pt>
                <c:pt idx="1409">
                  <c:v>10/08/2011 0:00</c:v>
                </c:pt>
                <c:pt idx="1410">
                  <c:v>11/08/2011 0:00</c:v>
                </c:pt>
                <c:pt idx="1411">
                  <c:v>12/08/2011 0:00</c:v>
                </c:pt>
                <c:pt idx="1412">
                  <c:v>13/08/2011 0:00</c:v>
                </c:pt>
                <c:pt idx="1413">
                  <c:v>14/08/2011 0:00</c:v>
                </c:pt>
                <c:pt idx="1414">
                  <c:v>15/08/2011 0:00</c:v>
                </c:pt>
                <c:pt idx="1415">
                  <c:v>16/08/2011 0:00</c:v>
                </c:pt>
                <c:pt idx="1416">
                  <c:v>17/08/2011 0:00</c:v>
                </c:pt>
                <c:pt idx="1417">
                  <c:v>18/08/2011 0:00</c:v>
                </c:pt>
                <c:pt idx="1418">
                  <c:v>19/08/2011 0:00</c:v>
                </c:pt>
                <c:pt idx="1419">
                  <c:v>20/08/2011 0:00</c:v>
                </c:pt>
                <c:pt idx="1420">
                  <c:v>21/08/2011 0:00</c:v>
                </c:pt>
                <c:pt idx="1421">
                  <c:v>22/08/2011 0:00</c:v>
                </c:pt>
                <c:pt idx="1422">
                  <c:v>23/08/2011 0:00</c:v>
                </c:pt>
                <c:pt idx="1423">
                  <c:v>24/08/2011 0:00</c:v>
                </c:pt>
                <c:pt idx="1424">
                  <c:v>25/08/2011 0:00</c:v>
                </c:pt>
                <c:pt idx="1425">
                  <c:v>26/08/2011 0:00</c:v>
                </c:pt>
                <c:pt idx="1426">
                  <c:v>27/08/2011 0:00</c:v>
                </c:pt>
                <c:pt idx="1427">
                  <c:v>28/08/2011 0:00</c:v>
                </c:pt>
                <c:pt idx="1428">
                  <c:v>29/08/2011 0:00</c:v>
                </c:pt>
                <c:pt idx="1429">
                  <c:v>30/08/2011 0:00</c:v>
                </c:pt>
                <c:pt idx="1430">
                  <c:v>31/08/2011 0:00</c:v>
                </c:pt>
                <c:pt idx="1431">
                  <c:v>1/09/2011 0:00</c:v>
                </c:pt>
                <c:pt idx="1432">
                  <c:v>2/09/2011 0:00</c:v>
                </c:pt>
                <c:pt idx="1433">
                  <c:v>3/09/2011 0:00</c:v>
                </c:pt>
                <c:pt idx="1434">
                  <c:v>4/09/2011 0:00</c:v>
                </c:pt>
                <c:pt idx="1435">
                  <c:v>5/09/2011 0:00</c:v>
                </c:pt>
                <c:pt idx="1436">
                  <c:v>6/09/2011 0:00</c:v>
                </c:pt>
                <c:pt idx="1437">
                  <c:v>7/09/2011 0:00</c:v>
                </c:pt>
                <c:pt idx="1438">
                  <c:v>8/09/2011 0:00</c:v>
                </c:pt>
                <c:pt idx="1439">
                  <c:v>9/09/2011 0:00</c:v>
                </c:pt>
                <c:pt idx="1440">
                  <c:v>10/09/2011 0:00</c:v>
                </c:pt>
                <c:pt idx="1441">
                  <c:v>11/09/2011 0:00</c:v>
                </c:pt>
                <c:pt idx="1442">
                  <c:v>12/09/2011 0:00</c:v>
                </c:pt>
                <c:pt idx="1443">
                  <c:v>13/09/2011 0:00</c:v>
                </c:pt>
                <c:pt idx="1444">
                  <c:v>14/09/2011 0:00</c:v>
                </c:pt>
                <c:pt idx="1445">
                  <c:v>15/09/2011 0:00</c:v>
                </c:pt>
                <c:pt idx="1446">
                  <c:v>16/09/2011 0:00</c:v>
                </c:pt>
                <c:pt idx="1447">
                  <c:v>17/09/2011 0:00</c:v>
                </c:pt>
                <c:pt idx="1448">
                  <c:v>18/09/2011 0:00</c:v>
                </c:pt>
                <c:pt idx="1449">
                  <c:v>19/09/2011 0:00</c:v>
                </c:pt>
                <c:pt idx="1450">
                  <c:v>20/09/2011 0:00</c:v>
                </c:pt>
                <c:pt idx="1451">
                  <c:v>21/09/2011 0:00</c:v>
                </c:pt>
                <c:pt idx="1452">
                  <c:v>22/09/2011 0:00</c:v>
                </c:pt>
                <c:pt idx="1453">
                  <c:v>23/09/2011 0:00</c:v>
                </c:pt>
                <c:pt idx="1454">
                  <c:v>24/09/2011 0:00</c:v>
                </c:pt>
                <c:pt idx="1455">
                  <c:v>25/09/2011 0:00</c:v>
                </c:pt>
                <c:pt idx="1456">
                  <c:v>26/09/2011 0:00</c:v>
                </c:pt>
                <c:pt idx="1457">
                  <c:v>27/09/2011 0:00</c:v>
                </c:pt>
                <c:pt idx="1458">
                  <c:v>28/09/2011 0:00</c:v>
                </c:pt>
                <c:pt idx="1459">
                  <c:v>29/09/2011 0:00</c:v>
                </c:pt>
                <c:pt idx="1460">
                  <c:v>30/09/2011 0:00</c:v>
                </c:pt>
                <c:pt idx="1461">
                  <c:v>1/10/2011 0:00</c:v>
                </c:pt>
                <c:pt idx="1462">
                  <c:v>2/10/2011 0:00</c:v>
                </c:pt>
                <c:pt idx="1463">
                  <c:v>3/10/2011 0:00</c:v>
                </c:pt>
                <c:pt idx="1464">
                  <c:v>4/10/2011 0:00</c:v>
                </c:pt>
                <c:pt idx="1465">
                  <c:v>5/10/2011 0:00</c:v>
                </c:pt>
                <c:pt idx="1466">
                  <c:v>6/10/2011 0:00</c:v>
                </c:pt>
                <c:pt idx="1467">
                  <c:v>7/10/2011 0:00</c:v>
                </c:pt>
                <c:pt idx="1468">
                  <c:v>8/10/2011 0:00</c:v>
                </c:pt>
                <c:pt idx="1469">
                  <c:v>9/10/2011 0:00</c:v>
                </c:pt>
                <c:pt idx="1470">
                  <c:v>10/10/2011 0:00</c:v>
                </c:pt>
                <c:pt idx="1471">
                  <c:v>11/10/2011 0:00</c:v>
                </c:pt>
                <c:pt idx="1472">
                  <c:v>12/10/2011 0:00</c:v>
                </c:pt>
                <c:pt idx="1473">
                  <c:v>13/10/2011 0:00</c:v>
                </c:pt>
                <c:pt idx="1474">
                  <c:v>14/10/2011 0:00</c:v>
                </c:pt>
                <c:pt idx="1475">
                  <c:v>15/10/2011 0:00</c:v>
                </c:pt>
                <c:pt idx="1476">
                  <c:v>16/10/2011 0:00</c:v>
                </c:pt>
                <c:pt idx="1477">
                  <c:v>17/10/2011 0:00</c:v>
                </c:pt>
                <c:pt idx="1478">
                  <c:v>18/10/2011 0:00</c:v>
                </c:pt>
                <c:pt idx="1479">
                  <c:v>19/10/2011 0:00</c:v>
                </c:pt>
                <c:pt idx="1480">
                  <c:v>20/10/2011 0:00</c:v>
                </c:pt>
                <c:pt idx="1481">
                  <c:v>21/10/2011 0:00</c:v>
                </c:pt>
                <c:pt idx="1482">
                  <c:v>22/10/2011 0:00</c:v>
                </c:pt>
                <c:pt idx="1483">
                  <c:v>23/10/2011 0:00</c:v>
                </c:pt>
                <c:pt idx="1484">
                  <c:v>24/10/2011 0:00</c:v>
                </c:pt>
                <c:pt idx="1485">
                  <c:v>25/10/2011 0:00</c:v>
                </c:pt>
                <c:pt idx="1486">
                  <c:v>26/10/2011 0:00</c:v>
                </c:pt>
                <c:pt idx="1487">
                  <c:v>27/10/2011 0:00</c:v>
                </c:pt>
                <c:pt idx="1488">
                  <c:v>28/10/2011 0:00</c:v>
                </c:pt>
                <c:pt idx="1489">
                  <c:v>29/10/2011 0:00</c:v>
                </c:pt>
                <c:pt idx="1490">
                  <c:v>30/10/2011 0:00</c:v>
                </c:pt>
                <c:pt idx="1491">
                  <c:v>31/10/2011 0:00</c:v>
                </c:pt>
                <c:pt idx="1492">
                  <c:v>1/11/2011 0:00</c:v>
                </c:pt>
                <c:pt idx="1493">
                  <c:v>2/11/2011 0:00</c:v>
                </c:pt>
                <c:pt idx="1494">
                  <c:v>3/11/2011 0:00</c:v>
                </c:pt>
                <c:pt idx="1495">
                  <c:v>4/11/2011 0:00</c:v>
                </c:pt>
                <c:pt idx="1496">
                  <c:v>5/11/2011 0:00</c:v>
                </c:pt>
                <c:pt idx="1497">
                  <c:v>6/11/2011 0:00</c:v>
                </c:pt>
                <c:pt idx="1498">
                  <c:v>7/11/2011 0:00</c:v>
                </c:pt>
                <c:pt idx="1499">
                  <c:v>8/11/2011 0:00</c:v>
                </c:pt>
                <c:pt idx="1500">
                  <c:v>9/11/2011 0:00</c:v>
                </c:pt>
                <c:pt idx="1501">
                  <c:v>10/11/2011 0:00</c:v>
                </c:pt>
                <c:pt idx="1502">
                  <c:v>11/11/2011 0:00</c:v>
                </c:pt>
                <c:pt idx="1503">
                  <c:v>12/11/2011 0:00</c:v>
                </c:pt>
                <c:pt idx="1504">
                  <c:v>13/11/2011 0:00</c:v>
                </c:pt>
                <c:pt idx="1505">
                  <c:v>14/11/2011 0:00</c:v>
                </c:pt>
                <c:pt idx="1506">
                  <c:v>15/11/2011 0:00</c:v>
                </c:pt>
                <c:pt idx="1507">
                  <c:v>16/11/2011 0:00</c:v>
                </c:pt>
                <c:pt idx="1508">
                  <c:v>17/11/2011 0:00</c:v>
                </c:pt>
                <c:pt idx="1509">
                  <c:v>18/11/2011 0:00</c:v>
                </c:pt>
                <c:pt idx="1510">
                  <c:v>19/11/2011 0:00</c:v>
                </c:pt>
                <c:pt idx="1511">
                  <c:v>20/11/2011 0:00</c:v>
                </c:pt>
                <c:pt idx="1512">
                  <c:v>21/11/2011 0:00</c:v>
                </c:pt>
                <c:pt idx="1513">
                  <c:v>22/11/2011 0:00</c:v>
                </c:pt>
                <c:pt idx="1514">
                  <c:v>23/11/2011 0:00</c:v>
                </c:pt>
                <c:pt idx="1515">
                  <c:v>24/11/2011 0:00</c:v>
                </c:pt>
                <c:pt idx="1516">
                  <c:v>25/11/2011 0:00</c:v>
                </c:pt>
                <c:pt idx="1517">
                  <c:v>26/11/2011 0:00</c:v>
                </c:pt>
                <c:pt idx="1518">
                  <c:v>27/11/2011 0:00</c:v>
                </c:pt>
                <c:pt idx="1519">
                  <c:v>28/11/2011 0:00</c:v>
                </c:pt>
                <c:pt idx="1520">
                  <c:v>29/11/2011 0:00</c:v>
                </c:pt>
                <c:pt idx="1521">
                  <c:v>30/11/2011 0:00</c:v>
                </c:pt>
                <c:pt idx="1522">
                  <c:v>1/12/2011 0:00</c:v>
                </c:pt>
                <c:pt idx="1523">
                  <c:v>2/12/2011 0:00</c:v>
                </c:pt>
                <c:pt idx="1524">
                  <c:v>3/12/2011 0:00</c:v>
                </c:pt>
                <c:pt idx="1525">
                  <c:v>4/12/2011 0:00</c:v>
                </c:pt>
                <c:pt idx="1526">
                  <c:v>5/12/2011 0:00</c:v>
                </c:pt>
                <c:pt idx="1527">
                  <c:v>6/12/2011 0:00</c:v>
                </c:pt>
                <c:pt idx="1528">
                  <c:v>7/12/2011 0:00</c:v>
                </c:pt>
                <c:pt idx="1529">
                  <c:v>8/12/2011 0:00</c:v>
                </c:pt>
                <c:pt idx="1530">
                  <c:v>9/12/2011 0:00</c:v>
                </c:pt>
                <c:pt idx="1531">
                  <c:v>10/12/2011 0:00</c:v>
                </c:pt>
                <c:pt idx="1532">
                  <c:v>11/12/2011 0:00</c:v>
                </c:pt>
                <c:pt idx="1533">
                  <c:v>12/12/2011 0:00</c:v>
                </c:pt>
                <c:pt idx="1534">
                  <c:v>13/12/2011 0:00</c:v>
                </c:pt>
                <c:pt idx="1535">
                  <c:v>14/12/2011 0:00</c:v>
                </c:pt>
                <c:pt idx="1536">
                  <c:v>15/12/2011 0:00</c:v>
                </c:pt>
                <c:pt idx="1537">
                  <c:v>16/12/2011 0:00</c:v>
                </c:pt>
                <c:pt idx="1538">
                  <c:v>17/12/2011 0:00</c:v>
                </c:pt>
                <c:pt idx="1539">
                  <c:v>18/12/2011 0:00</c:v>
                </c:pt>
                <c:pt idx="1540">
                  <c:v>19/12/2011 0:00</c:v>
                </c:pt>
                <c:pt idx="1541">
                  <c:v>20/12/2011 0:00</c:v>
                </c:pt>
                <c:pt idx="1542">
                  <c:v>21/12/2011 0:00</c:v>
                </c:pt>
                <c:pt idx="1543">
                  <c:v>22/12/2011 0:00</c:v>
                </c:pt>
                <c:pt idx="1544">
                  <c:v>23/12/2011 0:00</c:v>
                </c:pt>
                <c:pt idx="1545">
                  <c:v>24/12/2011 0:00</c:v>
                </c:pt>
                <c:pt idx="1546">
                  <c:v>25/12/2011 0:00</c:v>
                </c:pt>
                <c:pt idx="1547">
                  <c:v>26/12/2011 0:00</c:v>
                </c:pt>
                <c:pt idx="1548">
                  <c:v>27/12/2011 0:00</c:v>
                </c:pt>
                <c:pt idx="1549">
                  <c:v>28/12/2011 0:00</c:v>
                </c:pt>
                <c:pt idx="1550">
                  <c:v>29/12/2011 0:00</c:v>
                </c:pt>
                <c:pt idx="1551">
                  <c:v>30/12/2011 0:00</c:v>
                </c:pt>
                <c:pt idx="1552">
                  <c:v>31/12/2011 0:00</c:v>
                </c:pt>
                <c:pt idx="1553">
                  <c:v>1/01/2012 0:00</c:v>
                </c:pt>
                <c:pt idx="1554">
                  <c:v>2/01/2012 0:00</c:v>
                </c:pt>
                <c:pt idx="1555">
                  <c:v>3/01/2012 0:00</c:v>
                </c:pt>
                <c:pt idx="1556">
                  <c:v>4/01/2012 0:00</c:v>
                </c:pt>
                <c:pt idx="1557">
                  <c:v>5/01/2012 0:00</c:v>
                </c:pt>
                <c:pt idx="1558">
                  <c:v>6/01/2012 0:00</c:v>
                </c:pt>
                <c:pt idx="1559">
                  <c:v>7/01/2012 0:00</c:v>
                </c:pt>
                <c:pt idx="1560">
                  <c:v>8/01/2012 0:00</c:v>
                </c:pt>
                <c:pt idx="1561">
                  <c:v>9/01/2012 0:00</c:v>
                </c:pt>
                <c:pt idx="1562">
                  <c:v>10/01/2012 0:00</c:v>
                </c:pt>
                <c:pt idx="1563">
                  <c:v>11/01/2012 0:00</c:v>
                </c:pt>
                <c:pt idx="1564">
                  <c:v>12/01/2012 0:00</c:v>
                </c:pt>
                <c:pt idx="1565">
                  <c:v>13/01/2012 0:00</c:v>
                </c:pt>
                <c:pt idx="1566">
                  <c:v>14/01/2012 0:00</c:v>
                </c:pt>
                <c:pt idx="1567">
                  <c:v>15/01/2012 0:00</c:v>
                </c:pt>
                <c:pt idx="1568">
                  <c:v>16/01/2012 0:00</c:v>
                </c:pt>
                <c:pt idx="1569">
                  <c:v>17/01/2012 0:00</c:v>
                </c:pt>
                <c:pt idx="1570">
                  <c:v>18/01/2012 0:00</c:v>
                </c:pt>
                <c:pt idx="1571">
                  <c:v>19/01/2012 0:00</c:v>
                </c:pt>
                <c:pt idx="1572">
                  <c:v>20/01/2012 0:00</c:v>
                </c:pt>
                <c:pt idx="1573">
                  <c:v>21/01/2012 0:00</c:v>
                </c:pt>
                <c:pt idx="1574">
                  <c:v>22/01/2012 0:00</c:v>
                </c:pt>
                <c:pt idx="1575">
                  <c:v>23/01/2012 0:00</c:v>
                </c:pt>
                <c:pt idx="1576">
                  <c:v>24/01/2012 0:00</c:v>
                </c:pt>
                <c:pt idx="1577">
                  <c:v>25/01/2012 0:00</c:v>
                </c:pt>
                <c:pt idx="1578">
                  <c:v>26/01/2012 0:00</c:v>
                </c:pt>
                <c:pt idx="1579">
                  <c:v>27/01/2012 0:00</c:v>
                </c:pt>
                <c:pt idx="1580">
                  <c:v>28/01/2012 0:00</c:v>
                </c:pt>
                <c:pt idx="1581">
                  <c:v>29/01/2012 0:00</c:v>
                </c:pt>
                <c:pt idx="1582">
                  <c:v>30/01/2012 0:00</c:v>
                </c:pt>
                <c:pt idx="1583">
                  <c:v>31/01/2012 0:00</c:v>
                </c:pt>
                <c:pt idx="1584">
                  <c:v>1/02/2012 0:00</c:v>
                </c:pt>
                <c:pt idx="1585">
                  <c:v>2/02/2012 0:00</c:v>
                </c:pt>
                <c:pt idx="1586">
                  <c:v>3/02/2012 0:00</c:v>
                </c:pt>
                <c:pt idx="1587">
                  <c:v>4/02/2012 0:00</c:v>
                </c:pt>
                <c:pt idx="1588">
                  <c:v>5/02/2012 0:00</c:v>
                </c:pt>
                <c:pt idx="1589">
                  <c:v>6/02/2012 0:00</c:v>
                </c:pt>
                <c:pt idx="1590">
                  <c:v>7/02/2012 0:00</c:v>
                </c:pt>
                <c:pt idx="1591">
                  <c:v>8/02/2012 0:00</c:v>
                </c:pt>
                <c:pt idx="1592">
                  <c:v>9/02/2012 0:00</c:v>
                </c:pt>
                <c:pt idx="1593">
                  <c:v>10/02/2012 0:00</c:v>
                </c:pt>
                <c:pt idx="1594">
                  <c:v>11/02/2012 0:00</c:v>
                </c:pt>
                <c:pt idx="1595">
                  <c:v>12/02/2012 0:00</c:v>
                </c:pt>
                <c:pt idx="1596">
                  <c:v>13/02/2012 0:00</c:v>
                </c:pt>
                <c:pt idx="1597">
                  <c:v>14/02/2012 0:00</c:v>
                </c:pt>
                <c:pt idx="1598">
                  <c:v>15/02/2012 0:00</c:v>
                </c:pt>
                <c:pt idx="1599">
                  <c:v>16/02/2012 0:00</c:v>
                </c:pt>
                <c:pt idx="1600">
                  <c:v>17/02/2012 0:00</c:v>
                </c:pt>
                <c:pt idx="1601">
                  <c:v>18/02/2012 0:00</c:v>
                </c:pt>
                <c:pt idx="1602">
                  <c:v>19/02/2012 0:00</c:v>
                </c:pt>
                <c:pt idx="1603">
                  <c:v>20/02/2012 0:00</c:v>
                </c:pt>
                <c:pt idx="1604">
                  <c:v>21/02/2012 0:00</c:v>
                </c:pt>
                <c:pt idx="1605">
                  <c:v>22/02/2012 0:00</c:v>
                </c:pt>
                <c:pt idx="1606">
                  <c:v>23/02/2012 0:00</c:v>
                </c:pt>
                <c:pt idx="1607">
                  <c:v>24/02/2012 0:00</c:v>
                </c:pt>
                <c:pt idx="1608">
                  <c:v>25/02/2012 0:00</c:v>
                </c:pt>
                <c:pt idx="1609">
                  <c:v>26/02/2012 0:00</c:v>
                </c:pt>
                <c:pt idx="1610">
                  <c:v>27/02/2012 0:00</c:v>
                </c:pt>
                <c:pt idx="1611">
                  <c:v>28/02/2012 0:00</c:v>
                </c:pt>
                <c:pt idx="1612">
                  <c:v>29/02/2012 0:00</c:v>
                </c:pt>
                <c:pt idx="1613">
                  <c:v>1/03/2012 0:00</c:v>
                </c:pt>
                <c:pt idx="1614">
                  <c:v>2/03/2012 0:00</c:v>
                </c:pt>
                <c:pt idx="1615">
                  <c:v>3/03/2012 0:00</c:v>
                </c:pt>
                <c:pt idx="1616">
                  <c:v>4/03/2012 0:00</c:v>
                </c:pt>
                <c:pt idx="1617">
                  <c:v>5/03/2012 0:00</c:v>
                </c:pt>
                <c:pt idx="1618">
                  <c:v>6/03/2012 0:00</c:v>
                </c:pt>
                <c:pt idx="1619">
                  <c:v>7/03/2012 0:00</c:v>
                </c:pt>
                <c:pt idx="1620">
                  <c:v>8/03/2012 0:00</c:v>
                </c:pt>
                <c:pt idx="1621">
                  <c:v>9/03/2012 0:00</c:v>
                </c:pt>
                <c:pt idx="1622">
                  <c:v>10/03/2012 0:00</c:v>
                </c:pt>
                <c:pt idx="1623">
                  <c:v>11/03/2012 0:00</c:v>
                </c:pt>
                <c:pt idx="1624">
                  <c:v>12/03/2012 0:00</c:v>
                </c:pt>
                <c:pt idx="1625">
                  <c:v>13/03/2012 0:00</c:v>
                </c:pt>
                <c:pt idx="1626">
                  <c:v>14/03/2012 0:00</c:v>
                </c:pt>
                <c:pt idx="1627">
                  <c:v>15/03/2012 0:00</c:v>
                </c:pt>
                <c:pt idx="1628">
                  <c:v>16/03/2012 0:00</c:v>
                </c:pt>
                <c:pt idx="1629">
                  <c:v>17/03/2012 0:00</c:v>
                </c:pt>
                <c:pt idx="1630">
                  <c:v>18/03/2012 0:00</c:v>
                </c:pt>
                <c:pt idx="1631">
                  <c:v>19/03/2012 0:00</c:v>
                </c:pt>
                <c:pt idx="1632">
                  <c:v>20/03/2012 0:00</c:v>
                </c:pt>
                <c:pt idx="1633">
                  <c:v>21/03/2012 0:00</c:v>
                </c:pt>
                <c:pt idx="1634">
                  <c:v>22/03/2012 0:00</c:v>
                </c:pt>
                <c:pt idx="1635">
                  <c:v>23/03/2012 0:00</c:v>
                </c:pt>
                <c:pt idx="1636">
                  <c:v>24/03/2012 0:00</c:v>
                </c:pt>
                <c:pt idx="1637">
                  <c:v>25/03/2012 0:00</c:v>
                </c:pt>
                <c:pt idx="1638">
                  <c:v>26/03/2012 0:00</c:v>
                </c:pt>
                <c:pt idx="1639">
                  <c:v>27/03/2012 0:00</c:v>
                </c:pt>
                <c:pt idx="1640">
                  <c:v>28/03/2012 0:00</c:v>
                </c:pt>
                <c:pt idx="1641">
                  <c:v>29/03/2012 0:00</c:v>
                </c:pt>
                <c:pt idx="1642">
                  <c:v>30/03/2012 0:00</c:v>
                </c:pt>
                <c:pt idx="1643">
                  <c:v>31/03/2012 0:00</c:v>
                </c:pt>
                <c:pt idx="1644">
                  <c:v>1/04/2012 0:00</c:v>
                </c:pt>
                <c:pt idx="1645">
                  <c:v>2/04/2012 0:00</c:v>
                </c:pt>
                <c:pt idx="1646">
                  <c:v>3/04/2012 0:00</c:v>
                </c:pt>
                <c:pt idx="1647">
                  <c:v>4/04/2012 0:00</c:v>
                </c:pt>
                <c:pt idx="1648">
                  <c:v>5/04/2012 0:00</c:v>
                </c:pt>
                <c:pt idx="1649">
                  <c:v>6/04/2012 0:00</c:v>
                </c:pt>
                <c:pt idx="1650">
                  <c:v>7/04/2012 0:00</c:v>
                </c:pt>
                <c:pt idx="1651">
                  <c:v>8/04/2012 0:00</c:v>
                </c:pt>
                <c:pt idx="1652">
                  <c:v>9/04/2012 0:00</c:v>
                </c:pt>
                <c:pt idx="1653">
                  <c:v>10/04/2012 0:00</c:v>
                </c:pt>
                <c:pt idx="1654">
                  <c:v>11/04/2012 0:00</c:v>
                </c:pt>
                <c:pt idx="1655">
                  <c:v>12/04/2012 0:00</c:v>
                </c:pt>
                <c:pt idx="1656">
                  <c:v>13/04/2012 0:00</c:v>
                </c:pt>
                <c:pt idx="1657">
                  <c:v>14/04/2012 0:00</c:v>
                </c:pt>
                <c:pt idx="1658">
                  <c:v>15/04/2012 0:00</c:v>
                </c:pt>
                <c:pt idx="1659">
                  <c:v>16/04/2012 0:00</c:v>
                </c:pt>
                <c:pt idx="1660">
                  <c:v>17/04/2012 0:00</c:v>
                </c:pt>
                <c:pt idx="1661">
                  <c:v>18/04/2012 0:00</c:v>
                </c:pt>
                <c:pt idx="1662">
                  <c:v>19/04/2012 0:00</c:v>
                </c:pt>
                <c:pt idx="1663">
                  <c:v>20/04/2012 0:00</c:v>
                </c:pt>
                <c:pt idx="1664">
                  <c:v>21/04/2012 0:00</c:v>
                </c:pt>
                <c:pt idx="1665">
                  <c:v>22/04/2012 0:00</c:v>
                </c:pt>
                <c:pt idx="1666">
                  <c:v>23/04/2012 0:00</c:v>
                </c:pt>
                <c:pt idx="1667">
                  <c:v>24/04/2012 0:00</c:v>
                </c:pt>
                <c:pt idx="1668">
                  <c:v>25/04/2012 0:00</c:v>
                </c:pt>
                <c:pt idx="1669">
                  <c:v>26/04/2012 0:00</c:v>
                </c:pt>
                <c:pt idx="1670">
                  <c:v>27/04/2012 0:00</c:v>
                </c:pt>
                <c:pt idx="1671">
                  <c:v>28/04/2012 0:00</c:v>
                </c:pt>
                <c:pt idx="1672">
                  <c:v>29/04/2012 0:00</c:v>
                </c:pt>
                <c:pt idx="1673">
                  <c:v>30/04/2012 0:00</c:v>
                </c:pt>
                <c:pt idx="1674">
                  <c:v>1/05/2012 0:00</c:v>
                </c:pt>
                <c:pt idx="1675">
                  <c:v>2/05/2012 0:00</c:v>
                </c:pt>
                <c:pt idx="1676">
                  <c:v>3/05/2012 0:00</c:v>
                </c:pt>
                <c:pt idx="1677">
                  <c:v>4/05/2012 0:00</c:v>
                </c:pt>
                <c:pt idx="1678">
                  <c:v>5/05/2012 0:00</c:v>
                </c:pt>
                <c:pt idx="1679">
                  <c:v>6/05/2012 0:00</c:v>
                </c:pt>
                <c:pt idx="1680">
                  <c:v>7/05/2012 0:00</c:v>
                </c:pt>
                <c:pt idx="1681">
                  <c:v>8/05/2012 0:00</c:v>
                </c:pt>
                <c:pt idx="1682">
                  <c:v>9/05/2012 0:00</c:v>
                </c:pt>
                <c:pt idx="1683">
                  <c:v>10/05/2012 0:00</c:v>
                </c:pt>
                <c:pt idx="1684">
                  <c:v>11/05/2012 0:00</c:v>
                </c:pt>
                <c:pt idx="1685">
                  <c:v>12/05/2012 0:00</c:v>
                </c:pt>
                <c:pt idx="1686">
                  <c:v>13/05/2012 0:00</c:v>
                </c:pt>
                <c:pt idx="1687">
                  <c:v>14/05/2012 0:00</c:v>
                </c:pt>
                <c:pt idx="1688">
                  <c:v>15/05/2012 0:00</c:v>
                </c:pt>
                <c:pt idx="1689">
                  <c:v>16/05/2012 0:00</c:v>
                </c:pt>
                <c:pt idx="1690">
                  <c:v>17/05/2012 0:00</c:v>
                </c:pt>
                <c:pt idx="1691">
                  <c:v>18/05/2012 0:00</c:v>
                </c:pt>
                <c:pt idx="1692">
                  <c:v>19/05/2012 0:00</c:v>
                </c:pt>
                <c:pt idx="1693">
                  <c:v>20/05/2012 0:00</c:v>
                </c:pt>
                <c:pt idx="1694">
                  <c:v>21/05/2012 0:00</c:v>
                </c:pt>
                <c:pt idx="1695">
                  <c:v>22/05/2012 0:00</c:v>
                </c:pt>
                <c:pt idx="1696">
                  <c:v>23/05/2012 0:00</c:v>
                </c:pt>
                <c:pt idx="1697">
                  <c:v>24/05/2012 0:00</c:v>
                </c:pt>
                <c:pt idx="1698">
                  <c:v>25/05/2012 0:00</c:v>
                </c:pt>
                <c:pt idx="1699">
                  <c:v>26/05/2012 0:00</c:v>
                </c:pt>
                <c:pt idx="1700">
                  <c:v>27/05/2012 0:00</c:v>
                </c:pt>
                <c:pt idx="1701">
                  <c:v>28/05/2012 0:00</c:v>
                </c:pt>
                <c:pt idx="1702">
                  <c:v>29/05/2012 0:00</c:v>
                </c:pt>
                <c:pt idx="1703">
                  <c:v>30/05/2012 0:00</c:v>
                </c:pt>
                <c:pt idx="1704">
                  <c:v>31/05/2012 0:00</c:v>
                </c:pt>
                <c:pt idx="1705">
                  <c:v>1/06/2012 0:00</c:v>
                </c:pt>
                <c:pt idx="1706">
                  <c:v>2/06/2012 0:00</c:v>
                </c:pt>
                <c:pt idx="1707">
                  <c:v>3/06/2012 0:00</c:v>
                </c:pt>
                <c:pt idx="1708">
                  <c:v>4/06/2012 0:00</c:v>
                </c:pt>
                <c:pt idx="1709">
                  <c:v>5/06/2012 0:00</c:v>
                </c:pt>
                <c:pt idx="1710">
                  <c:v>6/06/2012 0:00</c:v>
                </c:pt>
                <c:pt idx="1711">
                  <c:v>7/06/2012 0:00</c:v>
                </c:pt>
                <c:pt idx="1712">
                  <c:v>8/06/2012 0:00</c:v>
                </c:pt>
                <c:pt idx="1713">
                  <c:v>9/06/2012 0:00</c:v>
                </c:pt>
                <c:pt idx="1714">
                  <c:v>10/06/2012 0:00</c:v>
                </c:pt>
                <c:pt idx="1715">
                  <c:v>11/06/2012 0:00</c:v>
                </c:pt>
                <c:pt idx="1716">
                  <c:v>12/06/2012 0:00</c:v>
                </c:pt>
                <c:pt idx="1717">
                  <c:v>13/06/2012 0:00</c:v>
                </c:pt>
                <c:pt idx="1718">
                  <c:v>14/06/2012 0:00</c:v>
                </c:pt>
                <c:pt idx="1719">
                  <c:v>15/06/2012 0:00</c:v>
                </c:pt>
                <c:pt idx="1720">
                  <c:v>16/06/2012 0:00</c:v>
                </c:pt>
                <c:pt idx="1721">
                  <c:v>17/06/2012 0:00</c:v>
                </c:pt>
                <c:pt idx="1722">
                  <c:v>18/06/2012 0:00</c:v>
                </c:pt>
                <c:pt idx="1723">
                  <c:v>19/06/2012 0:00</c:v>
                </c:pt>
                <c:pt idx="1724">
                  <c:v>20/06/2012 0:00</c:v>
                </c:pt>
                <c:pt idx="1725">
                  <c:v>21/06/2012 0:00</c:v>
                </c:pt>
                <c:pt idx="1726">
                  <c:v>22/06/2012 0:00</c:v>
                </c:pt>
                <c:pt idx="1727">
                  <c:v>23/06/2012 0:00</c:v>
                </c:pt>
                <c:pt idx="1728">
                  <c:v>24/06/2012 0:00</c:v>
                </c:pt>
                <c:pt idx="1729">
                  <c:v>25/06/2012 0:00</c:v>
                </c:pt>
                <c:pt idx="1730">
                  <c:v>26/06/2012 0:00</c:v>
                </c:pt>
                <c:pt idx="1731">
                  <c:v>27/06/2012 0:00</c:v>
                </c:pt>
                <c:pt idx="1732">
                  <c:v>28/06/2012 0:00</c:v>
                </c:pt>
                <c:pt idx="1733">
                  <c:v>29/06/2012 0:00</c:v>
                </c:pt>
                <c:pt idx="1734">
                  <c:v>30/06/2012 0:00</c:v>
                </c:pt>
                <c:pt idx="1735">
                  <c:v>1/07/2012 0:00</c:v>
                </c:pt>
                <c:pt idx="1736">
                  <c:v>2/07/2012 0:00</c:v>
                </c:pt>
                <c:pt idx="1737">
                  <c:v>3/07/2012 0:00</c:v>
                </c:pt>
                <c:pt idx="1738">
                  <c:v>4/07/2012 0:00</c:v>
                </c:pt>
                <c:pt idx="1739">
                  <c:v>5/07/2012 0:00</c:v>
                </c:pt>
                <c:pt idx="1740">
                  <c:v>6/07/2012 0:00</c:v>
                </c:pt>
                <c:pt idx="1741">
                  <c:v>7/07/2012 0:00</c:v>
                </c:pt>
                <c:pt idx="1742">
                  <c:v>8/07/2012 0:00</c:v>
                </c:pt>
                <c:pt idx="1743">
                  <c:v>9/07/2012 0:00</c:v>
                </c:pt>
                <c:pt idx="1744">
                  <c:v>10/07/2012 0:00</c:v>
                </c:pt>
                <c:pt idx="1745">
                  <c:v>11/07/2012 0:00</c:v>
                </c:pt>
                <c:pt idx="1746">
                  <c:v>12/07/2012 0:00</c:v>
                </c:pt>
                <c:pt idx="1747">
                  <c:v>13/07/2012 0:00</c:v>
                </c:pt>
                <c:pt idx="1748">
                  <c:v>14/07/2012 0:00</c:v>
                </c:pt>
                <c:pt idx="1749">
                  <c:v>15/07/2012 0:00</c:v>
                </c:pt>
                <c:pt idx="1750">
                  <c:v>16/07/2012 0:00</c:v>
                </c:pt>
                <c:pt idx="1751">
                  <c:v>17/07/2012 0:00</c:v>
                </c:pt>
                <c:pt idx="1752">
                  <c:v>18/07/2012 0:00</c:v>
                </c:pt>
                <c:pt idx="1753">
                  <c:v>19/07/2012 0:00</c:v>
                </c:pt>
                <c:pt idx="1754">
                  <c:v>20/07/2012 0:00</c:v>
                </c:pt>
                <c:pt idx="1755">
                  <c:v>21/07/2012 0:00</c:v>
                </c:pt>
                <c:pt idx="1756">
                  <c:v>22/07/2012 0:00</c:v>
                </c:pt>
                <c:pt idx="1757">
                  <c:v>23/07/2012 0:00</c:v>
                </c:pt>
                <c:pt idx="1758">
                  <c:v>24/07/2012 0:00</c:v>
                </c:pt>
                <c:pt idx="1759">
                  <c:v>25/07/2012 0:00</c:v>
                </c:pt>
                <c:pt idx="1760">
                  <c:v>26/07/2012 0:00</c:v>
                </c:pt>
                <c:pt idx="1761">
                  <c:v>27/07/2012 0:00</c:v>
                </c:pt>
                <c:pt idx="1762">
                  <c:v>28/07/2012 0:00</c:v>
                </c:pt>
                <c:pt idx="1763">
                  <c:v>29/07/2012 0:00</c:v>
                </c:pt>
                <c:pt idx="1764">
                  <c:v>30/07/2012 0:00</c:v>
                </c:pt>
                <c:pt idx="1765">
                  <c:v>31/07/2012 0:00</c:v>
                </c:pt>
                <c:pt idx="1766">
                  <c:v>1/08/2012 0:00</c:v>
                </c:pt>
                <c:pt idx="1767">
                  <c:v>2/08/2012 0:00</c:v>
                </c:pt>
                <c:pt idx="1768">
                  <c:v>3/08/2012 0:00</c:v>
                </c:pt>
                <c:pt idx="1769">
                  <c:v>4/08/2012 0:00</c:v>
                </c:pt>
                <c:pt idx="1770">
                  <c:v>5/08/2012 0:00</c:v>
                </c:pt>
                <c:pt idx="1771">
                  <c:v>6/08/2012 0:00</c:v>
                </c:pt>
                <c:pt idx="1772">
                  <c:v>7/08/2012 0:00</c:v>
                </c:pt>
                <c:pt idx="1773">
                  <c:v>8/08/2012 0:00</c:v>
                </c:pt>
                <c:pt idx="1774">
                  <c:v>9/08/2012 0:00</c:v>
                </c:pt>
                <c:pt idx="1775">
                  <c:v>10/08/2012 0:00</c:v>
                </c:pt>
                <c:pt idx="1776">
                  <c:v>11/08/2012 0:00</c:v>
                </c:pt>
                <c:pt idx="1777">
                  <c:v>12/08/2012 0:00</c:v>
                </c:pt>
                <c:pt idx="1778">
                  <c:v>13/08/2012 0:00</c:v>
                </c:pt>
                <c:pt idx="1779">
                  <c:v>14/08/2012 0:00</c:v>
                </c:pt>
                <c:pt idx="1780">
                  <c:v>15/08/2012 0:00</c:v>
                </c:pt>
                <c:pt idx="1781">
                  <c:v>16/08/2012 0:00</c:v>
                </c:pt>
                <c:pt idx="1782">
                  <c:v>17/08/2012 0:00</c:v>
                </c:pt>
                <c:pt idx="1783">
                  <c:v>18/08/2012 0:00</c:v>
                </c:pt>
                <c:pt idx="1784">
                  <c:v>19/08/2012 0:00</c:v>
                </c:pt>
                <c:pt idx="1785">
                  <c:v>20/08/2012 0:00</c:v>
                </c:pt>
                <c:pt idx="1786">
                  <c:v>21/08/2012 0:00</c:v>
                </c:pt>
                <c:pt idx="1787">
                  <c:v>22/08/2012 0:00</c:v>
                </c:pt>
                <c:pt idx="1788">
                  <c:v>23/08/2012 0:00</c:v>
                </c:pt>
                <c:pt idx="1789">
                  <c:v>24/08/2012 0:00</c:v>
                </c:pt>
                <c:pt idx="1790">
                  <c:v>25/08/2012 0:00</c:v>
                </c:pt>
                <c:pt idx="1791">
                  <c:v>26/08/2012 0:00</c:v>
                </c:pt>
                <c:pt idx="1792">
                  <c:v>27/08/2012 0:00</c:v>
                </c:pt>
                <c:pt idx="1793">
                  <c:v>28/08/2012 0:00</c:v>
                </c:pt>
                <c:pt idx="1794">
                  <c:v>29/08/2012 0:00</c:v>
                </c:pt>
                <c:pt idx="1795">
                  <c:v>30/08/2012 0:00</c:v>
                </c:pt>
                <c:pt idx="1796">
                  <c:v>31/08/2012 0:00</c:v>
                </c:pt>
                <c:pt idx="1797">
                  <c:v>1/09/2012 0:00</c:v>
                </c:pt>
                <c:pt idx="1798">
                  <c:v>2/09/2012 0:00</c:v>
                </c:pt>
                <c:pt idx="1799">
                  <c:v>3/09/2012 0:00</c:v>
                </c:pt>
                <c:pt idx="1800">
                  <c:v>4/09/2012 0:00</c:v>
                </c:pt>
                <c:pt idx="1801">
                  <c:v>5/09/2012 0:00</c:v>
                </c:pt>
                <c:pt idx="1802">
                  <c:v>6/09/2012 0:00</c:v>
                </c:pt>
                <c:pt idx="1803">
                  <c:v>7/09/2012 0:00</c:v>
                </c:pt>
                <c:pt idx="1804">
                  <c:v>8/09/2012 0:00</c:v>
                </c:pt>
                <c:pt idx="1805">
                  <c:v>9/09/2012 0:00</c:v>
                </c:pt>
                <c:pt idx="1806">
                  <c:v>10/09/2012 0:00</c:v>
                </c:pt>
                <c:pt idx="1807">
                  <c:v>11/09/2012 0:00</c:v>
                </c:pt>
                <c:pt idx="1808">
                  <c:v>12/09/2012 0:00</c:v>
                </c:pt>
                <c:pt idx="1809">
                  <c:v>13/09/2012 0:00</c:v>
                </c:pt>
                <c:pt idx="1810">
                  <c:v>14/09/2012 0:00</c:v>
                </c:pt>
                <c:pt idx="1811">
                  <c:v>15/09/2012 0:00</c:v>
                </c:pt>
                <c:pt idx="1812">
                  <c:v>16/09/2012 0:00</c:v>
                </c:pt>
                <c:pt idx="1813">
                  <c:v>17/09/2012 0:00</c:v>
                </c:pt>
                <c:pt idx="1814">
                  <c:v>18/09/2012 0:00</c:v>
                </c:pt>
                <c:pt idx="1815">
                  <c:v>19/09/2012 0:00</c:v>
                </c:pt>
                <c:pt idx="1816">
                  <c:v>20/09/2012 0:00</c:v>
                </c:pt>
                <c:pt idx="1817">
                  <c:v>21/09/2012 0:00</c:v>
                </c:pt>
                <c:pt idx="1818">
                  <c:v>22/09/2012 0:00</c:v>
                </c:pt>
                <c:pt idx="1819">
                  <c:v>23/09/2012 0:00</c:v>
                </c:pt>
                <c:pt idx="1820">
                  <c:v>24/09/2012 0:00</c:v>
                </c:pt>
                <c:pt idx="1821">
                  <c:v>25/09/2012 0:00</c:v>
                </c:pt>
                <c:pt idx="1822">
                  <c:v>26/09/2012 0:00</c:v>
                </c:pt>
                <c:pt idx="1823">
                  <c:v>27/09/2012 0:00</c:v>
                </c:pt>
                <c:pt idx="1824">
                  <c:v>28/09/2012 0:00</c:v>
                </c:pt>
                <c:pt idx="1825">
                  <c:v>29/09/2012 0:00</c:v>
                </c:pt>
                <c:pt idx="1826">
                  <c:v>30/09/2012 0:00</c:v>
                </c:pt>
                <c:pt idx="1827">
                  <c:v>1/10/2012 0:00</c:v>
                </c:pt>
                <c:pt idx="1828">
                  <c:v>2/10/2012 0:00</c:v>
                </c:pt>
                <c:pt idx="1829">
                  <c:v>3/10/2012 0:00</c:v>
                </c:pt>
                <c:pt idx="1830">
                  <c:v>4/10/2012 0:00</c:v>
                </c:pt>
                <c:pt idx="1831">
                  <c:v>5/10/2012 0:00</c:v>
                </c:pt>
                <c:pt idx="1832">
                  <c:v>6/10/2012 0:00</c:v>
                </c:pt>
                <c:pt idx="1833">
                  <c:v>7/10/2012 0:00</c:v>
                </c:pt>
                <c:pt idx="1834">
                  <c:v>8/10/2012 0:00</c:v>
                </c:pt>
                <c:pt idx="1835">
                  <c:v>9/10/2012 0:00</c:v>
                </c:pt>
                <c:pt idx="1836">
                  <c:v>10/10/2012 0:00</c:v>
                </c:pt>
                <c:pt idx="1837">
                  <c:v>11/10/2012 0:00</c:v>
                </c:pt>
                <c:pt idx="1838">
                  <c:v>12/10/2012 0:00</c:v>
                </c:pt>
                <c:pt idx="1839">
                  <c:v>13/10/2012 0:00</c:v>
                </c:pt>
                <c:pt idx="1840">
                  <c:v>14/10/2012 0:00</c:v>
                </c:pt>
                <c:pt idx="1841">
                  <c:v>15/10/2012 0:00</c:v>
                </c:pt>
                <c:pt idx="1842">
                  <c:v>16/10/2012 0:00</c:v>
                </c:pt>
                <c:pt idx="1843">
                  <c:v>17/10/2012 0:00</c:v>
                </c:pt>
                <c:pt idx="1844">
                  <c:v>18/10/2012 0:00</c:v>
                </c:pt>
                <c:pt idx="1845">
                  <c:v>19/10/2012 0:00</c:v>
                </c:pt>
                <c:pt idx="1846">
                  <c:v>20/10/2012 0:00</c:v>
                </c:pt>
                <c:pt idx="1847">
                  <c:v>21/10/2012 0:00</c:v>
                </c:pt>
                <c:pt idx="1848">
                  <c:v>22/10/2012 0:00</c:v>
                </c:pt>
                <c:pt idx="1849">
                  <c:v>23/10/2012 0:00</c:v>
                </c:pt>
                <c:pt idx="1850">
                  <c:v>24/10/2012 0:00</c:v>
                </c:pt>
                <c:pt idx="1851">
                  <c:v>25/10/2012 0:00</c:v>
                </c:pt>
                <c:pt idx="1852">
                  <c:v>26/10/2012 0:00</c:v>
                </c:pt>
                <c:pt idx="1853">
                  <c:v>27/10/2012 0:00</c:v>
                </c:pt>
                <c:pt idx="1854">
                  <c:v>28/10/2012 0:00</c:v>
                </c:pt>
                <c:pt idx="1855">
                  <c:v>29/10/2012 0:00</c:v>
                </c:pt>
                <c:pt idx="1856">
                  <c:v>30/10/2012 0:00</c:v>
                </c:pt>
                <c:pt idx="1857">
                  <c:v>31/10/2012 0:00</c:v>
                </c:pt>
                <c:pt idx="1858">
                  <c:v>1/11/2012 0:00</c:v>
                </c:pt>
                <c:pt idx="1859">
                  <c:v>2/11/2012 0:00</c:v>
                </c:pt>
                <c:pt idx="1860">
                  <c:v>3/11/2012 0:00</c:v>
                </c:pt>
                <c:pt idx="1861">
                  <c:v>4/11/2012 0:00</c:v>
                </c:pt>
                <c:pt idx="1862">
                  <c:v>5/11/2012 0:00</c:v>
                </c:pt>
                <c:pt idx="1863">
                  <c:v>6/11/2012 0:00</c:v>
                </c:pt>
                <c:pt idx="1864">
                  <c:v>7/11/2012 0:00</c:v>
                </c:pt>
                <c:pt idx="1865">
                  <c:v>8/11/2012 0:00</c:v>
                </c:pt>
                <c:pt idx="1866">
                  <c:v>9/11/2012 0:00</c:v>
                </c:pt>
                <c:pt idx="1867">
                  <c:v>10/11/2012 0:00</c:v>
                </c:pt>
                <c:pt idx="1868">
                  <c:v>11/11/2012 0:00</c:v>
                </c:pt>
                <c:pt idx="1869">
                  <c:v>12/11/2012 0:00</c:v>
                </c:pt>
                <c:pt idx="1870">
                  <c:v>13/11/2012 0:00</c:v>
                </c:pt>
                <c:pt idx="1871">
                  <c:v>14/11/2012 0:00</c:v>
                </c:pt>
                <c:pt idx="1872">
                  <c:v>15/11/2012 0:00</c:v>
                </c:pt>
                <c:pt idx="1873">
                  <c:v>16/11/2012 0:00</c:v>
                </c:pt>
                <c:pt idx="1874">
                  <c:v>17/11/2012 0:00</c:v>
                </c:pt>
                <c:pt idx="1875">
                  <c:v>18/11/2012 0:00</c:v>
                </c:pt>
                <c:pt idx="1876">
                  <c:v>19/11/2012 0:00</c:v>
                </c:pt>
                <c:pt idx="1877">
                  <c:v>20/11/2012 0:00</c:v>
                </c:pt>
                <c:pt idx="1878">
                  <c:v>21/11/2012 0:00</c:v>
                </c:pt>
                <c:pt idx="1879">
                  <c:v>22/11/2012 0:00</c:v>
                </c:pt>
                <c:pt idx="1880">
                  <c:v>23/11/2012 0:00</c:v>
                </c:pt>
                <c:pt idx="1881">
                  <c:v>24/11/2012 0:00</c:v>
                </c:pt>
                <c:pt idx="1882">
                  <c:v>25/11/2012 0:00</c:v>
                </c:pt>
                <c:pt idx="1883">
                  <c:v>26/11/2012 0:00</c:v>
                </c:pt>
                <c:pt idx="1884">
                  <c:v>27/11/2012 0:00</c:v>
                </c:pt>
                <c:pt idx="1885">
                  <c:v>28/11/2012 0:00</c:v>
                </c:pt>
                <c:pt idx="1886">
                  <c:v>29/11/2012 0:00</c:v>
                </c:pt>
                <c:pt idx="1887">
                  <c:v>30/11/2012 0:00</c:v>
                </c:pt>
                <c:pt idx="1888">
                  <c:v>1/12/2012 0:00</c:v>
                </c:pt>
                <c:pt idx="1889">
                  <c:v>2/12/2012 0:00</c:v>
                </c:pt>
                <c:pt idx="1890">
                  <c:v>3/12/2012 0:00</c:v>
                </c:pt>
                <c:pt idx="1891">
                  <c:v>4/12/2012 0:00</c:v>
                </c:pt>
                <c:pt idx="1892">
                  <c:v>5/12/2012 0:00</c:v>
                </c:pt>
                <c:pt idx="1893">
                  <c:v>6/12/2012 0:00</c:v>
                </c:pt>
                <c:pt idx="1894">
                  <c:v>7/12/2012 0:00</c:v>
                </c:pt>
                <c:pt idx="1895">
                  <c:v>8/12/2012 0:00</c:v>
                </c:pt>
                <c:pt idx="1896">
                  <c:v>9/12/2012 0:00</c:v>
                </c:pt>
                <c:pt idx="1897">
                  <c:v>10/12/2012 0:00</c:v>
                </c:pt>
                <c:pt idx="1898">
                  <c:v>11/12/2012 0:00</c:v>
                </c:pt>
                <c:pt idx="1899">
                  <c:v>12/12/2012 0:00</c:v>
                </c:pt>
                <c:pt idx="1900">
                  <c:v>13/12/2012 0:00</c:v>
                </c:pt>
                <c:pt idx="1901">
                  <c:v>14/12/2012 0:00</c:v>
                </c:pt>
                <c:pt idx="1902">
                  <c:v>15/12/2012 0:00</c:v>
                </c:pt>
                <c:pt idx="1903">
                  <c:v>16/12/2012 0:00</c:v>
                </c:pt>
                <c:pt idx="1904">
                  <c:v>17/12/2012 0:00</c:v>
                </c:pt>
                <c:pt idx="1905">
                  <c:v>18/12/2012 0:00</c:v>
                </c:pt>
                <c:pt idx="1906">
                  <c:v>19/12/2012 0:00</c:v>
                </c:pt>
                <c:pt idx="1907">
                  <c:v>20/12/2012 0:00</c:v>
                </c:pt>
                <c:pt idx="1908">
                  <c:v>21/12/2012 0:00</c:v>
                </c:pt>
                <c:pt idx="1909">
                  <c:v>22/12/2012 0:00</c:v>
                </c:pt>
                <c:pt idx="1910">
                  <c:v>23/12/2012 0:00</c:v>
                </c:pt>
                <c:pt idx="1911">
                  <c:v>24/12/2012 0:00</c:v>
                </c:pt>
                <c:pt idx="1912">
                  <c:v>25/12/2012 0:00</c:v>
                </c:pt>
                <c:pt idx="1913">
                  <c:v>26/12/2012 0:00</c:v>
                </c:pt>
                <c:pt idx="1914">
                  <c:v>27/12/2012 0:00</c:v>
                </c:pt>
                <c:pt idx="1915">
                  <c:v>28/12/2012 0:00</c:v>
                </c:pt>
                <c:pt idx="1916">
                  <c:v>29/12/2012 0:00</c:v>
                </c:pt>
                <c:pt idx="1917">
                  <c:v>30/12/2012 0:00</c:v>
                </c:pt>
                <c:pt idx="1918">
                  <c:v>31/12/2012 0:00</c:v>
                </c:pt>
                <c:pt idx="1919">
                  <c:v>1/01/2013 0:00</c:v>
                </c:pt>
                <c:pt idx="1920">
                  <c:v>2/01/2013 0:00</c:v>
                </c:pt>
                <c:pt idx="1921">
                  <c:v>3/01/2013 0:00</c:v>
                </c:pt>
                <c:pt idx="1922">
                  <c:v>4/01/2013 0:00</c:v>
                </c:pt>
                <c:pt idx="1923">
                  <c:v>5/01/2013 0:00</c:v>
                </c:pt>
                <c:pt idx="1924">
                  <c:v>6/01/2013 0:00</c:v>
                </c:pt>
                <c:pt idx="1925">
                  <c:v>7/01/2013 0:00</c:v>
                </c:pt>
                <c:pt idx="1926">
                  <c:v>8/01/2013 0:00</c:v>
                </c:pt>
                <c:pt idx="1927">
                  <c:v>9/01/2013 0:00</c:v>
                </c:pt>
                <c:pt idx="1928">
                  <c:v>10/01/2013 0:00</c:v>
                </c:pt>
                <c:pt idx="1929">
                  <c:v>11/01/2013 0:00</c:v>
                </c:pt>
                <c:pt idx="1930">
                  <c:v>12/01/2013 0:00</c:v>
                </c:pt>
                <c:pt idx="1931">
                  <c:v>13/01/2013 0:00</c:v>
                </c:pt>
                <c:pt idx="1932">
                  <c:v>14/01/2013 0:00</c:v>
                </c:pt>
                <c:pt idx="1933">
                  <c:v>15/01/2013 0:00</c:v>
                </c:pt>
                <c:pt idx="1934">
                  <c:v>16/01/2013 0:00</c:v>
                </c:pt>
                <c:pt idx="1935">
                  <c:v>17/01/2013 0:00</c:v>
                </c:pt>
                <c:pt idx="1936">
                  <c:v>18/01/2013 0:00</c:v>
                </c:pt>
                <c:pt idx="1937">
                  <c:v>19/01/2013 0:00</c:v>
                </c:pt>
                <c:pt idx="1938">
                  <c:v>20/01/2013 0:00</c:v>
                </c:pt>
                <c:pt idx="1939">
                  <c:v>21/01/2013 0:00</c:v>
                </c:pt>
                <c:pt idx="1940">
                  <c:v>22/01/2013 0:00</c:v>
                </c:pt>
                <c:pt idx="1941">
                  <c:v>23/01/2013 0:00</c:v>
                </c:pt>
                <c:pt idx="1942">
                  <c:v>24/01/2013 0:00</c:v>
                </c:pt>
                <c:pt idx="1943">
                  <c:v>25/01/2013 0:00</c:v>
                </c:pt>
                <c:pt idx="1944">
                  <c:v>26/01/2013 0:00</c:v>
                </c:pt>
                <c:pt idx="1945">
                  <c:v>27/01/2013 0:00</c:v>
                </c:pt>
                <c:pt idx="1946">
                  <c:v>28/01/2013 0:00</c:v>
                </c:pt>
                <c:pt idx="1947">
                  <c:v>29/01/2013 0:00</c:v>
                </c:pt>
                <c:pt idx="1948">
                  <c:v>30/01/2013 0:00</c:v>
                </c:pt>
                <c:pt idx="1949">
                  <c:v>31/01/2013 0:00</c:v>
                </c:pt>
                <c:pt idx="1950">
                  <c:v>1/02/2013 0:00</c:v>
                </c:pt>
                <c:pt idx="1951">
                  <c:v>2/02/2013 0:00</c:v>
                </c:pt>
                <c:pt idx="1952">
                  <c:v>3/02/2013 0:00</c:v>
                </c:pt>
                <c:pt idx="1953">
                  <c:v>4/02/2013 0:00</c:v>
                </c:pt>
                <c:pt idx="1954">
                  <c:v>5/02/2013 0:00</c:v>
                </c:pt>
                <c:pt idx="1955">
                  <c:v>6/02/2013 0:00</c:v>
                </c:pt>
                <c:pt idx="1956">
                  <c:v>7/02/2013 0:00</c:v>
                </c:pt>
                <c:pt idx="1957">
                  <c:v>8/02/2013 0:00</c:v>
                </c:pt>
                <c:pt idx="1958">
                  <c:v>9/02/2013 0:00</c:v>
                </c:pt>
                <c:pt idx="1959">
                  <c:v>10/02/2013 0:00</c:v>
                </c:pt>
                <c:pt idx="1960">
                  <c:v>11/02/2013 0:00</c:v>
                </c:pt>
                <c:pt idx="1961">
                  <c:v>12/02/2013 0:00</c:v>
                </c:pt>
                <c:pt idx="1962">
                  <c:v>13/02/2013 0:00</c:v>
                </c:pt>
                <c:pt idx="1963">
                  <c:v>14/02/2013 0:00</c:v>
                </c:pt>
                <c:pt idx="1964">
                  <c:v>15/02/2013 0:00</c:v>
                </c:pt>
                <c:pt idx="1965">
                  <c:v>16/02/2013 0:00</c:v>
                </c:pt>
                <c:pt idx="1966">
                  <c:v>17/02/2013 0:00</c:v>
                </c:pt>
                <c:pt idx="1967">
                  <c:v>18/02/2013 0:00</c:v>
                </c:pt>
                <c:pt idx="1968">
                  <c:v>19/02/2013 0:00</c:v>
                </c:pt>
                <c:pt idx="1969">
                  <c:v>20/02/2013 0:00</c:v>
                </c:pt>
                <c:pt idx="1970">
                  <c:v>21/02/2013 0:00</c:v>
                </c:pt>
                <c:pt idx="1971">
                  <c:v>22/02/2013 0:00</c:v>
                </c:pt>
                <c:pt idx="1972">
                  <c:v>23/02/2013 0:00</c:v>
                </c:pt>
                <c:pt idx="1973">
                  <c:v>24/02/2013 0:00</c:v>
                </c:pt>
                <c:pt idx="1974">
                  <c:v>25/02/2013 0:00</c:v>
                </c:pt>
                <c:pt idx="1975">
                  <c:v>26/02/2013 0:00</c:v>
                </c:pt>
                <c:pt idx="1976">
                  <c:v>27/02/2013 0:00</c:v>
                </c:pt>
                <c:pt idx="1977">
                  <c:v>28/02/2013 0:00</c:v>
                </c:pt>
                <c:pt idx="1978">
                  <c:v>1/03/2013 0:00</c:v>
                </c:pt>
                <c:pt idx="1979">
                  <c:v>2/03/2013 0:00</c:v>
                </c:pt>
                <c:pt idx="1980">
                  <c:v>3/03/2013 0:00</c:v>
                </c:pt>
                <c:pt idx="1981">
                  <c:v>4/03/2013 0:00</c:v>
                </c:pt>
                <c:pt idx="1982">
                  <c:v>5/03/2013 0:00</c:v>
                </c:pt>
                <c:pt idx="1983">
                  <c:v>6/03/2013 0:00</c:v>
                </c:pt>
                <c:pt idx="1984">
                  <c:v>7/03/2013 0:00</c:v>
                </c:pt>
                <c:pt idx="1985">
                  <c:v>8/03/2013 0:00</c:v>
                </c:pt>
                <c:pt idx="1986">
                  <c:v>9/03/2013 0:00</c:v>
                </c:pt>
                <c:pt idx="1987">
                  <c:v>10/03/2013 0:00</c:v>
                </c:pt>
                <c:pt idx="1988">
                  <c:v>11/03/2013 0:00</c:v>
                </c:pt>
                <c:pt idx="1989">
                  <c:v>12/03/2013 0:00</c:v>
                </c:pt>
                <c:pt idx="1990">
                  <c:v>13/03/2013 0:00</c:v>
                </c:pt>
                <c:pt idx="1991">
                  <c:v>14/03/2013 0:00</c:v>
                </c:pt>
                <c:pt idx="1992">
                  <c:v>15/03/2013 0:00</c:v>
                </c:pt>
                <c:pt idx="1993">
                  <c:v>16/03/2013 0:00</c:v>
                </c:pt>
                <c:pt idx="1994">
                  <c:v>17/03/2013 0:00</c:v>
                </c:pt>
                <c:pt idx="1995">
                  <c:v>18/03/2013 0:00</c:v>
                </c:pt>
                <c:pt idx="1996">
                  <c:v>19/03/2013 0:00</c:v>
                </c:pt>
                <c:pt idx="1997">
                  <c:v>20/03/2013 0:00</c:v>
                </c:pt>
                <c:pt idx="1998">
                  <c:v>21/03/2013 0:00</c:v>
                </c:pt>
                <c:pt idx="1999">
                  <c:v>22/03/2013 0:00</c:v>
                </c:pt>
                <c:pt idx="2000">
                  <c:v>23/03/2013 0:00</c:v>
                </c:pt>
                <c:pt idx="2001">
                  <c:v>24/03/2013 0:00</c:v>
                </c:pt>
                <c:pt idx="2002">
                  <c:v>25/03/2013 0:00</c:v>
                </c:pt>
                <c:pt idx="2003">
                  <c:v>26/03/2013 0:00</c:v>
                </c:pt>
                <c:pt idx="2004">
                  <c:v>27/03/2013 0:00</c:v>
                </c:pt>
                <c:pt idx="2005">
                  <c:v>28/03/2013 0:00</c:v>
                </c:pt>
                <c:pt idx="2006">
                  <c:v>29/03/2013 0:00</c:v>
                </c:pt>
                <c:pt idx="2007">
                  <c:v>30/03/2013 0:00</c:v>
                </c:pt>
                <c:pt idx="2008">
                  <c:v>31/03/2013 0:00</c:v>
                </c:pt>
                <c:pt idx="2009">
                  <c:v>1/04/2013 0:00</c:v>
                </c:pt>
                <c:pt idx="2010">
                  <c:v>2/04/2013 0:00</c:v>
                </c:pt>
                <c:pt idx="2011">
                  <c:v>3/04/2013 0:00</c:v>
                </c:pt>
                <c:pt idx="2012">
                  <c:v>4/04/2013 0:00</c:v>
                </c:pt>
                <c:pt idx="2013">
                  <c:v>5/04/2013 0:00</c:v>
                </c:pt>
                <c:pt idx="2014">
                  <c:v>6/04/2013 0:00</c:v>
                </c:pt>
                <c:pt idx="2015">
                  <c:v>7/04/2013 0:00</c:v>
                </c:pt>
                <c:pt idx="2016">
                  <c:v>8/04/2013 0:00</c:v>
                </c:pt>
                <c:pt idx="2017">
                  <c:v>9/04/2013 0:00</c:v>
                </c:pt>
                <c:pt idx="2018">
                  <c:v>10/04/2013 0:00</c:v>
                </c:pt>
                <c:pt idx="2019">
                  <c:v>11/04/2013 0:00</c:v>
                </c:pt>
                <c:pt idx="2020">
                  <c:v>12/04/2013 0:00</c:v>
                </c:pt>
                <c:pt idx="2021">
                  <c:v>13/04/2013 0:00</c:v>
                </c:pt>
                <c:pt idx="2022">
                  <c:v>14/04/2013 0:00</c:v>
                </c:pt>
                <c:pt idx="2023">
                  <c:v>15/04/2013 0:00</c:v>
                </c:pt>
                <c:pt idx="2024">
                  <c:v>16/04/2013 0:00</c:v>
                </c:pt>
                <c:pt idx="2025">
                  <c:v>17/04/2013 0:00</c:v>
                </c:pt>
                <c:pt idx="2026">
                  <c:v>18/04/2013 0:00</c:v>
                </c:pt>
                <c:pt idx="2027">
                  <c:v>19/04/2013 0:00</c:v>
                </c:pt>
                <c:pt idx="2028">
                  <c:v>20/04/2013 0:00</c:v>
                </c:pt>
                <c:pt idx="2029">
                  <c:v>21/04/2013 0:00</c:v>
                </c:pt>
                <c:pt idx="2030">
                  <c:v>22/04/2013 0:00</c:v>
                </c:pt>
                <c:pt idx="2031">
                  <c:v>23/04/2013 0:00</c:v>
                </c:pt>
                <c:pt idx="2032">
                  <c:v>24/04/2013 0:00</c:v>
                </c:pt>
                <c:pt idx="2033">
                  <c:v>25/04/2013 0:00</c:v>
                </c:pt>
                <c:pt idx="2034">
                  <c:v>26/04/2013 0:00</c:v>
                </c:pt>
                <c:pt idx="2035">
                  <c:v>27/04/2013 0:00</c:v>
                </c:pt>
                <c:pt idx="2036">
                  <c:v>28/04/2013 0:00</c:v>
                </c:pt>
                <c:pt idx="2037">
                  <c:v>29/04/2013 0:00</c:v>
                </c:pt>
                <c:pt idx="2038">
                  <c:v>30/04/2013 0:00</c:v>
                </c:pt>
                <c:pt idx="2039">
                  <c:v>1/05/2013 0:00</c:v>
                </c:pt>
                <c:pt idx="2040">
                  <c:v>2/05/2013 0:00</c:v>
                </c:pt>
                <c:pt idx="2041">
                  <c:v>3/05/2013 0:00</c:v>
                </c:pt>
                <c:pt idx="2042">
                  <c:v>4/05/2013 0:00</c:v>
                </c:pt>
                <c:pt idx="2043">
                  <c:v>5/05/2013 0:00</c:v>
                </c:pt>
                <c:pt idx="2044">
                  <c:v>6/05/2013 0:00</c:v>
                </c:pt>
                <c:pt idx="2045">
                  <c:v>7/05/2013 0:00</c:v>
                </c:pt>
                <c:pt idx="2046">
                  <c:v>8/05/2013 0:00</c:v>
                </c:pt>
                <c:pt idx="2047">
                  <c:v>9/05/2013 0:00</c:v>
                </c:pt>
                <c:pt idx="2048">
                  <c:v>10/05/2013 0:00</c:v>
                </c:pt>
                <c:pt idx="2049">
                  <c:v>11/05/2013 0:00</c:v>
                </c:pt>
                <c:pt idx="2050">
                  <c:v>12/05/2013 0:00</c:v>
                </c:pt>
                <c:pt idx="2051">
                  <c:v>13/05/2013 0:00</c:v>
                </c:pt>
                <c:pt idx="2052">
                  <c:v>14/05/2013 0:00</c:v>
                </c:pt>
                <c:pt idx="2053">
                  <c:v>15/05/2013 0:00</c:v>
                </c:pt>
                <c:pt idx="2054">
                  <c:v>16/05/2013 0:00</c:v>
                </c:pt>
                <c:pt idx="2055">
                  <c:v>17/05/2013 0:00</c:v>
                </c:pt>
                <c:pt idx="2056">
                  <c:v>18/05/2013 0:00</c:v>
                </c:pt>
                <c:pt idx="2057">
                  <c:v>19/05/2013 0:00</c:v>
                </c:pt>
                <c:pt idx="2058">
                  <c:v>20/05/2013 0:00</c:v>
                </c:pt>
                <c:pt idx="2059">
                  <c:v>21/05/2013 0:00</c:v>
                </c:pt>
                <c:pt idx="2060">
                  <c:v>22/05/2013 0:00</c:v>
                </c:pt>
                <c:pt idx="2061">
                  <c:v>23/05/2013 0:00</c:v>
                </c:pt>
                <c:pt idx="2062">
                  <c:v>24/05/2013 0:00</c:v>
                </c:pt>
                <c:pt idx="2063">
                  <c:v>25/05/2013 0:00</c:v>
                </c:pt>
                <c:pt idx="2064">
                  <c:v>26/05/2013 0:00</c:v>
                </c:pt>
                <c:pt idx="2065">
                  <c:v>27/05/2013 0:00</c:v>
                </c:pt>
                <c:pt idx="2066">
                  <c:v>28/05/2013 0:00</c:v>
                </c:pt>
                <c:pt idx="2067">
                  <c:v>29/05/2013 0:00</c:v>
                </c:pt>
                <c:pt idx="2068">
                  <c:v>30/05/2013 0:00</c:v>
                </c:pt>
                <c:pt idx="2069">
                  <c:v>31/05/2013 0:00</c:v>
                </c:pt>
                <c:pt idx="2070">
                  <c:v>1/06/2013 0:00</c:v>
                </c:pt>
                <c:pt idx="2071">
                  <c:v>2/06/2013 0:00</c:v>
                </c:pt>
                <c:pt idx="2072">
                  <c:v>3/06/2013 0:00</c:v>
                </c:pt>
                <c:pt idx="2073">
                  <c:v>4/06/2013 0:00</c:v>
                </c:pt>
                <c:pt idx="2074">
                  <c:v>5/06/2013 0:00</c:v>
                </c:pt>
                <c:pt idx="2075">
                  <c:v>6/06/2013 0:00</c:v>
                </c:pt>
                <c:pt idx="2076">
                  <c:v>7/06/2013 0:00</c:v>
                </c:pt>
                <c:pt idx="2077">
                  <c:v>8/06/2013 0:00</c:v>
                </c:pt>
                <c:pt idx="2078">
                  <c:v>9/06/2013 0:00</c:v>
                </c:pt>
                <c:pt idx="2079">
                  <c:v>10/06/2013 0:00</c:v>
                </c:pt>
                <c:pt idx="2080">
                  <c:v>11/06/2013 0:00</c:v>
                </c:pt>
                <c:pt idx="2081">
                  <c:v>12/06/2013 0:00</c:v>
                </c:pt>
                <c:pt idx="2082">
                  <c:v>13/06/2013 0:00</c:v>
                </c:pt>
                <c:pt idx="2083">
                  <c:v>14/06/2013 0:00</c:v>
                </c:pt>
                <c:pt idx="2084">
                  <c:v>15/06/2013 0:00</c:v>
                </c:pt>
                <c:pt idx="2085">
                  <c:v>16/06/2013 0:00</c:v>
                </c:pt>
                <c:pt idx="2086">
                  <c:v>17/06/2013 0:00</c:v>
                </c:pt>
                <c:pt idx="2087">
                  <c:v>18/06/2013 0:00</c:v>
                </c:pt>
                <c:pt idx="2088">
                  <c:v>19/06/2013 0:00</c:v>
                </c:pt>
                <c:pt idx="2089">
                  <c:v>20/06/2013 0:00</c:v>
                </c:pt>
                <c:pt idx="2090">
                  <c:v>21/06/2013 0:00</c:v>
                </c:pt>
                <c:pt idx="2091">
                  <c:v>22/06/2013 0:00</c:v>
                </c:pt>
                <c:pt idx="2092">
                  <c:v>23/06/2013 0:00</c:v>
                </c:pt>
                <c:pt idx="2093">
                  <c:v>24/06/2013 0:00</c:v>
                </c:pt>
                <c:pt idx="2094">
                  <c:v>25/06/2013 0:00</c:v>
                </c:pt>
                <c:pt idx="2095">
                  <c:v>26/06/2013 0:00</c:v>
                </c:pt>
                <c:pt idx="2096">
                  <c:v>27/06/2013 0:00</c:v>
                </c:pt>
                <c:pt idx="2097">
                  <c:v>28/06/2013 0:00</c:v>
                </c:pt>
                <c:pt idx="2098">
                  <c:v>29/06/2013 0:00</c:v>
                </c:pt>
                <c:pt idx="2099">
                  <c:v>30/06/2013 0:00</c:v>
                </c:pt>
                <c:pt idx="2100">
                  <c:v>1/07/2013 0:00</c:v>
                </c:pt>
                <c:pt idx="2101">
                  <c:v>2/07/2013 0:00</c:v>
                </c:pt>
                <c:pt idx="2102">
                  <c:v>3/07/2013 0:00</c:v>
                </c:pt>
                <c:pt idx="2103">
                  <c:v>4/07/2013 0:00</c:v>
                </c:pt>
                <c:pt idx="2104">
                  <c:v>5/07/2013 0:00</c:v>
                </c:pt>
                <c:pt idx="2105">
                  <c:v>6/07/2013 0:00</c:v>
                </c:pt>
                <c:pt idx="2106">
                  <c:v>7/07/2013 0:00</c:v>
                </c:pt>
                <c:pt idx="2107">
                  <c:v>8/07/2013 0:00</c:v>
                </c:pt>
                <c:pt idx="2108">
                  <c:v>9/07/2013 0:00</c:v>
                </c:pt>
                <c:pt idx="2109">
                  <c:v>10/07/2013 0:00</c:v>
                </c:pt>
                <c:pt idx="2110">
                  <c:v>11/07/2013 0:00</c:v>
                </c:pt>
                <c:pt idx="2111">
                  <c:v>12/07/2013 0:00</c:v>
                </c:pt>
                <c:pt idx="2112">
                  <c:v>13/07/2013 0:00</c:v>
                </c:pt>
                <c:pt idx="2113">
                  <c:v>14/07/2013 0:00</c:v>
                </c:pt>
                <c:pt idx="2114">
                  <c:v>15/07/2013 0:00</c:v>
                </c:pt>
                <c:pt idx="2115">
                  <c:v>16/07/2013 0:00</c:v>
                </c:pt>
                <c:pt idx="2116">
                  <c:v>17/07/2013 0:00</c:v>
                </c:pt>
                <c:pt idx="2117">
                  <c:v>18/07/2013 0:00</c:v>
                </c:pt>
                <c:pt idx="2118">
                  <c:v>19/07/2013 0:00</c:v>
                </c:pt>
                <c:pt idx="2119">
                  <c:v>20/07/2013 0:00</c:v>
                </c:pt>
                <c:pt idx="2120">
                  <c:v>21/07/2013 0:00</c:v>
                </c:pt>
                <c:pt idx="2121">
                  <c:v>22/07/2013 0:00</c:v>
                </c:pt>
                <c:pt idx="2122">
                  <c:v>23/07/2013 0:00</c:v>
                </c:pt>
                <c:pt idx="2123">
                  <c:v>24/07/2013 0:00</c:v>
                </c:pt>
                <c:pt idx="2124">
                  <c:v>25/07/2013 0:00</c:v>
                </c:pt>
                <c:pt idx="2125">
                  <c:v>26/07/2013 0:00</c:v>
                </c:pt>
                <c:pt idx="2126">
                  <c:v>27/07/2013 0:00</c:v>
                </c:pt>
                <c:pt idx="2127">
                  <c:v>28/07/2013 0:00</c:v>
                </c:pt>
                <c:pt idx="2128">
                  <c:v>29/07/2013 0:00</c:v>
                </c:pt>
                <c:pt idx="2129">
                  <c:v>30/07/2013 0:00</c:v>
                </c:pt>
                <c:pt idx="2130">
                  <c:v>31/07/2013 0:00</c:v>
                </c:pt>
                <c:pt idx="2131">
                  <c:v>1/08/2013 0:00</c:v>
                </c:pt>
                <c:pt idx="2132">
                  <c:v>2/08/2013 0:00</c:v>
                </c:pt>
                <c:pt idx="2133">
                  <c:v>3/08/2013 0:00</c:v>
                </c:pt>
                <c:pt idx="2134">
                  <c:v>4/08/2013 0:00</c:v>
                </c:pt>
                <c:pt idx="2135">
                  <c:v>5/08/2013 0:00</c:v>
                </c:pt>
                <c:pt idx="2136">
                  <c:v>6/08/2013 0:00</c:v>
                </c:pt>
                <c:pt idx="2137">
                  <c:v>7/08/2013 0:00</c:v>
                </c:pt>
                <c:pt idx="2138">
                  <c:v>8/08/2013 0:00</c:v>
                </c:pt>
                <c:pt idx="2139">
                  <c:v>9/08/2013 0:00</c:v>
                </c:pt>
                <c:pt idx="2140">
                  <c:v>10/08/2013 0:00</c:v>
                </c:pt>
                <c:pt idx="2141">
                  <c:v>11/08/2013 0:00</c:v>
                </c:pt>
                <c:pt idx="2142">
                  <c:v>12/08/2013 0:00</c:v>
                </c:pt>
                <c:pt idx="2143">
                  <c:v>13/08/2013 0:00</c:v>
                </c:pt>
                <c:pt idx="2144">
                  <c:v>14/08/2013 0:00</c:v>
                </c:pt>
                <c:pt idx="2145">
                  <c:v>15/08/2013 0:00</c:v>
                </c:pt>
                <c:pt idx="2146">
                  <c:v>16/08/2013 0:00</c:v>
                </c:pt>
                <c:pt idx="2147">
                  <c:v>17/08/2013 0:00</c:v>
                </c:pt>
                <c:pt idx="2148">
                  <c:v>18/08/2013 0:00</c:v>
                </c:pt>
                <c:pt idx="2149">
                  <c:v>19/08/2013 0:00</c:v>
                </c:pt>
                <c:pt idx="2150">
                  <c:v>20/08/2013 0:00</c:v>
                </c:pt>
                <c:pt idx="2151">
                  <c:v>21/08/2013 0:00</c:v>
                </c:pt>
                <c:pt idx="2152">
                  <c:v>22/08/2013 0:00</c:v>
                </c:pt>
                <c:pt idx="2153">
                  <c:v>23/08/2013 0:00</c:v>
                </c:pt>
                <c:pt idx="2154">
                  <c:v>24/08/2013 0:00</c:v>
                </c:pt>
                <c:pt idx="2155">
                  <c:v>25/08/2013 0:00</c:v>
                </c:pt>
                <c:pt idx="2156">
                  <c:v>26/08/2013 0:00</c:v>
                </c:pt>
                <c:pt idx="2157">
                  <c:v>27/08/2013 0:00</c:v>
                </c:pt>
                <c:pt idx="2158">
                  <c:v>28/08/2013 0:00</c:v>
                </c:pt>
                <c:pt idx="2159">
                  <c:v>29/08/2013 0:00</c:v>
                </c:pt>
                <c:pt idx="2160">
                  <c:v>30/08/2013 0:00</c:v>
                </c:pt>
                <c:pt idx="2161">
                  <c:v>31/08/2013 0:00</c:v>
                </c:pt>
                <c:pt idx="2162">
                  <c:v>1/09/2013 0:00</c:v>
                </c:pt>
                <c:pt idx="2163">
                  <c:v>2/09/2013 0:00</c:v>
                </c:pt>
                <c:pt idx="2164">
                  <c:v>3/09/2013 0:00</c:v>
                </c:pt>
                <c:pt idx="2165">
                  <c:v>4/09/2013 0:00</c:v>
                </c:pt>
                <c:pt idx="2166">
                  <c:v>5/09/2013 0:00</c:v>
                </c:pt>
                <c:pt idx="2167">
                  <c:v>6/09/2013 0:00</c:v>
                </c:pt>
                <c:pt idx="2168">
                  <c:v>7/09/2013 0:00</c:v>
                </c:pt>
                <c:pt idx="2169">
                  <c:v>8/09/2013 0:00</c:v>
                </c:pt>
                <c:pt idx="2170">
                  <c:v>9/09/2013 0:00</c:v>
                </c:pt>
                <c:pt idx="2171">
                  <c:v>10/09/2013 0:00</c:v>
                </c:pt>
                <c:pt idx="2172">
                  <c:v>11/09/2013 0:00</c:v>
                </c:pt>
                <c:pt idx="2173">
                  <c:v>12/09/2013 0:00</c:v>
                </c:pt>
                <c:pt idx="2174">
                  <c:v>13/09/2013 0:00</c:v>
                </c:pt>
                <c:pt idx="2175">
                  <c:v>14/09/2013 0:00</c:v>
                </c:pt>
                <c:pt idx="2176">
                  <c:v>15/09/2013 0:00</c:v>
                </c:pt>
                <c:pt idx="2177">
                  <c:v>16/09/2013 0:00</c:v>
                </c:pt>
                <c:pt idx="2178">
                  <c:v>17/09/2013 0:00</c:v>
                </c:pt>
                <c:pt idx="2179">
                  <c:v>18/09/2013 0:00</c:v>
                </c:pt>
                <c:pt idx="2180">
                  <c:v>19/09/2013 0:00</c:v>
                </c:pt>
                <c:pt idx="2181">
                  <c:v>20/09/2013 0:00</c:v>
                </c:pt>
                <c:pt idx="2182">
                  <c:v>21/09/2013 0:00</c:v>
                </c:pt>
                <c:pt idx="2183">
                  <c:v>22/09/2013 0:00</c:v>
                </c:pt>
                <c:pt idx="2184">
                  <c:v>23/09/2013 0:00</c:v>
                </c:pt>
                <c:pt idx="2185">
                  <c:v>24/09/2013 0:00</c:v>
                </c:pt>
                <c:pt idx="2186">
                  <c:v>25/09/2013 0:00</c:v>
                </c:pt>
                <c:pt idx="2187">
                  <c:v>26/09/2013 0:00</c:v>
                </c:pt>
                <c:pt idx="2188">
                  <c:v>27/09/2013 0:00</c:v>
                </c:pt>
                <c:pt idx="2189">
                  <c:v>28/09/2013 0:00</c:v>
                </c:pt>
                <c:pt idx="2190">
                  <c:v>29/09/2013 0:00</c:v>
                </c:pt>
                <c:pt idx="2191">
                  <c:v>30/09/2013 0:00</c:v>
                </c:pt>
                <c:pt idx="2192">
                  <c:v>1/10/2013 0:00</c:v>
                </c:pt>
                <c:pt idx="2193">
                  <c:v>2/10/2013 0:00</c:v>
                </c:pt>
                <c:pt idx="2194">
                  <c:v>3/10/2013 0:00</c:v>
                </c:pt>
                <c:pt idx="2195">
                  <c:v>4/10/2013 0:00</c:v>
                </c:pt>
                <c:pt idx="2196">
                  <c:v>5/10/2013 0:00</c:v>
                </c:pt>
                <c:pt idx="2197">
                  <c:v>6/10/2013 0:00</c:v>
                </c:pt>
                <c:pt idx="2198">
                  <c:v>7/10/2013 0:00</c:v>
                </c:pt>
                <c:pt idx="2199">
                  <c:v>8/10/2013 0:00</c:v>
                </c:pt>
                <c:pt idx="2200">
                  <c:v>9/10/2013 0:00</c:v>
                </c:pt>
                <c:pt idx="2201">
                  <c:v>10/10/2013 0:00</c:v>
                </c:pt>
                <c:pt idx="2202">
                  <c:v>11/10/2013 0:00</c:v>
                </c:pt>
                <c:pt idx="2203">
                  <c:v>12/10/2013 0:00</c:v>
                </c:pt>
                <c:pt idx="2204">
                  <c:v>13/10/2013 0:00</c:v>
                </c:pt>
                <c:pt idx="2205">
                  <c:v>14/10/2013 0:00</c:v>
                </c:pt>
                <c:pt idx="2206">
                  <c:v>15/10/2013 0:00</c:v>
                </c:pt>
                <c:pt idx="2207">
                  <c:v>16/10/2013 0:00</c:v>
                </c:pt>
                <c:pt idx="2208">
                  <c:v>17/10/2013 0:00</c:v>
                </c:pt>
                <c:pt idx="2209">
                  <c:v>18/10/2013 0:00</c:v>
                </c:pt>
                <c:pt idx="2210">
                  <c:v>19/10/2013 0:00</c:v>
                </c:pt>
                <c:pt idx="2211">
                  <c:v>20/10/2013 0:00</c:v>
                </c:pt>
                <c:pt idx="2212">
                  <c:v>21/10/2013 0:00</c:v>
                </c:pt>
                <c:pt idx="2213">
                  <c:v>22/10/2013 0:00</c:v>
                </c:pt>
                <c:pt idx="2214">
                  <c:v>23/10/2013 0:00</c:v>
                </c:pt>
                <c:pt idx="2215">
                  <c:v>24/10/2013 0:00</c:v>
                </c:pt>
                <c:pt idx="2216">
                  <c:v>25/10/2013 0:00</c:v>
                </c:pt>
                <c:pt idx="2217">
                  <c:v>26/10/2013 0:00</c:v>
                </c:pt>
                <c:pt idx="2218">
                  <c:v>27/10/2013 0:00</c:v>
                </c:pt>
                <c:pt idx="2219">
                  <c:v>28/10/2013 0:00</c:v>
                </c:pt>
                <c:pt idx="2220">
                  <c:v>29/10/2013 0:00</c:v>
                </c:pt>
                <c:pt idx="2221">
                  <c:v>30/10/2013 0:00</c:v>
                </c:pt>
                <c:pt idx="2222">
                  <c:v>31/10/2013 0:00</c:v>
                </c:pt>
                <c:pt idx="2223">
                  <c:v>1/11/2013 0:00</c:v>
                </c:pt>
                <c:pt idx="2224">
                  <c:v>2/11/2013 0:00</c:v>
                </c:pt>
                <c:pt idx="2225">
                  <c:v>3/11/2013 0:00</c:v>
                </c:pt>
                <c:pt idx="2226">
                  <c:v>4/11/2013 0:00</c:v>
                </c:pt>
                <c:pt idx="2227">
                  <c:v>5/11/2013 0:00</c:v>
                </c:pt>
                <c:pt idx="2228">
                  <c:v>6/11/2013 0:00</c:v>
                </c:pt>
                <c:pt idx="2229">
                  <c:v>7/11/2013 0:00</c:v>
                </c:pt>
                <c:pt idx="2230">
                  <c:v>8/11/2013 0:00</c:v>
                </c:pt>
                <c:pt idx="2231">
                  <c:v>9/11/2013 0:00</c:v>
                </c:pt>
                <c:pt idx="2232">
                  <c:v>10/11/2013 0:00</c:v>
                </c:pt>
                <c:pt idx="2233">
                  <c:v>11/11/2013 0:00</c:v>
                </c:pt>
                <c:pt idx="2234">
                  <c:v>12/11/2013 0:00</c:v>
                </c:pt>
                <c:pt idx="2235">
                  <c:v>13/11/2013 0:00</c:v>
                </c:pt>
                <c:pt idx="2236">
                  <c:v>14/11/2013 0:00</c:v>
                </c:pt>
                <c:pt idx="2237">
                  <c:v>15/11/2013 0:00</c:v>
                </c:pt>
                <c:pt idx="2238">
                  <c:v>16/11/2013 0:00</c:v>
                </c:pt>
                <c:pt idx="2239">
                  <c:v>17/11/2013 0:00</c:v>
                </c:pt>
                <c:pt idx="2240">
                  <c:v>18/11/2013 0:00</c:v>
                </c:pt>
                <c:pt idx="2241">
                  <c:v>19/11/2013 0:00</c:v>
                </c:pt>
                <c:pt idx="2242">
                  <c:v>20/11/2013 0:00</c:v>
                </c:pt>
                <c:pt idx="2243">
                  <c:v>21/11/2013 0:00</c:v>
                </c:pt>
                <c:pt idx="2244">
                  <c:v>22/11/2013 0:00</c:v>
                </c:pt>
                <c:pt idx="2245">
                  <c:v>23/11/2013 0:00</c:v>
                </c:pt>
                <c:pt idx="2246">
                  <c:v>24/11/2013 0:00</c:v>
                </c:pt>
                <c:pt idx="2247">
                  <c:v>25/11/2013 0:00</c:v>
                </c:pt>
                <c:pt idx="2248">
                  <c:v>26/11/2013 0:00</c:v>
                </c:pt>
                <c:pt idx="2249">
                  <c:v>27/11/2013 0:00</c:v>
                </c:pt>
                <c:pt idx="2250">
                  <c:v>28/11/2013 0:00</c:v>
                </c:pt>
                <c:pt idx="2251">
                  <c:v>29/11/2013 0:00</c:v>
                </c:pt>
                <c:pt idx="2252">
                  <c:v>30/11/2013 0:00</c:v>
                </c:pt>
                <c:pt idx="2253">
                  <c:v>1/12/2013 0:00</c:v>
                </c:pt>
                <c:pt idx="2254">
                  <c:v>2/12/2013 0:00</c:v>
                </c:pt>
                <c:pt idx="2255">
                  <c:v>3/12/2013 0:00</c:v>
                </c:pt>
                <c:pt idx="2256">
                  <c:v>4/12/2013 0:00</c:v>
                </c:pt>
                <c:pt idx="2257">
                  <c:v>5/12/2013 0:00</c:v>
                </c:pt>
                <c:pt idx="2258">
                  <c:v>6/12/2013 0:00</c:v>
                </c:pt>
                <c:pt idx="2259">
                  <c:v>7/12/2013 0:00</c:v>
                </c:pt>
                <c:pt idx="2260">
                  <c:v>8/12/2013 0:00</c:v>
                </c:pt>
                <c:pt idx="2261">
                  <c:v>9/12/2013 0:00</c:v>
                </c:pt>
                <c:pt idx="2262">
                  <c:v>10/12/2013 0:00</c:v>
                </c:pt>
                <c:pt idx="2263">
                  <c:v>11/12/2013 0:00</c:v>
                </c:pt>
                <c:pt idx="2264">
                  <c:v>12/12/2013 0:00</c:v>
                </c:pt>
                <c:pt idx="2265">
                  <c:v>13/12/2013 0:00</c:v>
                </c:pt>
                <c:pt idx="2266">
                  <c:v>14/12/2013 0:00</c:v>
                </c:pt>
                <c:pt idx="2267">
                  <c:v>15/12/2013 0:00</c:v>
                </c:pt>
                <c:pt idx="2268">
                  <c:v>16/12/2013 0:00</c:v>
                </c:pt>
                <c:pt idx="2269">
                  <c:v>17/12/2013 0:00</c:v>
                </c:pt>
                <c:pt idx="2270">
                  <c:v>18/12/2013 0:00</c:v>
                </c:pt>
                <c:pt idx="2271">
                  <c:v>19/12/2013 0:00</c:v>
                </c:pt>
                <c:pt idx="2272">
                  <c:v>20/12/2013 0:00</c:v>
                </c:pt>
                <c:pt idx="2273">
                  <c:v>21/12/2013 0:00</c:v>
                </c:pt>
                <c:pt idx="2274">
                  <c:v>22/12/2013 0:00</c:v>
                </c:pt>
                <c:pt idx="2275">
                  <c:v>23/12/2013 0:00</c:v>
                </c:pt>
                <c:pt idx="2276">
                  <c:v>24/12/2013 0:00</c:v>
                </c:pt>
                <c:pt idx="2277">
                  <c:v>25/12/2013 0:00</c:v>
                </c:pt>
                <c:pt idx="2278">
                  <c:v>26/12/2013 0:00</c:v>
                </c:pt>
                <c:pt idx="2279">
                  <c:v>27/12/2013 0:00</c:v>
                </c:pt>
                <c:pt idx="2280">
                  <c:v>28/12/2013 0:00</c:v>
                </c:pt>
                <c:pt idx="2281">
                  <c:v>29/12/2013 0:00</c:v>
                </c:pt>
                <c:pt idx="2282">
                  <c:v>30/12/2013 0:00</c:v>
                </c:pt>
                <c:pt idx="2283">
                  <c:v>31/12/2013 0:00</c:v>
                </c:pt>
                <c:pt idx="2284">
                  <c:v>1/01/2014 0:00</c:v>
                </c:pt>
                <c:pt idx="2285">
                  <c:v>2/01/2014 0:00</c:v>
                </c:pt>
                <c:pt idx="2286">
                  <c:v>3/01/2014 0:00</c:v>
                </c:pt>
                <c:pt idx="2287">
                  <c:v>4/01/2014 0:00</c:v>
                </c:pt>
                <c:pt idx="2288">
                  <c:v>5/01/2014 0:00</c:v>
                </c:pt>
                <c:pt idx="2289">
                  <c:v>6/01/2014 0:00</c:v>
                </c:pt>
                <c:pt idx="2290">
                  <c:v>7/01/2014 0:00</c:v>
                </c:pt>
                <c:pt idx="2291">
                  <c:v>8/01/2014 0:00</c:v>
                </c:pt>
                <c:pt idx="2292">
                  <c:v>9/01/2014 0:00</c:v>
                </c:pt>
                <c:pt idx="2293">
                  <c:v>10/01/2014 0:00</c:v>
                </c:pt>
                <c:pt idx="2294">
                  <c:v>11/01/2014 0:00</c:v>
                </c:pt>
                <c:pt idx="2295">
                  <c:v>12/01/2014 0:00</c:v>
                </c:pt>
                <c:pt idx="2296">
                  <c:v>13/01/2014 0:00</c:v>
                </c:pt>
                <c:pt idx="2297">
                  <c:v>14/01/2014 0:00</c:v>
                </c:pt>
                <c:pt idx="2298">
                  <c:v>15/01/2014 0:00</c:v>
                </c:pt>
                <c:pt idx="2299">
                  <c:v>16/01/2014 0:00</c:v>
                </c:pt>
                <c:pt idx="2300">
                  <c:v>17/01/2014 0:00</c:v>
                </c:pt>
                <c:pt idx="2301">
                  <c:v>18/01/2014 0:00</c:v>
                </c:pt>
                <c:pt idx="2302">
                  <c:v>19/01/2014 0:00</c:v>
                </c:pt>
                <c:pt idx="2303">
                  <c:v>20/01/2014 0:00</c:v>
                </c:pt>
                <c:pt idx="2304">
                  <c:v>21/01/2014 0:00</c:v>
                </c:pt>
                <c:pt idx="2305">
                  <c:v>22/01/2014 0:00</c:v>
                </c:pt>
                <c:pt idx="2306">
                  <c:v>23/01/2014 0:00</c:v>
                </c:pt>
                <c:pt idx="2307">
                  <c:v>24/01/2014 0:00</c:v>
                </c:pt>
                <c:pt idx="2308">
                  <c:v>25/01/2014 0:00</c:v>
                </c:pt>
                <c:pt idx="2309">
                  <c:v>26/01/2014 0:00</c:v>
                </c:pt>
                <c:pt idx="2310">
                  <c:v>27/01/2014 0:00</c:v>
                </c:pt>
                <c:pt idx="2311">
                  <c:v>28/01/2014 0:00</c:v>
                </c:pt>
                <c:pt idx="2312">
                  <c:v>29/01/2014 0:00</c:v>
                </c:pt>
                <c:pt idx="2313">
                  <c:v>30/01/2014 0:00</c:v>
                </c:pt>
                <c:pt idx="2314">
                  <c:v>31/01/2014 0:00</c:v>
                </c:pt>
                <c:pt idx="2315">
                  <c:v>1/02/2014 0:00</c:v>
                </c:pt>
                <c:pt idx="2316">
                  <c:v>2/02/2014 0:00</c:v>
                </c:pt>
                <c:pt idx="2317">
                  <c:v>3/02/2014 0:00</c:v>
                </c:pt>
                <c:pt idx="2318">
                  <c:v>4/02/2014 0:00</c:v>
                </c:pt>
                <c:pt idx="2319">
                  <c:v>5/02/2014 0:00</c:v>
                </c:pt>
                <c:pt idx="2320">
                  <c:v>6/02/2014 0:00</c:v>
                </c:pt>
                <c:pt idx="2321">
                  <c:v>7/02/2014 0:00</c:v>
                </c:pt>
                <c:pt idx="2322">
                  <c:v>8/02/2014 0:00</c:v>
                </c:pt>
                <c:pt idx="2323">
                  <c:v>9/02/2014 0:00</c:v>
                </c:pt>
                <c:pt idx="2324">
                  <c:v>10/02/2014 0:00</c:v>
                </c:pt>
                <c:pt idx="2325">
                  <c:v>11/02/2014 0:00</c:v>
                </c:pt>
                <c:pt idx="2326">
                  <c:v>12/02/2014 0:00</c:v>
                </c:pt>
                <c:pt idx="2327">
                  <c:v>13/02/2014 0:00</c:v>
                </c:pt>
                <c:pt idx="2328">
                  <c:v>14/02/2014 0:00</c:v>
                </c:pt>
                <c:pt idx="2329">
                  <c:v>15/02/2014 0:00</c:v>
                </c:pt>
                <c:pt idx="2330">
                  <c:v>16/02/2014 0:00</c:v>
                </c:pt>
                <c:pt idx="2331">
                  <c:v>17/02/2014 0:00</c:v>
                </c:pt>
                <c:pt idx="2332">
                  <c:v>18/02/2014 0:00</c:v>
                </c:pt>
                <c:pt idx="2333">
                  <c:v>19/02/2014 0:00</c:v>
                </c:pt>
                <c:pt idx="2334">
                  <c:v>20/02/2014 0:00</c:v>
                </c:pt>
                <c:pt idx="2335">
                  <c:v>21/02/2014 0:00</c:v>
                </c:pt>
                <c:pt idx="2336">
                  <c:v>22/02/2014 0:00</c:v>
                </c:pt>
                <c:pt idx="2337">
                  <c:v>23/02/2014 0:00</c:v>
                </c:pt>
                <c:pt idx="2338">
                  <c:v>24/02/2014 0:00</c:v>
                </c:pt>
                <c:pt idx="2339">
                  <c:v>25/02/2014 0:00</c:v>
                </c:pt>
                <c:pt idx="2340">
                  <c:v>26/02/2014 0:00</c:v>
                </c:pt>
                <c:pt idx="2341">
                  <c:v>27/02/2014 0:00</c:v>
                </c:pt>
                <c:pt idx="2342">
                  <c:v>28/02/2014 0:00</c:v>
                </c:pt>
                <c:pt idx="2343">
                  <c:v>1/03/2014 0:00</c:v>
                </c:pt>
                <c:pt idx="2344">
                  <c:v>2/03/2014 0:00</c:v>
                </c:pt>
                <c:pt idx="2345">
                  <c:v>3/03/2014 0:00</c:v>
                </c:pt>
                <c:pt idx="2346">
                  <c:v>4/03/2014 0:00</c:v>
                </c:pt>
                <c:pt idx="2347">
                  <c:v>5/03/2014 0:00</c:v>
                </c:pt>
                <c:pt idx="2348">
                  <c:v>6/03/2014 0:00</c:v>
                </c:pt>
                <c:pt idx="2349">
                  <c:v>7/03/2014 0:00</c:v>
                </c:pt>
                <c:pt idx="2350">
                  <c:v>8/03/2014 0:00</c:v>
                </c:pt>
                <c:pt idx="2351">
                  <c:v>9/03/2014 0:00</c:v>
                </c:pt>
                <c:pt idx="2352">
                  <c:v>10/03/2014 0:00</c:v>
                </c:pt>
                <c:pt idx="2353">
                  <c:v>11/03/2014 0:00</c:v>
                </c:pt>
                <c:pt idx="2354">
                  <c:v>12/03/2014 0:00</c:v>
                </c:pt>
                <c:pt idx="2355">
                  <c:v>13/03/2014 0:00</c:v>
                </c:pt>
                <c:pt idx="2356">
                  <c:v>14/03/2014 0:00</c:v>
                </c:pt>
                <c:pt idx="2357">
                  <c:v>15/03/2014 0:00</c:v>
                </c:pt>
                <c:pt idx="2358">
                  <c:v>16/03/2014 0:00</c:v>
                </c:pt>
                <c:pt idx="2359">
                  <c:v>17/03/2014 0:00</c:v>
                </c:pt>
                <c:pt idx="2360">
                  <c:v>18/03/2014 0:00</c:v>
                </c:pt>
                <c:pt idx="2361">
                  <c:v>19/03/2014 0:00</c:v>
                </c:pt>
                <c:pt idx="2362">
                  <c:v>20/03/2014 0:00</c:v>
                </c:pt>
                <c:pt idx="2363">
                  <c:v>21/03/2014 0:00</c:v>
                </c:pt>
                <c:pt idx="2364">
                  <c:v>22/03/2014 0:00</c:v>
                </c:pt>
                <c:pt idx="2365">
                  <c:v>23/03/2014 0:00</c:v>
                </c:pt>
                <c:pt idx="2366">
                  <c:v>24/03/2014 0:00</c:v>
                </c:pt>
                <c:pt idx="2367">
                  <c:v>25/03/2014 0:00</c:v>
                </c:pt>
                <c:pt idx="2368">
                  <c:v>26/03/2014 0:00</c:v>
                </c:pt>
                <c:pt idx="2369">
                  <c:v>27/03/2014 0:00</c:v>
                </c:pt>
                <c:pt idx="2370">
                  <c:v>28/03/2014 0:00</c:v>
                </c:pt>
                <c:pt idx="2371">
                  <c:v>29/03/2014 0:00</c:v>
                </c:pt>
                <c:pt idx="2372">
                  <c:v>30/03/2014 0:00</c:v>
                </c:pt>
                <c:pt idx="2373">
                  <c:v>31/03/2014 0:00</c:v>
                </c:pt>
                <c:pt idx="2374">
                  <c:v>1/04/2014 0:00</c:v>
                </c:pt>
                <c:pt idx="2375">
                  <c:v>2/04/2014 0:00</c:v>
                </c:pt>
                <c:pt idx="2376">
                  <c:v>3/04/2014 0:00</c:v>
                </c:pt>
                <c:pt idx="2377">
                  <c:v>4/04/2014 0:00</c:v>
                </c:pt>
                <c:pt idx="2378">
                  <c:v>5/04/2014 0:00</c:v>
                </c:pt>
                <c:pt idx="2379">
                  <c:v>6/04/2014 0:00</c:v>
                </c:pt>
                <c:pt idx="2380">
                  <c:v>7/04/2014 0:00</c:v>
                </c:pt>
                <c:pt idx="2381">
                  <c:v>8/04/2014 0:00</c:v>
                </c:pt>
                <c:pt idx="2382">
                  <c:v>9/04/2014 0:00</c:v>
                </c:pt>
                <c:pt idx="2383">
                  <c:v>10/04/2014 0:00</c:v>
                </c:pt>
                <c:pt idx="2384">
                  <c:v>11/04/2014 0:00</c:v>
                </c:pt>
                <c:pt idx="2385">
                  <c:v>12/04/2014 0:00</c:v>
                </c:pt>
                <c:pt idx="2386">
                  <c:v>13/04/2014 0:00</c:v>
                </c:pt>
                <c:pt idx="2387">
                  <c:v>14/04/2014 0:00</c:v>
                </c:pt>
                <c:pt idx="2388">
                  <c:v>15/04/2014 0:00</c:v>
                </c:pt>
                <c:pt idx="2389">
                  <c:v>16/04/2014 0:00</c:v>
                </c:pt>
                <c:pt idx="2390">
                  <c:v>17/04/2014 0:00</c:v>
                </c:pt>
                <c:pt idx="2391">
                  <c:v>18/04/2014 0:00</c:v>
                </c:pt>
                <c:pt idx="2392">
                  <c:v>19/04/2014 0:00</c:v>
                </c:pt>
                <c:pt idx="2393">
                  <c:v>20/04/2014 0:00</c:v>
                </c:pt>
                <c:pt idx="2394">
                  <c:v>21/04/2014 0:00</c:v>
                </c:pt>
                <c:pt idx="2395">
                  <c:v>22/04/2014 0:00</c:v>
                </c:pt>
                <c:pt idx="2396">
                  <c:v>23/04/2014 0:00</c:v>
                </c:pt>
                <c:pt idx="2397">
                  <c:v>24/04/2014 0:00</c:v>
                </c:pt>
                <c:pt idx="2398">
                  <c:v>25/04/2014 0:00</c:v>
                </c:pt>
                <c:pt idx="2399">
                  <c:v>26/04/2014 0:00</c:v>
                </c:pt>
                <c:pt idx="2400">
                  <c:v>27/04/2014 0:00</c:v>
                </c:pt>
                <c:pt idx="2401">
                  <c:v>28/04/2014 0:00</c:v>
                </c:pt>
                <c:pt idx="2402">
                  <c:v>29/04/2014 0:00</c:v>
                </c:pt>
                <c:pt idx="2403">
                  <c:v>30/04/2014 0:00</c:v>
                </c:pt>
                <c:pt idx="2404">
                  <c:v>1/05/2014 0:00</c:v>
                </c:pt>
                <c:pt idx="2405">
                  <c:v>2/05/2014 0:00</c:v>
                </c:pt>
                <c:pt idx="2406">
                  <c:v>3/05/2014 0:00</c:v>
                </c:pt>
                <c:pt idx="2407">
                  <c:v>4/05/2014 0:00</c:v>
                </c:pt>
                <c:pt idx="2408">
                  <c:v>5/05/2014 0:00</c:v>
                </c:pt>
                <c:pt idx="2409">
                  <c:v>6/05/2014 0:00</c:v>
                </c:pt>
                <c:pt idx="2410">
                  <c:v>7/05/2014 0:00</c:v>
                </c:pt>
                <c:pt idx="2411">
                  <c:v>8/05/2014 0:00</c:v>
                </c:pt>
                <c:pt idx="2412">
                  <c:v>9/05/2014 0:00</c:v>
                </c:pt>
                <c:pt idx="2413">
                  <c:v>10/05/2014 0:00</c:v>
                </c:pt>
                <c:pt idx="2414">
                  <c:v>11/05/2014 0:00</c:v>
                </c:pt>
                <c:pt idx="2415">
                  <c:v>12/05/2014 0:00</c:v>
                </c:pt>
                <c:pt idx="2416">
                  <c:v>13/05/2014 0:00</c:v>
                </c:pt>
                <c:pt idx="2417">
                  <c:v>14/05/2014 0:00</c:v>
                </c:pt>
                <c:pt idx="2418">
                  <c:v>15/05/2014 0:00</c:v>
                </c:pt>
                <c:pt idx="2419">
                  <c:v>16/05/2014 0:00</c:v>
                </c:pt>
                <c:pt idx="2420">
                  <c:v>17/05/2014 0:00</c:v>
                </c:pt>
                <c:pt idx="2421">
                  <c:v>18/05/2014 0:00</c:v>
                </c:pt>
                <c:pt idx="2422">
                  <c:v>19/05/2014 0:00</c:v>
                </c:pt>
                <c:pt idx="2423">
                  <c:v>20/05/2014 0:00</c:v>
                </c:pt>
                <c:pt idx="2424">
                  <c:v>21/05/2014 0:00</c:v>
                </c:pt>
                <c:pt idx="2425">
                  <c:v>22/05/2014 0:00</c:v>
                </c:pt>
                <c:pt idx="2426">
                  <c:v>23/05/2014 0:00</c:v>
                </c:pt>
                <c:pt idx="2427">
                  <c:v>24/05/2014 0:00</c:v>
                </c:pt>
                <c:pt idx="2428">
                  <c:v>25/05/2014 0:00</c:v>
                </c:pt>
                <c:pt idx="2429">
                  <c:v>26/05/2014 0:00</c:v>
                </c:pt>
                <c:pt idx="2430">
                  <c:v>27/05/2014 0:00</c:v>
                </c:pt>
                <c:pt idx="2431">
                  <c:v>28/05/2014 0:00</c:v>
                </c:pt>
                <c:pt idx="2432">
                  <c:v>29/05/2014 0:00</c:v>
                </c:pt>
                <c:pt idx="2433">
                  <c:v>30/05/2014 0:00</c:v>
                </c:pt>
                <c:pt idx="2434">
                  <c:v>31/05/2014 0:00</c:v>
                </c:pt>
                <c:pt idx="2435">
                  <c:v>1/06/2014 0:00</c:v>
                </c:pt>
                <c:pt idx="2436">
                  <c:v>2/06/2014 0:00</c:v>
                </c:pt>
                <c:pt idx="2437">
                  <c:v>3/06/2014 0:00</c:v>
                </c:pt>
                <c:pt idx="2438">
                  <c:v>4/06/2014 0:00</c:v>
                </c:pt>
                <c:pt idx="2439">
                  <c:v>5/06/2014 0:00</c:v>
                </c:pt>
                <c:pt idx="2440">
                  <c:v>6/06/2014 0:00</c:v>
                </c:pt>
                <c:pt idx="2441">
                  <c:v>7/06/2014 0:00</c:v>
                </c:pt>
                <c:pt idx="2442">
                  <c:v>8/06/2014 0:00</c:v>
                </c:pt>
                <c:pt idx="2443">
                  <c:v>9/06/2014 0:00</c:v>
                </c:pt>
                <c:pt idx="2444">
                  <c:v>10/06/2014 0:00</c:v>
                </c:pt>
                <c:pt idx="2445">
                  <c:v>11/06/2014 0:00</c:v>
                </c:pt>
                <c:pt idx="2446">
                  <c:v>12/06/2014 0:00</c:v>
                </c:pt>
                <c:pt idx="2447">
                  <c:v>13/06/2014 0:00</c:v>
                </c:pt>
                <c:pt idx="2448">
                  <c:v>14/06/2014 0:00</c:v>
                </c:pt>
                <c:pt idx="2449">
                  <c:v>15/06/2014 0:00</c:v>
                </c:pt>
                <c:pt idx="2450">
                  <c:v>16/06/2014 0:00</c:v>
                </c:pt>
                <c:pt idx="2451">
                  <c:v>17/06/2014 0:00</c:v>
                </c:pt>
                <c:pt idx="2452">
                  <c:v>18/06/2014 0:00</c:v>
                </c:pt>
                <c:pt idx="2453">
                  <c:v>19/06/2014 0:00</c:v>
                </c:pt>
                <c:pt idx="2454">
                  <c:v>20/06/2014 0:00</c:v>
                </c:pt>
                <c:pt idx="2455">
                  <c:v>21/06/2014 0:00</c:v>
                </c:pt>
                <c:pt idx="2456">
                  <c:v>22/06/2014 0:00</c:v>
                </c:pt>
                <c:pt idx="2457">
                  <c:v>23/06/2014 0:00</c:v>
                </c:pt>
                <c:pt idx="2458">
                  <c:v>24/06/2014 0:00</c:v>
                </c:pt>
                <c:pt idx="2459">
                  <c:v>25/06/2014 0:00</c:v>
                </c:pt>
                <c:pt idx="2460">
                  <c:v>26/06/2014 0:00</c:v>
                </c:pt>
                <c:pt idx="2461">
                  <c:v>27/06/2014 0:00</c:v>
                </c:pt>
                <c:pt idx="2462">
                  <c:v>28/06/2014 0:00</c:v>
                </c:pt>
                <c:pt idx="2463">
                  <c:v>29/06/2014 0:00</c:v>
                </c:pt>
                <c:pt idx="2464">
                  <c:v>30/06/2014 0:00</c:v>
                </c:pt>
                <c:pt idx="2465">
                  <c:v>1/07/2014 0:00</c:v>
                </c:pt>
                <c:pt idx="2466">
                  <c:v>2/07/2014 0:00</c:v>
                </c:pt>
                <c:pt idx="2467">
                  <c:v>3/07/2014 0:00</c:v>
                </c:pt>
                <c:pt idx="2468">
                  <c:v>4/07/2014 0:00</c:v>
                </c:pt>
                <c:pt idx="2469">
                  <c:v>5/07/2014 0:00</c:v>
                </c:pt>
                <c:pt idx="2470">
                  <c:v>6/07/2014 0:00</c:v>
                </c:pt>
                <c:pt idx="2471">
                  <c:v>7/07/2014 0:00</c:v>
                </c:pt>
                <c:pt idx="2472">
                  <c:v>8/07/2014 0:00</c:v>
                </c:pt>
                <c:pt idx="2473">
                  <c:v>9/07/2014 0:00</c:v>
                </c:pt>
                <c:pt idx="2474">
                  <c:v>10/07/2014 0:00</c:v>
                </c:pt>
                <c:pt idx="2475">
                  <c:v>11/07/2014 0:00</c:v>
                </c:pt>
                <c:pt idx="2476">
                  <c:v>12/07/2014 0:00</c:v>
                </c:pt>
                <c:pt idx="2477">
                  <c:v>13/07/2014 0:00</c:v>
                </c:pt>
                <c:pt idx="2478">
                  <c:v>14/07/2014 0:00</c:v>
                </c:pt>
                <c:pt idx="2479">
                  <c:v>15/07/2014 0:00</c:v>
                </c:pt>
                <c:pt idx="2480">
                  <c:v>16/07/2014 0:00</c:v>
                </c:pt>
                <c:pt idx="2481">
                  <c:v>17/07/2014 0:00</c:v>
                </c:pt>
                <c:pt idx="2482">
                  <c:v>18/07/2014 0:00</c:v>
                </c:pt>
                <c:pt idx="2483">
                  <c:v>19/07/2014 0:00</c:v>
                </c:pt>
                <c:pt idx="2484">
                  <c:v>20/07/2014 0:00</c:v>
                </c:pt>
                <c:pt idx="2485">
                  <c:v>21/07/2014 0:00</c:v>
                </c:pt>
                <c:pt idx="2486">
                  <c:v>22/07/2014 0:00</c:v>
                </c:pt>
                <c:pt idx="2487">
                  <c:v>23/07/2014 0:00</c:v>
                </c:pt>
                <c:pt idx="2488">
                  <c:v>24/07/2014 0:00</c:v>
                </c:pt>
                <c:pt idx="2489">
                  <c:v>25/07/2014 0:00</c:v>
                </c:pt>
                <c:pt idx="2490">
                  <c:v>26/07/2014 0:00</c:v>
                </c:pt>
                <c:pt idx="2491">
                  <c:v>27/07/2014 0:00</c:v>
                </c:pt>
                <c:pt idx="2492">
                  <c:v>28/07/2014 0:00</c:v>
                </c:pt>
                <c:pt idx="2493">
                  <c:v>29/07/2014 0:00</c:v>
                </c:pt>
                <c:pt idx="2494">
                  <c:v>30/07/2014 0:00</c:v>
                </c:pt>
                <c:pt idx="2495">
                  <c:v>31/07/2014 0:00</c:v>
                </c:pt>
                <c:pt idx="2496">
                  <c:v>1/08/2014 0:00</c:v>
                </c:pt>
                <c:pt idx="2497">
                  <c:v>2/08/2014 0:00</c:v>
                </c:pt>
                <c:pt idx="2498">
                  <c:v>3/08/2014 0:00</c:v>
                </c:pt>
                <c:pt idx="2499">
                  <c:v>4/08/2014 0:00</c:v>
                </c:pt>
                <c:pt idx="2500">
                  <c:v>5/08/2014 0:00</c:v>
                </c:pt>
                <c:pt idx="2501">
                  <c:v>6/08/2014 0:00</c:v>
                </c:pt>
                <c:pt idx="2502">
                  <c:v>7/08/2014 0:00</c:v>
                </c:pt>
                <c:pt idx="2503">
                  <c:v>8/08/2014 0:00</c:v>
                </c:pt>
                <c:pt idx="2504">
                  <c:v>9/08/2014 0:00</c:v>
                </c:pt>
                <c:pt idx="2505">
                  <c:v>10/08/2014 0:00</c:v>
                </c:pt>
                <c:pt idx="2506">
                  <c:v>11/08/2014 0:00</c:v>
                </c:pt>
                <c:pt idx="2507">
                  <c:v>12/08/2014 0:00</c:v>
                </c:pt>
                <c:pt idx="2508">
                  <c:v>13/08/2014 0:00</c:v>
                </c:pt>
                <c:pt idx="2509">
                  <c:v>14/08/2014 0:00</c:v>
                </c:pt>
                <c:pt idx="2510">
                  <c:v>15/08/2014 0:00</c:v>
                </c:pt>
                <c:pt idx="2511">
                  <c:v>16/08/2014 0:00</c:v>
                </c:pt>
                <c:pt idx="2512">
                  <c:v>17/08/2014 0:00</c:v>
                </c:pt>
                <c:pt idx="2513">
                  <c:v>18/08/2014 0:00</c:v>
                </c:pt>
                <c:pt idx="2514">
                  <c:v>19/08/2014 0:00</c:v>
                </c:pt>
                <c:pt idx="2515">
                  <c:v>20/08/2014 0:00</c:v>
                </c:pt>
                <c:pt idx="2516">
                  <c:v>21/08/2014 0:00</c:v>
                </c:pt>
                <c:pt idx="2517">
                  <c:v>22/08/2014 0:00</c:v>
                </c:pt>
                <c:pt idx="2518">
                  <c:v>23/08/2014 0:00</c:v>
                </c:pt>
                <c:pt idx="2519">
                  <c:v>24/08/2014 0:00</c:v>
                </c:pt>
                <c:pt idx="2520">
                  <c:v>25/08/2014 0:00</c:v>
                </c:pt>
                <c:pt idx="2521">
                  <c:v>26/08/2014 0:00</c:v>
                </c:pt>
                <c:pt idx="2522">
                  <c:v>27/08/2014 0:00</c:v>
                </c:pt>
                <c:pt idx="2523">
                  <c:v>28/08/2014 0:00</c:v>
                </c:pt>
                <c:pt idx="2524">
                  <c:v>29/08/2014 0:00</c:v>
                </c:pt>
                <c:pt idx="2525">
                  <c:v>30/08/2014 0:00</c:v>
                </c:pt>
                <c:pt idx="2526">
                  <c:v>31/08/2014 0:00</c:v>
                </c:pt>
                <c:pt idx="2527">
                  <c:v>1/09/2014 0:00</c:v>
                </c:pt>
                <c:pt idx="2528">
                  <c:v>2/09/2014 0:00</c:v>
                </c:pt>
                <c:pt idx="2529">
                  <c:v>3/09/2014 0:00</c:v>
                </c:pt>
                <c:pt idx="2530">
                  <c:v>4/09/2014 0:00</c:v>
                </c:pt>
                <c:pt idx="2531">
                  <c:v>5/09/2014 0:00</c:v>
                </c:pt>
                <c:pt idx="2532">
                  <c:v>6/09/2014 0:00</c:v>
                </c:pt>
                <c:pt idx="2533">
                  <c:v>7/09/2014 0:00</c:v>
                </c:pt>
                <c:pt idx="2534">
                  <c:v>8/09/2014 0:00</c:v>
                </c:pt>
                <c:pt idx="2535">
                  <c:v>9/09/2014 0:00</c:v>
                </c:pt>
                <c:pt idx="2536">
                  <c:v>10/09/2014 0:00</c:v>
                </c:pt>
                <c:pt idx="2537">
                  <c:v>11/09/2014 0:00</c:v>
                </c:pt>
                <c:pt idx="2538">
                  <c:v>12/09/2014 0:00</c:v>
                </c:pt>
                <c:pt idx="2539">
                  <c:v>13/09/2014 0:00</c:v>
                </c:pt>
                <c:pt idx="2540">
                  <c:v>14/09/2014 0:00</c:v>
                </c:pt>
                <c:pt idx="2541">
                  <c:v>15/09/2014 0:00</c:v>
                </c:pt>
                <c:pt idx="2542">
                  <c:v>16/09/2014 0:00</c:v>
                </c:pt>
                <c:pt idx="2543">
                  <c:v>17/09/2014 0:00</c:v>
                </c:pt>
                <c:pt idx="2544">
                  <c:v>18/09/2014 0:00</c:v>
                </c:pt>
                <c:pt idx="2545">
                  <c:v>19/09/2014 0:00</c:v>
                </c:pt>
                <c:pt idx="2546">
                  <c:v>20/09/2014 0:00</c:v>
                </c:pt>
                <c:pt idx="2547">
                  <c:v>21/09/2014 0:00</c:v>
                </c:pt>
                <c:pt idx="2548">
                  <c:v>22/09/2014 0:00</c:v>
                </c:pt>
                <c:pt idx="2549">
                  <c:v>23/09/2014 0:00</c:v>
                </c:pt>
                <c:pt idx="2550">
                  <c:v>24/09/2014 0:00</c:v>
                </c:pt>
                <c:pt idx="2551">
                  <c:v>25/09/2014 0:00</c:v>
                </c:pt>
                <c:pt idx="2552">
                  <c:v>26/09/2014 0:00</c:v>
                </c:pt>
                <c:pt idx="2553">
                  <c:v>27/09/2014 0:00</c:v>
                </c:pt>
                <c:pt idx="2554">
                  <c:v>28/09/2014 0:00</c:v>
                </c:pt>
                <c:pt idx="2555">
                  <c:v>29/09/2014 0:00</c:v>
                </c:pt>
                <c:pt idx="2556">
                  <c:v>30/09/2014 0:00</c:v>
                </c:pt>
                <c:pt idx="2557">
                  <c:v>1/10/2014 0:00</c:v>
                </c:pt>
                <c:pt idx="2558">
                  <c:v>2/10/2014 0:00</c:v>
                </c:pt>
                <c:pt idx="2559">
                  <c:v>3/10/2014 0:00</c:v>
                </c:pt>
                <c:pt idx="2560">
                  <c:v>4/10/2014 0:00</c:v>
                </c:pt>
                <c:pt idx="2561">
                  <c:v>5/10/2014 0:00</c:v>
                </c:pt>
                <c:pt idx="2562">
                  <c:v>6/10/2014 0:00</c:v>
                </c:pt>
                <c:pt idx="2563">
                  <c:v>7/10/2014 0:00</c:v>
                </c:pt>
                <c:pt idx="2564">
                  <c:v>8/10/2014 0:00</c:v>
                </c:pt>
                <c:pt idx="2565">
                  <c:v>9/10/2014 0:00</c:v>
                </c:pt>
                <c:pt idx="2566">
                  <c:v>10/10/2014 0:00</c:v>
                </c:pt>
                <c:pt idx="2567">
                  <c:v>11/10/2014 0:00</c:v>
                </c:pt>
                <c:pt idx="2568">
                  <c:v>12/10/2014 0:00</c:v>
                </c:pt>
                <c:pt idx="2569">
                  <c:v>13/10/2014 0:00</c:v>
                </c:pt>
                <c:pt idx="2570">
                  <c:v>14/10/2014 0:00</c:v>
                </c:pt>
                <c:pt idx="2571">
                  <c:v>15/10/2014 0:00</c:v>
                </c:pt>
                <c:pt idx="2572">
                  <c:v>16/10/2014 0:00</c:v>
                </c:pt>
                <c:pt idx="2573">
                  <c:v>17/10/2014 0:00</c:v>
                </c:pt>
                <c:pt idx="2574">
                  <c:v>18/10/2014 0:00</c:v>
                </c:pt>
                <c:pt idx="2575">
                  <c:v>19/10/2014 0:00</c:v>
                </c:pt>
                <c:pt idx="2576">
                  <c:v>20/10/2014 0:00</c:v>
                </c:pt>
                <c:pt idx="2577">
                  <c:v>21/10/2014 0:00</c:v>
                </c:pt>
                <c:pt idx="2578">
                  <c:v>22/10/2014 0:00</c:v>
                </c:pt>
                <c:pt idx="2579">
                  <c:v>23/10/2014 0:00</c:v>
                </c:pt>
                <c:pt idx="2580">
                  <c:v>24/10/2014 0:00</c:v>
                </c:pt>
                <c:pt idx="2581">
                  <c:v>25/10/2014 0:00</c:v>
                </c:pt>
                <c:pt idx="2582">
                  <c:v>26/10/2014 0:00</c:v>
                </c:pt>
                <c:pt idx="2583">
                  <c:v>27/10/2014 0:00</c:v>
                </c:pt>
                <c:pt idx="2584">
                  <c:v>28/10/2014 0:00</c:v>
                </c:pt>
                <c:pt idx="2585">
                  <c:v>29/10/2014 0:00</c:v>
                </c:pt>
                <c:pt idx="2586">
                  <c:v>30/10/2014 0:00</c:v>
                </c:pt>
                <c:pt idx="2587">
                  <c:v>31/10/2014 0:00</c:v>
                </c:pt>
                <c:pt idx="2588">
                  <c:v>1/11/2014 0:00</c:v>
                </c:pt>
                <c:pt idx="2589">
                  <c:v>2/11/2014 0:00</c:v>
                </c:pt>
                <c:pt idx="2590">
                  <c:v>3/11/2014 0:00</c:v>
                </c:pt>
                <c:pt idx="2591">
                  <c:v>4/11/2014 0:00</c:v>
                </c:pt>
                <c:pt idx="2592">
                  <c:v>5/11/2014 0:00</c:v>
                </c:pt>
                <c:pt idx="2593">
                  <c:v>6/11/2014 0:00</c:v>
                </c:pt>
                <c:pt idx="2594">
                  <c:v>7/11/2014 0:00</c:v>
                </c:pt>
                <c:pt idx="2595">
                  <c:v>8/11/2014 0:00</c:v>
                </c:pt>
                <c:pt idx="2596">
                  <c:v>9/11/2014 0:00</c:v>
                </c:pt>
                <c:pt idx="2597">
                  <c:v>10/11/2014 0:00</c:v>
                </c:pt>
                <c:pt idx="2598">
                  <c:v>11/11/2014 0:00</c:v>
                </c:pt>
                <c:pt idx="2599">
                  <c:v>12/11/2014 0:00</c:v>
                </c:pt>
                <c:pt idx="2600">
                  <c:v>13/11/2014 0:00</c:v>
                </c:pt>
                <c:pt idx="2601">
                  <c:v>14/11/2014 0:00</c:v>
                </c:pt>
                <c:pt idx="2602">
                  <c:v>15/11/2014 0:00</c:v>
                </c:pt>
                <c:pt idx="2603">
                  <c:v>16/11/2014 0:00</c:v>
                </c:pt>
                <c:pt idx="2604">
                  <c:v>17/11/2014 0:00</c:v>
                </c:pt>
                <c:pt idx="2605">
                  <c:v>18/11/2014 0:00</c:v>
                </c:pt>
                <c:pt idx="2606">
                  <c:v>19/11/2014 0:00</c:v>
                </c:pt>
                <c:pt idx="2607">
                  <c:v>20/11/2014 0:00</c:v>
                </c:pt>
                <c:pt idx="2608">
                  <c:v>21/11/2014 0:00</c:v>
                </c:pt>
                <c:pt idx="2609">
                  <c:v>22/11/2014 0:00</c:v>
                </c:pt>
                <c:pt idx="2610">
                  <c:v>23/11/2014 0:00</c:v>
                </c:pt>
                <c:pt idx="2611">
                  <c:v>24/11/2014 0:00</c:v>
                </c:pt>
                <c:pt idx="2612">
                  <c:v>25/11/2014 0:00</c:v>
                </c:pt>
                <c:pt idx="2613">
                  <c:v>26/11/2014 0:00</c:v>
                </c:pt>
                <c:pt idx="2614">
                  <c:v>27/11/2014 0:00</c:v>
                </c:pt>
                <c:pt idx="2615">
                  <c:v>28/11/2014 0:00</c:v>
                </c:pt>
                <c:pt idx="2616">
                  <c:v>29/11/2014 0:00</c:v>
                </c:pt>
                <c:pt idx="2617">
                  <c:v>30/11/2014 0:00</c:v>
                </c:pt>
                <c:pt idx="2618">
                  <c:v>1/12/2014 0:00</c:v>
                </c:pt>
                <c:pt idx="2619">
                  <c:v>2/12/2014 0:00</c:v>
                </c:pt>
                <c:pt idx="2620">
                  <c:v>3/12/2014 0:00</c:v>
                </c:pt>
                <c:pt idx="2621">
                  <c:v>4/12/2014 0:00</c:v>
                </c:pt>
                <c:pt idx="2622">
                  <c:v>5/12/2014 0:00</c:v>
                </c:pt>
                <c:pt idx="2623">
                  <c:v>6/12/2014 0:00</c:v>
                </c:pt>
                <c:pt idx="2624">
                  <c:v>7/12/2014 0:00</c:v>
                </c:pt>
                <c:pt idx="2625">
                  <c:v>8/12/2014 0:00</c:v>
                </c:pt>
                <c:pt idx="2626">
                  <c:v>9/12/2014 0:00</c:v>
                </c:pt>
                <c:pt idx="2627">
                  <c:v>10/12/2014 0:00</c:v>
                </c:pt>
                <c:pt idx="2628">
                  <c:v>11/12/2014 0:00</c:v>
                </c:pt>
                <c:pt idx="2629">
                  <c:v>12/12/2014 0:00</c:v>
                </c:pt>
                <c:pt idx="2630">
                  <c:v>13/12/2014 0:00</c:v>
                </c:pt>
                <c:pt idx="2631">
                  <c:v>14/12/2014 0:00</c:v>
                </c:pt>
                <c:pt idx="2632">
                  <c:v>15/12/2014 0:00</c:v>
                </c:pt>
                <c:pt idx="2633">
                  <c:v>16/12/2014 0:00</c:v>
                </c:pt>
                <c:pt idx="2634">
                  <c:v>17/12/2014 0:00</c:v>
                </c:pt>
                <c:pt idx="2635">
                  <c:v>18/12/2014 0:00</c:v>
                </c:pt>
                <c:pt idx="2636">
                  <c:v>19/12/2014 0:00</c:v>
                </c:pt>
                <c:pt idx="2637">
                  <c:v>20/12/2014 0:00</c:v>
                </c:pt>
                <c:pt idx="2638">
                  <c:v>21/12/2014 0:00</c:v>
                </c:pt>
                <c:pt idx="2639">
                  <c:v>22/12/2014 0:00</c:v>
                </c:pt>
                <c:pt idx="2640">
                  <c:v>23/12/2014 0:00</c:v>
                </c:pt>
                <c:pt idx="2641">
                  <c:v>24/12/2014 0:00</c:v>
                </c:pt>
                <c:pt idx="2642">
                  <c:v>25/12/2014 0:00</c:v>
                </c:pt>
                <c:pt idx="2643">
                  <c:v>26/12/2014 0:00</c:v>
                </c:pt>
                <c:pt idx="2644">
                  <c:v>27/12/2014 0:00</c:v>
                </c:pt>
                <c:pt idx="2645">
                  <c:v>28/12/2014 0:00</c:v>
                </c:pt>
                <c:pt idx="2646">
                  <c:v>29/12/2014 0:00</c:v>
                </c:pt>
                <c:pt idx="2647">
                  <c:v>30/12/2014 0:00</c:v>
                </c:pt>
                <c:pt idx="2648">
                  <c:v>31/12/2014 0:00</c:v>
                </c:pt>
                <c:pt idx="2649">
                  <c:v>1/01/2015 0:00</c:v>
                </c:pt>
                <c:pt idx="2650">
                  <c:v>2/01/2015 0:00</c:v>
                </c:pt>
                <c:pt idx="2651">
                  <c:v>3/01/2015 0:00</c:v>
                </c:pt>
                <c:pt idx="2652">
                  <c:v>4/01/2015 0:00</c:v>
                </c:pt>
                <c:pt idx="2653">
                  <c:v>5/01/2015 0:00</c:v>
                </c:pt>
                <c:pt idx="2654">
                  <c:v>6/01/2015 0:00</c:v>
                </c:pt>
                <c:pt idx="2655">
                  <c:v>7/01/2015 0:00</c:v>
                </c:pt>
                <c:pt idx="2656">
                  <c:v>8/01/2015 0:00</c:v>
                </c:pt>
                <c:pt idx="2657">
                  <c:v>9/01/2015 0:00</c:v>
                </c:pt>
                <c:pt idx="2658">
                  <c:v>10/01/2015 0:00</c:v>
                </c:pt>
                <c:pt idx="2659">
                  <c:v>11/01/2015 0:00</c:v>
                </c:pt>
                <c:pt idx="2660">
                  <c:v>12/01/2015 0:00</c:v>
                </c:pt>
                <c:pt idx="2661">
                  <c:v>13/01/2015 0:00</c:v>
                </c:pt>
                <c:pt idx="2662">
                  <c:v>14/01/2015 0:00</c:v>
                </c:pt>
                <c:pt idx="2663">
                  <c:v>15/01/2015 0:00</c:v>
                </c:pt>
                <c:pt idx="2664">
                  <c:v>16/01/2015 0:00</c:v>
                </c:pt>
                <c:pt idx="2665">
                  <c:v>17/01/2015 0:00</c:v>
                </c:pt>
                <c:pt idx="2666">
                  <c:v>18/01/2015 0:00</c:v>
                </c:pt>
                <c:pt idx="2667">
                  <c:v>19/01/2015 0:00</c:v>
                </c:pt>
                <c:pt idx="2668">
                  <c:v>20/01/2015 0:00</c:v>
                </c:pt>
                <c:pt idx="2669">
                  <c:v>21/01/2015 0:00</c:v>
                </c:pt>
                <c:pt idx="2670">
                  <c:v>22/01/2015 0:00</c:v>
                </c:pt>
                <c:pt idx="2671">
                  <c:v>23/01/2015 0:00</c:v>
                </c:pt>
                <c:pt idx="2672">
                  <c:v>24/01/2015 0:00</c:v>
                </c:pt>
                <c:pt idx="2673">
                  <c:v>25/01/2015 0:00</c:v>
                </c:pt>
                <c:pt idx="2674">
                  <c:v>26/01/2015 0:00</c:v>
                </c:pt>
                <c:pt idx="2675">
                  <c:v>27/01/2015 0:00</c:v>
                </c:pt>
                <c:pt idx="2676">
                  <c:v>28/01/2015 0:00</c:v>
                </c:pt>
                <c:pt idx="2677">
                  <c:v>29/01/2015 0:00</c:v>
                </c:pt>
                <c:pt idx="2678">
                  <c:v>30/01/2015 0:00</c:v>
                </c:pt>
                <c:pt idx="2679">
                  <c:v>31/01/2015 0:00</c:v>
                </c:pt>
                <c:pt idx="2680">
                  <c:v>1/02/2015 0:00</c:v>
                </c:pt>
                <c:pt idx="2681">
                  <c:v>2/02/2015 0:00</c:v>
                </c:pt>
                <c:pt idx="2682">
                  <c:v>3/02/2015 0:00</c:v>
                </c:pt>
                <c:pt idx="2683">
                  <c:v>4/02/2015 0:00</c:v>
                </c:pt>
                <c:pt idx="2684">
                  <c:v>5/02/2015 0:00</c:v>
                </c:pt>
                <c:pt idx="2685">
                  <c:v>6/02/2015 0:00</c:v>
                </c:pt>
                <c:pt idx="2686">
                  <c:v>7/02/2015 0:00</c:v>
                </c:pt>
                <c:pt idx="2687">
                  <c:v>8/02/2015 0:00</c:v>
                </c:pt>
                <c:pt idx="2688">
                  <c:v>9/02/2015 0:00</c:v>
                </c:pt>
                <c:pt idx="2689">
                  <c:v>10/02/2015 0:00</c:v>
                </c:pt>
                <c:pt idx="2690">
                  <c:v>11/02/2015 0:00</c:v>
                </c:pt>
                <c:pt idx="2691">
                  <c:v>12/02/2015 0:00</c:v>
                </c:pt>
                <c:pt idx="2692">
                  <c:v>13/02/2015 0:00</c:v>
                </c:pt>
                <c:pt idx="2693">
                  <c:v>14/02/2015 0:00</c:v>
                </c:pt>
                <c:pt idx="2694">
                  <c:v>15/02/2015 0:00</c:v>
                </c:pt>
                <c:pt idx="2695">
                  <c:v>16/02/2015 0:00</c:v>
                </c:pt>
                <c:pt idx="2696">
                  <c:v>17/02/2015 0:00</c:v>
                </c:pt>
                <c:pt idx="2697">
                  <c:v>18/02/2015 0:00</c:v>
                </c:pt>
                <c:pt idx="2698">
                  <c:v>19/02/2015 0:00</c:v>
                </c:pt>
                <c:pt idx="2699">
                  <c:v>20/02/2015 0:00</c:v>
                </c:pt>
                <c:pt idx="2700">
                  <c:v>21/02/2015 0:00</c:v>
                </c:pt>
                <c:pt idx="2701">
                  <c:v>22/02/2015 0:00</c:v>
                </c:pt>
                <c:pt idx="2702">
                  <c:v>23/02/2015 0:00</c:v>
                </c:pt>
                <c:pt idx="2703">
                  <c:v>24/02/2015 0:00</c:v>
                </c:pt>
                <c:pt idx="2704">
                  <c:v>25/02/2015 0:00</c:v>
                </c:pt>
                <c:pt idx="2705">
                  <c:v>26/02/2015 0:00</c:v>
                </c:pt>
                <c:pt idx="2706">
                  <c:v>27/02/2015 0:00</c:v>
                </c:pt>
                <c:pt idx="2707">
                  <c:v>28/02/2015 0:00</c:v>
                </c:pt>
                <c:pt idx="2708">
                  <c:v>1/03/2015 0:00</c:v>
                </c:pt>
                <c:pt idx="2709">
                  <c:v>2/03/2015 0:00</c:v>
                </c:pt>
                <c:pt idx="2710">
                  <c:v>3/03/2015 0:00</c:v>
                </c:pt>
                <c:pt idx="2711">
                  <c:v>4/03/2015 0:00</c:v>
                </c:pt>
                <c:pt idx="2712">
                  <c:v>5/03/2015 0:00</c:v>
                </c:pt>
                <c:pt idx="2713">
                  <c:v>6/03/2015 0:00</c:v>
                </c:pt>
                <c:pt idx="2714">
                  <c:v>7/03/2015 0:00</c:v>
                </c:pt>
                <c:pt idx="2715">
                  <c:v>8/03/2015 0:00</c:v>
                </c:pt>
                <c:pt idx="2716">
                  <c:v>9/03/2015 0:00</c:v>
                </c:pt>
                <c:pt idx="2717">
                  <c:v>10/03/2015 0:00</c:v>
                </c:pt>
                <c:pt idx="2718">
                  <c:v>11/03/2015 0:00</c:v>
                </c:pt>
                <c:pt idx="2719">
                  <c:v>12/03/2015 0:00</c:v>
                </c:pt>
                <c:pt idx="2720">
                  <c:v>13/03/2015 0:00</c:v>
                </c:pt>
                <c:pt idx="2721">
                  <c:v>14/03/2015 0:00</c:v>
                </c:pt>
                <c:pt idx="2722">
                  <c:v>15/03/2015 0:00</c:v>
                </c:pt>
                <c:pt idx="2723">
                  <c:v>16/03/2015 0:00</c:v>
                </c:pt>
                <c:pt idx="2724">
                  <c:v>17/03/2015 0:00</c:v>
                </c:pt>
                <c:pt idx="2725">
                  <c:v>18/03/2015 0:00</c:v>
                </c:pt>
                <c:pt idx="2726">
                  <c:v>19/03/2015 0:00</c:v>
                </c:pt>
                <c:pt idx="2727">
                  <c:v>20/03/2015 0:00</c:v>
                </c:pt>
                <c:pt idx="2728">
                  <c:v>21/03/2015 0:00</c:v>
                </c:pt>
                <c:pt idx="2729">
                  <c:v>22/03/2015 0:00</c:v>
                </c:pt>
                <c:pt idx="2730">
                  <c:v>23/03/2015 0:00</c:v>
                </c:pt>
                <c:pt idx="2731">
                  <c:v>24/03/2015 0:00</c:v>
                </c:pt>
                <c:pt idx="2732">
                  <c:v>25/03/2015 0:00</c:v>
                </c:pt>
                <c:pt idx="2733">
                  <c:v>26/03/2015 0:00</c:v>
                </c:pt>
                <c:pt idx="2734">
                  <c:v>27/03/2015 0:00</c:v>
                </c:pt>
                <c:pt idx="2735">
                  <c:v>28/03/2015 0:00</c:v>
                </c:pt>
                <c:pt idx="2736">
                  <c:v>29/03/2015 0:00</c:v>
                </c:pt>
                <c:pt idx="2737">
                  <c:v>30/03/2015 0:00</c:v>
                </c:pt>
                <c:pt idx="2738">
                  <c:v>31/03/2015 0:00</c:v>
                </c:pt>
                <c:pt idx="2739">
                  <c:v>1/04/2015 0:00</c:v>
                </c:pt>
                <c:pt idx="2740">
                  <c:v>2/04/2015 0:00</c:v>
                </c:pt>
                <c:pt idx="2741">
                  <c:v>3/04/2015 0:00</c:v>
                </c:pt>
                <c:pt idx="2742">
                  <c:v>4/04/2015 0:00</c:v>
                </c:pt>
                <c:pt idx="2743">
                  <c:v>5/04/2015 0:00</c:v>
                </c:pt>
                <c:pt idx="2744">
                  <c:v>6/04/2015 0:00</c:v>
                </c:pt>
                <c:pt idx="2745">
                  <c:v>7/04/2015 0:00</c:v>
                </c:pt>
                <c:pt idx="2746">
                  <c:v>8/04/2015 0:00</c:v>
                </c:pt>
                <c:pt idx="2747">
                  <c:v>9/04/2015 0:00</c:v>
                </c:pt>
                <c:pt idx="2748">
                  <c:v>10/04/2015 0:00</c:v>
                </c:pt>
                <c:pt idx="2749">
                  <c:v>11/04/2015 0:00</c:v>
                </c:pt>
                <c:pt idx="2750">
                  <c:v>12/04/2015 0:00</c:v>
                </c:pt>
                <c:pt idx="2751">
                  <c:v>13/04/2015 0:00</c:v>
                </c:pt>
                <c:pt idx="2752">
                  <c:v>14/04/2015 0:00</c:v>
                </c:pt>
                <c:pt idx="2753">
                  <c:v>15/04/2015 0:00</c:v>
                </c:pt>
                <c:pt idx="2754">
                  <c:v>16/04/2015 0:00</c:v>
                </c:pt>
                <c:pt idx="2755">
                  <c:v>17/04/2015 0:00</c:v>
                </c:pt>
                <c:pt idx="2756">
                  <c:v>18/04/2015 0:00</c:v>
                </c:pt>
                <c:pt idx="2757">
                  <c:v>19/04/2015 0:00</c:v>
                </c:pt>
                <c:pt idx="2758">
                  <c:v>20/04/2015 0:00</c:v>
                </c:pt>
                <c:pt idx="2759">
                  <c:v>21/04/2015 0:00</c:v>
                </c:pt>
                <c:pt idx="2760">
                  <c:v>22/04/2015 0:00</c:v>
                </c:pt>
                <c:pt idx="2761">
                  <c:v>23/04/2015 0:00</c:v>
                </c:pt>
                <c:pt idx="2762">
                  <c:v>24/04/2015 0:00</c:v>
                </c:pt>
                <c:pt idx="2763">
                  <c:v>25/04/2015 0:00</c:v>
                </c:pt>
                <c:pt idx="2764">
                  <c:v>26/04/2015 0:00</c:v>
                </c:pt>
                <c:pt idx="2765">
                  <c:v>27/04/2015 0:00</c:v>
                </c:pt>
                <c:pt idx="2766">
                  <c:v>28/04/2015 0:00</c:v>
                </c:pt>
                <c:pt idx="2767">
                  <c:v>29/04/2015 0:00</c:v>
                </c:pt>
                <c:pt idx="2768">
                  <c:v>30/04/2015 0:00</c:v>
                </c:pt>
                <c:pt idx="2769">
                  <c:v>1/05/2015 0:00</c:v>
                </c:pt>
                <c:pt idx="2770">
                  <c:v>2/05/2015 0:00</c:v>
                </c:pt>
                <c:pt idx="2771">
                  <c:v>3/05/2015 0:00</c:v>
                </c:pt>
                <c:pt idx="2772">
                  <c:v>4/05/2015 0:00</c:v>
                </c:pt>
                <c:pt idx="2773">
                  <c:v>5/05/2015 0:00</c:v>
                </c:pt>
                <c:pt idx="2774">
                  <c:v>6/05/2015 0:00</c:v>
                </c:pt>
                <c:pt idx="2775">
                  <c:v>7/05/2015 0:00</c:v>
                </c:pt>
                <c:pt idx="2776">
                  <c:v>8/05/2015 0:00</c:v>
                </c:pt>
                <c:pt idx="2777">
                  <c:v>9/05/2015 0:00</c:v>
                </c:pt>
                <c:pt idx="2778">
                  <c:v>10/05/2015 0:00</c:v>
                </c:pt>
                <c:pt idx="2779">
                  <c:v>11/05/2015 0:00</c:v>
                </c:pt>
                <c:pt idx="2780">
                  <c:v>12/05/2015 0:00</c:v>
                </c:pt>
                <c:pt idx="2781">
                  <c:v>13/05/2015 0:00</c:v>
                </c:pt>
                <c:pt idx="2782">
                  <c:v>14/05/2015 0:00</c:v>
                </c:pt>
                <c:pt idx="2783">
                  <c:v>15/05/2015 0:00</c:v>
                </c:pt>
                <c:pt idx="2784">
                  <c:v>16/05/2015 0:00</c:v>
                </c:pt>
                <c:pt idx="2785">
                  <c:v>17/05/2015 0:00</c:v>
                </c:pt>
                <c:pt idx="2786">
                  <c:v>18/05/2015 0:00</c:v>
                </c:pt>
                <c:pt idx="2787">
                  <c:v>19/05/2015 0:00</c:v>
                </c:pt>
                <c:pt idx="2788">
                  <c:v>20/05/2015 0:00</c:v>
                </c:pt>
                <c:pt idx="2789">
                  <c:v>21/05/2015 0:00</c:v>
                </c:pt>
                <c:pt idx="2790">
                  <c:v>22/05/2015 0:00</c:v>
                </c:pt>
                <c:pt idx="2791">
                  <c:v>23/05/2015 0:00</c:v>
                </c:pt>
                <c:pt idx="2792">
                  <c:v>24/05/2015 0:00</c:v>
                </c:pt>
                <c:pt idx="2793">
                  <c:v>25/05/2015 0:00</c:v>
                </c:pt>
                <c:pt idx="2794">
                  <c:v>26/05/2015 0:00</c:v>
                </c:pt>
                <c:pt idx="2795">
                  <c:v>27/05/2015 0:00</c:v>
                </c:pt>
                <c:pt idx="2796">
                  <c:v>28/05/2015 0:00</c:v>
                </c:pt>
                <c:pt idx="2797">
                  <c:v>29/05/2015 0:00</c:v>
                </c:pt>
                <c:pt idx="2798">
                  <c:v>30/05/2015 0:00</c:v>
                </c:pt>
                <c:pt idx="2799">
                  <c:v>31/05/2015 0:00</c:v>
                </c:pt>
                <c:pt idx="2800">
                  <c:v>1/06/2015 0:00</c:v>
                </c:pt>
                <c:pt idx="2801">
                  <c:v>2/06/2015 0:00</c:v>
                </c:pt>
                <c:pt idx="2802">
                  <c:v>3/06/2015 0:00</c:v>
                </c:pt>
                <c:pt idx="2803">
                  <c:v>4/06/2015 0:00</c:v>
                </c:pt>
                <c:pt idx="2804">
                  <c:v>5/06/2015 0:00</c:v>
                </c:pt>
                <c:pt idx="2805">
                  <c:v>6/06/2015 0:00</c:v>
                </c:pt>
                <c:pt idx="2806">
                  <c:v>7/06/2015 0:00</c:v>
                </c:pt>
                <c:pt idx="2807">
                  <c:v>8/06/2015 0:00</c:v>
                </c:pt>
                <c:pt idx="2808">
                  <c:v>9/06/2015 0:00</c:v>
                </c:pt>
                <c:pt idx="2809">
                  <c:v>10/06/2015 0:00</c:v>
                </c:pt>
                <c:pt idx="2810">
                  <c:v>11/06/2015 0:00</c:v>
                </c:pt>
                <c:pt idx="2811">
                  <c:v>12/06/2015 0:00</c:v>
                </c:pt>
                <c:pt idx="2812">
                  <c:v>13/06/2015 0:00</c:v>
                </c:pt>
                <c:pt idx="2813">
                  <c:v>14/06/2015 0:00</c:v>
                </c:pt>
                <c:pt idx="2814">
                  <c:v>15/06/2015 0:00</c:v>
                </c:pt>
                <c:pt idx="2815">
                  <c:v>16/06/2015 0:00</c:v>
                </c:pt>
                <c:pt idx="2816">
                  <c:v>17/06/2015 0:00</c:v>
                </c:pt>
                <c:pt idx="2817">
                  <c:v>18/06/2015 0:00</c:v>
                </c:pt>
                <c:pt idx="2818">
                  <c:v>19/06/2015 0:00</c:v>
                </c:pt>
                <c:pt idx="2819">
                  <c:v>20/06/2015 0:00</c:v>
                </c:pt>
                <c:pt idx="2820">
                  <c:v>21/06/2015 0:00</c:v>
                </c:pt>
                <c:pt idx="2821">
                  <c:v>22/06/2015 0:00</c:v>
                </c:pt>
                <c:pt idx="2822">
                  <c:v>23/06/2015 0:00</c:v>
                </c:pt>
                <c:pt idx="2823">
                  <c:v>24/06/2015 0:00</c:v>
                </c:pt>
                <c:pt idx="2824">
                  <c:v>25/06/2015 0:00</c:v>
                </c:pt>
                <c:pt idx="2825">
                  <c:v>26/06/2015 0:00</c:v>
                </c:pt>
                <c:pt idx="2826">
                  <c:v>27/06/2015 0:00</c:v>
                </c:pt>
                <c:pt idx="2827">
                  <c:v>28/06/2015 0:00</c:v>
                </c:pt>
                <c:pt idx="2828">
                  <c:v>29/06/2015 0:00</c:v>
                </c:pt>
                <c:pt idx="2829">
                  <c:v>30/06/2015 0:00</c:v>
                </c:pt>
                <c:pt idx="2830">
                  <c:v>1/07/2015 0:00</c:v>
                </c:pt>
                <c:pt idx="2831">
                  <c:v>2/07/2015 0:00</c:v>
                </c:pt>
                <c:pt idx="2832">
                  <c:v>3/07/2015 0:00</c:v>
                </c:pt>
                <c:pt idx="2833">
                  <c:v>4/07/2015 0:00</c:v>
                </c:pt>
                <c:pt idx="2834">
                  <c:v>5/07/2015 0:00</c:v>
                </c:pt>
                <c:pt idx="2835">
                  <c:v>6/07/2015 0:00</c:v>
                </c:pt>
                <c:pt idx="2836">
                  <c:v>7/07/2015 0:00</c:v>
                </c:pt>
                <c:pt idx="2837">
                  <c:v>8/07/2015 0:00</c:v>
                </c:pt>
                <c:pt idx="2838">
                  <c:v>9/07/2015 0:00</c:v>
                </c:pt>
                <c:pt idx="2839">
                  <c:v>10/07/2015 0:00</c:v>
                </c:pt>
                <c:pt idx="2840">
                  <c:v>11/07/2015 0:00</c:v>
                </c:pt>
                <c:pt idx="2841">
                  <c:v>12/07/2015 0:00</c:v>
                </c:pt>
                <c:pt idx="2842">
                  <c:v>13/07/2015 0:00</c:v>
                </c:pt>
                <c:pt idx="2843">
                  <c:v>14/07/2015 0:00</c:v>
                </c:pt>
                <c:pt idx="2844">
                  <c:v>15/07/2015 0:00</c:v>
                </c:pt>
                <c:pt idx="2845">
                  <c:v>16/07/2015 0:00</c:v>
                </c:pt>
                <c:pt idx="2846">
                  <c:v>17/07/2015 0:00</c:v>
                </c:pt>
                <c:pt idx="2847">
                  <c:v>18/07/2015 0:00</c:v>
                </c:pt>
                <c:pt idx="2848">
                  <c:v>19/07/2015 0:00</c:v>
                </c:pt>
                <c:pt idx="2849">
                  <c:v>20/07/2015 0:00</c:v>
                </c:pt>
                <c:pt idx="2850">
                  <c:v>21/07/2015 0:00</c:v>
                </c:pt>
                <c:pt idx="2851">
                  <c:v>22/07/2015 0:00</c:v>
                </c:pt>
                <c:pt idx="2852">
                  <c:v>23/07/2015 0:00</c:v>
                </c:pt>
                <c:pt idx="2853">
                  <c:v>24/07/2015 0:00</c:v>
                </c:pt>
                <c:pt idx="2854">
                  <c:v>25/07/2015 0:00</c:v>
                </c:pt>
                <c:pt idx="2855">
                  <c:v>26/07/2015 0:00</c:v>
                </c:pt>
                <c:pt idx="2856">
                  <c:v>27/07/2015 0:00</c:v>
                </c:pt>
                <c:pt idx="2857">
                  <c:v>28/07/2015 0:00</c:v>
                </c:pt>
                <c:pt idx="2858">
                  <c:v>29/07/2015 0:00</c:v>
                </c:pt>
                <c:pt idx="2859">
                  <c:v>30/07/2015 0:00</c:v>
                </c:pt>
                <c:pt idx="2860">
                  <c:v>31/07/2015 0:00</c:v>
                </c:pt>
                <c:pt idx="2861">
                  <c:v>1/08/2015 0:00</c:v>
                </c:pt>
                <c:pt idx="2862">
                  <c:v>2/08/2015 0:00</c:v>
                </c:pt>
                <c:pt idx="2863">
                  <c:v>3/08/2015 0:00</c:v>
                </c:pt>
                <c:pt idx="2864">
                  <c:v>4/08/2015 0:00</c:v>
                </c:pt>
                <c:pt idx="2865">
                  <c:v>5/08/2015 0:00</c:v>
                </c:pt>
                <c:pt idx="2866">
                  <c:v>6/08/2015 0:00</c:v>
                </c:pt>
                <c:pt idx="2867">
                  <c:v>7/08/2015 0:00</c:v>
                </c:pt>
                <c:pt idx="2868">
                  <c:v>8/08/2015 0:00</c:v>
                </c:pt>
                <c:pt idx="2869">
                  <c:v>9/08/2015 0:00</c:v>
                </c:pt>
                <c:pt idx="2870">
                  <c:v>10/08/2015 0:00</c:v>
                </c:pt>
                <c:pt idx="2871">
                  <c:v>11/08/2015 0:00</c:v>
                </c:pt>
                <c:pt idx="2872">
                  <c:v>12/08/2015 0:00</c:v>
                </c:pt>
                <c:pt idx="2873">
                  <c:v>13/08/2015 0:00</c:v>
                </c:pt>
                <c:pt idx="2874">
                  <c:v>14/08/2015 0:00</c:v>
                </c:pt>
                <c:pt idx="2875">
                  <c:v>15/08/2015 0:00</c:v>
                </c:pt>
                <c:pt idx="2876">
                  <c:v>16/08/2015 0:00</c:v>
                </c:pt>
                <c:pt idx="2877">
                  <c:v>17/08/2015 0:00</c:v>
                </c:pt>
                <c:pt idx="2878">
                  <c:v>18/08/2015 0:00</c:v>
                </c:pt>
                <c:pt idx="2879">
                  <c:v>19/08/2015 0:00</c:v>
                </c:pt>
                <c:pt idx="2880">
                  <c:v>20/08/2015 0:00</c:v>
                </c:pt>
                <c:pt idx="2881">
                  <c:v>21/08/2015 0:00</c:v>
                </c:pt>
                <c:pt idx="2882">
                  <c:v>22/08/2015 0:00</c:v>
                </c:pt>
                <c:pt idx="2883">
                  <c:v>23/08/2015 0:00</c:v>
                </c:pt>
                <c:pt idx="2884">
                  <c:v>24/08/2015 0:00</c:v>
                </c:pt>
                <c:pt idx="2885">
                  <c:v>25/08/2015 0:00</c:v>
                </c:pt>
                <c:pt idx="2886">
                  <c:v>26/08/2015 0:00</c:v>
                </c:pt>
                <c:pt idx="2887">
                  <c:v>27/08/2015 0:00</c:v>
                </c:pt>
                <c:pt idx="2888">
                  <c:v>28/08/2015 0:00</c:v>
                </c:pt>
                <c:pt idx="2889">
                  <c:v>29/08/2015 0:00</c:v>
                </c:pt>
                <c:pt idx="2890">
                  <c:v>30/08/2015 0:00</c:v>
                </c:pt>
                <c:pt idx="2891">
                  <c:v>31/08/2015 0:00</c:v>
                </c:pt>
                <c:pt idx="2892">
                  <c:v>1/09/2015 0:00</c:v>
                </c:pt>
                <c:pt idx="2893">
                  <c:v>2/09/2015 0:00</c:v>
                </c:pt>
                <c:pt idx="2894">
                  <c:v>3/09/2015 0:00</c:v>
                </c:pt>
                <c:pt idx="2895">
                  <c:v>4/09/2015 0:00</c:v>
                </c:pt>
                <c:pt idx="2896">
                  <c:v>5/09/2015 0:00</c:v>
                </c:pt>
                <c:pt idx="2897">
                  <c:v>6/09/2015 0:00</c:v>
                </c:pt>
                <c:pt idx="2898">
                  <c:v>7/09/2015 0:00</c:v>
                </c:pt>
                <c:pt idx="2899">
                  <c:v>8/09/2015 0:00</c:v>
                </c:pt>
                <c:pt idx="2900">
                  <c:v>9/09/2015 0:00</c:v>
                </c:pt>
                <c:pt idx="2901">
                  <c:v>10/09/2015 0:00</c:v>
                </c:pt>
                <c:pt idx="2902">
                  <c:v>11/09/2015 0:00</c:v>
                </c:pt>
                <c:pt idx="2903">
                  <c:v>12/09/2015 0:00</c:v>
                </c:pt>
                <c:pt idx="2904">
                  <c:v>13/09/2015 0:00</c:v>
                </c:pt>
                <c:pt idx="2905">
                  <c:v>14/09/2015 0:00</c:v>
                </c:pt>
                <c:pt idx="2906">
                  <c:v>15/09/2015 0:00</c:v>
                </c:pt>
                <c:pt idx="2907">
                  <c:v>16/09/2015 0:00</c:v>
                </c:pt>
                <c:pt idx="2908">
                  <c:v>17/09/2015 0:00</c:v>
                </c:pt>
                <c:pt idx="2909">
                  <c:v>18/09/2015 0:00</c:v>
                </c:pt>
                <c:pt idx="2910">
                  <c:v>19/09/2015 0:00</c:v>
                </c:pt>
                <c:pt idx="2911">
                  <c:v>20/09/2015 0:00</c:v>
                </c:pt>
                <c:pt idx="2912">
                  <c:v>21/09/2015 0:00</c:v>
                </c:pt>
                <c:pt idx="2913">
                  <c:v>22/09/2015 0:00</c:v>
                </c:pt>
                <c:pt idx="2914">
                  <c:v>23/09/2015 0:00</c:v>
                </c:pt>
                <c:pt idx="2915">
                  <c:v>24/09/2015 0:00</c:v>
                </c:pt>
                <c:pt idx="2916">
                  <c:v>25/09/2015 0:00</c:v>
                </c:pt>
                <c:pt idx="2917">
                  <c:v>26/09/2015 0:00</c:v>
                </c:pt>
                <c:pt idx="2918">
                  <c:v>27/09/2015 0:00</c:v>
                </c:pt>
                <c:pt idx="2919">
                  <c:v>28/09/2015 0:00</c:v>
                </c:pt>
                <c:pt idx="2920">
                  <c:v>29/09/2015 0:00</c:v>
                </c:pt>
                <c:pt idx="2921">
                  <c:v>30/09/2015 0:00</c:v>
                </c:pt>
                <c:pt idx="2922">
                  <c:v>1/10/2015 0:00</c:v>
                </c:pt>
                <c:pt idx="2923">
                  <c:v>2/10/2015 0:00</c:v>
                </c:pt>
                <c:pt idx="2924">
                  <c:v>3/10/2015 0:00</c:v>
                </c:pt>
                <c:pt idx="2925">
                  <c:v>4/10/2015 0:00</c:v>
                </c:pt>
                <c:pt idx="2926">
                  <c:v>5/10/2015 0:00</c:v>
                </c:pt>
                <c:pt idx="2927">
                  <c:v>6/10/2015 0:00</c:v>
                </c:pt>
                <c:pt idx="2928">
                  <c:v>7/10/2015 0:00</c:v>
                </c:pt>
                <c:pt idx="2929">
                  <c:v>8/10/2015 0:00</c:v>
                </c:pt>
                <c:pt idx="2930">
                  <c:v>9/10/2015 0:00</c:v>
                </c:pt>
                <c:pt idx="2931">
                  <c:v>10/10/2015 0:00</c:v>
                </c:pt>
                <c:pt idx="2932">
                  <c:v>11/10/2015 0:00</c:v>
                </c:pt>
                <c:pt idx="2933">
                  <c:v>12/10/2015 0:00</c:v>
                </c:pt>
                <c:pt idx="2934">
                  <c:v>13/10/2015 0:00</c:v>
                </c:pt>
                <c:pt idx="2935">
                  <c:v>14/10/2015 0:00</c:v>
                </c:pt>
                <c:pt idx="2936">
                  <c:v>15/10/2015 0:00</c:v>
                </c:pt>
                <c:pt idx="2937">
                  <c:v>16/10/2015 0:00</c:v>
                </c:pt>
                <c:pt idx="2938">
                  <c:v>17/10/2015 0:00</c:v>
                </c:pt>
                <c:pt idx="2939">
                  <c:v>18/10/2015 0:00</c:v>
                </c:pt>
                <c:pt idx="2940">
                  <c:v>19/10/2015 0:00</c:v>
                </c:pt>
                <c:pt idx="2941">
                  <c:v>20/10/2015 0:00</c:v>
                </c:pt>
                <c:pt idx="2942">
                  <c:v>21/10/2015 0:00</c:v>
                </c:pt>
                <c:pt idx="2943">
                  <c:v>22/10/2015 0:00</c:v>
                </c:pt>
                <c:pt idx="2944">
                  <c:v>23/10/2015 0:00</c:v>
                </c:pt>
                <c:pt idx="2945">
                  <c:v>24/10/2015 0:00</c:v>
                </c:pt>
                <c:pt idx="2946">
                  <c:v>25/10/2015 0:00</c:v>
                </c:pt>
                <c:pt idx="2947">
                  <c:v>26/10/2015 0:00</c:v>
                </c:pt>
                <c:pt idx="2948">
                  <c:v>27/10/2015 0:00</c:v>
                </c:pt>
                <c:pt idx="2949">
                  <c:v>28/10/2015 0:00</c:v>
                </c:pt>
                <c:pt idx="2950">
                  <c:v>29/10/2015 0:00</c:v>
                </c:pt>
                <c:pt idx="2951">
                  <c:v>30/10/2015 0:00</c:v>
                </c:pt>
                <c:pt idx="2952">
                  <c:v>31/10/2015 0:00</c:v>
                </c:pt>
                <c:pt idx="2953">
                  <c:v>1/11/2015 0:00</c:v>
                </c:pt>
                <c:pt idx="2954">
                  <c:v>2/11/2015 0:00</c:v>
                </c:pt>
                <c:pt idx="2955">
                  <c:v>3/11/2015 0:00</c:v>
                </c:pt>
                <c:pt idx="2956">
                  <c:v>4/11/2015 0:00</c:v>
                </c:pt>
                <c:pt idx="2957">
                  <c:v>5/11/2015 0:00</c:v>
                </c:pt>
                <c:pt idx="2958">
                  <c:v>6/11/2015 0:00</c:v>
                </c:pt>
                <c:pt idx="2959">
                  <c:v>7/11/2015 0:00</c:v>
                </c:pt>
                <c:pt idx="2960">
                  <c:v>8/11/2015 0:00</c:v>
                </c:pt>
                <c:pt idx="2961">
                  <c:v>9/11/2015 0:00</c:v>
                </c:pt>
                <c:pt idx="2962">
                  <c:v>10/11/2015 0:00</c:v>
                </c:pt>
                <c:pt idx="2963">
                  <c:v>11/11/2015 0:00</c:v>
                </c:pt>
                <c:pt idx="2964">
                  <c:v>12/11/2015 0:00</c:v>
                </c:pt>
                <c:pt idx="2965">
                  <c:v>13/11/2015 0:00</c:v>
                </c:pt>
                <c:pt idx="2966">
                  <c:v>14/11/2015 0:00</c:v>
                </c:pt>
                <c:pt idx="2967">
                  <c:v>15/11/2015 0:00</c:v>
                </c:pt>
                <c:pt idx="2968">
                  <c:v>16/11/2015 0:00</c:v>
                </c:pt>
                <c:pt idx="2969">
                  <c:v>17/11/2015 0:00</c:v>
                </c:pt>
                <c:pt idx="2970">
                  <c:v>18/11/2015 0:00</c:v>
                </c:pt>
                <c:pt idx="2971">
                  <c:v>19/11/2015 0:00</c:v>
                </c:pt>
                <c:pt idx="2972">
                  <c:v>20/11/2015 0:00</c:v>
                </c:pt>
                <c:pt idx="2973">
                  <c:v>21/11/2015 0:00</c:v>
                </c:pt>
                <c:pt idx="2974">
                  <c:v>22/11/2015 0:00</c:v>
                </c:pt>
                <c:pt idx="2975">
                  <c:v>23/11/2015 0:00</c:v>
                </c:pt>
                <c:pt idx="2976">
                  <c:v>24/11/2015 0:00</c:v>
                </c:pt>
                <c:pt idx="2977">
                  <c:v>25/11/2015 0:00</c:v>
                </c:pt>
                <c:pt idx="2978">
                  <c:v>26/11/2015 0:00</c:v>
                </c:pt>
                <c:pt idx="2979">
                  <c:v>27/11/2015 0:00</c:v>
                </c:pt>
                <c:pt idx="2980">
                  <c:v>28/11/2015 0:00</c:v>
                </c:pt>
                <c:pt idx="2981">
                  <c:v>29/11/2015 0:00</c:v>
                </c:pt>
                <c:pt idx="2982">
                  <c:v>30/11/2015 0:00</c:v>
                </c:pt>
                <c:pt idx="2983">
                  <c:v>1/12/2015 0:00</c:v>
                </c:pt>
                <c:pt idx="2984">
                  <c:v>2/12/2015 0:00</c:v>
                </c:pt>
                <c:pt idx="2985">
                  <c:v>3/12/2015 0:00</c:v>
                </c:pt>
                <c:pt idx="2986">
                  <c:v>4/12/2015 0:00</c:v>
                </c:pt>
                <c:pt idx="2987">
                  <c:v>5/12/2015 0:00</c:v>
                </c:pt>
                <c:pt idx="2988">
                  <c:v>6/12/2015 0:00</c:v>
                </c:pt>
                <c:pt idx="2989">
                  <c:v>7/12/2015 0:00</c:v>
                </c:pt>
                <c:pt idx="2990">
                  <c:v>8/12/2015 0:00</c:v>
                </c:pt>
                <c:pt idx="2991">
                  <c:v>9/12/2015 0:00</c:v>
                </c:pt>
                <c:pt idx="2992">
                  <c:v>10/12/2015 0:00</c:v>
                </c:pt>
                <c:pt idx="2993">
                  <c:v>11/12/2015 0:00</c:v>
                </c:pt>
                <c:pt idx="2994">
                  <c:v>12/12/2015 0:00</c:v>
                </c:pt>
                <c:pt idx="2995">
                  <c:v>13/12/2015 0:00</c:v>
                </c:pt>
                <c:pt idx="2996">
                  <c:v>14/12/2015 0:00</c:v>
                </c:pt>
                <c:pt idx="2997">
                  <c:v>15/12/2015 0:00</c:v>
                </c:pt>
                <c:pt idx="2998">
                  <c:v>16/12/2015 0:00</c:v>
                </c:pt>
                <c:pt idx="2999">
                  <c:v>17/12/2015 0:00</c:v>
                </c:pt>
                <c:pt idx="3000">
                  <c:v>18/12/2015 0:00</c:v>
                </c:pt>
                <c:pt idx="3001">
                  <c:v>19/12/2015 0:00</c:v>
                </c:pt>
                <c:pt idx="3002">
                  <c:v>20/12/2015 0:00</c:v>
                </c:pt>
                <c:pt idx="3003">
                  <c:v>21/12/2015 0:00</c:v>
                </c:pt>
                <c:pt idx="3004">
                  <c:v>22/12/2015 0:00</c:v>
                </c:pt>
                <c:pt idx="3005">
                  <c:v>23/12/2015 0:00</c:v>
                </c:pt>
                <c:pt idx="3006">
                  <c:v>24/12/2015 0:00</c:v>
                </c:pt>
                <c:pt idx="3007">
                  <c:v>25/12/2015 0:00</c:v>
                </c:pt>
                <c:pt idx="3008">
                  <c:v>26/12/2015 0:00</c:v>
                </c:pt>
                <c:pt idx="3009">
                  <c:v>27/12/2015 0:00</c:v>
                </c:pt>
                <c:pt idx="3010">
                  <c:v>28/12/2015 0:00</c:v>
                </c:pt>
                <c:pt idx="3011">
                  <c:v>29/12/2015 0:00</c:v>
                </c:pt>
                <c:pt idx="3012">
                  <c:v>30/12/2015 0:00</c:v>
                </c:pt>
                <c:pt idx="3013">
                  <c:v>31/12/2015 0:00</c:v>
                </c:pt>
                <c:pt idx="3014">
                  <c:v>1/01/2016 0:00</c:v>
                </c:pt>
                <c:pt idx="3015">
                  <c:v>2/01/2016 0:00</c:v>
                </c:pt>
                <c:pt idx="3016">
                  <c:v>3/01/2016 0:00</c:v>
                </c:pt>
                <c:pt idx="3017">
                  <c:v>4/01/2016 0:00</c:v>
                </c:pt>
                <c:pt idx="3018">
                  <c:v>5/01/2016 0:00</c:v>
                </c:pt>
                <c:pt idx="3019">
                  <c:v>6/01/2016 0:00</c:v>
                </c:pt>
                <c:pt idx="3020">
                  <c:v>7/01/2016 0:00</c:v>
                </c:pt>
                <c:pt idx="3021">
                  <c:v>8/01/2016 0:00</c:v>
                </c:pt>
                <c:pt idx="3022">
                  <c:v>9/01/2016 0:00</c:v>
                </c:pt>
                <c:pt idx="3023">
                  <c:v>10/01/2016 0:00</c:v>
                </c:pt>
                <c:pt idx="3024">
                  <c:v>11/01/2016 0:00</c:v>
                </c:pt>
                <c:pt idx="3025">
                  <c:v>12/01/2016 0:00</c:v>
                </c:pt>
                <c:pt idx="3026">
                  <c:v>13/01/2016 0:00</c:v>
                </c:pt>
                <c:pt idx="3027">
                  <c:v>14/01/2016 0:00</c:v>
                </c:pt>
                <c:pt idx="3028">
                  <c:v>15/01/2016 0:00</c:v>
                </c:pt>
                <c:pt idx="3029">
                  <c:v>16/01/2016 0:00</c:v>
                </c:pt>
                <c:pt idx="3030">
                  <c:v>17/01/2016 0:00</c:v>
                </c:pt>
                <c:pt idx="3031">
                  <c:v>18/01/2016 0:00</c:v>
                </c:pt>
                <c:pt idx="3032">
                  <c:v>19/01/2016 0:00</c:v>
                </c:pt>
                <c:pt idx="3033">
                  <c:v>20/01/2016 0:00</c:v>
                </c:pt>
                <c:pt idx="3034">
                  <c:v>21/01/2016 0:00</c:v>
                </c:pt>
                <c:pt idx="3035">
                  <c:v>22/01/2016 0:00</c:v>
                </c:pt>
                <c:pt idx="3036">
                  <c:v>23/01/2016 0:00</c:v>
                </c:pt>
                <c:pt idx="3037">
                  <c:v>24/01/2016 0:00</c:v>
                </c:pt>
                <c:pt idx="3038">
                  <c:v>25/01/2016 0:00</c:v>
                </c:pt>
                <c:pt idx="3039">
                  <c:v>26/01/2016 0:00</c:v>
                </c:pt>
                <c:pt idx="3040">
                  <c:v>27/01/2016 0:00</c:v>
                </c:pt>
                <c:pt idx="3041">
                  <c:v>28/01/2016 0:00</c:v>
                </c:pt>
                <c:pt idx="3042">
                  <c:v>29/01/2016 0:00</c:v>
                </c:pt>
                <c:pt idx="3043">
                  <c:v>30/01/2016 0:00</c:v>
                </c:pt>
                <c:pt idx="3044">
                  <c:v>31/01/2016 0:00</c:v>
                </c:pt>
                <c:pt idx="3045">
                  <c:v>1/02/2016 0:00</c:v>
                </c:pt>
                <c:pt idx="3046">
                  <c:v>2/02/2016 0:00</c:v>
                </c:pt>
                <c:pt idx="3047">
                  <c:v>3/02/2016 0:00</c:v>
                </c:pt>
                <c:pt idx="3048">
                  <c:v>4/02/2016 0:00</c:v>
                </c:pt>
                <c:pt idx="3049">
                  <c:v>5/02/2016 0:00</c:v>
                </c:pt>
                <c:pt idx="3050">
                  <c:v>6/02/2016 0:00</c:v>
                </c:pt>
                <c:pt idx="3051">
                  <c:v>7/02/2016 0:00</c:v>
                </c:pt>
                <c:pt idx="3052">
                  <c:v>8/02/2016 0:00</c:v>
                </c:pt>
                <c:pt idx="3053">
                  <c:v>9/02/2016 0:00</c:v>
                </c:pt>
                <c:pt idx="3054">
                  <c:v>10/02/2016 0:00</c:v>
                </c:pt>
                <c:pt idx="3055">
                  <c:v>11/02/2016 0:00</c:v>
                </c:pt>
                <c:pt idx="3056">
                  <c:v>12/02/2016 0:00</c:v>
                </c:pt>
                <c:pt idx="3057">
                  <c:v>13/02/2016 0:00</c:v>
                </c:pt>
                <c:pt idx="3058">
                  <c:v>14/02/2016 0:00</c:v>
                </c:pt>
                <c:pt idx="3059">
                  <c:v>15/02/2016 0:00</c:v>
                </c:pt>
                <c:pt idx="3060">
                  <c:v>16/02/2016 0:00</c:v>
                </c:pt>
                <c:pt idx="3061">
                  <c:v>17/02/2016 0:00</c:v>
                </c:pt>
                <c:pt idx="3062">
                  <c:v>18/02/2016 0:00</c:v>
                </c:pt>
                <c:pt idx="3063">
                  <c:v>19/02/2016 0:00</c:v>
                </c:pt>
                <c:pt idx="3064">
                  <c:v>20/02/2016 0:00</c:v>
                </c:pt>
                <c:pt idx="3065">
                  <c:v>21/02/2016 0:00</c:v>
                </c:pt>
                <c:pt idx="3066">
                  <c:v>22/02/2016 0:00</c:v>
                </c:pt>
                <c:pt idx="3067">
                  <c:v>23/02/2016 0:00</c:v>
                </c:pt>
                <c:pt idx="3068">
                  <c:v>24/02/2016 0:00</c:v>
                </c:pt>
                <c:pt idx="3069">
                  <c:v>25/02/2016 0:00</c:v>
                </c:pt>
                <c:pt idx="3070">
                  <c:v>26/02/2016 0:00</c:v>
                </c:pt>
                <c:pt idx="3071">
                  <c:v>27/02/2016 0:00</c:v>
                </c:pt>
                <c:pt idx="3072">
                  <c:v>28/02/2016 0:00</c:v>
                </c:pt>
                <c:pt idx="3073">
                  <c:v>29/02/2016 0:00</c:v>
                </c:pt>
                <c:pt idx="3074">
                  <c:v>1/03/2016 0:00</c:v>
                </c:pt>
                <c:pt idx="3075">
                  <c:v>2/03/2016 0:00</c:v>
                </c:pt>
                <c:pt idx="3076">
                  <c:v>3/03/2016 0:00</c:v>
                </c:pt>
                <c:pt idx="3077">
                  <c:v>4/03/2016 0:00</c:v>
                </c:pt>
                <c:pt idx="3078">
                  <c:v>5/03/2016 0:00</c:v>
                </c:pt>
                <c:pt idx="3079">
                  <c:v>6/03/2016 0:00</c:v>
                </c:pt>
                <c:pt idx="3080">
                  <c:v>7/03/2016 0:00</c:v>
                </c:pt>
                <c:pt idx="3081">
                  <c:v>8/03/2016 0:00</c:v>
                </c:pt>
                <c:pt idx="3082">
                  <c:v>9/03/2016 0:00</c:v>
                </c:pt>
                <c:pt idx="3083">
                  <c:v>10/03/2016 0:00</c:v>
                </c:pt>
                <c:pt idx="3084">
                  <c:v>11/03/2016 0:00</c:v>
                </c:pt>
                <c:pt idx="3085">
                  <c:v>12/03/2016 0:00</c:v>
                </c:pt>
                <c:pt idx="3086">
                  <c:v>13/03/2016 0:00</c:v>
                </c:pt>
                <c:pt idx="3087">
                  <c:v>14/03/2016 0:00</c:v>
                </c:pt>
                <c:pt idx="3088">
                  <c:v>15/03/2016 0:00</c:v>
                </c:pt>
                <c:pt idx="3089">
                  <c:v>16/03/2016 0:00</c:v>
                </c:pt>
                <c:pt idx="3090">
                  <c:v>17/03/2016 0:00</c:v>
                </c:pt>
                <c:pt idx="3091">
                  <c:v>18/03/2016 0:00</c:v>
                </c:pt>
                <c:pt idx="3092">
                  <c:v>19/03/2016 0:00</c:v>
                </c:pt>
                <c:pt idx="3093">
                  <c:v>20/03/2016 0:00</c:v>
                </c:pt>
                <c:pt idx="3094">
                  <c:v>21/03/2016 0:00</c:v>
                </c:pt>
                <c:pt idx="3095">
                  <c:v>22/03/2016 0:00</c:v>
                </c:pt>
                <c:pt idx="3096">
                  <c:v>23/03/2016 0:00</c:v>
                </c:pt>
                <c:pt idx="3097">
                  <c:v>24/03/2016 0:00</c:v>
                </c:pt>
                <c:pt idx="3098">
                  <c:v>25/03/2016 0:00</c:v>
                </c:pt>
                <c:pt idx="3099">
                  <c:v>26/03/2016 0:00</c:v>
                </c:pt>
                <c:pt idx="3100">
                  <c:v>27/03/2016 0:00</c:v>
                </c:pt>
                <c:pt idx="3101">
                  <c:v>28/03/2016 0:00</c:v>
                </c:pt>
                <c:pt idx="3102">
                  <c:v>29/03/2016 0:00</c:v>
                </c:pt>
                <c:pt idx="3103">
                  <c:v>30/03/2016 0:00</c:v>
                </c:pt>
                <c:pt idx="3104">
                  <c:v>31/03/2016 0:00</c:v>
                </c:pt>
                <c:pt idx="3105">
                  <c:v>1/04/2016 0:00</c:v>
                </c:pt>
                <c:pt idx="3106">
                  <c:v>2/04/2016 0:00</c:v>
                </c:pt>
                <c:pt idx="3107">
                  <c:v>3/04/2016 0:00</c:v>
                </c:pt>
                <c:pt idx="3108">
                  <c:v>4/04/2016 0:00</c:v>
                </c:pt>
                <c:pt idx="3109">
                  <c:v>5/04/2016 0:00</c:v>
                </c:pt>
                <c:pt idx="3110">
                  <c:v>6/04/2016 0:00</c:v>
                </c:pt>
                <c:pt idx="3111">
                  <c:v>7/04/2016 0:00</c:v>
                </c:pt>
                <c:pt idx="3112">
                  <c:v>8/04/2016 0:00</c:v>
                </c:pt>
                <c:pt idx="3113">
                  <c:v>9/04/2016 0:00</c:v>
                </c:pt>
                <c:pt idx="3114">
                  <c:v>10/04/2016 0:00</c:v>
                </c:pt>
                <c:pt idx="3115">
                  <c:v>11/04/2016 0:00</c:v>
                </c:pt>
                <c:pt idx="3116">
                  <c:v>12/04/2016 0:00</c:v>
                </c:pt>
                <c:pt idx="3117">
                  <c:v>13/04/2016 0:00</c:v>
                </c:pt>
                <c:pt idx="3118">
                  <c:v>14/04/2016 0:00</c:v>
                </c:pt>
                <c:pt idx="3119">
                  <c:v>15/04/2016 0:00</c:v>
                </c:pt>
                <c:pt idx="3120">
                  <c:v>16/04/2016 0:00</c:v>
                </c:pt>
                <c:pt idx="3121">
                  <c:v>17/04/2016 0:00</c:v>
                </c:pt>
                <c:pt idx="3122">
                  <c:v>18/04/2016 0:00</c:v>
                </c:pt>
                <c:pt idx="3123">
                  <c:v>19/04/2016 0:00</c:v>
                </c:pt>
                <c:pt idx="3124">
                  <c:v>20/04/2016 0:00</c:v>
                </c:pt>
                <c:pt idx="3125">
                  <c:v>21/04/2016 0:00</c:v>
                </c:pt>
                <c:pt idx="3126">
                  <c:v>22/04/2016 0:00</c:v>
                </c:pt>
                <c:pt idx="3127">
                  <c:v>23/04/2016 0:00</c:v>
                </c:pt>
                <c:pt idx="3128">
                  <c:v>24/04/2016 0:00</c:v>
                </c:pt>
                <c:pt idx="3129">
                  <c:v>25/04/2016 0:00</c:v>
                </c:pt>
                <c:pt idx="3130">
                  <c:v>26/04/2016 0:00</c:v>
                </c:pt>
                <c:pt idx="3131">
                  <c:v>27/04/2016 0:00</c:v>
                </c:pt>
                <c:pt idx="3132">
                  <c:v>28/04/2016 0:00</c:v>
                </c:pt>
                <c:pt idx="3133">
                  <c:v>29/04/2016 0:00</c:v>
                </c:pt>
                <c:pt idx="3134">
                  <c:v>30/04/2016 0:00</c:v>
                </c:pt>
                <c:pt idx="3135">
                  <c:v>1/05/2016 0:00</c:v>
                </c:pt>
                <c:pt idx="3136">
                  <c:v>2/05/2016 0:00</c:v>
                </c:pt>
                <c:pt idx="3137">
                  <c:v>3/05/2016 0:00</c:v>
                </c:pt>
                <c:pt idx="3138">
                  <c:v>4/05/2016 0:00</c:v>
                </c:pt>
                <c:pt idx="3139">
                  <c:v>5/05/2016 0:00</c:v>
                </c:pt>
                <c:pt idx="3140">
                  <c:v>6/05/2016 0:00</c:v>
                </c:pt>
                <c:pt idx="3141">
                  <c:v>7/05/2016 0:00</c:v>
                </c:pt>
                <c:pt idx="3142">
                  <c:v>8/05/2016 0:00</c:v>
                </c:pt>
                <c:pt idx="3143">
                  <c:v>9/05/2016 0:00</c:v>
                </c:pt>
                <c:pt idx="3144">
                  <c:v>10/05/2016 0:00</c:v>
                </c:pt>
                <c:pt idx="3145">
                  <c:v>11/05/2016 0:00</c:v>
                </c:pt>
                <c:pt idx="3146">
                  <c:v>12/05/2016 0:00</c:v>
                </c:pt>
                <c:pt idx="3147">
                  <c:v>13/05/2016 0:00</c:v>
                </c:pt>
                <c:pt idx="3148">
                  <c:v>14/05/2016 0:00</c:v>
                </c:pt>
                <c:pt idx="3149">
                  <c:v>15/05/2016 0:00</c:v>
                </c:pt>
                <c:pt idx="3150">
                  <c:v>16/05/2016 0:00</c:v>
                </c:pt>
                <c:pt idx="3151">
                  <c:v>17/05/2016 0:00</c:v>
                </c:pt>
                <c:pt idx="3152">
                  <c:v>18/05/2016 0:00</c:v>
                </c:pt>
                <c:pt idx="3153">
                  <c:v>19/05/2016 0:00</c:v>
                </c:pt>
                <c:pt idx="3154">
                  <c:v>20/05/2016 0:00</c:v>
                </c:pt>
                <c:pt idx="3155">
                  <c:v>21/05/2016 0:00</c:v>
                </c:pt>
                <c:pt idx="3156">
                  <c:v>22/05/2016 0:00</c:v>
                </c:pt>
                <c:pt idx="3157">
                  <c:v>23/05/2016 0:00</c:v>
                </c:pt>
                <c:pt idx="3158">
                  <c:v>24/05/2016 0:00</c:v>
                </c:pt>
                <c:pt idx="3159">
                  <c:v>25/05/2016 0:00</c:v>
                </c:pt>
                <c:pt idx="3160">
                  <c:v>26/05/2016 0:00</c:v>
                </c:pt>
                <c:pt idx="3161">
                  <c:v>27/05/2016 0:00</c:v>
                </c:pt>
                <c:pt idx="3162">
                  <c:v>28/05/2016 0:00</c:v>
                </c:pt>
                <c:pt idx="3163">
                  <c:v>29/05/2016 0:00</c:v>
                </c:pt>
                <c:pt idx="3164">
                  <c:v>30/05/2016 0:00</c:v>
                </c:pt>
                <c:pt idx="3165">
                  <c:v>31/05/2016 0:00</c:v>
                </c:pt>
                <c:pt idx="3166">
                  <c:v>1/06/2016 0:00</c:v>
                </c:pt>
                <c:pt idx="3167">
                  <c:v>2/06/2016 0:00</c:v>
                </c:pt>
                <c:pt idx="3168">
                  <c:v>3/06/2016 0:00</c:v>
                </c:pt>
                <c:pt idx="3169">
                  <c:v>4/06/2016 0:00</c:v>
                </c:pt>
                <c:pt idx="3170">
                  <c:v>5/06/2016 0:00</c:v>
                </c:pt>
                <c:pt idx="3171">
                  <c:v>6/06/2016 0:00</c:v>
                </c:pt>
                <c:pt idx="3172">
                  <c:v>7/06/2016 0:00</c:v>
                </c:pt>
                <c:pt idx="3173">
                  <c:v>8/06/2016 0:00</c:v>
                </c:pt>
                <c:pt idx="3174">
                  <c:v>9/06/2016 0:00</c:v>
                </c:pt>
                <c:pt idx="3175">
                  <c:v>10/06/2016 0:00</c:v>
                </c:pt>
                <c:pt idx="3176">
                  <c:v>11/06/2016 0:00</c:v>
                </c:pt>
                <c:pt idx="3177">
                  <c:v>12/06/2016 0:00</c:v>
                </c:pt>
                <c:pt idx="3178">
                  <c:v>13/06/2016 0:00</c:v>
                </c:pt>
                <c:pt idx="3179">
                  <c:v>14/06/2016 0:00</c:v>
                </c:pt>
                <c:pt idx="3180">
                  <c:v>15/06/2016 0:00</c:v>
                </c:pt>
                <c:pt idx="3181">
                  <c:v>16/06/2016 0:00</c:v>
                </c:pt>
                <c:pt idx="3182">
                  <c:v>17/06/2016 0:00</c:v>
                </c:pt>
                <c:pt idx="3183">
                  <c:v>18/06/2016 0:00</c:v>
                </c:pt>
                <c:pt idx="3184">
                  <c:v>19/06/2016 0:00</c:v>
                </c:pt>
                <c:pt idx="3185">
                  <c:v>20/06/2016 0:00</c:v>
                </c:pt>
                <c:pt idx="3186">
                  <c:v>21/06/2016 0:00</c:v>
                </c:pt>
                <c:pt idx="3187">
                  <c:v>22/06/2016 0:00</c:v>
                </c:pt>
                <c:pt idx="3188">
                  <c:v>23/06/2016 0:00</c:v>
                </c:pt>
                <c:pt idx="3189">
                  <c:v>24/06/2016 0:00</c:v>
                </c:pt>
                <c:pt idx="3190">
                  <c:v>25/06/2016 0:00</c:v>
                </c:pt>
                <c:pt idx="3191">
                  <c:v>26/06/2016 0:00</c:v>
                </c:pt>
                <c:pt idx="3192">
                  <c:v>27/06/2016 0:00</c:v>
                </c:pt>
                <c:pt idx="3193">
                  <c:v>28/06/2016 0:00</c:v>
                </c:pt>
                <c:pt idx="3194">
                  <c:v>29/06/2016 0:00</c:v>
                </c:pt>
                <c:pt idx="3195">
                  <c:v>30/06/2016 0:00</c:v>
                </c:pt>
                <c:pt idx="3196">
                  <c:v>1/07/2016 0:00</c:v>
                </c:pt>
                <c:pt idx="3197">
                  <c:v>2/07/2016 0:00</c:v>
                </c:pt>
                <c:pt idx="3198">
                  <c:v>3/07/2016 0:00</c:v>
                </c:pt>
                <c:pt idx="3199">
                  <c:v>4/07/2016 0:00</c:v>
                </c:pt>
                <c:pt idx="3200">
                  <c:v>5/07/2016 0:00</c:v>
                </c:pt>
                <c:pt idx="3201">
                  <c:v>6/07/2016 0:00</c:v>
                </c:pt>
                <c:pt idx="3202">
                  <c:v>7/07/2016 0:00</c:v>
                </c:pt>
                <c:pt idx="3203">
                  <c:v>8/07/2016 0:00</c:v>
                </c:pt>
                <c:pt idx="3204">
                  <c:v>9/07/2016 0:00</c:v>
                </c:pt>
                <c:pt idx="3205">
                  <c:v>10/07/2016 0:00</c:v>
                </c:pt>
                <c:pt idx="3206">
                  <c:v>11/07/2016 0:00</c:v>
                </c:pt>
                <c:pt idx="3207">
                  <c:v>12/07/2016 0:00</c:v>
                </c:pt>
                <c:pt idx="3208">
                  <c:v>13/07/2016 0:00</c:v>
                </c:pt>
                <c:pt idx="3209">
                  <c:v>14/07/2016 0:00</c:v>
                </c:pt>
                <c:pt idx="3210">
                  <c:v>15/07/2016 0:00</c:v>
                </c:pt>
                <c:pt idx="3211">
                  <c:v>16/07/2016 0:00</c:v>
                </c:pt>
                <c:pt idx="3212">
                  <c:v>17/07/2016 0:00</c:v>
                </c:pt>
                <c:pt idx="3213">
                  <c:v>18/07/2016 0:00</c:v>
                </c:pt>
                <c:pt idx="3214">
                  <c:v>19/07/2016 0:00</c:v>
                </c:pt>
                <c:pt idx="3215">
                  <c:v>20/07/2016 0:00</c:v>
                </c:pt>
                <c:pt idx="3216">
                  <c:v>21/07/2016 0:00</c:v>
                </c:pt>
                <c:pt idx="3217">
                  <c:v>22/07/2016 0:00</c:v>
                </c:pt>
                <c:pt idx="3218">
                  <c:v>23/07/2016 0:00</c:v>
                </c:pt>
                <c:pt idx="3219">
                  <c:v>24/07/2016 0:00</c:v>
                </c:pt>
                <c:pt idx="3220">
                  <c:v>25/07/2016 0:00</c:v>
                </c:pt>
                <c:pt idx="3221">
                  <c:v>26/07/2016 0:00</c:v>
                </c:pt>
                <c:pt idx="3222">
                  <c:v>27/07/2016 0:00</c:v>
                </c:pt>
                <c:pt idx="3223">
                  <c:v>28/07/2016 0:00</c:v>
                </c:pt>
                <c:pt idx="3224">
                  <c:v>29/07/2016 0:00</c:v>
                </c:pt>
                <c:pt idx="3225">
                  <c:v>30/07/2016 0:00</c:v>
                </c:pt>
                <c:pt idx="3226">
                  <c:v>31/07/2016 0:00</c:v>
                </c:pt>
                <c:pt idx="3227">
                  <c:v>1/08/2016 0:00</c:v>
                </c:pt>
                <c:pt idx="3228">
                  <c:v>2/08/2016 0:00</c:v>
                </c:pt>
                <c:pt idx="3229">
                  <c:v>3/08/2016 0:00</c:v>
                </c:pt>
                <c:pt idx="3230">
                  <c:v>4/08/2016 0:00</c:v>
                </c:pt>
                <c:pt idx="3231">
                  <c:v>5/08/2016 0:00</c:v>
                </c:pt>
                <c:pt idx="3232">
                  <c:v>6/08/2016 0:00</c:v>
                </c:pt>
                <c:pt idx="3233">
                  <c:v>7/08/2016 0:00</c:v>
                </c:pt>
                <c:pt idx="3234">
                  <c:v>8/08/2016 0:00</c:v>
                </c:pt>
                <c:pt idx="3235">
                  <c:v>9/08/2016 0:00</c:v>
                </c:pt>
                <c:pt idx="3236">
                  <c:v>10/08/2016 0:00</c:v>
                </c:pt>
                <c:pt idx="3237">
                  <c:v>11/08/2016 0:00</c:v>
                </c:pt>
                <c:pt idx="3238">
                  <c:v>12/08/2016 0:00</c:v>
                </c:pt>
                <c:pt idx="3239">
                  <c:v>13/08/2016 0:00</c:v>
                </c:pt>
                <c:pt idx="3240">
                  <c:v>14/08/2016 0:00</c:v>
                </c:pt>
                <c:pt idx="3241">
                  <c:v>15/08/2016 0:00</c:v>
                </c:pt>
                <c:pt idx="3242">
                  <c:v>16/08/2016 0:00</c:v>
                </c:pt>
                <c:pt idx="3243">
                  <c:v>17/08/2016 0:00</c:v>
                </c:pt>
                <c:pt idx="3244">
                  <c:v>18/08/2016 0:00</c:v>
                </c:pt>
                <c:pt idx="3245">
                  <c:v>19/08/2016 0:00</c:v>
                </c:pt>
                <c:pt idx="3246">
                  <c:v>20/08/2016 0:00</c:v>
                </c:pt>
                <c:pt idx="3247">
                  <c:v>21/08/2016 0:00</c:v>
                </c:pt>
                <c:pt idx="3248">
                  <c:v>22/08/2016 0:00</c:v>
                </c:pt>
                <c:pt idx="3249">
                  <c:v>23/08/2016 0:00</c:v>
                </c:pt>
                <c:pt idx="3250">
                  <c:v>24/08/2016 0:00</c:v>
                </c:pt>
                <c:pt idx="3251">
                  <c:v>25/08/2016 0:00</c:v>
                </c:pt>
                <c:pt idx="3252">
                  <c:v>26/08/2016 0:00</c:v>
                </c:pt>
                <c:pt idx="3253">
                  <c:v>27/08/2016 0:00</c:v>
                </c:pt>
                <c:pt idx="3254">
                  <c:v>28/08/2016 0:00</c:v>
                </c:pt>
                <c:pt idx="3255">
                  <c:v>29/08/2016 0:00</c:v>
                </c:pt>
                <c:pt idx="3256">
                  <c:v>30/08/2016 0:00</c:v>
                </c:pt>
                <c:pt idx="3257">
                  <c:v>31/08/2016 0:00</c:v>
                </c:pt>
                <c:pt idx="3258">
                  <c:v>1/09/2016 0:00</c:v>
                </c:pt>
                <c:pt idx="3259">
                  <c:v>2/09/2016 0:00</c:v>
                </c:pt>
                <c:pt idx="3260">
                  <c:v>3/09/2016 0:00</c:v>
                </c:pt>
                <c:pt idx="3261">
                  <c:v>4/09/2016 0:00</c:v>
                </c:pt>
                <c:pt idx="3262">
                  <c:v>5/09/2016 0:00</c:v>
                </c:pt>
                <c:pt idx="3263">
                  <c:v>6/09/2016 0:00</c:v>
                </c:pt>
                <c:pt idx="3264">
                  <c:v>7/09/2016 0:00</c:v>
                </c:pt>
                <c:pt idx="3265">
                  <c:v>8/09/2016 0:00</c:v>
                </c:pt>
                <c:pt idx="3266">
                  <c:v>9/09/2016 0:00</c:v>
                </c:pt>
                <c:pt idx="3267">
                  <c:v>10/09/2016 0:00</c:v>
                </c:pt>
                <c:pt idx="3268">
                  <c:v>11/09/2016 0:00</c:v>
                </c:pt>
                <c:pt idx="3269">
                  <c:v>12/09/2016 0:00</c:v>
                </c:pt>
                <c:pt idx="3270">
                  <c:v>13/09/2016 0:00</c:v>
                </c:pt>
                <c:pt idx="3271">
                  <c:v>14/09/2016 0:00</c:v>
                </c:pt>
                <c:pt idx="3272">
                  <c:v>15/09/2016 0:00</c:v>
                </c:pt>
                <c:pt idx="3273">
                  <c:v>16/09/2016 0:00</c:v>
                </c:pt>
                <c:pt idx="3274">
                  <c:v>17/09/2016 0:00</c:v>
                </c:pt>
                <c:pt idx="3275">
                  <c:v>18/09/2016 0:00</c:v>
                </c:pt>
                <c:pt idx="3276">
                  <c:v>19/09/2016 0:00</c:v>
                </c:pt>
                <c:pt idx="3277">
                  <c:v>20/09/2016 0:00</c:v>
                </c:pt>
                <c:pt idx="3278">
                  <c:v>21/09/2016 0:00</c:v>
                </c:pt>
                <c:pt idx="3279">
                  <c:v>22/09/2016 0:00</c:v>
                </c:pt>
                <c:pt idx="3280">
                  <c:v>23/09/2016 0:00</c:v>
                </c:pt>
                <c:pt idx="3281">
                  <c:v>24/09/2016 0:00</c:v>
                </c:pt>
                <c:pt idx="3282">
                  <c:v>25/09/2016 0:00</c:v>
                </c:pt>
                <c:pt idx="3283">
                  <c:v>26/09/2016 0:00</c:v>
                </c:pt>
                <c:pt idx="3284">
                  <c:v>27/09/2016 0:00</c:v>
                </c:pt>
                <c:pt idx="3285">
                  <c:v>28/09/2016 0:00</c:v>
                </c:pt>
                <c:pt idx="3286">
                  <c:v>29/09/2016 0:00</c:v>
                </c:pt>
                <c:pt idx="3287">
                  <c:v>30/09/2016 0:00</c:v>
                </c:pt>
                <c:pt idx="3288">
                  <c:v>1/10/2016 0:00</c:v>
                </c:pt>
                <c:pt idx="3289">
                  <c:v>2/10/2016 0:00</c:v>
                </c:pt>
                <c:pt idx="3290">
                  <c:v>3/10/2016 0:00</c:v>
                </c:pt>
                <c:pt idx="3291">
                  <c:v>4/10/2016 0:00</c:v>
                </c:pt>
                <c:pt idx="3292">
                  <c:v>5/10/2016 0:00</c:v>
                </c:pt>
                <c:pt idx="3293">
                  <c:v>6/10/2016 0:00</c:v>
                </c:pt>
                <c:pt idx="3294">
                  <c:v>7/10/2016 0:00</c:v>
                </c:pt>
                <c:pt idx="3295">
                  <c:v>8/10/2016 0:00</c:v>
                </c:pt>
                <c:pt idx="3296">
                  <c:v>9/10/2016 0:00</c:v>
                </c:pt>
                <c:pt idx="3297">
                  <c:v>10/10/2016 0:00</c:v>
                </c:pt>
                <c:pt idx="3298">
                  <c:v>11/10/2016 0:00</c:v>
                </c:pt>
                <c:pt idx="3299">
                  <c:v>12/10/2016 0:00</c:v>
                </c:pt>
                <c:pt idx="3300">
                  <c:v>13/10/2016 0:00</c:v>
                </c:pt>
                <c:pt idx="3301">
                  <c:v>14/10/2016 0:00</c:v>
                </c:pt>
                <c:pt idx="3302">
                  <c:v>15/10/2016 0:00</c:v>
                </c:pt>
                <c:pt idx="3303">
                  <c:v>16/10/2016 0:00</c:v>
                </c:pt>
                <c:pt idx="3304">
                  <c:v>17/10/2016 0:00</c:v>
                </c:pt>
                <c:pt idx="3305">
                  <c:v>18/10/2016 0:00</c:v>
                </c:pt>
                <c:pt idx="3306">
                  <c:v>19/10/2016 0:00</c:v>
                </c:pt>
                <c:pt idx="3307">
                  <c:v>20/10/2016 0:00</c:v>
                </c:pt>
                <c:pt idx="3308">
                  <c:v>21/10/2016 0:00</c:v>
                </c:pt>
                <c:pt idx="3309">
                  <c:v>22/10/2016 0:00</c:v>
                </c:pt>
                <c:pt idx="3310">
                  <c:v>23/10/2016 0:00</c:v>
                </c:pt>
                <c:pt idx="3311">
                  <c:v>24/10/2016 0:00</c:v>
                </c:pt>
                <c:pt idx="3312">
                  <c:v>25/10/2016 0:00</c:v>
                </c:pt>
                <c:pt idx="3313">
                  <c:v>26/10/2016 0:00</c:v>
                </c:pt>
                <c:pt idx="3314">
                  <c:v>27/10/2016 0:00</c:v>
                </c:pt>
                <c:pt idx="3315">
                  <c:v>28/10/2016 0:00</c:v>
                </c:pt>
                <c:pt idx="3316">
                  <c:v>29/10/2016 0:00</c:v>
                </c:pt>
                <c:pt idx="3317">
                  <c:v>30/10/2016 0:00</c:v>
                </c:pt>
                <c:pt idx="3318">
                  <c:v>31/10/2016 0:00</c:v>
                </c:pt>
                <c:pt idx="3319">
                  <c:v>1/11/2016 0:00</c:v>
                </c:pt>
                <c:pt idx="3320">
                  <c:v>2/11/2016 0:00</c:v>
                </c:pt>
                <c:pt idx="3321">
                  <c:v>3/11/2016 0:00</c:v>
                </c:pt>
                <c:pt idx="3322">
                  <c:v>4/11/2016 0:00</c:v>
                </c:pt>
                <c:pt idx="3323">
                  <c:v>5/11/2016 0:00</c:v>
                </c:pt>
                <c:pt idx="3324">
                  <c:v>6/11/2016 0:00</c:v>
                </c:pt>
                <c:pt idx="3325">
                  <c:v>7/11/2016 0:00</c:v>
                </c:pt>
                <c:pt idx="3326">
                  <c:v>8/11/2016 0:00</c:v>
                </c:pt>
                <c:pt idx="3327">
                  <c:v>9/11/2016 0:00</c:v>
                </c:pt>
                <c:pt idx="3328">
                  <c:v>10/11/2016 0:00</c:v>
                </c:pt>
                <c:pt idx="3329">
                  <c:v>11/11/2016 0:00</c:v>
                </c:pt>
                <c:pt idx="3330">
                  <c:v>12/11/2016 0:00</c:v>
                </c:pt>
                <c:pt idx="3331">
                  <c:v>13/11/2016 0:00</c:v>
                </c:pt>
                <c:pt idx="3332">
                  <c:v>14/11/2016 0:00</c:v>
                </c:pt>
                <c:pt idx="3333">
                  <c:v>15/11/2016 0:00</c:v>
                </c:pt>
                <c:pt idx="3334">
                  <c:v>16/11/2016 0:00</c:v>
                </c:pt>
                <c:pt idx="3335">
                  <c:v>17/11/2016 0:00</c:v>
                </c:pt>
                <c:pt idx="3336">
                  <c:v>18/11/2016 0:00</c:v>
                </c:pt>
                <c:pt idx="3337">
                  <c:v>19/11/2016 0:00</c:v>
                </c:pt>
                <c:pt idx="3338">
                  <c:v>20/11/2016 0:00</c:v>
                </c:pt>
                <c:pt idx="3339">
                  <c:v>21/11/2016 0:00</c:v>
                </c:pt>
                <c:pt idx="3340">
                  <c:v>22/11/2016 0:00</c:v>
                </c:pt>
                <c:pt idx="3341">
                  <c:v>23/11/2016 0:00</c:v>
                </c:pt>
                <c:pt idx="3342">
                  <c:v>24/11/2016 0:00</c:v>
                </c:pt>
                <c:pt idx="3343">
                  <c:v>25/11/2016 0:00</c:v>
                </c:pt>
                <c:pt idx="3344">
                  <c:v>26/11/2016 0:00</c:v>
                </c:pt>
                <c:pt idx="3345">
                  <c:v>27/11/2016 0:00</c:v>
                </c:pt>
                <c:pt idx="3346">
                  <c:v>28/11/2016 0:00</c:v>
                </c:pt>
                <c:pt idx="3347">
                  <c:v>29/11/2016 0:00</c:v>
                </c:pt>
                <c:pt idx="3348">
                  <c:v>30/11/2016 0:00</c:v>
                </c:pt>
                <c:pt idx="3349">
                  <c:v>1/12/2016 0:00</c:v>
                </c:pt>
                <c:pt idx="3350">
                  <c:v>2/12/2016 0:00</c:v>
                </c:pt>
                <c:pt idx="3351">
                  <c:v>3/12/2016 0:00</c:v>
                </c:pt>
                <c:pt idx="3352">
                  <c:v>4/12/2016 0:00</c:v>
                </c:pt>
                <c:pt idx="3353">
                  <c:v>5/12/2016 0:00</c:v>
                </c:pt>
                <c:pt idx="3354">
                  <c:v>6/12/2016 0:00</c:v>
                </c:pt>
                <c:pt idx="3355">
                  <c:v>7/12/2016 0:00</c:v>
                </c:pt>
                <c:pt idx="3356">
                  <c:v>8/12/2016 0:00</c:v>
                </c:pt>
                <c:pt idx="3357">
                  <c:v>9/12/2016 0:00</c:v>
                </c:pt>
                <c:pt idx="3358">
                  <c:v>10/12/2016 0:00</c:v>
                </c:pt>
                <c:pt idx="3359">
                  <c:v>11/12/2016 0:00</c:v>
                </c:pt>
                <c:pt idx="3360">
                  <c:v>12/12/2016 0:00</c:v>
                </c:pt>
                <c:pt idx="3361">
                  <c:v>13/12/2016 0:00</c:v>
                </c:pt>
                <c:pt idx="3362">
                  <c:v>14/12/2016 0:00</c:v>
                </c:pt>
                <c:pt idx="3363">
                  <c:v>15/12/2016 0:00</c:v>
                </c:pt>
                <c:pt idx="3364">
                  <c:v>16/12/2016 0:00</c:v>
                </c:pt>
                <c:pt idx="3365">
                  <c:v>17/12/2016 0:00</c:v>
                </c:pt>
                <c:pt idx="3366">
                  <c:v>18/12/2016 0:00</c:v>
                </c:pt>
                <c:pt idx="3367">
                  <c:v>19/12/2016 0:00</c:v>
                </c:pt>
                <c:pt idx="3368">
                  <c:v>20/12/2016 0:00</c:v>
                </c:pt>
                <c:pt idx="3369">
                  <c:v>21/12/2016 0:00</c:v>
                </c:pt>
                <c:pt idx="3370">
                  <c:v>22/12/2016 0:00</c:v>
                </c:pt>
                <c:pt idx="3371">
                  <c:v>23/12/2016 0:00</c:v>
                </c:pt>
                <c:pt idx="3372">
                  <c:v>24/12/2016 0:00</c:v>
                </c:pt>
                <c:pt idx="3373">
                  <c:v>25/12/2016 0:00</c:v>
                </c:pt>
                <c:pt idx="3374">
                  <c:v>26/12/2016 0:00</c:v>
                </c:pt>
                <c:pt idx="3375">
                  <c:v>27/12/2016 0:00</c:v>
                </c:pt>
                <c:pt idx="3376">
                  <c:v>28/12/2016 0:00</c:v>
                </c:pt>
                <c:pt idx="3377">
                  <c:v>29/12/2016 0:00</c:v>
                </c:pt>
                <c:pt idx="3378">
                  <c:v>30/12/2016 0:00</c:v>
                </c:pt>
                <c:pt idx="3379">
                  <c:v>31/12/2016 0:00</c:v>
                </c:pt>
                <c:pt idx="3380">
                  <c:v>1/01/2017 0:00</c:v>
                </c:pt>
                <c:pt idx="3381">
                  <c:v>2/01/2017 0:00</c:v>
                </c:pt>
                <c:pt idx="3382">
                  <c:v>3/01/2017 0:00</c:v>
                </c:pt>
                <c:pt idx="3383">
                  <c:v>4/01/2017 0:00</c:v>
                </c:pt>
                <c:pt idx="3384">
                  <c:v>5/01/2017 0:00</c:v>
                </c:pt>
                <c:pt idx="3385">
                  <c:v>6/01/2017 0:00</c:v>
                </c:pt>
                <c:pt idx="3386">
                  <c:v>7/01/2017 0:00</c:v>
                </c:pt>
                <c:pt idx="3387">
                  <c:v>8/01/2017 0:00</c:v>
                </c:pt>
                <c:pt idx="3388">
                  <c:v>9/01/2017 0:00</c:v>
                </c:pt>
                <c:pt idx="3389">
                  <c:v>10/01/2017 0:00</c:v>
                </c:pt>
                <c:pt idx="3390">
                  <c:v>11/01/2017 0:00</c:v>
                </c:pt>
                <c:pt idx="3391">
                  <c:v>12/01/2017 0:00</c:v>
                </c:pt>
                <c:pt idx="3392">
                  <c:v>13/01/2017 0:00</c:v>
                </c:pt>
                <c:pt idx="3393">
                  <c:v>14/01/2017 0:00</c:v>
                </c:pt>
                <c:pt idx="3394">
                  <c:v>15/01/2017 0:00</c:v>
                </c:pt>
                <c:pt idx="3395">
                  <c:v>16/01/2017 0:00</c:v>
                </c:pt>
                <c:pt idx="3396">
                  <c:v>17/01/2017 0:00</c:v>
                </c:pt>
                <c:pt idx="3397">
                  <c:v>18/01/2017 0:00</c:v>
                </c:pt>
                <c:pt idx="3398">
                  <c:v>19/01/2017 0:00</c:v>
                </c:pt>
                <c:pt idx="3399">
                  <c:v>20/01/2017 0:00</c:v>
                </c:pt>
                <c:pt idx="3400">
                  <c:v>21/01/2017 0:00</c:v>
                </c:pt>
                <c:pt idx="3401">
                  <c:v>22/01/2017 0:00</c:v>
                </c:pt>
                <c:pt idx="3402">
                  <c:v>23/01/2017 0:00</c:v>
                </c:pt>
                <c:pt idx="3403">
                  <c:v>24/01/2017 0:00</c:v>
                </c:pt>
                <c:pt idx="3404">
                  <c:v>25/01/2017 0:00</c:v>
                </c:pt>
                <c:pt idx="3405">
                  <c:v>26/01/2017 0:00</c:v>
                </c:pt>
                <c:pt idx="3406">
                  <c:v>27/01/2017 0:00</c:v>
                </c:pt>
                <c:pt idx="3407">
                  <c:v>28/01/2017 0:00</c:v>
                </c:pt>
                <c:pt idx="3408">
                  <c:v>29/01/2017 0:00</c:v>
                </c:pt>
                <c:pt idx="3409">
                  <c:v>30/01/2017 0:00</c:v>
                </c:pt>
                <c:pt idx="3410">
                  <c:v>31/01/2017 0:00</c:v>
                </c:pt>
                <c:pt idx="3411">
                  <c:v>1/02/2017 0:00</c:v>
                </c:pt>
                <c:pt idx="3412">
                  <c:v>2/02/2017 0:00</c:v>
                </c:pt>
                <c:pt idx="3413">
                  <c:v>3/02/2017 0:00</c:v>
                </c:pt>
                <c:pt idx="3414">
                  <c:v>4/02/2017 0:00</c:v>
                </c:pt>
                <c:pt idx="3415">
                  <c:v>5/02/2017 0:00</c:v>
                </c:pt>
                <c:pt idx="3416">
                  <c:v>6/02/2017 0:00</c:v>
                </c:pt>
                <c:pt idx="3417">
                  <c:v>7/02/2017 0:00</c:v>
                </c:pt>
                <c:pt idx="3418">
                  <c:v>8/02/2017 0:00</c:v>
                </c:pt>
                <c:pt idx="3419">
                  <c:v>9/02/2017 0:00</c:v>
                </c:pt>
                <c:pt idx="3420">
                  <c:v>10/02/2017 0:00</c:v>
                </c:pt>
                <c:pt idx="3421">
                  <c:v>11/02/2017 0:00</c:v>
                </c:pt>
                <c:pt idx="3422">
                  <c:v>12/02/2017 0:00</c:v>
                </c:pt>
                <c:pt idx="3423">
                  <c:v>13/02/2017 0:00</c:v>
                </c:pt>
                <c:pt idx="3424">
                  <c:v>14/02/2017 0:00</c:v>
                </c:pt>
                <c:pt idx="3425">
                  <c:v>15/02/2017 0:00</c:v>
                </c:pt>
                <c:pt idx="3426">
                  <c:v>16/02/2017 0:00</c:v>
                </c:pt>
                <c:pt idx="3427">
                  <c:v>17/02/2017 0:00</c:v>
                </c:pt>
                <c:pt idx="3428">
                  <c:v>18/02/2017 0:00</c:v>
                </c:pt>
                <c:pt idx="3429">
                  <c:v>19/02/2017 0:00</c:v>
                </c:pt>
                <c:pt idx="3430">
                  <c:v>20/02/2017 0:00</c:v>
                </c:pt>
                <c:pt idx="3431">
                  <c:v>21/02/2017 0:00</c:v>
                </c:pt>
                <c:pt idx="3432">
                  <c:v>22/02/2017 0:00</c:v>
                </c:pt>
                <c:pt idx="3433">
                  <c:v>23/02/2017 0:00</c:v>
                </c:pt>
                <c:pt idx="3434">
                  <c:v>24/02/2017 0:00</c:v>
                </c:pt>
                <c:pt idx="3435">
                  <c:v>25/02/2017 0:00</c:v>
                </c:pt>
                <c:pt idx="3436">
                  <c:v>26/02/2017 0:00</c:v>
                </c:pt>
                <c:pt idx="3437">
                  <c:v>27/02/2017 0:00</c:v>
                </c:pt>
                <c:pt idx="3438">
                  <c:v>28/02/2017 0:00</c:v>
                </c:pt>
                <c:pt idx="3439">
                  <c:v>1/03/2017 0:00</c:v>
                </c:pt>
                <c:pt idx="3440">
                  <c:v>2/03/2017 0:00</c:v>
                </c:pt>
                <c:pt idx="3441">
                  <c:v>3/03/2017 0:00</c:v>
                </c:pt>
                <c:pt idx="3442">
                  <c:v>4/03/2017 0:00</c:v>
                </c:pt>
                <c:pt idx="3443">
                  <c:v>5/03/2017 0:00</c:v>
                </c:pt>
                <c:pt idx="3444">
                  <c:v>6/03/2017 0:00</c:v>
                </c:pt>
                <c:pt idx="3445">
                  <c:v>7/03/2017 0:00</c:v>
                </c:pt>
                <c:pt idx="3446">
                  <c:v>8/03/2017 0:00</c:v>
                </c:pt>
                <c:pt idx="3447">
                  <c:v>9/03/2017 0:00</c:v>
                </c:pt>
                <c:pt idx="3448">
                  <c:v>10/03/2017 0:00</c:v>
                </c:pt>
                <c:pt idx="3449">
                  <c:v>11/03/2017 0:00</c:v>
                </c:pt>
                <c:pt idx="3450">
                  <c:v>12/03/2017 0:00</c:v>
                </c:pt>
                <c:pt idx="3451">
                  <c:v>13/03/2017 0:00</c:v>
                </c:pt>
                <c:pt idx="3452">
                  <c:v>14/03/2017 0:00</c:v>
                </c:pt>
                <c:pt idx="3453">
                  <c:v>15/03/2017 0:00</c:v>
                </c:pt>
                <c:pt idx="3454">
                  <c:v>16/03/2017 0:00</c:v>
                </c:pt>
                <c:pt idx="3455">
                  <c:v>17/03/2017 0:00</c:v>
                </c:pt>
                <c:pt idx="3456">
                  <c:v>18/03/2017 0:00</c:v>
                </c:pt>
                <c:pt idx="3457">
                  <c:v>19/03/2017 0:00</c:v>
                </c:pt>
                <c:pt idx="3458">
                  <c:v>20/03/2017 0:00</c:v>
                </c:pt>
                <c:pt idx="3459">
                  <c:v>21/03/2017 0:00</c:v>
                </c:pt>
                <c:pt idx="3460">
                  <c:v>22/03/2017 0:00</c:v>
                </c:pt>
                <c:pt idx="3461">
                  <c:v>23/03/2017 0:00</c:v>
                </c:pt>
                <c:pt idx="3462">
                  <c:v>24/03/2017 0:00</c:v>
                </c:pt>
                <c:pt idx="3463">
                  <c:v>25/03/2017 0:00</c:v>
                </c:pt>
                <c:pt idx="3464">
                  <c:v>26/03/2017 0:00</c:v>
                </c:pt>
                <c:pt idx="3465">
                  <c:v>27/03/2017 0:00</c:v>
                </c:pt>
                <c:pt idx="3466">
                  <c:v>28/03/2017 0:00</c:v>
                </c:pt>
                <c:pt idx="3467">
                  <c:v>29/03/2017 0:00</c:v>
                </c:pt>
                <c:pt idx="3468">
                  <c:v>30/03/2017 0:00</c:v>
                </c:pt>
                <c:pt idx="3469">
                  <c:v>31/03/2017 0:00</c:v>
                </c:pt>
                <c:pt idx="3470">
                  <c:v>1/04/2017 0:00</c:v>
                </c:pt>
                <c:pt idx="3471">
                  <c:v>2/04/2017 0:00</c:v>
                </c:pt>
                <c:pt idx="3472">
                  <c:v>3/04/2017 0:00</c:v>
                </c:pt>
                <c:pt idx="3473">
                  <c:v>4/04/2017 0:00</c:v>
                </c:pt>
                <c:pt idx="3474">
                  <c:v>5/04/2017 0:00</c:v>
                </c:pt>
                <c:pt idx="3475">
                  <c:v>6/04/2017 0:00</c:v>
                </c:pt>
                <c:pt idx="3476">
                  <c:v>7/04/2017 0:00</c:v>
                </c:pt>
                <c:pt idx="3477">
                  <c:v>8/04/2017 0:00</c:v>
                </c:pt>
                <c:pt idx="3478">
                  <c:v>9/04/2017 0:00</c:v>
                </c:pt>
                <c:pt idx="3479">
                  <c:v>10/04/2017 0:00</c:v>
                </c:pt>
                <c:pt idx="3480">
                  <c:v>11/04/2017 0:00</c:v>
                </c:pt>
                <c:pt idx="3481">
                  <c:v>12/04/2017 0:00</c:v>
                </c:pt>
                <c:pt idx="3482">
                  <c:v>13/04/2017 0:00</c:v>
                </c:pt>
                <c:pt idx="3483">
                  <c:v>14/04/2017 0:00</c:v>
                </c:pt>
                <c:pt idx="3484">
                  <c:v>15/04/2017 0:00</c:v>
                </c:pt>
                <c:pt idx="3485">
                  <c:v>16/04/2017 0:00</c:v>
                </c:pt>
                <c:pt idx="3486">
                  <c:v>17/04/2017 0:00</c:v>
                </c:pt>
                <c:pt idx="3487">
                  <c:v>18/04/2017 0:00</c:v>
                </c:pt>
                <c:pt idx="3488">
                  <c:v>19/04/2017 0:00</c:v>
                </c:pt>
                <c:pt idx="3489">
                  <c:v>20/04/2017 0:00</c:v>
                </c:pt>
                <c:pt idx="3490">
                  <c:v>21/04/2017 0:00</c:v>
                </c:pt>
                <c:pt idx="3491">
                  <c:v>22/04/2017 0:00</c:v>
                </c:pt>
                <c:pt idx="3492">
                  <c:v>23/04/2017 0:00</c:v>
                </c:pt>
                <c:pt idx="3493">
                  <c:v>24/04/2017 0:00</c:v>
                </c:pt>
                <c:pt idx="3494">
                  <c:v>25/04/2017 0:00</c:v>
                </c:pt>
                <c:pt idx="3495">
                  <c:v>26/04/2017 0:00</c:v>
                </c:pt>
                <c:pt idx="3496">
                  <c:v>27/04/2017 0:00</c:v>
                </c:pt>
                <c:pt idx="3497">
                  <c:v>28/04/2017 0:00</c:v>
                </c:pt>
                <c:pt idx="3498">
                  <c:v>29/04/2017 0:00</c:v>
                </c:pt>
                <c:pt idx="3499">
                  <c:v>30/04/2017 0:00</c:v>
                </c:pt>
                <c:pt idx="3500">
                  <c:v>1/05/2017 0:00</c:v>
                </c:pt>
                <c:pt idx="3501">
                  <c:v>2/05/2017 0:00</c:v>
                </c:pt>
                <c:pt idx="3502">
                  <c:v>3/05/2017 0:00</c:v>
                </c:pt>
                <c:pt idx="3503">
                  <c:v>4/05/2017 0:00</c:v>
                </c:pt>
                <c:pt idx="3504">
                  <c:v>5/05/2017 0:00</c:v>
                </c:pt>
                <c:pt idx="3505">
                  <c:v>6/05/2017 0:00</c:v>
                </c:pt>
                <c:pt idx="3506">
                  <c:v>7/05/2017 0:00</c:v>
                </c:pt>
                <c:pt idx="3507">
                  <c:v>8/05/2017 0:00</c:v>
                </c:pt>
                <c:pt idx="3508">
                  <c:v>9/05/2017 0:00</c:v>
                </c:pt>
                <c:pt idx="3509">
                  <c:v>10/05/2017 0:00</c:v>
                </c:pt>
                <c:pt idx="3510">
                  <c:v>11/05/2017 0:00</c:v>
                </c:pt>
                <c:pt idx="3511">
                  <c:v>12/05/2017 0:00</c:v>
                </c:pt>
                <c:pt idx="3512">
                  <c:v>13/05/2017 0:00</c:v>
                </c:pt>
                <c:pt idx="3513">
                  <c:v>14/05/2017 0:00</c:v>
                </c:pt>
                <c:pt idx="3514">
                  <c:v>15/05/2017 0:00</c:v>
                </c:pt>
                <c:pt idx="3515">
                  <c:v>16/05/2017 0:00</c:v>
                </c:pt>
                <c:pt idx="3516">
                  <c:v>17/05/2017 0:00</c:v>
                </c:pt>
                <c:pt idx="3517">
                  <c:v>18/05/2017 0:00</c:v>
                </c:pt>
                <c:pt idx="3518">
                  <c:v>19/05/2017 0:00</c:v>
                </c:pt>
                <c:pt idx="3519">
                  <c:v>20/05/2017 0:00</c:v>
                </c:pt>
                <c:pt idx="3520">
                  <c:v>21/05/2017 0:00</c:v>
                </c:pt>
                <c:pt idx="3521">
                  <c:v>22/05/2017 0:00</c:v>
                </c:pt>
                <c:pt idx="3522">
                  <c:v>23/05/2017 0:00</c:v>
                </c:pt>
                <c:pt idx="3523">
                  <c:v>24/05/2017 0:00</c:v>
                </c:pt>
                <c:pt idx="3524">
                  <c:v>25/05/2017 0:00</c:v>
                </c:pt>
                <c:pt idx="3525">
                  <c:v>26/05/2017 0:00</c:v>
                </c:pt>
                <c:pt idx="3526">
                  <c:v>27/05/2017 0:00</c:v>
                </c:pt>
                <c:pt idx="3527">
                  <c:v>28/05/2017 0:00</c:v>
                </c:pt>
                <c:pt idx="3528">
                  <c:v>29/05/2017 0:00</c:v>
                </c:pt>
                <c:pt idx="3529">
                  <c:v>30/05/2017 0:00</c:v>
                </c:pt>
                <c:pt idx="3530">
                  <c:v>31/05/2017 0:00</c:v>
                </c:pt>
                <c:pt idx="3531">
                  <c:v>1/06/2017 0:00</c:v>
                </c:pt>
                <c:pt idx="3532">
                  <c:v>2/06/2017 0:00</c:v>
                </c:pt>
                <c:pt idx="3533">
                  <c:v>3/06/2017 0:00</c:v>
                </c:pt>
                <c:pt idx="3534">
                  <c:v>4/06/2017 0:00</c:v>
                </c:pt>
                <c:pt idx="3535">
                  <c:v>5/06/2017 0:00</c:v>
                </c:pt>
                <c:pt idx="3536">
                  <c:v>6/06/2017 0:00</c:v>
                </c:pt>
                <c:pt idx="3537">
                  <c:v>7/06/2017 0:00</c:v>
                </c:pt>
                <c:pt idx="3538">
                  <c:v>8/06/2017 0:00</c:v>
                </c:pt>
                <c:pt idx="3539">
                  <c:v>9/06/2017 0:00</c:v>
                </c:pt>
                <c:pt idx="3540">
                  <c:v>10/06/2017 0:00</c:v>
                </c:pt>
                <c:pt idx="3541">
                  <c:v>11/06/2017 0:00</c:v>
                </c:pt>
                <c:pt idx="3542">
                  <c:v>12/06/2017 0:00</c:v>
                </c:pt>
                <c:pt idx="3543">
                  <c:v>13/06/2017 0:00</c:v>
                </c:pt>
                <c:pt idx="3544">
                  <c:v>14/06/2017 0:00</c:v>
                </c:pt>
                <c:pt idx="3545">
                  <c:v>15/06/2017 0:00</c:v>
                </c:pt>
                <c:pt idx="3546">
                  <c:v>16/06/2017 0:00</c:v>
                </c:pt>
                <c:pt idx="3547">
                  <c:v>17/06/2017 0:00</c:v>
                </c:pt>
                <c:pt idx="3548">
                  <c:v>18/06/2017 0:00</c:v>
                </c:pt>
                <c:pt idx="3549">
                  <c:v>19/06/2017 0:00</c:v>
                </c:pt>
                <c:pt idx="3550">
                  <c:v>20/06/2017 0:00</c:v>
                </c:pt>
                <c:pt idx="3551">
                  <c:v>21/06/2017 0:00</c:v>
                </c:pt>
                <c:pt idx="3552">
                  <c:v>22/06/2017 0:00</c:v>
                </c:pt>
                <c:pt idx="3553">
                  <c:v>23/06/2017 0:00</c:v>
                </c:pt>
                <c:pt idx="3554">
                  <c:v>24/06/2017 0:00</c:v>
                </c:pt>
                <c:pt idx="3555">
                  <c:v>25/06/2017 0:00</c:v>
                </c:pt>
                <c:pt idx="3556">
                  <c:v>26/06/2017 0:00</c:v>
                </c:pt>
                <c:pt idx="3557">
                  <c:v>27/06/2017 0:00</c:v>
                </c:pt>
                <c:pt idx="3558">
                  <c:v>28/06/2017 0:00</c:v>
                </c:pt>
                <c:pt idx="3559">
                  <c:v>29/06/2017 0:00</c:v>
                </c:pt>
                <c:pt idx="3560">
                  <c:v>30/06/2017 0:00</c:v>
                </c:pt>
                <c:pt idx="3561">
                  <c:v>1/07/2017 0:00</c:v>
                </c:pt>
                <c:pt idx="3562">
                  <c:v>2/07/2017 0:00</c:v>
                </c:pt>
                <c:pt idx="3563">
                  <c:v>3/07/2017 0:00</c:v>
                </c:pt>
                <c:pt idx="3564">
                  <c:v>4/07/2017 0:00</c:v>
                </c:pt>
                <c:pt idx="3565">
                  <c:v>5/07/2017 0:00</c:v>
                </c:pt>
                <c:pt idx="3566">
                  <c:v>6/07/2017 0:00</c:v>
                </c:pt>
                <c:pt idx="3567">
                  <c:v>7/07/2017 0:00</c:v>
                </c:pt>
                <c:pt idx="3568">
                  <c:v>8/07/2017 0:00</c:v>
                </c:pt>
                <c:pt idx="3569">
                  <c:v>9/07/2017 0:00</c:v>
                </c:pt>
                <c:pt idx="3570">
                  <c:v>10/07/2017 0:00</c:v>
                </c:pt>
                <c:pt idx="3571">
                  <c:v>11/07/2017 0:00</c:v>
                </c:pt>
                <c:pt idx="3572">
                  <c:v>12/07/2017 0:00</c:v>
                </c:pt>
                <c:pt idx="3573">
                  <c:v>13/07/2017 0:00</c:v>
                </c:pt>
                <c:pt idx="3574">
                  <c:v>14/07/2017 0:00</c:v>
                </c:pt>
                <c:pt idx="3575">
                  <c:v>15/07/2017 0:00</c:v>
                </c:pt>
                <c:pt idx="3576">
                  <c:v>16/07/2017 0:00</c:v>
                </c:pt>
                <c:pt idx="3577">
                  <c:v>17/07/2017 0:00</c:v>
                </c:pt>
                <c:pt idx="3578">
                  <c:v>18/07/2017 0:00</c:v>
                </c:pt>
                <c:pt idx="3579">
                  <c:v>19/07/2017 0:00</c:v>
                </c:pt>
                <c:pt idx="3580">
                  <c:v>20/07/2017 0:00</c:v>
                </c:pt>
                <c:pt idx="3581">
                  <c:v>21/07/2017 0:00</c:v>
                </c:pt>
                <c:pt idx="3582">
                  <c:v>22/07/2017 0:00</c:v>
                </c:pt>
                <c:pt idx="3583">
                  <c:v>23/07/2017 0:00</c:v>
                </c:pt>
                <c:pt idx="3584">
                  <c:v>24/07/2017 0:00</c:v>
                </c:pt>
                <c:pt idx="3585">
                  <c:v>25/07/2017 0:00</c:v>
                </c:pt>
                <c:pt idx="3586">
                  <c:v>26/07/2017 0:00</c:v>
                </c:pt>
                <c:pt idx="3587">
                  <c:v>27/07/2017 0:00</c:v>
                </c:pt>
                <c:pt idx="3588">
                  <c:v>28/07/2017 0:00</c:v>
                </c:pt>
                <c:pt idx="3589">
                  <c:v>29/07/2017 0:00</c:v>
                </c:pt>
                <c:pt idx="3590">
                  <c:v>30/07/2017 0:00</c:v>
                </c:pt>
                <c:pt idx="3591">
                  <c:v>31/07/2017 0:00</c:v>
                </c:pt>
                <c:pt idx="3592">
                  <c:v>1/08/2017 0:00</c:v>
                </c:pt>
                <c:pt idx="3593">
                  <c:v>2/08/2017 0:00</c:v>
                </c:pt>
                <c:pt idx="3594">
                  <c:v>3/08/2017 0:00</c:v>
                </c:pt>
                <c:pt idx="3595">
                  <c:v>4/08/2017 0:00</c:v>
                </c:pt>
                <c:pt idx="3596">
                  <c:v>5/08/2017 0:00</c:v>
                </c:pt>
                <c:pt idx="3597">
                  <c:v>6/08/2017 0:00</c:v>
                </c:pt>
                <c:pt idx="3598">
                  <c:v>7/08/2017 0:00</c:v>
                </c:pt>
                <c:pt idx="3599">
                  <c:v>8/08/2017 0:00</c:v>
                </c:pt>
                <c:pt idx="3600">
                  <c:v>9/08/2017 0:00</c:v>
                </c:pt>
                <c:pt idx="3601">
                  <c:v>10/08/2017 0:00</c:v>
                </c:pt>
                <c:pt idx="3602">
                  <c:v>11/08/2017 0:00</c:v>
                </c:pt>
                <c:pt idx="3603">
                  <c:v>12/08/2017 0:00</c:v>
                </c:pt>
                <c:pt idx="3604">
                  <c:v>13/08/2017 0:00</c:v>
                </c:pt>
                <c:pt idx="3605">
                  <c:v>14/08/2017 0:00</c:v>
                </c:pt>
                <c:pt idx="3606">
                  <c:v>15/08/2017 0:00</c:v>
                </c:pt>
                <c:pt idx="3607">
                  <c:v>16/08/2017 0:00</c:v>
                </c:pt>
                <c:pt idx="3608">
                  <c:v>17/08/2017 0:00</c:v>
                </c:pt>
                <c:pt idx="3609">
                  <c:v>18/08/2017 0:00</c:v>
                </c:pt>
                <c:pt idx="3610">
                  <c:v>19/08/2017 0:00</c:v>
                </c:pt>
                <c:pt idx="3611">
                  <c:v>20/08/2017 0:00</c:v>
                </c:pt>
                <c:pt idx="3612">
                  <c:v>21/08/2017 0:00</c:v>
                </c:pt>
                <c:pt idx="3613">
                  <c:v>22/08/2017 0:00</c:v>
                </c:pt>
                <c:pt idx="3614">
                  <c:v>23/08/2017 0:00</c:v>
                </c:pt>
                <c:pt idx="3615">
                  <c:v>24/08/2017 0:00</c:v>
                </c:pt>
                <c:pt idx="3616">
                  <c:v>25/08/2017 0:00</c:v>
                </c:pt>
                <c:pt idx="3617">
                  <c:v>26/08/2017 0:00</c:v>
                </c:pt>
                <c:pt idx="3618">
                  <c:v>27/08/2017 0:00</c:v>
                </c:pt>
                <c:pt idx="3619">
                  <c:v>28/08/2017 0:00</c:v>
                </c:pt>
                <c:pt idx="3620">
                  <c:v>29/08/2017 0:00</c:v>
                </c:pt>
                <c:pt idx="3621">
                  <c:v>30/08/2017 0:00</c:v>
                </c:pt>
                <c:pt idx="3622">
                  <c:v>31/08/2017 0:00</c:v>
                </c:pt>
                <c:pt idx="3623">
                  <c:v>1/09/2017 0:00</c:v>
                </c:pt>
                <c:pt idx="3624">
                  <c:v>2/09/2017 0:00</c:v>
                </c:pt>
                <c:pt idx="3625">
                  <c:v>3/09/2017 0:00</c:v>
                </c:pt>
                <c:pt idx="3626">
                  <c:v>4/09/2017 0:00</c:v>
                </c:pt>
                <c:pt idx="3627">
                  <c:v>5/09/2017 0:00</c:v>
                </c:pt>
                <c:pt idx="3628">
                  <c:v>6/09/2017 0:00</c:v>
                </c:pt>
                <c:pt idx="3629">
                  <c:v>7/09/2017 0:00</c:v>
                </c:pt>
                <c:pt idx="3630">
                  <c:v>8/09/2017 0:00</c:v>
                </c:pt>
                <c:pt idx="3631">
                  <c:v>9/09/2017 0:00</c:v>
                </c:pt>
                <c:pt idx="3632">
                  <c:v>10/09/2017 0:00</c:v>
                </c:pt>
                <c:pt idx="3633">
                  <c:v>11/09/2017 0:00</c:v>
                </c:pt>
                <c:pt idx="3634">
                  <c:v>12/09/2017 0:00</c:v>
                </c:pt>
                <c:pt idx="3635">
                  <c:v>13/09/2017 0:00</c:v>
                </c:pt>
                <c:pt idx="3636">
                  <c:v>14/09/2017 0:00</c:v>
                </c:pt>
                <c:pt idx="3637">
                  <c:v>15/09/2017 0:00</c:v>
                </c:pt>
                <c:pt idx="3638">
                  <c:v>16/09/2017 0:00</c:v>
                </c:pt>
                <c:pt idx="3639">
                  <c:v>17/09/2017 0:00</c:v>
                </c:pt>
                <c:pt idx="3640">
                  <c:v>18/09/2017 0:00</c:v>
                </c:pt>
                <c:pt idx="3641">
                  <c:v>19/09/2017 0:00</c:v>
                </c:pt>
                <c:pt idx="3642">
                  <c:v>20/09/2017 0:00</c:v>
                </c:pt>
                <c:pt idx="3643">
                  <c:v>21/09/2017 0:00</c:v>
                </c:pt>
                <c:pt idx="3644">
                  <c:v>22/09/2017 0:00</c:v>
                </c:pt>
                <c:pt idx="3645">
                  <c:v>23/09/2017 0:00</c:v>
                </c:pt>
                <c:pt idx="3646">
                  <c:v>24/09/2017 0:00</c:v>
                </c:pt>
                <c:pt idx="3647">
                  <c:v>25/09/2017 0:00</c:v>
                </c:pt>
                <c:pt idx="3648">
                  <c:v>26/09/2017 0:00</c:v>
                </c:pt>
                <c:pt idx="3649">
                  <c:v>27/09/2017 0:00</c:v>
                </c:pt>
                <c:pt idx="3650">
                  <c:v>28/09/2017 0:00</c:v>
                </c:pt>
                <c:pt idx="3651">
                  <c:v>29/09/2017 0:00</c:v>
                </c:pt>
                <c:pt idx="3652">
                  <c:v>30/09/2017 0:00</c:v>
                </c:pt>
                <c:pt idx="3653">
                  <c:v>1/10/2017 0:00</c:v>
                </c:pt>
                <c:pt idx="3654">
                  <c:v>2/10/2017 0:00</c:v>
                </c:pt>
                <c:pt idx="3655">
                  <c:v>3/10/2017 0:00</c:v>
                </c:pt>
                <c:pt idx="3656">
                  <c:v>4/10/2017 0:00</c:v>
                </c:pt>
                <c:pt idx="3657">
                  <c:v>5/10/2017 0:00</c:v>
                </c:pt>
                <c:pt idx="3658">
                  <c:v>6/10/2017 0:00</c:v>
                </c:pt>
                <c:pt idx="3659">
                  <c:v>7/10/2017 0:00</c:v>
                </c:pt>
                <c:pt idx="3660">
                  <c:v>8/10/2017 0:00</c:v>
                </c:pt>
                <c:pt idx="3661">
                  <c:v>9/10/2017 0:00</c:v>
                </c:pt>
                <c:pt idx="3662">
                  <c:v>10/10/2017 0:00</c:v>
                </c:pt>
                <c:pt idx="3663">
                  <c:v>11/10/2017 0:00</c:v>
                </c:pt>
                <c:pt idx="3664">
                  <c:v>12/10/2017 0:00</c:v>
                </c:pt>
                <c:pt idx="3665">
                  <c:v>13/10/2017 0:00</c:v>
                </c:pt>
                <c:pt idx="3666">
                  <c:v>14/10/2017 0:00</c:v>
                </c:pt>
                <c:pt idx="3667">
                  <c:v>15/10/2017 0:00</c:v>
                </c:pt>
                <c:pt idx="3668">
                  <c:v>16/10/2017 0:00</c:v>
                </c:pt>
                <c:pt idx="3669">
                  <c:v>17/10/2017 0:00</c:v>
                </c:pt>
                <c:pt idx="3670">
                  <c:v>18/10/2017 0:00</c:v>
                </c:pt>
                <c:pt idx="3671">
                  <c:v>19/10/2017 0:00</c:v>
                </c:pt>
                <c:pt idx="3672">
                  <c:v>20/10/2017 0:00</c:v>
                </c:pt>
                <c:pt idx="3673">
                  <c:v>21/10/2017 0:00</c:v>
                </c:pt>
                <c:pt idx="3674">
                  <c:v>22/10/2017 0:00</c:v>
                </c:pt>
                <c:pt idx="3675">
                  <c:v>23/10/2017 0:00</c:v>
                </c:pt>
                <c:pt idx="3676">
                  <c:v>24/10/2017 0:00</c:v>
                </c:pt>
                <c:pt idx="3677">
                  <c:v>25/10/2017 0:00</c:v>
                </c:pt>
                <c:pt idx="3678">
                  <c:v>26/10/2017 0:00</c:v>
                </c:pt>
                <c:pt idx="3679">
                  <c:v>27/10/2017 0:00</c:v>
                </c:pt>
                <c:pt idx="3680">
                  <c:v>28/10/2017 0:00</c:v>
                </c:pt>
                <c:pt idx="3681">
                  <c:v>29/10/2017 0:00</c:v>
                </c:pt>
                <c:pt idx="3682">
                  <c:v>30/10/2017 0:00</c:v>
                </c:pt>
                <c:pt idx="3683">
                  <c:v>31/10/2017 0:00</c:v>
                </c:pt>
                <c:pt idx="3684">
                  <c:v>1/11/2017 0:00</c:v>
                </c:pt>
                <c:pt idx="3685">
                  <c:v>2/11/2017 0:00</c:v>
                </c:pt>
                <c:pt idx="3686">
                  <c:v>3/11/2017 0:00</c:v>
                </c:pt>
                <c:pt idx="3687">
                  <c:v>4/11/2017 0:00</c:v>
                </c:pt>
                <c:pt idx="3688">
                  <c:v>5/11/2017 0:00</c:v>
                </c:pt>
                <c:pt idx="3689">
                  <c:v>6/11/2017 0:00</c:v>
                </c:pt>
                <c:pt idx="3690">
                  <c:v>7/11/2017 0:00</c:v>
                </c:pt>
                <c:pt idx="3691">
                  <c:v>8/11/2017 0:00</c:v>
                </c:pt>
                <c:pt idx="3692">
                  <c:v>9/11/2017 0:00</c:v>
                </c:pt>
                <c:pt idx="3693">
                  <c:v>10/11/2017 0:00</c:v>
                </c:pt>
                <c:pt idx="3694">
                  <c:v>11/11/2017 0:00</c:v>
                </c:pt>
                <c:pt idx="3695">
                  <c:v>12/11/2017 0:00</c:v>
                </c:pt>
                <c:pt idx="3696">
                  <c:v>13/11/2017 0:00</c:v>
                </c:pt>
                <c:pt idx="3697">
                  <c:v>14/11/2017 0:00</c:v>
                </c:pt>
                <c:pt idx="3698">
                  <c:v>15/11/2017 0:00</c:v>
                </c:pt>
                <c:pt idx="3699">
                  <c:v>16/11/2017 0:00</c:v>
                </c:pt>
                <c:pt idx="3700">
                  <c:v>17/11/2017 0:00</c:v>
                </c:pt>
                <c:pt idx="3701">
                  <c:v>18/11/2017 0:00</c:v>
                </c:pt>
                <c:pt idx="3702">
                  <c:v>19/11/2017 0:00</c:v>
                </c:pt>
                <c:pt idx="3703">
                  <c:v>20/11/2017 0:00</c:v>
                </c:pt>
                <c:pt idx="3704">
                  <c:v>21/11/2017 0:00</c:v>
                </c:pt>
                <c:pt idx="3705">
                  <c:v>22/11/2017 0:00</c:v>
                </c:pt>
                <c:pt idx="3706">
                  <c:v>23/11/2017 0:00</c:v>
                </c:pt>
                <c:pt idx="3707">
                  <c:v>24/11/2017 0:00</c:v>
                </c:pt>
                <c:pt idx="3708">
                  <c:v>25/11/2017 0:00</c:v>
                </c:pt>
                <c:pt idx="3709">
                  <c:v>26/11/2017 0:00</c:v>
                </c:pt>
                <c:pt idx="3710">
                  <c:v>27/11/2017 0:00</c:v>
                </c:pt>
                <c:pt idx="3711">
                  <c:v>28/11/2017 0:00</c:v>
                </c:pt>
                <c:pt idx="3712">
                  <c:v>29/11/2017 0:00</c:v>
                </c:pt>
                <c:pt idx="3713">
                  <c:v>30/11/2017 0:00</c:v>
                </c:pt>
                <c:pt idx="3714">
                  <c:v>1/12/2017 0:00</c:v>
                </c:pt>
                <c:pt idx="3715">
                  <c:v>2/12/2017 0:00</c:v>
                </c:pt>
                <c:pt idx="3716">
                  <c:v>3/12/2017 0:00</c:v>
                </c:pt>
                <c:pt idx="3717">
                  <c:v>4/12/2017 0:00</c:v>
                </c:pt>
                <c:pt idx="3718">
                  <c:v>5/12/2017 0:00</c:v>
                </c:pt>
                <c:pt idx="3719">
                  <c:v>6/12/2017 0:00</c:v>
                </c:pt>
                <c:pt idx="3720">
                  <c:v>7/12/2017 0:00</c:v>
                </c:pt>
                <c:pt idx="3721">
                  <c:v>8/12/2017 0:00</c:v>
                </c:pt>
                <c:pt idx="3722">
                  <c:v>9/12/2017 0:00</c:v>
                </c:pt>
                <c:pt idx="3723">
                  <c:v>10/12/2017 0:00</c:v>
                </c:pt>
                <c:pt idx="3724">
                  <c:v>11/12/2017 0:00</c:v>
                </c:pt>
                <c:pt idx="3725">
                  <c:v>12/12/2017 0:00</c:v>
                </c:pt>
                <c:pt idx="3726">
                  <c:v>13/12/2017 0:00</c:v>
                </c:pt>
                <c:pt idx="3727">
                  <c:v>14/12/2017 0:00</c:v>
                </c:pt>
                <c:pt idx="3728">
                  <c:v>15/12/2017 0:00</c:v>
                </c:pt>
                <c:pt idx="3729">
                  <c:v>16/12/2017 0:00</c:v>
                </c:pt>
                <c:pt idx="3730">
                  <c:v>17/12/2017 0:00</c:v>
                </c:pt>
                <c:pt idx="3731">
                  <c:v>18/12/2017 0:00</c:v>
                </c:pt>
                <c:pt idx="3732">
                  <c:v>19/12/2017 0:00</c:v>
                </c:pt>
                <c:pt idx="3733">
                  <c:v>20/12/2017 0:00</c:v>
                </c:pt>
                <c:pt idx="3734">
                  <c:v>21/12/2017 0:00</c:v>
                </c:pt>
                <c:pt idx="3735">
                  <c:v>22/12/2017 0:00</c:v>
                </c:pt>
                <c:pt idx="3736">
                  <c:v>23/12/2017 0:00</c:v>
                </c:pt>
                <c:pt idx="3737">
                  <c:v>24/12/2017 0:00</c:v>
                </c:pt>
                <c:pt idx="3738">
                  <c:v>25/12/2017 0:00</c:v>
                </c:pt>
                <c:pt idx="3739">
                  <c:v>26/12/2017 0:00</c:v>
                </c:pt>
                <c:pt idx="3740">
                  <c:v>27/12/2017 0:00</c:v>
                </c:pt>
                <c:pt idx="3741">
                  <c:v>28/12/2017 0:00</c:v>
                </c:pt>
                <c:pt idx="3742">
                  <c:v>29/12/2017 0:00</c:v>
                </c:pt>
                <c:pt idx="3743">
                  <c:v>30/12/2017 0:00</c:v>
                </c:pt>
                <c:pt idx="3744">
                  <c:v>31/12/2017 0:00</c:v>
                </c:pt>
                <c:pt idx="3745">
                  <c:v>1/01/2018 0:00</c:v>
                </c:pt>
                <c:pt idx="3746">
                  <c:v>2/01/2018 0:00</c:v>
                </c:pt>
                <c:pt idx="3747">
                  <c:v>3/01/2018 0:00</c:v>
                </c:pt>
                <c:pt idx="3748">
                  <c:v>4/01/2018 0:00</c:v>
                </c:pt>
                <c:pt idx="3749">
                  <c:v>5/01/2018 0:00</c:v>
                </c:pt>
                <c:pt idx="3750">
                  <c:v>6/01/2018 0:00</c:v>
                </c:pt>
                <c:pt idx="3751">
                  <c:v>7/01/2018 0:00</c:v>
                </c:pt>
                <c:pt idx="3752">
                  <c:v>8/01/2018 0:00</c:v>
                </c:pt>
                <c:pt idx="3753">
                  <c:v>9/01/2018 0:00</c:v>
                </c:pt>
                <c:pt idx="3754">
                  <c:v>10/01/2018 0:00</c:v>
                </c:pt>
                <c:pt idx="3755">
                  <c:v>11/01/2018 0:00</c:v>
                </c:pt>
                <c:pt idx="3756">
                  <c:v>12/01/2018 0:00</c:v>
                </c:pt>
                <c:pt idx="3757">
                  <c:v>13/01/2018 0:00</c:v>
                </c:pt>
                <c:pt idx="3758">
                  <c:v>14/01/2018 0:00</c:v>
                </c:pt>
                <c:pt idx="3759">
                  <c:v>15/01/2018 0:00</c:v>
                </c:pt>
                <c:pt idx="3760">
                  <c:v>16/01/2018 0:00</c:v>
                </c:pt>
                <c:pt idx="3761">
                  <c:v>17/01/2018 0:00</c:v>
                </c:pt>
                <c:pt idx="3762">
                  <c:v>18/01/2018 0:00</c:v>
                </c:pt>
                <c:pt idx="3763">
                  <c:v>19/01/2018 0:00</c:v>
                </c:pt>
                <c:pt idx="3764">
                  <c:v>20/01/2018 0:00</c:v>
                </c:pt>
                <c:pt idx="3765">
                  <c:v>21/01/2018 0:00</c:v>
                </c:pt>
                <c:pt idx="3766">
                  <c:v>22/01/2018 0:00</c:v>
                </c:pt>
                <c:pt idx="3767">
                  <c:v>23/01/2018 0:00</c:v>
                </c:pt>
                <c:pt idx="3768">
                  <c:v>24/01/2018 0:00</c:v>
                </c:pt>
                <c:pt idx="3769">
                  <c:v>25/01/2018 0:00</c:v>
                </c:pt>
                <c:pt idx="3770">
                  <c:v>26/01/2018 0:00</c:v>
                </c:pt>
                <c:pt idx="3771">
                  <c:v>27/01/2018 0:00</c:v>
                </c:pt>
                <c:pt idx="3772">
                  <c:v>28/01/2018 0:00</c:v>
                </c:pt>
                <c:pt idx="3773">
                  <c:v>29/01/2018 0:00</c:v>
                </c:pt>
                <c:pt idx="3774">
                  <c:v>30/01/2018 0:00</c:v>
                </c:pt>
                <c:pt idx="3775">
                  <c:v>31/01/2018 0:00</c:v>
                </c:pt>
                <c:pt idx="3776">
                  <c:v>1/02/2018 0:00</c:v>
                </c:pt>
                <c:pt idx="3777">
                  <c:v>2/02/2018 0:00</c:v>
                </c:pt>
                <c:pt idx="3778">
                  <c:v>3/02/2018 0:00</c:v>
                </c:pt>
                <c:pt idx="3779">
                  <c:v>4/02/2018 0:00</c:v>
                </c:pt>
                <c:pt idx="3780">
                  <c:v>5/02/2018 0:00</c:v>
                </c:pt>
                <c:pt idx="3781">
                  <c:v>6/02/2018 0:00</c:v>
                </c:pt>
                <c:pt idx="3782">
                  <c:v>7/02/2018 0:00</c:v>
                </c:pt>
                <c:pt idx="3783">
                  <c:v>8/02/2018 0:00</c:v>
                </c:pt>
                <c:pt idx="3784">
                  <c:v>9/02/2018 0:00</c:v>
                </c:pt>
                <c:pt idx="3785">
                  <c:v>10/02/2018 0:00</c:v>
                </c:pt>
                <c:pt idx="3786">
                  <c:v>11/02/2018 0:00</c:v>
                </c:pt>
                <c:pt idx="3787">
                  <c:v>12/02/2018 0:00</c:v>
                </c:pt>
                <c:pt idx="3788">
                  <c:v>13/02/2018 0:00</c:v>
                </c:pt>
                <c:pt idx="3789">
                  <c:v>14/02/2018 0:00</c:v>
                </c:pt>
                <c:pt idx="3790">
                  <c:v>15/02/2018 0:00</c:v>
                </c:pt>
                <c:pt idx="3791">
                  <c:v>16/02/2018 0:00</c:v>
                </c:pt>
                <c:pt idx="3792">
                  <c:v>17/02/2018 0:00</c:v>
                </c:pt>
                <c:pt idx="3793">
                  <c:v>18/02/2018 0:00</c:v>
                </c:pt>
                <c:pt idx="3794">
                  <c:v>19/02/2018 0:00</c:v>
                </c:pt>
                <c:pt idx="3795">
                  <c:v>20/02/2018 0:00</c:v>
                </c:pt>
                <c:pt idx="3796">
                  <c:v>21/02/2018 0:00</c:v>
                </c:pt>
                <c:pt idx="3797">
                  <c:v>22/02/2018 0:00</c:v>
                </c:pt>
                <c:pt idx="3798">
                  <c:v>23/02/2018 0:00</c:v>
                </c:pt>
                <c:pt idx="3799">
                  <c:v>24/02/2018 0:00</c:v>
                </c:pt>
                <c:pt idx="3800">
                  <c:v>25/02/2018 0:00</c:v>
                </c:pt>
                <c:pt idx="3801">
                  <c:v>26/02/2018 0:00</c:v>
                </c:pt>
                <c:pt idx="3802">
                  <c:v>27/02/2018 0:00</c:v>
                </c:pt>
                <c:pt idx="3803">
                  <c:v>28/02/2018 0:00</c:v>
                </c:pt>
                <c:pt idx="3804">
                  <c:v>1/03/2018 0:00</c:v>
                </c:pt>
                <c:pt idx="3805">
                  <c:v>2/03/2018 0:00</c:v>
                </c:pt>
                <c:pt idx="3806">
                  <c:v>3/03/2018 0:00</c:v>
                </c:pt>
                <c:pt idx="3807">
                  <c:v>4/03/2018 0:00</c:v>
                </c:pt>
                <c:pt idx="3808">
                  <c:v>5/03/2018 0:00</c:v>
                </c:pt>
                <c:pt idx="3809">
                  <c:v>6/03/2018 0:00</c:v>
                </c:pt>
                <c:pt idx="3810">
                  <c:v>7/03/2018 0:00</c:v>
                </c:pt>
                <c:pt idx="3811">
                  <c:v>8/03/2018 0:00</c:v>
                </c:pt>
                <c:pt idx="3812">
                  <c:v>9/03/2018 0:00</c:v>
                </c:pt>
                <c:pt idx="3813">
                  <c:v>10/03/2018 0:00</c:v>
                </c:pt>
                <c:pt idx="3814">
                  <c:v>11/03/2018 0:00</c:v>
                </c:pt>
                <c:pt idx="3815">
                  <c:v>12/03/2018 0:00</c:v>
                </c:pt>
                <c:pt idx="3816">
                  <c:v>13/03/2018 0:00</c:v>
                </c:pt>
                <c:pt idx="3817">
                  <c:v>14/03/2018 0:00</c:v>
                </c:pt>
                <c:pt idx="3818">
                  <c:v>15/03/2018 0:00</c:v>
                </c:pt>
                <c:pt idx="3819">
                  <c:v>16/03/2018 0:00</c:v>
                </c:pt>
                <c:pt idx="3820">
                  <c:v>17/03/2018 0:00</c:v>
                </c:pt>
                <c:pt idx="3821">
                  <c:v>18/03/2018 0:00</c:v>
                </c:pt>
                <c:pt idx="3822">
                  <c:v>19/03/2018 0:00</c:v>
                </c:pt>
                <c:pt idx="3823">
                  <c:v>20/03/2018 0:00</c:v>
                </c:pt>
                <c:pt idx="3824">
                  <c:v>21/03/2018 0:00</c:v>
                </c:pt>
                <c:pt idx="3825">
                  <c:v>22/03/2018 0:00</c:v>
                </c:pt>
                <c:pt idx="3826">
                  <c:v>23/03/2018 0:00</c:v>
                </c:pt>
                <c:pt idx="3827">
                  <c:v>24/03/2018 0:00</c:v>
                </c:pt>
                <c:pt idx="3828">
                  <c:v>25/03/2018 0:00</c:v>
                </c:pt>
                <c:pt idx="3829">
                  <c:v>26/03/2018 0:00</c:v>
                </c:pt>
                <c:pt idx="3830">
                  <c:v>27/03/2018 0:00</c:v>
                </c:pt>
                <c:pt idx="3831">
                  <c:v>28/03/2018 0:00</c:v>
                </c:pt>
                <c:pt idx="3832">
                  <c:v>29/03/2018 0:00</c:v>
                </c:pt>
                <c:pt idx="3833">
                  <c:v>30/03/2018 0:00</c:v>
                </c:pt>
                <c:pt idx="3834">
                  <c:v>31/03/2018 0:00</c:v>
                </c:pt>
                <c:pt idx="3835">
                  <c:v>1/04/2018 0:00</c:v>
                </c:pt>
                <c:pt idx="3836">
                  <c:v>2/04/2018 0:00</c:v>
                </c:pt>
                <c:pt idx="3837">
                  <c:v>3/04/2018 0:00</c:v>
                </c:pt>
                <c:pt idx="3838">
                  <c:v>4/04/2018 0:00</c:v>
                </c:pt>
                <c:pt idx="3839">
                  <c:v>5/04/2018 0:00</c:v>
                </c:pt>
                <c:pt idx="3840">
                  <c:v>6/04/2018 0:00</c:v>
                </c:pt>
                <c:pt idx="3841">
                  <c:v>7/04/2018 0:00</c:v>
                </c:pt>
                <c:pt idx="3842">
                  <c:v>8/04/2018 0:00</c:v>
                </c:pt>
                <c:pt idx="3843">
                  <c:v>9/04/2018 0:00</c:v>
                </c:pt>
                <c:pt idx="3844">
                  <c:v>10/04/2018 0:00</c:v>
                </c:pt>
                <c:pt idx="3845">
                  <c:v>11/04/2018 0:00</c:v>
                </c:pt>
                <c:pt idx="3846">
                  <c:v>12/04/2018 0:00</c:v>
                </c:pt>
                <c:pt idx="3847">
                  <c:v>13/04/2018 0:00</c:v>
                </c:pt>
                <c:pt idx="3848">
                  <c:v>14/04/2018 0:00</c:v>
                </c:pt>
                <c:pt idx="3849">
                  <c:v>15/04/2018 0:00</c:v>
                </c:pt>
                <c:pt idx="3850">
                  <c:v>16/04/2018 0:00</c:v>
                </c:pt>
                <c:pt idx="3851">
                  <c:v>17/04/2018 0:00</c:v>
                </c:pt>
                <c:pt idx="3852">
                  <c:v>18/04/2018 0:00</c:v>
                </c:pt>
                <c:pt idx="3853">
                  <c:v>19/04/2018 0:00</c:v>
                </c:pt>
                <c:pt idx="3854">
                  <c:v>20/04/2018 0:00</c:v>
                </c:pt>
                <c:pt idx="3855">
                  <c:v>21/04/2018 0:00</c:v>
                </c:pt>
                <c:pt idx="3856">
                  <c:v>22/04/2018 0:00</c:v>
                </c:pt>
                <c:pt idx="3857">
                  <c:v>23/04/2018 0:00</c:v>
                </c:pt>
                <c:pt idx="3858">
                  <c:v>24/04/2018 0:00</c:v>
                </c:pt>
                <c:pt idx="3859">
                  <c:v>25/04/2018 0:00</c:v>
                </c:pt>
                <c:pt idx="3860">
                  <c:v>26/04/2018 0:00</c:v>
                </c:pt>
                <c:pt idx="3861">
                  <c:v>27/04/2018 0:00</c:v>
                </c:pt>
                <c:pt idx="3862">
                  <c:v>28/04/2018 0:00</c:v>
                </c:pt>
                <c:pt idx="3863">
                  <c:v>29/04/2018 0:00</c:v>
                </c:pt>
                <c:pt idx="3864">
                  <c:v>30/04/2018 0:00</c:v>
                </c:pt>
                <c:pt idx="3865">
                  <c:v>1/05/2018 0:00</c:v>
                </c:pt>
                <c:pt idx="3866">
                  <c:v>2/05/2018 0:00</c:v>
                </c:pt>
                <c:pt idx="3867">
                  <c:v>3/05/2018 0:00</c:v>
                </c:pt>
                <c:pt idx="3868">
                  <c:v>4/05/2018 0:00</c:v>
                </c:pt>
                <c:pt idx="3869">
                  <c:v>5/05/2018 0:00</c:v>
                </c:pt>
                <c:pt idx="3870">
                  <c:v>6/05/2018 0:00</c:v>
                </c:pt>
                <c:pt idx="3871">
                  <c:v>7/05/2018 0:00</c:v>
                </c:pt>
                <c:pt idx="3872">
                  <c:v>8/05/2018 0:00</c:v>
                </c:pt>
                <c:pt idx="3873">
                  <c:v>9/05/2018 0:00</c:v>
                </c:pt>
                <c:pt idx="3874">
                  <c:v>10/05/2018 0:00</c:v>
                </c:pt>
                <c:pt idx="3875">
                  <c:v>11/05/2018 0:00</c:v>
                </c:pt>
                <c:pt idx="3876">
                  <c:v>12/05/2018 0:00</c:v>
                </c:pt>
                <c:pt idx="3877">
                  <c:v>13/05/2018 0:00</c:v>
                </c:pt>
                <c:pt idx="3878">
                  <c:v>14/05/2018 0:00</c:v>
                </c:pt>
                <c:pt idx="3879">
                  <c:v>15/05/2018 0:00</c:v>
                </c:pt>
                <c:pt idx="3880">
                  <c:v>16/05/2018 0:00</c:v>
                </c:pt>
                <c:pt idx="3881">
                  <c:v>17/05/2018 0:00</c:v>
                </c:pt>
                <c:pt idx="3882">
                  <c:v>18/05/2018 0:00</c:v>
                </c:pt>
                <c:pt idx="3883">
                  <c:v>19/05/2018 0:00</c:v>
                </c:pt>
                <c:pt idx="3884">
                  <c:v>20/05/2018 0:00</c:v>
                </c:pt>
                <c:pt idx="3885">
                  <c:v>21/05/2018 0:00</c:v>
                </c:pt>
                <c:pt idx="3886">
                  <c:v>22/05/2018 0:00</c:v>
                </c:pt>
                <c:pt idx="3887">
                  <c:v>23/05/2018 0:00</c:v>
                </c:pt>
                <c:pt idx="3888">
                  <c:v>24/05/2018 0:00</c:v>
                </c:pt>
                <c:pt idx="3889">
                  <c:v>25/05/2018 0:00</c:v>
                </c:pt>
                <c:pt idx="3890">
                  <c:v>26/05/2018 0:00</c:v>
                </c:pt>
                <c:pt idx="3891">
                  <c:v>27/05/2018 0:00</c:v>
                </c:pt>
                <c:pt idx="3892">
                  <c:v>28/05/2018 0:00</c:v>
                </c:pt>
                <c:pt idx="3893">
                  <c:v>29/05/2018 0:00</c:v>
                </c:pt>
                <c:pt idx="3894">
                  <c:v>30/05/2018 0:00</c:v>
                </c:pt>
                <c:pt idx="3895">
                  <c:v>31/05/2018 0:00</c:v>
                </c:pt>
                <c:pt idx="3896">
                  <c:v>1/06/2018 0:00</c:v>
                </c:pt>
                <c:pt idx="3897">
                  <c:v>2/06/2018 0:00</c:v>
                </c:pt>
                <c:pt idx="3898">
                  <c:v>3/06/2018 0:00</c:v>
                </c:pt>
                <c:pt idx="3899">
                  <c:v>4/06/2018 0:00</c:v>
                </c:pt>
                <c:pt idx="3900">
                  <c:v>5/06/2018 0:00</c:v>
                </c:pt>
                <c:pt idx="3901">
                  <c:v>6/06/2018 0:00</c:v>
                </c:pt>
                <c:pt idx="3902">
                  <c:v>7/06/2018 0:00</c:v>
                </c:pt>
                <c:pt idx="3903">
                  <c:v>8/06/2018 0:00</c:v>
                </c:pt>
                <c:pt idx="3904">
                  <c:v>9/06/2018 0:00</c:v>
                </c:pt>
                <c:pt idx="3905">
                  <c:v>10/06/2018 0:00</c:v>
                </c:pt>
                <c:pt idx="3906">
                  <c:v>11/06/2018 0:00</c:v>
                </c:pt>
                <c:pt idx="3907">
                  <c:v>12/06/2018 0:00</c:v>
                </c:pt>
                <c:pt idx="3908">
                  <c:v>13/06/2018 0:00</c:v>
                </c:pt>
                <c:pt idx="3909">
                  <c:v>14/06/2018 0:00</c:v>
                </c:pt>
                <c:pt idx="3910">
                  <c:v>15/06/2018 0:00</c:v>
                </c:pt>
                <c:pt idx="3911">
                  <c:v>16/06/2018 0:00</c:v>
                </c:pt>
                <c:pt idx="3912">
                  <c:v>17/06/2018 0:00</c:v>
                </c:pt>
                <c:pt idx="3913">
                  <c:v>18/06/2018 0:00</c:v>
                </c:pt>
                <c:pt idx="3914">
                  <c:v>19/06/2018 0:00</c:v>
                </c:pt>
                <c:pt idx="3915">
                  <c:v>20/06/2018 0:00</c:v>
                </c:pt>
                <c:pt idx="3916">
                  <c:v>21/06/2018 0:00</c:v>
                </c:pt>
                <c:pt idx="3917">
                  <c:v>22/06/2018 0:00</c:v>
                </c:pt>
                <c:pt idx="3918">
                  <c:v>23/06/2018 0:00</c:v>
                </c:pt>
                <c:pt idx="3919">
                  <c:v>24/06/2018 0:00</c:v>
                </c:pt>
                <c:pt idx="3920">
                  <c:v>25/06/2018 0:00</c:v>
                </c:pt>
                <c:pt idx="3921">
                  <c:v>26/06/2018 0:00</c:v>
                </c:pt>
                <c:pt idx="3922">
                  <c:v>27/06/2018 0:00</c:v>
                </c:pt>
                <c:pt idx="3923">
                  <c:v>28/06/2018 0:00</c:v>
                </c:pt>
                <c:pt idx="3924">
                  <c:v>29/06/2018 0:00</c:v>
                </c:pt>
                <c:pt idx="3925">
                  <c:v>30/06/2018 0:00</c:v>
                </c:pt>
                <c:pt idx="3926">
                  <c:v>1/07/2018 0:00</c:v>
                </c:pt>
                <c:pt idx="3927">
                  <c:v>2/07/2018 0:00</c:v>
                </c:pt>
                <c:pt idx="3928">
                  <c:v>3/07/2018 0:00</c:v>
                </c:pt>
                <c:pt idx="3929">
                  <c:v>4/07/2018 0:00</c:v>
                </c:pt>
                <c:pt idx="3930">
                  <c:v>5/07/2018 0:00</c:v>
                </c:pt>
                <c:pt idx="3931">
                  <c:v>6/07/2018 0:00</c:v>
                </c:pt>
                <c:pt idx="3932">
                  <c:v>7/07/2018 0:00</c:v>
                </c:pt>
                <c:pt idx="3933">
                  <c:v>8/07/2018 0:00</c:v>
                </c:pt>
                <c:pt idx="3934">
                  <c:v>9/07/2018 0:00</c:v>
                </c:pt>
                <c:pt idx="3935">
                  <c:v>10/07/2018 0:00</c:v>
                </c:pt>
                <c:pt idx="3936">
                  <c:v>11/07/2018 0:00</c:v>
                </c:pt>
                <c:pt idx="3937">
                  <c:v>12/07/2018 0:00</c:v>
                </c:pt>
                <c:pt idx="3938">
                  <c:v>13/07/2018 0:00</c:v>
                </c:pt>
                <c:pt idx="3939">
                  <c:v>14/07/2018 0:00</c:v>
                </c:pt>
                <c:pt idx="3940">
                  <c:v>15/07/2018 0:00</c:v>
                </c:pt>
                <c:pt idx="3941">
                  <c:v>16/07/2018 0:00</c:v>
                </c:pt>
                <c:pt idx="3942">
                  <c:v>17/07/2018 0:00</c:v>
                </c:pt>
                <c:pt idx="3943">
                  <c:v>18/07/2018 0:00</c:v>
                </c:pt>
                <c:pt idx="3944">
                  <c:v>19/07/2018 0:00</c:v>
                </c:pt>
                <c:pt idx="3945">
                  <c:v>20/07/2018 0:00</c:v>
                </c:pt>
                <c:pt idx="3946">
                  <c:v>21/07/2018 0:00</c:v>
                </c:pt>
                <c:pt idx="3947">
                  <c:v>22/07/2018 0:00</c:v>
                </c:pt>
                <c:pt idx="3948">
                  <c:v>23/07/2018 0:00</c:v>
                </c:pt>
                <c:pt idx="3949">
                  <c:v>24/07/2018 0:00</c:v>
                </c:pt>
                <c:pt idx="3950">
                  <c:v>25/07/2018 0:00</c:v>
                </c:pt>
                <c:pt idx="3951">
                  <c:v>26/07/2018 0:00</c:v>
                </c:pt>
                <c:pt idx="3952">
                  <c:v>27/07/2018 0:00</c:v>
                </c:pt>
                <c:pt idx="3953">
                  <c:v>28/07/2018 0:00</c:v>
                </c:pt>
                <c:pt idx="3954">
                  <c:v>29/07/2018 0:00</c:v>
                </c:pt>
                <c:pt idx="3955">
                  <c:v>30/07/2018 0:00</c:v>
                </c:pt>
                <c:pt idx="3956">
                  <c:v>31/07/2018 0:00</c:v>
                </c:pt>
                <c:pt idx="3957">
                  <c:v>1/08/2018 0:00</c:v>
                </c:pt>
                <c:pt idx="3958">
                  <c:v>2/08/2018 0:00</c:v>
                </c:pt>
                <c:pt idx="3959">
                  <c:v>3/08/2018 0:00</c:v>
                </c:pt>
                <c:pt idx="3960">
                  <c:v>4/08/2018 0:00</c:v>
                </c:pt>
                <c:pt idx="3961">
                  <c:v>5/08/2018 0:00</c:v>
                </c:pt>
                <c:pt idx="3962">
                  <c:v>6/08/2018 0:00</c:v>
                </c:pt>
                <c:pt idx="3963">
                  <c:v>7/08/2018 0:00</c:v>
                </c:pt>
                <c:pt idx="3964">
                  <c:v>8/08/2018 0:00</c:v>
                </c:pt>
                <c:pt idx="3965">
                  <c:v>9/08/2018 0:00</c:v>
                </c:pt>
                <c:pt idx="3966">
                  <c:v>10/08/2018 0:00</c:v>
                </c:pt>
                <c:pt idx="3967">
                  <c:v>11/08/2018 0:00</c:v>
                </c:pt>
                <c:pt idx="3968">
                  <c:v>12/08/2018 0:00</c:v>
                </c:pt>
                <c:pt idx="3969">
                  <c:v>13/08/2018 0:00</c:v>
                </c:pt>
                <c:pt idx="3970">
                  <c:v>14/08/2018 0:00</c:v>
                </c:pt>
                <c:pt idx="3971">
                  <c:v>15/08/2018 0:00</c:v>
                </c:pt>
                <c:pt idx="3972">
                  <c:v>16/08/2018 0:00</c:v>
                </c:pt>
                <c:pt idx="3973">
                  <c:v>17/08/2018 0:00</c:v>
                </c:pt>
                <c:pt idx="3974">
                  <c:v>18/08/2018 0:00</c:v>
                </c:pt>
                <c:pt idx="3975">
                  <c:v>19/08/2018 0:00</c:v>
                </c:pt>
                <c:pt idx="3976">
                  <c:v>20/08/2018 0:00</c:v>
                </c:pt>
                <c:pt idx="3977">
                  <c:v>21/08/2018 0:00</c:v>
                </c:pt>
                <c:pt idx="3978">
                  <c:v>22/08/2018 0:00</c:v>
                </c:pt>
                <c:pt idx="3979">
                  <c:v>23/08/2018 0:00</c:v>
                </c:pt>
                <c:pt idx="3980">
                  <c:v>24/08/2018 0:00</c:v>
                </c:pt>
                <c:pt idx="3981">
                  <c:v>25/08/2018 0:00</c:v>
                </c:pt>
                <c:pt idx="3982">
                  <c:v>26/08/2018 0:00</c:v>
                </c:pt>
                <c:pt idx="3983">
                  <c:v>27/08/2018 0:00</c:v>
                </c:pt>
                <c:pt idx="3984">
                  <c:v>28/08/2018 0:00</c:v>
                </c:pt>
                <c:pt idx="3985">
                  <c:v>29/08/2018 0:00</c:v>
                </c:pt>
                <c:pt idx="3986">
                  <c:v>30/08/2018 0:00</c:v>
                </c:pt>
                <c:pt idx="3987">
                  <c:v>31/08/2018 0:00</c:v>
                </c:pt>
                <c:pt idx="3988">
                  <c:v>1/09/2018 0:00</c:v>
                </c:pt>
                <c:pt idx="3989">
                  <c:v>2/09/2018 0:00</c:v>
                </c:pt>
                <c:pt idx="3990">
                  <c:v>3/09/2018 0:00</c:v>
                </c:pt>
                <c:pt idx="3991">
                  <c:v>4/09/2018 0:00</c:v>
                </c:pt>
                <c:pt idx="3992">
                  <c:v>5/09/2018 0:00</c:v>
                </c:pt>
                <c:pt idx="3993">
                  <c:v>6/09/2018 0:00</c:v>
                </c:pt>
                <c:pt idx="3994">
                  <c:v>7/09/2018 0:00</c:v>
                </c:pt>
                <c:pt idx="3995">
                  <c:v>8/09/2018 0:00</c:v>
                </c:pt>
                <c:pt idx="3996">
                  <c:v>9/09/2018 0:00</c:v>
                </c:pt>
                <c:pt idx="3997">
                  <c:v>10/09/2018 0:00</c:v>
                </c:pt>
                <c:pt idx="3998">
                  <c:v>11/09/2018 0:00</c:v>
                </c:pt>
                <c:pt idx="3999">
                  <c:v>12/09/2018 0:00</c:v>
                </c:pt>
                <c:pt idx="4000">
                  <c:v>13/09/2018 0:00</c:v>
                </c:pt>
                <c:pt idx="4001">
                  <c:v>14/09/2018 0:00</c:v>
                </c:pt>
                <c:pt idx="4002">
                  <c:v>15/09/2018 0:00</c:v>
                </c:pt>
                <c:pt idx="4003">
                  <c:v>16/09/2018 0:00</c:v>
                </c:pt>
                <c:pt idx="4004">
                  <c:v>17/09/2018 0:00</c:v>
                </c:pt>
                <c:pt idx="4005">
                  <c:v>18/09/2018 0:00</c:v>
                </c:pt>
                <c:pt idx="4006">
                  <c:v>19/09/2018 0:00</c:v>
                </c:pt>
                <c:pt idx="4007">
                  <c:v>20/09/2018 0:00</c:v>
                </c:pt>
                <c:pt idx="4008">
                  <c:v>21/09/2018 0:00</c:v>
                </c:pt>
                <c:pt idx="4009">
                  <c:v>22/09/2018 0:00</c:v>
                </c:pt>
                <c:pt idx="4010">
                  <c:v>23/09/2018 0:00</c:v>
                </c:pt>
                <c:pt idx="4011">
                  <c:v>24/09/2018 0:00</c:v>
                </c:pt>
                <c:pt idx="4012">
                  <c:v>25/09/2018 0:00</c:v>
                </c:pt>
                <c:pt idx="4013">
                  <c:v>26/09/2018 0:00</c:v>
                </c:pt>
                <c:pt idx="4014">
                  <c:v>27/09/2018 0:00</c:v>
                </c:pt>
                <c:pt idx="4015">
                  <c:v>28/09/2018 0:00</c:v>
                </c:pt>
                <c:pt idx="4016">
                  <c:v>29/09/2018 0:00</c:v>
                </c:pt>
                <c:pt idx="4017">
                  <c:v>30/09/2018 0:00</c:v>
                </c:pt>
              </c:strCache>
            </c:strRef>
          </c:tx>
          <c:spPr>
            <a:ln w="12700" cap="rnd">
              <a:solidFill>
                <a:schemeClr val="accent1">
                  <a:lumMod val="75000"/>
                </a:schemeClr>
              </a:solidFill>
              <a:round/>
            </a:ln>
            <a:effectLst/>
          </c:spPr>
          <c:marker>
            <c:symbol val="none"/>
          </c:marker>
          <c:cat>
            <c:numRef>
              <c:f>'[1]107003A'!$A$5:$A$4022</c:f>
              <c:numCache>
                <c:formatCode>yyyy</c:formatCode>
                <c:ptCount val="4018"/>
                <c:pt idx="0">
                  <c:v>39356</c:v>
                </c:pt>
                <c:pt idx="1">
                  <c:v>39357</c:v>
                </c:pt>
                <c:pt idx="2">
                  <c:v>39358</c:v>
                </c:pt>
                <c:pt idx="3">
                  <c:v>39359</c:v>
                </c:pt>
                <c:pt idx="4">
                  <c:v>39360</c:v>
                </c:pt>
                <c:pt idx="5">
                  <c:v>39361</c:v>
                </c:pt>
                <c:pt idx="6">
                  <c:v>39362</c:v>
                </c:pt>
                <c:pt idx="7">
                  <c:v>39363</c:v>
                </c:pt>
                <c:pt idx="8">
                  <c:v>39364</c:v>
                </c:pt>
                <c:pt idx="9">
                  <c:v>39365</c:v>
                </c:pt>
                <c:pt idx="10">
                  <c:v>39366</c:v>
                </c:pt>
                <c:pt idx="11">
                  <c:v>39367</c:v>
                </c:pt>
                <c:pt idx="12">
                  <c:v>39368</c:v>
                </c:pt>
                <c:pt idx="13">
                  <c:v>39369</c:v>
                </c:pt>
                <c:pt idx="14">
                  <c:v>39370</c:v>
                </c:pt>
                <c:pt idx="15">
                  <c:v>39371</c:v>
                </c:pt>
                <c:pt idx="16">
                  <c:v>39372</c:v>
                </c:pt>
                <c:pt idx="17">
                  <c:v>39373</c:v>
                </c:pt>
                <c:pt idx="18">
                  <c:v>39374</c:v>
                </c:pt>
                <c:pt idx="19">
                  <c:v>39375</c:v>
                </c:pt>
                <c:pt idx="20">
                  <c:v>39376</c:v>
                </c:pt>
                <c:pt idx="21">
                  <c:v>39377</c:v>
                </c:pt>
                <c:pt idx="22">
                  <c:v>39378</c:v>
                </c:pt>
                <c:pt idx="23">
                  <c:v>39379</c:v>
                </c:pt>
                <c:pt idx="24">
                  <c:v>39380</c:v>
                </c:pt>
                <c:pt idx="25">
                  <c:v>39381</c:v>
                </c:pt>
                <c:pt idx="26">
                  <c:v>39382</c:v>
                </c:pt>
                <c:pt idx="27">
                  <c:v>39383</c:v>
                </c:pt>
                <c:pt idx="28">
                  <c:v>39384</c:v>
                </c:pt>
                <c:pt idx="29">
                  <c:v>39385</c:v>
                </c:pt>
                <c:pt idx="30">
                  <c:v>39386</c:v>
                </c:pt>
                <c:pt idx="31">
                  <c:v>39387</c:v>
                </c:pt>
                <c:pt idx="32">
                  <c:v>39388</c:v>
                </c:pt>
                <c:pt idx="33">
                  <c:v>39389</c:v>
                </c:pt>
                <c:pt idx="34">
                  <c:v>39390</c:v>
                </c:pt>
                <c:pt idx="35">
                  <c:v>39391</c:v>
                </c:pt>
                <c:pt idx="36">
                  <c:v>39392</c:v>
                </c:pt>
                <c:pt idx="37">
                  <c:v>39393</c:v>
                </c:pt>
                <c:pt idx="38">
                  <c:v>39394</c:v>
                </c:pt>
                <c:pt idx="39">
                  <c:v>39395</c:v>
                </c:pt>
                <c:pt idx="40">
                  <c:v>39396</c:v>
                </c:pt>
                <c:pt idx="41">
                  <c:v>39397</c:v>
                </c:pt>
                <c:pt idx="42">
                  <c:v>39398</c:v>
                </c:pt>
                <c:pt idx="43">
                  <c:v>39399</c:v>
                </c:pt>
                <c:pt idx="44">
                  <c:v>39400</c:v>
                </c:pt>
                <c:pt idx="45">
                  <c:v>39401</c:v>
                </c:pt>
                <c:pt idx="46">
                  <c:v>39402</c:v>
                </c:pt>
                <c:pt idx="47">
                  <c:v>39403</c:v>
                </c:pt>
                <c:pt idx="48">
                  <c:v>39404</c:v>
                </c:pt>
                <c:pt idx="49">
                  <c:v>39405</c:v>
                </c:pt>
                <c:pt idx="50">
                  <c:v>39406</c:v>
                </c:pt>
                <c:pt idx="51">
                  <c:v>39407</c:v>
                </c:pt>
                <c:pt idx="52">
                  <c:v>39408</c:v>
                </c:pt>
                <c:pt idx="53">
                  <c:v>39409</c:v>
                </c:pt>
                <c:pt idx="54">
                  <c:v>39410</c:v>
                </c:pt>
                <c:pt idx="55">
                  <c:v>39411</c:v>
                </c:pt>
                <c:pt idx="56">
                  <c:v>39412</c:v>
                </c:pt>
                <c:pt idx="57">
                  <c:v>39413</c:v>
                </c:pt>
                <c:pt idx="58">
                  <c:v>39414</c:v>
                </c:pt>
                <c:pt idx="59">
                  <c:v>39415</c:v>
                </c:pt>
                <c:pt idx="60">
                  <c:v>39416</c:v>
                </c:pt>
                <c:pt idx="61">
                  <c:v>39417</c:v>
                </c:pt>
                <c:pt idx="62">
                  <c:v>39418</c:v>
                </c:pt>
                <c:pt idx="63">
                  <c:v>39419</c:v>
                </c:pt>
                <c:pt idx="64">
                  <c:v>39420</c:v>
                </c:pt>
                <c:pt idx="65">
                  <c:v>39421</c:v>
                </c:pt>
                <c:pt idx="66">
                  <c:v>39422</c:v>
                </c:pt>
                <c:pt idx="67">
                  <c:v>39423</c:v>
                </c:pt>
                <c:pt idx="68">
                  <c:v>39424</c:v>
                </c:pt>
                <c:pt idx="69">
                  <c:v>39425</c:v>
                </c:pt>
                <c:pt idx="70">
                  <c:v>39426</c:v>
                </c:pt>
                <c:pt idx="71">
                  <c:v>39427</c:v>
                </c:pt>
                <c:pt idx="72">
                  <c:v>39428</c:v>
                </c:pt>
                <c:pt idx="73">
                  <c:v>39429</c:v>
                </c:pt>
                <c:pt idx="74">
                  <c:v>39430</c:v>
                </c:pt>
                <c:pt idx="75">
                  <c:v>39431</c:v>
                </c:pt>
                <c:pt idx="76">
                  <c:v>39432</c:v>
                </c:pt>
                <c:pt idx="77">
                  <c:v>39433</c:v>
                </c:pt>
                <c:pt idx="78">
                  <c:v>39434</c:v>
                </c:pt>
                <c:pt idx="79">
                  <c:v>39435</c:v>
                </c:pt>
                <c:pt idx="80">
                  <c:v>39436</c:v>
                </c:pt>
                <c:pt idx="81">
                  <c:v>39437</c:v>
                </c:pt>
                <c:pt idx="82">
                  <c:v>39438</c:v>
                </c:pt>
                <c:pt idx="83">
                  <c:v>39439</c:v>
                </c:pt>
                <c:pt idx="84">
                  <c:v>39440</c:v>
                </c:pt>
                <c:pt idx="85">
                  <c:v>39441</c:v>
                </c:pt>
                <c:pt idx="86">
                  <c:v>39442</c:v>
                </c:pt>
                <c:pt idx="87">
                  <c:v>39443</c:v>
                </c:pt>
                <c:pt idx="88">
                  <c:v>39444</c:v>
                </c:pt>
                <c:pt idx="89">
                  <c:v>39445</c:v>
                </c:pt>
                <c:pt idx="90">
                  <c:v>39446</c:v>
                </c:pt>
                <c:pt idx="91">
                  <c:v>39447</c:v>
                </c:pt>
                <c:pt idx="92">
                  <c:v>39448</c:v>
                </c:pt>
                <c:pt idx="93">
                  <c:v>39449</c:v>
                </c:pt>
                <c:pt idx="94">
                  <c:v>39450</c:v>
                </c:pt>
                <c:pt idx="95">
                  <c:v>39451</c:v>
                </c:pt>
                <c:pt idx="96">
                  <c:v>39452</c:v>
                </c:pt>
                <c:pt idx="97">
                  <c:v>39453</c:v>
                </c:pt>
                <c:pt idx="98">
                  <c:v>39454</c:v>
                </c:pt>
                <c:pt idx="99">
                  <c:v>39455</c:v>
                </c:pt>
                <c:pt idx="100">
                  <c:v>39456</c:v>
                </c:pt>
                <c:pt idx="101">
                  <c:v>39457</c:v>
                </c:pt>
                <c:pt idx="102">
                  <c:v>39458</c:v>
                </c:pt>
                <c:pt idx="103">
                  <c:v>39459</c:v>
                </c:pt>
                <c:pt idx="104">
                  <c:v>39460</c:v>
                </c:pt>
                <c:pt idx="105">
                  <c:v>39461</c:v>
                </c:pt>
                <c:pt idx="106">
                  <c:v>39462</c:v>
                </c:pt>
                <c:pt idx="107">
                  <c:v>39463</c:v>
                </c:pt>
                <c:pt idx="108">
                  <c:v>39464</c:v>
                </c:pt>
                <c:pt idx="109">
                  <c:v>39465</c:v>
                </c:pt>
                <c:pt idx="110">
                  <c:v>39466</c:v>
                </c:pt>
                <c:pt idx="111">
                  <c:v>39467</c:v>
                </c:pt>
                <c:pt idx="112">
                  <c:v>39468</c:v>
                </c:pt>
                <c:pt idx="113">
                  <c:v>39469</c:v>
                </c:pt>
                <c:pt idx="114">
                  <c:v>39470</c:v>
                </c:pt>
                <c:pt idx="115">
                  <c:v>39471</c:v>
                </c:pt>
                <c:pt idx="116">
                  <c:v>39472</c:v>
                </c:pt>
                <c:pt idx="117">
                  <c:v>39473</c:v>
                </c:pt>
                <c:pt idx="118">
                  <c:v>39474</c:v>
                </c:pt>
                <c:pt idx="119">
                  <c:v>39475</c:v>
                </c:pt>
                <c:pt idx="120">
                  <c:v>39476</c:v>
                </c:pt>
                <c:pt idx="121">
                  <c:v>39477</c:v>
                </c:pt>
                <c:pt idx="122">
                  <c:v>39478</c:v>
                </c:pt>
                <c:pt idx="123">
                  <c:v>39479</c:v>
                </c:pt>
                <c:pt idx="124">
                  <c:v>39480</c:v>
                </c:pt>
                <c:pt idx="125">
                  <c:v>39481</c:v>
                </c:pt>
                <c:pt idx="126">
                  <c:v>39482</c:v>
                </c:pt>
                <c:pt idx="127">
                  <c:v>39483</c:v>
                </c:pt>
                <c:pt idx="128">
                  <c:v>39484</c:v>
                </c:pt>
                <c:pt idx="129">
                  <c:v>39485</c:v>
                </c:pt>
                <c:pt idx="130">
                  <c:v>39486</c:v>
                </c:pt>
                <c:pt idx="131">
                  <c:v>39487</c:v>
                </c:pt>
                <c:pt idx="132">
                  <c:v>39488</c:v>
                </c:pt>
                <c:pt idx="133">
                  <c:v>39489</c:v>
                </c:pt>
                <c:pt idx="134">
                  <c:v>39490</c:v>
                </c:pt>
                <c:pt idx="135">
                  <c:v>39491</c:v>
                </c:pt>
                <c:pt idx="136">
                  <c:v>39492</c:v>
                </c:pt>
                <c:pt idx="137">
                  <c:v>39493</c:v>
                </c:pt>
                <c:pt idx="138">
                  <c:v>39494</c:v>
                </c:pt>
                <c:pt idx="139">
                  <c:v>39495</c:v>
                </c:pt>
                <c:pt idx="140">
                  <c:v>39496</c:v>
                </c:pt>
                <c:pt idx="141">
                  <c:v>39497</c:v>
                </c:pt>
                <c:pt idx="142">
                  <c:v>39498</c:v>
                </c:pt>
                <c:pt idx="143">
                  <c:v>39499</c:v>
                </c:pt>
                <c:pt idx="144">
                  <c:v>39500</c:v>
                </c:pt>
                <c:pt idx="145">
                  <c:v>39501</c:v>
                </c:pt>
                <c:pt idx="146">
                  <c:v>39502</c:v>
                </c:pt>
                <c:pt idx="147">
                  <c:v>39503</c:v>
                </c:pt>
                <c:pt idx="148">
                  <c:v>39504</c:v>
                </c:pt>
                <c:pt idx="149">
                  <c:v>39505</c:v>
                </c:pt>
                <c:pt idx="150">
                  <c:v>39506</c:v>
                </c:pt>
                <c:pt idx="151">
                  <c:v>39507</c:v>
                </c:pt>
                <c:pt idx="152">
                  <c:v>39508</c:v>
                </c:pt>
                <c:pt idx="153">
                  <c:v>39509</c:v>
                </c:pt>
                <c:pt idx="154">
                  <c:v>39510</c:v>
                </c:pt>
                <c:pt idx="155">
                  <c:v>39511</c:v>
                </c:pt>
                <c:pt idx="156">
                  <c:v>39512</c:v>
                </c:pt>
                <c:pt idx="157">
                  <c:v>39513</c:v>
                </c:pt>
                <c:pt idx="158">
                  <c:v>39514</c:v>
                </c:pt>
                <c:pt idx="159">
                  <c:v>39515</c:v>
                </c:pt>
                <c:pt idx="160">
                  <c:v>39516</c:v>
                </c:pt>
                <c:pt idx="161">
                  <c:v>39517</c:v>
                </c:pt>
                <c:pt idx="162">
                  <c:v>39518</c:v>
                </c:pt>
                <c:pt idx="163">
                  <c:v>39519</c:v>
                </c:pt>
                <c:pt idx="164">
                  <c:v>39520</c:v>
                </c:pt>
                <c:pt idx="165">
                  <c:v>39521</c:v>
                </c:pt>
                <c:pt idx="166">
                  <c:v>39522</c:v>
                </c:pt>
                <c:pt idx="167">
                  <c:v>39523</c:v>
                </c:pt>
                <c:pt idx="168">
                  <c:v>39524</c:v>
                </c:pt>
                <c:pt idx="169">
                  <c:v>39525</c:v>
                </c:pt>
                <c:pt idx="170">
                  <c:v>39526</c:v>
                </c:pt>
                <c:pt idx="171">
                  <c:v>39527</c:v>
                </c:pt>
                <c:pt idx="172">
                  <c:v>39528</c:v>
                </c:pt>
                <c:pt idx="173">
                  <c:v>39529</c:v>
                </c:pt>
                <c:pt idx="174">
                  <c:v>39530</c:v>
                </c:pt>
                <c:pt idx="175">
                  <c:v>39531</c:v>
                </c:pt>
                <c:pt idx="176">
                  <c:v>39532</c:v>
                </c:pt>
                <c:pt idx="177">
                  <c:v>39533</c:v>
                </c:pt>
                <c:pt idx="178">
                  <c:v>39534</c:v>
                </c:pt>
                <c:pt idx="179">
                  <c:v>39535</c:v>
                </c:pt>
                <c:pt idx="180">
                  <c:v>39536</c:v>
                </c:pt>
                <c:pt idx="181">
                  <c:v>39537</c:v>
                </c:pt>
                <c:pt idx="182">
                  <c:v>39538</c:v>
                </c:pt>
                <c:pt idx="183">
                  <c:v>39539</c:v>
                </c:pt>
                <c:pt idx="184">
                  <c:v>39540</c:v>
                </c:pt>
                <c:pt idx="185">
                  <c:v>39541</c:v>
                </c:pt>
                <c:pt idx="186">
                  <c:v>39542</c:v>
                </c:pt>
                <c:pt idx="187">
                  <c:v>39543</c:v>
                </c:pt>
                <c:pt idx="188">
                  <c:v>39544</c:v>
                </c:pt>
                <c:pt idx="189">
                  <c:v>39545</c:v>
                </c:pt>
                <c:pt idx="190">
                  <c:v>39546</c:v>
                </c:pt>
                <c:pt idx="191">
                  <c:v>39547</c:v>
                </c:pt>
                <c:pt idx="192">
                  <c:v>39548</c:v>
                </c:pt>
                <c:pt idx="193">
                  <c:v>39549</c:v>
                </c:pt>
                <c:pt idx="194">
                  <c:v>39550</c:v>
                </c:pt>
                <c:pt idx="195">
                  <c:v>39551</c:v>
                </c:pt>
                <c:pt idx="196">
                  <c:v>39552</c:v>
                </c:pt>
                <c:pt idx="197">
                  <c:v>39553</c:v>
                </c:pt>
                <c:pt idx="198">
                  <c:v>39554</c:v>
                </c:pt>
                <c:pt idx="199">
                  <c:v>39555</c:v>
                </c:pt>
                <c:pt idx="200">
                  <c:v>39556</c:v>
                </c:pt>
                <c:pt idx="201">
                  <c:v>39557</c:v>
                </c:pt>
                <c:pt idx="202">
                  <c:v>39558</c:v>
                </c:pt>
                <c:pt idx="203">
                  <c:v>39559</c:v>
                </c:pt>
                <c:pt idx="204">
                  <c:v>39560</c:v>
                </c:pt>
                <c:pt idx="205">
                  <c:v>39561</c:v>
                </c:pt>
                <c:pt idx="206">
                  <c:v>39562</c:v>
                </c:pt>
                <c:pt idx="207">
                  <c:v>39563</c:v>
                </c:pt>
                <c:pt idx="208">
                  <c:v>39564</c:v>
                </c:pt>
                <c:pt idx="209">
                  <c:v>39565</c:v>
                </c:pt>
                <c:pt idx="210">
                  <c:v>39566</c:v>
                </c:pt>
                <c:pt idx="211">
                  <c:v>39567</c:v>
                </c:pt>
                <c:pt idx="212">
                  <c:v>39568</c:v>
                </c:pt>
                <c:pt idx="213">
                  <c:v>39569</c:v>
                </c:pt>
                <c:pt idx="214">
                  <c:v>39570</c:v>
                </c:pt>
                <c:pt idx="215">
                  <c:v>39571</c:v>
                </c:pt>
                <c:pt idx="216">
                  <c:v>39572</c:v>
                </c:pt>
                <c:pt idx="217">
                  <c:v>39573</c:v>
                </c:pt>
                <c:pt idx="218">
                  <c:v>39574</c:v>
                </c:pt>
                <c:pt idx="219">
                  <c:v>39575</c:v>
                </c:pt>
                <c:pt idx="220">
                  <c:v>39576</c:v>
                </c:pt>
                <c:pt idx="221">
                  <c:v>39577</c:v>
                </c:pt>
                <c:pt idx="222">
                  <c:v>39578</c:v>
                </c:pt>
                <c:pt idx="223">
                  <c:v>39579</c:v>
                </c:pt>
                <c:pt idx="224">
                  <c:v>39580</c:v>
                </c:pt>
                <c:pt idx="225">
                  <c:v>39581</c:v>
                </c:pt>
                <c:pt idx="226">
                  <c:v>39582</c:v>
                </c:pt>
                <c:pt idx="227">
                  <c:v>39583</c:v>
                </c:pt>
                <c:pt idx="228">
                  <c:v>39584</c:v>
                </c:pt>
                <c:pt idx="229">
                  <c:v>39585</c:v>
                </c:pt>
                <c:pt idx="230">
                  <c:v>39586</c:v>
                </c:pt>
                <c:pt idx="231">
                  <c:v>39587</c:v>
                </c:pt>
                <c:pt idx="232">
                  <c:v>39588</c:v>
                </c:pt>
                <c:pt idx="233">
                  <c:v>39589</c:v>
                </c:pt>
                <c:pt idx="234">
                  <c:v>39590</c:v>
                </c:pt>
                <c:pt idx="235">
                  <c:v>39591</c:v>
                </c:pt>
                <c:pt idx="236">
                  <c:v>39592</c:v>
                </c:pt>
                <c:pt idx="237">
                  <c:v>39593</c:v>
                </c:pt>
                <c:pt idx="238">
                  <c:v>39594</c:v>
                </c:pt>
                <c:pt idx="239">
                  <c:v>39595</c:v>
                </c:pt>
                <c:pt idx="240">
                  <c:v>39596</c:v>
                </c:pt>
                <c:pt idx="241">
                  <c:v>39597</c:v>
                </c:pt>
                <c:pt idx="242">
                  <c:v>39598</c:v>
                </c:pt>
                <c:pt idx="243">
                  <c:v>39599</c:v>
                </c:pt>
                <c:pt idx="244">
                  <c:v>39600</c:v>
                </c:pt>
                <c:pt idx="245">
                  <c:v>39601</c:v>
                </c:pt>
                <c:pt idx="246">
                  <c:v>39602</c:v>
                </c:pt>
                <c:pt idx="247">
                  <c:v>39603</c:v>
                </c:pt>
                <c:pt idx="248">
                  <c:v>39604</c:v>
                </c:pt>
                <c:pt idx="249">
                  <c:v>39605</c:v>
                </c:pt>
                <c:pt idx="250">
                  <c:v>39606</c:v>
                </c:pt>
                <c:pt idx="251">
                  <c:v>39607</c:v>
                </c:pt>
                <c:pt idx="252">
                  <c:v>39608</c:v>
                </c:pt>
                <c:pt idx="253">
                  <c:v>39609</c:v>
                </c:pt>
                <c:pt idx="254">
                  <c:v>39610</c:v>
                </c:pt>
                <c:pt idx="255">
                  <c:v>39611</c:v>
                </c:pt>
                <c:pt idx="256">
                  <c:v>39612</c:v>
                </c:pt>
                <c:pt idx="257">
                  <c:v>39613</c:v>
                </c:pt>
                <c:pt idx="258">
                  <c:v>39614</c:v>
                </c:pt>
                <c:pt idx="259">
                  <c:v>39615</c:v>
                </c:pt>
                <c:pt idx="260">
                  <c:v>39616</c:v>
                </c:pt>
                <c:pt idx="261">
                  <c:v>39617</c:v>
                </c:pt>
                <c:pt idx="262">
                  <c:v>39618</c:v>
                </c:pt>
                <c:pt idx="263">
                  <c:v>39619</c:v>
                </c:pt>
                <c:pt idx="264">
                  <c:v>39620</c:v>
                </c:pt>
                <c:pt idx="265">
                  <c:v>39621</c:v>
                </c:pt>
                <c:pt idx="266">
                  <c:v>39622</c:v>
                </c:pt>
                <c:pt idx="267">
                  <c:v>39623</c:v>
                </c:pt>
                <c:pt idx="268">
                  <c:v>39624</c:v>
                </c:pt>
                <c:pt idx="269">
                  <c:v>39625</c:v>
                </c:pt>
                <c:pt idx="270">
                  <c:v>39626</c:v>
                </c:pt>
                <c:pt idx="271">
                  <c:v>39627</c:v>
                </c:pt>
                <c:pt idx="272">
                  <c:v>39628</c:v>
                </c:pt>
                <c:pt idx="273">
                  <c:v>39629</c:v>
                </c:pt>
                <c:pt idx="274">
                  <c:v>39630</c:v>
                </c:pt>
                <c:pt idx="275">
                  <c:v>39631</c:v>
                </c:pt>
                <c:pt idx="276">
                  <c:v>39632</c:v>
                </c:pt>
                <c:pt idx="277">
                  <c:v>39633</c:v>
                </c:pt>
                <c:pt idx="278">
                  <c:v>39634</c:v>
                </c:pt>
                <c:pt idx="279">
                  <c:v>39635</c:v>
                </c:pt>
                <c:pt idx="280">
                  <c:v>39636</c:v>
                </c:pt>
                <c:pt idx="281">
                  <c:v>39637</c:v>
                </c:pt>
                <c:pt idx="282">
                  <c:v>39638</c:v>
                </c:pt>
                <c:pt idx="283">
                  <c:v>39639</c:v>
                </c:pt>
                <c:pt idx="284">
                  <c:v>39640</c:v>
                </c:pt>
                <c:pt idx="285">
                  <c:v>39641</c:v>
                </c:pt>
                <c:pt idx="286">
                  <c:v>39642</c:v>
                </c:pt>
                <c:pt idx="287">
                  <c:v>39643</c:v>
                </c:pt>
                <c:pt idx="288">
                  <c:v>39644</c:v>
                </c:pt>
                <c:pt idx="289">
                  <c:v>39645</c:v>
                </c:pt>
                <c:pt idx="290">
                  <c:v>39646</c:v>
                </c:pt>
                <c:pt idx="291">
                  <c:v>39647</c:v>
                </c:pt>
                <c:pt idx="292">
                  <c:v>39648</c:v>
                </c:pt>
                <c:pt idx="293">
                  <c:v>39649</c:v>
                </c:pt>
                <c:pt idx="294">
                  <c:v>39650</c:v>
                </c:pt>
                <c:pt idx="295">
                  <c:v>39651</c:v>
                </c:pt>
                <c:pt idx="296">
                  <c:v>39652</c:v>
                </c:pt>
                <c:pt idx="297">
                  <c:v>39653</c:v>
                </c:pt>
                <c:pt idx="298">
                  <c:v>39654</c:v>
                </c:pt>
                <c:pt idx="299">
                  <c:v>39655</c:v>
                </c:pt>
                <c:pt idx="300">
                  <c:v>39656</c:v>
                </c:pt>
                <c:pt idx="301">
                  <c:v>39657</c:v>
                </c:pt>
                <c:pt idx="302">
                  <c:v>39658</c:v>
                </c:pt>
                <c:pt idx="303">
                  <c:v>39659</c:v>
                </c:pt>
                <c:pt idx="304">
                  <c:v>39660</c:v>
                </c:pt>
                <c:pt idx="305">
                  <c:v>39661</c:v>
                </c:pt>
                <c:pt idx="306">
                  <c:v>39662</c:v>
                </c:pt>
                <c:pt idx="307">
                  <c:v>39663</c:v>
                </c:pt>
                <c:pt idx="308">
                  <c:v>39664</c:v>
                </c:pt>
                <c:pt idx="309">
                  <c:v>39665</c:v>
                </c:pt>
                <c:pt idx="310">
                  <c:v>39666</c:v>
                </c:pt>
                <c:pt idx="311">
                  <c:v>39667</c:v>
                </c:pt>
                <c:pt idx="312">
                  <c:v>39668</c:v>
                </c:pt>
                <c:pt idx="313">
                  <c:v>39669</c:v>
                </c:pt>
                <c:pt idx="314">
                  <c:v>39670</c:v>
                </c:pt>
                <c:pt idx="315">
                  <c:v>39671</c:v>
                </c:pt>
                <c:pt idx="316">
                  <c:v>39672</c:v>
                </c:pt>
                <c:pt idx="317">
                  <c:v>39673</c:v>
                </c:pt>
                <c:pt idx="318">
                  <c:v>39674</c:v>
                </c:pt>
                <c:pt idx="319">
                  <c:v>39675</c:v>
                </c:pt>
                <c:pt idx="320">
                  <c:v>39676</c:v>
                </c:pt>
                <c:pt idx="321">
                  <c:v>39677</c:v>
                </c:pt>
                <c:pt idx="322">
                  <c:v>39678</c:v>
                </c:pt>
                <c:pt idx="323">
                  <c:v>39679</c:v>
                </c:pt>
                <c:pt idx="324">
                  <c:v>39680</c:v>
                </c:pt>
                <c:pt idx="325">
                  <c:v>39681</c:v>
                </c:pt>
                <c:pt idx="326">
                  <c:v>39682</c:v>
                </c:pt>
                <c:pt idx="327">
                  <c:v>39683</c:v>
                </c:pt>
                <c:pt idx="328">
                  <c:v>39684</c:v>
                </c:pt>
                <c:pt idx="329">
                  <c:v>39685</c:v>
                </c:pt>
                <c:pt idx="330">
                  <c:v>39686</c:v>
                </c:pt>
                <c:pt idx="331">
                  <c:v>39687</c:v>
                </c:pt>
                <c:pt idx="332">
                  <c:v>39688</c:v>
                </c:pt>
                <c:pt idx="333">
                  <c:v>39689</c:v>
                </c:pt>
                <c:pt idx="334">
                  <c:v>39690</c:v>
                </c:pt>
                <c:pt idx="335">
                  <c:v>39691</c:v>
                </c:pt>
                <c:pt idx="336">
                  <c:v>39692</c:v>
                </c:pt>
                <c:pt idx="337">
                  <c:v>39693</c:v>
                </c:pt>
                <c:pt idx="338">
                  <c:v>39694</c:v>
                </c:pt>
                <c:pt idx="339">
                  <c:v>39695</c:v>
                </c:pt>
                <c:pt idx="340">
                  <c:v>39696</c:v>
                </c:pt>
                <c:pt idx="341">
                  <c:v>39697</c:v>
                </c:pt>
                <c:pt idx="342">
                  <c:v>39698</c:v>
                </c:pt>
                <c:pt idx="343">
                  <c:v>39699</c:v>
                </c:pt>
                <c:pt idx="344">
                  <c:v>39700</c:v>
                </c:pt>
                <c:pt idx="345">
                  <c:v>39701</c:v>
                </c:pt>
                <c:pt idx="346">
                  <c:v>39702</c:v>
                </c:pt>
                <c:pt idx="347">
                  <c:v>39703</c:v>
                </c:pt>
                <c:pt idx="348">
                  <c:v>39704</c:v>
                </c:pt>
                <c:pt idx="349">
                  <c:v>39705</c:v>
                </c:pt>
                <c:pt idx="350">
                  <c:v>39706</c:v>
                </c:pt>
                <c:pt idx="351">
                  <c:v>39707</c:v>
                </c:pt>
                <c:pt idx="352">
                  <c:v>39708</c:v>
                </c:pt>
                <c:pt idx="353">
                  <c:v>39709</c:v>
                </c:pt>
                <c:pt idx="354">
                  <c:v>39710</c:v>
                </c:pt>
                <c:pt idx="355">
                  <c:v>39711</c:v>
                </c:pt>
                <c:pt idx="356">
                  <c:v>39712</c:v>
                </c:pt>
                <c:pt idx="357">
                  <c:v>39713</c:v>
                </c:pt>
                <c:pt idx="358">
                  <c:v>39714</c:v>
                </c:pt>
                <c:pt idx="359">
                  <c:v>39715</c:v>
                </c:pt>
                <c:pt idx="360">
                  <c:v>39716</c:v>
                </c:pt>
                <c:pt idx="361">
                  <c:v>39717</c:v>
                </c:pt>
                <c:pt idx="362">
                  <c:v>39718</c:v>
                </c:pt>
                <c:pt idx="363">
                  <c:v>39719</c:v>
                </c:pt>
                <c:pt idx="364">
                  <c:v>39720</c:v>
                </c:pt>
                <c:pt idx="365">
                  <c:v>39721</c:v>
                </c:pt>
                <c:pt idx="366">
                  <c:v>39722</c:v>
                </c:pt>
                <c:pt idx="367">
                  <c:v>39723</c:v>
                </c:pt>
                <c:pt idx="368">
                  <c:v>39724</c:v>
                </c:pt>
                <c:pt idx="369">
                  <c:v>39725</c:v>
                </c:pt>
                <c:pt idx="370">
                  <c:v>39726</c:v>
                </c:pt>
                <c:pt idx="371">
                  <c:v>39727</c:v>
                </c:pt>
                <c:pt idx="372">
                  <c:v>39728</c:v>
                </c:pt>
                <c:pt idx="373">
                  <c:v>39729</c:v>
                </c:pt>
                <c:pt idx="374">
                  <c:v>39730</c:v>
                </c:pt>
                <c:pt idx="375">
                  <c:v>39731</c:v>
                </c:pt>
                <c:pt idx="376">
                  <c:v>39732</c:v>
                </c:pt>
                <c:pt idx="377">
                  <c:v>39733</c:v>
                </c:pt>
                <c:pt idx="378">
                  <c:v>39734</c:v>
                </c:pt>
                <c:pt idx="379">
                  <c:v>39735</c:v>
                </c:pt>
                <c:pt idx="380">
                  <c:v>39736</c:v>
                </c:pt>
                <c:pt idx="381">
                  <c:v>39737</c:v>
                </c:pt>
                <c:pt idx="382">
                  <c:v>39738</c:v>
                </c:pt>
                <c:pt idx="383">
                  <c:v>39739</c:v>
                </c:pt>
                <c:pt idx="384">
                  <c:v>39740</c:v>
                </c:pt>
                <c:pt idx="385">
                  <c:v>39741</c:v>
                </c:pt>
                <c:pt idx="386">
                  <c:v>39742</c:v>
                </c:pt>
                <c:pt idx="387">
                  <c:v>39743</c:v>
                </c:pt>
                <c:pt idx="388">
                  <c:v>39744</c:v>
                </c:pt>
                <c:pt idx="389">
                  <c:v>39745</c:v>
                </c:pt>
                <c:pt idx="390">
                  <c:v>39746</c:v>
                </c:pt>
                <c:pt idx="391">
                  <c:v>39747</c:v>
                </c:pt>
                <c:pt idx="392">
                  <c:v>39748</c:v>
                </c:pt>
                <c:pt idx="393">
                  <c:v>39749</c:v>
                </c:pt>
                <c:pt idx="394">
                  <c:v>39750</c:v>
                </c:pt>
                <c:pt idx="395">
                  <c:v>39751</c:v>
                </c:pt>
                <c:pt idx="396">
                  <c:v>39752</c:v>
                </c:pt>
                <c:pt idx="397">
                  <c:v>39753</c:v>
                </c:pt>
                <c:pt idx="398">
                  <c:v>39754</c:v>
                </c:pt>
                <c:pt idx="399">
                  <c:v>39755</c:v>
                </c:pt>
                <c:pt idx="400">
                  <c:v>39756</c:v>
                </c:pt>
                <c:pt idx="401">
                  <c:v>39757</c:v>
                </c:pt>
                <c:pt idx="402">
                  <c:v>39758</c:v>
                </c:pt>
                <c:pt idx="403">
                  <c:v>39759</c:v>
                </c:pt>
                <c:pt idx="404">
                  <c:v>39760</c:v>
                </c:pt>
                <c:pt idx="405">
                  <c:v>39761</c:v>
                </c:pt>
                <c:pt idx="406">
                  <c:v>39762</c:v>
                </c:pt>
                <c:pt idx="407">
                  <c:v>39763</c:v>
                </c:pt>
                <c:pt idx="408">
                  <c:v>39764</c:v>
                </c:pt>
                <c:pt idx="409">
                  <c:v>39765</c:v>
                </c:pt>
                <c:pt idx="410">
                  <c:v>39766</c:v>
                </c:pt>
                <c:pt idx="411">
                  <c:v>39767</c:v>
                </c:pt>
                <c:pt idx="412">
                  <c:v>39768</c:v>
                </c:pt>
                <c:pt idx="413">
                  <c:v>39769</c:v>
                </c:pt>
                <c:pt idx="414">
                  <c:v>39770</c:v>
                </c:pt>
                <c:pt idx="415">
                  <c:v>39771</c:v>
                </c:pt>
                <c:pt idx="416">
                  <c:v>39772</c:v>
                </c:pt>
                <c:pt idx="417">
                  <c:v>39773</c:v>
                </c:pt>
                <c:pt idx="418">
                  <c:v>39774</c:v>
                </c:pt>
                <c:pt idx="419">
                  <c:v>39775</c:v>
                </c:pt>
                <c:pt idx="420">
                  <c:v>39776</c:v>
                </c:pt>
                <c:pt idx="421">
                  <c:v>39777</c:v>
                </c:pt>
                <c:pt idx="422">
                  <c:v>39778</c:v>
                </c:pt>
                <c:pt idx="423">
                  <c:v>39779</c:v>
                </c:pt>
                <c:pt idx="424">
                  <c:v>39780</c:v>
                </c:pt>
                <c:pt idx="425">
                  <c:v>39781</c:v>
                </c:pt>
                <c:pt idx="426">
                  <c:v>39782</c:v>
                </c:pt>
                <c:pt idx="427">
                  <c:v>39783</c:v>
                </c:pt>
                <c:pt idx="428">
                  <c:v>39784</c:v>
                </c:pt>
                <c:pt idx="429">
                  <c:v>39785</c:v>
                </c:pt>
                <c:pt idx="430">
                  <c:v>39786</c:v>
                </c:pt>
                <c:pt idx="431">
                  <c:v>39787</c:v>
                </c:pt>
                <c:pt idx="432">
                  <c:v>39788</c:v>
                </c:pt>
                <c:pt idx="433">
                  <c:v>39789</c:v>
                </c:pt>
                <c:pt idx="434">
                  <c:v>39790</c:v>
                </c:pt>
                <c:pt idx="435">
                  <c:v>39791</c:v>
                </c:pt>
                <c:pt idx="436">
                  <c:v>39792</c:v>
                </c:pt>
                <c:pt idx="437">
                  <c:v>39793</c:v>
                </c:pt>
                <c:pt idx="438">
                  <c:v>39794</c:v>
                </c:pt>
                <c:pt idx="439">
                  <c:v>39795</c:v>
                </c:pt>
                <c:pt idx="440">
                  <c:v>39796</c:v>
                </c:pt>
                <c:pt idx="441">
                  <c:v>39797</c:v>
                </c:pt>
                <c:pt idx="442">
                  <c:v>39798</c:v>
                </c:pt>
                <c:pt idx="443">
                  <c:v>39799</c:v>
                </c:pt>
                <c:pt idx="444">
                  <c:v>39800</c:v>
                </c:pt>
                <c:pt idx="445">
                  <c:v>39801</c:v>
                </c:pt>
                <c:pt idx="446">
                  <c:v>39802</c:v>
                </c:pt>
                <c:pt idx="447">
                  <c:v>39803</c:v>
                </c:pt>
                <c:pt idx="448">
                  <c:v>39804</c:v>
                </c:pt>
                <c:pt idx="449">
                  <c:v>39805</c:v>
                </c:pt>
                <c:pt idx="450">
                  <c:v>39806</c:v>
                </c:pt>
                <c:pt idx="451">
                  <c:v>39807</c:v>
                </c:pt>
                <c:pt idx="452">
                  <c:v>39808</c:v>
                </c:pt>
                <c:pt idx="453">
                  <c:v>39809</c:v>
                </c:pt>
                <c:pt idx="454">
                  <c:v>39810</c:v>
                </c:pt>
                <c:pt idx="455">
                  <c:v>39811</c:v>
                </c:pt>
                <c:pt idx="456">
                  <c:v>39812</c:v>
                </c:pt>
                <c:pt idx="457">
                  <c:v>39813</c:v>
                </c:pt>
                <c:pt idx="458">
                  <c:v>39814</c:v>
                </c:pt>
                <c:pt idx="459">
                  <c:v>39815</c:v>
                </c:pt>
                <c:pt idx="460">
                  <c:v>39816</c:v>
                </c:pt>
                <c:pt idx="461">
                  <c:v>39817</c:v>
                </c:pt>
                <c:pt idx="462">
                  <c:v>39818</c:v>
                </c:pt>
                <c:pt idx="463">
                  <c:v>39819</c:v>
                </c:pt>
                <c:pt idx="464">
                  <c:v>39820</c:v>
                </c:pt>
                <c:pt idx="465">
                  <c:v>39821</c:v>
                </c:pt>
                <c:pt idx="466">
                  <c:v>39822</c:v>
                </c:pt>
                <c:pt idx="467">
                  <c:v>39823</c:v>
                </c:pt>
                <c:pt idx="468">
                  <c:v>39824</c:v>
                </c:pt>
                <c:pt idx="469">
                  <c:v>39825</c:v>
                </c:pt>
                <c:pt idx="470">
                  <c:v>39826</c:v>
                </c:pt>
                <c:pt idx="471">
                  <c:v>39827</c:v>
                </c:pt>
                <c:pt idx="472">
                  <c:v>39828</c:v>
                </c:pt>
                <c:pt idx="473">
                  <c:v>39829</c:v>
                </c:pt>
                <c:pt idx="474">
                  <c:v>39830</c:v>
                </c:pt>
                <c:pt idx="475">
                  <c:v>39831</c:v>
                </c:pt>
                <c:pt idx="476">
                  <c:v>39832</c:v>
                </c:pt>
                <c:pt idx="477">
                  <c:v>39833</c:v>
                </c:pt>
                <c:pt idx="478">
                  <c:v>39834</c:v>
                </c:pt>
                <c:pt idx="479">
                  <c:v>39835</c:v>
                </c:pt>
                <c:pt idx="480">
                  <c:v>39836</c:v>
                </c:pt>
                <c:pt idx="481">
                  <c:v>39837</c:v>
                </c:pt>
                <c:pt idx="482">
                  <c:v>39838</c:v>
                </c:pt>
                <c:pt idx="483">
                  <c:v>39839</c:v>
                </c:pt>
                <c:pt idx="484">
                  <c:v>39840</c:v>
                </c:pt>
                <c:pt idx="485">
                  <c:v>39841</c:v>
                </c:pt>
                <c:pt idx="486">
                  <c:v>39842</c:v>
                </c:pt>
                <c:pt idx="487">
                  <c:v>39843</c:v>
                </c:pt>
                <c:pt idx="488">
                  <c:v>39844</c:v>
                </c:pt>
                <c:pt idx="489">
                  <c:v>39845</c:v>
                </c:pt>
                <c:pt idx="490">
                  <c:v>39846</c:v>
                </c:pt>
                <c:pt idx="491">
                  <c:v>39847</c:v>
                </c:pt>
                <c:pt idx="492">
                  <c:v>39848</c:v>
                </c:pt>
                <c:pt idx="493">
                  <c:v>39849</c:v>
                </c:pt>
                <c:pt idx="494">
                  <c:v>39850</c:v>
                </c:pt>
                <c:pt idx="495">
                  <c:v>39851</c:v>
                </c:pt>
                <c:pt idx="496">
                  <c:v>39852</c:v>
                </c:pt>
                <c:pt idx="497">
                  <c:v>39853</c:v>
                </c:pt>
                <c:pt idx="498">
                  <c:v>39854</c:v>
                </c:pt>
                <c:pt idx="499">
                  <c:v>39855</c:v>
                </c:pt>
                <c:pt idx="500">
                  <c:v>39856</c:v>
                </c:pt>
                <c:pt idx="501">
                  <c:v>39857</c:v>
                </c:pt>
                <c:pt idx="502">
                  <c:v>39858</c:v>
                </c:pt>
                <c:pt idx="503">
                  <c:v>39859</c:v>
                </c:pt>
                <c:pt idx="504">
                  <c:v>39860</c:v>
                </c:pt>
                <c:pt idx="505">
                  <c:v>39861</c:v>
                </c:pt>
                <c:pt idx="506">
                  <c:v>39862</c:v>
                </c:pt>
                <c:pt idx="507">
                  <c:v>39863</c:v>
                </c:pt>
                <c:pt idx="508">
                  <c:v>39864</c:v>
                </c:pt>
                <c:pt idx="509">
                  <c:v>39865</c:v>
                </c:pt>
                <c:pt idx="510">
                  <c:v>39866</c:v>
                </c:pt>
                <c:pt idx="511">
                  <c:v>39867</c:v>
                </c:pt>
                <c:pt idx="512">
                  <c:v>39868</c:v>
                </c:pt>
                <c:pt idx="513">
                  <c:v>39869</c:v>
                </c:pt>
                <c:pt idx="514">
                  <c:v>39870</c:v>
                </c:pt>
                <c:pt idx="515">
                  <c:v>39871</c:v>
                </c:pt>
                <c:pt idx="516">
                  <c:v>39872</c:v>
                </c:pt>
                <c:pt idx="517">
                  <c:v>39873</c:v>
                </c:pt>
                <c:pt idx="518">
                  <c:v>39874</c:v>
                </c:pt>
                <c:pt idx="519">
                  <c:v>39875</c:v>
                </c:pt>
                <c:pt idx="520">
                  <c:v>39876</c:v>
                </c:pt>
                <c:pt idx="521">
                  <c:v>39877</c:v>
                </c:pt>
                <c:pt idx="522">
                  <c:v>39878</c:v>
                </c:pt>
                <c:pt idx="523">
                  <c:v>39879</c:v>
                </c:pt>
                <c:pt idx="524">
                  <c:v>39880</c:v>
                </c:pt>
                <c:pt idx="525">
                  <c:v>39881</c:v>
                </c:pt>
                <c:pt idx="526">
                  <c:v>39882</c:v>
                </c:pt>
                <c:pt idx="527">
                  <c:v>39883</c:v>
                </c:pt>
                <c:pt idx="528">
                  <c:v>39884</c:v>
                </c:pt>
                <c:pt idx="529">
                  <c:v>39885</c:v>
                </c:pt>
                <c:pt idx="530">
                  <c:v>39886</c:v>
                </c:pt>
                <c:pt idx="531">
                  <c:v>39887</c:v>
                </c:pt>
                <c:pt idx="532">
                  <c:v>39888</c:v>
                </c:pt>
                <c:pt idx="533">
                  <c:v>39889</c:v>
                </c:pt>
                <c:pt idx="534">
                  <c:v>39890</c:v>
                </c:pt>
                <c:pt idx="535">
                  <c:v>39891</c:v>
                </c:pt>
                <c:pt idx="536">
                  <c:v>39892</c:v>
                </c:pt>
                <c:pt idx="537">
                  <c:v>39893</c:v>
                </c:pt>
                <c:pt idx="538">
                  <c:v>39894</c:v>
                </c:pt>
                <c:pt idx="539">
                  <c:v>39895</c:v>
                </c:pt>
                <c:pt idx="540">
                  <c:v>39896</c:v>
                </c:pt>
                <c:pt idx="541">
                  <c:v>39897</c:v>
                </c:pt>
                <c:pt idx="542">
                  <c:v>39898</c:v>
                </c:pt>
                <c:pt idx="543">
                  <c:v>39899</c:v>
                </c:pt>
                <c:pt idx="544">
                  <c:v>39900</c:v>
                </c:pt>
                <c:pt idx="545">
                  <c:v>39901</c:v>
                </c:pt>
                <c:pt idx="546">
                  <c:v>39902</c:v>
                </c:pt>
                <c:pt idx="547">
                  <c:v>39903</c:v>
                </c:pt>
                <c:pt idx="548">
                  <c:v>39904</c:v>
                </c:pt>
                <c:pt idx="549">
                  <c:v>39905</c:v>
                </c:pt>
                <c:pt idx="550">
                  <c:v>39906</c:v>
                </c:pt>
                <c:pt idx="551">
                  <c:v>39907</c:v>
                </c:pt>
                <c:pt idx="552">
                  <c:v>39908</c:v>
                </c:pt>
                <c:pt idx="553">
                  <c:v>39909</c:v>
                </c:pt>
                <c:pt idx="554">
                  <c:v>39910</c:v>
                </c:pt>
                <c:pt idx="555">
                  <c:v>39911</c:v>
                </c:pt>
                <c:pt idx="556">
                  <c:v>39912</c:v>
                </c:pt>
                <c:pt idx="557">
                  <c:v>39913</c:v>
                </c:pt>
                <c:pt idx="558">
                  <c:v>39914</c:v>
                </c:pt>
                <c:pt idx="559">
                  <c:v>39915</c:v>
                </c:pt>
                <c:pt idx="560">
                  <c:v>39916</c:v>
                </c:pt>
                <c:pt idx="561">
                  <c:v>39917</c:v>
                </c:pt>
                <c:pt idx="562">
                  <c:v>39918</c:v>
                </c:pt>
                <c:pt idx="563">
                  <c:v>39919</c:v>
                </c:pt>
                <c:pt idx="564">
                  <c:v>39920</c:v>
                </c:pt>
                <c:pt idx="565">
                  <c:v>39921</c:v>
                </c:pt>
                <c:pt idx="566">
                  <c:v>39922</c:v>
                </c:pt>
                <c:pt idx="567">
                  <c:v>39923</c:v>
                </c:pt>
                <c:pt idx="568">
                  <c:v>39924</c:v>
                </c:pt>
                <c:pt idx="569">
                  <c:v>39925</c:v>
                </c:pt>
                <c:pt idx="570">
                  <c:v>39926</c:v>
                </c:pt>
                <c:pt idx="571">
                  <c:v>39927</c:v>
                </c:pt>
                <c:pt idx="572">
                  <c:v>39928</c:v>
                </c:pt>
                <c:pt idx="573">
                  <c:v>39929</c:v>
                </c:pt>
                <c:pt idx="574">
                  <c:v>39930</c:v>
                </c:pt>
                <c:pt idx="575">
                  <c:v>39931</c:v>
                </c:pt>
                <c:pt idx="576">
                  <c:v>39932</c:v>
                </c:pt>
                <c:pt idx="577">
                  <c:v>39933</c:v>
                </c:pt>
                <c:pt idx="578">
                  <c:v>39934</c:v>
                </c:pt>
                <c:pt idx="579">
                  <c:v>39935</c:v>
                </c:pt>
                <c:pt idx="580">
                  <c:v>39936</c:v>
                </c:pt>
                <c:pt idx="581">
                  <c:v>39937</c:v>
                </c:pt>
                <c:pt idx="582">
                  <c:v>39938</c:v>
                </c:pt>
                <c:pt idx="583">
                  <c:v>39939</c:v>
                </c:pt>
                <c:pt idx="584">
                  <c:v>39940</c:v>
                </c:pt>
                <c:pt idx="585">
                  <c:v>39941</c:v>
                </c:pt>
                <c:pt idx="586">
                  <c:v>39942</c:v>
                </c:pt>
                <c:pt idx="587">
                  <c:v>39943</c:v>
                </c:pt>
                <c:pt idx="588">
                  <c:v>39944</c:v>
                </c:pt>
                <c:pt idx="589">
                  <c:v>39945</c:v>
                </c:pt>
                <c:pt idx="590">
                  <c:v>39946</c:v>
                </c:pt>
                <c:pt idx="591">
                  <c:v>39947</c:v>
                </c:pt>
                <c:pt idx="592">
                  <c:v>39948</c:v>
                </c:pt>
                <c:pt idx="593">
                  <c:v>39949</c:v>
                </c:pt>
                <c:pt idx="594">
                  <c:v>39950</c:v>
                </c:pt>
                <c:pt idx="595">
                  <c:v>39951</c:v>
                </c:pt>
                <c:pt idx="596">
                  <c:v>39952</c:v>
                </c:pt>
                <c:pt idx="597">
                  <c:v>39953</c:v>
                </c:pt>
                <c:pt idx="598">
                  <c:v>39954</c:v>
                </c:pt>
                <c:pt idx="599">
                  <c:v>39955</c:v>
                </c:pt>
                <c:pt idx="600">
                  <c:v>39956</c:v>
                </c:pt>
                <c:pt idx="601">
                  <c:v>39957</c:v>
                </c:pt>
                <c:pt idx="602">
                  <c:v>39958</c:v>
                </c:pt>
                <c:pt idx="603">
                  <c:v>39959</c:v>
                </c:pt>
                <c:pt idx="604">
                  <c:v>39960</c:v>
                </c:pt>
                <c:pt idx="605">
                  <c:v>39961</c:v>
                </c:pt>
                <c:pt idx="606">
                  <c:v>39962</c:v>
                </c:pt>
                <c:pt idx="607">
                  <c:v>39963</c:v>
                </c:pt>
                <c:pt idx="608">
                  <c:v>39964</c:v>
                </c:pt>
                <c:pt idx="609">
                  <c:v>39965</c:v>
                </c:pt>
                <c:pt idx="610">
                  <c:v>39966</c:v>
                </c:pt>
                <c:pt idx="611">
                  <c:v>39967</c:v>
                </c:pt>
                <c:pt idx="612">
                  <c:v>39968</c:v>
                </c:pt>
                <c:pt idx="613">
                  <c:v>39969</c:v>
                </c:pt>
                <c:pt idx="614">
                  <c:v>39970</c:v>
                </c:pt>
                <c:pt idx="615">
                  <c:v>39971</c:v>
                </c:pt>
                <c:pt idx="616">
                  <c:v>39972</c:v>
                </c:pt>
                <c:pt idx="617">
                  <c:v>39973</c:v>
                </c:pt>
                <c:pt idx="618">
                  <c:v>39974</c:v>
                </c:pt>
                <c:pt idx="619">
                  <c:v>39975</c:v>
                </c:pt>
                <c:pt idx="620">
                  <c:v>39976</c:v>
                </c:pt>
                <c:pt idx="621">
                  <c:v>39977</c:v>
                </c:pt>
                <c:pt idx="622">
                  <c:v>39978</c:v>
                </c:pt>
                <c:pt idx="623">
                  <c:v>39979</c:v>
                </c:pt>
                <c:pt idx="624">
                  <c:v>39980</c:v>
                </c:pt>
                <c:pt idx="625">
                  <c:v>39981</c:v>
                </c:pt>
                <c:pt idx="626">
                  <c:v>39982</c:v>
                </c:pt>
                <c:pt idx="627">
                  <c:v>39983</c:v>
                </c:pt>
                <c:pt idx="628">
                  <c:v>39984</c:v>
                </c:pt>
                <c:pt idx="629">
                  <c:v>39985</c:v>
                </c:pt>
                <c:pt idx="630">
                  <c:v>39986</c:v>
                </c:pt>
                <c:pt idx="631">
                  <c:v>39987</c:v>
                </c:pt>
                <c:pt idx="632">
                  <c:v>39988</c:v>
                </c:pt>
                <c:pt idx="633">
                  <c:v>39989</c:v>
                </c:pt>
                <c:pt idx="634">
                  <c:v>39990</c:v>
                </c:pt>
                <c:pt idx="635">
                  <c:v>39991</c:v>
                </c:pt>
                <c:pt idx="636">
                  <c:v>39992</c:v>
                </c:pt>
                <c:pt idx="637">
                  <c:v>39993</c:v>
                </c:pt>
                <c:pt idx="638">
                  <c:v>39994</c:v>
                </c:pt>
                <c:pt idx="639">
                  <c:v>39995</c:v>
                </c:pt>
                <c:pt idx="640">
                  <c:v>39996</c:v>
                </c:pt>
                <c:pt idx="641">
                  <c:v>39997</c:v>
                </c:pt>
                <c:pt idx="642">
                  <c:v>39998</c:v>
                </c:pt>
                <c:pt idx="643">
                  <c:v>39999</c:v>
                </c:pt>
                <c:pt idx="644">
                  <c:v>40000</c:v>
                </c:pt>
                <c:pt idx="645">
                  <c:v>40001</c:v>
                </c:pt>
                <c:pt idx="646">
                  <c:v>40002</c:v>
                </c:pt>
                <c:pt idx="647">
                  <c:v>40003</c:v>
                </c:pt>
                <c:pt idx="648">
                  <c:v>40004</c:v>
                </c:pt>
                <c:pt idx="649">
                  <c:v>40005</c:v>
                </c:pt>
                <c:pt idx="650">
                  <c:v>40006</c:v>
                </c:pt>
                <c:pt idx="651">
                  <c:v>40007</c:v>
                </c:pt>
                <c:pt idx="652">
                  <c:v>40008</c:v>
                </c:pt>
                <c:pt idx="653">
                  <c:v>40009</c:v>
                </c:pt>
                <c:pt idx="654">
                  <c:v>40010</c:v>
                </c:pt>
                <c:pt idx="655">
                  <c:v>40011</c:v>
                </c:pt>
                <c:pt idx="656">
                  <c:v>40012</c:v>
                </c:pt>
                <c:pt idx="657">
                  <c:v>40013</c:v>
                </c:pt>
                <c:pt idx="658">
                  <c:v>40014</c:v>
                </c:pt>
                <c:pt idx="659">
                  <c:v>40015</c:v>
                </c:pt>
                <c:pt idx="660">
                  <c:v>40016</c:v>
                </c:pt>
                <c:pt idx="661">
                  <c:v>40017</c:v>
                </c:pt>
                <c:pt idx="662">
                  <c:v>40018</c:v>
                </c:pt>
                <c:pt idx="663">
                  <c:v>40019</c:v>
                </c:pt>
                <c:pt idx="664">
                  <c:v>40020</c:v>
                </c:pt>
                <c:pt idx="665">
                  <c:v>40021</c:v>
                </c:pt>
                <c:pt idx="666">
                  <c:v>40022</c:v>
                </c:pt>
                <c:pt idx="667">
                  <c:v>40023</c:v>
                </c:pt>
                <c:pt idx="668">
                  <c:v>40024</c:v>
                </c:pt>
                <c:pt idx="669">
                  <c:v>40025</c:v>
                </c:pt>
                <c:pt idx="670">
                  <c:v>40026</c:v>
                </c:pt>
                <c:pt idx="671">
                  <c:v>40027</c:v>
                </c:pt>
                <c:pt idx="672">
                  <c:v>40028</c:v>
                </c:pt>
                <c:pt idx="673">
                  <c:v>40029</c:v>
                </c:pt>
                <c:pt idx="674">
                  <c:v>40030</c:v>
                </c:pt>
                <c:pt idx="675">
                  <c:v>40031</c:v>
                </c:pt>
                <c:pt idx="676">
                  <c:v>40032</c:v>
                </c:pt>
                <c:pt idx="677">
                  <c:v>40033</c:v>
                </c:pt>
                <c:pt idx="678">
                  <c:v>40034</c:v>
                </c:pt>
                <c:pt idx="679">
                  <c:v>40035</c:v>
                </c:pt>
                <c:pt idx="680">
                  <c:v>40036</c:v>
                </c:pt>
                <c:pt idx="681">
                  <c:v>40037</c:v>
                </c:pt>
                <c:pt idx="682">
                  <c:v>40038</c:v>
                </c:pt>
                <c:pt idx="683">
                  <c:v>40039</c:v>
                </c:pt>
                <c:pt idx="684">
                  <c:v>40040</c:v>
                </c:pt>
                <c:pt idx="685">
                  <c:v>40041</c:v>
                </c:pt>
                <c:pt idx="686">
                  <c:v>40042</c:v>
                </c:pt>
                <c:pt idx="687">
                  <c:v>40043</c:v>
                </c:pt>
                <c:pt idx="688">
                  <c:v>40044</c:v>
                </c:pt>
                <c:pt idx="689">
                  <c:v>40045</c:v>
                </c:pt>
                <c:pt idx="690">
                  <c:v>40046</c:v>
                </c:pt>
                <c:pt idx="691">
                  <c:v>40047</c:v>
                </c:pt>
                <c:pt idx="692">
                  <c:v>40048</c:v>
                </c:pt>
                <c:pt idx="693">
                  <c:v>40049</c:v>
                </c:pt>
                <c:pt idx="694">
                  <c:v>40050</c:v>
                </c:pt>
                <c:pt idx="695">
                  <c:v>40051</c:v>
                </c:pt>
                <c:pt idx="696">
                  <c:v>40052</c:v>
                </c:pt>
                <c:pt idx="697">
                  <c:v>40053</c:v>
                </c:pt>
                <c:pt idx="698">
                  <c:v>40054</c:v>
                </c:pt>
                <c:pt idx="699">
                  <c:v>40055</c:v>
                </c:pt>
                <c:pt idx="700">
                  <c:v>40056</c:v>
                </c:pt>
                <c:pt idx="701">
                  <c:v>40057</c:v>
                </c:pt>
                <c:pt idx="702">
                  <c:v>40058</c:v>
                </c:pt>
                <c:pt idx="703">
                  <c:v>40059</c:v>
                </c:pt>
                <c:pt idx="704">
                  <c:v>40060</c:v>
                </c:pt>
                <c:pt idx="705">
                  <c:v>40061</c:v>
                </c:pt>
                <c:pt idx="706">
                  <c:v>40062</c:v>
                </c:pt>
                <c:pt idx="707">
                  <c:v>40063</c:v>
                </c:pt>
                <c:pt idx="708">
                  <c:v>40064</c:v>
                </c:pt>
                <c:pt idx="709">
                  <c:v>40065</c:v>
                </c:pt>
                <c:pt idx="710">
                  <c:v>40066</c:v>
                </c:pt>
                <c:pt idx="711">
                  <c:v>40067</c:v>
                </c:pt>
                <c:pt idx="712">
                  <c:v>40068</c:v>
                </c:pt>
                <c:pt idx="713">
                  <c:v>40069</c:v>
                </c:pt>
                <c:pt idx="714">
                  <c:v>40070</c:v>
                </c:pt>
                <c:pt idx="715">
                  <c:v>40071</c:v>
                </c:pt>
                <c:pt idx="716">
                  <c:v>40072</c:v>
                </c:pt>
                <c:pt idx="717">
                  <c:v>40073</c:v>
                </c:pt>
                <c:pt idx="718">
                  <c:v>40074</c:v>
                </c:pt>
                <c:pt idx="719">
                  <c:v>40075</c:v>
                </c:pt>
                <c:pt idx="720">
                  <c:v>40076</c:v>
                </c:pt>
                <c:pt idx="721">
                  <c:v>40077</c:v>
                </c:pt>
                <c:pt idx="722">
                  <c:v>40078</c:v>
                </c:pt>
                <c:pt idx="723">
                  <c:v>40079</c:v>
                </c:pt>
                <c:pt idx="724">
                  <c:v>40080</c:v>
                </c:pt>
                <c:pt idx="725">
                  <c:v>40081</c:v>
                </c:pt>
                <c:pt idx="726">
                  <c:v>40082</c:v>
                </c:pt>
                <c:pt idx="727">
                  <c:v>40083</c:v>
                </c:pt>
                <c:pt idx="728">
                  <c:v>40084</c:v>
                </c:pt>
                <c:pt idx="729">
                  <c:v>40085</c:v>
                </c:pt>
                <c:pt idx="730">
                  <c:v>40086</c:v>
                </c:pt>
                <c:pt idx="731">
                  <c:v>40087</c:v>
                </c:pt>
                <c:pt idx="732">
                  <c:v>40088</c:v>
                </c:pt>
                <c:pt idx="733">
                  <c:v>40089</c:v>
                </c:pt>
                <c:pt idx="734">
                  <c:v>40090</c:v>
                </c:pt>
                <c:pt idx="735">
                  <c:v>40091</c:v>
                </c:pt>
                <c:pt idx="736">
                  <c:v>40092</c:v>
                </c:pt>
                <c:pt idx="737">
                  <c:v>40093</c:v>
                </c:pt>
                <c:pt idx="738">
                  <c:v>40094</c:v>
                </c:pt>
                <c:pt idx="739">
                  <c:v>40095</c:v>
                </c:pt>
                <c:pt idx="740">
                  <c:v>40096</c:v>
                </c:pt>
                <c:pt idx="741">
                  <c:v>40097</c:v>
                </c:pt>
                <c:pt idx="742">
                  <c:v>40098</c:v>
                </c:pt>
                <c:pt idx="743">
                  <c:v>40099</c:v>
                </c:pt>
                <c:pt idx="744">
                  <c:v>40100</c:v>
                </c:pt>
                <c:pt idx="745">
                  <c:v>40101</c:v>
                </c:pt>
                <c:pt idx="746">
                  <c:v>40102</c:v>
                </c:pt>
                <c:pt idx="747">
                  <c:v>40103</c:v>
                </c:pt>
                <c:pt idx="748">
                  <c:v>40104</c:v>
                </c:pt>
                <c:pt idx="749">
                  <c:v>40105</c:v>
                </c:pt>
                <c:pt idx="750">
                  <c:v>40106</c:v>
                </c:pt>
                <c:pt idx="751">
                  <c:v>40107</c:v>
                </c:pt>
                <c:pt idx="752">
                  <c:v>40108</c:v>
                </c:pt>
                <c:pt idx="753">
                  <c:v>40109</c:v>
                </c:pt>
                <c:pt idx="754">
                  <c:v>40110</c:v>
                </c:pt>
                <c:pt idx="755">
                  <c:v>40111</c:v>
                </c:pt>
                <c:pt idx="756">
                  <c:v>40112</c:v>
                </c:pt>
                <c:pt idx="757">
                  <c:v>40113</c:v>
                </c:pt>
                <c:pt idx="758">
                  <c:v>40114</c:v>
                </c:pt>
                <c:pt idx="759">
                  <c:v>40115</c:v>
                </c:pt>
                <c:pt idx="760">
                  <c:v>40116</c:v>
                </c:pt>
                <c:pt idx="761">
                  <c:v>40117</c:v>
                </c:pt>
                <c:pt idx="762">
                  <c:v>40118</c:v>
                </c:pt>
                <c:pt idx="763">
                  <c:v>40119</c:v>
                </c:pt>
                <c:pt idx="764">
                  <c:v>40120</c:v>
                </c:pt>
                <c:pt idx="765">
                  <c:v>40121</c:v>
                </c:pt>
                <c:pt idx="766">
                  <c:v>40122</c:v>
                </c:pt>
                <c:pt idx="767">
                  <c:v>40123</c:v>
                </c:pt>
                <c:pt idx="768">
                  <c:v>40124</c:v>
                </c:pt>
                <c:pt idx="769">
                  <c:v>40125</c:v>
                </c:pt>
                <c:pt idx="770">
                  <c:v>40126</c:v>
                </c:pt>
                <c:pt idx="771">
                  <c:v>40127</c:v>
                </c:pt>
                <c:pt idx="772">
                  <c:v>40128</c:v>
                </c:pt>
                <c:pt idx="773">
                  <c:v>40129</c:v>
                </c:pt>
                <c:pt idx="774">
                  <c:v>40130</c:v>
                </c:pt>
                <c:pt idx="775">
                  <c:v>40131</c:v>
                </c:pt>
                <c:pt idx="776">
                  <c:v>40132</c:v>
                </c:pt>
                <c:pt idx="777">
                  <c:v>40133</c:v>
                </c:pt>
                <c:pt idx="778">
                  <c:v>40134</c:v>
                </c:pt>
                <c:pt idx="779">
                  <c:v>40135</c:v>
                </c:pt>
                <c:pt idx="780">
                  <c:v>40136</c:v>
                </c:pt>
                <c:pt idx="781">
                  <c:v>40137</c:v>
                </c:pt>
                <c:pt idx="782">
                  <c:v>40138</c:v>
                </c:pt>
                <c:pt idx="783">
                  <c:v>40139</c:v>
                </c:pt>
                <c:pt idx="784">
                  <c:v>40140</c:v>
                </c:pt>
                <c:pt idx="785">
                  <c:v>40141</c:v>
                </c:pt>
                <c:pt idx="786">
                  <c:v>40142</c:v>
                </c:pt>
                <c:pt idx="787">
                  <c:v>40143</c:v>
                </c:pt>
                <c:pt idx="788">
                  <c:v>40144</c:v>
                </c:pt>
                <c:pt idx="789">
                  <c:v>40145</c:v>
                </c:pt>
                <c:pt idx="790">
                  <c:v>40146</c:v>
                </c:pt>
                <c:pt idx="791">
                  <c:v>40147</c:v>
                </c:pt>
                <c:pt idx="792">
                  <c:v>40148</c:v>
                </c:pt>
                <c:pt idx="793">
                  <c:v>40149</c:v>
                </c:pt>
                <c:pt idx="794">
                  <c:v>40150</c:v>
                </c:pt>
                <c:pt idx="795">
                  <c:v>40151</c:v>
                </c:pt>
                <c:pt idx="796">
                  <c:v>40152</c:v>
                </c:pt>
                <c:pt idx="797">
                  <c:v>40153</c:v>
                </c:pt>
                <c:pt idx="798">
                  <c:v>40154</c:v>
                </c:pt>
                <c:pt idx="799">
                  <c:v>40155</c:v>
                </c:pt>
                <c:pt idx="800">
                  <c:v>40156</c:v>
                </c:pt>
                <c:pt idx="801">
                  <c:v>40157</c:v>
                </c:pt>
                <c:pt idx="802">
                  <c:v>40158</c:v>
                </c:pt>
                <c:pt idx="803">
                  <c:v>40159</c:v>
                </c:pt>
                <c:pt idx="804">
                  <c:v>40160</c:v>
                </c:pt>
                <c:pt idx="805">
                  <c:v>40161</c:v>
                </c:pt>
                <c:pt idx="806">
                  <c:v>40162</c:v>
                </c:pt>
                <c:pt idx="807">
                  <c:v>40163</c:v>
                </c:pt>
                <c:pt idx="808">
                  <c:v>40164</c:v>
                </c:pt>
                <c:pt idx="809">
                  <c:v>40165</c:v>
                </c:pt>
                <c:pt idx="810">
                  <c:v>40166</c:v>
                </c:pt>
                <c:pt idx="811">
                  <c:v>40167</c:v>
                </c:pt>
                <c:pt idx="812">
                  <c:v>40168</c:v>
                </c:pt>
                <c:pt idx="813">
                  <c:v>40169</c:v>
                </c:pt>
                <c:pt idx="814">
                  <c:v>40170</c:v>
                </c:pt>
                <c:pt idx="815">
                  <c:v>40171</c:v>
                </c:pt>
                <c:pt idx="816">
                  <c:v>40172</c:v>
                </c:pt>
                <c:pt idx="817">
                  <c:v>40173</c:v>
                </c:pt>
                <c:pt idx="818">
                  <c:v>40174</c:v>
                </c:pt>
                <c:pt idx="819">
                  <c:v>40175</c:v>
                </c:pt>
                <c:pt idx="820">
                  <c:v>40176</c:v>
                </c:pt>
                <c:pt idx="821">
                  <c:v>40177</c:v>
                </c:pt>
                <c:pt idx="822">
                  <c:v>40178</c:v>
                </c:pt>
                <c:pt idx="823">
                  <c:v>40179</c:v>
                </c:pt>
                <c:pt idx="824">
                  <c:v>40180</c:v>
                </c:pt>
                <c:pt idx="825">
                  <c:v>40181</c:v>
                </c:pt>
                <c:pt idx="826">
                  <c:v>40182</c:v>
                </c:pt>
                <c:pt idx="827">
                  <c:v>40183</c:v>
                </c:pt>
                <c:pt idx="828">
                  <c:v>40184</c:v>
                </c:pt>
                <c:pt idx="829">
                  <c:v>40185</c:v>
                </c:pt>
                <c:pt idx="830">
                  <c:v>40186</c:v>
                </c:pt>
                <c:pt idx="831">
                  <c:v>40187</c:v>
                </c:pt>
                <c:pt idx="832">
                  <c:v>40188</c:v>
                </c:pt>
                <c:pt idx="833">
                  <c:v>40189</c:v>
                </c:pt>
                <c:pt idx="834">
                  <c:v>40190</c:v>
                </c:pt>
                <c:pt idx="835">
                  <c:v>40191</c:v>
                </c:pt>
                <c:pt idx="836">
                  <c:v>40192</c:v>
                </c:pt>
                <c:pt idx="837">
                  <c:v>40193</c:v>
                </c:pt>
                <c:pt idx="838">
                  <c:v>40194</c:v>
                </c:pt>
                <c:pt idx="839">
                  <c:v>40195</c:v>
                </c:pt>
                <c:pt idx="840">
                  <c:v>40196</c:v>
                </c:pt>
                <c:pt idx="841">
                  <c:v>40197</c:v>
                </c:pt>
                <c:pt idx="842">
                  <c:v>40198</c:v>
                </c:pt>
                <c:pt idx="843">
                  <c:v>40199</c:v>
                </c:pt>
                <c:pt idx="844">
                  <c:v>40200</c:v>
                </c:pt>
                <c:pt idx="845">
                  <c:v>40201</c:v>
                </c:pt>
                <c:pt idx="846">
                  <c:v>40202</c:v>
                </c:pt>
                <c:pt idx="847">
                  <c:v>40203</c:v>
                </c:pt>
                <c:pt idx="848">
                  <c:v>40204</c:v>
                </c:pt>
                <c:pt idx="849">
                  <c:v>40205</c:v>
                </c:pt>
                <c:pt idx="850">
                  <c:v>40206</c:v>
                </c:pt>
                <c:pt idx="851">
                  <c:v>40207</c:v>
                </c:pt>
                <c:pt idx="852">
                  <c:v>40208</c:v>
                </c:pt>
                <c:pt idx="853">
                  <c:v>40209</c:v>
                </c:pt>
                <c:pt idx="854">
                  <c:v>40210</c:v>
                </c:pt>
                <c:pt idx="855">
                  <c:v>40211</c:v>
                </c:pt>
                <c:pt idx="856">
                  <c:v>40212</c:v>
                </c:pt>
                <c:pt idx="857">
                  <c:v>40213</c:v>
                </c:pt>
                <c:pt idx="858">
                  <c:v>40214</c:v>
                </c:pt>
                <c:pt idx="859">
                  <c:v>40215</c:v>
                </c:pt>
                <c:pt idx="860">
                  <c:v>40216</c:v>
                </c:pt>
                <c:pt idx="861">
                  <c:v>40217</c:v>
                </c:pt>
                <c:pt idx="862">
                  <c:v>40218</c:v>
                </c:pt>
                <c:pt idx="863">
                  <c:v>40219</c:v>
                </c:pt>
                <c:pt idx="864">
                  <c:v>40220</c:v>
                </c:pt>
                <c:pt idx="865">
                  <c:v>40221</c:v>
                </c:pt>
                <c:pt idx="866">
                  <c:v>40222</c:v>
                </c:pt>
                <c:pt idx="867">
                  <c:v>40223</c:v>
                </c:pt>
                <c:pt idx="868">
                  <c:v>40224</c:v>
                </c:pt>
                <c:pt idx="869">
                  <c:v>40225</c:v>
                </c:pt>
                <c:pt idx="870">
                  <c:v>40226</c:v>
                </c:pt>
                <c:pt idx="871">
                  <c:v>40227</c:v>
                </c:pt>
                <c:pt idx="872">
                  <c:v>40228</c:v>
                </c:pt>
                <c:pt idx="873">
                  <c:v>40229</c:v>
                </c:pt>
                <c:pt idx="874">
                  <c:v>40230</c:v>
                </c:pt>
                <c:pt idx="875">
                  <c:v>40231</c:v>
                </c:pt>
                <c:pt idx="876">
                  <c:v>40232</c:v>
                </c:pt>
                <c:pt idx="877">
                  <c:v>40233</c:v>
                </c:pt>
                <c:pt idx="878">
                  <c:v>40234</c:v>
                </c:pt>
                <c:pt idx="879">
                  <c:v>40235</c:v>
                </c:pt>
                <c:pt idx="880">
                  <c:v>40236</c:v>
                </c:pt>
                <c:pt idx="881">
                  <c:v>40237</c:v>
                </c:pt>
                <c:pt idx="882">
                  <c:v>40238</c:v>
                </c:pt>
                <c:pt idx="883">
                  <c:v>40239</c:v>
                </c:pt>
                <c:pt idx="884">
                  <c:v>40240</c:v>
                </c:pt>
                <c:pt idx="885">
                  <c:v>40241</c:v>
                </c:pt>
                <c:pt idx="886">
                  <c:v>40242</c:v>
                </c:pt>
                <c:pt idx="887">
                  <c:v>40243</c:v>
                </c:pt>
                <c:pt idx="888">
                  <c:v>40244</c:v>
                </c:pt>
                <c:pt idx="889">
                  <c:v>40245</c:v>
                </c:pt>
                <c:pt idx="890">
                  <c:v>40246</c:v>
                </c:pt>
                <c:pt idx="891">
                  <c:v>40247</c:v>
                </c:pt>
                <c:pt idx="892">
                  <c:v>40248</c:v>
                </c:pt>
                <c:pt idx="893">
                  <c:v>40249</c:v>
                </c:pt>
                <c:pt idx="894">
                  <c:v>40250</c:v>
                </c:pt>
                <c:pt idx="895">
                  <c:v>40251</c:v>
                </c:pt>
                <c:pt idx="896">
                  <c:v>40252</c:v>
                </c:pt>
                <c:pt idx="897">
                  <c:v>40253</c:v>
                </c:pt>
                <c:pt idx="898">
                  <c:v>40254</c:v>
                </c:pt>
                <c:pt idx="899">
                  <c:v>40255</c:v>
                </c:pt>
                <c:pt idx="900">
                  <c:v>40256</c:v>
                </c:pt>
                <c:pt idx="901">
                  <c:v>40257</c:v>
                </c:pt>
                <c:pt idx="902">
                  <c:v>40258</c:v>
                </c:pt>
                <c:pt idx="903">
                  <c:v>40259</c:v>
                </c:pt>
                <c:pt idx="904">
                  <c:v>40260</c:v>
                </c:pt>
                <c:pt idx="905">
                  <c:v>40261</c:v>
                </c:pt>
                <c:pt idx="906">
                  <c:v>40262</c:v>
                </c:pt>
                <c:pt idx="907">
                  <c:v>40263</c:v>
                </c:pt>
                <c:pt idx="908">
                  <c:v>40264</c:v>
                </c:pt>
                <c:pt idx="909">
                  <c:v>40265</c:v>
                </c:pt>
                <c:pt idx="910">
                  <c:v>40266</c:v>
                </c:pt>
                <c:pt idx="911">
                  <c:v>40267</c:v>
                </c:pt>
                <c:pt idx="912">
                  <c:v>40268</c:v>
                </c:pt>
                <c:pt idx="913">
                  <c:v>40269</c:v>
                </c:pt>
                <c:pt idx="914">
                  <c:v>40270</c:v>
                </c:pt>
                <c:pt idx="915">
                  <c:v>40271</c:v>
                </c:pt>
                <c:pt idx="916">
                  <c:v>40272</c:v>
                </c:pt>
                <c:pt idx="917">
                  <c:v>40273</c:v>
                </c:pt>
                <c:pt idx="918">
                  <c:v>40274</c:v>
                </c:pt>
                <c:pt idx="919">
                  <c:v>40275</c:v>
                </c:pt>
                <c:pt idx="920">
                  <c:v>40276</c:v>
                </c:pt>
                <c:pt idx="921">
                  <c:v>40277</c:v>
                </c:pt>
                <c:pt idx="922">
                  <c:v>40278</c:v>
                </c:pt>
                <c:pt idx="923">
                  <c:v>40279</c:v>
                </c:pt>
                <c:pt idx="924">
                  <c:v>40280</c:v>
                </c:pt>
                <c:pt idx="925">
                  <c:v>40281</c:v>
                </c:pt>
                <c:pt idx="926">
                  <c:v>40282</c:v>
                </c:pt>
                <c:pt idx="927">
                  <c:v>40283</c:v>
                </c:pt>
                <c:pt idx="928">
                  <c:v>40284</c:v>
                </c:pt>
                <c:pt idx="929">
                  <c:v>40285</c:v>
                </c:pt>
                <c:pt idx="930">
                  <c:v>40286</c:v>
                </c:pt>
                <c:pt idx="931">
                  <c:v>40287</c:v>
                </c:pt>
                <c:pt idx="932">
                  <c:v>40288</c:v>
                </c:pt>
                <c:pt idx="933">
                  <c:v>40289</c:v>
                </c:pt>
                <c:pt idx="934">
                  <c:v>40290</c:v>
                </c:pt>
                <c:pt idx="935">
                  <c:v>40291</c:v>
                </c:pt>
                <c:pt idx="936">
                  <c:v>40292</c:v>
                </c:pt>
                <c:pt idx="937">
                  <c:v>40293</c:v>
                </c:pt>
                <c:pt idx="938">
                  <c:v>40294</c:v>
                </c:pt>
                <c:pt idx="939">
                  <c:v>40295</c:v>
                </c:pt>
                <c:pt idx="940">
                  <c:v>40296</c:v>
                </c:pt>
                <c:pt idx="941">
                  <c:v>40297</c:v>
                </c:pt>
                <c:pt idx="942">
                  <c:v>40298</c:v>
                </c:pt>
                <c:pt idx="943">
                  <c:v>40299</c:v>
                </c:pt>
                <c:pt idx="944">
                  <c:v>40300</c:v>
                </c:pt>
                <c:pt idx="945">
                  <c:v>40301</c:v>
                </c:pt>
                <c:pt idx="946">
                  <c:v>40302</c:v>
                </c:pt>
                <c:pt idx="947">
                  <c:v>40303</c:v>
                </c:pt>
                <c:pt idx="948">
                  <c:v>40304</c:v>
                </c:pt>
                <c:pt idx="949">
                  <c:v>40305</c:v>
                </c:pt>
                <c:pt idx="950">
                  <c:v>40306</c:v>
                </c:pt>
                <c:pt idx="951">
                  <c:v>40307</c:v>
                </c:pt>
                <c:pt idx="952">
                  <c:v>40308</c:v>
                </c:pt>
                <c:pt idx="953">
                  <c:v>40309</c:v>
                </c:pt>
                <c:pt idx="954">
                  <c:v>40310</c:v>
                </c:pt>
                <c:pt idx="955">
                  <c:v>40311</c:v>
                </c:pt>
                <c:pt idx="956">
                  <c:v>40312</c:v>
                </c:pt>
                <c:pt idx="957">
                  <c:v>40313</c:v>
                </c:pt>
                <c:pt idx="958">
                  <c:v>40314</c:v>
                </c:pt>
                <c:pt idx="959">
                  <c:v>40315</c:v>
                </c:pt>
                <c:pt idx="960">
                  <c:v>40316</c:v>
                </c:pt>
                <c:pt idx="961">
                  <c:v>40317</c:v>
                </c:pt>
                <c:pt idx="962">
                  <c:v>40318</c:v>
                </c:pt>
                <c:pt idx="963">
                  <c:v>40319</c:v>
                </c:pt>
                <c:pt idx="964">
                  <c:v>40320</c:v>
                </c:pt>
                <c:pt idx="965">
                  <c:v>40321</c:v>
                </c:pt>
                <c:pt idx="966">
                  <c:v>40322</c:v>
                </c:pt>
                <c:pt idx="967">
                  <c:v>40323</c:v>
                </c:pt>
                <c:pt idx="968">
                  <c:v>40324</c:v>
                </c:pt>
                <c:pt idx="969">
                  <c:v>40325</c:v>
                </c:pt>
                <c:pt idx="970">
                  <c:v>40326</c:v>
                </c:pt>
                <c:pt idx="971">
                  <c:v>40327</c:v>
                </c:pt>
                <c:pt idx="972">
                  <c:v>40328</c:v>
                </c:pt>
                <c:pt idx="973">
                  <c:v>40329</c:v>
                </c:pt>
                <c:pt idx="974">
                  <c:v>40330</c:v>
                </c:pt>
                <c:pt idx="975">
                  <c:v>40331</c:v>
                </c:pt>
                <c:pt idx="976">
                  <c:v>40332</c:v>
                </c:pt>
                <c:pt idx="977">
                  <c:v>40333</c:v>
                </c:pt>
                <c:pt idx="978">
                  <c:v>40334</c:v>
                </c:pt>
                <c:pt idx="979">
                  <c:v>40335</c:v>
                </c:pt>
                <c:pt idx="980">
                  <c:v>40336</c:v>
                </c:pt>
                <c:pt idx="981">
                  <c:v>40337</c:v>
                </c:pt>
                <c:pt idx="982">
                  <c:v>40338</c:v>
                </c:pt>
                <c:pt idx="983">
                  <c:v>40339</c:v>
                </c:pt>
                <c:pt idx="984">
                  <c:v>40340</c:v>
                </c:pt>
                <c:pt idx="985">
                  <c:v>40341</c:v>
                </c:pt>
                <c:pt idx="986">
                  <c:v>40342</c:v>
                </c:pt>
                <c:pt idx="987">
                  <c:v>40343</c:v>
                </c:pt>
                <c:pt idx="988">
                  <c:v>40344</c:v>
                </c:pt>
                <c:pt idx="989">
                  <c:v>40345</c:v>
                </c:pt>
                <c:pt idx="990">
                  <c:v>40346</c:v>
                </c:pt>
                <c:pt idx="991">
                  <c:v>40347</c:v>
                </c:pt>
                <c:pt idx="992">
                  <c:v>40348</c:v>
                </c:pt>
                <c:pt idx="993">
                  <c:v>40349</c:v>
                </c:pt>
                <c:pt idx="994">
                  <c:v>40350</c:v>
                </c:pt>
                <c:pt idx="995">
                  <c:v>40351</c:v>
                </c:pt>
                <c:pt idx="996">
                  <c:v>40352</c:v>
                </c:pt>
                <c:pt idx="997">
                  <c:v>40353</c:v>
                </c:pt>
                <c:pt idx="998">
                  <c:v>40354</c:v>
                </c:pt>
                <c:pt idx="999">
                  <c:v>40355</c:v>
                </c:pt>
                <c:pt idx="1000">
                  <c:v>40356</c:v>
                </c:pt>
                <c:pt idx="1001">
                  <c:v>40357</c:v>
                </c:pt>
                <c:pt idx="1002">
                  <c:v>40358</c:v>
                </c:pt>
                <c:pt idx="1003">
                  <c:v>40359</c:v>
                </c:pt>
                <c:pt idx="1004">
                  <c:v>40360</c:v>
                </c:pt>
                <c:pt idx="1005">
                  <c:v>40361</c:v>
                </c:pt>
                <c:pt idx="1006">
                  <c:v>40362</c:v>
                </c:pt>
                <c:pt idx="1007">
                  <c:v>40363</c:v>
                </c:pt>
                <c:pt idx="1008">
                  <c:v>40364</c:v>
                </c:pt>
                <c:pt idx="1009">
                  <c:v>40365</c:v>
                </c:pt>
                <c:pt idx="1010">
                  <c:v>40366</c:v>
                </c:pt>
                <c:pt idx="1011">
                  <c:v>40367</c:v>
                </c:pt>
                <c:pt idx="1012">
                  <c:v>40368</c:v>
                </c:pt>
                <c:pt idx="1013">
                  <c:v>40369</c:v>
                </c:pt>
                <c:pt idx="1014">
                  <c:v>40370</c:v>
                </c:pt>
                <c:pt idx="1015">
                  <c:v>40371</c:v>
                </c:pt>
                <c:pt idx="1016">
                  <c:v>40372</c:v>
                </c:pt>
                <c:pt idx="1017">
                  <c:v>40373</c:v>
                </c:pt>
                <c:pt idx="1018">
                  <c:v>40374</c:v>
                </c:pt>
                <c:pt idx="1019">
                  <c:v>40375</c:v>
                </c:pt>
                <c:pt idx="1020">
                  <c:v>40376</c:v>
                </c:pt>
                <c:pt idx="1021">
                  <c:v>40377</c:v>
                </c:pt>
                <c:pt idx="1022">
                  <c:v>40378</c:v>
                </c:pt>
                <c:pt idx="1023">
                  <c:v>40379</c:v>
                </c:pt>
                <c:pt idx="1024">
                  <c:v>40380</c:v>
                </c:pt>
                <c:pt idx="1025">
                  <c:v>40381</c:v>
                </c:pt>
                <c:pt idx="1026">
                  <c:v>40382</c:v>
                </c:pt>
                <c:pt idx="1027">
                  <c:v>40383</c:v>
                </c:pt>
                <c:pt idx="1028">
                  <c:v>40384</c:v>
                </c:pt>
                <c:pt idx="1029">
                  <c:v>40385</c:v>
                </c:pt>
                <c:pt idx="1030">
                  <c:v>40386</c:v>
                </c:pt>
                <c:pt idx="1031">
                  <c:v>40387</c:v>
                </c:pt>
                <c:pt idx="1032">
                  <c:v>40388</c:v>
                </c:pt>
                <c:pt idx="1033">
                  <c:v>40389</c:v>
                </c:pt>
                <c:pt idx="1034">
                  <c:v>40390</c:v>
                </c:pt>
                <c:pt idx="1035">
                  <c:v>40391</c:v>
                </c:pt>
                <c:pt idx="1036">
                  <c:v>40392</c:v>
                </c:pt>
                <c:pt idx="1037">
                  <c:v>40393</c:v>
                </c:pt>
                <c:pt idx="1038">
                  <c:v>40394</c:v>
                </c:pt>
                <c:pt idx="1039">
                  <c:v>40395</c:v>
                </c:pt>
                <c:pt idx="1040">
                  <c:v>40396</c:v>
                </c:pt>
                <c:pt idx="1041">
                  <c:v>40397</c:v>
                </c:pt>
                <c:pt idx="1042">
                  <c:v>40398</c:v>
                </c:pt>
                <c:pt idx="1043">
                  <c:v>40399</c:v>
                </c:pt>
                <c:pt idx="1044">
                  <c:v>40400</c:v>
                </c:pt>
                <c:pt idx="1045">
                  <c:v>40401</c:v>
                </c:pt>
                <c:pt idx="1046">
                  <c:v>40402</c:v>
                </c:pt>
                <c:pt idx="1047">
                  <c:v>40403</c:v>
                </c:pt>
                <c:pt idx="1048">
                  <c:v>40404</c:v>
                </c:pt>
                <c:pt idx="1049">
                  <c:v>40405</c:v>
                </c:pt>
                <c:pt idx="1050">
                  <c:v>40406</c:v>
                </c:pt>
                <c:pt idx="1051">
                  <c:v>40407</c:v>
                </c:pt>
                <c:pt idx="1052">
                  <c:v>40408</c:v>
                </c:pt>
                <c:pt idx="1053">
                  <c:v>40409</c:v>
                </c:pt>
                <c:pt idx="1054">
                  <c:v>40410</c:v>
                </c:pt>
                <c:pt idx="1055">
                  <c:v>40411</c:v>
                </c:pt>
                <c:pt idx="1056">
                  <c:v>40412</c:v>
                </c:pt>
                <c:pt idx="1057">
                  <c:v>40413</c:v>
                </c:pt>
                <c:pt idx="1058">
                  <c:v>40414</c:v>
                </c:pt>
                <c:pt idx="1059">
                  <c:v>40415</c:v>
                </c:pt>
                <c:pt idx="1060">
                  <c:v>40416</c:v>
                </c:pt>
                <c:pt idx="1061">
                  <c:v>40417</c:v>
                </c:pt>
                <c:pt idx="1062">
                  <c:v>40418</c:v>
                </c:pt>
                <c:pt idx="1063">
                  <c:v>40419</c:v>
                </c:pt>
                <c:pt idx="1064">
                  <c:v>40420</c:v>
                </c:pt>
                <c:pt idx="1065">
                  <c:v>40421</c:v>
                </c:pt>
                <c:pt idx="1066">
                  <c:v>40422</c:v>
                </c:pt>
                <c:pt idx="1067">
                  <c:v>40423</c:v>
                </c:pt>
                <c:pt idx="1068">
                  <c:v>40424</c:v>
                </c:pt>
                <c:pt idx="1069">
                  <c:v>40425</c:v>
                </c:pt>
                <c:pt idx="1070">
                  <c:v>40426</c:v>
                </c:pt>
                <c:pt idx="1071">
                  <c:v>40427</c:v>
                </c:pt>
                <c:pt idx="1072">
                  <c:v>40428</c:v>
                </c:pt>
                <c:pt idx="1073">
                  <c:v>40429</c:v>
                </c:pt>
                <c:pt idx="1074">
                  <c:v>40430</c:v>
                </c:pt>
                <c:pt idx="1075">
                  <c:v>40431</c:v>
                </c:pt>
                <c:pt idx="1076">
                  <c:v>40432</c:v>
                </c:pt>
                <c:pt idx="1077">
                  <c:v>40433</c:v>
                </c:pt>
                <c:pt idx="1078">
                  <c:v>40434</c:v>
                </c:pt>
                <c:pt idx="1079">
                  <c:v>40435</c:v>
                </c:pt>
                <c:pt idx="1080">
                  <c:v>40436</c:v>
                </c:pt>
                <c:pt idx="1081">
                  <c:v>40437</c:v>
                </c:pt>
                <c:pt idx="1082">
                  <c:v>40438</c:v>
                </c:pt>
                <c:pt idx="1083">
                  <c:v>40439</c:v>
                </c:pt>
                <c:pt idx="1084">
                  <c:v>40440</c:v>
                </c:pt>
                <c:pt idx="1085">
                  <c:v>40441</c:v>
                </c:pt>
                <c:pt idx="1086">
                  <c:v>40442</c:v>
                </c:pt>
                <c:pt idx="1087">
                  <c:v>40443</c:v>
                </c:pt>
                <c:pt idx="1088">
                  <c:v>40444</c:v>
                </c:pt>
                <c:pt idx="1089">
                  <c:v>40445</c:v>
                </c:pt>
                <c:pt idx="1090">
                  <c:v>40446</c:v>
                </c:pt>
                <c:pt idx="1091">
                  <c:v>40447</c:v>
                </c:pt>
                <c:pt idx="1092">
                  <c:v>40448</c:v>
                </c:pt>
                <c:pt idx="1093">
                  <c:v>40449</c:v>
                </c:pt>
                <c:pt idx="1094">
                  <c:v>40450</c:v>
                </c:pt>
                <c:pt idx="1095">
                  <c:v>40451</c:v>
                </c:pt>
                <c:pt idx="1096">
                  <c:v>40452</c:v>
                </c:pt>
                <c:pt idx="1097">
                  <c:v>40453</c:v>
                </c:pt>
                <c:pt idx="1098">
                  <c:v>40454</c:v>
                </c:pt>
                <c:pt idx="1099">
                  <c:v>40455</c:v>
                </c:pt>
                <c:pt idx="1100">
                  <c:v>40456</c:v>
                </c:pt>
                <c:pt idx="1101">
                  <c:v>40457</c:v>
                </c:pt>
                <c:pt idx="1102">
                  <c:v>40458</c:v>
                </c:pt>
                <c:pt idx="1103">
                  <c:v>40459</c:v>
                </c:pt>
                <c:pt idx="1104">
                  <c:v>40460</c:v>
                </c:pt>
                <c:pt idx="1105">
                  <c:v>40461</c:v>
                </c:pt>
                <c:pt idx="1106">
                  <c:v>40462</c:v>
                </c:pt>
                <c:pt idx="1107">
                  <c:v>40463</c:v>
                </c:pt>
                <c:pt idx="1108">
                  <c:v>40464</c:v>
                </c:pt>
                <c:pt idx="1109">
                  <c:v>40465</c:v>
                </c:pt>
                <c:pt idx="1110">
                  <c:v>40466</c:v>
                </c:pt>
                <c:pt idx="1111">
                  <c:v>40467</c:v>
                </c:pt>
                <c:pt idx="1112">
                  <c:v>40468</c:v>
                </c:pt>
                <c:pt idx="1113">
                  <c:v>40469</c:v>
                </c:pt>
                <c:pt idx="1114">
                  <c:v>40470</c:v>
                </c:pt>
                <c:pt idx="1115">
                  <c:v>40471</c:v>
                </c:pt>
                <c:pt idx="1116">
                  <c:v>40472</c:v>
                </c:pt>
                <c:pt idx="1117">
                  <c:v>40473</c:v>
                </c:pt>
                <c:pt idx="1118">
                  <c:v>40474</c:v>
                </c:pt>
                <c:pt idx="1119">
                  <c:v>40475</c:v>
                </c:pt>
                <c:pt idx="1120">
                  <c:v>40476</c:v>
                </c:pt>
                <c:pt idx="1121">
                  <c:v>40477</c:v>
                </c:pt>
                <c:pt idx="1122">
                  <c:v>40478</c:v>
                </c:pt>
                <c:pt idx="1123">
                  <c:v>40479</c:v>
                </c:pt>
                <c:pt idx="1124">
                  <c:v>40480</c:v>
                </c:pt>
                <c:pt idx="1125">
                  <c:v>40481</c:v>
                </c:pt>
                <c:pt idx="1126">
                  <c:v>40482</c:v>
                </c:pt>
                <c:pt idx="1127">
                  <c:v>40483</c:v>
                </c:pt>
                <c:pt idx="1128">
                  <c:v>40484</c:v>
                </c:pt>
                <c:pt idx="1129">
                  <c:v>40485</c:v>
                </c:pt>
                <c:pt idx="1130">
                  <c:v>40486</c:v>
                </c:pt>
                <c:pt idx="1131">
                  <c:v>40487</c:v>
                </c:pt>
                <c:pt idx="1132">
                  <c:v>40488</c:v>
                </c:pt>
                <c:pt idx="1133">
                  <c:v>40489</c:v>
                </c:pt>
                <c:pt idx="1134">
                  <c:v>40490</c:v>
                </c:pt>
                <c:pt idx="1135">
                  <c:v>40491</c:v>
                </c:pt>
                <c:pt idx="1136">
                  <c:v>40492</c:v>
                </c:pt>
                <c:pt idx="1137">
                  <c:v>40493</c:v>
                </c:pt>
                <c:pt idx="1138">
                  <c:v>40494</c:v>
                </c:pt>
                <c:pt idx="1139">
                  <c:v>40495</c:v>
                </c:pt>
                <c:pt idx="1140">
                  <c:v>40496</c:v>
                </c:pt>
                <c:pt idx="1141">
                  <c:v>40497</c:v>
                </c:pt>
                <c:pt idx="1142">
                  <c:v>40498</c:v>
                </c:pt>
                <c:pt idx="1143">
                  <c:v>40499</c:v>
                </c:pt>
                <c:pt idx="1144">
                  <c:v>40500</c:v>
                </c:pt>
                <c:pt idx="1145">
                  <c:v>40501</c:v>
                </c:pt>
                <c:pt idx="1146">
                  <c:v>40502</c:v>
                </c:pt>
                <c:pt idx="1147">
                  <c:v>40503</c:v>
                </c:pt>
                <c:pt idx="1148">
                  <c:v>40504</c:v>
                </c:pt>
                <c:pt idx="1149">
                  <c:v>40505</c:v>
                </c:pt>
                <c:pt idx="1150">
                  <c:v>40506</c:v>
                </c:pt>
                <c:pt idx="1151">
                  <c:v>40507</c:v>
                </c:pt>
                <c:pt idx="1152">
                  <c:v>40508</c:v>
                </c:pt>
                <c:pt idx="1153">
                  <c:v>40509</c:v>
                </c:pt>
                <c:pt idx="1154">
                  <c:v>40510</c:v>
                </c:pt>
                <c:pt idx="1155">
                  <c:v>40511</c:v>
                </c:pt>
                <c:pt idx="1156">
                  <c:v>40512</c:v>
                </c:pt>
                <c:pt idx="1157">
                  <c:v>40513</c:v>
                </c:pt>
                <c:pt idx="1158">
                  <c:v>40514</c:v>
                </c:pt>
                <c:pt idx="1159">
                  <c:v>40515</c:v>
                </c:pt>
                <c:pt idx="1160">
                  <c:v>40516</c:v>
                </c:pt>
                <c:pt idx="1161">
                  <c:v>40517</c:v>
                </c:pt>
                <c:pt idx="1162">
                  <c:v>40518</c:v>
                </c:pt>
                <c:pt idx="1163">
                  <c:v>40519</c:v>
                </c:pt>
                <c:pt idx="1164">
                  <c:v>40520</c:v>
                </c:pt>
                <c:pt idx="1165">
                  <c:v>40521</c:v>
                </c:pt>
                <c:pt idx="1166">
                  <c:v>40522</c:v>
                </c:pt>
                <c:pt idx="1167">
                  <c:v>40523</c:v>
                </c:pt>
                <c:pt idx="1168">
                  <c:v>40524</c:v>
                </c:pt>
                <c:pt idx="1169">
                  <c:v>40525</c:v>
                </c:pt>
                <c:pt idx="1170">
                  <c:v>40526</c:v>
                </c:pt>
                <c:pt idx="1171">
                  <c:v>40527</c:v>
                </c:pt>
                <c:pt idx="1172">
                  <c:v>40528</c:v>
                </c:pt>
                <c:pt idx="1173">
                  <c:v>40529</c:v>
                </c:pt>
                <c:pt idx="1174">
                  <c:v>40530</c:v>
                </c:pt>
                <c:pt idx="1175">
                  <c:v>40531</c:v>
                </c:pt>
                <c:pt idx="1176">
                  <c:v>40532</c:v>
                </c:pt>
                <c:pt idx="1177">
                  <c:v>40533</c:v>
                </c:pt>
                <c:pt idx="1178">
                  <c:v>40534</c:v>
                </c:pt>
                <c:pt idx="1179">
                  <c:v>40535</c:v>
                </c:pt>
                <c:pt idx="1180">
                  <c:v>40536</c:v>
                </c:pt>
                <c:pt idx="1181">
                  <c:v>40537</c:v>
                </c:pt>
                <c:pt idx="1182">
                  <c:v>40538</c:v>
                </c:pt>
                <c:pt idx="1183">
                  <c:v>40539</c:v>
                </c:pt>
                <c:pt idx="1184">
                  <c:v>40540</c:v>
                </c:pt>
                <c:pt idx="1185">
                  <c:v>40541</c:v>
                </c:pt>
                <c:pt idx="1186">
                  <c:v>40542</c:v>
                </c:pt>
                <c:pt idx="1187">
                  <c:v>40543</c:v>
                </c:pt>
                <c:pt idx="1188">
                  <c:v>40544</c:v>
                </c:pt>
                <c:pt idx="1189">
                  <c:v>40545</c:v>
                </c:pt>
                <c:pt idx="1190">
                  <c:v>40546</c:v>
                </c:pt>
                <c:pt idx="1191">
                  <c:v>40547</c:v>
                </c:pt>
                <c:pt idx="1192">
                  <c:v>40548</c:v>
                </c:pt>
                <c:pt idx="1193">
                  <c:v>40549</c:v>
                </c:pt>
                <c:pt idx="1194">
                  <c:v>40550</c:v>
                </c:pt>
                <c:pt idx="1195">
                  <c:v>40551</c:v>
                </c:pt>
                <c:pt idx="1196">
                  <c:v>40552</c:v>
                </c:pt>
                <c:pt idx="1197">
                  <c:v>40553</c:v>
                </c:pt>
                <c:pt idx="1198">
                  <c:v>40554</c:v>
                </c:pt>
                <c:pt idx="1199">
                  <c:v>40555</c:v>
                </c:pt>
                <c:pt idx="1200">
                  <c:v>40556</c:v>
                </c:pt>
                <c:pt idx="1201">
                  <c:v>40557</c:v>
                </c:pt>
                <c:pt idx="1202">
                  <c:v>40558</c:v>
                </c:pt>
                <c:pt idx="1203">
                  <c:v>40559</c:v>
                </c:pt>
                <c:pt idx="1204">
                  <c:v>40560</c:v>
                </c:pt>
                <c:pt idx="1205">
                  <c:v>40561</c:v>
                </c:pt>
                <c:pt idx="1206">
                  <c:v>40562</c:v>
                </c:pt>
                <c:pt idx="1207">
                  <c:v>40563</c:v>
                </c:pt>
                <c:pt idx="1208">
                  <c:v>40564</c:v>
                </c:pt>
                <c:pt idx="1209">
                  <c:v>40565</c:v>
                </c:pt>
                <c:pt idx="1210">
                  <c:v>40566</c:v>
                </c:pt>
                <c:pt idx="1211">
                  <c:v>40567</c:v>
                </c:pt>
                <c:pt idx="1212">
                  <c:v>40568</c:v>
                </c:pt>
                <c:pt idx="1213">
                  <c:v>40569</c:v>
                </c:pt>
                <c:pt idx="1214">
                  <c:v>40570</c:v>
                </c:pt>
                <c:pt idx="1215">
                  <c:v>40571</c:v>
                </c:pt>
                <c:pt idx="1216">
                  <c:v>40572</c:v>
                </c:pt>
                <c:pt idx="1217">
                  <c:v>40573</c:v>
                </c:pt>
                <c:pt idx="1218">
                  <c:v>40574</c:v>
                </c:pt>
                <c:pt idx="1219">
                  <c:v>40575</c:v>
                </c:pt>
                <c:pt idx="1220">
                  <c:v>40576</c:v>
                </c:pt>
                <c:pt idx="1221">
                  <c:v>40577</c:v>
                </c:pt>
                <c:pt idx="1222">
                  <c:v>40578</c:v>
                </c:pt>
                <c:pt idx="1223">
                  <c:v>40579</c:v>
                </c:pt>
                <c:pt idx="1224">
                  <c:v>40580</c:v>
                </c:pt>
                <c:pt idx="1225">
                  <c:v>40581</c:v>
                </c:pt>
                <c:pt idx="1226">
                  <c:v>40582</c:v>
                </c:pt>
                <c:pt idx="1227">
                  <c:v>40583</c:v>
                </c:pt>
                <c:pt idx="1228">
                  <c:v>40584</c:v>
                </c:pt>
                <c:pt idx="1229">
                  <c:v>40585</c:v>
                </c:pt>
                <c:pt idx="1230">
                  <c:v>40586</c:v>
                </c:pt>
                <c:pt idx="1231">
                  <c:v>40587</c:v>
                </c:pt>
                <c:pt idx="1232">
                  <c:v>40588</c:v>
                </c:pt>
                <c:pt idx="1233">
                  <c:v>40589</c:v>
                </c:pt>
                <c:pt idx="1234">
                  <c:v>40590</c:v>
                </c:pt>
                <c:pt idx="1235">
                  <c:v>40591</c:v>
                </c:pt>
                <c:pt idx="1236">
                  <c:v>40592</c:v>
                </c:pt>
                <c:pt idx="1237">
                  <c:v>40593</c:v>
                </c:pt>
                <c:pt idx="1238">
                  <c:v>40594</c:v>
                </c:pt>
                <c:pt idx="1239">
                  <c:v>40595</c:v>
                </c:pt>
                <c:pt idx="1240">
                  <c:v>40596</c:v>
                </c:pt>
                <c:pt idx="1241">
                  <c:v>40597</c:v>
                </c:pt>
                <c:pt idx="1242">
                  <c:v>40598</c:v>
                </c:pt>
                <c:pt idx="1243">
                  <c:v>40599</c:v>
                </c:pt>
                <c:pt idx="1244">
                  <c:v>40600</c:v>
                </c:pt>
                <c:pt idx="1245">
                  <c:v>40601</c:v>
                </c:pt>
                <c:pt idx="1246">
                  <c:v>40602</c:v>
                </c:pt>
                <c:pt idx="1247">
                  <c:v>40603</c:v>
                </c:pt>
                <c:pt idx="1248">
                  <c:v>40604</c:v>
                </c:pt>
                <c:pt idx="1249">
                  <c:v>40605</c:v>
                </c:pt>
                <c:pt idx="1250">
                  <c:v>40606</c:v>
                </c:pt>
                <c:pt idx="1251">
                  <c:v>40607</c:v>
                </c:pt>
                <c:pt idx="1252">
                  <c:v>40608</c:v>
                </c:pt>
                <c:pt idx="1253">
                  <c:v>40609</c:v>
                </c:pt>
                <c:pt idx="1254">
                  <c:v>40610</c:v>
                </c:pt>
                <c:pt idx="1255">
                  <c:v>40611</c:v>
                </c:pt>
                <c:pt idx="1256">
                  <c:v>40612</c:v>
                </c:pt>
                <c:pt idx="1257">
                  <c:v>40613</c:v>
                </c:pt>
                <c:pt idx="1258">
                  <c:v>40614</c:v>
                </c:pt>
                <c:pt idx="1259">
                  <c:v>40615</c:v>
                </c:pt>
                <c:pt idx="1260">
                  <c:v>40616</c:v>
                </c:pt>
                <c:pt idx="1261">
                  <c:v>40617</c:v>
                </c:pt>
                <c:pt idx="1262">
                  <c:v>40618</c:v>
                </c:pt>
                <c:pt idx="1263">
                  <c:v>40619</c:v>
                </c:pt>
                <c:pt idx="1264">
                  <c:v>40620</c:v>
                </c:pt>
                <c:pt idx="1265">
                  <c:v>40621</c:v>
                </c:pt>
                <c:pt idx="1266">
                  <c:v>40622</c:v>
                </c:pt>
                <c:pt idx="1267">
                  <c:v>40623</c:v>
                </c:pt>
                <c:pt idx="1268">
                  <c:v>40624</c:v>
                </c:pt>
                <c:pt idx="1269">
                  <c:v>40625</c:v>
                </c:pt>
                <c:pt idx="1270">
                  <c:v>40626</c:v>
                </c:pt>
                <c:pt idx="1271">
                  <c:v>40627</c:v>
                </c:pt>
                <c:pt idx="1272">
                  <c:v>40628</c:v>
                </c:pt>
                <c:pt idx="1273">
                  <c:v>40629</c:v>
                </c:pt>
                <c:pt idx="1274">
                  <c:v>40630</c:v>
                </c:pt>
                <c:pt idx="1275">
                  <c:v>40631</c:v>
                </c:pt>
                <c:pt idx="1276">
                  <c:v>40632</c:v>
                </c:pt>
                <c:pt idx="1277">
                  <c:v>40633</c:v>
                </c:pt>
                <c:pt idx="1278">
                  <c:v>40634</c:v>
                </c:pt>
                <c:pt idx="1279">
                  <c:v>40635</c:v>
                </c:pt>
                <c:pt idx="1280">
                  <c:v>40636</c:v>
                </c:pt>
                <c:pt idx="1281">
                  <c:v>40637</c:v>
                </c:pt>
                <c:pt idx="1282">
                  <c:v>40638</c:v>
                </c:pt>
                <c:pt idx="1283">
                  <c:v>40639</c:v>
                </c:pt>
                <c:pt idx="1284">
                  <c:v>40640</c:v>
                </c:pt>
                <c:pt idx="1285">
                  <c:v>40641</c:v>
                </c:pt>
                <c:pt idx="1286">
                  <c:v>40642</c:v>
                </c:pt>
                <c:pt idx="1287">
                  <c:v>40643</c:v>
                </c:pt>
                <c:pt idx="1288">
                  <c:v>40644</c:v>
                </c:pt>
                <c:pt idx="1289">
                  <c:v>40645</c:v>
                </c:pt>
                <c:pt idx="1290">
                  <c:v>40646</c:v>
                </c:pt>
                <c:pt idx="1291">
                  <c:v>40647</c:v>
                </c:pt>
                <c:pt idx="1292">
                  <c:v>40648</c:v>
                </c:pt>
                <c:pt idx="1293">
                  <c:v>40649</c:v>
                </c:pt>
                <c:pt idx="1294">
                  <c:v>40650</c:v>
                </c:pt>
                <c:pt idx="1295">
                  <c:v>40651</c:v>
                </c:pt>
                <c:pt idx="1296">
                  <c:v>40652</c:v>
                </c:pt>
                <c:pt idx="1297">
                  <c:v>40653</c:v>
                </c:pt>
                <c:pt idx="1298">
                  <c:v>40654</c:v>
                </c:pt>
                <c:pt idx="1299">
                  <c:v>40655</c:v>
                </c:pt>
                <c:pt idx="1300">
                  <c:v>40656</c:v>
                </c:pt>
                <c:pt idx="1301">
                  <c:v>40657</c:v>
                </c:pt>
                <c:pt idx="1302">
                  <c:v>40658</c:v>
                </c:pt>
                <c:pt idx="1303">
                  <c:v>40659</c:v>
                </c:pt>
                <c:pt idx="1304">
                  <c:v>40660</c:v>
                </c:pt>
                <c:pt idx="1305">
                  <c:v>40661</c:v>
                </c:pt>
                <c:pt idx="1306">
                  <c:v>40662</c:v>
                </c:pt>
                <c:pt idx="1307">
                  <c:v>40663</c:v>
                </c:pt>
                <c:pt idx="1308">
                  <c:v>40664</c:v>
                </c:pt>
                <c:pt idx="1309">
                  <c:v>40665</c:v>
                </c:pt>
                <c:pt idx="1310">
                  <c:v>40666</c:v>
                </c:pt>
                <c:pt idx="1311">
                  <c:v>40667</c:v>
                </c:pt>
                <c:pt idx="1312">
                  <c:v>40668</c:v>
                </c:pt>
                <c:pt idx="1313">
                  <c:v>40669</c:v>
                </c:pt>
                <c:pt idx="1314">
                  <c:v>40670</c:v>
                </c:pt>
                <c:pt idx="1315">
                  <c:v>40671</c:v>
                </c:pt>
                <c:pt idx="1316">
                  <c:v>40672</c:v>
                </c:pt>
                <c:pt idx="1317">
                  <c:v>40673</c:v>
                </c:pt>
                <c:pt idx="1318">
                  <c:v>40674</c:v>
                </c:pt>
                <c:pt idx="1319">
                  <c:v>40675</c:v>
                </c:pt>
                <c:pt idx="1320">
                  <c:v>40676</c:v>
                </c:pt>
                <c:pt idx="1321">
                  <c:v>40677</c:v>
                </c:pt>
                <c:pt idx="1322">
                  <c:v>40678</c:v>
                </c:pt>
                <c:pt idx="1323">
                  <c:v>40679</c:v>
                </c:pt>
                <c:pt idx="1324">
                  <c:v>40680</c:v>
                </c:pt>
                <c:pt idx="1325">
                  <c:v>40681</c:v>
                </c:pt>
                <c:pt idx="1326">
                  <c:v>40682</c:v>
                </c:pt>
                <c:pt idx="1327">
                  <c:v>40683</c:v>
                </c:pt>
                <c:pt idx="1328">
                  <c:v>40684</c:v>
                </c:pt>
                <c:pt idx="1329">
                  <c:v>40685</c:v>
                </c:pt>
                <c:pt idx="1330">
                  <c:v>40686</c:v>
                </c:pt>
                <c:pt idx="1331">
                  <c:v>40687</c:v>
                </c:pt>
                <c:pt idx="1332">
                  <c:v>40688</c:v>
                </c:pt>
                <c:pt idx="1333">
                  <c:v>40689</c:v>
                </c:pt>
                <c:pt idx="1334">
                  <c:v>40690</c:v>
                </c:pt>
                <c:pt idx="1335">
                  <c:v>40691</c:v>
                </c:pt>
                <c:pt idx="1336">
                  <c:v>40692</c:v>
                </c:pt>
                <c:pt idx="1337">
                  <c:v>40693</c:v>
                </c:pt>
                <c:pt idx="1338">
                  <c:v>40694</c:v>
                </c:pt>
                <c:pt idx="1339">
                  <c:v>40695</c:v>
                </c:pt>
                <c:pt idx="1340">
                  <c:v>40696</c:v>
                </c:pt>
                <c:pt idx="1341">
                  <c:v>40697</c:v>
                </c:pt>
                <c:pt idx="1342">
                  <c:v>40698</c:v>
                </c:pt>
                <c:pt idx="1343">
                  <c:v>40699</c:v>
                </c:pt>
                <c:pt idx="1344">
                  <c:v>40700</c:v>
                </c:pt>
                <c:pt idx="1345">
                  <c:v>40701</c:v>
                </c:pt>
                <c:pt idx="1346">
                  <c:v>40702</c:v>
                </c:pt>
                <c:pt idx="1347">
                  <c:v>40703</c:v>
                </c:pt>
                <c:pt idx="1348">
                  <c:v>40704</c:v>
                </c:pt>
                <c:pt idx="1349">
                  <c:v>40705</c:v>
                </c:pt>
                <c:pt idx="1350">
                  <c:v>40706</c:v>
                </c:pt>
                <c:pt idx="1351">
                  <c:v>40707</c:v>
                </c:pt>
                <c:pt idx="1352">
                  <c:v>40708</c:v>
                </c:pt>
                <c:pt idx="1353">
                  <c:v>40709</c:v>
                </c:pt>
                <c:pt idx="1354">
                  <c:v>40710</c:v>
                </c:pt>
                <c:pt idx="1355">
                  <c:v>40711</c:v>
                </c:pt>
                <c:pt idx="1356">
                  <c:v>40712</c:v>
                </c:pt>
                <c:pt idx="1357">
                  <c:v>40713</c:v>
                </c:pt>
                <c:pt idx="1358">
                  <c:v>40714</c:v>
                </c:pt>
                <c:pt idx="1359">
                  <c:v>40715</c:v>
                </c:pt>
                <c:pt idx="1360">
                  <c:v>40716</c:v>
                </c:pt>
                <c:pt idx="1361">
                  <c:v>40717</c:v>
                </c:pt>
                <c:pt idx="1362">
                  <c:v>40718</c:v>
                </c:pt>
                <c:pt idx="1363">
                  <c:v>40719</c:v>
                </c:pt>
                <c:pt idx="1364">
                  <c:v>40720</c:v>
                </c:pt>
                <c:pt idx="1365">
                  <c:v>40721</c:v>
                </c:pt>
                <c:pt idx="1366">
                  <c:v>40722</c:v>
                </c:pt>
                <c:pt idx="1367">
                  <c:v>40723</c:v>
                </c:pt>
                <c:pt idx="1368">
                  <c:v>40724</c:v>
                </c:pt>
                <c:pt idx="1369">
                  <c:v>40725</c:v>
                </c:pt>
                <c:pt idx="1370">
                  <c:v>40726</c:v>
                </c:pt>
                <c:pt idx="1371">
                  <c:v>40727</c:v>
                </c:pt>
                <c:pt idx="1372">
                  <c:v>40728</c:v>
                </c:pt>
                <c:pt idx="1373">
                  <c:v>40729</c:v>
                </c:pt>
                <c:pt idx="1374">
                  <c:v>40730</c:v>
                </c:pt>
                <c:pt idx="1375">
                  <c:v>40731</c:v>
                </c:pt>
                <c:pt idx="1376">
                  <c:v>40732</c:v>
                </c:pt>
                <c:pt idx="1377">
                  <c:v>40733</c:v>
                </c:pt>
                <c:pt idx="1378">
                  <c:v>40734</c:v>
                </c:pt>
                <c:pt idx="1379">
                  <c:v>40735</c:v>
                </c:pt>
                <c:pt idx="1380">
                  <c:v>40736</c:v>
                </c:pt>
                <c:pt idx="1381">
                  <c:v>40737</c:v>
                </c:pt>
                <c:pt idx="1382">
                  <c:v>40738</c:v>
                </c:pt>
                <c:pt idx="1383">
                  <c:v>40739</c:v>
                </c:pt>
                <c:pt idx="1384">
                  <c:v>40740</c:v>
                </c:pt>
                <c:pt idx="1385">
                  <c:v>40741</c:v>
                </c:pt>
                <c:pt idx="1386">
                  <c:v>40742</c:v>
                </c:pt>
                <c:pt idx="1387">
                  <c:v>40743</c:v>
                </c:pt>
                <c:pt idx="1388">
                  <c:v>40744</c:v>
                </c:pt>
                <c:pt idx="1389">
                  <c:v>40745</c:v>
                </c:pt>
                <c:pt idx="1390">
                  <c:v>40746</c:v>
                </c:pt>
                <c:pt idx="1391">
                  <c:v>40747</c:v>
                </c:pt>
                <c:pt idx="1392">
                  <c:v>40748</c:v>
                </c:pt>
                <c:pt idx="1393">
                  <c:v>40749</c:v>
                </c:pt>
                <c:pt idx="1394">
                  <c:v>40750</c:v>
                </c:pt>
                <c:pt idx="1395">
                  <c:v>40751</c:v>
                </c:pt>
                <c:pt idx="1396">
                  <c:v>40752</c:v>
                </c:pt>
                <c:pt idx="1397">
                  <c:v>40753</c:v>
                </c:pt>
                <c:pt idx="1398">
                  <c:v>40754</c:v>
                </c:pt>
                <c:pt idx="1399">
                  <c:v>40755</c:v>
                </c:pt>
                <c:pt idx="1400">
                  <c:v>40756</c:v>
                </c:pt>
                <c:pt idx="1401">
                  <c:v>40757</c:v>
                </c:pt>
                <c:pt idx="1402">
                  <c:v>40758</c:v>
                </c:pt>
                <c:pt idx="1403">
                  <c:v>40759</c:v>
                </c:pt>
                <c:pt idx="1404">
                  <c:v>40760</c:v>
                </c:pt>
                <c:pt idx="1405">
                  <c:v>40761</c:v>
                </c:pt>
                <c:pt idx="1406">
                  <c:v>40762</c:v>
                </c:pt>
                <c:pt idx="1407">
                  <c:v>40763</c:v>
                </c:pt>
                <c:pt idx="1408">
                  <c:v>40764</c:v>
                </c:pt>
                <c:pt idx="1409">
                  <c:v>40765</c:v>
                </c:pt>
                <c:pt idx="1410">
                  <c:v>40766</c:v>
                </c:pt>
                <c:pt idx="1411">
                  <c:v>40767</c:v>
                </c:pt>
                <c:pt idx="1412">
                  <c:v>40768</c:v>
                </c:pt>
                <c:pt idx="1413">
                  <c:v>40769</c:v>
                </c:pt>
                <c:pt idx="1414">
                  <c:v>40770</c:v>
                </c:pt>
                <c:pt idx="1415">
                  <c:v>40771</c:v>
                </c:pt>
                <c:pt idx="1416">
                  <c:v>40772</c:v>
                </c:pt>
                <c:pt idx="1417">
                  <c:v>40773</c:v>
                </c:pt>
                <c:pt idx="1418">
                  <c:v>40774</c:v>
                </c:pt>
                <c:pt idx="1419">
                  <c:v>40775</c:v>
                </c:pt>
                <c:pt idx="1420">
                  <c:v>40776</c:v>
                </c:pt>
                <c:pt idx="1421">
                  <c:v>40777</c:v>
                </c:pt>
                <c:pt idx="1422">
                  <c:v>40778</c:v>
                </c:pt>
                <c:pt idx="1423">
                  <c:v>40779</c:v>
                </c:pt>
                <c:pt idx="1424">
                  <c:v>40780</c:v>
                </c:pt>
                <c:pt idx="1425">
                  <c:v>40781</c:v>
                </c:pt>
                <c:pt idx="1426">
                  <c:v>40782</c:v>
                </c:pt>
                <c:pt idx="1427">
                  <c:v>40783</c:v>
                </c:pt>
                <c:pt idx="1428">
                  <c:v>40784</c:v>
                </c:pt>
                <c:pt idx="1429">
                  <c:v>40785</c:v>
                </c:pt>
                <c:pt idx="1430">
                  <c:v>40786</c:v>
                </c:pt>
                <c:pt idx="1431">
                  <c:v>40787</c:v>
                </c:pt>
                <c:pt idx="1432">
                  <c:v>40788</c:v>
                </c:pt>
                <c:pt idx="1433">
                  <c:v>40789</c:v>
                </c:pt>
                <c:pt idx="1434">
                  <c:v>40790</c:v>
                </c:pt>
                <c:pt idx="1435">
                  <c:v>40791</c:v>
                </c:pt>
                <c:pt idx="1436">
                  <c:v>40792</c:v>
                </c:pt>
                <c:pt idx="1437">
                  <c:v>40793</c:v>
                </c:pt>
                <c:pt idx="1438">
                  <c:v>40794</c:v>
                </c:pt>
                <c:pt idx="1439">
                  <c:v>40795</c:v>
                </c:pt>
                <c:pt idx="1440">
                  <c:v>40796</c:v>
                </c:pt>
                <c:pt idx="1441">
                  <c:v>40797</c:v>
                </c:pt>
                <c:pt idx="1442">
                  <c:v>40798</c:v>
                </c:pt>
                <c:pt idx="1443">
                  <c:v>40799</c:v>
                </c:pt>
                <c:pt idx="1444">
                  <c:v>40800</c:v>
                </c:pt>
                <c:pt idx="1445">
                  <c:v>40801</c:v>
                </c:pt>
                <c:pt idx="1446">
                  <c:v>40802</c:v>
                </c:pt>
                <c:pt idx="1447">
                  <c:v>40803</c:v>
                </c:pt>
                <c:pt idx="1448">
                  <c:v>40804</c:v>
                </c:pt>
                <c:pt idx="1449">
                  <c:v>40805</c:v>
                </c:pt>
                <c:pt idx="1450">
                  <c:v>40806</c:v>
                </c:pt>
                <c:pt idx="1451">
                  <c:v>40807</c:v>
                </c:pt>
                <c:pt idx="1452">
                  <c:v>40808</c:v>
                </c:pt>
                <c:pt idx="1453">
                  <c:v>40809</c:v>
                </c:pt>
                <c:pt idx="1454">
                  <c:v>40810</c:v>
                </c:pt>
                <c:pt idx="1455">
                  <c:v>40811</c:v>
                </c:pt>
                <c:pt idx="1456">
                  <c:v>40812</c:v>
                </c:pt>
                <c:pt idx="1457">
                  <c:v>40813</c:v>
                </c:pt>
                <c:pt idx="1458">
                  <c:v>40814</c:v>
                </c:pt>
                <c:pt idx="1459">
                  <c:v>40815</c:v>
                </c:pt>
                <c:pt idx="1460">
                  <c:v>40816</c:v>
                </c:pt>
                <c:pt idx="1461">
                  <c:v>40817</c:v>
                </c:pt>
                <c:pt idx="1462">
                  <c:v>40818</c:v>
                </c:pt>
                <c:pt idx="1463">
                  <c:v>40819</c:v>
                </c:pt>
                <c:pt idx="1464">
                  <c:v>40820</c:v>
                </c:pt>
                <c:pt idx="1465">
                  <c:v>40821</c:v>
                </c:pt>
                <c:pt idx="1466">
                  <c:v>40822</c:v>
                </c:pt>
                <c:pt idx="1467">
                  <c:v>40823</c:v>
                </c:pt>
                <c:pt idx="1468">
                  <c:v>40824</c:v>
                </c:pt>
                <c:pt idx="1469">
                  <c:v>40825</c:v>
                </c:pt>
                <c:pt idx="1470">
                  <c:v>40826</c:v>
                </c:pt>
                <c:pt idx="1471">
                  <c:v>40827</c:v>
                </c:pt>
                <c:pt idx="1472">
                  <c:v>40828</c:v>
                </c:pt>
                <c:pt idx="1473">
                  <c:v>40829</c:v>
                </c:pt>
                <c:pt idx="1474">
                  <c:v>40830</c:v>
                </c:pt>
                <c:pt idx="1475">
                  <c:v>40831</c:v>
                </c:pt>
                <c:pt idx="1476">
                  <c:v>40832</c:v>
                </c:pt>
                <c:pt idx="1477">
                  <c:v>40833</c:v>
                </c:pt>
                <c:pt idx="1478">
                  <c:v>40834</c:v>
                </c:pt>
                <c:pt idx="1479">
                  <c:v>40835</c:v>
                </c:pt>
                <c:pt idx="1480">
                  <c:v>40836</c:v>
                </c:pt>
                <c:pt idx="1481">
                  <c:v>40837</c:v>
                </c:pt>
                <c:pt idx="1482">
                  <c:v>40838</c:v>
                </c:pt>
                <c:pt idx="1483">
                  <c:v>40839</c:v>
                </c:pt>
                <c:pt idx="1484">
                  <c:v>40840</c:v>
                </c:pt>
                <c:pt idx="1485">
                  <c:v>40841</c:v>
                </c:pt>
                <c:pt idx="1486">
                  <c:v>40842</c:v>
                </c:pt>
                <c:pt idx="1487">
                  <c:v>40843</c:v>
                </c:pt>
                <c:pt idx="1488">
                  <c:v>40844</c:v>
                </c:pt>
                <c:pt idx="1489">
                  <c:v>40845</c:v>
                </c:pt>
                <c:pt idx="1490">
                  <c:v>40846</c:v>
                </c:pt>
                <c:pt idx="1491">
                  <c:v>40847</c:v>
                </c:pt>
                <c:pt idx="1492">
                  <c:v>40848</c:v>
                </c:pt>
                <c:pt idx="1493">
                  <c:v>40849</c:v>
                </c:pt>
                <c:pt idx="1494">
                  <c:v>40850</c:v>
                </c:pt>
                <c:pt idx="1495">
                  <c:v>40851</c:v>
                </c:pt>
                <c:pt idx="1496">
                  <c:v>40852</c:v>
                </c:pt>
                <c:pt idx="1497">
                  <c:v>40853</c:v>
                </c:pt>
                <c:pt idx="1498">
                  <c:v>40854</c:v>
                </c:pt>
                <c:pt idx="1499">
                  <c:v>40855</c:v>
                </c:pt>
                <c:pt idx="1500">
                  <c:v>40856</c:v>
                </c:pt>
                <c:pt idx="1501">
                  <c:v>40857</c:v>
                </c:pt>
                <c:pt idx="1502">
                  <c:v>40858</c:v>
                </c:pt>
                <c:pt idx="1503">
                  <c:v>40859</c:v>
                </c:pt>
                <c:pt idx="1504">
                  <c:v>40860</c:v>
                </c:pt>
                <c:pt idx="1505">
                  <c:v>40861</c:v>
                </c:pt>
                <c:pt idx="1506">
                  <c:v>40862</c:v>
                </c:pt>
                <c:pt idx="1507">
                  <c:v>40863</c:v>
                </c:pt>
                <c:pt idx="1508">
                  <c:v>40864</c:v>
                </c:pt>
                <c:pt idx="1509">
                  <c:v>40865</c:v>
                </c:pt>
                <c:pt idx="1510">
                  <c:v>40866</c:v>
                </c:pt>
                <c:pt idx="1511">
                  <c:v>40867</c:v>
                </c:pt>
                <c:pt idx="1512">
                  <c:v>40868</c:v>
                </c:pt>
                <c:pt idx="1513">
                  <c:v>40869</c:v>
                </c:pt>
                <c:pt idx="1514">
                  <c:v>40870</c:v>
                </c:pt>
                <c:pt idx="1515">
                  <c:v>40871</c:v>
                </c:pt>
                <c:pt idx="1516">
                  <c:v>40872</c:v>
                </c:pt>
                <c:pt idx="1517">
                  <c:v>40873</c:v>
                </c:pt>
                <c:pt idx="1518">
                  <c:v>40874</c:v>
                </c:pt>
                <c:pt idx="1519">
                  <c:v>40875</c:v>
                </c:pt>
                <c:pt idx="1520">
                  <c:v>40876</c:v>
                </c:pt>
                <c:pt idx="1521">
                  <c:v>40877</c:v>
                </c:pt>
                <c:pt idx="1522">
                  <c:v>40878</c:v>
                </c:pt>
                <c:pt idx="1523">
                  <c:v>40879</c:v>
                </c:pt>
                <c:pt idx="1524">
                  <c:v>40880</c:v>
                </c:pt>
                <c:pt idx="1525">
                  <c:v>40881</c:v>
                </c:pt>
                <c:pt idx="1526">
                  <c:v>40882</c:v>
                </c:pt>
                <c:pt idx="1527">
                  <c:v>40883</c:v>
                </c:pt>
                <c:pt idx="1528">
                  <c:v>40884</c:v>
                </c:pt>
                <c:pt idx="1529">
                  <c:v>40885</c:v>
                </c:pt>
                <c:pt idx="1530">
                  <c:v>40886</c:v>
                </c:pt>
                <c:pt idx="1531">
                  <c:v>40887</c:v>
                </c:pt>
                <c:pt idx="1532">
                  <c:v>40888</c:v>
                </c:pt>
                <c:pt idx="1533">
                  <c:v>40889</c:v>
                </c:pt>
                <c:pt idx="1534">
                  <c:v>40890</c:v>
                </c:pt>
                <c:pt idx="1535">
                  <c:v>40891</c:v>
                </c:pt>
                <c:pt idx="1536">
                  <c:v>40892</c:v>
                </c:pt>
                <c:pt idx="1537">
                  <c:v>40893</c:v>
                </c:pt>
                <c:pt idx="1538">
                  <c:v>40894</c:v>
                </c:pt>
                <c:pt idx="1539">
                  <c:v>40895</c:v>
                </c:pt>
                <c:pt idx="1540">
                  <c:v>40896</c:v>
                </c:pt>
                <c:pt idx="1541">
                  <c:v>40897</c:v>
                </c:pt>
                <c:pt idx="1542">
                  <c:v>40898</c:v>
                </c:pt>
                <c:pt idx="1543">
                  <c:v>40899</c:v>
                </c:pt>
                <c:pt idx="1544">
                  <c:v>40900</c:v>
                </c:pt>
                <c:pt idx="1545">
                  <c:v>40901</c:v>
                </c:pt>
                <c:pt idx="1546">
                  <c:v>40902</c:v>
                </c:pt>
                <c:pt idx="1547">
                  <c:v>40903</c:v>
                </c:pt>
                <c:pt idx="1548">
                  <c:v>40904</c:v>
                </c:pt>
                <c:pt idx="1549">
                  <c:v>40905</c:v>
                </c:pt>
                <c:pt idx="1550">
                  <c:v>40906</c:v>
                </c:pt>
                <c:pt idx="1551">
                  <c:v>40907</c:v>
                </c:pt>
                <c:pt idx="1552">
                  <c:v>40908</c:v>
                </c:pt>
                <c:pt idx="1553">
                  <c:v>40909</c:v>
                </c:pt>
                <c:pt idx="1554">
                  <c:v>40910</c:v>
                </c:pt>
                <c:pt idx="1555">
                  <c:v>40911</c:v>
                </c:pt>
                <c:pt idx="1556">
                  <c:v>40912</c:v>
                </c:pt>
                <c:pt idx="1557">
                  <c:v>40913</c:v>
                </c:pt>
                <c:pt idx="1558">
                  <c:v>40914</c:v>
                </c:pt>
                <c:pt idx="1559">
                  <c:v>40915</c:v>
                </c:pt>
                <c:pt idx="1560">
                  <c:v>40916</c:v>
                </c:pt>
                <c:pt idx="1561">
                  <c:v>40917</c:v>
                </c:pt>
                <c:pt idx="1562">
                  <c:v>40918</c:v>
                </c:pt>
                <c:pt idx="1563">
                  <c:v>40919</c:v>
                </c:pt>
                <c:pt idx="1564">
                  <c:v>40920</c:v>
                </c:pt>
                <c:pt idx="1565">
                  <c:v>40921</c:v>
                </c:pt>
                <c:pt idx="1566">
                  <c:v>40922</c:v>
                </c:pt>
                <c:pt idx="1567">
                  <c:v>40923</c:v>
                </c:pt>
                <c:pt idx="1568">
                  <c:v>40924</c:v>
                </c:pt>
                <c:pt idx="1569">
                  <c:v>40925</c:v>
                </c:pt>
                <c:pt idx="1570">
                  <c:v>40926</c:v>
                </c:pt>
                <c:pt idx="1571">
                  <c:v>40927</c:v>
                </c:pt>
                <c:pt idx="1572">
                  <c:v>40928</c:v>
                </c:pt>
                <c:pt idx="1573">
                  <c:v>40929</c:v>
                </c:pt>
                <c:pt idx="1574">
                  <c:v>40930</c:v>
                </c:pt>
                <c:pt idx="1575">
                  <c:v>40931</c:v>
                </c:pt>
                <c:pt idx="1576">
                  <c:v>40932</c:v>
                </c:pt>
                <c:pt idx="1577">
                  <c:v>40933</c:v>
                </c:pt>
                <c:pt idx="1578">
                  <c:v>40934</c:v>
                </c:pt>
                <c:pt idx="1579">
                  <c:v>40935</c:v>
                </c:pt>
                <c:pt idx="1580">
                  <c:v>40936</c:v>
                </c:pt>
                <c:pt idx="1581">
                  <c:v>40937</c:v>
                </c:pt>
                <c:pt idx="1582">
                  <c:v>40938</c:v>
                </c:pt>
                <c:pt idx="1583">
                  <c:v>40939</c:v>
                </c:pt>
                <c:pt idx="1584">
                  <c:v>40940</c:v>
                </c:pt>
                <c:pt idx="1585">
                  <c:v>40941</c:v>
                </c:pt>
                <c:pt idx="1586">
                  <c:v>40942</c:v>
                </c:pt>
                <c:pt idx="1587">
                  <c:v>40943</c:v>
                </c:pt>
                <c:pt idx="1588">
                  <c:v>40944</c:v>
                </c:pt>
                <c:pt idx="1589">
                  <c:v>40945</c:v>
                </c:pt>
                <c:pt idx="1590">
                  <c:v>40946</c:v>
                </c:pt>
                <c:pt idx="1591">
                  <c:v>40947</c:v>
                </c:pt>
                <c:pt idx="1592">
                  <c:v>40948</c:v>
                </c:pt>
                <c:pt idx="1593">
                  <c:v>40949</c:v>
                </c:pt>
                <c:pt idx="1594">
                  <c:v>40950</c:v>
                </c:pt>
                <c:pt idx="1595">
                  <c:v>40951</c:v>
                </c:pt>
                <c:pt idx="1596">
                  <c:v>40952</c:v>
                </c:pt>
                <c:pt idx="1597">
                  <c:v>40953</c:v>
                </c:pt>
                <c:pt idx="1598">
                  <c:v>40954</c:v>
                </c:pt>
                <c:pt idx="1599">
                  <c:v>40955</c:v>
                </c:pt>
                <c:pt idx="1600">
                  <c:v>40956</c:v>
                </c:pt>
                <c:pt idx="1601">
                  <c:v>40957</c:v>
                </c:pt>
                <c:pt idx="1602">
                  <c:v>40958</c:v>
                </c:pt>
                <c:pt idx="1603">
                  <c:v>40959</c:v>
                </c:pt>
                <c:pt idx="1604">
                  <c:v>40960</c:v>
                </c:pt>
                <c:pt idx="1605">
                  <c:v>40961</c:v>
                </c:pt>
                <c:pt idx="1606">
                  <c:v>40962</c:v>
                </c:pt>
                <c:pt idx="1607">
                  <c:v>40963</c:v>
                </c:pt>
                <c:pt idx="1608">
                  <c:v>40964</c:v>
                </c:pt>
                <c:pt idx="1609">
                  <c:v>40965</c:v>
                </c:pt>
                <c:pt idx="1610">
                  <c:v>40966</c:v>
                </c:pt>
                <c:pt idx="1611">
                  <c:v>40967</c:v>
                </c:pt>
                <c:pt idx="1612">
                  <c:v>40968</c:v>
                </c:pt>
                <c:pt idx="1613">
                  <c:v>40969</c:v>
                </c:pt>
                <c:pt idx="1614">
                  <c:v>40970</c:v>
                </c:pt>
                <c:pt idx="1615">
                  <c:v>40971</c:v>
                </c:pt>
                <c:pt idx="1616">
                  <c:v>40972</c:v>
                </c:pt>
                <c:pt idx="1617">
                  <c:v>40973</c:v>
                </c:pt>
                <c:pt idx="1618">
                  <c:v>40974</c:v>
                </c:pt>
                <c:pt idx="1619">
                  <c:v>40975</c:v>
                </c:pt>
                <c:pt idx="1620">
                  <c:v>40976</c:v>
                </c:pt>
                <c:pt idx="1621">
                  <c:v>40977</c:v>
                </c:pt>
                <c:pt idx="1622">
                  <c:v>40978</c:v>
                </c:pt>
                <c:pt idx="1623">
                  <c:v>40979</c:v>
                </c:pt>
                <c:pt idx="1624">
                  <c:v>40980</c:v>
                </c:pt>
                <c:pt idx="1625">
                  <c:v>40981</c:v>
                </c:pt>
                <c:pt idx="1626">
                  <c:v>40982</c:v>
                </c:pt>
                <c:pt idx="1627">
                  <c:v>40983</c:v>
                </c:pt>
                <c:pt idx="1628">
                  <c:v>40984</c:v>
                </c:pt>
                <c:pt idx="1629">
                  <c:v>40985</c:v>
                </c:pt>
                <c:pt idx="1630">
                  <c:v>40986</c:v>
                </c:pt>
                <c:pt idx="1631">
                  <c:v>40987</c:v>
                </c:pt>
                <c:pt idx="1632">
                  <c:v>40988</c:v>
                </c:pt>
                <c:pt idx="1633">
                  <c:v>40989</c:v>
                </c:pt>
                <c:pt idx="1634">
                  <c:v>40990</c:v>
                </c:pt>
                <c:pt idx="1635">
                  <c:v>40991</c:v>
                </c:pt>
                <c:pt idx="1636">
                  <c:v>40992</c:v>
                </c:pt>
                <c:pt idx="1637">
                  <c:v>40993</c:v>
                </c:pt>
                <c:pt idx="1638">
                  <c:v>40994</c:v>
                </c:pt>
                <c:pt idx="1639">
                  <c:v>40995</c:v>
                </c:pt>
                <c:pt idx="1640">
                  <c:v>40996</c:v>
                </c:pt>
                <c:pt idx="1641">
                  <c:v>40997</c:v>
                </c:pt>
                <c:pt idx="1642">
                  <c:v>40998</c:v>
                </c:pt>
                <c:pt idx="1643">
                  <c:v>40999</c:v>
                </c:pt>
                <c:pt idx="1644">
                  <c:v>41000</c:v>
                </c:pt>
                <c:pt idx="1645">
                  <c:v>41001</c:v>
                </c:pt>
                <c:pt idx="1646">
                  <c:v>41002</c:v>
                </c:pt>
                <c:pt idx="1647">
                  <c:v>41003</c:v>
                </c:pt>
                <c:pt idx="1648">
                  <c:v>41004</c:v>
                </c:pt>
                <c:pt idx="1649">
                  <c:v>41005</c:v>
                </c:pt>
                <c:pt idx="1650">
                  <c:v>41006</c:v>
                </c:pt>
                <c:pt idx="1651">
                  <c:v>41007</c:v>
                </c:pt>
                <c:pt idx="1652">
                  <c:v>41008</c:v>
                </c:pt>
                <c:pt idx="1653">
                  <c:v>41009</c:v>
                </c:pt>
                <c:pt idx="1654">
                  <c:v>41010</c:v>
                </c:pt>
                <c:pt idx="1655">
                  <c:v>41011</c:v>
                </c:pt>
                <c:pt idx="1656">
                  <c:v>41012</c:v>
                </c:pt>
                <c:pt idx="1657">
                  <c:v>41013</c:v>
                </c:pt>
                <c:pt idx="1658">
                  <c:v>41014</c:v>
                </c:pt>
                <c:pt idx="1659">
                  <c:v>41015</c:v>
                </c:pt>
                <c:pt idx="1660">
                  <c:v>41016</c:v>
                </c:pt>
                <c:pt idx="1661">
                  <c:v>41017</c:v>
                </c:pt>
                <c:pt idx="1662">
                  <c:v>41018</c:v>
                </c:pt>
                <c:pt idx="1663">
                  <c:v>41019</c:v>
                </c:pt>
                <c:pt idx="1664">
                  <c:v>41020</c:v>
                </c:pt>
                <c:pt idx="1665">
                  <c:v>41021</c:v>
                </c:pt>
                <c:pt idx="1666">
                  <c:v>41022</c:v>
                </c:pt>
                <c:pt idx="1667">
                  <c:v>41023</c:v>
                </c:pt>
                <c:pt idx="1668">
                  <c:v>41024</c:v>
                </c:pt>
                <c:pt idx="1669">
                  <c:v>41025</c:v>
                </c:pt>
                <c:pt idx="1670">
                  <c:v>41026</c:v>
                </c:pt>
                <c:pt idx="1671">
                  <c:v>41027</c:v>
                </c:pt>
                <c:pt idx="1672">
                  <c:v>41028</c:v>
                </c:pt>
                <c:pt idx="1673">
                  <c:v>41029</c:v>
                </c:pt>
                <c:pt idx="1674">
                  <c:v>41030</c:v>
                </c:pt>
                <c:pt idx="1675">
                  <c:v>41031</c:v>
                </c:pt>
                <c:pt idx="1676">
                  <c:v>41032</c:v>
                </c:pt>
                <c:pt idx="1677">
                  <c:v>41033</c:v>
                </c:pt>
                <c:pt idx="1678">
                  <c:v>41034</c:v>
                </c:pt>
                <c:pt idx="1679">
                  <c:v>41035</c:v>
                </c:pt>
                <c:pt idx="1680">
                  <c:v>41036</c:v>
                </c:pt>
                <c:pt idx="1681">
                  <c:v>41037</c:v>
                </c:pt>
                <c:pt idx="1682">
                  <c:v>41038</c:v>
                </c:pt>
                <c:pt idx="1683">
                  <c:v>41039</c:v>
                </c:pt>
                <c:pt idx="1684">
                  <c:v>41040</c:v>
                </c:pt>
                <c:pt idx="1685">
                  <c:v>41041</c:v>
                </c:pt>
                <c:pt idx="1686">
                  <c:v>41042</c:v>
                </c:pt>
                <c:pt idx="1687">
                  <c:v>41043</c:v>
                </c:pt>
                <c:pt idx="1688">
                  <c:v>41044</c:v>
                </c:pt>
                <c:pt idx="1689">
                  <c:v>41045</c:v>
                </c:pt>
                <c:pt idx="1690">
                  <c:v>41046</c:v>
                </c:pt>
                <c:pt idx="1691">
                  <c:v>41047</c:v>
                </c:pt>
                <c:pt idx="1692">
                  <c:v>41048</c:v>
                </c:pt>
                <c:pt idx="1693">
                  <c:v>41049</c:v>
                </c:pt>
                <c:pt idx="1694">
                  <c:v>41050</c:v>
                </c:pt>
                <c:pt idx="1695">
                  <c:v>41051</c:v>
                </c:pt>
                <c:pt idx="1696">
                  <c:v>41052</c:v>
                </c:pt>
                <c:pt idx="1697">
                  <c:v>41053</c:v>
                </c:pt>
                <c:pt idx="1698">
                  <c:v>41054</c:v>
                </c:pt>
                <c:pt idx="1699">
                  <c:v>41055</c:v>
                </c:pt>
                <c:pt idx="1700">
                  <c:v>41056</c:v>
                </c:pt>
                <c:pt idx="1701">
                  <c:v>41057</c:v>
                </c:pt>
                <c:pt idx="1702">
                  <c:v>41058</c:v>
                </c:pt>
                <c:pt idx="1703">
                  <c:v>41059</c:v>
                </c:pt>
                <c:pt idx="1704">
                  <c:v>41060</c:v>
                </c:pt>
                <c:pt idx="1705">
                  <c:v>41061</c:v>
                </c:pt>
                <c:pt idx="1706">
                  <c:v>41062</c:v>
                </c:pt>
                <c:pt idx="1707">
                  <c:v>41063</c:v>
                </c:pt>
                <c:pt idx="1708">
                  <c:v>41064</c:v>
                </c:pt>
                <c:pt idx="1709">
                  <c:v>41065</c:v>
                </c:pt>
                <c:pt idx="1710">
                  <c:v>41066</c:v>
                </c:pt>
                <c:pt idx="1711">
                  <c:v>41067</c:v>
                </c:pt>
                <c:pt idx="1712">
                  <c:v>41068</c:v>
                </c:pt>
                <c:pt idx="1713">
                  <c:v>41069</c:v>
                </c:pt>
                <c:pt idx="1714">
                  <c:v>41070</c:v>
                </c:pt>
                <c:pt idx="1715">
                  <c:v>41071</c:v>
                </c:pt>
                <c:pt idx="1716">
                  <c:v>41072</c:v>
                </c:pt>
                <c:pt idx="1717">
                  <c:v>41073</c:v>
                </c:pt>
                <c:pt idx="1718">
                  <c:v>41074</c:v>
                </c:pt>
                <c:pt idx="1719">
                  <c:v>41075</c:v>
                </c:pt>
                <c:pt idx="1720">
                  <c:v>41076</c:v>
                </c:pt>
                <c:pt idx="1721">
                  <c:v>41077</c:v>
                </c:pt>
                <c:pt idx="1722">
                  <c:v>41078</c:v>
                </c:pt>
                <c:pt idx="1723">
                  <c:v>41079</c:v>
                </c:pt>
                <c:pt idx="1724">
                  <c:v>41080</c:v>
                </c:pt>
                <c:pt idx="1725">
                  <c:v>41081</c:v>
                </c:pt>
                <c:pt idx="1726">
                  <c:v>41082</c:v>
                </c:pt>
                <c:pt idx="1727">
                  <c:v>41083</c:v>
                </c:pt>
                <c:pt idx="1728">
                  <c:v>41084</c:v>
                </c:pt>
                <c:pt idx="1729">
                  <c:v>41085</c:v>
                </c:pt>
                <c:pt idx="1730">
                  <c:v>41086</c:v>
                </c:pt>
                <c:pt idx="1731">
                  <c:v>41087</c:v>
                </c:pt>
                <c:pt idx="1732">
                  <c:v>41088</c:v>
                </c:pt>
                <c:pt idx="1733">
                  <c:v>41089</c:v>
                </c:pt>
                <c:pt idx="1734">
                  <c:v>41090</c:v>
                </c:pt>
                <c:pt idx="1735">
                  <c:v>41091</c:v>
                </c:pt>
                <c:pt idx="1736">
                  <c:v>41092</c:v>
                </c:pt>
                <c:pt idx="1737">
                  <c:v>41093</c:v>
                </c:pt>
                <c:pt idx="1738">
                  <c:v>41094</c:v>
                </c:pt>
                <c:pt idx="1739">
                  <c:v>41095</c:v>
                </c:pt>
                <c:pt idx="1740">
                  <c:v>41096</c:v>
                </c:pt>
                <c:pt idx="1741">
                  <c:v>41097</c:v>
                </c:pt>
                <c:pt idx="1742">
                  <c:v>41098</c:v>
                </c:pt>
                <c:pt idx="1743">
                  <c:v>41099</c:v>
                </c:pt>
                <c:pt idx="1744">
                  <c:v>41100</c:v>
                </c:pt>
                <c:pt idx="1745">
                  <c:v>41101</c:v>
                </c:pt>
                <c:pt idx="1746">
                  <c:v>41102</c:v>
                </c:pt>
                <c:pt idx="1747">
                  <c:v>41103</c:v>
                </c:pt>
                <c:pt idx="1748">
                  <c:v>41104</c:v>
                </c:pt>
                <c:pt idx="1749">
                  <c:v>41105</c:v>
                </c:pt>
                <c:pt idx="1750">
                  <c:v>41106</c:v>
                </c:pt>
                <c:pt idx="1751">
                  <c:v>41107</c:v>
                </c:pt>
                <c:pt idx="1752">
                  <c:v>41108</c:v>
                </c:pt>
                <c:pt idx="1753">
                  <c:v>41109</c:v>
                </c:pt>
                <c:pt idx="1754">
                  <c:v>41110</c:v>
                </c:pt>
                <c:pt idx="1755">
                  <c:v>41111</c:v>
                </c:pt>
                <c:pt idx="1756">
                  <c:v>41112</c:v>
                </c:pt>
                <c:pt idx="1757">
                  <c:v>41113</c:v>
                </c:pt>
                <c:pt idx="1758">
                  <c:v>41114</c:v>
                </c:pt>
                <c:pt idx="1759">
                  <c:v>41115</c:v>
                </c:pt>
                <c:pt idx="1760">
                  <c:v>41116</c:v>
                </c:pt>
                <c:pt idx="1761">
                  <c:v>41117</c:v>
                </c:pt>
                <c:pt idx="1762">
                  <c:v>41118</c:v>
                </c:pt>
                <c:pt idx="1763">
                  <c:v>41119</c:v>
                </c:pt>
                <c:pt idx="1764">
                  <c:v>41120</c:v>
                </c:pt>
                <c:pt idx="1765">
                  <c:v>41121</c:v>
                </c:pt>
                <c:pt idx="1766">
                  <c:v>41122</c:v>
                </c:pt>
                <c:pt idx="1767">
                  <c:v>41123</c:v>
                </c:pt>
                <c:pt idx="1768">
                  <c:v>41124</c:v>
                </c:pt>
                <c:pt idx="1769">
                  <c:v>41125</c:v>
                </c:pt>
                <c:pt idx="1770">
                  <c:v>41126</c:v>
                </c:pt>
                <c:pt idx="1771">
                  <c:v>41127</c:v>
                </c:pt>
                <c:pt idx="1772">
                  <c:v>41128</c:v>
                </c:pt>
                <c:pt idx="1773">
                  <c:v>41129</c:v>
                </c:pt>
                <c:pt idx="1774">
                  <c:v>41130</c:v>
                </c:pt>
                <c:pt idx="1775">
                  <c:v>41131</c:v>
                </c:pt>
                <c:pt idx="1776">
                  <c:v>41132</c:v>
                </c:pt>
                <c:pt idx="1777">
                  <c:v>41133</c:v>
                </c:pt>
                <c:pt idx="1778">
                  <c:v>41134</c:v>
                </c:pt>
                <c:pt idx="1779">
                  <c:v>41135</c:v>
                </c:pt>
                <c:pt idx="1780">
                  <c:v>41136</c:v>
                </c:pt>
                <c:pt idx="1781">
                  <c:v>41137</c:v>
                </c:pt>
                <c:pt idx="1782">
                  <c:v>41138</c:v>
                </c:pt>
                <c:pt idx="1783">
                  <c:v>41139</c:v>
                </c:pt>
                <c:pt idx="1784">
                  <c:v>41140</c:v>
                </c:pt>
                <c:pt idx="1785">
                  <c:v>41141</c:v>
                </c:pt>
                <c:pt idx="1786">
                  <c:v>41142</c:v>
                </c:pt>
                <c:pt idx="1787">
                  <c:v>41143</c:v>
                </c:pt>
                <c:pt idx="1788">
                  <c:v>41144</c:v>
                </c:pt>
                <c:pt idx="1789">
                  <c:v>41145</c:v>
                </c:pt>
                <c:pt idx="1790">
                  <c:v>41146</c:v>
                </c:pt>
                <c:pt idx="1791">
                  <c:v>41147</c:v>
                </c:pt>
                <c:pt idx="1792">
                  <c:v>41148</c:v>
                </c:pt>
                <c:pt idx="1793">
                  <c:v>41149</c:v>
                </c:pt>
                <c:pt idx="1794">
                  <c:v>41150</c:v>
                </c:pt>
                <c:pt idx="1795">
                  <c:v>41151</c:v>
                </c:pt>
                <c:pt idx="1796">
                  <c:v>41152</c:v>
                </c:pt>
                <c:pt idx="1797">
                  <c:v>41153</c:v>
                </c:pt>
                <c:pt idx="1798">
                  <c:v>41154</c:v>
                </c:pt>
                <c:pt idx="1799">
                  <c:v>41155</c:v>
                </c:pt>
                <c:pt idx="1800">
                  <c:v>41156</c:v>
                </c:pt>
                <c:pt idx="1801">
                  <c:v>41157</c:v>
                </c:pt>
                <c:pt idx="1802">
                  <c:v>41158</c:v>
                </c:pt>
                <c:pt idx="1803">
                  <c:v>41159</c:v>
                </c:pt>
                <c:pt idx="1804">
                  <c:v>41160</c:v>
                </c:pt>
                <c:pt idx="1805">
                  <c:v>41161</c:v>
                </c:pt>
                <c:pt idx="1806">
                  <c:v>41162</c:v>
                </c:pt>
                <c:pt idx="1807">
                  <c:v>41163</c:v>
                </c:pt>
                <c:pt idx="1808">
                  <c:v>41164</c:v>
                </c:pt>
                <c:pt idx="1809">
                  <c:v>41165</c:v>
                </c:pt>
                <c:pt idx="1810">
                  <c:v>41166</c:v>
                </c:pt>
                <c:pt idx="1811">
                  <c:v>41167</c:v>
                </c:pt>
                <c:pt idx="1812">
                  <c:v>41168</c:v>
                </c:pt>
                <c:pt idx="1813">
                  <c:v>41169</c:v>
                </c:pt>
                <c:pt idx="1814">
                  <c:v>41170</c:v>
                </c:pt>
                <c:pt idx="1815">
                  <c:v>41171</c:v>
                </c:pt>
                <c:pt idx="1816">
                  <c:v>41172</c:v>
                </c:pt>
                <c:pt idx="1817">
                  <c:v>41173</c:v>
                </c:pt>
                <c:pt idx="1818">
                  <c:v>41174</c:v>
                </c:pt>
                <c:pt idx="1819">
                  <c:v>41175</c:v>
                </c:pt>
                <c:pt idx="1820">
                  <c:v>41176</c:v>
                </c:pt>
                <c:pt idx="1821">
                  <c:v>41177</c:v>
                </c:pt>
                <c:pt idx="1822">
                  <c:v>41178</c:v>
                </c:pt>
                <c:pt idx="1823">
                  <c:v>41179</c:v>
                </c:pt>
                <c:pt idx="1824">
                  <c:v>41180</c:v>
                </c:pt>
                <c:pt idx="1825">
                  <c:v>41181</c:v>
                </c:pt>
                <c:pt idx="1826">
                  <c:v>41182</c:v>
                </c:pt>
                <c:pt idx="1827">
                  <c:v>41183</c:v>
                </c:pt>
                <c:pt idx="1828">
                  <c:v>41184</c:v>
                </c:pt>
                <c:pt idx="1829">
                  <c:v>41185</c:v>
                </c:pt>
                <c:pt idx="1830">
                  <c:v>41186</c:v>
                </c:pt>
                <c:pt idx="1831">
                  <c:v>41187</c:v>
                </c:pt>
                <c:pt idx="1832">
                  <c:v>41188</c:v>
                </c:pt>
                <c:pt idx="1833">
                  <c:v>41189</c:v>
                </c:pt>
                <c:pt idx="1834">
                  <c:v>41190</c:v>
                </c:pt>
                <c:pt idx="1835">
                  <c:v>41191</c:v>
                </c:pt>
                <c:pt idx="1836">
                  <c:v>41192</c:v>
                </c:pt>
                <c:pt idx="1837">
                  <c:v>41193</c:v>
                </c:pt>
                <c:pt idx="1838">
                  <c:v>41194</c:v>
                </c:pt>
                <c:pt idx="1839">
                  <c:v>41195</c:v>
                </c:pt>
                <c:pt idx="1840">
                  <c:v>41196</c:v>
                </c:pt>
                <c:pt idx="1841">
                  <c:v>41197</c:v>
                </c:pt>
                <c:pt idx="1842">
                  <c:v>41198</c:v>
                </c:pt>
                <c:pt idx="1843">
                  <c:v>41199</c:v>
                </c:pt>
                <c:pt idx="1844">
                  <c:v>41200</c:v>
                </c:pt>
                <c:pt idx="1845">
                  <c:v>41201</c:v>
                </c:pt>
                <c:pt idx="1846">
                  <c:v>41202</c:v>
                </c:pt>
                <c:pt idx="1847">
                  <c:v>41203</c:v>
                </c:pt>
                <c:pt idx="1848">
                  <c:v>41204</c:v>
                </c:pt>
                <c:pt idx="1849">
                  <c:v>41205</c:v>
                </c:pt>
                <c:pt idx="1850">
                  <c:v>41206</c:v>
                </c:pt>
                <c:pt idx="1851">
                  <c:v>41207</c:v>
                </c:pt>
                <c:pt idx="1852">
                  <c:v>41208</c:v>
                </c:pt>
                <c:pt idx="1853">
                  <c:v>41209</c:v>
                </c:pt>
                <c:pt idx="1854">
                  <c:v>41210</c:v>
                </c:pt>
                <c:pt idx="1855">
                  <c:v>41211</c:v>
                </c:pt>
                <c:pt idx="1856">
                  <c:v>41212</c:v>
                </c:pt>
                <c:pt idx="1857">
                  <c:v>41213</c:v>
                </c:pt>
                <c:pt idx="1858">
                  <c:v>41214</c:v>
                </c:pt>
                <c:pt idx="1859">
                  <c:v>41215</c:v>
                </c:pt>
                <c:pt idx="1860">
                  <c:v>41216</c:v>
                </c:pt>
                <c:pt idx="1861">
                  <c:v>41217</c:v>
                </c:pt>
                <c:pt idx="1862">
                  <c:v>41218</c:v>
                </c:pt>
                <c:pt idx="1863">
                  <c:v>41219</c:v>
                </c:pt>
                <c:pt idx="1864">
                  <c:v>41220</c:v>
                </c:pt>
                <c:pt idx="1865">
                  <c:v>41221</c:v>
                </c:pt>
                <c:pt idx="1866">
                  <c:v>41222</c:v>
                </c:pt>
                <c:pt idx="1867">
                  <c:v>41223</c:v>
                </c:pt>
                <c:pt idx="1868">
                  <c:v>41224</c:v>
                </c:pt>
                <c:pt idx="1869">
                  <c:v>41225</c:v>
                </c:pt>
                <c:pt idx="1870">
                  <c:v>41226</c:v>
                </c:pt>
                <c:pt idx="1871">
                  <c:v>41227</c:v>
                </c:pt>
                <c:pt idx="1872">
                  <c:v>41228</c:v>
                </c:pt>
                <c:pt idx="1873">
                  <c:v>41229</c:v>
                </c:pt>
                <c:pt idx="1874">
                  <c:v>41230</c:v>
                </c:pt>
                <c:pt idx="1875">
                  <c:v>41231</c:v>
                </c:pt>
                <c:pt idx="1876">
                  <c:v>41232</c:v>
                </c:pt>
                <c:pt idx="1877">
                  <c:v>41233</c:v>
                </c:pt>
                <c:pt idx="1878">
                  <c:v>41234</c:v>
                </c:pt>
                <c:pt idx="1879">
                  <c:v>41235</c:v>
                </c:pt>
                <c:pt idx="1880">
                  <c:v>41236</c:v>
                </c:pt>
                <c:pt idx="1881">
                  <c:v>41237</c:v>
                </c:pt>
                <c:pt idx="1882">
                  <c:v>41238</c:v>
                </c:pt>
                <c:pt idx="1883">
                  <c:v>41239</c:v>
                </c:pt>
                <c:pt idx="1884">
                  <c:v>41240</c:v>
                </c:pt>
                <c:pt idx="1885">
                  <c:v>41241</c:v>
                </c:pt>
                <c:pt idx="1886">
                  <c:v>41242</c:v>
                </c:pt>
                <c:pt idx="1887">
                  <c:v>41243</c:v>
                </c:pt>
                <c:pt idx="1888">
                  <c:v>41244</c:v>
                </c:pt>
                <c:pt idx="1889">
                  <c:v>41245</c:v>
                </c:pt>
                <c:pt idx="1890">
                  <c:v>41246</c:v>
                </c:pt>
                <c:pt idx="1891">
                  <c:v>41247</c:v>
                </c:pt>
                <c:pt idx="1892">
                  <c:v>41248</c:v>
                </c:pt>
                <c:pt idx="1893">
                  <c:v>41249</c:v>
                </c:pt>
                <c:pt idx="1894">
                  <c:v>41250</c:v>
                </c:pt>
                <c:pt idx="1895">
                  <c:v>41251</c:v>
                </c:pt>
                <c:pt idx="1896">
                  <c:v>41252</c:v>
                </c:pt>
                <c:pt idx="1897">
                  <c:v>41253</c:v>
                </c:pt>
                <c:pt idx="1898">
                  <c:v>41254</c:v>
                </c:pt>
                <c:pt idx="1899">
                  <c:v>41255</c:v>
                </c:pt>
                <c:pt idx="1900">
                  <c:v>41256</c:v>
                </c:pt>
                <c:pt idx="1901">
                  <c:v>41257</c:v>
                </c:pt>
                <c:pt idx="1902">
                  <c:v>41258</c:v>
                </c:pt>
                <c:pt idx="1903">
                  <c:v>41259</c:v>
                </c:pt>
                <c:pt idx="1904">
                  <c:v>41260</c:v>
                </c:pt>
                <c:pt idx="1905">
                  <c:v>41261</c:v>
                </c:pt>
                <c:pt idx="1906">
                  <c:v>41262</c:v>
                </c:pt>
                <c:pt idx="1907">
                  <c:v>41263</c:v>
                </c:pt>
                <c:pt idx="1908">
                  <c:v>41264</c:v>
                </c:pt>
                <c:pt idx="1909">
                  <c:v>41265</c:v>
                </c:pt>
                <c:pt idx="1910">
                  <c:v>41266</c:v>
                </c:pt>
                <c:pt idx="1911">
                  <c:v>41267</c:v>
                </c:pt>
                <c:pt idx="1912">
                  <c:v>41268</c:v>
                </c:pt>
                <c:pt idx="1913">
                  <c:v>41269</c:v>
                </c:pt>
                <c:pt idx="1914">
                  <c:v>41270</c:v>
                </c:pt>
                <c:pt idx="1915">
                  <c:v>41271</c:v>
                </c:pt>
                <c:pt idx="1916">
                  <c:v>41272</c:v>
                </c:pt>
                <c:pt idx="1917">
                  <c:v>41273</c:v>
                </c:pt>
                <c:pt idx="1918">
                  <c:v>41274</c:v>
                </c:pt>
                <c:pt idx="1919">
                  <c:v>41275</c:v>
                </c:pt>
                <c:pt idx="1920">
                  <c:v>41276</c:v>
                </c:pt>
                <c:pt idx="1921">
                  <c:v>41277</c:v>
                </c:pt>
                <c:pt idx="1922">
                  <c:v>41278</c:v>
                </c:pt>
                <c:pt idx="1923">
                  <c:v>41279</c:v>
                </c:pt>
                <c:pt idx="1924">
                  <c:v>41280</c:v>
                </c:pt>
                <c:pt idx="1925">
                  <c:v>41281</c:v>
                </c:pt>
                <c:pt idx="1926">
                  <c:v>41282</c:v>
                </c:pt>
                <c:pt idx="1927">
                  <c:v>41283</c:v>
                </c:pt>
                <c:pt idx="1928">
                  <c:v>41284</c:v>
                </c:pt>
                <c:pt idx="1929">
                  <c:v>41285</c:v>
                </c:pt>
                <c:pt idx="1930">
                  <c:v>41286</c:v>
                </c:pt>
                <c:pt idx="1931">
                  <c:v>41287</c:v>
                </c:pt>
                <c:pt idx="1932">
                  <c:v>41288</c:v>
                </c:pt>
                <c:pt idx="1933">
                  <c:v>41289</c:v>
                </c:pt>
                <c:pt idx="1934">
                  <c:v>41290</c:v>
                </c:pt>
                <c:pt idx="1935">
                  <c:v>41291</c:v>
                </c:pt>
                <c:pt idx="1936">
                  <c:v>41292</c:v>
                </c:pt>
                <c:pt idx="1937">
                  <c:v>41293</c:v>
                </c:pt>
                <c:pt idx="1938">
                  <c:v>41294</c:v>
                </c:pt>
                <c:pt idx="1939">
                  <c:v>41295</c:v>
                </c:pt>
                <c:pt idx="1940">
                  <c:v>41296</c:v>
                </c:pt>
                <c:pt idx="1941">
                  <c:v>41297</c:v>
                </c:pt>
                <c:pt idx="1942">
                  <c:v>41298</c:v>
                </c:pt>
                <c:pt idx="1943">
                  <c:v>41299</c:v>
                </c:pt>
                <c:pt idx="1944">
                  <c:v>41300</c:v>
                </c:pt>
                <c:pt idx="1945">
                  <c:v>41301</c:v>
                </c:pt>
                <c:pt idx="1946">
                  <c:v>41302</c:v>
                </c:pt>
                <c:pt idx="1947">
                  <c:v>41303</c:v>
                </c:pt>
                <c:pt idx="1948">
                  <c:v>41304</c:v>
                </c:pt>
                <c:pt idx="1949">
                  <c:v>41305</c:v>
                </c:pt>
                <c:pt idx="1950">
                  <c:v>41306</c:v>
                </c:pt>
                <c:pt idx="1951">
                  <c:v>41307</c:v>
                </c:pt>
                <c:pt idx="1952">
                  <c:v>41308</c:v>
                </c:pt>
                <c:pt idx="1953">
                  <c:v>41309</c:v>
                </c:pt>
                <c:pt idx="1954">
                  <c:v>41310</c:v>
                </c:pt>
                <c:pt idx="1955">
                  <c:v>41311</c:v>
                </c:pt>
                <c:pt idx="1956">
                  <c:v>41312</c:v>
                </c:pt>
                <c:pt idx="1957">
                  <c:v>41313</c:v>
                </c:pt>
                <c:pt idx="1958">
                  <c:v>41314</c:v>
                </c:pt>
                <c:pt idx="1959">
                  <c:v>41315</c:v>
                </c:pt>
                <c:pt idx="1960">
                  <c:v>41316</c:v>
                </c:pt>
                <c:pt idx="1961">
                  <c:v>41317</c:v>
                </c:pt>
                <c:pt idx="1962">
                  <c:v>41318</c:v>
                </c:pt>
                <c:pt idx="1963">
                  <c:v>41319</c:v>
                </c:pt>
                <c:pt idx="1964">
                  <c:v>41320</c:v>
                </c:pt>
                <c:pt idx="1965">
                  <c:v>41321</c:v>
                </c:pt>
                <c:pt idx="1966">
                  <c:v>41322</c:v>
                </c:pt>
                <c:pt idx="1967">
                  <c:v>41323</c:v>
                </c:pt>
                <c:pt idx="1968">
                  <c:v>41324</c:v>
                </c:pt>
                <c:pt idx="1969">
                  <c:v>41325</c:v>
                </c:pt>
                <c:pt idx="1970">
                  <c:v>41326</c:v>
                </c:pt>
                <c:pt idx="1971">
                  <c:v>41327</c:v>
                </c:pt>
                <c:pt idx="1972">
                  <c:v>41328</c:v>
                </c:pt>
                <c:pt idx="1973">
                  <c:v>41329</c:v>
                </c:pt>
                <c:pt idx="1974">
                  <c:v>41330</c:v>
                </c:pt>
                <c:pt idx="1975">
                  <c:v>41331</c:v>
                </c:pt>
                <c:pt idx="1976">
                  <c:v>41332</c:v>
                </c:pt>
                <c:pt idx="1977">
                  <c:v>41333</c:v>
                </c:pt>
                <c:pt idx="1978">
                  <c:v>41334</c:v>
                </c:pt>
                <c:pt idx="1979">
                  <c:v>41335</c:v>
                </c:pt>
                <c:pt idx="1980">
                  <c:v>41336</c:v>
                </c:pt>
                <c:pt idx="1981">
                  <c:v>41337</c:v>
                </c:pt>
                <c:pt idx="1982">
                  <c:v>41338</c:v>
                </c:pt>
                <c:pt idx="1983">
                  <c:v>41339</c:v>
                </c:pt>
                <c:pt idx="1984">
                  <c:v>41340</c:v>
                </c:pt>
                <c:pt idx="1985">
                  <c:v>41341</c:v>
                </c:pt>
                <c:pt idx="1986">
                  <c:v>41342</c:v>
                </c:pt>
                <c:pt idx="1987">
                  <c:v>41343</c:v>
                </c:pt>
                <c:pt idx="1988">
                  <c:v>41344</c:v>
                </c:pt>
                <c:pt idx="1989">
                  <c:v>41345</c:v>
                </c:pt>
                <c:pt idx="1990">
                  <c:v>41346</c:v>
                </c:pt>
                <c:pt idx="1991">
                  <c:v>41347</c:v>
                </c:pt>
                <c:pt idx="1992">
                  <c:v>41348</c:v>
                </c:pt>
                <c:pt idx="1993">
                  <c:v>41349</c:v>
                </c:pt>
                <c:pt idx="1994">
                  <c:v>41350</c:v>
                </c:pt>
                <c:pt idx="1995">
                  <c:v>41351</c:v>
                </c:pt>
                <c:pt idx="1996">
                  <c:v>41352</c:v>
                </c:pt>
                <c:pt idx="1997">
                  <c:v>41353</c:v>
                </c:pt>
                <c:pt idx="1998">
                  <c:v>41354</c:v>
                </c:pt>
                <c:pt idx="1999">
                  <c:v>41355</c:v>
                </c:pt>
                <c:pt idx="2000">
                  <c:v>41356</c:v>
                </c:pt>
                <c:pt idx="2001">
                  <c:v>41357</c:v>
                </c:pt>
                <c:pt idx="2002">
                  <c:v>41358</c:v>
                </c:pt>
                <c:pt idx="2003">
                  <c:v>41359</c:v>
                </c:pt>
                <c:pt idx="2004">
                  <c:v>41360</c:v>
                </c:pt>
                <c:pt idx="2005">
                  <c:v>41361</c:v>
                </c:pt>
                <c:pt idx="2006">
                  <c:v>41362</c:v>
                </c:pt>
                <c:pt idx="2007">
                  <c:v>41363</c:v>
                </c:pt>
                <c:pt idx="2008">
                  <c:v>41364</c:v>
                </c:pt>
                <c:pt idx="2009">
                  <c:v>41365</c:v>
                </c:pt>
                <c:pt idx="2010">
                  <c:v>41366</c:v>
                </c:pt>
                <c:pt idx="2011">
                  <c:v>41367</c:v>
                </c:pt>
                <c:pt idx="2012">
                  <c:v>41368</c:v>
                </c:pt>
                <c:pt idx="2013">
                  <c:v>41369</c:v>
                </c:pt>
                <c:pt idx="2014">
                  <c:v>41370</c:v>
                </c:pt>
                <c:pt idx="2015">
                  <c:v>41371</c:v>
                </c:pt>
                <c:pt idx="2016">
                  <c:v>41372</c:v>
                </c:pt>
                <c:pt idx="2017">
                  <c:v>41373</c:v>
                </c:pt>
                <c:pt idx="2018">
                  <c:v>41374</c:v>
                </c:pt>
                <c:pt idx="2019">
                  <c:v>41375</c:v>
                </c:pt>
                <c:pt idx="2020">
                  <c:v>41376</c:v>
                </c:pt>
                <c:pt idx="2021">
                  <c:v>41377</c:v>
                </c:pt>
                <c:pt idx="2022">
                  <c:v>41378</c:v>
                </c:pt>
                <c:pt idx="2023">
                  <c:v>41379</c:v>
                </c:pt>
                <c:pt idx="2024">
                  <c:v>41380</c:v>
                </c:pt>
                <c:pt idx="2025">
                  <c:v>41381</c:v>
                </c:pt>
                <c:pt idx="2026">
                  <c:v>41382</c:v>
                </c:pt>
                <c:pt idx="2027">
                  <c:v>41383</c:v>
                </c:pt>
                <c:pt idx="2028">
                  <c:v>41384</c:v>
                </c:pt>
                <c:pt idx="2029">
                  <c:v>41385</c:v>
                </c:pt>
                <c:pt idx="2030">
                  <c:v>41386</c:v>
                </c:pt>
                <c:pt idx="2031">
                  <c:v>41387</c:v>
                </c:pt>
                <c:pt idx="2032">
                  <c:v>41388</c:v>
                </c:pt>
                <c:pt idx="2033">
                  <c:v>41389</c:v>
                </c:pt>
                <c:pt idx="2034">
                  <c:v>41390</c:v>
                </c:pt>
                <c:pt idx="2035">
                  <c:v>41391</c:v>
                </c:pt>
                <c:pt idx="2036">
                  <c:v>41392</c:v>
                </c:pt>
                <c:pt idx="2037">
                  <c:v>41393</c:v>
                </c:pt>
                <c:pt idx="2038">
                  <c:v>41394</c:v>
                </c:pt>
                <c:pt idx="2039">
                  <c:v>41395</c:v>
                </c:pt>
                <c:pt idx="2040">
                  <c:v>41396</c:v>
                </c:pt>
                <c:pt idx="2041">
                  <c:v>41397</c:v>
                </c:pt>
                <c:pt idx="2042">
                  <c:v>41398</c:v>
                </c:pt>
                <c:pt idx="2043">
                  <c:v>41399</c:v>
                </c:pt>
                <c:pt idx="2044">
                  <c:v>41400</c:v>
                </c:pt>
                <c:pt idx="2045">
                  <c:v>41401</c:v>
                </c:pt>
                <c:pt idx="2046">
                  <c:v>41402</c:v>
                </c:pt>
                <c:pt idx="2047">
                  <c:v>41403</c:v>
                </c:pt>
                <c:pt idx="2048">
                  <c:v>41404</c:v>
                </c:pt>
                <c:pt idx="2049">
                  <c:v>41405</c:v>
                </c:pt>
                <c:pt idx="2050">
                  <c:v>41406</c:v>
                </c:pt>
                <c:pt idx="2051">
                  <c:v>41407</c:v>
                </c:pt>
                <c:pt idx="2052">
                  <c:v>41408</c:v>
                </c:pt>
                <c:pt idx="2053">
                  <c:v>41409</c:v>
                </c:pt>
                <c:pt idx="2054">
                  <c:v>41410</c:v>
                </c:pt>
                <c:pt idx="2055">
                  <c:v>41411</c:v>
                </c:pt>
                <c:pt idx="2056">
                  <c:v>41412</c:v>
                </c:pt>
                <c:pt idx="2057">
                  <c:v>41413</c:v>
                </c:pt>
                <c:pt idx="2058">
                  <c:v>41414</c:v>
                </c:pt>
                <c:pt idx="2059">
                  <c:v>41415</c:v>
                </c:pt>
                <c:pt idx="2060">
                  <c:v>41416</c:v>
                </c:pt>
                <c:pt idx="2061">
                  <c:v>41417</c:v>
                </c:pt>
                <c:pt idx="2062">
                  <c:v>41418</c:v>
                </c:pt>
                <c:pt idx="2063">
                  <c:v>41419</c:v>
                </c:pt>
                <c:pt idx="2064">
                  <c:v>41420</c:v>
                </c:pt>
                <c:pt idx="2065">
                  <c:v>41421</c:v>
                </c:pt>
                <c:pt idx="2066">
                  <c:v>41422</c:v>
                </c:pt>
                <c:pt idx="2067">
                  <c:v>41423</c:v>
                </c:pt>
                <c:pt idx="2068">
                  <c:v>41424</c:v>
                </c:pt>
                <c:pt idx="2069">
                  <c:v>41425</c:v>
                </c:pt>
                <c:pt idx="2070">
                  <c:v>41426</c:v>
                </c:pt>
                <c:pt idx="2071">
                  <c:v>41427</c:v>
                </c:pt>
                <c:pt idx="2072">
                  <c:v>41428</c:v>
                </c:pt>
                <c:pt idx="2073">
                  <c:v>41429</c:v>
                </c:pt>
                <c:pt idx="2074">
                  <c:v>41430</c:v>
                </c:pt>
                <c:pt idx="2075">
                  <c:v>41431</c:v>
                </c:pt>
                <c:pt idx="2076">
                  <c:v>41432</c:v>
                </c:pt>
                <c:pt idx="2077">
                  <c:v>41433</c:v>
                </c:pt>
                <c:pt idx="2078">
                  <c:v>41434</c:v>
                </c:pt>
                <c:pt idx="2079">
                  <c:v>41435</c:v>
                </c:pt>
                <c:pt idx="2080">
                  <c:v>41436</c:v>
                </c:pt>
                <c:pt idx="2081">
                  <c:v>41437</c:v>
                </c:pt>
                <c:pt idx="2082">
                  <c:v>41438</c:v>
                </c:pt>
                <c:pt idx="2083">
                  <c:v>41439</c:v>
                </c:pt>
                <c:pt idx="2084">
                  <c:v>41440</c:v>
                </c:pt>
                <c:pt idx="2085">
                  <c:v>41441</c:v>
                </c:pt>
                <c:pt idx="2086">
                  <c:v>41442</c:v>
                </c:pt>
                <c:pt idx="2087">
                  <c:v>41443</c:v>
                </c:pt>
                <c:pt idx="2088">
                  <c:v>41444</c:v>
                </c:pt>
                <c:pt idx="2089">
                  <c:v>41445</c:v>
                </c:pt>
                <c:pt idx="2090">
                  <c:v>41446</c:v>
                </c:pt>
                <c:pt idx="2091">
                  <c:v>41447</c:v>
                </c:pt>
                <c:pt idx="2092">
                  <c:v>41448</c:v>
                </c:pt>
                <c:pt idx="2093">
                  <c:v>41449</c:v>
                </c:pt>
                <c:pt idx="2094">
                  <c:v>41450</c:v>
                </c:pt>
                <c:pt idx="2095">
                  <c:v>41451</c:v>
                </c:pt>
                <c:pt idx="2096">
                  <c:v>41452</c:v>
                </c:pt>
                <c:pt idx="2097">
                  <c:v>41453</c:v>
                </c:pt>
                <c:pt idx="2098">
                  <c:v>41454</c:v>
                </c:pt>
                <c:pt idx="2099">
                  <c:v>41455</c:v>
                </c:pt>
                <c:pt idx="2100">
                  <c:v>41456</c:v>
                </c:pt>
                <c:pt idx="2101">
                  <c:v>41457</c:v>
                </c:pt>
                <c:pt idx="2102">
                  <c:v>41458</c:v>
                </c:pt>
                <c:pt idx="2103">
                  <c:v>41459</c:v>
                </c:pt>
                <c:pt idx="2104">
                  <c:v>41460</c:v>
                </c:pt>
                <c:pt idx="2105">
                  <c:v>41461</c:v>
                </c:pt>
                <c:pt idx="2106">
                  <c:v>41462</c:v>
                </c:pt>
                <c:pt idx="2107">
                  <c:v>41463</c:v>
                </c:pt>
                <c:pt idx="2108">
                  <c:v>41464</c:v>
                </c:pt>
                <c:pt idx="2109">
                  <c:v>41465</c:v>
                </c:pt>
                <c:pt idx="2110">
                  <c:v>41466</c:v>
                </c:pt>
                <c:pt idx="2111">
                  <c:v>41467</c:v>
                </c:pt>
                <c:pt idx="2112">
                  <c:v>41468</c:v>
                </c:pt>
                <c:pt idx="2113">
                  <c:v>41469</c:v>
                </c:pt>
                <c:pt idx="2114">
                  <c:v>41470</c:v>
                </c:pt>
                <c:pt idx="2115">
                  <c:v>41471</c:v>
                </c:pt>
                <c:pt idx="2116">
                  <c:v>41472</c:v>
                </c:pt>
                <c:pt idx="2117">
                  <c:v>41473</c:v>
                </c:pt>
                <c:pt idx="2118">
                  <c:v>41474</c:v>
                </c:pt>
                <c:pt idx="2119">
                  <c:v>41475</c:v>
                </c:pt>
                <c:pt idx="2120">
                  <c:v>41476</c:v>
                </c:pt>
                <c:pt idx="2121">
                  <c:v>41477</c:v>
                </c:pt>
                <c:pt idx="2122">
                  <c:v>41478</c:v>
                </c:pt>
                <c:pt idx="2123">
                  <c:v>41479</c:v>
                </c:pt>
                <c:pt idx="2124">
                  <c:v>41480</c:v>
                </c:pt>
                <c:pt idx="2125">
                  <c:v>41481</c:v>
                </c:pt>
                <c:pt idx="2126">
                  <c:v>41482</c:v>
                </c:pt>
                <c:pt idx="2127">
                  <c:v>41483</c:v>
                </c:pt>
                <c:pt idx="2128">
                  <c:v>41484</c:v>
                </c:pt>
                <c:pt idx="2129">
                  <c:v>41485</c:v>
                </c:pt>
                <c:pt idx="2130">
                  <c:v>41486</c:v>
                </c:pt>
                <c:pt idx="2131">
                  <c:v>41487</c:v>
                </c:pt>
                <c:pt idx="2132">
                  <c:v>41488</c:v>
                </c:pt>
                <c:pt idx="2133">
                  <c:v>41489</c:v>
                </c:pt>
                <c:pt idx="2134">
                  <c:v>41490</c:v>
                </c:pt>
                <c:pt idx="2135">
                  <c:v>41491</c:v>
                </c:pt>
                <c:pt idx="2136">
                  <c:v>41492</c:v>
                </c:pt>
                <c:pt idx="2137">
                  <c:v>41493</c:v>
                </c:pt>
                <c:pt idx="2138">
                  <c:v>41494</c:v>
                </c:pt>
                <c:pt idx="2139">
                  <c:v>41495</c:v>
                </c:pt>
                <c:pt idx="2140">
                  <c:v>41496</c:v>
                </c:pt>
                <c:pt idx="2141">
                  <c:v>41497</c:v>
                </c:pt>
                <c:pt idx="2142">
                  <c:v>41498</c:v>
                </c:pt>
                <c:pt idx="2143">
                  <c:v>41499</c:v>
                </c:pt>
                <c:pt idx="2144">
                  <c:v>41500</c:v>
                </c:pt>
                <c:pt idx="2145">
                  <c:v>41501</c:v>
                </c:pt>
                <c:pt idx="2146">
                  <c:v>41502</c:v>
                </c:pt>
                <c:pt idx="2147">
                  <c:v>41503</c:v>
                </c:pt>
                <c:pt idx="2148">
                  <c:v>41504</c:v>
                </c:pt>
                <c:pt idx="2149">
                  <c:v>41505</c:v>
                </c:pt>
                <c:pt idx="2150">
                  <c:v>41506</c:v>
                </c:pt>
                <c:pt idx="2151">
                  <c:v>41507</c:v>
                </c:pt>
                <c:pt idx="2152">
                  <c:v>41508</c:v>
                </c:pt>
                <c:pt idx="2153">
                  <c:v>41509</c:v>
                </c:pt>
                <c:pt idx="2154">
                  <c:v>41510</c:v>
                </c:pt>
                <c:pt idx="2155">
                  <c:v>41511</c:v>
                </c:pt>
                <c:pt idx="2156">
                  <c:v>41512</c:v>
                </c:pt>
                <c:pt idx="2157">
                  <c:v>41513</c:v>
                </c:pt>
                <c:pt idx="2158">
                  <c:v>41514</c:v>
                </c:pt>
                <c:pt idx="2159">
                  <c:v>41515</c:v>
                </c:pt>
                <c:pt idx="2160">
                  <c:v>41516</c:v>
                </c:pt>
                <c:pt idx="2161">
                  <c:v>41517</c:v>
                </c:pt>
                <c:pt idx="2162">
                  <c:v>41518</c:v>
                </c:pt>
                <c:pt idx="2163">
                  <c:v>41519</c:v>
                </c:pt>
                <c:pt idx="2164">
                  <c:v>41520</c:v>
                </c:pt>
                <c:pt idx="2165">
                  <c:v>41521</c:v>
                </c:pt>
                <c:pt idx="2166">
                  <c:v>41522</c:v>
                </c:pt>
                <c:pt idx="2167">
                  <c:v>41523</c:v>
                </c:pt>
                <c:pt idx="2168">
                  <c:v>41524</c:v>
                </c:pt>
                <c:pt idx="2169">
                  <c:v>41525</c:v>
                </c:pt>
                <c:pt idx="2170">
                  <c:v>41526</c:v>
                </c:pt>
                <c:pt idx="2171">
                  <c:v>41527</c:v>
                </c:pt>
                <c:pt idx="2172">
                  <c:v>41528</c:v>
                </c:pt>
                <c:pt idx="2173">
                  <c:v>41529</c:v>
                </c:pt>
                <c:pt idx="2174">
                  <c:v>41530</c:v>
                </c:pt>
                <c:pt idx="2175">
                  <c:v>41531</c:v>
                </c:pt>
                <c:pt idx="2176">
                  <c:v>41532</c:v>
                </c:pt>
                <c:pt idx="2177">
                  <c:v>41533</c:v>
                </c:pt>
                <c:pt idx="2178">
                  <c:v>41534</c:v>
                </c:pt>
                <c:pt idx="2179">
                  <c:v>41535</c:v>
                </c:pt>
                <c:pt idx="2180">
                  <c:v>41536</c:v>
                </c:pt>
                <c:pt idx="2181">
                  <c:v>41537</c:v>
                </c:pt>
                <c:pt idx="2182">
                  <c:v>41538</c:v>
                </c:pt>
                <c:pt idx="2183">
                  <c:v>41539</c:v>
                </c:pt>
                <c:pt idx="2184">
                  <c:v>41540</c:v>
                </c:pt>
                <c:pt idx="2185">
                  <c:v>41541</c:v>
                </c:pt>
                <c:pt idx="2186">
                  <c:v>41542</c:v>
                </c:pt>
                <c:pt idx="2187">
                  <c:v>41543</c:v>
                </c:pt>
                <c:pt idx="2188">
                  <c:v>41544</c:v>
                </c:pt>
                <c:pt idx="2189">
                  <c:v>41545</c:v>
                </c:pt>
                <c:pt idx="2190">
                  <c:v>41546</c:v>
                </c:pt>
                <c:pt idx="2191">
                  <c:v>41547</c:v>
                </c:pt>
                <c:pt idx="2192">
                  <c:v>41548</c:v>
                </c:pt>
                <c:pt idx="2193">
                  <c:v>41549</c:v>
                </c:pt>
                <c:pt idx="2194">
                  <c:v>41550</c:v>
                </c:pt>
                <c:pt idx="2195">
                  <c:v>41551</c:v>
                </c:pt>
                <c:pt idx="2196">
                  <c:v>41552</c:v>
                </c:pt>
                <c:pt idx="2197">
                  <c:v>41553</c:v>
                </c:pt>
                <c:pt idx="2198">
                  <c:v>41554</c:v>
                </c:pt>
                <c:pt idx="2199">
                  <c:v>41555</c:v>
                </c:pt>
                <c:pt idx="2200">
                  <c:v>41556</c:v>
                </c:pt>
                <c:pt idx="2201">
                  <c:v>41557</c:v>
                </c:pt>
                <c:pt idx="2202">
                  <c:v>41558</c:v>
                </c:pt>
                <c:pt idx="2203">
                  <c:v>41559</c:v>
                </c:pt>
                <c:pt idx="2204">
                  <c:v>41560</c:v>
                </c:pt>
                <c:pt idx="2205">
                  <c:v>41561</c:v>
                </c:pt>
                <c:pt idx="2206">
                  <c:v>41562</c:v>
                </c:pt>
                <c:pt idx="2207">
                  <c:v>41563</c:v>
                </c:pt>
                <c:pt idx="2208">
                  <c:v>41564</c:v>
                </c:pt>
                <c:pt idx="2209">
                  <c:v>41565</c:v>
                </c:pt>
                <c:pt idx="2210">
                  <c:v>41566</c:v>
                </c:pt>
                <c:pt idx="2211">
                  <c:v>41567</c:v>
                </c:pt>
                <c:pt idx="2212">
                  <c:v>41568</c:v>
                </c:pt>
                <c:pt idx="2213">
                  <c:v>41569</c:v>
                </c:pt>
                <c:pt idx="2214">
                  <c:v>41570</c:v>
                </c:pt>
                <c:pt idx="2215">
                  <c:v>41571</c:v>
                </c:pt>
                <c:pt idx="2216">
                  <c:v>41572</c:v>
                </c:pt>
                <c:pt idx="2217">
                  <c:v>41573</c:v>
                </c:pt>
                <c:pt idx="2218">
                  <c:v>41574</c:v>
                </c:pt>
                <c:pt idx="2219">
                  <c:v>41575</c:v>
                </c:pt>
                <c:pt idx="2220">
                  <c:v>41576</c:v>
                </c:pt>
                <c:pt idx="2221">
                  <c:v>41577</c:v>
                </c:pt>
                <c:pt idx="2222">
                  <c:v>41578</c:v>
                </c:pt>
                <c:pt idx="2223">
                  <c:v>41579</c:v>
                </c:pt>
                <c:pt idx="2224">
                  <c:v>41580</c:v>
                </c:pt>
                <c:pt idx="2225">
                  <c:v>41581</c:v>
                </c:pt>
                <c:pt idx="2226">
                  <c:v>41582</c:v>
                </c:pt>
                <c:pt idx="2227">
                  <c:v>41583</c:v>
                </c:pt>
                <c:pt idx="2228">
                  <c:v>41584</c:v>
                </c:pt>
                <c:pt idx="2229">
                  <c:v>41585</c:v>
                </c:pt>
                <c:pt idx="2230">
                  <c:v>41586</c:v>
                </c:pt>
                <c:pt idx="2231">
                  <c:v>41587</c:v>
                </c:pt>
                <c:pt idx="2232">
                  <c:v>41588</c:v>
                </c:pt>
                <c:pt idx="2233">
                  <c:v>41589</c:v>
                </c:pt>
                <c:pt idx="2234">
                  <c:v>41590</c:v>
                </c:pt>
                <c:pt idx="2235">
                  <c:v>41591</c:v>
                </c:pt>
                <c:pt idx="2236">
                  <c:v>41592</c:v>
                </c:pt>
                <c:pt idx="2237">
                  <c:v>41593</c:v>
                </c:pt>
                <c:pt idx="2238">
                  <c:v>41594</c:v>
                </c:pt>
                <c:pt idx="2239">
                  <c:v>41595</c:v>
                </c:pt>
                <c:pt idx="2240">
                  <c:v>41596</c:v>
                </c:pt>
                <c:pt idx="2241">
                  <c:v>41597</c:v>
                </c:pt>
                <c:pt idx="2242">
                  <c:v>41598</c:v>
                </c:pt>
                <c:pt idx="2243">
                  <c:v>41599</c:v>
                </c:pt>
                <c:pt idx="2244">
                  <c:v>41600</c:v>
                </c:pt>
                <c:pt idx="2245">
                  <c:v>41601</c:v>
                </c:pt>
                <c:pt idx="2246">
                  <c:v>41602</c:v>
                </c:pt>
                <c:pt idx="2247">
                  <c:v>41603</c:v>
                </c:pt>
                <c:pt idx="2248">
                  <c:v>41604</c:v>
                </c:pt>
                <c:pt idx="2249">
                  <c:v>41605</c:v>
                </c:pt>
                <c:pt idx="2250">
                  <c:v>41606</c:v>
                </c:pt>
                <c:pt idx="2251">
                  <c:v>41607</c:v>
                </c:pt>
                <c:pt idx="2252">
                  <c:v>41608</c:v>
                </c:pt>
                <c:pt idx="2253">
                  <c:v>41609</c:v>
                </c:pt>
                <c:pt idx="2254">
                  <c:v>41610</c:v>
                </c:pt>
                <c:pt idx="2255">
                  <c:v>41611</c:v>
                </c:pt>
                <c:pt idx="2256">
                  <c:v>41612</c:v>
                </c:pt>
                <c:pt idx="2257">
                  <c:v>41613</c:v>
                </c:pt>
                <c:pt idx="2258">
                  <c:v>41614</c:v>
                </c:pt>
                <c:pt idx="2259">
                  <c:v>41615</c:v>
                </c:pt>
                <c:pt idx="2260">
                  <c:v>41616</c:v>
                </c:pt>
                <c:pt idx="2261">
                  <c:v>41617</c:v>
                </c:pt>
                <c:pt idx="2262">
                  <c:v>41618</c:v>
                </c:pt>
                <c:pt idx="2263">
                  <c:v>41619</c:v>
                </c:pt>
                <c:pt idx="2264">
                  <c:v>41620</c:v>
                </c:pt>
                <c:pt idx="2265">
                  <c:v>41621</c:v>
                </c:pt>
                <c:pt idx="2266">
                  <c:v>41622</c:v>
                </c:pt>
                <c:pt idx="2267">
                  <c:v>41623</c:v>
                </c:pt>
                <c:pt idx="2268">
                  <c:v>41624</c:v>
                </c:pt>
                <c:pt idx="2269">
                  <c:v>41625</c:v>
                </c:pt>
                <c:pt idx="2270">
                  <c:v>41626</c:v>
                </c:pt>
                <c:pt idx="2271">
                  <c:v>41627</c:v>
                </c:pt>
                <c:pt idx="2272">
                  <c:v>41628</c:v>
                </c:pt>
                <c:pt idx="2273">
                  <c:v>41629</c:v>
                </c:pt>
                <c:pt idx="2274">
                  <c:v>41630</c:v>
                </c:pt>
                <c:pt idx="2275">
                  <c:v>41631</c:v>
                </c:pt>
                <c:pt idx="2276">
                  <c:v>41632</c:v>
                </c:pt>
                <c:pt idx="2277">
                  <c:v>41633</c:v>
                </c:pt>
                <c:pt idx="2278">
                  <c:v>41634</c:v>
                </c:pt>
                <c:pt idx="2279">
                  <c:v>41635</c:v>
                </c:pt>
                <c:pt idx="2280">
                  <c:v>41636</c:v>
                </c:pt>
                <c:pt idx="2281">
                  <c:v>41637</c:v>
                </c:pt>
                <c:pt idx="2282">
                  <c:v>41638</c:v>
                </c:pt>
                <c:pt idx="2283">
                  <c:v>41639</c:v>
                </c:pt>
                <c:pt idx="2284">
                  <c:v>41640</c:v>
                </c:pt>
                <c:pt idx="2285">
                  <c:v>41641</c:v>
                </c:pt>
                <c:pt idx="2286">
                  <c:v>41642</c:v>
                </c:pt>
                <c:pt idx="2287">
                  <c:v>41643</c:v>
                </c:pt>
                <c:pt idx="2288">
                  <c:v>41644</c:v>
                </c:pt>
                <c:pt idx="2289">
                  <c:v>41645</c:v>
                </c:pt>
                <c:pt idx="2290">
                  <c:v>41646</c:v>
                </c:pt>
                <c:pt idx="2291">
                  <c:v>41647</c:v>
                </c:pt>
                <c:pt idx="2292">
                  <c:v>41648</c:v>
                </c:pt>
                <c:pt idx="2293">
                  <c:v>41649</c:v>
                </c:pt>
                <c:pt idx="2294">
                  <c:v>41650</c:v>
                </c:pt>
                <c:pt idx="2295">
                  <c:v>41651</c:v>
                </c:pt>
                <c:pt idx="2296">
                  <c:v>41652</c:v>
                </c:pt>
                <c:pt idx="2297">
                  <c:v>41653</c:v>
                </c:pt>
                <c:pt idx="2298">
                  <c:v>41654</c:v>
                </c:pt>
                <c:pt idx="2299">
                  <c:v>41655</c:v>
                </c:pt>
                <c:pt idx="2300">
                  <c:v>41656</c:v>
                </c:pt>
                <c:pt idx="2301">
                  <c:v>41657</c:v>
                </c:pt>
                <c:pt idx="2302">
                  <c:v>41658</c:v>
                </c:pt>
                <c:pt idx="2303">
                  <c:v>41659</c:v>
                </c:pt>
                <c:pt idx="2304">
                  <c:v>41660</c:v>
                </c:pt>
                <c:pt idx="2305">
                  <c:v>41661</c:v>
                </c:pt>
                <c:pt idx="2306">
                  <c:v>41662</c:v>
                </c:pt>
                <c:pt idx="2307">
                  <c:v>41663</c:v>
                </c:pt>
                <c:pt idx="2308">
                  <c:v>41664</c:v>
                </c:pt>
                <c:pt idx="2309">
                  <c:v>41665</c:v>
                </c:pt>
                <c:pt idx="2310">
                  <c:v>41666</c:v>
                </c:pt>
                <c:pt idx="2311">
                  <c:v>41667</c:v>
                </c:pt>
                <c:pt idx="2312">
                  <c:v>41668</c:v>
                </c:pt>
                <c:pt idx="2313">
                  <c:v>41669</c:v>
                </c:pt>
                <c:pt idx="2314">
                  <c:v>41670</c:v>
                </c:pt>
                <c:pt idx="2315">
                  <c:v>41671</c:v>
                </c:pt>
                <c:pt idx="2316">
                  <c:v>41672</c:v>
                </c:pt>
                <c:pt idx="2317">
                  <c:v>41673</c:v>
                </c:pt>
                <c:pt idx="2318">
                  <c:v>41674</c:v>
                </c:pt>
                <c:pt idx="2319">
                  <c:v>41675</c:v>
                </c:pt>
                <c:pt idx="2320">
                  <c:v>41676</c:v>
                </c:pt>
                <c:pt idx="2321">
                  <c:v>41677</c:v>
                </c:pt>
                <c:pt idx="2322">
                  <c:v>41678</c:v>
                </c:pt>
                <c:pt idx="2323">
                  <c:v>41679</c:v>
                </c:pt>
                <c:pt idx="2324">
                  <c:v>41680</c:v>
                </c:pt>
                <c:pt idx="2325">
                  <c:v>41681</c:v>
                </c:pt>
                <c:pt idx="2326">
                  <c:v>41682</c:v>
                </c:pt>
                <c:pt idx="2327">
                  <c:v>41683</c:v>
                </c:pt>
                <c:pt idx="2328">
                  <c:v>41684</c:v>
                </c:pt>
                <c:pt idx="2329">
                  <c:v>41685</c:v>
                </c:pt>
                <c:pt idx="2330">
                  <c:v>41686</c:v>
                </c:pt>
                <c:pt idx="2331">
                  <c:v>41687</c:v>
                </c:pt>
                <c:pt idx="2332">
                  <c:v>41688</c:v>
                </c:pt>
                <c:pt idx="2333">
                  <c:v>41689</c:v>
                </c:pt>
                <c:pt idx="2334">
                  <c:v>41690</c:v>
                </c:pt>
                <c:pt idx="2335">
                  <c:v>41691</c:v>
                </c:pt>
                <c:pt idx="2336">
                  <c:v>41692</c:v>
                </c:pt>
                <c:pt idx="2337">
                  <c:v>41693</c:v>
                </c:pt>
                <c:pt idx="2338">
                  <c:v>41694</c:v>
                </c:pt>
                <c:pt idx="2339">
                  <c:v>41695</c:v>
                </c:pt>
                <c:pt idx="2340">
                  <c:v>41696</c:v>
                </c:pt>
                <c:pt idx="2341">
                  <c:v>41697</c:v>
                </c:pt>
                <c:pt idx="2342">
                  <c:v>41698</c:v>
                </c:pt>
                <c:pt idx="2343">
                  <c:v>41699</c:v>
                </c:pt>
                <c:pt idx="2344">
                  <c:v>41700</c:v>
                </c:pt>
                <c:pt idx="2345">
                  <c:v>41701</c:v>
                </c:pt>
                <c:pt idx="2346">
                  <c:v>41702</c:v>
                </c:pt>
                <c:pt idx="2347">
                  <c:v>41703</c:v>
                </c:pt>
                <c:pt idx="2348">
                  <c:v>41704</c:v>
                </c:pt>
                <c:pt idx="2349">
                  <c:v>41705</c:v>
                </c:pt>
                <c:pt idx="2350">
                  <c:v>41706</c:v>
                </c:pt>
                <c:pt idx="2351">
                  <c:v>41707</c:v>
                </c:pt>
                <c:pt idx="2352">
                  <c:v>41708</c:v>
                </c:pt>
                <c:pt idx="2353">
                  <c:v>41709</c:v>
                </c:pt>
                <c:pt idx="2354">
                  <c:v>41710</c:v>
                </c:pt>
                <c:pt idx="2355">
                  <c:v>41711</c:v>
                </c:pt>
                <c:pt idx="2356">
                  <c:v>41712</c:v>
                </c:pt>
                <c:pt idx="2357">
                  <c:v>41713</c:v>
                </c:pt>
                <c:pt idx="2358">
                  <c:v>41714</c:v>
                </c:pt>
                <c:pt idx="2359">
                  <c:v>41715</c:v>
                </c:pt>
                <c:pt idx="2360">
                  <c:v>41716</c:v>
                </c:pt>
                <c:pt idx="2361">
                  <c:v>41717</c:v>
                </c:pt>
                <c:pt idx="2362">
                  <c:v>41718</c:v>
                </c:pt>
                <c:pt idx="2363">
                  <c:v>41719</c:v>
                </c:pt>
                <c:pt idx="2364">
                  <c:v>41720</c:v>
                </c:pt>
                <c:pt idx="2365">
                  <c:v>41721</c:v>
                </c:pt>
                <c:pt idx="2366">
                  <c:v>41722</c:v>
                </c:pt>
                <c:pt idx="2367">
                  <c:v>41723</c:v>
                </c:pt>
                <c:pt idx="2368">
                  <c:v>41724</c:v>
                </c:pt>
                <c:pt idx="2369">
                  <c:v>41725</c:v>
                </c:pt>
                <c:pt idx="2370">
                  <c:v>41726</c:v>
                </c:pt>
                <c:pt idx="2371">
                  <c:v>41727</c:v>
                </c:pt>
                <c:pt idx="2372">
                  <c:v>41728</c:v>
                </c:pt>
                <c:pt idx="2373">
                  <c:v>41729</c:v>
                </c:pt>
                <c:pt idx="2374">
                  <c:v>41730</c:v>
                </c:pt>
                <c:pt idx="2375">
                  <c:v>41731</c:v>
                </c:pt>
                <c:pt idx="2376">
                  <c:v>41732</c:v>
                </c:pt>
                <c:pt idx="2377">
                  <c:v>41733</c:v>
                </c:pt>
                <c:pt idx="2378">
                  <c:v>41734</c:v>
                </c:pt>
                <c:pt idx="2379">
                  <c:v>41735</c:v>
                </c:pt>
                <c:pt idx="2380">
                  <c:v>41736</c:v>
                </c:pt>
                <c:pt idx="2381">
                  <c:v>41737</c:v>
                </c:pt>
                <c:pt idx="2382">
                  <c:v>41738</c:v>
                </c:pt>
                <c:pt idx="2383">
                  <c:v>41739</c:v>
                </c:pt>
                <c:pt idx="2384">
                  <c:v>41740</c:v>
                </c:pt>
                <c:pt idx="2385">
                  <c:v>41741</c:v>
                </c:pt>
                <c:pt idx="2386">
                  <c:v>41742</c:v>
                </c:pt>
                <c:pt idx="2387">
                  <c:v>41743</c:v>
                </c:pt>
                <c:pt idx="2388">
                  <c:v>41744</c:v>
                </c:pt>
                <c:pt idx="2389">
                  <c:v>41745</c:v>
                </c:pt>
                <c:pt idx="2390">
                  <c:v>41746</c:v>
                </c:pt>
                <c:pt idx="2391">
                  <c:v>41747</c:v>
                </c:pt>
                <c:pt idx="2392">
                  <c:v>41748</c:v>
                </c:pt>
                <c:pt idx="2393">
                  <c:v>41749</c:v>
                </c:pt>
                <c:pt idx="2394">
                  <c:v>41750</c:v>
                </c:pt>
                <c:pt idx="2395">
                  <c:v>41751</c:v>
                </c:pt>
                <c:pt idx="2396">
                  <c:v>41752</c:v>
                </c:pt>
                <c:pt idx="2397">
                  <c:v>41753</c:v>
                </c:pt>
                <c:pt idx="2398">
                  <c:v>41754</c:v>
                </c:pt>
                <c:pt idx="2399">
                  <c:v>41755</c:v>
                </c:pt>
                <c:pt idx="2400">
                  <c:v>41756</c:v>
                </c:pt>
                <c:pt idx="2401">
                  <c:v>41757</c:v>
                </c:pt>
                <c:pt idx="2402">
                  <c:v>41758</c:v>
                </c:pt>
                <c:pt idx="2403">
                  <c:v>41759</c:v>
                </c:pt>
                <c:pt idx="2404">
                  <c:v>41760</c:v>
                </c:pt>
                <c:pt idx="2405">
                  <c:v>41761</c:v>
                </c:pt>
                <c:pt idx="2406">
                  <c:v>41762</c:v>
                </c:pt>
                <c:pt idx="2407">
                  <c:v>41763</c:v>
                </c:pt>
                <c:pt idx="2408">
                  <c:v>41764</c:v>
                </c:pt>
                <c:pt idx="2409">
                  <c:v>41765</c:v>
                </c:pt>
                <c:pt idx="2410">
                  <c:v>41766</c:v>
                </c:pt>
                <c:pt idx="2411">
                  <c:v>41767</c:v>
                </c:pt>
                <c:pt idx="2412">
                  <c:v>41768</c:v>
                </c:pt>
                <c:pt idx="2413">
                  <c:v>41769</c:v>
                </c:pt>
                <c:pt idx="2414">
                  <c:v>41770</c:v>
                </c:pt>
                <c:pt idx="2415">
                  <c:v>41771</c:v>
                </c:pt>
                <c:pt idx="2416">
                  <c:v>41772</c:v>
                </c:pt>
                <c:pt idx="2417">
                  <c:v>41773</c:v>
                </c:pt>
                <c:pt idx="2418">
                  <c:v>41774</c:v>
                </c:pt>
                <c:pt idx="2419">
                  <c:v>41775</c:v>
                </c:pt>
                <c:pt idx="2420">
                  <c:v>41776</c:v>
                </c:pt>
                <c:pt idx="2421">
                  <c:v>41777</c:v>
                </c:pt>
                <c:pt idx="2422">
                  <c:v>41778</c:v>
                </c:pt>
                <c:pt idx="2423">
                  <c:v>41779</c:v>
                </c:pt>
                <c:pt idx="2424">
                  <c:v>41780</c:v>
                </c:pt>
                <c:pt idx="2425">
                  <c:v>41781</c:v>
                </c:pt>
                <c:pt idx="2426">
                  <c:v>41782</c:v>
                </c:pt>
                <c:pt idx="2427">
                  <c:v>41783</c:v>
                </c:pt>
                <c:pt idx="2428">
                  <c:v>41784</c:v>
                </c:pt>
                <c:pt idx="2429">
                  <c:v>41785</c:v>
                </c:pt>
                <c:pt idx="2430">
                  <c:v>41786</c:v>
                </c:pt>
                <c:pt idx="2431">
                  <c:v>41787</c:v>
                </c:pt>
                <c:pt idx="2432">
                  <c:v>41788</c:v>
                </c:pt>
                <c:pt idx="2433">
                  <c:v>41789</c:v>
                </c:pt>
                <c:pt idx="2434">
                  <c:v>41790</c:v>
                </c:pt>
                <c:pt idx="2435">
                  <c:v>41791</c:v>
                </c:pt>
                <c:pt idx="2436">
                  <c:v>41792</c:v>
                </c:pt>
                <c:pt idx="2437">
                  <c:v>41793</c:v>
                </c:pt>
                <c:pt idx="2438">
                  <c:v>41794</c:v>
                </c:pt>
                <c:pt idx="2439">
                  <c:v>41795</c:v>
                </c:pt>
                <c:pt idx="2440">
                  <c:v>41796</c:v>
                </c:pt>
                <c:pt idx="2441">
                  <c:v>41797</c:v>
                </c:pt>
                <c:pt idx="2442">
                  <c:v>41798</c:v>
                </c:pt>
                <c:pt idx="2443">
                  <c:v>41799</c:v>
                </c:pt>
                <c:pt idx="2444">
                  <c:v>41800</c:v>
                </c:pt>
                <c:pt idx="2445">
                  <c:v>41801</c:v>
                </c:pt>
                <c:pt idx="2446">
                  <c:v>41802</c:v>
                </c:pt>
                <c:pt idx="2447">
                  <c:v>41803</c:v>
                </c:pt>
                <c:pt idx="2448">
                  <c:v>41804</c:v>
                </c:pt>
                <c:pt idx="2449">
                  <c:v>41805</c:v>
                </c:pt>
                <c:pt idx="2450">
                  <c:v>41806</c:v>
                </c:pt>
                <c:pt idx="2451">
                  <c:v>41807</c:v>
                </c:pt>
                <c:pt idx="2452">
                  <c:v>41808</c:v>
                </c:pt>
                <c:pt idx="2453">
                  <c:v>41809</c:v>
                </c:pt>
                <c:pt idx="2454">
                  <c:v>41810</c:v>
                </c:pt>
                <c:pt idx="2455">
                  <c:v>41811</c:v>
                </c:pt>
                <c:pt idx="2456">
                  <c:v>41812</c:v>
                </c:pt>
                <c:pt idx="2457">
                  <c:v>41813</c:v>
                </c:pt>
                <c:pt idx="2458">
                  <c:v>41814</c:v>
                </c:pt>
                <c:pt idx="2459">
                  <c:v>41815</c:v>
                </c:pt>
                <c:pt idx="2460">
                  <c:v>41816</c:v>
                </c:pt>
                <c:pt idx="2461">
                  <c:v>41817</c:v>
                </c:pt>
                <c:pt idx="2462">
                  <c:v>41818</c:v>
                </c:pt>
                <c:pt idx="2463">
                  <c:v>41819</c:v>
                </c:pt>
                <c:pt idx="2464">
                  <c:v>41820</c:v>
                </c:pt>
                <c:pt idx="2465">
                  <c:v>41821</c:v>
                </c:pt>
                <c:pt idx="2466">
                  <c:v>41822</c:v>
                </c:pt>
                <c:pt idx="2467">
                  <c:v>41823</c:v>
                </c:pt>
                <c:pt idx="2468">
                  <c:v>41824</c:v>
                </c:pt>
                <c:pt idx="2469">
                  <c:v>41825</c:v>
                </c:pt>
                <c:pt idx="2470">
                  <c:v>41826</c:v>
                </c:pt>
                <c:pt idx="2471">
                  <c:v>41827</c:v>
                </c:pt>
                <c:pt idx="2472">
                  <c:v>41828</c:v>
                </c:pt>
                <c:pt idx="2473">
                  <c:v>41829</c:v>
                </c:pt>
                <c:pt idx="2474">
                  <c:v>41830</c:v>
                </c:pt>
                <c:pt idx="2475">
                  <c:v>41831</c:v>
                </c:pt>
                <c:pt idx="2476">
                  <c:v>41832</c:v>
                </c:pt>
                <c:pt idx="2477">
                  <c:v>41833</c:v>
                </c:pt>
                <c:pt idx="2478">
                  <c:v>41834</c:v>
                </c:pt>
                <c:pt idx="2479">
                  <c:v>41835</c:v>
                </c:pt>
                <c:pt idx="2480">
                  <c:v>41836</c:v>
                </c:pt>
                <c:pt idx="2481">
                  <c:v>41837</c:v>
                </c:pt>
                <c:pt idx="2482">
                  <c:v>41838</c:v>
                </c:pt>
                <c:pt idx="2483">
                  <c:v>41839</c:v>
                </c:pt>
                <c:pt idx="2484">
                  <c:v>41840</c:v>
                </c:pt>
                <c:pt idx="2485">
                  <c:v>41841</c:v>
                </c:pt>
                <c:pt idx="2486">
                  <c:v>41842</c:v>
                </c:pt>
                <c:pt idx="2487">
                  <c:v>41843</c:v>
                </c:pt>
                <c:pt idx="2488">
                  <c:v>41844</c:v>
                </c:pt>
                <c:pt idx="2489">
                  <c:v>41845</c:v>
                </c:pt>
                <c:pt idx="2490">
                  <c:v>41846</c:v>
                </c:pt>
                <c:pt idx="2491">
                  <c:v>41847</c:v>
                </c:pt>
                <c:pt idx="2492">
                  <c:v>41848</c:v>
                </c:pt>
                <c:pt idx="2493">
                  <c:v>41849</c:v>
                </c:pt>
                <c:pt idx="2494">
                  <c:v>41850</c:v>
                </c:pt>
                <c:pt idx="2495">
                  <c:v>41851</c:v>
                </c:pt>
                <c:pt idx="2496">
                  <c:v>41852</c:v>
                </c:pt>
                <c:pt idx="2497">
                  <c:v>41853</c:v>
                </c:pt>
                <c:pt idx="2498">
                  <c:v>41854</c:v>
                </c:pt>
                <c:pt idx="2499">
                  <c:v>41855</c:v>
                </c:pt>
                <c:pt idx="2500">
                  <c:v>41856</c:v>
                </c:pt>
                <c:pt idx="2501">
                  <c:v>41857</c:v>
                </c:pt>
                <c:pt idx="2502">
                  <c:v>41858</c:v>
                </c:pt>
                <c:pt idx="2503">
                  <c:v>41859</c:v>
                </c:pt>
                <c:pt idx="2504">
                  <c:v>41860</c:v>
                </c:pt>
                <c:pt idx="2505">
                  <c:v>41861</c:v>
                </c:pt>
                <c:pt idx="2506">
                  <c:v>41862</c:v>
                </c:pt>
                <c:pt idx="2507">
                  <c:v>41863</c:v>
                </c:pt>
                <c:pt idx="2508">
                  <c:v>41864</c:v>
                </c:pt>
                <c:pt idx="2509">
                  <c:v>41865</c:v>
                </c:pt>
                <c:pt idx="2510">
                  <c:v>41866</c:v>
                </c:pt>
                <c:pt idx="2511">
                  <c:v>41867</c:v>
                </c:pt>
                <c:pt idx="2512">
                  <c:v>41868</c:v>
                </c:pt>
                <c:pt idx="2513">
                  <c:v>41869</c:v>
                </c:pt>
                <c:pt idx="2514">
                  <c:v>41870</c:v>
                </c:pt>
                <c:pt idx="2515">
                  <c:v>41871</c:v>
                </c:pt>
                <c:pt idx="2516">
                  <c:v>41872</c:v>
                </c:pt>
                <c:pt idx="2517">
                  <c:v>41873</c:v>
                </c:pt>
                <c:pt idx="2518">
                  <c:v>41874</c:v>
                </c:pt>
                <c:pt idx="2519">
                  <c:v>41875</c:v>
                </c:pt>
                <c:pt idx="2520">
                  <c:v>41876</c:v>
                </c:pt>
                <c:pt idx="2521">
                  <c:v>41877</c:v>
                </c:pt>
                <c:pt idx="2522">
                  <c:v>41878</c:v>
                </c:pt>
                <c:pt idx="2523">
                  <c:v>41879</c:v>
                </c:pt>
                <c:pt idx="2524">
                  <c:v>41880</c:v>
                </c:pt>
                <c:pt idx="2525">
                  <c:v>41881</c:v>
                </c:pt>
                <c:pt idx="2526">
                  <c:v>41882</c:v>
                </c:pt>
                <c:pt idx="2527">
                  <c:v>41883</c:v>
                </c:pt>
                <c:pt idx="2528">
                  <c:v>41884</c:v>
                </c:pt>
                <c:pt idx="2529">
                  <c:v>41885</c:v>
                </c:pt>
                <c:pt idx="2530">
                  <c:v>41886</c:v>
                </c:pt>
                <c:pt idx="2531">
                  <c:v>41887</c:v>
                </c:pt>
                <c:pt idx="2532">
                  <c:v>41888</c:v>
                </c:pt>
                <c:pt idx="2533">
                  <c:v>41889</c:v>
                </c:pt>
                <c:pt idx="2534">
                  <c:v>41890</c:v>
                </c:pt>
                <c:pt idx="2535">
                  <c:v>41891</c:v>
                </c:pt>
                <c:pt idx="2536">
                  <c:v>41892</c:v>
                </c:pt>
                <c:pt idx="2537">
                  <c:v>41893</c:v>
                </c:pt>
                <c:pt idx="2538">
                  <c:v>41894</c:v>
                </c:pt>
                <c:pt idx="2539">
                  <c:v>41895</c:v>
                </c:pt>
                <c:pt idx="2540">
                  <c:v>41896</c:v>
                </c:pt>
                <c:pt idx="2541">
                  <c:v>41897</c:v>
                </c:pt>
                <c:pt idx="2542">
                  <c:v>41898</c:v>
                </c:pt>
                <c:pt idx="2543">
                  <c:v>41899</c:v>
                </c:pt>
                <c:pt idx="2544">
                  <c:v>41900</c:v>
                </c:pt>
                <c:pt idx="2545">
                  <c:v>41901</c:v>
                </c:pt>
                <c:pt idx="2546">
                  <c:v>41902</c:v>
                </c:pt>
                <c:pt idx="2547">
                  <c:v>41903</c:v>
                </c:pt>
                <c:pt idx="2548">
                  <c:v>41904</c:v>
                </c:pt>
                <c:pt idx="2549">
                  <c:v>41905</c:v>
                </c:pt>
                <c:pt idx="2550">
                  <c:v>41906</c:v>
                </c:pt>
                <c:pt idx="2551">
                  <c:v>41907</c:v>
                </c:pt>
                <c:pt idx="2552">
                  <c:v>41908</c:v>
                </c:pt>
                <c:pt idx="2553">
                  <c:v>41909</c:v>
                </c:pt>
                <c:pt idx="2554">
                  <c:v>41910</c:v>
                </c:pt>
                <c:pt idx="2555">
                  <c:v>41911</c:v>
                </c:pt>
                <c:pt idx="2556">
                  <c:v>41912</c:v>
                </c:pt>
                <c:pt idx="2557">
                  <c:v>41913</c:v>
                </c:pt>
                <c:pt idx="2558">
                  <c:v>41914</c:v>
                </c:pt>
                <c:pt idx="2559">
                  <c:v>41915</c:v>
                </c:pt>
                <c:pt idx="2560">
                  <c:v>41916</c:v>
                </c:pt>
                <c:pt idx="2561">
                  <c:v>41917</c:v>
                </c:pt>
                <c:pt idx="2562">
                  <c:v>41918</c:v>
                </c:pt>
                <c:pt idx="2563">
                  <c:v>41919</c:v>
                </c:pt>
                <c:pt idx="2564">
                  <c:v>41920</c:v>
                </c:pt>
                <c:pt idx="2565">
                  <c:v>41921</c:v>
                </c:pt>
                <c:pt idx="2566">
                  <c:v>41922</c:v>
                </c:pt>
                <c:pt idx="2567">
                  <c:v>41923</c:v>
                </c:pt>
                <c:pt idx="2568">
                  <c:v>41924</c:v>
                </c:pt>
                <c:pt idx="2569">
                  <c:v>41925</c:v>
                </c:pt>
                <c:pt idx="2570">
                  <c:v>41926</c:v>
                </c:pt>
                <c:pt idx="2571">
                  <c:v>41927</c:v>
                </c:pt>
                <c:pt idx="2572">
                  <c:v>41928</c:v>
                </c:pt>
                <c:pt idx="2573">
                  <c:v>41929</c:v>
                </c:pt>
                <c:pt idx="2574">
                  <c:v>41930</c:v>
                </c:pt>
                <c:pt idx="2575">
                  <c:v>41931</c:v>
                </c:pt>
                <c:pt idx="2576">
                  <c:v>41932</c:v>
                </c:pt>
                <c:pt idx="2577">
                  <c:v>41933</c:v>
                </c:pt>
                <c:pt idx="2578">
                  <c:v>41934</c:v>
                </c:pt>
                <c:pt idx="2579">
                  <c:v>41935</c:v>
                </c:pt>
                <c:pt idx="2580">
                  <c:v>41936</c:v>
                </c:pt>
                <c:pt idx="2581">
                  <c:v>41937</c:v>
                </c:pt>
                <c:pt idx="2582">
                  <c:v>41938</c:v>
                </c:pt>
                <c:pt idx="2583">
                  <c:v>41939</c:v>
                </c:pt>
                <c:pt idx="2584">
                  <c:v>41940</c:v>
                </c:pt>
                <c:pt idx="2585">
                  <c:v>41941</c:v>
                </c:pt>
                <c:pt idx="2586">
                  <c:v>41942</c:v>
                </c:pt>
                <c:pt idx="2587">
                  <c:v>41943</c:v>
                </c:pt>
                <c:pt idx="2588">
                  <c:v>41944</c:v>
                </c:pt>
                <c:pt idx="2589">
                  <c:v>41945</c:v>
                </c:pt>
                <c:pt idx="2590">
                  <c:v>41946</c:v>
                </c:pt>
                <c:pt idx="2591">
                  <c:v>41947</c:v>
                </c:pt>
                <c:pt idx="2592">
                  <c:v>41948</c:v>
                </c:pt>
                <c:pt idx="2593">
                  <c:v>41949</c:v>
                </c:pt>
                <c:pt idx="2594">
                  <c:v>41950</c:v>
                </c:pt>
                <c:pt idx="2595">
                  <c:v>41951</c:v>
                </c:pt>
                <c:pt idx="2596">
                  <c:v>41952</c:v>
                </c:pt>
                <c:pt idx="2597">
                  <c:v>41953</c:v>
                </c:pt>
                <c:pt idx="2598">
                  <c:v>41954</c:v>
                </c:pt>
                <c:pt idx="2599">
                  <c:v>41955</c:v>
                </c:pt>
                <c:pt idx="2600">
                  <c:v>41956</c:v>
                </c:pt>
                <c:pt idx="2601">
                  <c:v>41957</c:v>
                </c:pt>
                <c:pt idx="2602">
                  <c:v>41958</c:v>
                </c:pt>
                <c:pt idx="2603">
                  <c:v>41959</c:v>
                </c:pt>
                <c:pt idx="2604">
                  <c:v>41960</c:v>
                </c:pt>
                <c:pt idx="2605">
                  <c:v>41961</c:v>
                </c:pt>
                <c:pt idx="2606">
                  <c:v>41962</c:v>
                </c:pt>
                <c:pt idx="2607">
                  <c:v>41963</c:v>
                </c:pt>
                <c:pt idx="2608">
                  <c:v>41964</c:v>
                </c:pt>
                <c:pt idx="2609">
                  <c:v>41965</c:v>
                </c:pt>
                <c:pt idx="2610">
                  <c:v>41966</c:v>
                </c:pt>
                <c:pt idx="2611">
                  <c:v>41967</c:v>
                </c:pt>
                <c:pt idx="2612">
                  <c:v>41968</c:v>
                </c:pt>
                <c:pt idx="2613">
                  <c:v>41969</c:v>
                </c:pt>
                <c:pt idx="2614">
                  <c:v>41970</c:v>
                </c:pt>
                <c:pt idx="2615">
                  <c:v>41971</c:v>
                </c:pt>
                <c:pt idx="2616">
                  <c:v>41972</c:v>
                </c:pt>
                <c:pt idx="2617">
                  <c:v>41973</c:v>
                </c:pt>
                <c:pt idx="2618">
                  <c:v>41974</c:v>
                </c:pt>
                <c:pt idx="2619">
                  <c:v>41975</c:v>
                </c:pt>
                <c:pt idx="2620">
                  <c:v>41976</c:v>
                </c:pt>
                <c:pt idx="2621">
                  <c:v>41977</c:v>
                </c:pt>
                <c:pt idx="2622">
                  <c:v>41978</c:v>
                </c:pt>
                <c:pt idx="2623">
                  <c:v>41979</c:v>
                </c:pt>
                <c:pt idx="2624">
                  <c:v>41980</c:v>
                </c:pt>
                <c:pt idx="2625">
                  <c:v>41981</c:v>
                </c:pt>
                <c:pt idx="2626">
                  <c:v>41982</c:v>
                </c:pt>
                <c:pt idx="2627">
                  <c:v>41983</c:v>
                </c:pt>
                <c:pt idx="2628">
                  <c:v>41984</c:v>
                </c:pt>
                <c:pt idx="2629">
                  <c:v>41985</c:v>
                </c:pt>
                <c:pt idx="2630">
                  <c:v>41986</c:v>
                </c:pt>
                <c:pt idx="2631">
                  <c:v>41987</c:v>
                </c:pt>
                <c:pt idx="2632">
                  <c:v>41988</c:v>
                </c:pt>
                <c:pt idx="2633">
                  <c:v>41989</c:v>
                </c:pt>
                <c:pt idx="2634">
                  <c:v>41990</c:v>
                </c:pt>
                <c:pt idx="2635">
                  <c:v>41991</c:v>
                </c:pt>
                <c:pt idx="2636">
                  <c:v>41992</c:v>
                </c:pt>
                <c:pt idx="2637">
                  <c:v>41993</c:v>
                </c:pt>
                <c:pt idx="2638">
                  <c:v>41994</c:v>
                </c:pt>
                <c:pt idx="2639">
                  <c:v>41995</c:v>
                </c:pt>
                <c:pt idx="2640">
                  <c:v>41996</c:v>
                </c:pt>
                <c:pt idx="2641">
                  <c:v>41997</c:v>
                </c:pt>
                <c:pt idx="2642">
                  <c:v>41998</c:v>
                </c:pt>
                <c:pt idx="2643">
                  <c:v>41999</c:v>
                </c:pt>
                <c:pt idx="2644">
                  <c:v>42000</c:v>
                </c:pt>
                <c:pt idx="2645">
                  <c:v>42001</c:v>
                </c:pt>
                <c:pt idx="2646">
                  <c:v>42002</c:v>
                </c:pt>
                <c:pt idx="2647">
                  <c:v>42003</c:v>
                </c:pt>
                <c:pt idx="2648">
                  <c:v>42004</c:v>
                </c:pt>
                <c:pt idx="2649">
                  <c:v>42005</c:v>
                </c:pt>
                <c:pt idx="2650">
                  <c:v>42006</c:v>
                </c:pt>
                <c:pt idx="2651">
                  <c:v>42007</c:v>
                </c:pt>
                <c:pt idx="2652">
                  <c:v>42008</c:v>
                </c:pt>
                <c:pt idx="2653">
                  <c:v>42009</c:v>
                </c:pt>
                <c:pt idx="2654">
                  <c:v>42010</c:v>
                </c:pt>
                <c:pt idx="2655">
                  <c:v>42011</c:v>
                </c:pt>
                <c:pt idx="2656">
                  <c:v>42012</c:v>
                </c:pt>
                <c:pt idx="2657">
                  <c:v>42013</c:v>
                </c:pt>
                <c:pt idx="2658">
                  <c:v>42014</c:v>
                </c:pt>
                <c:pt idx="2659">
                  <c:v>42015</c:v>
                </c:pt>
                <c:pt idx="2660">
                  <c:v>42016</c:v>
                </c:pt>
                <c:pt idx="2661">
                  <c:v>42017</c:v>
                </c:pt>
                <c:pt idx="2662">
                  <c:v>42018</c:v>
                </c:pt>
                <c:pt idx="2663">
                  <c:v>42019</c:v>
                </c:pt>
                <c:pt idx="2664">
                  <c:v>42020</c:v>
                </c:pt>
                <c:pt idx="2665">
                  <c:v>42021</c:v>
                </c:pt>
                <c:pt idx="2666">
                  <c:v>42022</c:v>
                </c:pt>
                <c:pt idx="2667">
                  <c:v>42023</c:v>
                </c:pt>
                <c:pt idx="2668">
                  <c:v>42024</c:v>
                </c:pt>
                <c:pt idx="2669">
                  <c:v>42025</c:v>
                </c:pt>
                <c:pt idx="2670">
                  <c:v>42026</c:v>
                </c:pt>
                <c:pt idx="2671">
                  <c:v>42027</c:v>
                </c:pt>
                <c:pt idx="2672">
                  <c:v>42028</c:v>
                </c:pt>
                <c:pt idx="2673">
                  <c:v>42029</c:v>
                </c:pt>
                <c:pt idx="2674">
                  <c:v>42030</c:v>
                </c:pt>
                <c:pt idx="2675">
                  <c:v>42031</c:v>
                </c:pt>
                <c:pt idx="2676">
                  <c:v>42032</c:v>
                </c:pt>
                <c:pt idx="2677">
                  <c:v>42033</c:v>
                </c:pt>
                <c:pt idx="2678">
                  <c:v>42034</c:v>
                </c:pt>
                <c:pt idx="2679">
                  <c:v>42035</c:v>
                </c:pt>
                <c:pt idx="2680">
                  <c:v>42036</c:v>
                </c:pt>
                <c:pt idx="2681">
                  <c:v>42037</c:v>
                </c:pt>
                <c:pt idx="2682">
                  <c:v>42038</c:v>
                </c:pt>
                <c:pt idx="2683">
                  <c:v>42039</c:v>
                </c:pt>
                <c:pt idx="2684">
                  <c:v>42040</c:v>
                </c:pt>
                <c:pt idx="2685">
                  <c:v>42041</c:v>
                </c:pt>
                <c:pt idx="2686">
                  <c:v>42042</c:v>
                </c:pt>
                <c:pt idx="2687">
                  <c:v>42043</c:v>
                </c:pt>
                <c:pt idx="2688">
                  <c:v>42044</c:v>
                </c:pt>
                <c:pt idx="2689">
                  <c:v>42045</c:v>
                </c:pt>
                <c:pt idx="2690">
                  <c:v>42046</c:v>
                </c:pt>
                <c:pt idx="2691">
                  <c:v>42047</c:v>
                </c:pt>
                <c:pt idx="2692">
                  <c:v>42048</c:v>
                </c:pt>
                <c:pt idx="2693">
                  <c:v>42049</c:v>
                </c:pt>
                <c:pt idx="2694">
                  <c:v>42050</c:v>
                </c:pt>
                <c:pt idx="2695">
                  <c:v>42051</c:v>
                </c:pt>
                <c:pt idx="2696">
                  <c:v>42052</c:v>
                </c:pt>
                <c:pt idx="2697">
                  <c:v>42053</c:v>
                </c:pt>
                <c:pt idx="2698">
                  <c:v>42054</c:v>
                </c:pt>
                <c:pt idx="2699">
                  <c:v>42055</c:v>
                </c:pt>
                <c:pt idx="2700">
                  <c:v>42056</c:v>
                </c:pt>
                <c:pt idx="2701">
                  <c:v>42057</c:v>
                </c:pt>
                <c:pt idx="2702">
                  <c:v>42058</c:v>
                </c:pt>
                <c:pt idx="2703">
                  <c:v>42059</c:v>
                </c:pt>
                <c:pt idx="2704">
                  <c:v>42060</c:v>
                </c:pt>
                <c:pt idx="2705">
                  <c:v>42061</c:v>
                </c:pt>
                <c:pt idx="2706">
                  <c:v>42062</c:v>
                </c:pt>
                <c:pt idx="2707">
                  <c:v>42063</c:v>
                </c:pt>
                <c:pt idx="2708">
                  <c:v>42064</c:v>
                </c:pt>
                <c:pt idx="2709">
                  <c:v>42065</c:v>
                </c:pt>
                <c:pt idx="2710">
                  <c:v>42066</c:v>
                </c:pt>
                <c:pt idx="2711">
                  <c:v>42067</c:v>
                </c:pt>
                <c:pt idx="2712">
                  <c:v>42068</c:v>
                </c:pt>
                <c:pt idx="2713">
                  <c:v>42069</c:v>
                </c:pt>
                <c:pt idx="2714">
                  <c:v>42070</c:v>
                </c:pt>
                <c:pt idx="2715">
                  <c:v>42071</c:v>
                </c:pt>
                <c:pt idx="2716">
                  <c:v>42072</c:v>
                </c:pt>
                <c:pt idx="2717">
                  <c:v>42073</c:v>
                </c:pt>
                <c:pt idx="2718">
                  <c:v>42074</c:v>
                </c:pt>
                <c:pt idx="2719">
                  <c:v>42075</c:v>
                </c:pt>
                <c:pt idx="2720">
                  <c:v>42076</c:v>
                </c:pt>
                <c:pt idx="2721">
                  <c:v>42077</c:v>
                </c:pt>
                <c:pt idx="2722">
                  <c:v>42078</c:v>
                </c:pt>
                <c:pt idx="2723">
                  <c:v>42079</c:v>
                </c:pt>
                <c:pt idx="2724">
                  <c:v>42080</c:v>
                </c:pt>
                <c:pt idx="2725">
                  <c:v>42081</c:v>
                </c:pt>
                <c:pt idx="2726">
                  <c:v>42082</c:v>
                </c:pt>
                <c:pt idx="2727">
                  <c:v>42083</c:v>
                </c:pt>
                <c:pt idx="2728">
                  <c:v>42084</c:v>
                </c:pt>
                <c:pt idx="2729">
                  <c:v>42085</c:v>
                </c:pt>
                <c:pt idx="2730">
                  <c:v>42086</c:v>
                </c:pt>
                <c:pt idx="2731">
                  <c:v>42087</c:v>
                </c:pt>
                <c:pt idx="2732">
                  <c:v>42088</c:v>
                </c:pt>
                <c:pt idx="2733">
                  <c:v>42089</c:v>
                </c:pt>
                <c:pt idx="2734">
                  <c:v>42090</c:v>
                </c:pt>
                <c:pt idx="2735">
                  <c:v>42091</c:v>
                </c:pt>
                <c:pt idx="2736">
                  <c:v>42092</c:v>
                </c:pt>
                <c:pt idx="2737">
                  <c:v>42093</c:v>
                </c:pt>
                <c:pt idx="2738">
                  <c:v>42094</c:v>
                </c:pt>
                <c:pt idx="2739">
                  <c:v>42095</c:v>
                </c:pt>
                <c:pt idx="2740">
                  <c:v>42096</c:v>
                </c:pt>
                <c:pt idx="2741">
                  <c:v>42097</c:v>
                </c:pt>
                <c:pt idx="2742">
                  <c:v>42098</c:v>
                </c:pt>
                <c:pt idx="2743">
                  <c:v>42099</c:v>
                </c:pt>
                <c:pt idx="2744">
                  <c:v>42100</c:v>
                </c:pt>
                <c:pt idx="2745">
                  <c:v>42101</c:v>
                </c:pt>
                <c:pt idx="2746">
                  <c:v>42102</c:v>
                </c:pt>
                <c:pt idx="2747">
                  <c:v>42103</c:v>
                </c:pt>
                <c:pt idx="2748">
                  <c:v>42104</c:v>
                </c:pt>
                <c:pt idx="2749">
                  <c:v>42105</c:v>
                </c:pt>
                <c:pt idx="2750">
                  <c:v>42106</c:v>
                </c:pt>
                <c:pt idx="2751">
                  <c:v>42107</c:v>
                </c:pt>
                <c:pt idx="2752">
                  <c:v>42108</c:v>
                </c:pt>
                <c:pt idx="2753">
                  <c:v>42109</c:v>
                </c:pt>
                <c:pt idx="2754">
                  <c:v>42110</c:v>
                </c:pt>
                <c:pt idx="2755">
                  <c:v>42111</c:v>
                </c:pt>
                <c:pt idx="2756">
                  <c:v>42112</c:v>
                </c:pt>
                <c:pt idx="2757">
                  <c:v>42113</c:v>
                </c:pt>
                <c:pt idx="2758">
                  <c:v>42114</c:v>
                </c:pt>
                <c:pt idx="2759">
                  <c:v>42115</c:v>
                </c:pt>
                <c:pt idx="2760">
                  <c:v>42116</c:v>
                </c:pt>
                <c:pt idx="2761">
                  <c:v>42117</c:v>
                </c:pt>
                <c:pt idx="2762">
                  <c:v>42118</c:v>
                </c:pt>
                <c:pt idx="2763">
                  <c:v>42119</c:v>
                </c:pt>
                <c:pt idx="2764">
                  <c:v>42120</c:v>
                </c:pt>
                <c:pt idx="2765">
                  <c:v>42121</c:v>
                </c:pt>
                <c:pt idx="2766">
                  <c:v>42122</c:v>
                </c:pt>
                <c:pt idx="2767">
                  <c:v>42123</c:v>
                </c:pt>
                <c:pt idx="2768">
                  <c:v>42124</c:v>
                </c:pt>
                <c:pt idx="2769">
                  <c:v>42125</c:v>
                </c:pt>
                <c:pt idx="2770">
                  <c:v>42126</c:v>
                </c:pt>
                <c:pt idx="2771">
                  <c:v>42127</c:v>
                </c:pt>
                <c:pt idx="2772">
                  <c:v>42128</c:v>
                </c:pt>
                <c:pt idx="2773">
                  <c:v>42129</c:v>
                </c:pt>
                <c:pt idx="2774">
                  <c:v>42130</c:v>
                </c:pt>
                <c:pt idx="2775">
                  <c:v>42131</c:v>
                </c:pt>
                <c:pt idx="2776">
                  <c:v>42132</c:v>
                </c:pt>
                <c:pt idx="2777">
                  <c:v>42133</c:v>
                </c:pt>
                <c:pt idx="2778">
                  <c:v>42134</c:v>
                </c:pt>
                <c:pt idx="2779">
                  <c:v>42135</c:v>
                </c:pt>
                <c:pt idx="2780">
                  <c:v>42136</c:v>
                </c:pt>
                <c:pt idx="2781">
                  <c:v>42137</c:v>
                </c:pt>
                <c:pt idx="2782">
                  <c:v>42138</c:v>
                </c:pt>
                <c:pt idx="2783">
                  <c:v>42139</c:v>
                </c:pt>
                <c:pt idx="2784">
                  <c:v>42140</c:v>
                </c:pt>
                <c:pt idx="2785">
                  <c:v>42141</c:v>
                </c:pt>
                <c:pt idx="2786">
                  <c:v>42142</c:v>
                </c:pt>
                <c:pt idx="2787">
                  <c:v>42143</c:v>
                </c:pt>
                <c:pt idx="2788">
                  <c:v>42144</c:v>
                </c:pt>
                <c:pt idx="2789">
                  <c:v>42145</c:v>
                </c:pt>
                <c:pt idx="2790">
                  <c:v>42146</c:v>
                </c:pt>
                <c:pt idx="2791">
                  <c:v>42147</c:v>
                </c:pt>
                <c:pt idx="2792">
                  <c:v>42148</c:v>
                </c:pt>
                <c:pt idx="2793">
                  <c:v>42149</c:v>
                </c:pt>
                <c:pt idx="2794">
                  <c:v>42150</c:v>
                </c:pt>
                <c:pt idx="2795">
                  <c:v>42151</c:v>
                </c:pt>
                <c:pt idx="2796">
                  <c:v>42152</c:v>
                </c:pt>
                <c:pt idx="2797">
                  <c:v>42153</c:v>
                </c:pt>
                <c:pt idx="2798">
                  <c:v>42154</c:v>
                </c:pt>
                <c:pt idx="2799">
                  <c:v>42155</c:v>
                </c:pt>
                <c:pt idx="2800">
                  <c:v>42156</c:v>
                </c:pt>
                <c:pt idx="2801">
                  <c:v>42157</c:v>
                </c:pt>
                <c:pt idx="2802">
                  <c:v>42158</c:v>
                </c:pt>
                <c:pt idx="2803">
                  <c:v>42159</c:v>
                </c:pt>
                <c:pt idx="2804">
                  <c:v>42160</c:v>
                </c:pt>
                <c:pt idx="2805">
                  <c:v>42161</c:v>
                </c:pt>
                <c:pt idx="2806">
                  <c:v>42162</c:v>
                </c:pt>
                <c:pt idx="2807">
                  <c:v>42163</c:v>
                </c:pt>
                <c:pt idx="2808">
                  <c:v>42164</c:v>
                </c:pt>
                <c:pt idx="2809">
                  <c:v>42165</c:v>
                </c:pt>
                <c:pt idx="2810">
                  <c:v>42166</c:v>
                </c:pt>
                <c:pt idx="2811">
                  <c:v>42167</c:v>
                </c:pt>
                <c:pt idx="2812">
                  <c:v>42168</c:v>
                </c:pt>
                <c:pt idx="2813">
                  <c:v>42169</c:v>
                </c:pt>
                <c:pt idx="2814">
                  <c:v>42170</c:v>
                </c:pt>
                <c:pt idx="2815">
                  <c:v>42171</c:v>
                </c:pt>
                <c:pt idx="2816">
                  <c:v>42172</c:v>
                </c:pt>
                <c:pt idx="2817">
                  <c:v>42173</c:v>
                </c:pt>
                <c:pt idx="2818">
                  <c:v>42174</c:v>
                </c:pt>
                <c:pt idx="2819">
                  <c:v>42175</c:v>
                </c:pt>
                <c:pt idx="2820">
                  <c:v>42176</c:v>
                </c:pt>
                <c:pt idx="2821">
                  <c:v>42177</c:v>
                </c:pt>
                <c:pt idx="2822">
                  <c:v>42178</c:v>
                </c:pt>
                <c:pt idx="2823">
                  <c:v>42179</c:v>
                </c:pt>
                <c:pt idx="2824">
                  <c:v>42180</c:v>
                </c:pt>
                <c:pt idx="2825">
                  <c:v>42181</c:v>
                </c:pt>
                <c:pt idx="2826">
                  <c:v>42182</c:v>
                </c:pt>
                <c:pt idx="2827">
                  <c:v>42183</c:v>
                </c:pt>
                <c:pt idx="2828">
                  <c:v>42184</c:v>
                </c:pt>
                <c:pt idx="2829">
                  <c:v>42185</c:v>
                </c:pt>
                <c:pt idx="2830">
                  <c:v>42186</c:v>
                </c:pt>
                <c:pt idx="2831">
                  <c:v>42187</c:v>
                </c:pt>
                <c:pt idx="2832">
                  <c:v>42188</c:v>
                </c:pt>
                <c:pt idx="2833">
                  <c:v>42189</c:v>
                </c:pt>
                <c:pt idx="2834">
                  <c:v>42190</c:v>
                </c:pt>
                <c:pt idx="2835">
                  <c:v>42191</c:v>
                </c:pt>
                <c:pt idx="2836">
                  <c:v>42192</c:v>
                </c:pt>
                <c:pt idx="2837">
                  <c:v>42193</c:v>
                </c:pt>
                <c:pt idx="2838">
                  <c:v>42194</c:v>
                </c:pt>
                <c:pt idx="2839">
                  <c:v>42195</c:v>
                </c:pt>
                <c:pt idx="2840">
                  <c:v>42196</c:v>
                </c:pt>
                <c:pt idx="2841">
                  <c:v>42197</c:v>
                </c:pt>
                <c:pt idx="2842">
                  <c:v>42198</c:v>
                </c:pt>
                <c:pt idx="2843">
                  <c:v>42199</c:v>
                </c:pt>
                <c:pt idx="2844">
                  <c:v>42200</c:v>
                </c:pt>
                <c:pt idx="2845">
                  <c:v>42201</c:v>
                </c:pt>
                <c:pt idx="2846">
                  <c:v>42202</c:v>
                </c:pt>
                <c:pt idx="2847">
                  <c:v>42203</c:v>
                </c:pt>
                <c:pt idx="2848">
                  <c:v>42204</c:v>
                </c:pt>
                <c:pt idx="2849">
                  <c:v>42205</c:v>
                </c:pt>
                <c:pt idx="2850">
                  <c:v>42206</c:v>
                </c:pt>
                <c:pt idx="2851">
                  <c:v>42207</c:v>
                </c:pt>
                <c:pt idx="2852">
                  <c:v>42208</c:v>
                </c:pt>
                <c:pt idx="2853">
                  <c:v>42209</c:v>
                </c:pt>
                <c:pt idx="2854">
                  <c:v>42210</c:v>
                </c:pt>
                <c:pt idx="2855">
                  <c:v>42211</c:v>
                </c:pt>
                <c:pt idx="2856">
                  <c:v>42212</c:v>
                </c:pt>
                <c:pt idx="2857">
                  <c:v>42213</c:v>
                </c:pt>
                <c:pt idx="2858">
                  <c:v>42214</c:v>
                </c:pt>
                <c:pt idx="2859">
                  <c:v>42215</c:v>
                </c:pt>
                <c:pt idx="2860">
                  <c:v>42216</c:v>
                </c:pt>
                <c:pt idx="2861">
                  <c:v>42217</c:v>
                </c:pt>
                <c:pt idx="2862">
                  <c:v>42218</c:v>
                </c:pt>
                <c:pt idx="2863">
                  <c:v>42219</c:v>
                </c:pt>
                <c:pt idx="2864">
                  <c:v>42220</c:v>
                </c:pt>
                <c:pt idx="2865">
                  <c:v>42221</c:v>
                </c:pt>
                <c:pt idx="2866">
                  <c:v>42222</c:v>
                </c:pt>
                <c:pt idx="2867">
                  <c:v>42223</c:v>
                </c:pt>
                <c:pt idx="2868">
                  <c:v>42224</c:v>
                </c:pt>
                <c:pt idx="2869">
                  <c:v>42225</c:v>
                </c:pt>
                <c:pt idx="2870">
                  <c:v>42226</c:v>
                </c:pt>
                <c:pt idx="2871">
                  <c:v>42227</c:v>
                </c:pt>
                <c:pt idx="2872">
                  <c:v>42228</c:v>
                </c:pt>
                <c:pt idx="2873">
                  <c:v>42229</c:v>
                </c:pt>
                <c:pt idx="2874">
                  <c:v>42230</c:v>
                </c:pt>
                <c:pt idx="2875">
                  <c:v>42231</c:v>
                </c:pt>
                <c:pt idx="2876">
                  <c:v>42232</c:v>
                </c:pt>
                <c:pt idx="2877">
                  <c:v>42233</c:v>
                </c:pt>
                <c:pt idx="2878">
                  <c:v>42234</c:v>
                </c:pt>
                <c:pt idx="2879">
                  <c:v>42235</c:v>
                </c:pt>
                <c:pt idx="2880">
                  <c:v>42236</c:v>
                </c:pt>
                <c:pt idx="2881">
                  <c:v>42237</c:v>
                </c:pt>
                <c:pt idx="2882">
                  <c:v>42238</c:v>
                </c:pt>
                <c:pt idx="2883">
                  <c:v>42239</c:v>
                </c:pt>
                <c:pt idx="2884">
                  <c:v>42240</c:v>
                </c:pt>
                <c:pt idx="2885">
                  <c:v>42241</c:v>
                </c:pt>
                <c:pt idx="2886">
                  <c:v>42242</c:v>
                </c:pt>
                <c:pt idx="2887">
                  <c:v>42243</c:v>
                </c:pt>
                <c:pt idx="2888">
                  <c:v>42244</c:v>
                </c:pt>
                <c:pt idx="2889">
                  <c:v>42245</c:v>
                </c:pt>
                <c:pt idx="2890">
                  <c:v>42246</c:v>
                </c:pt>
                <c:pt idx="2891">
                  <c:v>42247</c:v>
                </c:pt>
                <c:pt idx="2892">
                  <c:v>42248</c:v>
                </c:pt>
                <c:pt idx="2893">
                  <c:v>42249</c:v>
                </c:pt>
                <c:pt idx="2894">
                  <c:v>42250</c:v>
                </c:pt>
                <c:pt idx="2895">
                  <c:v>42251</c:v>
                </c:pt>
                <c:pt idx="2896">
                  <c:v>42252</c:v>
                </c:pt>
                <c:pt idx="2897">
                  <c:v>42253</c:v>
                </c:pt>
                <c:pt idx="2898">
                  <c:v>42254</c:v>
                </c:pt>
                <c:pt idx="2899">
                  <c:v>42255</c:v>
                </c:pt>
                <c:pt idx="2900">
                  <c:v>42256</c:v>
                </c:pt>
                <c:pt idx="2901">
                  <c:v>42257</c:v>
                </c:pt>
                <c:pt idx="2902">
                  <c:v>42258</c:v>
                </c:pt>
                <c:pt idx="2903">
                  <c:v>42259</c:v>
                </c:pt>
                <c:pt idx="2904">
                  <c:v>42260</c:v>
                </c:pt>
                <c:pt idx="2905">
                  <c:v>42261</c:v>
                </c:pt>
                <c:pt idx="2906">
                  <c:v>42262</c:v>
                </c:pt>
                <c:pt idx="2907">
                  <c:v>42263</c:v>
                </c:pt>
                <c:pt idx="2908">
                  <c:v>42264</c:v>
                </c:pt>
                <c:pt idx="2909">
                  <c:v>42265</c:v>
                </c:pt>
                <c:pt idx="2910">
                  <c:v>42266</c:v>
                </c:pt>
                <c:pt idx="2911">
                  <c:v>42267</c:v>
                </c:pt>
                <c:pt idx="2912">
                  <c:v>42268</c:v>
                </c:pt>
                <c:pt idx="2913">
                  <c:v>42269</c:v>
                </c:pt>
                <c:pt idx="2914">
                  <c:v>42270</c:v>
                </c:pt>
                <c:pt idx="2915">
                  <c:v>42271</c:v>
                </c:pt>
                <c:pt idx="2916">
                  <c:v>42272</c:v>
                </c:pt>
                <c:pt idx="2917">
                  <c:v>42273</c:v>
                </c:pt>
                <c:pt idx="2918">
                  <c:v>42274</c:v>
                </c:pt>
                <c:pt idx="2919">
                  <c:v>42275</c:v>
                </c:pt>
                <c:pt idx="2920">
                  <c:v>42276</c:v>
                </c:pt>
                <c:pt idx="2921">
                  <c:v>42277</c:v>
                </c:pt>
                <c:pt idx="2922">
                  <c:v>42278</c:v>
                </c:pt>
                <c:pt idx="2923">
                  <c:v>42279</c:v>
                </c:pt>
                <c:pt idx="2924">
                  <c:v>42280</c:v>
                </c:pt>
                <c:pt idx="2925">
                  <c:v>42281</c:v>
                </c:pt>
                <c:pt idx="2926">
                  <c:v>42282</c:v>
                </c:pt>
                <c:pt idx="2927">
                  <c:v>42283</c:v>
                </c:pt>
                <c:pt idx="2928">
                  <c:v>42284</c:v>
                </c:pt>
                <c:pt idx="2929">
                  <c:v>42285</c:v>
                </c:pt>
                <c:pt idx="2930">
                  <c:v>42286</c:v>
                </c:pt>
                <c:pt idx="2931">
                  <c:v>42287</c:v>
                </c:pt>
                <c:pt idx="2932">
                  <c:v>42288</c:v>
                </c:pt>
                <c:pt idx="2933">
                  <c:v>42289</c:v>
                </c:pt>
                <c:pt idx="2934">
                  <c:v>42290</c:v>
                </c:pt>
                <c:pt idx="2935">
                  <c:v>42291</c:v>
                </c:pt>
                <c:pt idx="2936">
                  <c:v>42292</c:v>
                </c:pt>
                <c:pt idx="2937">
                  <c:v>42293</c:v>
                </c:pt>
                <c:pt idx="2938">
                  <c:v>42294</c:v>
                </c:pt>
                <c:pt idx="2939">
                  <c:v>42295</c:v>
                </c:pt>
                <c:pt idx="2940">
                  <c:v>42296</c:v>
                </c:pt>
                <c:pt idx="2941">
                  <c:v>42297</c:v>
                </c:pt>
                <c:pt idx="2942">
                  <c:v>42298</c:v>
                </c:pt>
                <c:pt idx="2943">
                  <c:v>42299</c:v>
                </c:pt>
                <c:pt idx="2944">
                  <c:v>42300</c:v>
                </c:pt>
                <c:pt idx="2945">
                  <c:v>42301</c:v>
                </c:pt>
                <c:pt idx="2946">
                  <c:v>42302</c:v>
                </c:pt>
                <c:pt idx="2947">
                  <c:v>42303</c:v>
                </c:pt>
                <c:pt idx="2948">
                  <c:v>42304</c:v>
                </c:pt>
                <c:pt idx="2949">
                  <c:v>42305</c:v>
                </c:pt>
                <c:pt idx="2950">
                  <c:v>42306</c:v>
                </c:pt>
                <c:pt idx="2951">
                  <c:v>42307</c:v>
                </c:pt>
                <c:pt idx="2952">
                  <c:v>42308</c:v>
                </c:pt>
                <c:pt idx="2953">
                  <c:v>42309</c:v>
                </c:pt>
                <c:pt idx="2954">
                  <c:v>42310</c:v>
                </c:pt>
                <c:pt idx="2955">
                  <c:v>42311</c:v>
                </c:pt>
                <c:pt idx="2956">
                  <c:v>42312</c:v>
                </c:pt>
                <c:pt idx="2957">
                  <c:v>42313</c:v>
                </c:pt>
                <c:pt idx="2958">
                  <c:v>42314</c:v>
                </c:pt>
                <c:pt idx="2959">
                  <c:v>42315</c:v>
                </c:pt>
                <c:pt idx="2960">
                  <c:v>42316</c:v>
                </c:pt>
                <c:pt idx="2961">
                  <c:v>42317</c:v>
                </c:pt>
                <c:pt idx="2962">
                  <c:v>42318</c:v>
                </c:pt>
                <c:pt idx="2963">
                  <c:v>42319</c:v>
                </c:pt>
                <c:pt idx="2964">
                  <c:v>42320</c:v>
                </c:pt>
                <c:pt idx="2965">
                  <c:v>42321</c:v>
                </c:pt>
                <c:pt idx="2966">
                  <c:v>42322</c:v>
                </c:pt>
                <c:pt idx="2967">
                  <c:v>42323</c:v>
                </c:pt>
                <c:pt idx="2968">
                  <c:v>42324</c:v>
                </c:pt>
                <c:pt idx="2969">
                  <c:v>42325</c:v>
                </c:pt>
                <c:pt idx="2970">
                  <c:v>42326</c:v>
                </c:pt>
                <c:pt idx="2971">
                  <c:v>42327</c:v>
                </c:pt>
                <c:pt idx="2972">
                  <c:v>42328</c:v>
                </c:pt>
                <c:pt idx="2973">
                  <c:v>42329</c:v>
                </c:pt>
                <c:pt idx="2974">
                  <c:v>42330</c:v>
                </c:pt>
                <c:pt idx="2975">
                  <c:v>42331</c:v>
                </c:pt>
                <c:pt idx="2976">
                  <c:v>42332</c:v>
                </c:pt>
                <c:pt idx="2977">
                  <c:v>42333</c:v>
                </c:pt>
                <c:pt idx="2978">
                  <c:v>42334</c:v>
                </c:pt>
                <c:pt idx="2979">
                  <c:v>42335</c:v>
                </c:pt>
                <c:pt idx="2980">
                  <c:v>42336</c:v>
                </c:pt>
                <c:pt idx="2981">
                  <c:v>42337</c:v>
                </c:pt>
                <c:pt idx="2982">
                  <c:v>42338</c:v>
                </c:pt>
                <c:pt idx="2983">
                  <c:v>42339</c:v>
                </c:pt>
                <c:pt idx="2984">
                  <c:v>42340</c:v>
                </c:pt>
                <c:pt idx="2985">
                  <c:v>42341</c:v>
                </c:pt>
                <c:pt idx="2986">
                  <c:v>42342</c:v>
                </c:pt>
                <c:pt idx="2987">
                  <c:v>42343</c:v>
                </c:pt>
                <c:pt idx="2988">
                  <c:v>42344</c:v>
                </c:pt>
                <c:pt idx="2989">
                  <c:v>42345</c:v>
                </c:pt>
                <c:pt idx="2990">
                  <c:v>42346</c:v>
                </c:pt>
                <c:pt idx="2991">
                  <c:v>42347</c:v>
                </c:pt>
                <c:pt idx="2992">
                  <c:v>42348</c:v>
                </c:pt>
                <c:pt idx="2993">
                  <c:v>42349</c:v>
                </c:pt>
                <c:pt idx="2994">
                  <c:v>42350</c:v>
                </c:pt>
                <c:pt idx="2995">
                  <c:v>42351</c:v>
                </c:pt>
                <c:pt idx="2996">
                  <c:v>42352</c:v>
                </c:pt>
                <c:pt idx="2997">
                  <c:v>42353</c:v>
                </c:pt>
                <c:pt idx="2998">
                  <c:v>42354</c:v>
                </c:pt>
                <c:pt idx="2999">
                  <c:v>42355</c:v>
                </c:pt>
                <c:pt idx="3000">
                  <c:v>42356</c:v>
                </c:pt>
                <c:pt idx="3001">
                  <c:v>42357</c:v>
                </c:pt>
                <c:pt idx="3002">
                  <c:v>42358</c:v>
                </c:pt>
                <c:pt idx="3003">
                  <c:v>42359</c:v>
                </c:pt>
                <c:pt idx="3004">
                  <c:v>42360</c:v>
                </c:pt>
                <c:pt idx="3005">
                  <c:v>42361</c:v>
                </c:pt>
                <c:pt idx="3006">
                  <c:v>42362</c:v>
                </c:pt>
                <c:pt idx="3007">
                  <c:v>42363</c:v>
                </c:pt>
                <c:pt idx="3008">
                  <c:v>42364</c:v>
                </c:pt>
                <c:pt idx="3009">
                  <c:v>42365</c:v>
                </c:pt>
                <c:pt idx="3010">
                  <c:v>42366</c:v>
                </c:pt>
                <c:pt idx="3011">
                  <c:v>42367</c:v>
                </c:pt>
                <c:pt idx="3012">
                  <c:v>42368</c:v>
                </c:pt>
                <c:pt idx="3013">
                  <c:v>42369</c:v>
                </c:pt>
                <c:pt idx="3014">
                  <c:v>42370</c:v>
                </c:pt>
                <c:pt idx="3015">
                  <c:v>42371</c:v>
                </c:pt>
                <c:pt idx="3016">
                  <c:v>42372</c:v>
                </c:pt>
                <c:pt idx="3017">
                  <c:v>42373</c:v>
                </c:pt>
                <c:pt idx="3018">
                  <c:v>42374</c:v>
                </c:pt>
                <c:pt idx="3019">
                  <c:v>42375</c:v>
                </c:pt>
                <c:pt idx="3020">
                  <c:v>42376</c:v>
                </c:pt>
                <c:pt idx="3021">
                  <c:v>42377</c:v>
                </c:pt>
                <c:pt idx="3022">
                  <c:v>42378</c:v>
                </c:pt>
                <c:pt idx="3023">
                  <c:v>42379</c:v>
                </c:pt>
                <c:pt idx="3024">
                  <c:v>42380</c:v>
                </c:pt>
                <c:pt idx="3025">
                  <c:v>42381</c:v>
                </c:pt>
                <c:pt idx="3026">
                  <c:v>42382</c:v>
                </c:pt>
                <c:pt idx="3027">
                  <c:v>42383</c:v>
                </c:pt>
                <c:pt idx="3028">
                  <c:v>42384</c:v>
                </c:pt>
                <c:pt idx="3029">
                  <c:v>42385</c:v>
                </c:pt>
                <c:pt idx="3030">
                  <c:v>42386</c:v>
                </c:pt>
                <c:pt idx="3031">
                  <c:v>42387</c:v>
                </c:pt>
                <c:pt idx="3032">
                  <c:v>42388</c:v>
                </c:pt>
                <c:pt idx="3033">
                  <c:v>42389</c:v>
                </c:pt>
                <c:pt idx="3034">
                  <c:v>42390</c:v>
                </c:pt>
                <c:pt idx="3035">
                  <c:v>42391</c:v>
                </c:pt>
                <c:pt idx="3036">
                  <c:v>42392</c:v>
                </c:pt>
                <c:pt idx="3037">
                  <c:v>42393</c:v>
                </c:pt>
                <c:pt idx="3038">
                  <c:v>42394</c:v>
                </c:pt>
                <c:pt idx="3039">
                  <c:v>42395</c:v>
                </c:pt>
                <c:pt idx="3040">
                  <c:v>42396</c:v>
                </c:pt>
                <c:pt idx="3041">
                  <c:v>42397</c:v>
                </c:pt>
                <c:pt idx="3042">
                  <c:v>42398</c:v>
                </c:pt>
                <c:pt idx="3043">
                  <c:v>42399</c:v>
                </c:pt>
                <c:pt idx="3044">
                  <c:v>42400</c:v>
                </c:pt>
                <c:pt idx="3045">
                  <c:v>42401</c:v>
                </c:pt>
                <c:pt idx="3046">
                  <c:v>42402</c:v>
                </c:pt>
                <c:pt idx="3047">
                  <c:v>42403</c:v>
                </c:pt>
                <c:pt idx="3048">
                  <c:v>42404</c:v>
                </c:pt>
                <c:pt idx="3049">
                  <c:v>42405</c:v>
                </c:pt>
                <c:pt idx="3050">
                  <c:v>42406</c:v>
                </c:pt>
                <c:pt idx="3051">
                  <c:v>42407</c:v>
                </c:pt>
                <c:pt idx="3052">
                  <c:v>42408</c:v>
                </c:pt>
                <c:pt idx="3053">
                  <c:v>42409</c:v>
                </c:pt>
                <c:pt idx="3054">
                  <c:v>42410</c:v>
                </c:pt>
                <c:pt idx="3055">
                  <c:v>42411</c:v>
                </c:pt>
                <c:pt idx="3056">
                  <c:v>42412</c:v>
                </c:pt>
                <c:pt idx="3057">
                  <c:v>42413</c:v>
                </c:pt>
                <c:pt idx="3058">
                  <c:v>42414</c:v>
                </c:pt>
                <c:pt idx="3059">
                  <c:v>42415</c:v>
                </c:pt>
                <c:pt idx="3060">
                  <c:v>42416</c:v>
                </c:pt>
                <c:pt idx="3061">
                  <c:v>42417</c:v>
                </c:pt>
                <c:pt idx="3062">
                  <c:v>42418</c:v>
                </c:pt>
                <c:pt idx="3063">
                  <c:v>42419</c:v>
                </c:pt>
                <c:pt idx="3064">
                  <c:v>42420</c:v>
                </c:pt>
                <c:pt idx="3065">
                  <c:v>42421</c:v>
                </c:pt>
                <c:pt idx="3066">
                  <c:v>42422</c:v>
                </c:pt>
                <c:pt idx="3067">
                  <c:v>42423</c:v>
                </c:pt>
                <c:pt idx="3068">
                  <c:v>42424</c:v>
                </c:pt>
                <c:pt idx="3069">
                  <c:v>42425</c:v>
                </c:pt>
                <c:pt idx="3070">
                  <c:v>42426</c:v>
                </c:pt>
                <c:pt idx="3071">
                  <c:v>42427</c:v>
                </c:pt>
                <c:pt idx="3072">
                  <c:v>42428</c:v>
                </c:pt>
                <c:pt idx="3073">
                  <c:v>42429</c:v>
                </c:pt>
                <c:pt idx="3074">
                  <c:v>42430</c:v>
                </c:pt>
                <c:pt idx="3075">
                  <c:v>42431</c:v>
                </c:pt>
                <c:pt idx="3076">
                  <c:v>42432</c:v>
                </c:pt>
                <c:pt idx="3077">
                  <c:v>42433</c:v>
                </c:pt>
                <c:pt idx="3078">
                  <c:v>42434</c:v>
                </c:pt>
                <c:pt idx="3079">
                  <c:v>42435</c:v>
                </c:pt>
                <c:pt idx="3080">
                  <c:v>42436</c:v>
                </c:pt>
                <c:pt idx="3081">
                  <c:v>42437</c:v>
                </c:pt>
                <c:pt idx="3082">
                  <c:v>42438</c:v>
                </c:pt>
                <c:pt idx="3083">
                  <c:v>42439</c:v>
                </c:pt>
                <c:pt idx="3084">
                  <c:v>42440</c:v>
                </c:pt>
                <c:pt idx="3085">
                  <c:v>42441</c:v>
                </c:pt>
                <c:pt idx="3086">
                  <c:v>42442</c:v>
                </c:pt>
                <c:pt idx="3087">
                  <c:v>42443</c:v>
                </c:pt>
                <c:pt idx="3088">
                  <c:v>42444</c:v>
                </c:pt>
                <c:pt idx="3089">
                  <c:v>42445</c:v>
                </c:pt>
                <c:pt idx="3090">
                  <c:v>42446</c:v>
                </c:pt>
                <c:pt idx="3091">
                  <c:v>42447</c:v>
                </c:pt>
                <c:pt idx="3092">
                  <c:v>42448</c:v>
                </c:pt>
                <c:pt idx="3093">
                  <c:v>42449</c:v>
                </c:pt>
                <c:pt idx="3094">
                  <c:v>42450</c:v>
                </c:pt>
                <c:pt idx="3095">
                  <c:v>42451</c:v>
                </c:pt>
                <c:pt idx="3096">
                  <c:v>42452</c:v>
                </c:pt>
                <c:pt idx="3097">
                  <c:v>42453</c:v>
                </c:pt>
                <c:pt idx="3098">
                  <c:v>42454</c:v>
                </c:pt>
                <c:pt idx="3099">
                  <c:v>42455</c:v>
                </c:pt>
                <c:pt idx="3100">
                  <c:v>42456</c:v>
                </c:pt>
                <c:pt idx="3101">
                  <c:v>42457</c:v>
                </c:pt>
                <c:pt idx="3102">
                  <c:v>42458</c:v>
                </c:pt>
                <c:pt idx="3103">
                  <c:v>42459</c:v>
                </c:pt>
                <c:pt idx="3104">
                  <c:v>42460</c:v>
                </c:pt>
                <c:pt idx="3105">
                  <c:v>42461</c:v>
                </c:pt>
                <c:pt idx="3106">
                  <c:v>42462</c:v>
                </c:pt>
                <c:pt idx="3107">
                  <c:v>42463</c:v>
                </c:pt>
                <c:pt idx="3108">
                  <c:v>42464</c:v>
                </c:pt>
                <c:pt idx="3109">
                  <c:v>42465</c:v>
                </c:pt>
                <c:pt idx="3110">
                  <c:v>42466</c:v>
                </c:pt>
                <c:pt idx="3111">
                  <c:v>42467</c:v>
                </c:pt>
                <c:pt idx="3112">
                  <c:v>42468</c:v>
                </c:pt>
                <c:pt idx="3113">
                  <c:v>42469</c:v>
                </c:pt>
                <c:pt idx="3114">
                  <c:v>42470</c:v>
                </c:pt>
                <c:pt idx="3115">
                  <c:v>42471</c:v>
                </c:pt>
                <c:pt idx="3116">
                  <c:v>42472</c:v>
                </c:pt>
                <c:pt idx="3117">
                  <c:v>42473</c:v>
                </c:pt>
                <c:pt idx="3118">
                  <c:v>42474</c:v>
                </c:pt>
                <c:pt idx="3119">
                  <c:v>42475</c:v>
                </c:pt>
                <c:pt idx="3120">
                  <c:v>42476</c:v>
                </c:pt>
                <c:pt idx="3121">
                  <c:v>42477</c:v>
                </c:pt>
                <c:pt idx="3122">
                  <c:v>42478</c:v>
                </c:pt>
                <c:pt idx="3123">
                  <c:v>42479</c:v>
                </c:pt>
                <c:pt idx="3124">
                  <c:v>42480</c:v>
                </c:pt>
                <c:pt idx="3125">
                  <c:v>42481</c:v>
                </c:pt>
                <c:pt idx="3126">
                  <c:v>42482</c:v>
                </c:pt>
                <c:pt idx="3127">
                  <c:v>42483</c:v>
                </c:pt>
                <c:pt idx="3128">
                  <c:v>42484</c:v>
                </c:pt>
                <c:pt idx="3129">
                  <c:v>42485</c:v>
                </c:pt>
                <c:pt idx="3130">
                  <c:v>42486</c:v>
                </c:pt>
                <c:pt idx="3131">
                  <c:v>42487</c:v>
                </c:pt>
                <c:pt idx="3132">
                  <c:v>42488</c:v>
                </c:pt>
                <c:pt idx="3133">
                  <c:v>42489</c:v>
                </c:pt>
                <c:pt idx="3134">
                  <c:v>42490</c:v>
                </c:pt>
                <c:pt idx="3135">
                  <c:v>42491</c:v>
                </c:pt>
                <c:pt idx="3136">
                  <c:v>42492</c:v>
                </c:pt>
                <c:pt idx="3137">
                  <c:v>42493</c:v>
                </c:pt>
                <c:pt idx="3138">
                  <c:v>42494</c:v>
                </c:pt>
                <c:pt idx="3139">
                  <c:v>42495</c:v>
                </c:pt>
                <c:pt idx="3140">
                  <c:v>42496</c:v>
                </c:pt>
                <c:pt idx="3141">
                  <c:v>42497</c:v>
                </c:pt>
                <c:pt idx="3142">
                  <c:v>42498</c:v>
                </c:pt>
                <c:pt idx="3143">
                  <c:v>42499</c:v>
                </c:pt>
                <c:pt idx="3144">
                  <c:v>42500</c:v>
                </c:pt>
                <c:pt idx="3145">
                  <c:v>42501</c:v>
                </c:pt>
                <c:pt idx="3146">
                  <c:v>42502</c:v>
                </c:pt>
                <c:pt idx="3147">
                  <c:v>42503</c:v>
                </c:pt>
                <c:pt idx="3148">
                  <c:v>42504</c:v>
                </c:pt>
                <c:pt idx="3149">
                  <c:v>42505</c:v>
                </c:pt>
                <c:pt idx="3150">
                  <c:v>42506</c:v>
                </c:pt>
                <c:pt idx="3151">
                  <c:v>42507</c:v>
                </c:pt>
                <c:pt idx="3152">
                  <c:v>42508</c:v>
                </c:pt>
                <c:pt idx="3153">
                  <c:v>42509</c:v>
                </c:pt>
                <c:pt idx="3154">
                  <c:v>42510</c:v>
                </c:pt>
                <c:pt idx="3155">
                  <c:v>42511</c:v>
                </c:pt>
                <c:pt idx="3156">
                  <c:v>42512</c:v>
                </c:pt>
                <c:pt idx="3157">
                  <c:v>42513</c:v>
                </c:pt>
                <c:pt idx="3158">
                  <c:v>42514</c:v>
                </c:pt>
                <c:pt idx="3159">
                  <c:v>42515</c:v>
                </c:pt>
                <c:pt idx="3160">
                  <c:v>42516</c:v>
                </c:pt>
                <c:pt idx="3161">
                  <c:v>42517</c:v>
                </c:pt>
                <c:pt idx="3162">
                  <c:v>42518</c:v>
                </c:pt>
                <c:pt idx="3163">
                  <c:v>42519</c:v>
                </c:pt>
                <c:pt idx="3164">
                  <c:v>42520</c:v>
                </c:pt>
                <c:pt idx="3165">
                  <c:v>42521</c:v>
                </c:pt>
                <c:pt idx="3166">
                  <c:v>42522</c:v>
                </c:pt>
                <c:pt idx="3167">
                  <c:v>42523</c:v>
                </c:pt>
                <c:pt idx="3168">
                  <c:v>42524</c:v>
                </c:pt>
                <c:pt idx="3169">
                  <c:v>42525</c:v>
                </c:pt>
                <c:pt idx="3170">
                  <c:v>42526</c:v>
                </c:pt>
                <c:pt idx="3171">
                  <c:v>42527</c:v>
                </c:pt>
                <c:pt idx="3172">
                  <c:v>42528</c:v>
                </c:pt>
                <c:pt idx="3173">
                  <c:v>42529</c:v>
                </c:pt>
                <c:pt idx="3174">
                  <c:v>42530</c:v>
                </c:pt>
                <c:pt idx="3175">
                  <c:v>42531</c:v>
                </c:pt>
                <c:pt idx="3176">
                  <c:v>42532</c:v>
                </c:pt>
                <c:pt idx="3177">
                  <c:v>42533</c:v>
                </c:pt>
                <c:pt idx="3178">
                  <c:v>42534</c:v>
                </c:pt>
                <c:pt idx="3179">
                  <c:v>42535</c:v>
                </c:pt>
                <c:pt idx="3180">
                  <c:v>42536</c:v>
                </c:pt>
                <c:pt idx="3181">
                  <c:v>42537</c:v>
                </c:pt>
                <c:pt idx="3182">
                  <c:v>42538</c:v>
                </c:pt>
                <c:pt idx="3183">
                  <c:v>42539</c:v>
                </c:pt>
                <c:pt idx="3184">
                  <c:v>42540</c:v>
                </c:pt>
                <c:pt idx="3185">
                  <c:v>42541</c:v>
                </c:pt>
                <c:pt idx="3186">
                  <c:v>42542</c:v>
                </c:pt>
                <c:pt idx="3187">
                  <c:v>42543</c:v>
                </c:pt>
                <c:pt idx="3188">
                  <c:v>42544</c:v>
                </c:pt>
                <c:pt idx="3189">
                  <c:v>42545</c:v>
                </c:pt>
                <c:pt idx="3190">
                  <c:v>42546</c:v>
                </c:pt>
                <c:pt idx="3191">
                  <c:v>42547</c:v>
                </c:pt>
                <c:pt idx="3192">
                  <c:v>42548</c:v>
                </c:pt>
                <c:pt idx="3193">
                  <c:v>42549</c:v>
                </c:pt>
                <c:pt idx="3194">
                  <c:v>42550</c:v>
                </c:pt>
                <c:pt idx="3195">
                  <c:v>42551</c:v>
                </c:pt>
                <c:pt idx="3196">
                  <c:v>42552</c:v>
                </c:pt>
                <c:pt idx="3197">
                  <c:v>42553</c:v>
                </c:pt>
                <c:pt idx="3198">
                  <c:v>42554</c:v>
                </c:pt>
                <c:pt idx="3199">
                  <c:v>42555</c:v>
                </c:pt>
                <c:pt idx="3200">
                  <c:v>42556</c:v>
                </c:pt>
                <c:pt idx="3201">
                  <c:v>42557</c:v>
                </c:pt>
                <c:pt idx="3202">
                  <c:v>42558</c:v>
                </c:pt>
                <c:pt idx="3203">
                  <c:v>42559</c:v>
                </c:pt>
                <c:pt idx="3204">
                  <c:v>42560</c:v>
                </c:pt>
                <c:pt idx="3205">
                  <c:v>42561</c:v>
                </c:pt>
                <c:pt idx="3206">
                  <c:v>42562</c:v>
                </c:pt>
                <c:pt idx="3207">
                  <c:v>42563</c:v>
                </c:pt>
                <c:pt idx="3208">
                  <c:v>42564</c:v>
                </c:pt>
                <c:pt idx="3209">
                  <c:v>42565</c:v>
                </c:pt>
                <c:pt idx="3210">
                  <c:v>42566</c:v>
                </c:pt>
                <c:pt idx="3211">
                  <c:v>42567</c:v>
                </c:pt>
                <c:pt idx="3212">
                  <c:v>42568</c:v>
                </c:pt>
                <c:pt idx="3213">
                  <c:v>42569</c:v>
                </c:pt>
                <c:pt idx="3214">
                  <c:v>42570</c:v>
                </c:pt>
                <c:pt idx="3215">
                  <c:v>42571</c:v>
                </c:pt>
                <c:pt idx="3216">
                  <c:v>42572</c:v>
                </c:pt>
                <c:pt idx="3217">
                  <c:v>42573</c:v>
                </c:pt>
                <c:pt idx="3218">
                  <c:v>42574</c:v>
                </c:pt>
                <c:pt idx="3219">
                  <c:v>42575</c:v>
                </c:pt>
                <c:pt idx="3220">
                  <c:v>42576</c:v>
                </c:pt>
                <c:pt idx="3221">
                  <c:v>42577</c:v>
                </c:pt>
                <c:pt idx="3222">
                  <c:v>42578</c:v>
                </c:pt>
                <c:pt idx="3223">
                  <c:v>42579</c:v>
                </c:pt>
                <c:pt idx="3224">
                  <c:v>42580</c:v>
                </c:pt>
                <c:pt idx="3225">
                  <c:v>42581</c:v>
                </c:pt>
                <c:pt idx="3226">
                  <c:v>42582</c:v>
                </c:pt>
                <c:pt idx="3227">
                  <c:v>42583</c:v>
                </c:pt>
                <c:pt idx="3228">
                  <c:v>42584</c:v>
                </c:pt>
                <c:pt idx="3229">
                  <c:v>42585</c:v>
                </c:pt>
                <c:pt idx="3230">
                  <c:v>42586</c:v>
                </c:pt>
                <c:pt idx="3231">
                  <c:v>42587</c:v>
                </c:pt>
                <c:pt idx="3232">
                  <c:v>42588</c:v>
                </c:pt>
                <c:pt idx="3233">
                  <c:v>42589</c:v>
                </c:pt>
                <c:pt idx="3234">
                  <c:v>42590</c:v>
                </c:pt>
                <c:pt idx="3235">
                  <c:v>42591</c:v>
                </c:pt>
                <c:pt idx="3236">
                  <c:v>42592</c:v>
                </c:pt>
                <c:pt idx="3237">
                  <c:v>42593</c:v>
                </c:pt>
                <c:pt idx="3238">
                  <c:v>42594</c:v>
                </c:pt>
                <c:pt idx="3239">
                  <c:v>42595</c:v>
                </c:pt>
                <c:pt idx="3240">
                  <c:v>42596</c:v>
                </c:pt>
                <c:pt idx="3241">
                  <c:v>42597</c:v>
                </c:pt>
                <c:pt idx="3242">
                  <c:v>42598</c:v>
                </c:pt>
                <c:pt idx="3243">
                  <c:v>42599</c:v>
                </c:pt>
                <c:pt idx="3244">
                  <c:v>42600</c:v>
                </c:pt>
                <c:pt idx="3245">
                  <c:v>42601</c:v>
                </c:pt>
                <c:pt idx="3246">
                  <c:v>42602</c:v>
                </c:pt>
                <c:pt idx="3247">
                  <c:v>42603</c:v>
                </c:pt>
                <c:pt idx="3248">
                  <c:v>42604</c:v>
                </c:pt>
                <c:pt idx="3249">
                  <c:v>42605</c:v>
                </c:pt>
                <c:pt idx="3250">
                  <c:v>42606</c:v>
                </c:pt>
                <c:pt idx="3251">
                  <c:v>42607</c:v>
                </c:pt>
                <c:pt idx="3252">
                  <c:v>42608</c:v>
                </c:pt>
                <c:pt idx="3253">
                  <c:v>42609</c:v>
                </c:pt>
                <c:pt idx="3254">
                  <c:v>42610</c:v>
                </c:pt>
                <c:pt idx="3255">
                  <c:v>42611</c:v>
                </c:pt>
                <c:pt idx="3256">
                  <c:v>42612</c:v>
                </c:pt>
                <c:pt idx="3257">
                  <c:v>42613</c:v>
                </c:pt>
                <c:pt idx="3258">
                  <c:v>42614</c:v>
                </c:pt>
                <c:pt idx="3259">
                  <c:v>42615</c:v>
                </c:pt>
                <c:pt idx="3260">
                  <c:v>42616</c:v>
                </c:pt>
                <c:pt idx="3261">
                  <c:v>42617</c:v>
                </c:pt>
                <c:pt idx="3262">
                  <c:v>42618</c:v>
                </c:pt>
                <c:pt idx="3263">
                  <c:v>42619</c:v>
                </c:pt>
                <c:pt idx="3264">
                  <c:v>42620</c:v>
                </c:pt>
                <c:pt idx="3265">
                  <c:v>42621</c:v>
                </c:pt>
                <c:pt idx="3266">
                  <c:v>42622</c:v>
                </c:pt>
                <c:pt idx="3267">
                  <c:v>42623</c:v>
                </c:pt>
                <c:pt idx="3268">
                  <c:v>42624</c:v>
                </c:pt>
                <c:pt idx="3269">
                  <c:v>42625</c:v>
                </c:pt>
                <c:pt idx="3270">
                  <c:v>42626</c:v>
                </c:pt>
                <c:pt idx="3271">
                  <c:v>42627</c:v>
                </c:pt>
                <c:pt idx="3272">
                  <c:v>42628</c:v>
                </c:pt>
                <c:pt idx="3273">
                  <c:v>42629</c:v>
                </c:pt>
                <c:pt idx="3274">
                  <c:v>42630</c:v>
                </c:pt>
                <c:pt idx="3275">
                  <c:v>42631</c:v>
                </c:pt>
                <c:pt idx="3276">
                  <c:v>42632</c:v>
                </c:pt>
                <c:pt idx="3277">
                  <c:v>42633</c:v>
                </c:pt>
                <c:pt idx="3278">
                  <c:v>42634</c:v>
                </c:pt>
                <c:pt idx="3279">
                  <c:v>42635</c:v>
                </c:pt>
                <c:pt idx="3280">
                  <c:v>42636</c:v>
                </c:pt>
                <c:pt idx="3281">
                  <c:v>42637</c:v>
                </c:pt>
                <c:pt idx="3282">
                  <c:v>42638</c:v>
                </c:pt>
                <c:pt idx="3283">
                  <c:v>42639</c:v>
                </c:pt>
                <c:pt idx="3284">
                  <c:v>42640</c:v>
                </c:pt>
                <c:pt idx="3285">
                  <c:v>42641</c:v>
                </c:pt>
                <c:pt idx="3286">
                  <c:v>42642</c:v>
                </c:pt>
                <c:pt idx="3287">
                  <c:v>42643</c:v>
                </c:pt>
                <c:pt idx="3288">
                  <c:v>42644</c:v>
                </c:pt>
                <c:pt idx="3289">
                  <c:v>42645</c:v>
                </c:pt>
                <c:pt idx="3290">
                  <c:v>42646</c:v>
                </c:pt>
                <c:pt idx="3291">
                  <c:v>42647</c:v>
                </c:pt>
                <c:pt idx="3292">
                  <c:v>42648</c:v>
                </c:pt>
                <c:pt idx="3293">
                  <c:v>42649</c:v>
                </c:pt>
                <c:pt idx="3294">
                  <c:v>42650</c:v>
                </c:pt>
                <c:pt idx="3295">
                  <c:v>42651</c:v>
                </c:pt>
                <c:pt idx="3296">
                  <c:v>42652</c:v>
                </c:pt>
                <c:pt idx="3297">
                  <c:v>42653</c:v>
                </c:pt>
                <c:pt idx="3298">
                  <c:v>42654</c:v>
                </c:pt>
                <c:pt idx="3299">
                  <c:v>42655</c:v>
                </c:pt>
                <c:pt idx="3300">
                  <c:v>42656</c:v>
                </c:pt>
                <c:pt idx="3301">
                  <c:v>42657</c:v>
                </c:pt>
                <c:pt idx="3302">
                  <c:v>42658</c:v>
                </c:pt>
                <c:pt idx="3303">
                  <c:v>42659</c:v>
                </c:pt>
                <c:pt idx="3304">
                  <c:v>42660</c:v>
                </c:pt>
                <c:pt idx="3305">
                  <c:v>42661</c:v>
                </c:pt>
                <c:pt idx="3306">
                  <c:v>42662</c:v>
                </c:pt>
                <c:pt idx="3307">
                  <c:v>42663</c:v>
                </c:pt>
                <c:pt idx="3308">
                  <c:v>42664</c:v>
                </c:pt>
                <c:pt idx="3309">
                  <c:v>42665</c:v>
                </c:pt>
                <c:pt idx="3310">
                  <c:v>42666</c:v>
                </c:pt>
                <c:pt idx="3311">
                  <c:v>42667</c:v>
                </c:pt>
                <c:pt idx="3312">
                  <c:v>42668</c:v>
                </c:pt>
                <c:pt idx="3313">
                  <c:v>42669</c:v>
                </c:pt>
                <c:pt idx="3314">
                  <c:v>42670</c:v>
                </c:pt>
                <c:pt idx="3315">
                  <c:v>42671</c:v>
                </c:pt>
                <c:pt idx="3316">
                  <c:v>42672</c:v>
                </c:pt>
                <c:pt idx="3317">
                  <c:v>42673</c:v>
                </c:pt>
                <c:pt idx="3318">
                  <c:v>42674</c:v>
                </c:pt>
                <c:pt idx="3319">
                  <c:v>42675</c:v>
                </c:pt>
                <c:pt idx="3320">
                  <c:v>42676</c:v>
                </c:pt>
                <c:pt idx="3321">
                  <c:v>42677</c:v>
                </c:pt>
                <c:pt idx="3322">
                  <c:v>42678</c:v>
                </c:pt>
                <c:pt idx="3323">
                  <c:v>42679</c:v>
                </c:pt>
                <c:pt idx="3324">
                  <c:v>42680</c:v>
                </c:pt>
                <c:pt idx="3325">
                  <c:v>42681</c:v>
                </c:pt>
                <c:pt idx="3326">
                  <c:v>42682</c:v>
                </c:pt>
                <c:pt idx="3327">
                  <c:v>42683</c:v>
                </c:pt>
                <c:pt idx="3328">
                  <c:v>42684</c:v>
                </c:pt>
                <c:pt idx="3329">
                  <c:v>42685</c:v>
                </c:pt>
                <c:pt idx="3330">
                  <c:v>42686</c:v>
                </c:pt>
                <c:pt idx="3331">
                  <c:v>42687</c:v>
                </c:pt>
                <c:pt idx="3332">
                  <c:v>42688</c:v>
                </c:pt>
                <c:pt idx="3333">
                  <c:v>42689</c:v>
                </c:pt>
                <c:pt idx="3334">
                  <c:v>42690</c:v>
                </c:pt>
                <c:pt idx="3335">
                  <c:v>42691</c:v>
                </c:pt>
                <c:pt idx="3336">
                  <c:v>42692</c:v>
                </c:pt>
                <c:pt idx="3337">
                  <c:v>42693</c:v>
                </c:pt>
                <c:pt idx="3338">
                  <c:v>42694</c:v>
                </c:pt>
                <c:pt idx="3339">
                  <c:v>42695</c:v>
                </c:pt>
                <c:pt idx="3340">
                  <c:v>42696</c:v>
                </c:pt>
                <c:pt idx="3341">
                  <c:v>42697</c:v>
                </c:pt>
                <c:pt idx="3342">
                  <c:v>42698</c:v>
                </c:pt>
                <c:pt idx="3343">
                  <c:v>42699</c:v>
                </c:pt>
                <c:pt idx="3344">
                  <c:v>42700</c:v>
                </c:pt>
                <c:pt idx="3345">
                  <c:v>42701</c:v>
                </c:pt>
                <c:pt idx="3346">
                  <c:v>42702</c:v>
                </c:pt>
                <c:pt idx="3347">
                  <c:v>42703</c:v>
                </c:pt>
                <c:pt idx="3348">
                  <c:v>42704</c:v>
                </c:pt>
                <c:pt idx="3349">
                  <c:v>42705</c:v>
                </c:pt>
                <c:pt idx="3350">
                  <c:v>42706</c:v>
                </c:pt>
                <c:pt idx="3351">
                  <c:v>42707</c:v>
                </c:pt>
                <c:pt idx="3352">
                  <c:v>42708</c:v>
                </c:pt>
                <c:pt idx="3353">
                  <c:v>42709</c:v>
                </c:pt>
                <c:pt idx="3354">
                  <c:v>42710</c:v>
                </c:pt>
                <c:pt idx="3355">
                  <c:v>42711</c:v>
                </c:pt>
                <c:pt idx="3356">
                  <c:v>42712</c:v>
                </c:pt>
                <c:pt idx="3357">
                  <c:v>42713</c:v>
                </c:pt>
                <c:pt idx="3358">
                  <c:v>42714</c:v>
                </c:pt>
                <c:pt idx="3359">
                  <c:v>42715</c:v>
                </c:pt>
                <c:pt idx="3360">
                  <c:v>42716</c:v>
                </c:pt>
                <c:pt idx="3361">
                  <c:v>42717</c:v>
                </c:pt>
                <c:pt idx="3362">
                  <c:v>42718</c:v>
                </c:pt>
                <c:pt idx="3363">
                  <c:v>42719</c:v>
                </c:pt>
                <c:pt idx="3364">
                  <c:v>42720</c:v>
                </c:pt>
                <c:pt idx="3365">
                  <c:v>42721</c:v>
                </c:pt>
                <c:pt idx="3366">
                  <c:v>42722</c:v>
                </c:pt>
                <c:pt idx="3367">
                  <c:v>42723</c:v>
                </c:pt>
                <c:pt idx="3368">
                  <c:v>42724</c:v>
                </c:pt>
                <c:pt idx="3369">
                  <c:v>42725</c:v>
                </c:pt>
                <c:pt idx="3370">
                  <c:v>42726</c:v>
                </c:pt>
                <c:pt idx="3371">
                  <c:v>42727</c:v>
                </c:pt>
                <c:pt idx="3372">
                  <c:v>42728</c:v>
                </c:pt>
                <c:pt idx="3373">
                  <c:v>42729</c:v>
                </c:pt>
                <c:pt idx="3374">
                  <c:v>42730</c:v>
                </c:pt>
                <c:pt idx="3375">
                  <c:v>42731</c:v>
                </c:pt>
                <c:pt idx="3376">
                  <c:v>42732</c:v>
                </c:pt>
                <c:pt idx="3377">
                  <c:v>42733</c:v>
                </c:pt>
                <c:pt idx="3378">
                  <c:v>42734</c:v>
                </c:pt>
                <c:pt idx="3379">
                  <c:v>42735</c:v>
                </c:pt>
                <c:pt idx="3380">
                  <c:v>42736</c:v>
                </c:pt>
                <c:pt idx="3381">
                  <c:v>42737</c:v>
                </c:pt>
                <c:pt idx="3382">
                  <c:v>42738</c:v>
                </c:pt>
                <c:pt idx="3383">
                  <c:v>42739</c:v>
                </c:pt>
                <c:pt idx="3384">
                  <c:v>42740</c:v>
                </c:pt>
                <c:pt idx="3385">
                  <c:v>42741</c:v>
                </c:pt>
                <c:pt idx="3386">
                  <c:v>42742</c:v>
                </c:pt>
                <c:pt idx="3387">
                  <c:v>42743</c:v>
                </c:pt>
                <c:pt idx="3388">
                  <c:v>42744</c:v>
                </c:pt>
                <c:pt idx="3389">
                  <c:v>42745</c:v>
                </c:pt>
                <c:pt idx="3390">
                  <c:v>42746</c:v>
                </c:pt>
                <c:pt idx="3391">
                  <c:v>42747</c:v>
                </c:pt>
                <c:pt idx="3392">
                  <c:v>42748</c:v>
                </c:pt>
                <c:pt idx="3393">
                  <c:v>42749</c:v>
                </c:pt>
                <c:pt idx="3394">
                  <c:v>42750</c:v>
                </c:pt>
                <c:pt idx="3395">
                  <c:v>42751</c:v>
                </c:pt>
                <c:pt idx="3396">
                  <c:v>42752</c:v>
                </c:pt>
                <c:pt idx="3397">
                  <c:v>42753</c:v>
                </c:pt>
                <c:pt idx="3398">
                  <c:v>42754</c:v>
                </c:pt>
                <c:pt idx="3399">
                  <c:v>42755</c:v>
                </c:pt>
                <c:pt idx="3400">
                  <c:v>42756</c:v>
                </c:pt>
                <c:pt idx="3401">
                  <c:v>42757</c:v>
                </c:pt>
                <c:pt idx="3402">
                  <c:v>42758</c:v>
                </c:pt>
                <c:pt idx="3403">
                  <c:v>42759</c:v>
                </c:pt>
                <c:pt idx="3404">
                  <c:v>42760</c:v>
                </c:pt>
                <c:pt idx="3405">
                  <c:v>42761</c:v>
                </c:pt>
                <c:pt idx="3406">
                  <c:v>42762</c:v>
                </c:pt>
                <c:pt idx="3407">
                  <c:v>42763</c:v>
                </c:pt>
                <c:pt idx="3408">
                  <c:v>42764</c:v>
                </c:pt>
                <c:pt idx="3409">
                  <c:v>42765</c:v>
                </c:pt>
                <c:pt idx="3410">
                  <c:v>42766</c:v>
                </c:pt>
                <c:pt idx="3411">
                  <c:v>42767</c:v>
                </c:pt>
                <c:pt idx="3412">
                  <c:v>42768</c:v>
                </c:pt>
                <c:pt idx="3413">
                  <c:v>42769</c:v>
                </c:pt>
                <c:pt idx="3414">
                  <c:v>42770</c:v>
                </c:pt>
                <c:pt idx="3415">
                  <c:v>42771</c:v>
                </c:pt>
                <c:pt idx="3416">
                  <c:v>42772</c:v>
                </c:pt>
                <c:pt idx="3417">
                  <c:v>42773</c:v>
                </c:pt>
                <c:pt idx="3418">
                  <c:v>42774</c:v>
                </c:pt>
                <c:pt idx="3419">
                  <c:v>42775</c:v>
                </c:pt>
                <c:pt idx="3420">
                  <c:v>42776</c:v>
                </c:pt>
                <c:pt idx="3421">
                  <c:v>42777</c:v>
                </c:pt>
                <c:pt idx="3422">
                  <c:v>42778</c:v>
                </c:pt>
                <c:pt idx="3423">
                  <c:v>42779</c:v>
                </c:pt>
                <c:pt idx="3424">
                  <c:v>42780</c:v>
                </c:pt>
                <c:pt idx="3425">
                  <c:v>42781</c:v>
                </c:pt>
                <c:pt idx="3426">
                  <c:v>42782</c:v>
                </c:pt>
                <c:pt idx="3427">
                  <c:v>42783</c:v>
                </c:pt>
                <c:pt idx="3428">
                  <c:v>42784</c:v>
                </c:pt>
                <c:pt idx="3429">
                  <c:v>42785</c:v>
                </c:pt>
                <c:pt idx="3430">
                  <c:v>42786</c:v>
                </c:pt>
                <c:pt idx="3431">
                  <c:v>42787</c:v>
                </c:pt>
                <c:pt idx="3432">
                  <c:v>42788</c:v>
                </c:pt>
                <c:pt idx="3433">
                  <c:v>42789</c:v>
                </c:pt>
                <c:pt idx="3434">
                  <c:v>42790</c:v>
                </c:pt>
                <c:pt idx="3435">
                  <c:v>42791</c:v>
                </c:pt>
                <c:pt idx="3436">
                  <c:v>42792</c:v>
                </c:pt>
                <c:pt idx="3437">
                  <c:v>42793</c:v>
                </c:pt>
                <c:pt idx="3438">
                  <c:v>42794</c:v>
                </c:pt>
                <c:pt idx="3439">
                  <c:v>42795</c:v>
                </c:pt>
                <c:pt idx="3440">
                  <c:v>42796</c:v>
                </c:pt>
                <c:pt idx="3441">
                  <c:v>42797</c:v>
                </c:pt>
                <c:pt idx="3442">
                  <c:v>42798</c:v>
                </c:pt>
                <c:pt idx="3443">
                  <c:v>42799</c:v>
                </c:pt>
                <c:pt idx="3444">
                  <c:v>42800</c:v>
                </c:pt>
                <c:pt idx="3445">
                  <c:v>42801</c:v>
                </c:pt>
                <c:pt idx="3446">
                  <c:v>42802</c:v>
                </c:pt>
                <c:pt idx="3447">
                  <c:v>42803</c:v>
                </c:pt>
                <c:pt idx="3448">
                  <c:v>42804</c:v>
                </c:pt>
                <c:pt idx="3449">
                  <c:v>42805</c:v>
                </c:pt>
                <c:pt idx="3450">
                  <c:v>42806</c:v>
                </c:pt>
                <c:pt idx="3451">
                  <c:v>42807</c:v>
                </c:pt>
                <c:pt idx="3452">
                  <c:v>42808</c:v>
                </c:pt>
                <c:pt idx="3453">
                  <c:v>42809</c:v>
                </c:pt>
                <c:pt idx="3454">
                  <c:v>42810</c:v>
                </c:pt>
                <c:pt idx="3455">
                  <c:v>42811</c:v>
                </c:pt>
                <c:pt idx="3456">
                  <c:v>42812</c:v>
                </c:pt>
                <c:pt idx="3457">
                  <c:v>42813</c:v>
                </c:pt>
                <c:pt idx="3458">
                  <c:v>42814</c:v>
                </c:pt>
                <c:pt idx="3459">
                  <c:v>42815</c:v>
                </c:pt>
                <c:pt idx="3460">
                  <c:v>42816</c:v>
                </c:pt>
                <c:pt idx="3461">
                  <c:v>42817</c:v>
                </c:pt>
                <c:pt idx="3462">
                  <c:v>42818</c:v>
                </c:pt>
                <c:pt idx="3463">
                  <c:v>42819</c:v>
                </c:pt>
                <c:pt idx="3464">
                  <c:v>42820</c:v>
                </c:pt>
                <c:pt idx="3465">
                  <c:v>42821</c:v>
                </c:pt>
                <c:pt idx="3466">
                  <c:v>42822</c:v>
                </c:pt>
                <c:pt idx="3467">
                  <c:v>42823</c:v>
                </c:pt>
                <c:pt idx="3468">
                  <c:v>42824</c:v>
                </c:pt>
                <c:pt idx="3469">
                  <c:v>42825</c:v>
                </c:pt>
                <c:pt idx="3470">
                  <c:v>42826</c:v>
                </c:pt>
                <c:pt idx="3471">
                  <c:v>42827</c:v>
                </c:pt>
                <c:pt idx="3472">
                  <c:v>42828</c:v>
                </c:pt>
                <c:pt idx="3473">
                  <c:v>42829</c:v>
                </c:pt>
                <c:pt idx="3474">
                  <c:v>42830</c:v>
                </c:pt>
                <c:pt idx="3475">
                  <c:v>42831</c:v>
                </c:pt>
                <c:pt idx="3476">
                  <c:v>42832</c:v>
                </c:pt>
                <c:pt idx="3477">
                  <c:v>42833</c:v>
                </c:pt>
                <c:pt idx="3478">
                  <c:v>42834</c:v>
                </c:pt>
                <c:pt idx="3479">
                  <c:v>42835</c:v>
                </c:pt>
                <c:pt idx="3480">
                  <c:v>42836</c:v>
                </c:pt>
                <c:pt idx="3481">
                  <c:v>42837</c:v>
                </c:pt>
                <c:pt idx="3482">
                  <c:v>42838</c:v>
                </c:pt>
                <c:pt idx="3483">
                  <c:v>42839</c:v>
                </c:pt>
                <c:pt idx="3484">
                  <c:v>42840</c:v>
                </c:pt>
                <c:pt idx="3485">
                  <c:v>42841</c:v>
                </c:pt>
                <c:pt idx="3486">
                  <c:v>42842</c:v>
                </c:pt>
                <c:pt idx="3487">
                  <c:v>42843</c:v>
                </c:pt>
                <c:pt idx="3488">
                  <c:v>42844</c:v>
                </c:pt>
                <c:pt idx="3489">
                  <c:v>42845</c:v>
                </c:pt>
                <c:pt idx="3490">
                  <c:v>42846</c:v>
                </c:pt>
                <c:pt idx="3491">
                  <c:v>42847</c:v>
                </c:pt>
                <c:pt idx="3492">
                  <c:v>42848</c:v>
                </c:pt>
                <c:pt idx="3493">
                  <c:v>42849</c:v>
                </c:pt>
                <c:pt idx="3494">
                  <c:v>42850</c:v>
                </c:pt>
                <c:pt idx="3495">
                  <c:v>42851</c:v>
                </c:pt>
                <c:pt idx="3496">
                  <c:v>42852</c:v>
                </c:pt>
                <c:pt idx="3497">
                  <c:v>42853</c:v>
                </c:pt>
                <c:pt idx="3498">
                  <c:v>42854</c:v>
                </c:pt>
                <c:pt idx="3499">
                  <c:v>42855</c:v>
                </c:pt>
                <c:pt idx="3500">
                  <c:v>42856</c:v>
                </c:pt>
                <c:pt idx="3501">
                  <c:v>42857</c:v>
                </c:pt>
                <c:pt idx="3502">
                  <c:v>42858</c:v>
                </c:pt>
                <c:pt idx="3503">
                  <c:v>42859</c:v>
                </c:pt>
                <c:pt idx="3504">
                  <c:v>42860</c:v>
                </c:pt>
                <c:pt idx="3505">
                  <c:v>42861</c:v>
                </c:pt>
                <c:pt idx="3506">
                  <c:v>42862</c:v>
                </c:pt>
                <c:pt idx="3507">
                  <c:v>42863</c:v>
                </c:pt>
                <c:pt idx="3508">
                  <c:v>42864</c:v>
                </c:pt>
                <c:pt idx="3509">
                  <c:v>42865</c:v>
                </c:pt>
                <c:pt idx="3510">
                  <c:v>42866</c:v>
                </c:pt>
                <c:pt idx="3511">
                  <c:v>42867</c:v>
                </c:pt>
                <c:pt idx="3512">
                  <c:v>42868</c:v>
                </c:pt>
                <c:pt idx="3513">
                  <c:v>42869</c:v>
                </c:pt>
                <c:pt idx="3514">
                  <c:v>42870</c:v>
                </c:pt>
                <c:pt idx="3515">
                  <c:v>42871</c:v>
                </c:pt>
                <c:pt idx="3516">
                  <c:v>42872</c:v>
                </c:pt>
                <c:pt idx="3517">
                  <c:v>42873</c:v>
                </c:pt>
                <c:pt idx="3518">
                  <c:v>42874</c:v>
                </c:pt>
                <c:pt idx="3519">
                  <c:v>42875</c:v>
                </c:pt>
                <c:pt idx="3520">
                  <c:v>42876</c:v>
                </c:pt>
                <c:pt idx="3521">
                  <c:v>42877</c:v>
                </c:pt>
                <c:pt idx="3522">
                  <c:v>42878</c:v>
                </c:pt>
                <c:pt idx="3523">
                  <c:v>42879</c:v>
                </c:pt>
                <c:pt idx="3524">
                  <c:v>42880</c:v>
                </c:pt>
                <c:pt idx="3525">
                  <c:v>42881</c:v>
                </c:pt>
                <c:pt idx="3526">
                  <c:v>42882</c:v>
                </c:pt>
                <c:pt idx="3527">
                  <c:v>42883</c:v>
                </c:pt>
                <c:pt idx="3528">
                  <c:v>42884</c:v>
                </c:pt>
                <c:pt idx="3529">
                  <c:v>42885</c:v>
                </c:pt>
                <c:pt idx="3530">
                  <c:v>42886</c:v>
                </c:pt>
                <c:pt idx="3531">
                  <c:v>42887</c:v>
                </c:pt>
                <c:pt idx="3532">
                  <c:v>42888</c:v>
                </c:pt>
                <c:pt idx="3533">
                  <c:v>42889</c:v>
                </c:pt>
                <c:pt idx="3534">
                  <c:v>42890</c:v>
                </c:pt>
                <c:pt idx="3535">
                  <c:v>42891</c:v>
                </c:pt>
                <c:pt idx="3536">
                  <c:v>42892</c:v>
                </c:pt>
                <c:pt idx="3537">
                  <c:v>42893</c:v>
                </c:pt>
                <c:pt idx="3538">
                  <c:v>42894</c:v>
                </c:pt>
                <c:pt idx="3539">
                  <c:v>42895</c:v>
                </c:pt>
                <c:pt idx="3540">
                  <c:v>42896</c:v>
                </c:pt>
                <c:pt idx="3541">
                  <c:v>42897</c:v>
                </c:pt>
                <c:pt idx="3542">
                  <c:v>42898</c:v>
                </c:pt>
                <c:pt idx="3543">
                  <c:v>42899</c:v>
                </c:pt>
                <c:pt idx="3544">
                  <c:v>42900</c:v>
                </c:pt>
                <c:pt idx="3545">
                  <c:v>42901</c:v>
                </c:pt>
                <c:pt idx="3546">
                  <c:v>42902</c:v>
                </c:pt>
                <c:pt idx="3547">
                  <c:v>42903</c:v>
                </c:pt>
                <c:pt idx="3548">
                  <c:v>42904</c:v>
                </c:pt>
                <c:pt idx="3549">
                  <c:v>42905</c:v>
                </c:pt>
                <c:pt idx="3550">
                  <c:v>42906</c:v>
                </c:pt>
                <c:pt idx="3551">
                  <c:v>42907</c:v>
                </c:pt>
                <c:pt idx="3552">
                  <c:v>42908</c:v>
                </c:pt>
                <c:pt idx="3553">
                  <c:v>42909</c:v>
                </c:pt>
                <c:pt idx="3554">
                  <c:v>42910</c:v>
                </c:pt>
                <c:pt idx="3555">
                  <c:v>42911</c:v>
                </c:pt>
                <c:pt idx="3556">
                  <c:v>42912</c:v>
                </c:pt>
                <c:pt idx="3557">
                  <c:v>42913</c:v>
                </c:pt>
                <c:pt idx="3558">
                  <c:v>42914</c:v>
                </c:pt>
                <c:pt idx="3559">
                  <c:v>42915</c:v>
                </c:pt>
                <c:pt idx="3560">
                  <c:v>42916</c:v>
                </c:pt>
                <c:pt idx="3561">
                  <c:v>42917</c:v>
                </c:pt>
                <c:pt idx="3562">
                  <c:v>42918</c:v>
                </c:pt>
                <c:pt idx="3563">
                  <c:v>42919</c:v>
                </c:pt>
                <c:pt idx="3564">
                  <c:v>42920</c:v>
                </c:pt>
                <c:pt idx="3565">
                  <c:v>42921</c:v>
                </c:pt>
                <c:pt idx="3566">
                  <c:v>42922</c:v>
                </c:pt>
                <c:pt idx="3567">
                  <c:v>42923</c:v>
                </c:pt>
                <c:pt idx="3568">
                  <c:v>42924</c:v>
                </c:pt>
                <c:pt idx="3569">
                  <c:v>42925</c:v>
                </c:pt>
                <c:pt idx="3570">
                  <c:v>42926</c:v>
                </c:pt>
                <c:pt idx="3571">
                  <c:v>42927</c:v>
                </c:pt>
                <c:pt idx="3572">
                  <c:v>42928</c:v>
                </c:pt>
                <c:pt idx="3573">
                  <c:v>42929</c:v>
                </c:pt>
                <c:pt idx="3574">
                  <c:v>42930</c:v>
                </c:pt>
                <c:pt idx="3575">
                  <c:v>42931</c:v>
                </c:pt>
                <c:pt idx="3576">
                  <c:v>42932</c:v>
                </c:pt>
                <c:pt idx="3577">
                  <c:v>42933</c:v>
                </c:pt>
                <c:pt idx="3578">
                  <c:v>42934</c:v>
                </c:pt>
                <c:pt idx="3579">
                  <c:v>42935</c:v>
                </c:pt>
                <c:pt idx="3580">
                  <c:v>42936</c:v>
                </c:pt>
                <c:pt idx="3581">
                  <c:v>42937</c:v>
                </c:pt>
                <c:pt idx="3582">
                  <c:v>42938</c:v>
                </c:pt>
                <c:pt idx="3583">
                  <c:v>42939</c:v>
                </c:pt>
                <c:pt idx="3584">
                  <c:v>42940</c:v>
                </c:pt>
                <c:pt idx="3585">
                  <c:v>42941</c:v>
                </c:pt>
                <c:pt idx="3586">
                  <c:v>42942</c:v>
                </c:pt>
                <c:pt idx="3587">
                  <c:v>42943</c:v>
                </c:pt>
                <c:pt idx="3588">
                  <c:v>42944</c:v>
                </c:pt>
                <c:pt idx="3589">
                  <c:v>42945</c:v>
                </c:pt>
                <c:pt idx="3590">
                  <c:v>42946</c:v>
                </c:pt>
                <c:pt idx="3591">
                  <c:v>42947</c:v>
                </c:pt>
                <c:pt idx="3592">
                  <c:v>42948</c:v>
                </c:pt>
                <c:pt idx="3593">
                  <c:v>42949</c:v>
                </c:pt>
                <c:pt idx="3594">
                  <c:v>42950</c:v>
                </c:pt>
                <c:pt idx="3595">
                  <c:v>42951</c:v>
                </c:pt>
                <c:pt idx="3596">
                  <c:v>42952</c:v>
                </c:pt>
                <c:pt idx="3597">
                  <c:v>42953</c:v>
                </c:pt>
                <c:pt idx="3598">
                  <c:v>42954</c:v>
                </c:pt>
                <c:pt idx="3599">
                  <c:v>42955</c:v>
                </c:pt>
                <c:pt idx="3600">
                  <c:v>42956</c:v>
                </c:pt>
                <c:pt idx="3601">
                  <c:v>42957</c:v>
                </c:pt>
                <c:pt idx="3602">
                  <c:v>42958</c:v>
                </c:pt>
                <c:pt idx="3603">
                  <c:v>42959</c:v>
                </c:pt>
                <c:pt idx="3604">
                  <c:v>42960</c:v>
                </c:pt>
                <c:pt idx="3605">
                  <c:v>42961</c:v>
                </c:pt>
                <c:pt idx="3606">
                  <c:v>42962</c:v>
                </c:pt>
                <c:pt idx="3607">
                  <c:v>42963</c:v>
                </c:pt>
                <c:pt idx="3608">
                  <c:v>42964</c:v>
                </c:pt>
                <c:pt idx="3609">
                  <c:v>42965</c:v>
                </c:pt>
                <c:pt idx="3610">
                  <c:v>42966</c:v>
                </c:pt>
                <c:pt idx="3611">
                  <c:v>42967</c:v>
                </c:pt>
                <c:pt idx="3612">
                  <c:v>42968</c:v>
                </c:pt>
                <c:pt idx="3613">
                  <c:v>42969</c:v>
                </c:pt>
                <c:pt idx="3614">
                  <c:v>42970</c:v>
                </c:pt>
                <c:pt idx="3615">
                  <c:v>42971</c:v>
                </c:pt>
                <c:pt idx="3616">
                  <c:v>42972</c:v>
                </c:pt>
                <c:pt idx="3617">
                  <c:v>42973</c:v>
                </c:pt>
                <c:pt idx="3618">
                  <c:v>42974</c:v>
                </c:pt>
                <c:pt idx="3619">
                  <c:v>42975</c:v>
                </c:pt>
                <c:pt idx="3620">
                  <c:v>42976</c:v>
                </c:pt>
                <c:pt idx="3621">
                  <c:v>42977</c:v>
                </c:pt>
                <c:pt idx="3622">
                  <c:v>42978</c:v>
                </c:pt>
                <c:pt idx="3623">
                  <c:v>42979</c:v>
                </c:pt>
                <c:pt idx="3624">
                  <c:v>42980</c:v>
                </c:pt>
                <c:pt idx="3625">
                  <c:v>42981</c:v>
                </c:pt>
                <c:pt idx="3626">
                  <c:v>42982</c:v>
                </c:pt>
                <c:pt idx="3627">
                  <c:v>42983</c:v>
                </c:pt>
                <c:pt idx="3628">
                  <c:v>42984</c:v>
                </c:pt>
                <c:pt idx="3629">
                  <c:v>42985</c:v>
                </c:pt>
                <c:pt idx="3630">
                  <c:v>42986</c:v>
                </c:pt>
                <c:pt idx="3631">
                  <c:v>42987</c:v>
                </c:pt>
                <c:pt idx="3632">
                  <c:v>42988</c:v>
                </c:pt>
                <c:pt idx="3633">
                  <c:v>42989</c:v>
                </c:pt>
                <c:pt idx="3634">
                  <c:v>42990</c:v>
                </c:pt>
                <c:pt idx="3635">
                  <c:v>42991</c:v>
                </c:pt>
                <c:pt idx="3636">
                  <c:v>42992</c:v>
                </c:pt>
                <c:pt idx="3637">
                  <c:v>42993</c:v>
                </c:pt>
                <c:pt idx="3638">
                  <c:v>42994</c:v>
                </c:pt>
                <c:pt idx="3639">
                  <c:v>42995</c:v>
                </c:pt>
                <c:pt idx="3640">
                  <c:v>42996</c:v>
                </c:pt>
                <c:pt idx="3641">
                  <c:v>42997</c:v>
                </c:pt>
                <c:pt idx="3642">
                  <c:v>42998</c:v>
                </c:pt>
                <c:pt idx="3643">
                  <c:v>42999</c:v>
                </c:pt>
                <c:pt idx="3644">
                  <c:v>43000</c:v>
                </c:pt>
                <c:pt idx="3645">
                  <c:v>43001</c:v>
                </c:pt>
                <c:pt idx="3646">
                  <c:v>43002</c:v>
                </c:pt>
                <c:pt idx="3647">
                  <c:v>43003</c:v>
                </c:pt>
                <c:pt idx="3648">
                  <c:v>43004</c:v>
                </c:pt>
                <c:pt idx="3649">
                  <c:v>43005</c:v>
                </c:pt>
                <c:pt idx="3650">
                  <c:v>43006</c:v>
                </c:pt>
                <c:pt idx="3651">
                  <c:v>43007</c:v>
                </c:pt>
                <c:pt idx="3652">
                  <c:v>43008</c:v>
                </c:pt>
                <c:pt idx="3653">
                  <c:v>43009</c:v>
                </c:pt>
                <c:pt idx="3654">
                  <c:v>43010</c:v>
                </c:pt>
                <c:pt idx="3655">
                  <c:v>43011</c:v>
                </c:pt>
                <c:pt idx="3656">
                  <c:v>43012</c:v>
                </c:pt>
                <c:pt idx="3657">
                  <c:v>43013</c:v>
                </c:pt>
                <c:pt idx="3658">
                  <c:v>43014</c:v>
                </c:pt>
                <c:pt idx="3659">
                  <c:v>43015</c:v>
                </c:pt>
                <c:pt idx="3660">
                  <c:v>43016</c:v>
                </c:pt>
                <c:pt idx="3661">
                  <c:v>43017</c:v>
                </c:pt>
                <c:pt idx="3662">
                  <c:v>43018</c:v>
                </c:pt>
                <c:pt idx="3663">
                  <c:v>43019</c:v>
                </c:pt>
                <c:pt idx="3664">
                  <c:v>43020</c:v>
                </c:pt>
                <c:pt idx="3665">
                  <c:v>43021</c:v>
                </c:pt>
                <c:pt idx="3666">
                  <c:v>43022</c:v>
                </c:pt>
                <c:pt idx="3667">
                  <c:v>43023</c:v>
                </c:pt>
                <c:pt idx="3668">
                  <c:v>43024</c:v>
                </c:pt>
                <c:pt idx="3669">
                  <c:v>43025</c:v>
                </c:pt>
                <c:pt idx="3670">
                  <c:v>43026</c:v>
                </c:pt>
                <c:pt idx="3671">
                  <c:v>43027</c:v>
                </c:pt>
                <c:pt idx="3672">
                  <c:v>43028</c:v>
                </c:pt>
                <c:pt idx="3673">
                  <c:v>43029</c:v>
                </c:pt>
                <c:pt idx="3674">
                  <c:v>43030</c:v>
                </c:pt>
                <c:pt idx="3675">
                  <c:v>43031</c:v>
                </c:pt>
                <c:pt idx="3676">
                  <c:v>43032</c:v>
                </c:pt>
                <c:pt idx="3677">
                  <c:v>43033</c:v>
                </c:pt>
                <c:pt idx="3678">
                  <c:v>43034</c:v>
                </c:pt>
                <c:pt idx="3679">
                  <c:v>43035</c:v>
                </c:pt>
                <c:pt idx="3680">
                  <c:v>43036</c:v>
                </c:pt>
                <c:pt idx="3681">
                  <c:v>43037</c:v>
                </c:pt>
                <c:pt idx="3682">
                  <c:v>43038</c:v>
                </c:pt>
                <c:pt idx="3683">
                  <c:v>43039</c:v>
                </c:pt>
                <c:pt idx="3684">
                  <c:v>43040</c:v>
                </c:pt>
                <c:pt idx="3685">
                  <c:v>43041</c:v>
                </c:pt>
                <c:pt idx="3686">
                  <c:v>43042</c:v>
                </c:pt>
                <c:pt idx="3687">
                  <c:v>43043</c:v>
                </c:pt>
                <c:pt idx="3688">
                  <c:v>43044</c:v>
                </c:pt>
                <c:pt idx="3689">
                  <c:v>43045</c:v>
                </c:pt>
                <c:pt idx="3690">
                  <c:v>43046</c:v>
                </c:pt>
                <c:pt idx="3691">
                  <c:v>43047</c:v>
                </c:pt>
                <c:pt idx="3692">
                  <c:v>43048</c:v>
                </c:pt>
                <c:pt idx="3693">
                  <c:v>43049</c:v>
                </c:pt>
                <c:pt idx="3694">
                  <c:v>43050</c:v>
                </c:pt>
                <c:pt idx="3695">
                  <c:v>43051</c:v>
                </c:pt>
                <c:pt idx="3696">
                  <c:v>43052</c:v>
                </c:pt>
                <c:pt idx="3697">
                  <c:v>43053</c:v>
                </c:pt>
                <c:pt idx="3698">
                  <c:v>43054</c:v>
                </c:pt>
                <c:pt idx="3699">
                  <c:v>43055</c:v>
                </c:pt>
                <c:pt idx="3700">
                  <c:v>43056</c:v>
                </c:pt>
                <c:pt idx="3701">
                  <c:v>43057</c:v>
                </c:pt>
                <c:pt idx="3702">
                  <c:v>43058</c:v>
                </c:pt>
                <c:pt idx="3703">
                  <c:v>43059</c:v>
                </c:pt>
                <c:pt idx="3704">
                  <c:v>43060</c:v>
                </c:pt>
                <c:pt idx="3705">
                  <c:v>43061</c:v>
                </c:pt>
                <c:pt idx="3706">
                  <c:v>43062</c:v>
                </c:pt>
                <c:pt idx="3707">
                  <c:v>43063</c:v>
                </c:pt>
                <c:pt idx="3708">
                  <c:v>43064</c:v>
                </c:pt>
                <c:pt idx="3709">
                  <c:v>43065</c:v>
                </c:pt>
                <c:pt idx="3710">
                  <c:v>43066</c:v>
                </c:pt>
                <c:pt idx="3711">
                  <c:v>43067</c:v>
                </c:pt>
                <c:pt idx="3712">
                  <c:v>43068</c:v>
                </c:pt>
                <c:pt idx="3713">
                  <c:v>43069</c:v>
                </c:pt>
                <c:pt idx="3714">
                  <c:v>43070</c:v>
                </c:pt>
                <c:pt idx="3715">
                  <c:v>43071</c:v>
                </c:pt>
                <c:pt idx="3716">
                  <c:v>43072</c:v>
                </c:pt>
                <c:pt idx="3717">
                  <c:v>43073</c:v>
                </c:pt>
                <c:pt idx="3718">
                  <c:v>43074</c:v>
                </c:pt>
                <c:pt idx="3719">
                  <c:v>43075</c:v>
                </c:pt>
                <c:pt idx="3720">
                  <c:v>43076</c:v>
                </c:pt>
                <c:pt idx="3721">
                  <c:v>43077</c:v>
                </c:pt>
                <c:pt idx="3722">
                  <c:v>43078</c:v>
                </c:pt>
                <c:pt idx="3723">
                  <c:v>43079</c:v>
                </c:pt>
                <c:pt idx="3724">
                  <c:v>43080</c:v>
                </c:pt>
                <c:pt idx="3725">
                  <c:v>43081</c:v>
                </c:pt>
                <c:pt idx="3726">
                  <c:v>43082</c:v>
                </c:pt>
                <c:pt idx="3727">
                  <c:v>43083</c:v>
                </c:pt>
                <c:pt idx="3728">
                  <c:v>43084</c:v>
                </c:pt>
                <c:pt idx="3729">
                  <c:v>43085</c:v>
                </c:pt>
                <c:pt idx="3730">
                  <c:v>43086</c:v>
                </c:pt>
                <c:pt idx="3731">
                  <c:v>43087</c:v>
                </c:pt>
                <c:pt idx="3732">
                  <c:v>43088</c:v>
                </c:pt>
                <c:pt idx="3733">
                  <c:v>43089</c:v>
                </c:pt>
                <c:pt idx="3734">
                  <c:v>43090</c:v>
                </c:pt>
                <c:pt idx="3735">
                  <c:v>43091</c:v>
                </c:pt>
                <c:pt idx="3736">
                  <c:v>43092</c:v>
                </c:pt>
                <c:pt idx="3737">
                  <c:v>43093</c:v>
                </c:pt>
                <c:pt idx="3738">
                  <c:v>43094</c:v>
                </c:pt>
                <c:pt idx="3739">
                  <c:v>43095</c:v>
                </c:pt>
                <c:pt idx="3740">
                  <c:v>43096</c:v>
                </c:pt>
                <c:pt idx="3741">
                  <c:v>43097</c:v>
                </c:pt>
                <c:pt idx="3742">
                  <c:v>43098</c:v>
                </c:pt>
                <c:pt idx="3743">
                  <c:v>43099</c:v>
                </c:pt>
                <c:pt idx="3744">
                  <c:v>43100</c:v>
                </c:pt>
                <c:pt idx="3745">
                  <c:v>43101</c:v>
                </c:pt>
                <c:pt idx="3746">
                  <c:v>43102</c:v>
                </c:pt>
                <c:pt idx="3747">
                  <c:v>43103</c:v>
                </c:pt>
                <c:pt idx="3748">
                  <c:v>43104</c:v>
                </c:pt>
                <c:pt idx="3749">
                  <c:v>43105</c:v>
                </c:pt>
                <c:pt idx="3750">
                  <c:v>43106</c:v>
                </c:pt>
                <c:pt idx="3751">
                  <c:v>43107</c:v>
                </c:pt>
                <c:pt idx="3752">
                  <c:v>43108</c:v>
                </c:pt>
                <c:pt idx="3753">
                  <c:v>43109</c:v>
                </c:pt>
                <c:pt idx="3754">
                  <c:v>43110</c:v>
                </c:pt>
                <c:pt idx="3755">
                  <c:v>43111</c:v>
                </c:pt>
                <c:pt idx="3756">
                  <c:v>43112</c:v>
                </c:pt>
                <c:pt idx="3757">
                  <c:v>43113</c:v>
                </c:pt>
                <c:pt idx="3758">
                  <c:v>43114</c:v>
                </c:pt>
                <c:pt idx="3759">
                  <c:v>43115</c:v>
                </c:pt>
                <c:pt idx="3760">
                  <c:v>43116</c:v>
                </c:pt>
                <c:pt idx="3761">
                  <c:v>43117</c:v>
                </c:pt>
                <c:pt idx="3762">
                  <c:v>43118</c:v>
                </c:pt>
                <c:pt idx="3763">
                  <c:v>43119</c:v>
                </c:pt>
                <c:pt idx="3764">
                  <c:v>43120</c:v>
                </c:pt>
                <c:pt idx="3765">
                  <c:v>43121</c:v>
                </c:pt>
                <c:pt idx="3766">
                  <c:v>43122</c:v>
                </c:pt>
                <c:pt idx="3767">
                  <c:v>43123</c:v>
                </c:pt>
                <c:pt idx="3768">
                  <c:v>43124</c:v>
                </c:pt>
                <c:pt idx="3769">
                  <c:v>43125</c:v>
                </c:pt>
                <c:pt idx="3770">
                  <c:v>43126</c:v>
                </c:pt>
                <c:pt idx="3771">
                  <c:v>43127</c:v>
                </c:pt>
                <c:pt idx="3772">
                  <c:v>43128</c:v>
                </c:pt>
                <c:pt idx="3773">
                  <c:v>43129</c:v>
                </c:pt>
                <c:pt idx="3774">
                  <c:v>43130</c:v>
                </c:pt>
                <c:pt idx="3775">
                  <c:v>43131</c:v>
                </c:pt>
                <c:pt idx="3776">
                  <c:v>43132</c:v>
                </c:pt>
                <c:pt idx="3777">
                  <c:v>43133</c:v>
                </c:pt>
                <c:pt idx="3778">
                  <c:v>43134</c:v>
                </c:pt>
                <c:pt idx="3779">
                  <c:v>43135</c:v>
                </c:pt>
                <c:pt idx="3780">
                  <c:v>43136</c:v>
                </c:pt>
                <c:pt idx="3781">
                  <c:v>43137</c:v>
                </c:pt>
                <c:pt idx="3782">
                  <c:v>43138</c:v>
                </c:pt>
                <c:pt idx="3783">
                  <c:v>43139</c:v>
                </c:pt>
                <c:pt idx="3784">
                  <c:v>43140</c:v>
                </c:pt>
                <c:pt idx="3785">
                  <c:v>43141</c:v>
                </c:pt>
                <c:pt idx="3786">
                  <c:v>43142</c:v>
                </c:pt>
                <c:pt idx="3787">
                  <c:v>43143</c:v>
                </c:pt>
                <c:pt idx="3788">
                  <c:v>43144</c:v>
                </c:pt>
                <c:pt idx="3789">
                  <c:v>43145</c:v>
                </c:pt>
                <c:pt idx="3790">
                  <c:v>43146</c:v>
                </c:pt>
                <c:pt idx="3791">
                  <c:v>43147</c:v>
                </c:pt>
                <c:pt idx="3792">
                  <c:v>43148</c:v>
                </c:pt>
                <c:pt idx="3793">
                  <c:v>43149</c:v>
                </c:pt>
                <c:pt idx="3794">
                  <c:v>43150</c:v>
                </c:pt>
                <c:pt idx="3795">
                  <c:v>43151</c:v>
                </c:pt>
                <c:pt idx="3796">
                  <c:v>43152</c:v>
                </c:pt>
                <c:pt idx="3797">
                  <c:v>43153</c:v>
                </c:pt>
                <c:pt idx="3798">
                  <c:v>43154</c:v>
                </c:pt>
                <c:pt idx="3799">
                  <c:v>43155</c:v>
                </c:pt>
                <c:pt idx="3800">
                  <c:v>43156</c:v>
                </c:pt>
                <c:pt idx="3801">
                  <c:v>43157</c:v>
                </c:pt>
                <c:pt idx="3802">
                  <c:v>43158</c:v>
                </c:pt>
                <c:pt idx="3803">
                  <c:v>43159</c:v>
                </c:pt>
                <c:pt idx="3804">
                  <c:v>43160</c:v>
                </c:pt>
                <c:pt idx="3805">
                  <c:v>43161</c:v>
                </c:pt>
                <c:pt idx="3806">
                  <c:v>43162</c:v>
                </c:pt>
                <c:pt idx="3807">
                  <c:v>43163</c:v>
                </c:pt>
                <c:pt idx="3808">
                  <c:v>43164</c:v>
                </c:pt>
                <c:pt idx="3809">
                  <c:v>43165</c:v>
                </c:pt>
                <c:pt idx="3810">
                  <c:v>43166</c:v>
                </c:pt>
                <c:pt idx="3811">
                  <c:v>43167</c:v>
                </c:pt>
                <c:pt idx="3812">
                  <c:v>43168</c:v>
                </c:pt>
                <c:pt idx="3813">
                  <c:v>43169</c:v>
                </c:pt>
                <c:pt idx="3814">
                  <c:v>43170</c:v>
                </c:pt>
                <c:pt idx="3815">
                  <c:v>43171</c:v>
                </c:pt>
                <c:pt idx="3816">
                  <c:v>43172</c:v>
                </c:pt>
                <c:pt idx="3817">
                  <c:v>43173</c:v>
                </c:pt>
                <c:pt idx="3818">
                  <c:v>43174</c:v>
                </c:pt>
                <c:pt idx="3819">
                  <c:v>43175</c:v>
                </c:pt>
                <c:pt idx="3820">
                  <c:v>43176</c:v>
                </c:pt>
                <c:pt idx="3821">
                  <c:v>43177</c:v>
                </c:pt>
                <c:pt idx="3822">
                  <c:v>43178</c:v>
                </c:pt>
                <c:pt idx="3823">
                  <c:v>43179</c:v>
                </c:pt>
                <c:pt idx="3824">
                  <c:v>43180</c:v>
                </c:pt>
                <c:pt idx="3825">
                  <c:v>43181</c:v>
                </c:pt>
                <c:pt idx="3826">
                  <c:v>43182</c:v>
                </c:pt>
                <c:pt idx="3827">
                  <c:v>43183</c:v>
                </c:pt>
                <c:pt idx="3828">
                  <c:v>43184</c:v>
                </c:pt>
                <c:pt idx="3829">
                  <c:v>43185</c:v>
                </c:pt>
                <c:pt idx="3830">
                  <c:v>43186</c:v>
                </c:pt>
                <c:pt idx="3831">
                  <c:v>43187</c:v>
                </c:pt>
                <c:pt idx="3832">
                  <c:v>43188</c:v>
                </c:pt>
                <c:pt idx="3833">
                  <c:v>43189</c:v>
                </c:pt>
                <c:pt idx="3834">
                  <c:v>43190</c:v>
                </c:pt>
                <c:pt idx="3835">
                  <c:v>43191</c:v>
                </c:pt>
                <c:pt idx="3836">
                  <c:v>43192</c:v>
                </c:pt>
                <c:pt idx="3837">
                  <c:v>43193</c:v>
                </c:pt>
                <c:pt idx="3838">
                  <c:v>43194</c:v>
                </c:pt>
                <c:pt idx="3839">
                  <c:v>43195</c:v>
                </c:pt>
                <c:pt idx="3840">
                  <c:v>43196</c:v>
                </c:pt>
                <c:pt idx="3841">
                  <c:v>43197</c:v>
                </c:pt>
                <c:pt idx="3842">
                  <c:v>43198</c:v>
                </c:pt>
                <c:pt idx="3843">
                  <c:v>43199</c:v>
                </c:pt>
                <c:pt idx="3844">
                  <c:v>43200</c:v>
                </c:pt>
                <c:pt idx="3845">
                  <c:v>43201</c:v>
                </c:pt>
                <c:pt idx="3846">
                  <c:v>43202</c:v>
                </c:pt>
                <c:pt idx="3847">
                  <c:v>43203</c:v>
                </c:pt>
                <c:pt idx="3848">
                  <c:v>43204</c:v>
                </c:pt>
                <c:pt idx="3849">
                  <c:v>43205</c:v>
                </c:pt>
                <c:pt idx="3850">
                  <c:v>43206</c:v>
                </c:pt>
                <c:pt idx="3851">
                  <c:v>43207</c:v>
                </c:pt>
                <c:pt idx="3852">
                  <c:v>43208</c:v>
                </c:pt>
                <c:pt idx="3853">
                  <c:v>43209</c:v>
                </c:pt>
                <c:pt idx="3854">
                  <c:v>43210</c:v>
                </c:pt>
                <c:pt idx="3855">
                  <c:v>43211</c:v>
                </c:pt>
                <c:pt idx="3856">
                  <c:v>43212</c:v>
                </c:pt>
                <c:pt idx="3857">
                  <c:v>43213</c:v>
                </c:pt>
                <c:pt idx="3858">
                  <c:v>43214</c:v>
                </c:pt>
                <c:pt idx="3859">
                  <c:v>43215</c:v>
                </c:pt>
                <c:pt idx="3860">
                  <c:v>43216</c:v>
                </c:pt>
                <c:pt idx="3861">
                  <c:v>43217</c:v>
                </c:pt>
                <c:pt idx="3862">
                  <c:v>43218</c:v>
                </c:pt>
                <c:pt idx="3863">
                  <c:v>43219</c:v>
                </c:pt>
                <c:pt idx="3864">
                  <c:v>43220</c:v>
                </c:pt>
                <c:pt idx="3865">
                  <c:v>43221</c:v>
                </c:pt>
                <c:pt idx="3866">
                  <c:v>43222</c:v>
                </c:pt>
                <c:pt idx="3867">
                  <c:v>43223</c:v>
                </c:pt>
                <c:pt idx="3868">
                  <c:v>43224</c:v>
                </c:pt>
                <c:pt idx="3869">
                  <c:v>43225</c:v>
                </c:pt>
                <c:pt idx="3870">
                  <c:v>43226</c:v>
                </c:pt>
                <c:pt idx="3871">
                  <c:v>43227</c:v>
                </c:pt>
                <c:pt idx="3872">
                  <c:v>43228</c:v>
                </c:pt>
                <c:pt idx="3873">
                  <c:v>43229</c:v>
                </c:pt>
                <c:pt idx="3874">
                  <c:v>43230</c:v>
                </c:pt>
                <c:pt idx="3875">
                  <c:v>43231</c:v>
                </c:pt>
                <c:pt idx="3876">
                  <c:v>43232</c:v>
                </c:pt>
                <c:pt idx="3877">
                  <c:v>43233</c:v>
                </c:pt>
                <c:pt idx="3878">
                  <c:v>43234</c:v>
                </c:pt>
                <c:pt idx="3879">
                  <c:v>43235</c:v>
                </c:pt>
                <c:pt idx="3880">
                  <c:v>43236</c:v>
                </c:pt>
                <c:pt idx="3881">
                  <c:v>43237</c:v>
                </c:pt>
                <c:pt idx="3882">
                  <c:v>43238</c:v>
                </c:pt>
                <c:pt idx="3883">
                  <c:v>43239</c:v>
                </c:pt>
                <c:pt idx="3884">
                  <c:v>43240</c:v>
                </c:pt>
                <c:pt idx="3885">
                  <c:v>43241</c:v>
                </c:pt>
                <c:pt idx="3886">
                  <c:v>43242</c:v>
                </c:pt>
                <c:pt idx="3887">
                  <c:v>43243</c:v>
                </c:pt>
                <c:pt idx="3888">
                  <c:v>43244</c:v>
                </c:pt>
                <c:pt idx="3889">
                  <c:v>43245</c:v>
                </c:pt>
                <c:pt idx="3890">
                  <c:v>43246</c:v>
                </c:pt>
                <c:pt idx="3891">
                  <c:v>43247</c:v>
                </c:pt>
                <c:pt idx="3892">
                  <c:v>43248</c:v>
                </c:pt>
                <c:pt idx="3893">
                  <c:v>43249</c:v>
                </c:pt>
                <c:pt idx="3894">
                  <c:v>43250</c:v>
                </c:pt>
                <c:pt idx="3895">
                  <c:v>43251</c:v>
                </c:pt>
                <c:pt idx="3896">
                  <c:v>43252</c:v>
                </c:pt>
                <c:pt idx="3897">
                  <c:v>43253</c:v>
                </c:pt>
                <c:pt idx="3898">
                  <c:v>43254</c:v>
                </c:pt>
                <c:pt idx="3899">
                  <c:v>43255</c:v>
                </c:pt>
                <c:pt idx="3900">
                  <c:v>43256</c:v>
                </c:pt>
                <c:pt idx="3901">
                  <c:v>43257</c:v>
                </c:pt>
                <c:pt idx="3902">
                  <c:v>43258</c:v>
                </c:pt>
                <c:pt idx="3903">
                  <c:v>43259</c:v>
                </c:pt>
                <c:pt idx="3904">
                  <c:v>43260</c:v>
                </c:pt>
                <c:pt idx="3905">
                  <c:v>43261</c:v>
                </c:pt>
                <c:pt idx="3906">
                  <c:v>43262</c:v>
                </c:pt>
                <c:pt idx="3907">
                  <c:v>43263</c:v>
                </c:pt>
                <c:pt idx="3908">
                  <c:v>43264</c:v>
                </c:pt>
                <c:pt idx="3909">
                  <c:v>43265</c:v>
                </c:pt>
                <c:pt idx="3910">
                  <c:v>43266</c:v>
                </c:pt>
                <c:pt idx="3911">
                  <c:v>43267</c:v>
                </c:pt>
                <c:pt idx="3912">
                  <c:v>43268</c:v>
                </c:pt>
                <c:pt idx="3913">
                  <c:v>43269</c:v>
                </c:pt>
                <c:pt idx="3914">
                  <c:v>43270</c:v>
                </c:pt>
                <c:pt idx="3915">
                  <c:v>43271</c:v>
                </c:pt>
                <c:pt idx="3916">
                  <c:v>43272</c:v>
                </c:pt>
                <c:pt idx="3917">
                  <c:v>43273</c:v>
                </c:pt>
                <c:pt idx="3918">
                  <c:v>43274</c:v>
                </c:pt>
                <c:pt idx="3919">
                  <c:v>43275</c:v>
                </c:pt>
                <c:pt idx="3920">
                  <c:v>43276</c:v>
                </c:pt>
                <c:pt idx="3921">
                  <c:v>43277</c:v>
                </c:pt>
                <c:pt idx="3922">
                  <c:v>43278</c:v>
                </c:pt>
                <c:pt idx="3923">
                  <c:v>43279</c:v>
                </c:pt>
                <c:pt idx="3924">
                  <c:v>43280</c:v>
                </c:pt>
                <c:pt idx="3925">
                  <c:v>43281</c:v>
                </c:pt>
                <c:pt idx="3926">
                  <c:v>43282</c:v>
                </c:pt>
                <c:pt idx="3927">
                  <c:v>43283</c:v>
                </c:pt>
                <c:pt idx="3928">
                  <c:v>43284</c:v>
                </c:pt>
                <c:pt idx="3929">
                  <c:v>43285</c:v>
                </c:pt>
                <c:pt idx="3930">
                  <c:v>43286</c:v>
                </c:pt>
                <c:pt idx="3931">
                  <c:v>43287</c:v>
                </c:pt>
                <c:pt idx="3932">
                  <c:v>43288</c:v>
                </c:pt>
                <c:pt idx="3933">
                  <c:v>43289</c:v>
                </c:pt>
                <c:pt idx="3934">
                  <c:v>43290</c:v>
                </c:pt>
                <c:pt idx="3935">
                  <c:v>43291</c:v>
                </c:pt>
                <c:pt idx="3936">
                  <c:v>43292</c:v>
                </c:pt>
                <c:pt idx="3937">
                  <c:v>43293</c:v>
                </c:pt>
                <c:pt idx="3938">
                  <c:v>43294</c:v>
                </c:pt>
                <c:pt idx="3939">
                  <c:v>43295</c:v>
                </c:pt>
                <c:pt idx="3940">
                  <c:v>43296</c:v>
                </c:pt>
                <c:pt idx="3941">
                  <c:v>43297</c:v>
                </c:pt>
                <c:pt idx="3942">
                  <c:v>43298</c:v>
                </c:pt>
                <c:pt idx="3943">
                  <c:v>43299</c:v>
                </c:pt>
                <c:pt idx="3944">
                  <c:v>43300</c:v>
                </c:pt>
                <c:pt idx="3945">
                  <c:v>43301</c:v>
                </c:pt>
                <c:pt idx="3946">
                  <c:v>43302</c:v>
                </c:pt>
                <c:pt idx="3947">
                  <c:v>43303</c:v>
                </c:pt>
                <c:pt idx="3948">
                  <c:v>43304</c:v>
                </c:pt>
                <c:pt idx="3949">
                  <c:v>43305</c:v>
                </c:pt>
                <c:pt idx="3950">
                  <c:v>43306</c:v>
                </c:pt>
                <c:pt idx="3951">
                  <c:v>43307</c:v>
                </c:pt>
                <c:pt idx="3952">
                  <c:v>43308</c:v>
                </c:pt>
                <c:pt idx="3953">
                  <c:v>43309</c:v>
                </c:pt>
                <c:pt idx="3954">
                  <c:v>43310</c:v>
                </c:pt>
                <c:pt idx="3955">
                  <c:v>43311</c:v>
                </c:pt>
                <c:pt idx="3956">
                  <c:v>43312</c:v>
                </c:pt>
                <c:pt idx="3957">
                  <c:v>43313</c:v>
                </c:pt>
                <c:pt idx="3958">
                  <c:v>43314</c:v>
                </c:pt>
                <c:pt idx="3959">
                  <c:v>43315</c:v>
                </c:pt>
                <c:pt idx="3960">
                  <c:v>43316</c:v>
                </c:pt>
                <c:pt idx="3961">
                  <c:v>43317</c:v>
                </c:pt>
                <c:pt idx="3962">
                  <c:v>43318</c:v>
                </c:pt>
                <c:pt idx="3963">
                  <c:v>43319</c:v>
                </c:pt>
                <c:pt idx="3964">
                  <c:v>43320</c:v>
                </c:pt>
                <c:pt idx="3965">
                  <c:v>43321</c:v>
                </c:pt>
                <c:pt idx="3966">
                  <c:v>43322</c:v>
                </c:pt>
                <c:pt idx="3967">
                  <c:v>43323</c:v>
                </c:pt>
                <c:pt idx="3968">
                  <c:v>43324</c:v>
                </c:pt>
                <c:pt idx="3969">
                  <c:v>43325</c:v>
                </c:pt>
                <c:pt idx="3970">
                  <c:v>43326</c:v>
                </c:pt>
                <c:pt idx="3971">
                  <c:v>43327</c:v>
                </c:pt>
                <c:pt idx="3972">
                  <c:v>43328</c:v>
                </c:pt>
                <c:pt idx="3973">
                  <c:v>43329</c:v>
                </c:pt>
                <c:pt idx="3974">
                  <c:v>43330</c:v>
                </c:pt>
                <c:pt idx="3975">
                  <c:v>43331</c:v>
                </c:pt>
                <c:pt idx="3976">
                  <c:v>43332</c:v>
                </c:pt>
                <c:pt idx="3977">
                  <c:v>43333</c:v>
                </c:pt>
                <c:pt idx="3978">
                  <c:v>43334</c:v>
                </c:pt>
                <c:pt idx="3979">
                  <c:v>43335</c:v>
                </c:pt>
                <c:pt idx="3980">
                  <c:v>43336</c:v>
                </c:pt>
                <c:pt idx="3981">
                  <c:v>43337</c:v>
                </c:pt>
                <c:pt idx="3982">
                  <c:v>43338</c:v>
                </c:pt>
                <c:pt idx="3983">
                  <c:v>43339</c:v>
                </c:pt>
                <c:pt idx="3984">
                  <c:v>43340</c:v>
                </c:pt>
                <c:pt idx="3985">
                  <c:v>43341</c:v>
                </c:pt>
                <c:pt idx="3986">
                  <c:v>43342</c:v>
                </c:pt>
                <c:pt idx="3987">
                  <c:v>43343</c:v>
                </c:pt>
                <c:pt idx="3988">
                  <c:v>43344</c:v>
                </c:pt>
                <c:pt idx="3989">
                  <c:v>43345</c:v>
                </c:pt>
                <c:pt idx="3990">
                  <c:v>43346</c:v>
                </c:pt>
                <c:pt idx="3991">
                  <c:v>43347</c:v>
                </c:pt>
                <c:pt idx="3992">
                  <c:v>43348</c:v>
                </c:pt>
                <c:pt idx="3993">
                  <c:v>43349</c:v>
                </c:pt>
                <c:pt idx="3994">
                  <c:v>43350</c:v>
                </c:pt>
                <c:pt idx="3995">
                  <c:v>43351</c:v>
                </c:pt>
                <c:pt idx="3996">
                  <c:v>43352</c:v>
                </c:pt>
                <c:pt idx="3997">
                  <c:v>43353</c:v>
                </c:pt>
                <c:pt idx="3998">
                  <c:v>43354</c:v>
                </c:pt>
                <c:pt idx="3999">
                  <c:v>43355</c:v>
                </c:pt>
                <c:pt idx="4000">
                  <c:v>43356</c:v>
                </c:pt>
                <c:pt idx="4001">
                  <c:v>43357</c:v>
                </c:pt>
                <c:pt idx="4002">
                  <c:v>43358</c:v>
                </c:pt>
                <c:pt idx="4003">
                  <c:v>43359</c:v>
                </c:pt>
                <c:pt idx="4004">
                  <c:v>43360</c:v>
                </c:pt>
                <c:pt idx="4005">
                  <c:v>43361</c:v>
                </c:pt>
                <c:pt idx="4006">
                  <c:v>43362</c:v>
                </c:pt>
                <c:pt idx="4007">
                  <c:v>43363</c:v>
                </c:pt>
                <c:pt idx="4008">
                  <c:v>43364</c:v>
                </c:pt>
                <c:pt idx="4009">
                  <c:v>43365</c:v>
                </c:pt>
                <c:pt idx="4010">
                  <c:v>43366</c:v>
                </c:pt>
                <c:pt idx="4011">
                  <c:v>43367</c:v>
                </c:pt>
                <c:pt idx="4012">
                  <c:v>43368</c:v>
                </c:pt>
                <c:pt idx="4013">
                  <c:v>43369</c:v>
                </c:pt>
                <c:pt idx="4014">
                  <c:v>43370</c:v>
                </c:pt>
                <c:pt idx="4015">
                  <c:v>43371</c:v>
                </c:pt>
                <c:pt idx="4016">
                  <c:v>43372</c:v>
                </c:pt>
                <c:pt idx="4017">
                  <c:v>43373</c:v>
                </c:pt>
              </c:numCache>
            </c:numRef>
          </c:cat>
          <c:val>
            <c:numRef>
              <c:f>'105107A'!$B$5:$B$4022</c:f>
              <c:numCache>
                <c:formatCode>General</c:formatCode>
                <c:ptCount val="40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3950.2</c:v>
                </c:pt>
                <c:pt idx="91">
                  <c:v>9283.3700000000008</c:v>
                </c:pt>
                <c:pt idx="92">
                  <c:v>10687.71</c:v>
                </c:pt>
                <c:pt idx="93">
                  <c:v>5626.37</c:v>
                </c:pt>
                <c:pt idx="94">
                  <c:v>3055.93</c:v>
                </c:pt>
                <c:pt idx="95">
                  <c:v>2381.23</c:v>
                </c:pt>
                <c:pt idx="96">
                  <c:v>3440.26</c:v>
                </c:pt>
                <c:pt idx="97">
                  <c:v>4987.21</c:v>
                </c:pt>
                <c:pt idx="98">
                  <c:v>7609.9</c:v>
                </c:pt>
                <c:pt idx="99">
                  <c:v>5084.5200000000004</c:v>
                </c:pt>
                <c:pt idx="100">
                  <c:v>6472.16</c:v>
                </c:pt>
                <c:pt idx="101">
                  <c:v>10145.74</c:v>
                </c:pt>
                <c:pt idx="102">
                  <c:v>9683.52</c:v>
                </c:pt>
                <c:pt idx="103">
                  <c:v>9940.75</c:v>
                </c:pt>
                <c:pt idx="104">
                  <c:v>11422.57</c:v>
                </c:pt>
                <c:pt idx="105">
                  <c:v>14301.91</c:v>
                </c:pt>
                <c:pt idx="106">
                  <c:v>14727.72</c:v>
                </c:pt>
                <c:pt idx="107">
                  <c:v>20494.89</c:v>
                </c:pt>
                <c:pt idx="108">
                  <c:v>22992.46</c:v>
                </c:pt>
                <c:pt idx="109">
                  <c:v>20389.29</c:v>
                </c:pt>
                <c:pt idx="110">
                  <c:v>19901.13</c:v>
                </c:pt>
                <c:pt idx="111">
                  <c:v>14781.79</c:v>
                </c:pt>
                <c:pt idx="112">
                  <c:v>10719.91</c:v>
                </c:pt>
                <c:pt idx="113">
                  <c:v>7864.62</c:v>
                </c:pt>
                <c:pt idx="114">
                  <c:v>6431.68</c:v>
                </c:pt>
                <c:pt idx="115">
                  <c:v>8569.4699999999993</c:v>
                </c:pt>
                <c:pt idx="116">
                  <c:v>7299.57</c:v>
                </c:pt>
                <c:pt idx="117">
                  <c:v>5376.73</c:v>
                </c:pt>
                <c:pt idx="118">
                  <c:v>4495.25</c:v>
                </c:pt>
                <c:pt idx="119">
                  <c:v>4508.62</c:v>
                </c:pt>
                <c:pt idx="120">
                  <c:v>3703.13</c:v>
                </c:pt>
                <c:pt idx="121">
                  <c:v>3506.34</c:v>
                </c:pt>
                <c:pt idx="122">
                  <c:v>3087.45</c:v>
                </c:pt>
                <c:pt idx="123">
                  <c:v>2665.38</c:v>
                </c:pt>
                <c:pt idx="124">
                  <c:v>2922.24</c:v>
                </c:pt>
                <c:pt idx="125">
                  <c:v>2970.81</c:v>
                </c:pt>
                <c:pt idx="126">
                  <c:v>3102.5</c:v>
                </c:pt>
                <c:pt idx="127">
                  <c:v>3488.6</c:v>
                </c:pt>
                <c:pt idx="128">
                  <c:v>5575.23</c:v>
                </c:pt>
                <c:pt idx="129">
                  <c:v>5370.71</c:v>
                </c:pt>
                <c:pt idx="130">
                  <c:v>5603.89</c:v>
                </c:pt>
                <c:pt idx="131">
                  <c:v>6684.99</c:v>
                </c:pt>
                <c:pt idx="132">
                  <c:v>7556.93</c:v>
                </c:pt>
                <c:pt idx="133">
                  <c:v>12613.92</c:v>
                </c:pt>
                <c:pt idx="134">
                  <c:v>19729.91</c:v>
                </c:pt>
                <c:pt idx="135">
                  <c:v>31603.08</c:v>
                </c:pt>
                <c:pt idx="136">
                  <c:v>42076.63</c:v>
                </c:pt>
                <c:pt idx="137">
                  <c:v>44011.07</c:v>
                </c:pt>
                <c:pt idx="138">
                  <c:v>41409.32</c:v>
                </c:pt>
                <c:pt idx="139">
                  <c:v>39018.21</c:v>
                </c:pt>
                <c:pt idx="140">
                  <c:v>39500.589999999997</c:v>
                </c:pt>
                <c:pt idx="141">
                  <c:v>44081.25</c:v>
                </c:pt>
                <c:pt idx="142">
                  <c:v>48115.65</c:v>
                </c:pt>
                <c:pt idx="143">
                  <c:v>63397.39</c:v>
                </c:pt>
                <c:pt idx="144">
                  <c:v>80450.28</c:v>
                </c:pt>
                <c:pt idx="145">
                  <c:v>101717.48</c:v>
                </c:pt>
                <c:pt idx="146">
                  <c:v>114337.71</c:v>
                </c:pt>
                <c:pt idx="147">
                  <c:v>118547.65</c:v>
                </c:pt>
                <c:pt idx="148">
                  <c:v>117153.01</c:v>
                </c:pt>
                <c:pt idx="149">
                  <c:v>116969.53</c:v>
                </c:pt>
                <c:pt idx="150">
                  <c:v>128007.73</c:v>
                </c:pt>
                <c:pt idx="151">
                  <c:v>138854.32999999999</c:v>
                </c:pt>
                <c:pt idx="152">
                  <c:v>151667.54999999999</c:v>
                </c:pt>
                <c:pt idx="153">
                  <c:v>160963.76999999999</c:v>
                </c:pt>
                <c:pt idx="154">
                  <c:v>152265.97</c:v>
                </c:pt>
                <c:pt idx="155">
                  <c:v>141588.97</c:v>
                </c:pt>
                <c:pt idx="156">
                  <c:v>135089.1</c:v>
                </c:pt>
                <c:pt idx="157">
                  <c:v>140491.84</c:v>
                </c:pt>
                <c:pt idx="158">
                  <c:v>146411.98000000001</c:v>
                </c:pt>
                <c:pt idx="159">
                  <c:v>141247.42000000001</c:v>
                </c:pt>
                <c:pt idx="160">
                  <c:v>128886.15</c:v>
                </c:pt>
                <c:pt idx="161">
                  <c:v>109535.56</c:v>
                </c:pt>
                <c:pt idx="162">
                  <c:v>83755.78</c:v>
                </c:pt>
                <c:pt idx="163">
                  <c:v>59848.21</c:v>
                </c:pt>
                <c:pt idx="164">
                  <c:v>42883.58</c:v>
                </c:pt>
                <c:pt idx="165">
                  <c:v>33825.760000000002</c:v>
                </c:pt>
                <c:pt idx="166">
                  <c:v>29664.34</c:v>
                </c:pt>
                <c:pt idx="167">
                  <c:v>27776.28</c:v>
                </c:pt>
                <c:pt idx="168">
                  <c:v>24714.28</c:v>
                </c:pt>
                <c:pt idx="169">
                  <c:v>22231.41</c:v>
                </c:pt>
                <c:pt idx="170">
                  <c:v>19818.34</c:v>
                </c:pt>
                <c:pt idx="171">
                  <c:v>16753.759999999998</c:v>
                </c:pt>
                <c:pt idx="172">
                  <c:v>14445.07</c:v>
                </c:pt>
                <c:pt idx="173">
                  <c:v>12289.86</c:v>
                </c:pt>
                <c:pt idx="174">
                  <c:v>10899.97</c:v>
                </c:pt>
                <c:pt idx="175">
                  <c:v>9366.84</c:v>
                </c:pt>
                <c:pt idx="176">
                  <c:v>8378.85</c:v>
                </c:pt>
                <c:pt idx="177">
                  <c:v>7389.92</c:v>
                </c:pt>
                <c:pt idx="178">
                  <c:v>6704.96</c:v>
                </c:pt>
                <c:pt idx="179">
                  <c:v>5822.12</c:v>
                </c:pt>
                <c:pt idx="180">
                  <c:v>5201.79</c:v>
                </c:pt>
                <c:pt idx="181">
                  <c:v>4870.55</c:v>
                </c:pt>
                <c:pt idx="182">
                  <c:v>4653.38</c:v>
                </c:pt>
                <c:pt idx="183">
                  <c:v>5311.8</c:v>
                </c:pt>
                <c:pt idx="184">
                  <c:v>5772.35</c:v>
                </c:pt>
                <c:pt idx="185">
                  <c:v>5036.8900000000003</c:v>
                </c:pt>
                <c:pt idx="186">
                  <c:v>5477.99</c:v>
                </c:pt>
                <c:pt idx="187">
                  <c:v>5558.85</c:v>
                </c:pt>
                <c:pt idx="188">
                  <c:v>5095.41</c:v>
                </c:pt>
                <c:pt idx="189">
                  <c:v>4552.91</c:v>
                </c:pt>
                <c:pt idx="190">
                  <c:v>4014.82</c:v>
                </c:pt>
                <c:pt idx="191">
                  <c:v>3505.96</c:v>
                </c:pt>
                <c:pt idx="192">
                  <c:v>3091.79</c:v>
                </c:pt>
                <c:pt idx="193">
                  <c:v>2753.67</c:v>
                </c:pt>
                <c:pt idx="194">
                  <c:v>2484.4299999999998</c:v>
                </c:pt>
                <c:pt idx="195">
                  <c:v>2248.6999999999998</c:v>
                </c:pt>
                <c:pt idx="196">
                  <c:v>2056.64</c:v>
                </c:pt>
                <c:pt idx="197">
                  <c:v>1889.82</c:v>
                </c:pt>
                <c:pt idx="198">
                  <c:v>1752.75</c:v>
                </c:pt>
                <c:pt idx="199">
                  <c:v>1618.2</c:v>
                </c:pt>
                <c:pt idx="200">
                  <c:v>1498.31</c:v>
                </c:pt>
                <c:pt idx="201">
                  <c:v>1397.98</c:v>
                </c:pt>
                <c:pt idx="202">
                  <c:v>1316.71</c:v>
                </c:pt>
                <c:pt idx="203">
                  <c:v>1243.3900000000001</c:v>
                </c:pt>
                <c:pt idx="204">
                  <c:v>1185.98</c:v>
                </c:pt>
                <c:pt idx="205">
                  <c:v>1126.47</c:v>
                </c:pt>
                <c:pt idx="206">
                  <c:v>1067.0999999999999</c:v>
                </c:pt>
                <c:pt idx="207">
                  <c:v>1020.22</c:v>
                </c:pt>
                <c:pt idx="208">
                  <c:v>972.18</c:v>
                </c:pt>
                <c:pt idx="209">
                  <c:v>932.76</c:v>
                </c:pt>
                <c:pt idx="210">
                  <c:v>894.96</c:v>
                </c:pt>
                <c:pt idx="211">
                  <c:v>851.83</c:v>
                </c:pt>
                <c:pt idx="212">
                  <c:v>814.94</c:v>
                </c:pt>
                <c:pt idx="213">
                  <c:v>780.67</c:v>
                </c:pt>
                <c:pt idx="214">
                  <c:v>742.13</c:v>
                </c:pt>
                <c:pt idx="215">
                  <c:v>713.91</c:v>
                </c:pt>
                <c:pt idx="216">
                  <c:v>687.26</c:v>
                </c:pt>
                <c:pt idx="217">
                  <c:v>662.56</c:v>
                </c:pt>
                <c:pt idx="218">
                  <c:v>642.99</c:v>
                </c:pt>
                <c:pt idx="219">
                  <c:v>623.97</c:v>
                </c:pt>
                <c:pt idx="220">
                  <c:v>605.09</c:v>
                </c:pt>
                <c:pt idx="221">
                  <c:v>582.28</c:v>
                </c:pt>
                <c:pt idx="222">
                  <c:v>560.47</c:v>
                </c:pt>
                <c:pt idx="223">
                  <c:v>538.34</c:v>
                </c:pt>
                <c:pt idx="224">
                  <c:v>520.21</c:v>
                </c:pt>
                <c:pt idx="225">
                  <c:v>497.75</c:v>
                </c:pt>
                <c:pt idx="226">
                  <c:v>475.11</c:v>
                </c:pt>
                <c:pt idx="227">
                  <c:v>464.1</c:v>
                </c:pt>
                <c:pt idx="228">
                  <c:v>442.23</c:v>
                </c:pt>
                <c:pt idx="229">
                  <c:v>425.04</c:v>
                </c:pt>
                <c:pt idx="230">
                  <c:v>415.47</c:v>
                </c:pt>
                <c:pt idx="231">
                  <c:v>393.9</c:v>
                </c:pt>
                <c:pt idx="232">
                  <c:v>379.71</c:v>
                </c:pt>
                <c:pt idx="233">
                  <c:v>368.5</c:v>
                </c:pt>
                <c:pt idx="234">
                  <c:v>357.64</c:v>
                </c:pt>
                <c:pt idx="235">
                  <c:v>349.55</c:v>
                </c:pt>
                <c:pt idx="236">
                  <c:v>340.73</c:v>
                </c:pt>
                <c:pt idx="237">
                  <c:v>336.62</c:v>
                </c:pt>
                <c:pt idx="238">
                  <c:v>328.5</c:v>
                </c:pt>
                <c:pt idx="239">
                  <c:v>330.23</c:v>
                </c:pt>
                <c:pt idx="240">
                  <c:v>334.24</c:v>
                </c:pt>
                <c:pt idx="241">
                  <c:v>338.16</c:v>
                </c:pt>
                <c:pt idx="242">
                  <c:v>336.39</c:v>
                </c:pt>
                <c:pt idx="243">
                  <c:v>332.36</c:v>
                </c:pt>
                <c:pt idx="244">
                  <c:v>324.58999999999997</c:v>
                </c:pt>
                <c:pt idx="245">
                  <c:v>314.38</c:v>
                </c:pt>
                <c:pt idx="246">
                  <c:v>305.7</c:v>
                </c:pt>
                <c:pt idx="247">
                  <c:v>296.75</c:v>
                </c:pt>
                <c:pt idx="248">
                  <c:v>291.35000000000002</c:v>
                </c:pt>
                <c:pt idx="249">
                  <c:v>285.23</c:v>
                </c:pt>
                <c:pt idx="250">
                  <c:v>276.87</c:v>
                </c:pt>
                <c:pt idx="251">
                  <c:v>269.27</c:v>
                </c:pt>
                <c:pt idx="252">
                  <c:v>263.52</c:v>
                </c:pt>
                <c:pt idx="253">
                  <c:v>258.35000000000002</c:v>
                </c:pt>
                <c:pt idx="254">
                  <c:v>250.43</c:v>
                </c:pt>
                <c:pt idx="255">
                  <c:v>243.47</c:v>
                </c:pt>
                <c:pt idx="256">
                  <c:v>234.91</c:v>
                </c:pt>
                <c:pt idx="257">
                  <c:v>231.06</c:v>
                </c:pt>
                <c:pt idx="258">
                  <c:v>229.85</c:v>
                </c:pt>
                <c:pt idx="259">
                  <c:v>228.17</c:v>
                </c:pt>
                <c:pt idx="260">
                  <c:v>233.81</c:v>
                </c:pt>
                <c:pt idx="261">
                  <c:v>237.87</c:v>
                </c:pt>
                <c:pt idx="262">
                  <c:v>237.49</c:v>
                </c:pt>
                <c:pt idx="263">
                  <c:v>230.42</c:v>
                </c:pt>
                <c:pt idx="264">
                  <c:v>226.73</c:v>
                </c:pt>
                <c:pt idx="265">
                  <c:v>226.73</c:v>
                </c:pt>
                <c:pt idx="266">
                  <c:v>223.92</c:v>
                </c:pt>
                <c:pt idx="267">
                  <c:v>212.27</c:v>
                </c:pt>
                <c:pt idx="268">
                  <c:v>196.17</c:v>
                </c:pt>
                <c:pt idx="269">
                  <c:v>185.86</c:v>
                </c:pt>
                <c:pt idx="270">
                  <c:v>181.43</c:v>
                </c:pt>
                <c:pt idx="271">
                  <c:v>176.28</c:v>
                </c:pt>
                <c:pt idx="272">
                  <c:v>170.38</c:v>
                </c:pt>
                <c:pt idx="273">
                  <c:v>161.88999999999999</c:v>
                </c:pt>
                <c:pt idx="274">
                  <c:v>156.78</c:v>
                </c:pt>
                <c:pt idx="275">
                  <c:v>152.85</c:v>
                </c:pt>
                <c:pt idx="276">
                  <c:v>148.51</c:v>
                </c:pt>
                <c:pt idx="277">
                  <c:v>141.24</c:v>
                </c:pt>
                <c:pt idx="278">
                  <c:v>135.36000000000001</c:v>
                </c:pt>
                <c:pt idx="279">
                  <c:v>131.88999999999999</c:v>
                </c:pt>
                <c:pt idx="280">
                  <c:v>127.35</c:v>
                </c:pt>
                <c:pt idx="281">
                  <c:v>125</c:v>
                </c:pt>
                <c:pt idx="282">
                  <c:v>120.47</c:v>
                </c:pt>
                <c:pt idx="283">
                  <c:v>118.57</c:v>
                </c:pt>
                <c:pt idx="284">
                  <c:v>115.91</c:v>
                </c:pt>
                <c:pt idx="285">
                  <c:v>113.5</c:v>
                </c:pt>
                <c:pt idx="286">
                  <c:v>109.55</c:v>
                </c:pt>
                <c:pt idx="287">
                  <c:v>107.95</c:v>
                </c:pt>
                <c:pt idx="288">
                  <c:v>105.6</c:v>
                </c:pt>
                <c:pt idx="289">
                  <c:v>103.28</c:v>
                </c:pt>
                <c:pt idx="290">
                  <c:v>99.14</c:v>
                </c:pt>
                <c:pt idx="291">
                  <c:v>95.14</c:v>
                </c:pt>
                <c:pt idx="292">
                  <c:v>91.36</c:v>
                </c:pt>
                <c:pt idx="293">
                  <c:v>90.17</c:v>
                </c:pt>
                <c:pt idx="294">
                  <c:v>91.87</c:v>
                </c:pt>
                <c:pt idx="295">
                  <c:v>99.11</c:v>
                </c:pt>
                <c:pt idx="296">
                  <c:v>106.13</c:v>
                </c:pt>
                <c:pt idx="297">
                  <c:v>108.42</c:v>
                </c:pt>
                <c:pt idx="298">
                  <c:v>107.6</c:v>
                </c:pt>
                <c:pt idx="299">
                  <c:v>106.78</c:v>
                </c:pt>
                <c:pt idx="300">
                  <c:v>105.97</c:v>
                </c:pt>
                <c:pt idx="301">
                  <c:v>105.56</c:v>
                </c:pt>
                <c:pt idx="302">
                  <c:v>105.27</c:v>
                </c:pt>
                <c:pt idx="303">
                  <c:v>98.16</c:v>
                </c:pt>
                <c:pt idx="304">
                  <c:v>86.56</c:v>
                </c:pt>
                <c:pt idx="305">
                  <c:v>81.92</c:v>
                </c:pt>
                <c:pt idx="306">
                  <c:v>78.81</c:v>
                </c:pt>
                <c:pt idx="307">
                  <c:v>75.510000000000005</c:v>
                </c:pt>
                <c:pt idx="308">
                  <c:v>71.14</c:v>
                </c:pt>
                <c:pt idx="309">
                  <c:v>65.41</c:v>
                </c:pt>
                <c:pt idx="310">
                  <c:v>61.67</c:v>
                </c:pt>
                <c:pt idx="311">
                  <c:v>60.84</c:v>
                </c:pt>
                <c:pt idx="312">
                  <c:v>58.42</c:v>
                </c:pt>
                <c:pt idx="313">
                  <c:v>53.15</c:v>
                </c:pt>
                <c:pt idx="314">
                  <c:v>49.66</c:v>
                </c:pt>
                <c:pt idx="315">
                  <c:v>47.85</c:v>
                </c:pt>
                <c:pt idx="316">
                  <c:v>45.7</c:v>
                </c:pt>
                <c:pt idx="317">
                  <c:v>42.34</c:v>
                </c:pt>
                <c:pt idx="318">
                  <c:v>40.92</c:v>
                </c:pt>
                <c:pt idx="319">
                  <c:v>38.47</c:v>
                </c:pt>
                <c:pt idx="320">
                  <c:v>36.880000000000003</c:v>
                </c:pt>
                <c:pt idx="321">
                  <c:v>33.24</c:v>
                </c:pt>
                <c:pt idx="322">
                  <c:v>31.44</c:v>
                </c:pt>
                <c:pt idx="323">
                  <c:v>29.1</c:v>
                </c:pt>
                <c:pt idx="324">
                  <c:v>27.86</c:v>
                </c:pt>
                <c:pt idx="325">
                  <c:v>26.67</c:v>
                </c:pt>
                <c:pt idx="326">
                  <c:v>25.35</c:v>
                </c:pt>
                <c:pt idx="327">
                  <c:v>24.35</c:v>
                </c:pt>
                <c:pt idx="328">
                  <c:v>24.05</c:v>
                </c:pt>
                <c:pt idx="329">
                  <c:v>23.12</c:v>
                </c:pt>
                <c:pt idx="330">
                  <c:v>22.19</c:v>
                </c:pt>
                <c:pt idx="331">
                  <c:v>21.69</c:v>
                </c:pt>
                <c:pt idx="332">
                  <c:v>21.43</c:v>
                </c:pt>
                <c:pt idx="333">
                  <c:v>21.49</c:v>
                </c:pt>
                <c:pt idx="334">
                  <c:v>21.69</c:v>
                </c:pt>
                <c:pt idx="335">
                  <c:v>21.63</c:v>
                </c:pt>
                <c:pt idx="336">
                  <c:v>20.8</c:v>
                </c:pt>
                <c:pt idx="337">
                  <c:v>19.21</c:v>
                </c:pt>
                <c:pt idx="338">
                  <c:v>18.41</c:v>
                </c:pt>
                <c:pt idx="339">
                  <c:v>18.04</c:v>
                </c:pt>
                <c:pt idx="340">
                  <c:v>17.670000000000002</c:v>
                </c:pt>
                <c:pt idx="341">
                  <c:v>17.309999999999999</c:v>
                </c:pt>
                <c:pt idx="342">
                  <c:v>16.95</c:v>
                </c:pt>
                <c:pt idx="343">
                  <c:v>16.57</c:v>
                </c:pt>
                <c:pt idx="344">
                  <c:v>15.56</c:v>
                </c:pt>
                <c:pt idx="345">
                  <c:v>13.38</c:v>
                </c:pt>
                <c:pt idx="346">
                  <c:v>11.51</c:v>
                </c:pt>
                <c:pt idx="347">
                  <c:v>10.32</c:v>
                </c:pt>
                <c:pt idx="348">
                  <c:v>8.3800000000000008</c:v>
                </c:pt>
                <c:pt idx="349">
                  <c:v>6.53</c:v>
                </c:pt>
                <c:pt idx="350">
                  <c:v>5.7</c:v>
                </c:pt>
                <c:pt idx="351">
                  <c:v>4.92</c:v>
                </c:pt>
                <c:pt idx="352">
                  <c:v>4.03</c:v>
                </c:pt>
                <c:pt idx="353">
                  <c:v>3.35</c:v>
                </c:pt>
                <c:pt idx="354">
                  <c:v>2.86</c:v>
                </c:pt>
                <c:pt idx="355">
                  <c:v>2.14</c:v>
                </c:pt>
                <c:pt idx="356">
                  <c:v>1.22</c:v>
                </c:pt>
                <c:pt idx="357">
                  <c:v>0.56000000000000005</c:v>
                </c:pt>
                <c:pt idx="358">
                  <c:v>0.33</c:v>
                </c:pt>
                <c:pt idx="359">
                  <c:v>0.28999999999999998</c:v>
                </c:pt>
                <c:pt idx="360">
                  <c:v>0.12</c:v>
                </c:pt>
                <c:pt idx="361">
                  <c:v>0.04</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111.9</c:v>
                </c:pt>
                <c:pt idx="431">
                  <c:v>467.39</c:v>
                </c:pt>
                <c:pt idx="432">
                  <c:v>248.92</c:v>
                </c:pt>
                <c:pt idx="433">
                  <c:v>134.4</c:v>
                </c:pt>
                <c:pt idx="434">
                  <c:v>77.349999999999994</c:v>
                </c:pt>
                <c:pt idx="435">
                  <c:v>55.35</c:v>
                </c:pt>
                <c:pt idx="436">
                  <c:v>94.22</c:v>
                </c:pt>
                <c:pt idx="437">
                  <c:v>66.87</c:v>
                </c:pt>
                <c:pt idx="438">
                  <c:v>57.61</c:v>
                </c:pt>
                <c:pt idx="439">
                  <c:v>81.69</c:v>
                </c:pt>
                <c:pt idx="440">
                  <c:v>84.07</c:v>
                </c:pt>
                <c:pt idx="441">
                  <c:v>66.56</c:v>
                </c:pt>
                <c:pt idx="442">
                  <c:v>91.76</c:v>
                </c:pt>
                <c:pt idx="443">
                  <c:v>85.87</c:v>
                </c:pt>
                <c:pt idx="444">
                  <c:v>75.22</c:v>
                </c:pt>
                <c:pt idx="445">
                  <c:v>50.44</c:v>
                </c:pt>
                <c:pt idx="446">
                  <c:v>42.16</c:v>
                </c:pt>
                <c:pt idx="447">
                  <c:v>33.549999999999997</c:v>
                </c:pt>
                <c:pt idx="448">
                  <c:v>51.79</c:v>
                </c:pt>
                <c:pt idx="449">
                  <c:v>161.18</c:v>
                </c:pt>
                <c:pt idx="450">
                  <c:v>122.01</c:v>
                </c:pt>
                <c:pt idx="451">
                  <c:v>64.83</c:v>
                </c:pt>
                <c:pt idx="452">
                  <c:v>40</c:v>
                </c:pt>
                <c:pt idx="453">
                  <c:v>29.29</c:v>
                </c:pt>
                <c:pt idx="454">
                  <c:v>26.16</c:v>
                </c:pt>
                <c:pt idx="455">
                  <c:v>21.82</c:v>
                </c:pt>
                <c:pt idx="456">
                  <c:v>17.12</c:v>
                </c:pt>
                <c:pt idx="457">
                  <c:v>43.11</c:v>
                </c:pt>
                <c:pt idx="458">
                  <c:v>37.99</c:v>
                </c:pt>
                <c:pt idx="459">
                  <c:v>58.64</c:v>
                </c:pt>
                <c:pt idx="460">
                  <c:v>484.47</c:v>
                </c:pt>
                <c:pt idx="461">
                  <c:v>557.58000000000004</c:v>
                </c:pt>
                <c:pt idx="462">
                  <c:v>867.64</c:v>
                </c:pt>
                <c:pt idx="463">
                  <c:v>4417.21</c:v>
                </c:pt>
                <c:pt idx="464">
                  <c:v>6551.09</c:v>
                </c:pt>
                <c:pt idx="465">
                  <c:v>13334.5</c:v>
                </c:pt>
                <c:pt idx="466">
                  <c:v>19943.11</c:v>
                </c:pt>
                <c:pt idx="467">
                  <c:v>22452.95</c:v>
                </c:pt>
                <c:pt idx="468">
                  <c:v>22170.81</c:v>
                </c:pt>
                <c:pt idx="469">
                  <c:v>26844.85</c:v>
                </c:pt>
                <c:pt idx="470">
                  <c:v>37799.339999999997</c:v>
                </c:pt>
                <c:pt idx="471">
                  <c:v>49193.51</c:v>
                </c:pt>
                <c:pt idx="472">
                  <c:v>57691.21</c:v>
                </c:pt>
                <c:pt idx="473">
                  <c:v>51647.05</c:v>
                </c:pt>
                <c:pt idx="474">
                  <c:v>42758.31</c:v>
                </c:pt>
                <c:pt idx="475">
                  <c:v>36107.08</c:v>
                </c:pt>
                <c:pt idx="476">
                  <c:v>32757.040000000001</c:v>
                </c:pt>
                <c:pt idx="477">
                  <c:v>32504.23</c:v>
                </c:pt>
                <c:pt idx="478">
                  <c:v>36680.639999999999</c:v>
                </c:pt>
                <c:pt idx="479">
                  <c:v>38095.89</c:v>
                </c:pt>
                <c:pt idx="480">
                  <c:v>35475.33</c:v>
                </c:pt>
                <c:pt idx="481">
                  <c:v>31928.71</c:v>
                </c:pt>
                <c:pt idx="482">
                  <c:v>28916.28</c:v>
                </c:pt>
                <c:pt idx="483">
                  <c:v>25581.81</c:v>
                </c:pt>
                <c:pt idx="484">
                  <c:v>22886.1</c:v>
                </c:pt>
                <c:pt idx="485">
                  <c:v>19285.849999999999</c:v>
                </c:pt>
                <c:pt idx="486">
                  <c:v>17136.73</c:v>
                </c:pt>
                <c:pt idx="487">
                  <c:v>21873.61</c:v>
                </c:pt>
                <c:pt idx="488">
                  <c:v>35281.120000000003</c:v>
                </c:pt>
                <c:pt idx="489">
                  <c:v>45022.96</c:v>
                </c:pt>
                <c:pt idx="490">
                  <c:v>42765.01</c:v>
                </c:pt>
                <c:pt idx="491">
                  <c:v>35235.86</c:v>
                </c:pt>
                <c:pt idx="492">
                  <c:v>28562.34</c:v>
                </c:pt>
                <c:pt idx="493">
                  <c:v>25900.27</c:v>
                </c:pt>
                <c:pt idx="494">
                  <c:v>26995.37</c:v>
                </c:pt>
                <c:pt idx="495">
                  <c:v>46225.55</c:v>
                </c:pt>
                <c:pt idx="496">
                  <c:v>82387.710000000006</c:v>
                </c:pt>
                <c:pt idx="497">
                  <c:v>113874.5</c:v>
                </c:pt>
                <c:pt idx="498">
                  <c:v>126526.54</c:v>
                </c:pt>
                <c:pt idx="499">
                  <c:v>128306.67</c:v>
                </c:pt>
                <c:pt idx="500">
                  <c:v>118255.88</c:v>
                </c:pt>
                <c:pt idx="501">
                  <c:v>98215.71</c:v>
                </c:pt>
                <c:pt idx="502">
                  <c:v>70500.55</c:v>
                </c:pt>
                <c:pt idx="503">
                  <c:v>49811.8</c:v>
                </c:pt>
                <c:pt idx="504">
                  <c:v>42643.19</c:v>
                </c:pt>
                <c:pt idx="505">
                  <c:v>36270.720000000001</c:v>
                </c:pt>
                <c:pt idx="506">
                  <c:v>31360.41</c:v>
                </c:pt>
                <c:pt idx="507">
                  <c:v>25250.720000000001</c:v>
                </c:pt>
                <c:pt idx="508">
                  <c:v>17820.37</c:v>
                </c:pt>
                <c:pt idx="509">
                  <c:v>12705.21</c:v>
                </c:pt>
                <c:pt idx="510">
                  <c:v>10451.09</c:v>
                </c:pt>
                <c:pt idx="511">
                  <c:v>11286</c:v>
                </c:pt>
                <c:pt idx="512">
                  <c:v>11587.92</c:v>
                </c:pt>
                <c:pt idx="513">
                  <c:v>12942.28</c:v>
                </c:pt>
                <c:pt idx="514">
                  <c:v>14111.59</c:v>
                </c:pt>
                <c:pt idx="515">
                  <c:v>14621.8</c:v>
                </c:pt>
                <c:pt idx="516">
                  <c:v>13270.08</c:v>
                </c:pt>
                <c:pt idx="517">
                  <c:v>10779.97</c:v>
                </c:pt>
                <c:pt idx="518">
                  <c:v>8640.82</c:v>
                </c:pt>
                <c:pt idx="519">
                  <c:v>7116.59</c:v>
                </c:pt>
                <c:pt idx="520">
                  <c:v>5952.88</c:v>
                </c:pt>
                <c:pt idx="521">
                  <c:v>5181.63</c:v>
                </c:pt>
                <c:pt idx="522">
                  <c:v>5669.2</c:v>
                </c:pt>
                <c:pt idx="523">
                  <c:v>5447.12</c:v>
                </c:pt>
                <c:pt idx="524">
                  <c:v>5578.48</c:v>
                </c:pt>
                <c:pt idx="525">
                  <c:v>8142.34</c:v>
                </c:pt>
                <c:pt idx="526">
                  <c:v>11438.27</c:v>
                </c:pt>
                <c:pt idx="527">
                  <c:v>16219.23</c:v>
                </c:pt>
                <c:pt idx="528">
                  <c:v>22035.14</c:v>
                </c:pt>
                <c:pt idx="529">
                  <c:v>23484.32</c:v>
                </c:pt>
                <c:pt idx="530">
                  <c:v>19996.5</c:v>
                </c:pt>
                <c:pt idx="531">
                  <c:v>14038.33</c:v>
                </c:pt>
                <c:pt idx="532">
                  <c:v>10591.83</c:v>
                </c:pt>
                <c:pt idx="533">
                  <c:v>8409.5499999999993</c:v>
                </c:pt>
                <c:pt idx="534">
                  <c:v>6817.38</c:v>
                </c:pt>
                <c:pt idx="535">
                  <c:v>5741.18</c:v>
                </c:pt>
                <c:pt idx="536">
                  <c:v>5545.91</c:v>
                </c:pt>
                <c:pt idx="537">
                  <c:v>5470.77</c:v>
                </c:pt>
                <c:pt idx="538">
                  <c:v>4413.59</c:v>
                </c:pt>
                <c:pt idx="539">
                  <c:v>3631.47</c:v>
                </c:pt>
                <c:pt idx="540">
                  <c:v>3098.17</c:v>
                </c:pt>
                <c:pt idx="541">
                  <c:v>2661.4</c:v>
                </c:pt>
                <c:pt idx="542">
                  <c:v>2264.83</c:v>
                </c:pt>
                <c:pt idx="543">
                  <c:v>1954.72</c:v>
                </c:pt>
                <c:pt idx="544">
                  <c:v>1715.73</c:v>
                </c:pt>
                <c:pt idx="545">
                  <c:v>1521.02</c:v>
                </c:pt>
                <c:pt idx="546">
                  <c:v>1375.8</c:v>
                </c:pt>
                <c:pt idx="547">
                  <c:v>1261.25</c:v>
                </c:pt>
                <c:pt idx="548">
                  <c:v>1160.7</c:v>
                </c:pt>
                <c:pt idx="549">
                  <c:v>1071.42</c:v>
                </c:pt>
                <c:pt idx="550">
                  <c:v>992.33</c:v>
                </c:pt>
                <c:pt idx="551">
                  <c:v>919.34</c:v>
                </c:pt>
                <c:pt idx="552">
                  <c:v>858.64</c:v>
                </c:pt>
                <c:pt idx="553">
                  <c:v>811.86</c:v>
                </c:pt>
                <c:pt idx="554">
                  <c:v>755.52</c:v>
                </c:pt>
                <c:pt idx="555">
                  <c:v>732.83</c:v>
                </c:pt>
                <c:pt idx="556">
                  <c:v>707.67</c:v>
                </c:pt>
                <c:pt idx="557">
                  <c:v>663.24</c:v>
                </c:pt>
                <c:pt idx="558">
                  <c:v>695.37</c:v>
                </c:pt>
                <c:pt idx="559">
                  <c:v>686.73</c:v>
                </c:pt>
                <c:pt idx="560">
                  <c:v>646.51</c:v>
                </c:pt>
                <c:pt idx="561">
                  <c:v>684.65</c:v>
                </c:pt>
                <c:pt idx="562">
                  <c:v>805.72</c:v>
                </c:pt>
                <c:pt idx="563">
                  <c:v>1685.01</c:v>
                </c:pt>
                <c:pt idx="564">
                  <c:v>2762.15</c:v>
                </c:pt>
                <c:pt idx="565">
                  <c:v>2608.42</c:v>
                </c:pt>
                <c:pt idx="566">
                  <c:v>1799.97</c:v>
                </c:pt>
                <c:pt idx="567">
                  <c:v>1407.59</c:v>
                </c:pt>
                <c:pt idx="568">
                  <c:v>1150.06</c:v>
                </c:pt>
                <c:pt idx="569">
                  <c:v>977.57</c:v>
                </c:pt>
                <c:pt idx="570">
                  <c:v>866.11</c:v>
                </c:pt>
                <c:pt idx="571">
                  <c:v>783.15</c:v>
                </c:pt>
                <c:pt idx="572">
                  <c:v>717.38</c:v>
                </c:pt>
                <c:pt idx="573">
                  <c:v>667.12</c:v>
                </c:pt>
                <c:pt idx="574">
                  <c:v>622.41999999999996</c:v>
                </c:pt>
                <c:pt idx="575">
                  <c:v>579.20000000000005</c:v>
                </c:pt>
                <c:pt idx="576">
                  <c:v>533.30999999999995</c:v>
                </c:pt>
                <c:pt idx="577">
                  <c:v>493.75</c:v>
                </c:pt>
                <c:pt idx="578">
                  <c:v>455.34</c:v>
                </c:pt>
                <c:pt idx="579">
                  <c:v>420.45</c:v>
                </c:pt>
                <c:pt idx="580">
                  <c:v>399.22</c:v>
                </c:pt>
                <c:pt idx="581">
                  <c:v>376.43</c:v>
                </c:pt>
                <c:pt idx="582">
                  <c:v>362.8</c:v>
                </c:pt>
                <c:pt idx="583">
                  <c:v>348.22</c:v>
                </c:pt>
                <c:pt idx="584">
                  <c:v>331.96</c:v>
                </c:pt>
                <c:pt idx="585">
                  <c:v>313.5</c:v>
                </c:pt>
                <c:pt idx="586">
                  <c:v>308.57</c:v>
                </c:pt>
                <c:pt idx="587">
                  <c:v>304.91000000000003</c:v>
                </c:pt>
                <c:pt idx="588">
                  <c:v>303.83</c:v>
                </c:pt>
                <c:pt idx="589">
                  <c:v>297.17</c:v>
                </c:pt>
                <c:pt idx="590">
                  <c:v>295.22000000000003</c:v>
                </c:pt>
                <c:pt idx="591">
                  <c:v>294.98</c:v>
                </c:pt>
                <c:pt idx="592">
                  <c:v>291.45</c:v>
                </c:pt>
                <c:pt idx="593">
                  <c:v>292.83999999999997</c:v>
                </c:pt>
                <c:pt idx="594">
                  <c:v>287.27</c:v>
                </c:pt>
                <c:pt idx="595">
                  <c:v>274.42</c:v>
                </c:pt>
                <c:pt idx="596">
                  <c:v>265.36</c:v>
                </c:pt>
                <c:pt idx="597">
                  <c:v>250.27</c:v>
                </c:pt>
                <c:pt idx="598">
                  <c:v>235.74</c:v>
                </c:pt>
                <c:pt idx="599">
                  <c:v>226.69</c:v>
                </c:pt>
                <c:pt idx="600">
                  <c:v>216.36</c:v>
                </c:pt>
                <c:pt idx="601">
                  <c:v>207.1</c:v>
                </c:pt>
                <c:pt idx="602">
                  <c:v>200.61</c:v>
                </c:pt>
                <c:pt idx="603">
                  <c:v>196.82</c:v>
                </c:pt>
                <c:pt idx="604">
                  <c:v>192.1</c:v>
                </c:pt>
                <c:pt idx="605">
                  <c:v>185.51</c:v>
                </c:pt>
                <c:pt idx="606">
                  <c:v>181.34</c:v>
                </c:pt>
                <c:pt idx="607">
                  <c:v>177.03</c:v>
                </c:pt>
                <c:pt idx="608">
                  <c:v>179.22</c:v>
                </c:pt>
                <c:pt idx="609">
                  <c:v>177.86</c:v>
                </c:pt>
                <c:pt idx="610">
                  <c:v>176.2</c:v>
                </c:pt>
                <c:pt idx="611">
                  <c:v>169.35</c:v>
                </c:pt>
                <c:pt idx="612">
                  <c:v>161.53</c:v>
                </c:pt>
                <c:pt idx="613">
                  <c:v>157.19</c:v>
                </c:pt>
                <c:pt idx="614">
                  <c:v>150.38999999999999</c:v>
                </c:pt>
                <c:pt idx="615">
                  <c:v>143.85</c:v>
                </c:pt>
                <c:pt idx="616">
                  <c:v>137.56</c:v>
                </c:pt>
                <c:pt idx="617">
                  <c:v>131.01</c:v>
                </c:pt>
                <c:pt idx="618">
                  <c:v>122.26</c:v>
                </c:pt>
                <c:pt idx="619">
                  <c:v>117.29</c:v>
                </c:pt>
                <c:pt idx="620">
                  <c:v>112.69</c:v>
                </c:pt>
                <c:pt idx="621">
                  <c:v>107.51</c:v>
                </c:pt>
                <c:pt idx="622">
                  <c:v>101.39</c:v>
                </c:pt>
                <c:pt idx="623">
                  <c:v>98.01</c:v>
                </c:pt>
                <c:pt idx="624">
                  <c:v>94.8</c:v>
                </c:pt>
                <c:pt idx="625">
                  <c:v>91.03</c:v>
                </c:pt>
                <c:pt idx="626">
                  <c:v>88.17</c:v>
                </c:pt>
                <c:pt idx="627">
                  <c:v>87.18</c:v>
                </c:pt>
                <c:pt idx="628">
                  <c:v>84.89</c:v>
                </c:pt>
                <c:pt idx="629">
                  <c:v>83.42</c:v>
                </c:pt>
                <c:pt idx="630">
                  <c:v>80.08</c:v>
                </c:pt>
                <c:pt idx="631">
                  <c:v>79.31</c:v>
                </c:pt>
                <c:pt idx="632">
                  <c:v>77.569999999999993</c:v>
                </c:pt>
                <c:pt idx="633">
                  <c:v>74.709999999999994</c:v>
                </c:pt>
                <c:pt idx="634">
                  <c:v>72.650000000000006</c:v>
                </c:pt>
                <c:pt idx="635">
                  <c:v>71.569999999999993</c:v>
                </c:pt>
                <c:pt idx="636">
                  <c:v>68.930000000000007</c:v>
                </c:pt>
                <c:pt idx="637">
                  <c:v>67.03</c:v>
                </c:pt>
                <c:pt idx="638">
                  <c:v>65.12</c:v>
                </c:pt>
                <c:pt idx="639">
                  <c:v>62.85</c:v>
                </c:pt>
                <c:pt idx="640">
                  <c:v>60.57</c:v>
                </c:pt>
                <c:pt idx="641">
                  <c:v>58.36</c:v>
                </c:pt>
                <c:pt idx="642">
                  <c:v>56.22</c:v>
                </c:pt>
                <c:pt idx="643">
                  <c:v>54.15</c:v>
                </c:pt>
                <c:pt idx="644">
                  <c:v>52.18</c:v>
                </c:pt>
                <c:pt idx="645">
                  <c:v>51.49</c:v>
                </c:pt>
                <c:pt idx="646">
                  <c:v>50.66</c:v>
                </c:pt>
                <c:pt idx="647">
                  <c:v>48.14</c:v>
                </c:pt>
                <c:pt idx="648">
                  <c:v>46.99</c:v>
                </c:pt>
                <c:pt idx="649">
                  <c:v>45.18</c:v>
                </c:pt>
                <c:pt idx="650">
                  <c:v>44.5</c:v>
                </c:pt>
                <c:pt idx="651">
                  <c:v>42.6</c:v>
                </c:pt>
                <c:pt idx="652">
                  <c:v>41.78</c:v>
                </c:pt>
                <c:pt idx="653">
                  <c:v>39.4</c:v>
                </c:pt>
                <c:pt idx="654">
                  <c:v>37.93</c:v>
                </c:pt>
                <c:pt idx="655">
                  <c:v>36.6</c:v>
                </c:pt>
                <c:pt idx="656">
                  <c:v>34.93</c:v>
                </c:pt>
                <c:pt idx="657">
                  <c:v>33.19</c:v>
                </c:pt>
                <c:pt idx="658">
                  <c:v>32.61</c:v>
                </c:pt>
                <c:pt idx="659">
                  <c:v>32.54</c:v>
                </c:pt>
                <c:pt idx="660">
                  <c:v>31.52</c:v>
                </c:pt>
                <c:pt idx="661">
                  <c:v>30.92</c:v>
                </c:pt>
                <c:pt idx="662">
                  <c:v>29.1</c:v>
                </c:pt>
                <c:pt idx="663">
                  <c:v>27.83</c:v>
                </c:pt>
                <c:pt idx="664">
                  <c:v>27.14</c:v>
                </c:pt>
                <c:pt idx="665">
                  <c:v>25.84</c:v>
                </c:pt>
                <c:pt idx="666">
                  <c:v>24.67</c:v>
                </c:pt>
                <c:pt idx="667">
                  <c:v>23.9</c:v>
                </c:pt>
                <c:pt idx="668">
                  <c:v>23.15</c:v>
                </c:pt>
                <c:pt idx="669">
                  <c:v>22.57</c:v>
                </c:pt>
                <c:pt idx="670">
                  <c:v>21.84</c:v>
                </c:pt>
                <c:pt idx="671">
                  <c:v>20.94</c:v>
                </c:pt>
                <c:pt idx="672">
                  <c:v>20.05</c:v>
                </c:pt>
                <c:pt idx="673">
                  <c:v>19.39</c:v>
                </c:pt>
                <c:pt idx="674">
                  <c:v>19.09</c:v>
                </c:pt>
                <c:pt idx="675">
                  <c:v>18.13</c:v>
                </c:pt>
                <c:pt idx="676">
                  <c:v>17.149999999999999</c:v>
                </c:pt>
                <c:pt idx="677">
                  <c:v>16.55</c:v>
                </c:pt>
                <c:pt idx="678">
                  <c:v>16.059999999999999</c:v>
                </c:pt>
                <c:pt idx="679">
                  <c:v>15.13</c:v>
                </c:pt>
                <c:pt idx="680">
                  <c:v>14.65</c:v>
                </c:pt>
                <c:pt idx="681">
                  <c:v>13.49</c:v>
                </c:pt>
                <c:pt idx="682">
                  <c:v>12.03</c:v>
                </c:pt>
                <c:pt idx="683">
                  <c:v>10.47</c:v>
                </c:pt>
                <c:pt idx="684">
                  <c:v>8.4600000000000009</c:v>
                </c:pt>
                <c:pt idx="685">
                  <c:v>6.98</c:v>
                </c:pt>
                <c:pt idx="686">
                  <c:v>5.31</c:v>
                </c:pt>
                <c:pt idx="687">
                  <c:v>4.12</c:v>
                </c:pt>
                <c:pt idx="688">
                  <c:v>3.18</c:v>
                </c:pt>
                <c:pt idx="689">
                  <c:v>2.21</c:v>
                </c:pt>
                <c:pt idx="690">
                  <c:v>1.51</c:v>
                </c:pt>
                <c:pt idx="691">
                  <c:v>0.8</c:v>
                </c:pt>
                <c:pt idx="692">
                  <c:v>0.52</c:v>
                </c:pt>
                <c:pt idx="693">
                  <c:v>0.22</c:v>
                </c:pt>
                <c:pt idx="694">
                  <c:v>0.15</c:v>
                </c:pt>
                <c:pt idx="695">
                  <c:v>0.04</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1164.1199999999999</c:v>
                </c:pt>
                <c:pt idx="846">
                  <c:v>8730.77</c:v>
                </c:pt>
                <c:pt idx="847">
                  <c:v>16449.849999999999</c:v>
                </c:pt>
                <c:pt idx="848">
                  <c:v>23915.29</c:v>
                </c:pt>
                <c:pt idx="849">
                  <c:v>32076.85</c:v>
                </c:pt>
                <c:pt idx="850">
                  <c:v>37755.39</c:v>
                </c:pt>
                <c:pt idx="851">
                  <c:v>41747.160000000003</c:v>
                </c:pt>
                <c:pt idx="852">
                  <c:v>42669.27</c:v>
                </c:pt>
                <c:pt idx="853">
                  <c:v>46162.77</c:v>
                </c:pt>
                <c:pt idx="854">
                  <c:v>55037.09</c:v>
                </c:pt>
                <c:pt idx="855">
                  <c:v>66577.7</c:v>
                </c:pt>
                <c:pt idx="856">
                  <c:v>66034.080000000002</c:v>
                </c:pt>
                <c:pt idx="857">
                  <c:v>55744.75</c:v>
                </c:pt>
                <c:pt idx="858">
                  <c:v>41839.980000000003</c:v>
                </c:pt>
                <c:pt idx="859">
                  <c:v>28248.67</c:v>
                </c:pt>
                <c:pt idx="860">
                  <c:v>16710.66</c:v>
                </c:pt>
                <c:pt idx="861">
                  <c:v>12997.13</c:v>
                </c:pt>
                <c:pt idx="862">
                  <c:v>18893.330000000002</c:v>
                </c:pt>
                <c:pt idx="863">
                  <c:v>19808.830000000002</c:v>
                </c:pt>
                <c:pt idx="864">
                  <c:v>15197.84</c:v>
                </c:pt>
                <c:pt idx="865">
                  <c:v>15138.95</c:v>
                </c:pt>
                <c:pt idx="866">
                  <c:v>18398.53</c:v>
                </c:pt>
                <c:pt idx="867">
                  <c:v>21813</c:v>
                </c:pt>
                <c:pt idx="868">
                  <c:v>25482.62</c:v>
                </c:pt>
                <c:pt idx="869">
                  <c:v>27942.54</c:v>
                </c:pt>
                <c:pt idx="870">
                  <c:v>26355.64</c:v>
                </c:pt>
                <c:pt idx="871">
                  <c:v>28583.439999999999</c:v>
                </c:pt>
                <c:pt idx="872">
                  <c:v>34168.79</c:v>
                </c:pt>
                <c:pt idx="873">
                  <c:v>39367.46</c:v>
                </c:pt>
                <c:pt idx="874">
                  <c:v>42095.519999999997</c:v>
                </c:pt>
                <c:pt idx="875">
                  <c:v>48919.95</c:v>
                </c:pt>
                <c:pt idx="876">
                  <c:v>57515.06</c:v>
                </c:pt>
                <c:pt idx="877">
                  <c:v>65498.05</c:v>
                </c:pt>
                <c:pt idx="878">
                  <c:v>73571.63</c:v>
                </c:pt>
                <c:pt idx="879">
                  <c:v>81890.8</c:v>
                </c:pt>
                <c:pt idx="880">
                  <c:v>79395.87</c:v>
                </c:pt>
                <c:pt idx="881">
                  <c:v>69560.600000000006</c:v>
                </c:pt>
                <c:pt idx="882">
                  <c:v>56473.61</c:v>
                </c:pt>
                <c:pt idx="883">
                  <c:v>61274.6</c:v>
                </c:pt>
                <c:pt idx="884">
                  <c:v>72760.210000000006</c:v>
                </c:pt>
                <c:pt idx="885">
                  <c:v>65458.18</c:v>
                </c:pt>
                <c:pt idx="886">
                  <c:v>51122.15</c:v>
                </c:pt>
                <c:pt idx="887">
                  <c:v>38793.120000000003</c:v>
                </c:pt>
                <c:pt idx="888">
                  <c:v>28005.88</c:v>
                </c:pt>
                <c:pt idx="889">
                  <c:v>18967.759999999998</c:v>
                </c:pt>
                <c:pt idx="890">
                  <c:v>13398</c:v>
                </c:pt>
                <c:pt idx="891">
                  <c:v>10753.5</c:v>
                </c:pt>
                <c:pt idx="892">
                  <c:v>10925.15</c:v>
                </c:pt>
                <c:pt idx="893">
                  <c:v>12237.16</c:v>
                </c:pt>
                <c:pt idx="894">
                  <c:v>9597.68</c:v>
                </c:pt>
                <c:pt idx="895">
                  <c:v>7619.35</c:v>
                </c:pt>
                <c:pt idx="896">
                  <c:v>6347.58</c:v>
                </c:pt>
                <c:pt idx="897">
                  <c:v>5583.41</c:v>
                </c:pt>
                <c:pt idx="898">
                  <c:v>4954.18</c:v>
                </c:pt>
                <c:pt idx="899">
                  <c:v>4438.68</c:v>
                </c:pt>
                <c:pt idx="900">
                  <c:v>3844.29</c:v>
                </c:pt>
                <c:pt idx="901">
                  <c:v>3342.4</c:v>
                </c:pt>
                <c:pt idx="902">
                  <c:v>2972.31</c:v>
                </c:pt>
                <c:pt idx="903">
                  <c:v>2695.2</c:v>
                </c:pt>
                <c:pt idx="904">
                  <c:v>2533.2399999999998</c:v>
                </c:pt>
                <c:pt idx="905">
                  <c:v>2490.2399999999998</c:v>
                </c:pt>
                <c:pt idx="906">
                  <c:v>3106.4</c:v>
                </c:pt>
                <c:pt idx="907">
                  <c:v>3796.56</c:v>
                </c:pt>
                <c:pt idx="908">
                  <c:v>4469.75</c:v>
                </c:pt>
                <c:pt idx="909">
                  <c:v>5962.7</c:v>
                </c:pt>
                <c:pt idx="910">
                  <c:v>14302.47</c:v>
                </c:pt>
                <c:pt idx="911">
                  <c:v>21930.41</c:v>
                </c:pt>
                <c:pt idx="912">
                  <c:v>25017.06</c:v>
                </c:pt>
                <c:pt idx="913">
                  <c:v>32317.95</c:v>
                </c:pt>
                <c:pt idx="914">
                  <c:v>49713.760000000002</c:v>
                </c:pt>
                <c:pt idx="915">
                  <c:v>60934.04</c:v>
                </c:pt>
                <c:pt idx="916">
                  <c:v>63825.47</c:v>
                </c:pt>
                <c:pt idx="917">
                  <c:v>73077.36</c:v>
                </c:pt>
                <c:pt idx="918">
                  <c:v>77123.509999999995</c:v>
                </c:pt>
                <c:pt idx="919">
                  <c:v>74549.460000000006</c:v>
                </c:pt>
                <c:pt idx="920">
                  <c:v>69310.679999999993</c:v>
                </c:pt>
                <c:pt idx="921">
                  <c:v>65129.8</c:v>
                </c:pt>
                <c:pt idx="922">
                  <c:v>59054.53</c:v>
                </c:pt>
                <c:pt idx="923">
                  <c:v>52309.19</c:v>
                </c:pt>
                <c:pt idx="924">
                  <c:v>42769.68</c:v>
                </c:pt>
                <c:pt idx="925">
                  <c:v>32470.33</c:v>
                </c:pt>
                <c:pt idx="926">
                  <c:v>24021.85</c:v>
                </c:pt>
                <c:pt idx="927">
                  <c:v>16811.93</c:v>
                </c:pt>
                <c:pt idx="928">
                  <c:v>12672.78</c:v>
                </c:pt>
                <c:pt idx="929">
                  <c:v>10692.81</c:v>
                </c:pt>
                <c:pt idx="930">
                  <c:v>9169.64</c:v>
                </c:pt>
                <c:pt idx="931">
                  <c:v>7963.89</c:v>
                </c:pt>
                <c:pt idx="932">
                  <c:v>7003.72</c:v>
                </c:pt>
                <c:pt idx="933">
                  <c:v>6253</c:v>
                </c:pt>
                <c:pt idx="934">
                  <c:v>5638.26</c:v>
                </c:pt>
                <c:pt idx="935">
                  <c:v>5163.8900000000003</c:v>
                </c:pt>
                <c:pt idx="936">
                  <c:v>4765.91</c:v>
                </c:pt>
                <c:pt idx="937">
                  <c:v>4554.45</c:v>
                </c:pt>
                <c:pt idx="938">
                  <c:v>4510.1000000000004</c:v>
                </c:pt>
                <c:pt idx="939">
                  <c:v>4548.9399999999996</c:v>
                </c:pt>
                <c:pt idx="940">
                  <c:v>4156.4399999999996</c:v>
                </c:pt>
                <c:pt idx="941">
                  <c:v>3713</c:v>
                </c:pt>
                <c:pt idx="942">
                  <c:v>3406.27</c:v>
                </c:pt>
                <c:pt idx="943">
                  <c:v>3106.54</c:v>
                </c:pt>
                <c:pt idx="944">
                  <c:v>2800.39</c:v>
                </c:pt>
                <c:pt idx="945">
                  <c:v>2565.6799999999998</c:v>
                </c:pt>
                <c:pt idx="946">
                  <c:v>2530.6999999999998</c:v>
                </c:pt>
                <c:pt idx="947">
                  <c:v>2680.42</c:v>
                </c:pt>
                <c:pt idx="948">
                  <c:v>2648.78</c:v>
                </c:pt>
                <c:pt idx="949">
                  <c:v>2457.5100000000002</c:v>
                </c:pt>
                <c:pt idx="950">
                  <c:v>2234.91</c:v>
                </c:pt>
                <c:pt idx="951">
                  <c:v>2045.19</c:v>
                </c:pt>
                <c:pt idx="952">
                  <c:v>1883.13</c:v>
                </c:pt>
                <c:pt idx="953">
                  <c:v>1741</c:v>
                </c:pt>
                <c:pt idx="954">
                  <c:v>1625.77</c:v>
                </c:pt>
                <c:pt idx="955">
                  <c:v>1532.4</c:v>
                </c:pt>
                <c:pt idx="956">
                  <c:v>1440.79</c:v>
                </c:pt>
                <c:pt idx="957">
                  <c:v>1356.26</c:v>
                </c:pt>
                <c:pt idx="958">
                  <c:v>1251.01</c:v>
                </c:pt>
                <c:pt idx="959">
                  <c:v>1154.92</c:v>
                </c:pt>
                <c:pt idx="960">
                  <c:v>1107.19</c:v>
                </c:pt>
                <c:pt idx="961">
                  <c:v>1063.9000000000001</c:v>
                </c:pt>
                <c:pt idx="962">
                  <c:v>1011.98</c:v>
                </c:pt>
                <c:pt idx="963">
                  <c:v>977.44</c:v>
                </c:pt>
                <c:pt idx="964">
                  <c:v>939.86</c:v>
                </c:pt>
                <c:pt idx="965">
                  <c:v>898.68</c:v>
                </c:pt>
                <c:pt idx="966">
                  <c:v>861.17</c:v>
                </c:pt>
                <c:pt idx="967">
                  <c:v>840.47</c:v>
                </c:pt>
                <c:pt idx="968">
                  <c:v>816.95</c:v>
                </c:pt>
                <c:pt idx="969">
                  <c:v>789.6</c:v>
                </c:pt>
                <c:pt idx="970">
                  <c:v>756.99</c:v>
                </c:pt>
                <c:pt idx="971">
                  <c:v>728.35</c:v>
                </c:pt>
                <c:pt idx="972">
                  <c:v>705.76</c:v>
                </c:pt>
                <c:pt idx="973">
                  <c:v>684.39</c:v>
                </c:pt>
                <c:pt idx="974">
                  <c:v>663.21</c:v>
                </c:pt>
                <c:pt idx="975">
                  <c:v>649.39</c:v>
                </c:pt>
                <c:pt idx="976">
                  <c:v>632.29999999999995</c:v>
                </c:pt>
                <c:pt idx="977">
                  <c:v>616.27</c:v>
                </c:pt>
                <c:pt idx="978">
                  <c:v>601.42999999999995</c:v>
                </c:pt>
                <c:pt idx="979">
                  <c:v>581.16</c:v>
                </c:pt>
                <c:pt idx="980">
                  <c:v>555.45000000000005</c:v>
                </c:pt>
                <c:pt idx="981">
                  <c:v>534.97</c:v>
                </c:pt>
                <c:pt idx="982">
                  <c:v>513.13</c:v>
                </c:pt>
                <c:pt idx="983">
                  <c:v>485.74</c:v>
                </c:pt>
                <c:pt idx="984">
                  <c:v>461.32</c:v>
                </c:pt>
                <c:pt idx="985">
                  <c:v>449.42</c:v>
                </c:pt>
                <c:pt idx="986">
                  <c:v>428.15</c:v>
                </c:pt>
                <c:pt idx="987">
                  <c:v>414.4</c:v>
                </c:pt>
                <c:pt idx="988">
                  <c:v>395.26</c:v>
                </c:pt>
                <c:pt idx="989">
                  <c:v>381.46</c:v>
                </c:pt>
                <c:pt idx="990">
                  <c:v>354.06</c:v>
                </c:pt>
                <c:pt idx="991">
                  <c:v>336.01</c:v>
                </c:pt>
                <c:pt idx="992">
                  <c:v>329.38</c:v>
                </c:pt>
                <c:pt idx="993">
                  <c:v>324.52999999999997</c:v>
                </c:pt>
                <c:pt idx="994">
                  <c:v>319.64999999999998</c:v>
                </c:pt>
                <c:pt idx="995">
                  <c:v>309.95</c:v>
                </c:pt>
                <c:pt idx="996">
                  <c:v>302.32</c:v>
                </c:pt>
                <c:pt idx="997">
                  <c:v>294.52999999999997</c:v>
                </c:pt>
                <c:pt idx="998">
                  <c:v>287.75</c:v>
                </c:pt>
                <c:pt idx="999">
                  <c:v>284.02999999999997</c:v>
                </c:pt>
                <c:pt idx="1000">
                  <c:v>280.35000000000002</c:v>
                </c:pt>
                <c:pt idx="1001">
                  <c:v>276.7</c:v>
                </c:pt>
                <c:pt idx="1002">
                  <c:v>273.08999999999997</c:v>
                </c:pt>
                <c:pt idx="1003">
                  <c:v>269.52</c:v>
                </c:pt>
                <c:pt idx="1004">
                  <c:v>265.85000000000002</c:v>
                </c:pt>
                <c:pt idx="1005">
                  <c:v>260.89999999999998</c:v>
                </c:pt>
                <c:pt idx="1006">
                  <c:v>255.67</c:v>
                </c:pt>
                <c:pt idx="1007">
                  <c:v>250.72</c:v>
                </c:pt>
                <c:pt idx="1008">
                  <c:v>247.66</c:v>
                </c:pt>
                <c:pt idx="1009">
                  <c:v>245.19</c:v>
                </c:pt>
                <c:pt idx="1010">
                  <c:v>258.14999999999998</c:v>
                </c:pt>
                <c:pt idx="1011">
                  <c:v>325.99</c:v>
                </c:pt>
                <c:pt idx="1012">
                  <c:v>329.76</c:v>
                </c:pt>
                <c:pt idx="1013">
                  <c:v>307.63</c:v>
                </c:pt>
                <c:pt idx="1014">
                  <c:v>282.49</c:v>
                </c:pt>
                <c:pt idx="1015">
                  <c:v>273.44</c:v>
                </c:pt>
                <c:pt idx="1016">
                  <c:v>270.07</c:v>
                </c:pt>
                <c:pt idx="1017">
                  <c:v>272.55</c:v>
                </c:pt>
                <c:pt idx="1018">
                  <c:v>269.33999999999997</c:v>
                </c:pt>
                <c:pt idx="1019">
                  <c:v>266.31</c:v>
                </c:pt>
                <c:pt idx="1020">
                  <c:v>263.33999999999997</c:v>
                </c:pt>
                <c:pt idx="1021">
                  <c:v>260.39</c:v>
                </c:pt>
                <c:pt idx="1022">
                  <c:v>257.47000000000003</c:v>
                </c:pt>
                <c:pt idx="1023">
                  <c:v>254.57</c:v>
                </c:pt>
                <c:pt idx="1024">
                  <c:v>251.7</c:v>
                </c:pt>
                <c:pt idx="1025">
                  <c:v>245.96</c:v>
                </c:pt>
                <c:pt idx="1026">
                  <c:v>240.1</c:v>
                </c:pt>
                <c:pt idx="1027">
                  <c:v>238.15</c:v>
                </c:pt>
                <c:pt idx="1028">
                  <c:v>238.56</c:v>
                </c:pt>
                <c:pt idx="1029">
                  <c:v>239.95</c:v>
                </c:pt>
                <c:pt idx="1030">
                  <c:v>242.58</c:v>
                </c:pt>
                <c:pt idx="1031">
                  <c:v>257.14999999999998</c:v>
                </c:pt>
                <c:pt idx="1032">
                  <c:v>369.79</c:v>
                </c:pt>
                <c:pt idx="1033">
                  <c:v>524.07000000000005</c:v>
                </c:pt>
                <c:pt idx="1034">
                  <c:v>479.02</c:v>
                </c:pt>
                <c:pt idx="1035">
                  <c:v>430.45</c:v>
                </c:pt>
                <c:pt idx="1036">
                  <c:v>409.39</c:v>
                </c:pt>
                <c:pt idx="1037">
                  <c:v>377.33</c:v>
                </c:pt>
                <c:pt idx="1038">
                  <c:v>356.77</c:v>
                </c:pt>
                <c:pt idx="1039">
                  <c:v>328.52</c:v>
                </c:pt>
                <c:pt idx="1040">
                  <c:v>305.76</c:v>
                </c:pt>
                <c:pt idx="1041">
                  <c:v>283.10000000000002</c:v>
                </c:pt>
                <c:pt idx="1042">
                  <c:v>263.75</c:v>
                </c:pt>
                <c:pt idx="1043">
                  <c:v>253</c:v>
                </c:pt>
                <c:pt idx="1044">
                  <c:v>243.64</c:v>
                </c:pt>
                <c:pt idx="1045">
                  <c:v>245.93</c:v>
                </c:pt>
                <c:pt idx="1046">
                  <c:v>242.99</c:v>
                </c:pt>
                <c:pt idx="1047">
                  <c:v>239.5</c:v>
                </c:pt>
                <c:pt idx="1048">
                  <c:v>243.53</c:v>
                </c:pt>
                <c:pt idx="1049">
                  <c:v>250.28</c:v>
                </c:pt>
                <c:pt idx="1050">
                  <c:v>236.38</c:v>
                </c:pt>
                <c:pt idx="1051">
                  <c:v>213</c:v>
                </c:pt>
                <c:pt idx="1052">
                  <c:v>197.38</c:v>
                </c:pt>
                <c:pt idx="1053">
                  <c:v>186.6</c:v>
                </c:pt>
                <c:pt idx="1054">
                  <c:v>178.34</c:v>
                </c:pt>
                <c:pt idx="1055">
                  <c:v>164.71</c:v>
                </c:pt>
                <c:pt idx="1056">
                  <c:v>155.9</c:v>
                </c:pt>
                <c:pt idx="1057">
                  <c:v>147.36000000000001</c:v>
                </c:pt>
                <c:pt idx="1058">
                  <c:v>138.88</c:v>
                </c:pt>
                <c:pt idx="1059">
                  <c:v>133.03</c:v>
                </c:pt>
                <c:pt idx="1060">
                  <c:v>126.08</c:v>
                </c:pt>
                <c:pt idx="1061">
                  <c:v>117.97</c:v>
                </c:pt>
                <c:pt idx="1062">
                  <c:v>106.99</c:v>
                </c:pt>
                <c:pt idx="1063">
                  <c:v>102.58</c:v>
                </c:pt>
                <c:pt idx="1064">
                  <c:v>99.13</c:v>
                </c:pt>
                <c:pt idx="1065">
                  <c:v>108.41</c:v>
                </c:pt>
                <c:pt idx="1066">
                  <c:v>112.24</c:v>
                </c:pt>
                <c:pt idx="1067">
                  <c:v>110.73</c:v>
                </c:pt>
                <c:pt idx="1068">
                  <c:v>160.37</c:v>
                </c:pt>
                <c:pt idx="1069">
                  <c:v>261.81</c:v>
                </c:pt>
                <c:pt idx="1070">
                  <c:v>273.5</c:v>
                </c:pt>
                <c:pt idx="1071">
                  <c:v>300.62</c:v>
                </c:pt>
                <c:pt idx="1072">
                  <c:v>292.18</c:v>
                </c:pt>
                <c:pt idx="1073">
                  <c:v>255.17</c:v>
                </c:pt>
                <c:pt idx="1074">
                  <c:v>237.93</c:v>
                </c:pt>
                <c:pt idx="1075">
                  <c:v>224.52</c:v>
                </c:pt>
                <c:pt idx="1076">
                  <c:v>194.09</c:v>
                </c:pt>
                <c:pt idx="1077">
                  <c:v>170.17</c:v>
                </c:pt>
                <c:pt idx="1078">
                  <c:v>147.46</c:v>
                </c:pt>
                <c:pt idx="1079">
                  <c:v>133.25</c:v>
                </c:pt>
                <c:pt idx="1080">
                  <c:v>120.81</c:v>
                </c:pt>
                <c:pt idx="1081">
                  <c:v>105.89</c:v>
                </c:pt>
                <c:pt idx="1082">
                  <c:v>95.02</c:v>
                </c:pt>
                <c:pt idx="1083">
                  <c:v>87.64</c:v>
                </c:pt>
                <c:pt idx="1084">
                  <c:v>80.22</c:v>
                </c:pt>
                <c:pt idx="1085">
                  <c:v>76.38</c:v>
                </c:pt>
                <c:pt idx="1086">
                  <c:v>75.069999999999993</c:v>
                </c:pt>
                <c:pt idx="1087">
                  <c:v>70.14</c:v>
                </c:pt>
                <c:pt idx="1088">
                  <c:v>64.2</c:v>
                </c:pt>
                <c:pt idx="1089">
                  <c:v>62.35</c:v>
                </c:pt>
                <c:pt idx="1090">
                  <c:v>64.41</c:v>
                </c:pt>
                <c:pt idx="1091">
                  <c:v>66.94</c:v>
                </c:pt>
                <c:pt idx="1092">
                  <c:v>64.8</c:v>
                </c:pt>
                <c:pt idx="1093">
                  <c:v>62.99</c:v>
                </c:pt>
                <c:pt idx="1094">
                  <c:v>68.31</c:v>
                </c:pt>
                <c:pt idx="1095">
                  <c:v>66.52</c:v>
                </c:pt>
                <c:pt idx="1096">
                  <c:v>58.51</c:v>
                </c:pt>
                <c:pt idx="1097">
                  <c:v>54.05</c:v>
                </c:pt>
                <c:pt idx="1098">
                  <c:v>53.24</c:v>
                </c:pt>
                <c:pt idx="1099">
                  <c:v>51.7</c:v>
                </c:pt>
                <c:pt idx="1100">
                  <c:v>50.82</c:v>
                </c:pt>
                <c:pt idx="1101">
                  <c:v>54.83</c:v>
                </c:pt>
                <c:pt idx="1102">
                  <c:v>67.84</c:v>
                </c:pt>
                <c:pt idx="1103">
                  <c:v>73.510000000000005</c:v>
                </c:pt>
                <c:pt idx="1104">
                  <c:v>63.84</c:v>
                </c:pt>
                <c:pt idx="1105">
                  <c:v>55.5</c:v>
                </c:pt>
                <c:pt idx="1106">
                  <c:v>48.89</c:v>
                </c:pt>
                <c:pt idx="1107">
                  <c:v>45.54</c:v>
                </c:pt>
                <c:pt idx="1108">
                  <c:v>44</c:v>
                </c:pt>
                <c:pt idx="1109">
                  <c:v>43.67</c:v>
                </c:pt>
                <c:pt idx="1110">
                  <c:v>37.9</c:v>
                </c:pt>
                <c:pt idx="1111">
                  <c:v>79.680000000000007</c:v>
                </c:pt>
                <c:pt idx="1112">
                  <c:v>79.62</c:v>
                </c:pt>
                <c:pt idx="1113">
                  <c:v>45.01</c:v>
                </c:pt>
                <c:pt idx="1114">
                  <c:v>36.75</c:v>
                </c:pt>
                <c:pt idx="1115">
                  <c:v>31.7</c:v>
                </c:pt>
                <c:pt idx="1116">
                  <c:v>29.81</c:v>
                </c:pt>
                <c:pt idx="1117">
                  <c:v>29.71</c:v>
                </c:pt>
                <c:pt idx="1118">
                  <c:v>30.18</c:v>
                </c:pt>
                <c:pt idx="1119">
                  <c:v>32.36</c:v>
                </c:pt>
                <c:pt idx="1120">
                  <c:v>38.49</c:v>
                </c:pt>
                <c:pt idx="1121">
                  <c:v>64.25</c:v>
                </c:pt>
                <c:pt idx="1122">
                  <c:v>68.290000000000006</c:v>
                </c:pt>
                <c:pt idx="1123">
                  <c:v>60.39</c:v>
                </c:pt>
                <c:pt idx="1124">
                  <c:v>58.08</c:v>
                </c:pt>
                <c:pt idx="1125">
                  <c:v>55.6</c:v>
                </c:pt>
                <c:pt idx="1126">
                  <c:v>48.16</c:v>
                </c:pt>
                <c:pt idx="1127">
                  <c:v>42.24</c:v>
                </c:pt>
                <c:pt idx="1128">
                  <c:v>38.590000000000003</c:v>
                </c:pt>
                <c:pt idx="1129">
                  <c:v>34.39</c:v>
                </c:pt>
                <c:pt idx="1130">
                  <c:v>35.68</c:v>
                </c:pt>
                <c:pt idx="1131">
                  <c:v>41.85</c:v>
                </c:pt>
                <c:pt idx="1132">
                  <c:v>33.76</c:v>
                </c:pt>
                <c:pt idx="1133">
                  <c:v>29.17</c:v>
                </c:pt>
                <c:pt idx="1134">
                  <c:v>26.75</c:v>
                </c:pt>
                <c:pt idx="1135">
                  <c:v>24.38</c:v>
                </c:pt>
                <c:pt idx="1136">
                  <c:v>22.23</c:v>
                </c:pt>
                <c:pt idx="1137">
                  <c:v>24.6</c:v>
                </c:pt>
                <c:pt idx="1138">
                  <c:v>25.36</c:v>
                </c:pt>
                <c:pt idx="1139">
                  <c:v>20.309999999999999</c:v>
                </c:pt>
                <c:pt idx="1140">
                  <c:v>18.93</c:v>
                </c:pt>
                <c:pt idx="1141">
                  <c:v>21.24</c:v>
                </c:pt>
                <c:pt idx="1142">
                  <c:v>38.22</c:v>
                </c:pt>
                <c:pt idx="1143">
                  <c:v>44.04</c:v>
                </c:pt>
                <c:pt idx="1144">
                  <c:v>42.61</c:v>
                </c:pt>
                <c:pt idx="1145">
                  <c:v>33.86</c:v>
                </c:pt>
                <c:pt idx="1146">
                  <c:v>29.52</c:v>
                </c:pt>
                <c:pt idx="1147">
                  <c:v>28.78</c:v>
                </c:pt>
                <c:pt idx="1148">
                  <c:v>30.69</c:v>
                </c:pt>
                <c:pt idx="1149">
                  <c:v>42.65</c:v>
                </c:pt>
                <c:pt idx="1150">
                  <c:v>150.30000000000001</c:v>
                </c:pt>
                <c:pt idx="1151">
                  <c:v>161.34</c:v>
                </c:pt>
                <c:pt idx="1152">
                  <c:v>139.47999999999999</c:v>
                </c:pt>
                <c:pt idx="1153">
                  <c:v>135.71</c:v>
                </c:pt>
                <c:pt idx="1154">
                  <c:v>101.24</c:v>
                </c:pt>
                <c:pt idx="1155">
                  <c:v>106.46</c:v>
                </c:pt>
                <c:pt idx="1156">
                  <c:v>226.08</c:v>
                </c:pt>
                <c:pt idx="1157">
                  <c:v>265.38</c:v>
                </c:pt>
                <c:pt idx="1158">
                  <c:v>1852.25</c:v>
                </c:pt>
                <c:pt idx="1159">
                  <c:v>2150.0300000000002</c:v>
                </c:pt>
                <c:pt idx="1160">
                  <c:v>4435.59</c:v>
                </c:pt>
                <c:pt idx="1161">
                  <c:v>3403.37</c:v>
                </c:pt>
                <c:pt idx="1162">
                  <c:v>1862.88</c:v>
                </c:pt>
                <c:pt idx="1163">
                  <c:v>1187.72</c:v>
                </c:pt>
                <c:pt idx="1164">
                  <c:v>861.28</c:v>
                </c:pt>
                <c:pt idx="1165">
                  <c:v>693.06</c:v>
                </c:pt>
                <c:pt idx="1166">
                  <c:v>638.37</c:v>
                </c:pt>
                <c:pt idx="1167">
                  <c:v>581.91999999999996</c:v>
                </c:pt>
                <c:pt idx="1168">
                  <c:v>451.08</c:v>
                </c:pt>
                <c:pt idx="1169">
                  <c:v>347.83</c:v>
                </c:pt>
                <c:pt idx="1170">
                  <c:v>559.73</c:v>
                </c:pt>
                <c:pt idx="1171">
                  <c:v>2483.21</c:v>
                </c:pt>
                <c:pt idx="1172">
                  <c:v>3679.1</c:v>
                </c:pt>
                <c:pt idx="1173">
                  <c:v>3230.25</c:v>
                </c:pt>
                <c:pt idx="1174">
                  <c:v>2758.93</c:v>
                </c:pt>
                <c:pt idx="1175">
                  <c:v>2234.1</c:v>
                </c:pt>
                <c:pt idx="1176">
                  <c:v>4731.93</c:v>
                </c:pt>
                <c:pt idx="1177">
                  <c:v>10916.86</c:v>
                </c:pt>
                <c:pt idx="1178">
                  <c:v>9650.35</c:v>
                </c:pt>
                <c:pt idx="1179">
                  <c:v>8386.31</c:v>
                </c:pt>
                <c:pt idx="1180">
                  <c:v>13819.6</c:v>
                </c:pt>
                <c:pt idx="1181">
                  <c:v>11885.32</c:v>
                </c:pt>
                <c:pt idx="1182">
                  <c:v>8537.83</c:v>
                </c:pt>
                <c:pt idx="1183">
                  <c:v>6936.49</c:v>
                </c:pt>
                <c:pt idx="1184">
                  <c:v>8273.9699999999993</c:v>
                </c:pt>
                <c:pt idx="1185">
                  <c:v>13077.7</c:v>
                </c:pt>
                <c:pt idx="1186">
                  <c:v>15628.26</c:v>
                </c:pt>
                <c:pt idx="1187">
                  <c:v>13561.65</c:v>
                </c:pt>
                <c:pt idx="1188">
                  <c:v>12704.67</c:v>
                </c:pt>
                <c:pt idx="1189">
                  <c:v>9328.36</c:v>
                </c:pt>
                <c:pt idx="1190">
                  <c:v>7712.34</c:v>
                </c:pt>
                <c:pt idx="1191">
                  <c:v>10318.52</c:v>
                </c:pt>
                <c:pt idx="1192">
                  <c:v>21634.12</c:v>
                </c:pt>
                <c:pt idx="1193">
                  <c:v>29925.439999999999</c:v>
                </c:pt>
                <c:pt idx="1194">
                  <c:v>28495.27</c:v>
                </c:pt>
                <c:pt idx="1195">
                  <c:v>21286.12</c:v>
                </c:pt>
                <c:pt idx="1196">
                  <c:v>19042.02</c:v>
                </c:pt>
                <c:pt idx="1197">
                  <c:v>20376.12</c:v>
                </c:pt>
                <c:pt idx="1198">
                  <c:v>23031.56</c:v>
                </c:pt>
                <c:pt idx="1199">
                  <c:v>23503.119999999999</c:v>
                </c:pt>
                <c:pt idx="1200">
                  <c:v>28156.080000000002</c:v>
                </c:pt>
                <c:pt idx="1201">
                  <c:v>36231.4</c:v>
                </c:pt>
                <c:pt idx="1202">
                  <c:v>43290.28</c:v>
                </c:pt>
                <c:pt idx="1203">
                  <c:v>44898.23</c:v>
                </c:pt>
                <c:pt idx="1204">
                  <c:v>45036.51</c:v>
                </c:pt>
                <c:pt idx="1205">
                  <c:v>41553.19</c:v>
                </c:pt>
                <c:pt idx="1206">
                  <c:v>39963.17</c:v>
                </c:pt>
                <c:pt idx="1207">
                  <c:v>43276.94</c:v>
                </c:pt>
                <c:pt idx="1208">
                  <c:v>49143.29</c:v>
                </c:pt>
                <c:pt idx="1209">
                  <c:v>61274.97</c:v>
                </c:pt>
                <c:pt idx="1210">
                  <c:v>85042.72</c:v>
                </c:pt>
                <c:pt idx="1211">
                  <c:v>117492.81</c:v>
                </c:pt>
                <c:pt idx="1212">
                  <c:v>126767.64</c:v>
                </c:pt>
                <c:pt idx="1213">
                  <c:v>118393.91</c:v>
                </c:pt>
                <c:pt idx="1214">
                  <c:v>96370.27</c:v>
                </c:pt>
                <c:pt idx="1215">
                  <c:v>70984.11</c:v>
                </c:pt>
                <c:pt idx="1216">
                  <c:v>48045.24</c:v>
                </c:pt>
                <c:pt idx="1217">
                  <c:v>33029.699999999997</c:v>
                </c:pt>
                <c:pt idx="1218">
                  <c:v>23136.82</c:v>
                </c:pt>
                <c:pt idx="1219">
                  <c:v>16111.44</c:v>
                </c:pt>
                <c:pt idx="1220">
                  <c:v>12748.42</c:v>
                </c:pt>
                <c:pt idx="1221">
                  <c:v>10782.31</c:v>
                </c:pt>
                <c:pt idx="1222">
                  <c:v>10543.25</c:v>
                </c:pt>
                <c:pt idx="1223">
                  <c:v>15390.01</c:v>
                </c:pt>
                <c:pt idx="1224">
                  <c:v>22607.61</c:v>
                </c:pt>
                <c:pt idx="1225">
                  <c:v>28452.959999999999</c:v>
                </c:pt>
                <c:pt idx="1226">
                  <c:v>30827.4</c:v>
                </c:pt>
                <c:pt idx="1227">
                  <c:v>35599.53</c:v>
                </c:pt>
                <c:pt idx="1228">
                  <c:v>40512.959999999999</c:v>
                </c:pt>
                <c:pt idx="1229">
                  <c:v>41423.03</c:v>
                </c:pt>
                <c:pt idx="1230">
                  <c:v>42294.7</c:v>
                </c:pt>
                <c:pt idx="1231">
                  <c:v>40775.39</c:v>
                </c:pt>
                <c:pt idx="1232">
                  <c:v>39653.379999999997</c:v>
                </c:pt>
                <c:pt idx="1233">
                  <c:v>40102.730000000003</c:v>
                </c:pt>
                <c:pt idx="1234">
                  <c:v>39422.71</c:v>
                </c:pt>
                <c:pt idx="1235">
                  <c:v>39507.019999999997</c:v>
                </c:pt>
                <c:pt idx="1236">
                  <c:v>40889.5</c:v>
                </c:pt>
                <c:pt idx="1237">
                  <c:v>40351.910000000003</c:v>
                </c:pt>
                <c:pt idx="1238">
                  <c:v>38781.15</c:v>
                </c:pt>
                <c:pt idx="1239">
                  <c:v>47972.02</c:v>
                </c:pt>
                <c:pt idx="1240">
                  <c:v>59768.67</c:v>
                </c:pt>
                <c:pt idx="1241">
                  <c:v>59779.8</c:v>
                </c:pt>
                <c:pt idx="1242">
                  <c:v>54509.27</c:v>
                </c:pt>
                <c:pt idx="1243">
                  <c:v>45377.11</c:v>
                </c:pt>
                <c:pt idx="1244">
                  <c:v>40336.15</c:v>
                </c:pt>
                <c:pt idx="1245">
                  <c:v>42081.52</c:v>
                </c:pt>
                <c:pt idx="1246">
                  <c:v>61416.07</c:v>
                </c:pt>
                <c:pt idx="1247">
                  <c:v>83909.43</c:v>
                </c:pt>
                <c:pt idx="1248">
                  <c:v>101218.09</c:v>
                </c:pt>
                <c:pt idx="1249">
                  <c:v>120831.57</c:v>
                </c:pt>
                <c:pt idx="1250">
                  <c:v>126966.62</c:v>
                </c:pt>
                <c:pt idx="1251">
                  <c:v>118611.31</c:v>
                </c:pt>
                <c:pt idx="1252">
                  <c:v>100897.32</c:v>
                </c:pt>
                <c:pt idx="1253">
                  <c:v>89402.04</c:v>
                </c:pt>
                <c:pt idx="1254">
                  <c:v>85493.3</c:v>
                </c:pt>
                <c:pt idx="1255">
                  <c:v>94092.25</c:v>
                </c:pt>
                <c:pt idx="1256">
                  <c:v>104314.38</c:v>
                </c:pt>
                <c:pt idx="1257">
                  <c:v>117899.92</c:v>
                </c:pt>
                <c:pt idx="1258">
                  <c:v>143016.49</c:v>
                </c:pt>
                <c:pt idx="1259">
                  <c:v>173165.62</c:v>
                </c:pt>
                <c:pt idx="1260">
                  <c:v>179250.21</c:v>
                </c:pt>
                <c:pt idx="1261">
                  <c:v>168197.8</c:v>
                </c:pt>
                <c:pt idx="1262">
                  <c:v>147784.03</c:v>
                </c:pt>
                <c:pt idx="1263">
                  <c:v>126076</c:v>
                </c:pt>
                <c:pt idx="1264">
                  <c:v>99894.53</c:v>
                </c:pt>
                <c:pt idx="1265">
                  <c:v>72826.36</c:v>
                </c:pt>
                <c:pt idx="1266">
                  <c:v>56188.31</c:v>
                </c:pt>
                <c:pt idx="1267">
                  <c:v>44579.16</c:v>
                </c:pt>
                <c:pt idx="1268">
                  <c:v>36923.25</c:v>
                </c:pt>
                <c:pt idx="1269">
                  <c:v>33065.14</c:v>
                </c:pt>
                <c:pt idx="1270">
                  <c:v>34988.620000000003</c:v>
                </c:pt>
                <c:pt idx="1271">
                  <c:v>39988.14</c:v>
                </c:pt>
                <c:pt idx="1272">
                  <c:v>43650.51</c:v>
                </c:pt>
                <c:pt idx="1273">
                  <c:v>39923.730000000003</c:v>
                </c:pt>
                <c:pt idx="1274">
                  <c:v>33877.269999999997</c:v>
                </c:pt>
                <c:pt idx="1275">
                  <c:v>29804.57</c:v>
                </c:pt>
                <c:pt idx="1276">
                  <c:v>26716.76</c:v>
                </c:pt>
                <c:pt idx="1277">
                  <c:v>21940.19</c:v>
                </c:pt>
                <c:pt idx="1278">
                  <c:v>17474.21</c:v>
                </c:pt>
                <c:pt idx="1279">
                  <c:v>15419.4</c:v>
                </c:pt>
                <c:pt idx="1280">
                  <c:v>27547</c:v>
                </c:pt>
                <c:pt idx="1281">
                  <c:v>37135.050000000003</c:v>
                </c:pt>
                <c:pt idx="1282">
                  <c:v>39288.959999999999</c:v>
                </c:pt>
                <c:pt idx="1283">
                  <c:v>47451.12</c:v>
                </c:pt>
                <c:pt idx="1284">
                  <c:v>49010.1</c:v>
                </c:pt>
                <c:pt idx="1285">
                  <c:v>46642.75</c:v>
                </c:pt>
                <c:pt idx="1286">
                  <c:v>49500.91</c:v>
                </c:pt>
                <c:pt idx="1287">
                  <c:v>46316.88</c:v>
                </c:pt>
                <c:pt idx="1288">
                  <c:v>38553.870000000003</c:v>
                </c:pt>
                <c:pt idx="1289">
                  <c:v>30696.9</c:v>
                </c:pt>
                <c:pt idx="1290">
                  <c:v>23622.62</c:v>
                </c:pt>
                <c:pt idx="1291">
                  <c:v>17488.07</c:v>
                </c:pt>
                <c:pt idx="1292">
                  <c:v>13554.26</c:v>
                </c:pt>
                <c:pt idx="1293">
                  <c:v>11331.3</c:v>
                </c:pt>
                <c:pt idx="1294">
                  <c:v>9720.57</c:v>
                </c:pt>
                <c:pt idx="1295">
                  <c:v>8561.18</c:v>
                </c:pt>
                <c:pt idx="1296">
                  <c:v>7655.43</c:v>
                </c:pt>
                <c:pt idx="1297">
                  <c:v>6938.34</c:v>
                </c:pt>
                <c:pt idx="1298">
                  <c:v>6283.96</c:v>
                </c:pt>
                <c:pt idx="1299">
                  <c:v>5871.87</c:v>
                </c:pt>
                <c:pt idx="1300">
                  <c:v>5358.08</c:v>
                </c:pt>
                <c:pt idx="1301">
                  <c:v>4940.42</c:v>
                </c:pt>
                <c:pt idx="1302">
                  <c:v>4585.8100000000004</c:v>
                </c:pt>
                <c:pt idx="1303">
                  <c:v>4237.49</c:v>
                </c:pt>
                <c:pt idx="1304">
                  <c:v>3903.07</c:v>
                </c:pt>
                <c:pt idx="1305">
                  <c:v>3590.83</c:v>
                </c:pt>
                <c:pt idx="1306">
                  <c:v>3297.31</c:v>
                </c:pt>
                <c:pt idx="1307">
                  <c:v>3066.04</c:v>
                </c:pt>
                <c:pt idx="1308">
                  <c:v>2916.23</c:v>
                </c:pt>
                <c:pt idx="1309">
                  <c:v>2720.41</c:v>
                </c:pt>
                <c:pt idx="1310">
                  <c:v>2559.35</c:v>
                </c:pt>
                <c:pt idx="1311">
                  <c:v>2432.33</c:v>
                </c:pt>
                <c:pt idx="1312">
                  <c:v>2309.31</c:v>
                </c:pt>
                <c:pt idx="1313">
                  <c:v>2205.88</c:v>
                </c:pt>
                <c:pt idx="1314">
                  <c:v>2133.73</c:v>
                </c:pt>
                <c:pt idx="1315">
                  <c:v>2020.86</c:v>
                </c:pt>
                <c:pt idx="1316">
                  <c:v>1942.03</c:v>
                </c:pt>
                <c:pt idx="1317">
                  <c:v>1921.8</c:v>
                </c:pt>
                <c:pt idx="1318">
                  <c:v>1910.4</c:v>
                </c:pt>
                <c:pt idx="1319">
                  <c:v>1838.36</c:v>
                </c:pt>
                <c:pt idx="1320">
                  <c:v>1770.47</c:v>
                </c:pt>
                <c:pt idx="1321">
                  <c:v>1710.65</c:v>
                </c:pt>
                <c:pt idx="1322">
                  <c:v>1633.58</c:v>
                </c:pt>
                <c:pt idx="1323">
                  <c:v>1583.04</c:v>
                </c:pt>
                <c:pt idx="1324">
                  <c:v>1541.54</c:v>
                </c:pt>
                <c:pt idx="1325">
                  <c:v>1477.87</c:v>
                </c:pt>
                <c:pt idx="1326">
                  <c:v>1423.1</c:v>
                </c:pt>
                <c:pt idx="1327">
                  <c:v>1404.1</c:v>
                </c:pt>
                <c:pt idx="1328">
                  <c:v>1368.71</c:v>
                </c:pt>
                <c:pt idx="1329">
                  <c:v>1341.57</c:v>
                </c:pt>
                <c:pt idx="1330">
                  <c:v>1331.87</c:v>
                </c:pt>
                <c:pt idx="1331">
                  <c:v>1318.06</c:v>
                </c:pt>
                <c:pt idx="1332">
                  <c:v>1284.8900000000001</c:v>
                </c:pt>
                <c:pt idx="1333">
                  <c:v>1245.3499999999999</c:v>
                </c:pt>
                <c:pt idx="1334">
                  <c:v>1210.3499999999999</c:v>
                </c:pt>
                <c:pt idx="1335">
                  <c:v>1166.3499999999999</c:v>
                </c:pt>
                <c:pt idx="1336">
                  <c:v>1122.71</c:v>
                </c:pt>
                <c:pt idx="1337">
                  <c:v>1083.1199999999999</c:v>
                </c:pt>
                <c:pt idx="1338">
                  <c:v>1055.3900000000001</c:v>
                </c:pt>
                <c:pt idx="1339">
                  <c:v>1026.01</c:v>
                </c:pt>
                <c:pt idx="1340">
                  <c:v>997.67</c:v>
                </c:pt>
                <c:pt idx="1341">
                  <c:v>975.03</c:v>
                </c:pt>
                <c:pt idx="1342">
                  <c:v>941.68</c:v>
                </c:pt>
                <c:pt idx="1343">
                  <c:v>922.47</c:v>
                </c:pt>
                <c:pt idx="1344">
                  <c:v>907.48</c:v>
                </c:pt>
                <c:pt idx="1345">
                  <c:v>893.02</c:v>
                </c:pt>
                <c:pt idx="1346">
                  <c:v>878.7</c:v>
                </c:pt>
                <c:pt idx="1347">
                  <c:v>864.54</c:v>
                </c:pt>
                <c:pt idx="1348">
                  <c:v>850.52</c:v>
                </c:pt>
                <c:pt idx="1349">
                  <c:v>836.66</c:v>
                </c:pt>
                <c:pt idx="1350">
                  <c:v>822.94</c:v>
                </c:pt>
                <c:pt idx="1351">
                  <c:v>809.83</c:v>
                </c:pt>
                <c:pt idx="1352">
                  <c:v>798.17</c:v>
                </c:pt>
                <c:pt idx="1353">
                  <c:v>784.34</c:v>
                </c:pt>
                <c:pt idx="1354">
                  <c:v>763.12</c:v>
                </c:pt>
                <c:pt idx="1355">
                  <c:v>744.6</c:v>
                </c:pt>
                <c:pt idx="1356">
                  <c:v>726.42</c:v>
                </c:pt>
                <c:pt idx="1357">
                  <c:v>707.76</c:v>
                </c:pt>
                <c:pt idx="1358">
                  <c:v>691.97</c:v>
                </c:pt>
                <c:pt idx="1359">
                  <c:v>681.08</c:v>
                </c:pt>
                <c:pt idx="1360">
                  <c:v>673.05</c:v>
                </c:pt>
                <c:pt idx="1361">
                  <c:v>666.38</c:v>
                </c:pt>
                <c:pt idx="1362">
                  <c:v>658.56</c:v>
                </c:pt>
                <c:pt idx="1363">
                  <c:v>645.85</c:v>
                </c:pt>
                <c:pt idx="1364">
                  <c:v>629.91</c:v>
                </c:pt>
                <c:pt idx="1365">
                  <c:v>615.1</c:v>
                </c:pt>
                <c:pt idx="1366">
                  <c:v>607.30999999999995</c:v>
                </c:pt>
                <c:pt idx="1367">
                  <c:v>598.83000000000004</c:v>
                </c:pt>
                <c:pt idx="1368">
                  <c:v>596.16</c:v>
                </c:pt>
                <c:pt idx="1369">
                  <c:v>597.80999999999995</c:v>
                </c:pt>
                <c:pt idx="1370">
                  <c:v>603.61</c:v>
                </c:pt>
                <c:pt idx="1371">
                  <c:v>630.41</c:v>
                </c:pt>
                <c:pt idx="1372">
                  <c:v>662.07</c:v>
                </c:pt>
                <c:pt idx="1373">
                  <c:v>655.86</c:v>
                </c:pt>
                <c:pt idx="1374">
                  <c:v>645.55999999999995</c:v>
                </c:pt>
                <c:pt idx="1375">
                  <c:v>628.91999999999996</c:v>
                </c:pt>
                <c:pt idx="1376">
                  <c:v>606.89</c:v>
                </c:pt>
                <c:pt idx="1377">
                  <c:v>591.75</c:v>
                </c:pt>
                <c:pt idx="1378">
                  <c:v>577.12</c:v>
                </c:pt>
                <c:pt idx="1379">
                  <c:v>553.99</c:v>
                </c:pt>
                <c:pt idx="1380">
                  <c:v>530.12</c:v>
                </c:pt>
                <c:pt idx="1381">
                  <c:v>520.24</c:v>
                </c:pt>
                <c:pt idx="1382">
                  <c:v>507.18</c:v>
                </c:pt>
                <c:pt idx="1383">
                  <c:v>493.55</c:v>
                </c:pt>
                <c:pt idx="1384">
                  <c:v>476.3</c:v>
                </c:pt>
                <c:pt idx="1385">
                  <c:v>465.67</c:v>
                </c:pt>
                <c:pt idx="1386">
                  <c:v>454.04</c:v>
                </c:pt>
                <c:pt idx="1387">
                  <c:v>440.39</c:v>
                </c:pt>
                <c:pt idx="1388">
                  <c:v>433.4</c:v>
                </c:pt>
                <c:pt idx="1389">
                  <c:v>423.99</c:v>
                </c:pt>
                <c:pt idx="1390">
                  <c:v>407.67</c:v>
                </c:pt>
                <c:pt idx="1391">
                  <c:v>391.92</c:v>
                </c:pt>
                <c:pt idx="1392">
                  <c:v>382.31</c:v>
                </c:pt>
                <c:pt idx="1393">
                  <c:v>372.93</c:v>
                </c:pt>
                <c:pt idx="1394">
                  <c:v>361.11</c:v>
                </c:pt>
                <c:pt idx="1395">
                  <c:v>346.19</c:v>
                </c:pt>
                <c:pt idx="1396">
                  <c:v>336.74</c:v>
                </c:pt>
                <c:pt idx="1397">
                  <c:v>333.92</c:v>
                </c:pt>
                <c:pt idx="1398">
                  <c:v>327.06</c:v>
                </c:pt>
                <c:pt idx="1399">
                  <c:v>317.83</c:v>
                </c:pt>
                <c:pt idx="1400">
                  <c:v>308.97000000000003</c:v>
                </c:pt>
                <c:pt idx="1401">
                  <c:v>302.72000000000003</c:v>
                </c:pt>
                <c:pt idx="1402">
                  <c:v>299.82</c:v>
                </c:pt>
                <c:pt idx="1403">
                  <c:v>292.64</c:v>
                </c:pt>
                <c:pt idx="1404">
                  <c:v>284.45999999999998</c:v>
                </c:pt>
                <c:pt idx="1405">
                  <c:v>282.43</c:v>
                </c:pt>
                <c:pt idx="1406">
                  <c:v>282.94</c:v>
                </c:pt>
                <c:pt idx="1407">
                  <c:v>290.5</c:v>
                </c:pt>
                <c:pt idx="1408">
                  <c:v>290.51</c:v>
                </c:pt>
                <c:pt idx="1409">
                  <c:v>286.88</c:v>
                </c:pt>
                <c:pt idx="1410">
                  <c:v>282.41000000000003</c:v>
                </c:pt>
                <c:pt idx="1411">
                  <c:v>272.68</c:v>
                </c:pt>
                <c:pt idx="1412">
                  <c:v>261.8</c:v>
                </c:pt>
                <c:pt idx="1413">
                  <c:v>253.11</c:v>
                </c:pt>
                <c:pt idx="1414">
                  <c:v>249.53</c:v>
                </c:pt>
                <c:pt idx="1415">
                  <c:v>241.81</c:v>
                </c:pt>
                <c:pt idx="1416">
                  <c:v>235.08</c:v>
                </c:pt>
                <c:pt idx="1417">
                  <c:v>225.29</c:v>
                </c:pt>
                <c:pt idx="1418">
                  <c:v>217.92</c:v>
                </c:pt>
                <c:pt idx="1419">
                  <c:v>210.61</c:v>
                </c:pt>
                <c:pt idx="1420">
                  <c:v>201.95</c:v>
                </c:pt>
                <c:pt idx="1421">
                  <c:v>192.73</c:v>
                </c:pt>
                <c:pt idx="1422">
                  <c:v>177.64</c:v>
                </c:pt>
                <c:pt idx="1423">
                  <c:v>171.11</c:v>
                </c:pt>
                <c:pt idx="1424">
                  <c:v>163.79</c:v>
                </c:pt>
                <c:pt idx="1425">
                  <c:v>154.47</c:v>
                </c:pt>
                <c:pt idx="1426">
                  <c:v>152.22</c:v>
                </c:pt>
                <c:pt idx="1427">
                  <c:v>149.77000000000001</c:v>
                </c:pt>
                <c:pt idx="1428">
                  <c:v>143.08000000000001</c:v>
                </c:pt>
                <c:pt idx="1429">
                  <c:v>138.78</c:v>
                </c:pt>
                <c:pt idx="1430">
                  <c:v>131.44</c:v>
                </c:pt>
                <c:pt idx="1431">
                  <c:v>125.57</c:v>
                </c:pt>
                <c:pt idx="1432">
                  <c:v>117.94</c:v>
                </c:pt>
                <c:pt idx="1433">
                  <c:v>104.92</c:v>
                </c:pt>
                <c:pt idx="1434">
                  <c:v>99.79</c:v>
                </c:pt>
                <c:pt idx="1435">
                  <c:v>98.09</c:v>
                </c:pt>
                <c:pt idx="1436">
                  <c:v>92.94</c:v>
                </c:pt>
                <c:pt idx="1437">
                  <c:v>89.67</c:v>
                </c:pt>
                <c:pt idx="1438">
                  <c:v>85.58</c:v>
                </c:pt>
                <c:pt idx="1439">
                  <c:v>81.64</c:v>
                </c:pt>
                <c:pt idx="1440">
                  <c:v>77.87</c:v>
                </c:pt>
                <c:pt idx="1441">
                  <c:v>74.47</c:v>
                </c:pt>
                <c:pt idx="1442">
                  <c:v>71.98</c:v>
                </c:pt>
                <c:pt idx="1443">
                  <c:v>67.91</c:v>
                </c:pt>
                <c:pt idx="1444">
                  <c:v>62.62</c:v>
                </c:pt>
                <c:pt idx="1445">
                  <c:v>58.61</c:v>
                </c:pt>
                <c:pt idx="1446">
                  <c:v>56.41</c:v>
                </c:pt>
                <c:pt idx="1447">
                  <c:v>54.36</c:v>
                </c:pt>
                <c:pt idx="1448">
                  <c:v>52.38</c:v>
                </c:pt>
                <c:pt idx="1449">
                  <c:v>50.48</c:v>
                </c:pt>
                <c:pt idx="1450">
                  <c:v>49.28</c:v>
                </c:pt>
                <c:pt idx="1451">
                  <c:v>46.77</c:v>
                </c:pt>
                <c:pt idx="1452">
                  <c:v>44.14</c:v>
                </c:pt>
                <c:pt idx="1453">
                  <c:v>41.64</c:v>
                </c:pt>
                <c:pt idx="1454">
                  <c:v>39.26</c:v>
                </c:pt>
                <c:pt idx="1455">
                  <c:v>36.549999999999997</c:v>
                </c:pt>
                <c:pt idx="1456">
                  <c:v>33.94</c:v>
                </c:pt>
                <c:pt idx="1457">
                  <c:v>32.22</c:v>
                </c:pt>
                <c:pt idx="1458">
                  <c:v>31.35</c:v>
                </c:pt>
                <c:pt idx="1459">
                  <c:v>30.36</c:v>
                </c:pt>
                <c:pt idx="1460">
                  <c:v>30.1</c:v>
                </c:pt>
                <c:pt idx="1461">
                  <c:v>28.01</c:v>
                </c:pt>
                <c:pt idx="1462">
                  <c:v>26.24</c:v>
                </c:pt>
                <c:pt idx="1463">
                  <c:v>24.9</c:v>
                </c:pt>
                <c:pt idx="1464">
                  <c:v>23.34</c:v>
                </c:pt>
                <c:pt idx="1465">
                  <c:v>20.71</c:v>
                </c:pt>
                <c:pt idx="1466">
                  <c:v>19.36</c:v>
                </c:pt>
                <c:pt idx="1467">
                  <c:v>19.329999999999998</c:v>
                </c:pt>
                <c:pt idx="1468">
                  <c:v>19.239999999999998</c:v>
                </c:pt>
                <c:pt idx="1469">
                  <c:v>17.940000000000001</c:v>
                </c:pt>
                <c:pt idx="1470">
                  <c:v>17.3</c:v>
                </c:pt>
                <c:pt idx="1471">
                  <c:v>16.52</c:v>
                </c:pt>
                <c:pt idx="1472">
                  <c:v>15.5</c:v>
                </c:pt>
                <c:pt idx="1473">
                  <c:v>13.07</c:v>
                </c:pt>
                <c:pt idx="1474">
                  <c:v>11.07</c:v>
                </c:pt>
                <c:pt idx="1475">
                  <c:v>12.31</c:v>
                </c:pt>
                <c:pt idx="1476">
                  <c:v>21.69</c:v>
                </c:pt>
                <c:pt idx="1477">
                  <c:v>13.08</c:v>
                </c:pt>
                <c:pt idx="1478">
                  <c:v>9.14</c:v>
                </c:pt>
                <c:pt idx="1479">
                  <c:v>12.81</c:v>
                </c:pt>
                <c:pt idx="1480">
                  <c:v>12.75</c:v>
                </c:pt>
                <c:pt idx="1481">
                  <c:v>11.92</c:v>
                </c:pt>
                <c:pt idx="1482">
                  <c:v>16</c:v>
                </c:pt>
                <c:pt idx="1483">
                  <c:v>18.690000000000001</c:v>
                </c:pt>
                <c:pt idx="1484">
                  <c:v>23.61</c:v>
                </c:pt>
                <c:pt idx="1485">
                  <c:v>36.93</c:v>
                </c:pt>
                <c:pt idx="1486">
                  <c:v>53.47</c:v>
                </c:pt>
                <c:pt idx="1487">
                  <c:v>53.47</c:v>
                </c:pt>
                <c:pt idx="1488">
                  <c:v>53.17</c:v>
                </c:pt>
                <c:pt idx="1489">
                  <c:v>54.58</c:v>
                </c:pt>
                <c:pt idx="1490">
                  <c:v>51.77</c:v>
                </c:pt>
                <c:pt idx="1491">
                  <c:v>42.76</c:v>
                </c:pt>
                <c:pt idx="1492">
                  <c:v>35.840000000000003</c:v>
                </c:pt>
                <c:pt idx="1493">
                  <c:v>30.21</c:v>
                </c:pt>
                <c:pt idx="1494">
                  <c:v>26.48</c:v>
                </c:pt>
                <c:pt idx="1495">
                  <c:v>23.03</c:v>
                </c:pt>
                <c:pt idx="1496">
                  <c:v>20.5</c:v>
                </c:pt>
                <c:pt idx="1497">
                  <c:v>18.760000000000002</c:v>
                </c:pt>
                <c:pt idx="1498">
                  <c:v>17.53</c:v>
                </c:pt>
                <c:pt idx="1499">
                  <c:v>15.38</c:v>
                </c:pt>
                <c:pt idx="1500">
                  <c:v>10.48</c:v>
                </c:pt>
                <c:pt idx="1501">
                  <c:v>7.44</c:v>
                </c:pt>
                <c:pt idx="1502">
                  <c:v>5.6</c:v>
                </c:pt>
                <c:pt idx="1503">
                  <c:v>3.95</c:v>
                </c:pt>
                <c:pt idx="1504">
                  <c:v>2.84</c:v>
                </c:pt>
                <c:pt idx="1505">
                  <c:v>1.75</c:v>
                </c:pt>
                <c:pt idx="1506">
                  <c:v>0.65</c:v>
                </c:pt>
                <c:pt idx="1507">
                  <c:v>0.21</c:v>
                </c:pt>
                <c:pt idx="1508">
                  <c:v>7.0000000000000007E-2</c:v>
                </c:pt>
                <c:pt idx="1509">
                  <c:v>0</c:v>
                </c:pt>
                <c:pt idx="1510">
                  <c:v>0</c:v>
                </c:pt>
                <c:pt idx="1511">
                  <c:v>0</c:v>
                </c:pt>
                <c:pt idx="1512">
                  <c:v>0.51</c:v>
                </c:pt>
                <c:pt idx="1513">
                  <c:v>2.39</c:v>
                </c:pt>
                <c:pt idx="1514">
                  <c:v>2.2200000000000002</c:v>
                </c:pt>
                <c:pt idx="1515">
                  <c:v>2.2599999999999998</c:v>
                </c:pt>
                <c:pt idx="1516">
                  <c:v>1.77</c:v>
                </c:pt>
                <c:pt idx="1517">
                  <c:v>0.82</c:v>
                </c:pt>
                <c:pt idx="1518">
                  <c:v>0.52</c:v>
                </c:pt>
                <c:pt idx="1519">
                  <c:v>0.19</c:v>
                </c:pt>
                <c:pt idx="1520">
                  <c:v>0.01</c:v>
                </c:pt>
                <c:pt idx="1521">
                  <c:v>0</c:v>
                </c:pt>
                <c:pt idx="1522">
                  <c:v>0.05</c:v>
                </c:pt>
                <c:pt idx="1523">
                  <c:v>0.13</c:v>
                </c:pt>
                <c:pt idx="1524">
                  <c:v>0</c:v>
                </c:pt>
                <c:pt idx="1525">
                  <c:v>0</c:v>
                </c:pt>
                <c:pt idx="1526">
                  <c:v>0</c:v>
                </c:pt>
                <c:pt idx="1527">
                  <c:v>0.09</c:v>
                </c:pt>
                <c:pt idx="1528">
                  <c:v>0.48</c:v>
                </c:pt>
                <c:pt idx="1529">
                  <c:v>0.39</c:v>
                </c:pt>
                <c:pt idx="1530">
                  <c:v>0.14000000000000001</c:v>
                </c:pt>
                <c:pt idx="1531">
                  <c:v>21.79</c:v>
                </c:pt>
                <c:pt idx="1532">
                  <c:v>213.55</c:v>
                </c:pt>
                <c:pt idx="1533">
                  <c:v>153.31</c:v>
                </c:pt>
                <c:pt idx="1534">
                  <c:v>108.73</c:v>
                </c:pt>
                <c:pt idx="1535">
                  <c:v>75.16</c:v>
                </c:pt>
                <c:pt idx="1536">
                  <c:v>59.87</c:v>
                </c:pt>
                <c:pt idx="1537">
                  <c:v>87.07</c:v>
                </c:pt>
                <c:pt idx="1538">
                  <c:v>125.18</c:v>
                </c:pt>
                <c:pt idx="1539">
                  <c:v>129.9</c:v>
                </c:pt>
                <c:pt idx="1540">
                  <c:v>151.79</c:v>
                </c:pt>
                <c:pt idx="1541">
                  <c:v>214.19</c:v>
                </c:pt>
                <c:pt idx="1542">
                  <c:v>232.49</c:v>
                </c:pt>
                <c:pt idx="1543">
                  <c:v>237.19</c:v>
                </c:pt>
                <c:pt idx="1544">
                  <c:v>203.47</c:v>
                </c:pt>
                <c:pt idx="1545">
                  <c:v>220.92</c:v>
                </c:pt>
                <c:pt idx="1546">
                  <c:v>188.08</c:v>
                </c:pt>
                <c:pt idx="1547">
                  <c:v>140.03</c:v>
                </c:pt>
                <c:pt idx="1548">
                  <c:v>127.59</c:v>
                </c:pt>
                <c:pt idx="1549">
                  <c:v>107.23</c:v>
                </c:pt>
                <c:pt idx="1550">
                  <c:v>152.51</c:v>
                </c:pt>
                <c:pt idx="1551">
                  <c:v>240.71</c:v>
                </c:pt>
                <c:pt idx="1552">
                  <c:v>247.52</c:v>
                </c:pt>
                <c:pt idx="1553">
                  <c:v>710.61</c:v>
                </c:pt>
                <c:pt idx="1554">
                  <c:v>974.6</c:v>
                </c:pt>
                <c:pt idx="1555">
                  <c:v>750.17</c:v>
                </c:pt>
                <c:pt idx="1556">
                  <c:v>551.12</c:v>
                </c:pt>
                <c:pt idx="1557">
                  <c:v>398.27</c:v>
                </c:pt>
                <c:pt idx="1558">
                  <c:v>297.64999999999998</c:v>
                </c:pt>
                <c:pt idx="1559">
                  <c:v>232.16</c:v>
                </c:pt>
                <c:pt idx="1560">
                  <c:v>170.83</c:v>
                </c:pt>
                <c:pt idx="1561">
                  <c:v>127.16</c:v>
                </c:pt>
                <c:pt idx="1562">
                  <c:v>100.44</c:v>
                </c:pt>
                <c:pt idx="1563">
                  <c:v>80.510000000000005</c:v>
                </c:pt>
                <c:pt idx="1564">
                  <c:v>67.95</c:v>
                </c:pt>
                <c:pt idx="1565">
                  <c:v>54.03</c:v>
                </c:pt>
                <c:pt idx="1566">
                  <c:v>44.03</c:v>
                </c:pt>
                <c:pt idx="1567">
                  <c:v>39.520000000000003</c:v>
                </c:pt>
                <c:pt idx="1568">
                  <c:v>68.400000000000006</c:v>
                </c:pt>
                <c:pt idx="1569">
                  <c:v>193.68</c:v>
                </c:pt>
                <c:pt idx="1570">
                  <c:v>760.25</c:v>
                </c:pt>
                <c:pt idx="1571">
                  <c:v>3638.4</c:v>
                </c:pt>
                <c:pt idx="1572">
                  <c:v>2878.35</c:v>
                </c:pt>
                <c:pt idx="1573">
                  <c:v>1687.12</c:v>
                </c:pt>
                <c:pt idx="1574">
                  <c:v>1414.81</c:v>
                </c:pt>
                <c:pt idx="1575">
                  <c:v>1342.53</c:v>
                </c:pt>
                <c:pt idx="1576">
                  <c:v>1281.44</c:v>
                </c:pt>
                <c:pt idx="1577">
                  <c:v>1583.54</c:v>
                </c:pt>
                <c:pt idx="1578">
                  <c:v>1628.12</c:v>
                </c:pt>
                <c:pt idx="1579">
                  <c:v>1344.74</c:v>
                </c:pt>
                <c:pt idx="1580">
                  <c:v>1310.45</c:v>
                </c:pt>
                <c:pt idx="1581">
                  <c:v>1873.92</c:v>
                </c:pt>
                <c:pt idx="1582">
                  <c:v>2637.77</c:v>
                </c:pt>
                <c:pt idx="1583">
                  <c:v>1905.85</c:v>
                </c:pt>
                <c:pt idx="1584">
                  <c:v>1450.96</c:v>
                </c:pt>
                <c:pt idx="1585">
                  <c:v>1433.71</c:v>
                </c:pt>
                <c:pt idx="1586">
                  <c:v>9252.57</c:v>
                </c:pt>
                <c:pt idx="1587">
                  <c:v>14151.92</c:v>
                </c:pt>
                <c:pt idx="1588">
                  <c:v>24737.73</c:v>
                </c:pt>
                <c:pt idx="1589">
                  <c:v>28169.25</c:v>
                </c:pt>
                <c:pt idx="1590">
                  <c:v>18229.45</c:v>
                </c:pt>
                <c:pt idx="1591">
                  <c:v>13778.08</c:v>
                </c:pt>
                <c:pt idx="1592">
                  <c:v>13860</c:v>
                </c:pt>
                <c:pt idx="1593">
                  <c:v>11769.72</c:v>
                </c:pt>
                <c:pt idx="1594">
                  <c:v>9553.15</c:v>
                </c:pt>
                <c:pt idx="1595">
                  <c:v>8453.7999999999993</c:v>
                </c:pt>
                <c:pt idx="1596">
                  <c:v>9818.7199999999993</c:v>
                </c:pt>
                <c:pt idx="1597">
                  <c:v>9463.65</c:v>
                </c:pt>
                <c:pt idx="1598">
                  <c:v>5803.42</c:v>
                </c:pt>
                <c:pt idx="1599">
                  <c:v>4045.21</c:v>
                </c:pt>
                <c:pt idx="1600">
                  <c:v>2901.43</c:v>
                </c:pt>
                <c:pt idx="1601">
                  <c:v>2366.9299999999998</c:v>
                </c:pt>
                <c:pt idx="1602">
                  <c:v>1974.69</c:v>
                </c:pt>
                <c:pt idx="1603">
                  <c:v>1766.81</c:v>
                </c:pt>
                <c:pt idx="1604">
                  <c:v>1791.77</c:v>
                </c:pt>
                <c:pt idx="1605">
                  <c:v>1979.09</c:v>
                </c:pt>
                <c:pt idx="1606">
                  <c:v>2834.16</c:v>
                </c:pt>
                <c:pt idx="1607">
                  <c:v>3666.23</c:v>
                </c:pt>
                <c:pt idx="1608">
                  <c:v>2967.19</c:v>
                </c:pt>
                <c:pt idx="1609">
                  <c:v>2375.52</c:v>
                </c:pt>
                <c:pt idx="1610">
                  <c:v>2097.4699999999998</c:v>
                </c:pt>
                <c:pt idx="1611">
                  <c:v>2320.31</c:v>
                </c:pt>
                <c:pt idx="1612">
                  <c:v>2059.5</c:v>
                </c:pt>
                <c:pt idx="1613">
                  <c:v>2946.02</c:v>
                </c:pt>
                <c:pt idx="1614">
                  <c:v>5268.69</c:v>
                </c:pt>
                <c:pt idx="1615">
                  <c:v>9499.67</c:v>
                </c:pt>
                <c:pt idx="1616">
                  <c:v>12738.86</c:v>
                </c:pt>
                <c:pt idx="1617">
                  <c:v>11762.71</c:v>
                </c:pt>
                <c:pt idx="1618">
                  <c:v>8367.7000000000007</c:v>
                </c:pt>
                <c:pt idx="1619">
                  <c:v>5912.26</c:v>
                </c:pt>
                <c:pt idx="1620">
                  <c:v>4798.59</c:v>
                </c:pt>
                <c:pt idx="1621">
                  <c:v>6474.85</c:v>
                </c:pt>
                <c:pt idx="1622">
                  <c:v>12755.14</c:v>
                </c:pt>
                <c:pt idx="1623">
                  <c:v>19698.71</c:v>
                </c:pt>
                <c:pt idx="1624">
                  <c:v>14960.87</c:v>
                </c:pt>
                <c:pt idx="1625">
                  <c:v>10628.11</c:v>
                </c:pt>
                <c:pt idx="1626">
                  <c:v>9361.9599999999991</c:v>
                </c:pt>
                <c:pt idx="1627">
                  <c:v>11088.4</c:v>
                </c:pt>
                <c:pt idx="1628">
                  <c:v>16795.39</c:v>
                </c:pt>
                <c:pt idx="1629">
                  <c:v>21756.29</c:v>
                </c:pt>
                <c:pt idx="1630">
                  <c:v>23559.61</c:v>
                </c:pt>
                <c:pt idx="1631">
                  <c:v>25818.75</c:v>
                </c:pt>
                <c:pt idx="1632">
                  <c:v>30009.360000000001</c:v>
                </c:pt>
                <c:pt idx="1633">
                  <c:v>35513.910000000003</c:v>
                </c:pt>
                <c:pt idx="1634">
                  <c:v>42136.47</c:v>
                </c:pt>
                <c:pt idx="1635">
                  <c:v>44308.06</c:v>
                </c:pt>
                <c:pt idx="1636">
                  <c:v>41521.06</c:v>
                </c:pt>
                <c:pt idx="1637">
                  <c:v>36178.959999999999</c:v>
                </c:pt>
                <c:pt idx="1638">
                  <c:v>29886.6</c:v>
                </c:pt>
                <c:pt idx="1639">
                  <c:v>28222.63</c:v>
                </c:pt>
                <c:pt idx="1640">
                  <c:v>29116.87</c:v>
                </c:pt>
                <c:pt idx="1641">
                  <c:v>32966.44</c:v>
                </c:pt>
                <c:pt idx="1642">
                  <c:v>32256.38</c:v>
                </c:pt>
                <c:pt idx="1643">
                  <c:v>28630.17</c:v>
                </c:pt>
                <c:pt idx="1644">
                  <c:v>23153.08</c:v>
                </c:pt>
                <c:pt idx="1645">
                  <c:v>15260.99</c:v>
                </c:pt>
                <c:pt idx="1646">
                  <c:v>10740.51</c:v>
                </c:pt>
                <c:pt idx="1647">
                  <c:v>8459.1299999999992</c:v>
                </c:pt>
                <c:pt idx="1648">
                  <c:v>6926.43</c:v>
                </c:pt>
                <c:pt idx="1649">
                  <c:v>5790.94</c:v>
                </c:pt>
                <c:pt idx="1650">
                  <c:v>4957.1099999999997</c:v>
                </c:pt>
                <c:pt idx="1651">
                  <c:v>4279.62</c:v>
                </c:pt>
                <c:pt idx="1652">
                  <c:v>3592.85</c:v>
                </c:pt>
                <c:pt idx="1653">
                  <c:v>3058.88</c:v>
                </c:pt>
                <c:pt idx="1654">
                  <c:v>2660.14</c:v>
                </c:pt>
                <c:pt idx="1655">
                  <c:v>2355.81</c:v>
                </c:pt>
                <c:pt idx="1656">
                  <c:v>2138.48</c:v>
                </c:pt>
                <c:pt idx="1657">
                  <c:v>1990.19</c:v>
                </c:pt>
                <c:pt idx="1658">
                  <c:v>2058.83</c:v>
                </c:pt>
                <c:pt idx="1659">
                  <c:v>2678.55</c:v>
                </c:pt>
                <c:pt idx="1660">
                  <c:v>3893.24</c:v>
                </c:pt>
                <c:pt idx="1661">
                  <c:v>8631.92</c:v>
                </c:pt>
                <c:pt idx="1662">
                  <c:v>12208.6</c:v>
                </c:pt>
                <c:pt idx="1663">
                  <c:v>14299.98</c:v>
                </c:pt>
                <c:pt idx="1664">
                  <c:v>12893.09</c:v>
                </c:pt>
                <c:pt idx="1665">
                  <c:v>9454.57</c:v>
                </c:pt>
                <c:pt idx="1666">
                  <c:v>7064.18</c:v>
                </c:pt>
                <c:pt idx="1667">
                  <c:v>5768.33</c:v>
                </c:pt>
                <c:pt idx="1668">
                  <c:v>4931.68</c:v>
                </c:pt>
                <c:pt idx="1669">
                  <c:v>4326.1499999999996</c:v>
                </c:pt>
                <c:pt idx="1670">
                  <c:v>3759.78</c:v>
                </c:pt>
                <c:pt idx="1671">
                  <c:v>3305.67</c:v>
                </c:pt>
                <c:pt idx="1672">
                  <c:v>2982.89</c:v>
                </c:pt>
                <c:pt idx="1673">
                  <c:v>2755.1</c:v>
                </c:pt>
                <c:pt idx="1674">
                  <c:v>2485.17</c:v>
                </c:pt>
                <c:pt idx="1675">
                  <c:v>2253.33</c:v>
                </c:pt>
                <c:pt idx="1676">
                  <c:v>2167.5700000000002</c:v>
                </c:pt>
                <c:pt idx="1677">
                  <c:v>1985.71</c:v>
                </c:pt>
                <c:pt idx="1678">
                  <c:v>1758.19</c:v>
                </c:pt>
                <c:pt idx="1679">
                  <c:v>1561.95</c:v>
                </c:pt>
                <c:pt idx="1680">
                  <c:v>1397.72</c:v>
                </c:pt>
                <c:pt idx="1681">
                  <c:v>1265.3699999999999</c:v>
                </c:pt>
                <c:pt idx="1682">
                  <c:v>1165.78</c:v>
                </c:pt>
                <c:pt idx="1683">
                  <c:v>1080.8599999999999</c:v>
                </c:pt>
                <c:pt idx="1684">
                  <c:v>1011.95</c:v>
                </c:pt>
                <c:pt idx="1685">
                  <c:v>952.87</c:v>
                </c:pt>
                <c:pt idx="1686">
                  <c:v>903.23</c:v>
                </c:pt>
                <c:pt idx="1687">
                  <c:v>860.21</c:v>
                </c:pt>
                <c:pt idx="1688">
                  <c:v>820.18</c:v>
                </c:pt>
                <c:pt idx="1689">
                  <c:v>782.56</c:v>
                </c:pt>
                <c:pt idx="1690">
                  <c:v>746.57</c:v>
                </c:pt>
                <c:pt idx="1691">
                  <c:v>717.13</c:v>
                </c:pt>
                <c:pt idx="1692">
                  <c:v>693.5</c:v>
                </c:pt>
                <c:pt idx="1693">
                  <c:v>672.23</c:v>
                </c:pt>
                <c:pt idx="1694">
                  <c:v>666.87</c:v>
                </c:pt>
                <c:pt idx="1695">
                  <c:v>671.68</c:v>
                </c:pt>
                <c:pt idx="1696">
                  <c:v>651.96</c:v>
                </c:pt>
                <c:pt idx="1697">
                  <c:v>664.49</c:v>
                </c:pt>
                <c:pt idx="1698">
                  <c:v>686.7</c:v>
                </c:pt>
                <c:pt idx="1699">
                  <c:v>715.1</c:v>
                </c:pt>
                <c:pt idx="1700">
                  <c:v>756.03</c:v>
                </c:pt>
                <c:pt idx="1701">
                  <c:v>813.76</c:v>
                </c:pt>
                <c:pt idx="1702">
                  <c:v>862.82</c:v>
                </c:pt>
                <c:pt idx="1703">
                  <c:v>885.13</c:v>
                </c:pt>
                <c:pt idx="1704">
                  <c:v>828.28</c:v>
                </c:pt>
                <c:pt idx="1705">
                  <c:v>750.43</c:v>
                </c:pt>
                <c:pt idx="1706">
                  <c:v>709.63</c:v>
                </c:pt>
                <c:pt idx="1707">
                  <c:v>680.7</c:v>
                </c:pt>
                <c:pt idx="1708">
                  <c:v>660.34</c:v>
                </c:pt>
                <c:pt idx="1709">
                  <c:v>643.02</c:v>
                </c:pt>
                <c:pt idx="1710">
                  <c:v>621.12</c:v>
                </c:pt>
                <c:pt idx="1711">
                  <c:v>601.63</c:v>
                </c:pt>
                <c:pt idx="1712">
                  <c:v>574.74</c:v>
                </c:pt>
                <c:pt idx="1713">
                  <c:v>546.86</c:v>
                </c:pt>
                <c:pt idx="1714">
                  <c:v>521.38</c:v>
                </c:pt>
                <c:pt idx="1715">
                  <c:v>498.17</c:v>
                </c:pt>
                <c:pt idx="1716">
                  <c:v>480.1</c:v>
                </c:pt>
                <c:pt idx="1717">
                  <c:v>463.55</c:v>
                </c:pt>
                <c:pt idx="1718">
                  <c:v>452.49</c:v>
                </c:pt>
                <c:pt idx="1719">
                  <c:v>448.34</c:v>
                </c:pt>
                <c:pt idx="1720">
                  <c:v>438.6</c:v>
                </c:pt>
                <c:pt idx="1721">
                  <c:v>425.55</c:v>
                </c:pt>
                <c:pt idx="1722">
                  <c:v>411.34</c:v>
                </c:pt>
                <c:pt idx="1723">
                  <c:v>397.51</c:v>
                </c:pt>
                <c:pt idx="1724">
                  <c:v>381.31</c:v>
                </c:pt>
                <c:pt idx="1725">
                  <c:v>365.12</c:v>
                </c:pt>
                <c:pt idx="1726">
                  <c:v>353.61</c:v>
                </c:pt>
                <c:pt idx="1727">
                  <c:v>340.51</c:v>
                </c:pt>
                <c:pt idx="1728">
                  <c:v>328.37</c:v>
                </c:pt>
                <c:pt idx="1729">
                  <c:v>315.83999999999997</c:v>
                </c:pt>
                <c:pt idx="1730">
                  <c:v>303.98</c:v>
                </c:pt>
                <c:pt idx="1731">
                  <c:v>294.92</c:v>
                </c:pt>
                <c:pt idx="1732">
                  <c:v>288.62</c:v>
                </c:pt>
                <c:pt idx="1733">
                  <c:v>286.79000000000002</c:v>
                </c:pt>
                <c:pt idx="1734">
                  <c:v>286.79000000000002</c:v>
                </c:pt>
                <c:pt idx="1735">
                  <c:v>286.79000000000002</c:v>
                </c:pt>
                <c:pt idx="1736">
                  <c:v>284.31</c:v>
                </c:pt>
                <c:pt idx="1737">
                  <c:v>273.89</c:v>
                </c:pt>
                <c:pt idx="1738">
                  <c:v>262.45999999999998</c:v>
                </c:pt>
                <c:pt idx="1739">
                  <c:v>259.67</c:v>
                </c:pt>
                <c:pt idx="1740">
                  <c:v>251.45</c:v>
                </c:pt>
                <c:pt idx="1741">
                  <c:v>244.59</c:v>
                </c:pt>
                <c:pt idx="1742">
                  <c:v>233.75</c:v>
                </c:pt>
                <c:pt idx="1743">
                  <c:v>229.48</c:v>
                </c:pt>
                <c:pt idx="1744">
                  <c:v>224.88</c:v>
                </c:pt>
                <c:pt idx="1745">
                  <c:v>222.81</c:v>
                </c:pt>
                <c:pt idx="1746">
                  <c:v>226.6</c:v>
                </c:pt>
                <c:pt idx="1747">
                  <c:v>260.72000000000003</c:v>
                </c:pt>
                <c:pt idx="1748">
                  <c:v>310.99</c:v>
                </c:pt>
                <c:pt idx="1749">
                  <c:v>320.33999999999997</c:v>
                </c:pt>
                <c:pt idx="1750">
                  <c:v>338.7</c:v>
                </c:pt>
                <c:pt idx="1751">
                  <c:v>345.49</c:v>
                </c:pt>
                <c:pt idx="1752">
                  <c:v>308.76</c:v>
                </c:pt>
                <c:pt idx="1753">
                  <c:v>277.20999999999998</c:v>
                </c:pt>
                <c:pt idx="1754">
                  <c:v>251.78</c:v>
                </c:pt>
                <c:pt idx="1755">
                  <c:v>235.4</c:v>
                </c:pt>
                <c:pt idx="1756">
                  <c:v>222.68</c:v>
                </c:pt>
                <c:pt idx="1757">
                  <c:v>211.63</c:v>
                </c:pt>
                <c:pt idx="1758">
                  <c:v>188.27</c:v>
                </c:pt>
                <c:pt idx="1759">
                  <c:v>175.17</c:v>
                </c:pt>
                <c:pt idx="1760">
                  <c:v>164.77</c:v>
                </c:pt>
                <c:pt idx="1761">
                  <c:v>160.35</c:v>
                </c:pt>
                <c:pt idx="1762">
                  <c:v>156.82</c:v>
                </c:pt>
                <c:pt idx="1763">
                  <c:v>145.49</c:v>
                </c:pt>
                <c:pt idx="1764">
                  <c:v>131.66</c:v>
                </c:pt>
                <c:pt idx="1765">
                  <c:v>123.84</c:v>
                </c:pt>
                <c:pt idx="1766">
                  <c:v>123.53</c:v>
                </c:pt>
                <c:pt idx="1767">
                  <c:v>123.21</c:v>
                </c:pt>
                <c:pt idx="1768">
                  <c:v>122.9</c:v>
                </c:pt>
                <c:pt idx="1769">
                  <c:v>113.22</c:v>
                </c:pt>
                <c:pt idx="1770">
                  <c:v>101.83</c:v>
                </c:pt>
                <c:pt idx="1771">
                  <c:v>96.85</c:v>
                </c:pt>
                <c:pt idx="1772">
                  <c:v>92.77</c:v>
                </c:pt>
                <c:pt idx="1773">
                  <c:v>92.84</c:v>
                </c:pt>
                <c:pt idx="1774">
                  <c:v>86.96</c:v>
                </c:pt>
                <c:pt idx="1775">
                  <c:v>83.03</c:v>
                </c:pt>
                <c:pt idx="1776">
                  <c:v>81.91</c:v>
                </c:pt>
                <c:pt idx="1777">
                  <c:v>83.92</c:v>
                </c:pt>
                <c:pt idx="1778">
                  <c:v>87.35</c:v>
                </c:pt>
                <c:pt idx="1779">
                  <c:v>88.99</c:v>
                </c:pt>
                <c:pt idx="1780">
                  <c:v>87.34</c:v>
                </c:pt>
                <c:pt idx="1781">
                  <c:v>84.6</c:v>
                </c:pt>
                <c:pt idx="1782">
                  <c:v>79.989999999999995</c:v>
                </c:pt>
                <c:pt idx="1783">
                  <c:v>76.39</c:v>
                </c:pt>
                <c:pt idx="1784">
                  <c:v>71.17</c:v>
                </c:pt>
                <c:pt idx="1785">
                  <c:v>66.58</c:v>
                </c:pt>
                <c:pt idx="1786">
                  <c:v>65.16</c:v>
                </c:pt>
                <c:pt idx="1787">
                  <c:v>65.16</c:v>
                </c:pt>
                <c:pt idx="1788">
                  <c:v>66.27</c:v>
                </c:pt>
                <c:pt idx="1789">
                  <c:v>66.03</c:v>
                </c:pt>
                <c:pt idx="1790">
                  <c:v>62.57</c:v>
                </c:pt>
                <c:pt idx="1791">
                  <c:v>56.7</c:v>
                </c:pt>
                <c:pt idx="1792">
                  <c:v>56.03</c:v>
                </c:pt>
                <c:pt idx="1793">
                  <c:v>55.04</c:v>
                </c:pt>
                <c:pt idx="1794">
                  <c:v>52.24</c:v>
                </c:pt>
                <c:pt idx="1795">
                  <c:v>47.46</c:v>
                </c:pt>
                <c:pt idx="1796">
                  <c:v>41.31</c:v>
                </c:pt>
                <c:pt idx="1797">
                  <c:v>36.020000000000003</c:v>
                </c:pt>
                <c:pt idx="1798">
                  <c:v>32.26</c:v>
                </c:pt>
                <c:pt idx="1799">
                  <c:v>29.64</c:v>
                </c:pt>
                <c:pt idx="1800">
                  <c:v>26.39</c:v>
                </c:pt>
                <c:pt idx="1801">
                  <c:v>25.12</c:v>
                </c:pt>
                <c:pt idx="1802">
                  <c:v>23.43</c:v>
                </c:pt>
                <c:pt idx="1803">
                  <c:v>21.61</c:v>
                </c:pt>
                <c:pt idx="1804">
                  <c:v>20.260000000000002</c:v>
                </c:pt>
                <c:pt idx="1805">
                  <c:v>17.690000000000001</c:v>
                </c:pt>
                <c:pt idx="1806">
                  <c:v>16.25</c:v>
                </c:pt>
                <c:pt idx="1807">
                  <c:v>15.2</c:v>
                </c:pt>
                <c:pt idx="1808">
                  <c:v>13.5</c:v>
                </c:pt>
                <c:pt idx="1809">
                  <c:v>12.37</c:v>
                </c:pt>
                <c:pt idx="1810">
                  <c:v>10.82</c:v>
                </c:pt>
                <c:pt idx="1811">
                  <c:v>8.36</c:v>
                </c:pt>
                <c:pt idx="1812">
                  <c:v>6.97</c:v>
                </c:pt>
                <c:pt idx="1813">
                  <c:v>6.47</c:v>
                </c:pt>
                <c:pt idx="1814">
                  <c:v>6.01</c:v>
                </c:pt>
                <c:pt idx="1815">
                  <c:v>5.0199999999999996</c:v>
                </c:pt>
                <c:pt idx="1816">
                  <c:v>4.1100000000000003</c:v>
                </c:pt>
                <c:pt idx="1817">
                  <c:v>3.15</c:v>
                </c:pt>
                <c:pt idx="1818">
                  <c:v>2.79</c:v>
                </c:pt>
                <c:pt idx="1819">
                  <c:v>2.48</c:v>
                </c:pt>
                <c:pt idx="1820">
                  <c:v>2.44</c:v>
                </c:pt>
                <c:pt idx="1821">
                  <c:v>1.55</c:v>
                </c:pt>
                <c:pt idx="1822">
                  <c:v>1.06</c:v>
                </c:pt>
                <c:pt idx="1823">
                  <c:v>0.74</c:v>
                </c:pt>
                <c:pt idx="1824">
                  <c:v>0.56000000000000005</c:v>
                </c:pt>
                <c:pt idx="1825">
                  <c:v>0.32</c:v>
                </c:pt>
                <c:pt idx="1826">
                  <c:v>0.23</c:v>
                </c:pt>
                <c:pt idx="1827">
                  <c:v>0.17</c:v>
                </c:pt>
                <c:pt idx="1828">
                  <c:v>0.04</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722.48</c:v>
                </c:pt>
                <c:pt idx="1941">
                  <c:v>15468.45</c:v>
                </c:pt>
                <c:pt idx="1942">
                  <c:v>28677.15</c:v>
                </c:pt>
                <c:pt idx="1943">
                  <c:v>70573.09</c:v>
                </c:pt>
                <c:pt idx="1944">
                  <c:v>148085.59</c:v>
                </c:pt>
                <c:pt idx="1945">
                  <c:v>157549.45000000001</c:v>
                </c:pt>
                <c:pt idx="1946">
                  <c:v>139012.92000000001</c:v>
                </c:pt>
                <c:pt idx="1947">
                  <c:v>108890.62</c:v>
                </c:pt>
                <c:pt idx="1948">
                  <c:v>65958.31</c:v>
                </c:pt>
                <c:pt idx="1949">
                  <c:v>39128.58</c:v>
                </c:pt>
                <c:pt idx="1950">
                  <c:v>26789.89</c:v>
                </c:pt>
                <c:pt idx="1951">
                  <c:v>15539.74</c:v>
                </c:pt>
                <c:pt idx="1952">
                  <c:v>11191.92</c:v>
                </c:pt>
                <c:pt idx="1953">
                  <c:v>8680.5</c:v>
                </c:pt>
                <c:pt idx="1954">
                  <c:v>6855.66</c:v>
                </c:pt>
                <c:pt idx="1955">
                  <c:v>5675.64</c:v>
                </c:pt>
                <c:pt idx="1956">
                  <c:v>4774.5200000000004</c:v>
                </c:pt>
                <c:pt idx="1957">
                  <c:v>4027.02</c:v>
                </c:pt>
                <c:pt idx="1958">
                  <c:v>3444.35</c:v>
                </c:pt>
                <c:pt idx="1959">
                  <c:v>3100.02</c:v>
                </c:pt>
                <c:pt idx="1960">
                  <c:v>2810.68</c:v>
                </c:pt>
                <c:pt idx="1961">
                  <c:v>2578.2600000000002</c:v>
                </c:pt>
                <c:pt idx="1962">
                  <c:v>2197.77</c:v>
                </c:pt>
                <c:pt idx="1963">
                  <c:v>1912.22</c:v>
                </c:pt>
                <c:pt idx="1964">
                  <c:v>1802.78</c:v>
                </c:pt>
                <c:pt idx="1965">
                  <c:v>1661.18</c:v>
                </c:pt>
                <c:pt idx="1966">
                  <c:v>1349.74</c:v>
                </c:pt>
                <c:pt idx="1967">
                  <c:v>1187.51</c:v>
                </c:pt>
                <c:pt idx="1968">
                  <c:v>1176.67</c:v>
                </c:pt>
                <c:pt idx="1969">
                  <c:v>1661.56</c:v>
                </c:pt>
                <c:pt idx="1970">
                  <c:v>1364.73</c:v>
                </c:pt>
                <c:pt idx="1971">
                  <c:v>2095.6999999999998</c:v>
                </c:pt>
                <c:pt idx="1972">
                  <c:v>3032.16</c:v>
                </c:pt>
                <c:pt idx="1973">
                  <c:v>6863.55</c:v>
                </c:pt>
                <c:pt idx="1974">
                  <c:v>13839.73</c:v>
                </c:pt>
                <c:pt idx="1975">
                  <c:v>18351.75</c:v>
                </c:pt>
                <c:pt idx="1976">
                  <c:v>13980.77</c:v>
                </c:pt>
                <c:pt idx="1977">
                  <c:v>10878.56</c:v>
                </c:pt>
                <c:pt idx="1978">
                  <c:v>9241.86</c:v>
                </c:pt>
                <c:pt idx="1979">
                  <c:v>10166.200000000001</c:v>
                </c:pt>
                <c:pt idx="1980">
                  <c:v>11652.73</c:v>
                </c:pt>
                <c:pt idx="1981">
                  <c:v>23279.82</c:v>
                </c:pt>
                <c:pt idx="1982">
                  <c:v>32795.339999999997</c:v>
                </c:pt>
                <c:pt idx="1983">
                  <c:v>34592.480000000003</c:v>
                </c:pt>
                <c:pt idx="1984">
                  <c:v>44611.94</c:v>
                </c:pt>
                <c:pt idx="1985">
                  <c:v>47905.58</c:v>
                </c:pt>
                <c:pt idx="1986">
                  <c:v>52103.31</c:v>
                </c:pt>
                <c:pt idx="1987">
                  <c:v>57562.87</c:v>
                </c:pt>
                <c:pt idx="1988">
                  <c:v>49888.84</c:v>
                </c:pt>
                <c:pt idx="1989">
                  <c:v>37495.370000000003</c:v>
                </c:pt>
                <c:pt idx="1990">
                  <c:v>27254.07</c:v>
                </c:pt>
                <c:pt idx="1991">
                  <c:v>17739.59</c:v>
                </c:pt>
                <c:pt idx="1992">
                  <c:v>12095.69</c:v>
                </c:pt>
                <c:pt idx="1993">
                  <c:v>9756.9500000000007</c:v>
                </c:pt>
                <c:pt idx="1994">
                  <c:v>8232.0400000000009</c:v>
                </c:pt>
                <c:pt idx="1995">
                  <c:v>6831.37</c:v>
                </c:pt>
                <c:pt idx="1996">
                  <c:v>5679.6</c:v>
                </c:pt>
                <c:pt idx="1997">
                  <c:v>5019.74</c:v>
                </c:pt>
                <c:pt idx="1998">
                  <c:v>4967.3900000000003</c:v>
                </c:pt>
                <c:pt idx="1999">
                  <c:v>5192.8500000000004</c:v>
                </c:pt>
                <c:pt idx="2000">
                  <c:v>4831.68</c:v>
                </c:pt>
                <c:pt idx="2001">
                  <c:v>5053.92</c:v>
                </c:pt>
                <c:pt idx="2002">
                  <c:v>7108.54</c:v>
                </c:pt>
                <c:pt idx="2003">
                  <c:v>9690.44</c:v>
                </c:pt>
                <c:pt idx="2004">
                  <c:v>12182.47</c:v>
                </c:pt>
                <c:pt idx="2005">
                  <c:v>13340.96</c:v>
                </c:pt>
                <c:pt idx="2006">
                  <c:v>12851.27</c:v>
                </c:pt>
                <c:pt idx="2007">
                  <c:v>11954.64</c:v>
                </c:pt>
                <c:pt idx="2008">
                  <c:v>10145.39</c:v>
                </c:pt>
                <c:pt idx="2009">
                  <c:v>7730.86</c:v>
                </c:pt>
                <c:pt idx="2010">
                  <c:v>6084.65</c:v>
                </c:pt>
                <c:pt idx="2011">
                  <c:v>5023.4799999999996</c:v>
                </c:pt>
                <c:pt idx="2012">
                  <c:v>4275.76</c:v>
                </c:pt>
                <c:pt idx="2013">
                  <c:v>3552.98</c:v>
                </c:pt>
                <c:pt idx="2014">
                  <c:v>3000.27</c:v>
                </c:pt>
                <c:pt idx="2015">
                  <c:v>2569.27</c:v>
                </c:pt>
                <c:pt idx="2016">
                  <c:v>2220.16</c:v>
                </c:pt>
                <c:pt idx="2017">
                  <c:v>1983.09</c:v>
                </c:pt>
                <c:pt idx="2018">
                  <c:v>1945.6</c:v>
                </c:pt>
                <c:pt idx="2019">
                  <c:v>2273.1799999999998</c:v>
                </c:pt>
                <c:pt idx="2020">
                  <c:v>8054.32</c:v>
                </c:pt>
                <c:pt idx="2021">
                  <c:v>17157.97</c:v>
                </c:pt>
                <c:pt idx="2022">
                  <c:v>14815.83</c:v>
                </c:pt>
                <c:pt idx="2023">
                  <c:v>19823.68</c:v>
                </c:pt>
                <c:pt idx="2024">
                  <c:v>20443.849999999999</c:v>
                </c:pt>
                <c:pt idx="2025">
                  <c:v>19893.169999999998</c:v>
                </c:pt>
                <c:pt idx="2026">
                  <c:v>18810.080000000002</c:v>
                </c:pt>
                <c:pt idx="2027">
                  <c:v>16203.5</c:v>
                </c:pt>
                <c:pt idx="2028">
                  <c:v>10311.75</c:v>
                </c:pt>
                <c:pt idx="2029">
                  <c:v>7226.7</c:v>
                </c:pt>
                <c:pt idx="2030">
                  <c:v>5615.32</c:v>
                </c:pt>
                <c:pt idx="2031">
                  <c:v>4682.46</c:v>
                </c:pt>
                <c:pt idx="2032">
                  <c:v>3942.09</c:v>
                </c:pt>
                <c:pt idx="2033">
                  <c:v>3301.19</c:v>
                </c:pt>
                <c:pt idx="2034">
                  <c:v>2823.94</c:v>
                </c:pt>
                <c:pt idx="2035">
                  <c:v>2469.08</c:v>
                </c:pt>
                <c:pt idx="2036">
                  <c:v>2187.04</c:v>
                </c:pt>
                <c:pt idx="2037">
                  <c:v>1978.3</c:v>
                </c:pt>
                <c:pt idx="2038">
                  <c:v>1816.7</c:v>
                </c:pt>
                <c:pt idx="2039">
                  <c:v>1687.41</c:v>
                </c:pt>
                <c:pt idx="2040">
                  <c:v>1597.88</c:v>
                </c:pt>
                <c:pt idx="2041">
                  <c:v>1522.57</c:v>
                </c:pt>
                <c:pt idx="2042">
                  <c:v>1461.83</c:v>
                </c:pt>
                <c:pt idx="2043">
                  <c:v>1395.14</c:v>
                </c:pt>
                <c:pt idx="2044">
                  <c:v>1323.58</c:v>
                </c:pt>
                <c:pt idx="2045">
                  <c:v>1256.92</c:v>
                </c:pt>
                <c:pt idx="2046">
                  <c:v>1193.24</c:v>
                </c:pt>
                <c:pt idx="2047">
                  <c:v>1132.3800000000001</c:v>
                </c:pt>
                <c:pt idx="2048">
                  <c:v>1086.08</c:v>
                </c:pt>
                <c:pt idx="2049">
                  <c:v>1070.28</c:v>
                </c:pt>
                <c:pt idx="2050">
                  <c:v>1091.29</c:v>
                </c:pt>
                <c:pt idx="2051">
                  <c:v>1046.5899999999999</c:v>
                </c:pt>
                <c:pt idx="2052">
                  <c:v>988.25</c:v>
                </c:pt>
                <c:pt idx="2053">
                  <c:v>938.34</c:v>
                </c:pt>
                <c:pt idx="2054">
                  <c:v>895.93</c:v>
                </c:pt>
                <c:pt idx="2055">
                  <c:v>865.74</c:v>
                </c:pt>
                <c:pt idx="2056">
                  <c:v>829.8</c:v>
                </c:pt>
                <c:pt idx="2057">
                  <c:v>806.74</c:v>
                </c:pt>
                <c:pt idx="2058">
                  <c:v>786.78</c:v>
                </c:pt>
                <c:pt idx="2059">
                  <c:v>768.46</c:v>
                </c:pt>
                <c:pt idx="2060">
                  <c:v>755.02</c:v>
                </c:pt>
                <c:pt idx="2061">
                  <c:v>746.42</c:v>
                </c:pt>
                <c:pt idx="2062">
                  <c:v>728.18</c:v>
                </c:pt>
                <c:pt idx="2063">
                  <c:v>692.97</c:v>
                </c:pt>
                <c:pt idx="2064">
                  <c:v>656.06</c:v>
                </c:pt>
                <c:pt idx="2065">
                  <c:v>628.15</c:v>
                </c:pt>
                <c:pt idx="2066">
                  <c:v>606.69000000000005</c:v>
                </c:pt>
                <c:pt idx="2067">
                  <c:v>583.4</c:v>
                </c:pt>
                <c:pt idx="2068">
                  <c:v>554.74</c:v>
                </c:pt>
                <c:pt idx="2069">
                  <c:v>539.91999999999996</c:v>
                </c:pt>
                <c:pt idx="2070">
                  <c:v>523.69000000000005</c:v>
                </c:pt>
                <c:pt idx="2071">
                  <c:v>510.38</c:v>
                </c:pt>
                <c:pt idx="2072">
                  <c:v>519.75</c:v>
                </c:pt>
                <c:pt idx="2073">
                  <c:v>517.73</c:v>
                </c:pt>
                <c:pt idx="2074">
                  <c:v>490.28</c:v>
                </c:pt>
                <c:pt idx="2075">
                  <c:v>474.51</c:v>
                </c:pt>
                <c:pt idx="2076">
                  <c:v>460.77</c:v>
                </c:pt>
                <c:pt idx="2077">
                  <c:v>441.81</c:v>
                </c:pt>
                <c:pt idx="2078">
                  <c:v>426.54</c:v>
                </c:pt>
                <c:pt idx="2079">
                  <c:v>409.54</c:v>
                </c:pt>
                <c:pt idx="2080">
                  <c:v>398.32</c:v>
                </c:pt>
                <c:pt idx="2081">
                  <c:v>396.55</c:v>
                </c:pt>
                <c:pt idx="2082">
                  <c:v>399.62</c:v>
                </c:pt>
                <c:pt idx="2083">
                  <c:v>389.68</c:v>
                </c:pt>
                <c:pt idx="2084">
                  <c:v>375.41</c:v>
                </c:pt>
                <c:pt idx="2085">
                  <c:v>361.76</c:v>
                </c:pt>
                <c:pt idx="2086">
                  <c:v>349.36</c:v>
                </c:pt>
                <c:pt idx="2087">
                  <c:v>337.29</c:v>
                </c:pt>
                <c:pt idx="2088">
                  <c:v>322.05</c:v>
                </c:pt>
                <c:pt idx="2089">
                  <c:v>305.60000000000002</c:v>
                </c:pt>
                <c:pt idx="2090">
                  <c:v>294.08</c:v>
                </c:pt>
                <c:pt idx="2091">
                  <c:v>286.25</c:v>
                </c:pt>
                <c:pt idx="2092">
                  <c:v>277.97000000000003</c:v>
                </c:pt>
                <c:pt idx="2093">
                  <c:v>265.13</c:v>
                </c:pt>
                <c:pt idx="2094">
                  <c:v>255.89</c:v>
                </c:pt>
                <c:pt idx="2095">
                  <c:v>247.98</c:v>
                </c:pt>
                <c:pt idx="2096">
                  <c:v>244.33</c:v>
                </c:pt>
                <c:pt idx="2097">
                  <c:v>236.86</c:v>
                </c:pt>
                <c:pt idx="2098">
                  <c:v>227.13</c:v>
                </c:pt>
                <c:pt idx="2099">
                  <c:v>219.24</c:v>
                </c:pt>
                <c:pt idx="2100">
                  <c:v>213.22</c:v>
                </c:pt>
                <c:pt idx="2101">
                  <c:v>195.52</c:v>
                </c:pt>
                <c:pt idx="2102">
                  <c:v>183.74</c:v>
                </c:pt>
                <c:pt idx="2103">
                  <c:v>175.97</c:v>
                </c:pt>
                <c:pt idx="2104">
                  <c:v>171.03</c:v>
                </c:pt>
                <c:pt idx="2105">
                  <c:v>166.07</c:v>
                </c:pt>
                <c:pt idx="2106">
                  <c:v>159.66999999999999</c:v>
                </c:pt>
                <c:pt idx="2107">
                  <c:v>155.04</c:v>
                </c:pt>
                <c:pt idx="2108">
                  <c:v>145.91999999999999</c:v>
                </c:pt>
                <c:pt idx="2109">
                  <c:v>142.58000000000001</c:v>
                </c:pt>
                <c:pt idx="2110">
                  <c:v>139.13</c:v>
                </c:pt>
                <c:pt idx="2111">
                  <c:v>133.07</c:v>
                </c:pt>
                <c:pt idx="2112">
                  <c:v>124.96</c:v>
                </c:pt>
                <c:pt idx="2113">
                  <c:v>118.35</c:v>
                </c:pt>
                <c:pt idx="2114">
                  <c:v>115.05</c:v>
                </c:pt>
                <c:pt idx="2115">
                  <c:v>115.35</c:v>
                </c:pt>
                <c:pt idx="2116">
                  <c:v>115.86</c:v>
                </c:pt>
                <c:pt idx="2117">
                  <c:v>115.86</c:v>
                </c:pt>
                <c:pt idx="2118">
                  <c:v>114.03</c:v>
                </c:pt>
                <c:pt idx="2119">
                  <c:v>110.83</c:v>
                </c:pt>
                <c:pt idx="2120">
                  <c:v>108.28</c:v>
                </c:pt>
                <c:pt idx="2121">
                  <c:v>108.07</c:v>
                </c:pt>
                <c:pt idx="2122">
                  <c:v>104.55</c:v>
                </c:pt>
                <c:pt idx="2123">
                  <c:v>97.82</c:v>
                </c:pt>
                <c:pt idx="2124">
                  <c:v>90.43</c:v>
                </c:pt>
                <c:pt idx="2125">
                  <c:v>87.29</c:v>
                </c:pt>
                <c:pt idx="2126">
                  <c:v>82.6</c:v>
                </c:pt>
                <c:pt idx="2127">
                  <c:v>75.66</c:v>
                </c:pt>
                <c:pt idx="2128">
                  <c:v>71.13</c:v>
                </c:pt>
                <c:pt idx="2129">
                  <c:v>65.17</c:v>
                </c:pt>
                <c:pt idx="2130">
                  <c:v>61.57</c:v>
                </c:pt>
                <c:pt idx="2131">
                  <c:v>58.15</c:v>
                </c:pt>
                <c:pt idx="2132">
                  <c:v>53.93</c:v>
                </c:pt>
                <c:pt idx="2133">
                  <c:v>52.72</c:v>
                </c:pt>
                <c:pt idx="2134">
                  <c:v>49.55</c:v>
                </c:pt>
                <c:pt idx="2135">
                  <c:v>47</c:v>
                </c:pt>
                <c:pt idx="2136">
                  <c:v>43.78</c:v>
                </c:pt>
                <c:pt idx="2137">
                  <c:v>41.27</c:v>
                </c:pt>
                <c:pt idx="2138">
                  <c:v>39.700000000000003</c:v>
                </c:pt>
                <c:pt idx="2139">
                  <c:v>37.61</c:v>
                </c:pt>
                <c:pt idx="2140">
                  <c:v>35.979999999999997</c:v>
                </c:pt>
                <c:pt idx="2141">
                  <c:v>33.770000000000003</c:v>
                </c:pt>
                <c:pt idx="2142">
                  <c:v>32.35</c:v>
                </c:pt>
                <c:pt idx="2143">
                  <c:v>30.21</c:v>
                </c:pt>
                <c:pt idx="2144">
                  <c:v>26.18</c:v>
                </c:pt>
                <c:pt idx="2145">
                  <c:v>24.18</c:v>
                </c:pt>
                <c:pt idx="2146">
                  <c:v>23.2</c:v>
                </c:pt>
                <c:pt idx="2147">
                  <c:v>21.76</c:v>
                </c:pt>
                <c:pt idx="2148">
                  <c:v>20.63</c:v>
                </c:pt>
                <c:pt idx="2149">
                  <c:v>19.920000000000002</c:v>
                </c:pt>
                <c:pt idx="2150">
                  <c:v>19.170000000000002</c:v>
                </c:pt>
                <c:pt idx="2151">
                  <c:v>17.829999999999998</c:v>
                </c:pt>
                <c:pt idx="2152">
                  <c:v>17.21</c:v>
                </c:pt>
                <c:pt idx="2153">
                  <c:v>16.579999999999998</c:v>
                </c:pt>
                <c:pt idx="2154">
                  <c:v>14.35</c:v>
                </c:pt>
                <c:pt idx="2155">
                  <c:v>11.67</c:v>
                </c:pt>
                <c:pt idx="2156">
                  <c:v>9.4</c:v>
                </c:pt>
                <c:pt idx="2157">
                  <c:v>7.66</c:v>
                </c:pt>
                <c:pt idx="2158">
                  <c:v>6.71</c:v>
                </c:pt>
                <c:pt idx="2159">
                  <c:v>6.33</c:v>
                </c:pt>
                <c:pt idx="2160">
                  <c:v>5.27</c:v>
                </c:pt>
                <c:pt idx="2161">
                  <c:v>3.98</c:v>
                </c:pt>
                <c:pt idx="2162">
                  <c:v>2.92</c:v>
                </c:pt>
                <c:pt idx="2163">
                  <c:v>1.04</c:v>
                </c:pt>
                <c:pt idx="2164">
                  <c:v>0.57999999999999996</c:v>
                </c:pt>
                <c:pt idx="2165">
                  <c:v>0.27</c:v>
                </c:pt>
                <c:pt idx="2166">
                  <c:v>0.39</c:v>
                </c:pt>
                <c:pt idx="2167">
                  <c:v>0.33</c:v>
                </c:pt>
                <c:pt idx="2168">
                  <c:v>0.13</c:v>
                </c:pt>
                <c:pt idx="2169">
                  <c:v>0.02</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05</c:v>
                </c:pt>
                <c:pt idx="2245">
                  <c:v>2174.9699999999998</c:v>
                </c:pt>
                <c:pt idx="2246">
                  <c:v>6438.42</c:v>
                </c:pt>
                <c:pt idx="2247">
                  <c:v>11771.42</c:v>
                </c:pt>
                <c:pt idx="2248">
                  <c:v>19735.55</c:v>
                </c:pt>
                <c:pt idx="2249">
                  <c:v>26969.3</c:v>
                </c:pt>
                <c:pt idx="2250">
                  <c:v>29937.05</c:v>
                </c:pt>
                <c:pt idx="2251">
                  <c:v>28105.75</c:v>
                </c:pt>
                <c:pt idx="2252">
                  <c:v>21111.759999999998</c:v>
                </c:pt>
                <c:pt idx="2253">
                  <c:v>12333.08</c:v>
                </c:pt>
                <c:pt idx="2254">
                  <c:v>11527.91</c:v>
                </c:pt>
                <c:pt idx="2255">
                  <c:v>10097.19</c:v>
                </c:pt>
                <c:pt idx="2256">
                  <c:v>7735.03</c:v>
                </c:pt>
                <c:pt idx="2257">
                  <c:v>4875.26</c:v>
                </c:pt>
                <c:pt idx="2258">
                  <c:v>3241.25</c:v>
                </c:pt>
                <c:pt idx="2259">
                  <c:v>2317.48</c:v>
                </c:pt>
                <c:pt idx="2260">
                  <c:v>1738.47</c:v>
                </c:pt>
                <c:pt idx="2261">
                  <c:v>1377.66</c:v>
                </c:pt>
                <c:pt idx="2262">
                  <c:v>1126.6199999999999</c:v>
                </c:pt>
                <c:pt idx="2263">
                  <c:v>941.35</c:v>
                </c:pt>
                <c:pt idx="2264">
                  <c:v>796.72</c:v>
                </c:pt>
                <c:pt idx="2265">
                  <c:v>694.48</c:v>
                </c:pt>
                <c:pt idx="2266">
                  <c:v>627.02</c:v>
                </c:pt>
                <c:pt idx="2267">
                  <c:v>573.62</c:v>
                </c:pt>
                <c:pt idx="2268">
                  <c:v>1011.2</c:v>
                </c:pt>
                <c:pt idx="2269">
                  <c:v>1071.1300000000001</c:v>
                </c:pt>
                <c:pt idx="2270">
                  <c:v>795.12</c:v>
                </c:pt>
                <c:pt idx="2271">
                  <c:v>619.95000000000005</c:v>
                </c:pt>
                <c:pt idx="2272">
                  <c:v>478.92</c:v>
                </c:pt>
                <c:pt idx="2273">
                  <c:v>396.12</c:v>
                </c:pt>
                <c:pt idx="2274">
                  <c:v>326.5</c:v>
                </c:pt>
                <c:pt idx="2275">
                  <c:v>278.58999999999997</c:v>
                </c:pt>
                <c:pt idx="2276">
                  <c:v>243.19</c:v>
                </c:pt>
                <c:pt idx="2277">
                  <c:v>213.02</c:v>
                </c:pt>
                <c:pt idx="2278">
                  <c:v>182.39</c:v>
                </c:pt>
                <c:pt idx="2279">
                  <c:v>149.52000000000001</c:v>
                </c:pt>
                <c:pt idx="2280">
                  <c:v>119.46</c:v>
                </c:pt>
                <c:pt idx="2281">
                  <c:v>101.21</c:v>
                </c:pt>
                <c:pt idx="2282">
                  <c:v>80.8</c:v>
                </c:pt>
                <c:pt idx="2283">
                  <c:v>67.95</c:v>
                </c:pt>
                <c:pt idx="2284">
                  <c:v>56.12</c:v>
                </c:pt>
                <c:pt idx="2285">
                  <c:v>46.47</c:v>
                </c:pt>
                <c:pt idx="2286">
                  <c:v>40.82</c:v>
                </c:pt>
                <c:pt idx="2287">
                  <c:v>38.92</c:v>
                </c:pt>
                <c:pt idx="2288">
                  <c:v>32.950000000000003</c:v>
                </c:pt>
                <c:pt idx="2289">
                  <c:v>31.96</c:v>
                </c:pt>
                <c:pt idx="2290">
                  <c:v>31.51</c:v>
                </c:pt>
                <c:pt idx="2291">
                  <c:v>45.76</c:v>
                </c:pt>
                <c:pt idx="2292">
                  <c:v>44.36</c:v>
                </c:pt>
                <c:pt idx="2293">
                  <c:v>36.75</c:v>
                </c:pt>
                <c:pt idx="2294">
                  <c:v>42.51</c:v>
                </c:pt>
                <c:pt idx="2295">
                  <c:v>43.78</c:v>
                </c:pt>
                <c:pt idx="2296">
                  <c:v>58.48</c:v>
                </c:pt>
                <c:pt idx="2297">
                  <c:v>73.709999999999994</c:v>
                </c:pt>
                <c:pt idx="2298">
                  <c:v>43.93</c:v>
                </c:pt>
                <c:pt idx="2299">
                  <c:v>38.04</c:v>
                </c:pt>
                <c:pt idx="2300">
                  <c:v>60.24</c:v>
                </c:pt>
                <c:pt idx="2301">
                  <c:v>338.64</c:v>
                </c:pt>
                <c:pt idx="2302">
                  <c:v>477.19</c:v>
                </c:pt>
                <c:pt idx="2303">
                  <c:v>394</c:v>
                </c:pt>
                <c:pt idx="2304">
                  <c:v>314.02</c:v>
                </c:pt>
                <c:pt idx="2305">
                  <c:v>243.5</c:v>
                </c:pt>
                <c:pt idx="2306">
                  <c:v>177.77</c:v>
                </c:pt>
                <c:pt idx="2307">
                  <c:v>134.11000000000001</c:v>
                </c:pt>
                <c:pt idx="2308">
                  <c:v>105.21</c:v>
                </c:pt>
                <c:pt idx="2309">
                  <c:v>84.93</c:v>
                </c:pt>
                <c:pt idx="2310">
                  <c:v>81.27</c:v>
                </c:pt>
                <c:pt idx="2311">
                  <c:v>153.49</c:v>
                </c:pt>
                <c:pt idx="2312">
                  <c:v>231.52</c:v>
                </c:pt>
                <c:pt idx="2313">
                  <c:v>263.91000000000003</c:v>
                </c:pt>
                <c:pt idx="2314">
                  <c:v>1069.51</c:v>
                </c:pt>
                <c:pt idx="2315">
                  <c:v>2308.56</c:v>
                </c:pt>
                <c:pt idx="2316">
                  <c:v>1719.06</c:v>
                </c:pt>
                <c:pt idx="2317">
                  <c:v>1567.09</c:v>
                </c:pt>
                <c:pt idx="2318">
                  <c:v>1510.8</c:v>
                </c:pt>
                <c:pt idx="2319">
                  <c:v>3972.3</c:v>
                </c:pt>
                <c:pt idx="2320">
                  <c:v>10424.02</c:v>
                </c:pt>
                <c:pt idx="2321">
                  <c:v>17426.48</c:v>
                </c:pt>
                <c:pt idx="2322">
                  <c:v>28474.9</c:v>
                </c:pt>
                <c:pt idx="2323">
                  <c:v>36593.94</c:v>
                </c:pt>
                <c:pt idx="2324">
                  <c:v>47324.82</c:v>
                </c:pt>
                <c:pt idx="2325">
                  <c:v>54122.89</c:v>
                </c:pt>
                <c:pt idx="2326">
                  <c:v>55774.02</c:v>
                </c:pt>
                <c:pt idx="2327">
                  <c:v>45987.32</c:v>
                </c:pt>
                <c:pt idx="2328">
                  <c:v>33484.239999999998</c:v>
                </c:pt>
                <c:pt idx="2329">
                  <c:v>22546.959999999999</c:v>
                </c:pt>
                <c:pt idx="2330">
                  <c:v>13401.07</c:v>
                </c:pt>
                <c:pt idx="2331">
                  <c:v>11388.18</c:v>
                </c:pt>
                <c:pt idx="2332">
                  <c:v>20142.41</c:v>
                </c:pt>
                <c:pt idx="2333">
                  <c:v>25908.78</c:v>
                </c:pt>
                <c:pt idx="2334">
                  <c:v>21839.45</c:v>
                </c:pt>
                <c:pt idx="2335">
                  <c:v>20047.53</c:v>
                </c:pt>
                <c:pt idx="2336">
                  <c:v>16195.03</c:v>
                </c:pt>
                <c:pt idx="2337">
                  <c:v>12525.46</c:v>
                </c:pt>
                <c:pt idx="2338">
                  <c:v>14284.91</c:v>
                </c:pt>
                <c:pt idx="2339">
                  <c:v>13082.46</c:v>
                </c:pt>
                <c:pt idx="2340">
                  <c:v>13271.59</c:v>
                </c:pt>
                <c:pt idx="2341">
                  <c:v>11455.9</c:v>
                </c:pt>
                <c:pt idx="2342">
                  <c:v>9433.82</c:v>
                </c:pt>
                <c:pt idx="2343">
                  <c:v>9407.17</c:v>
                </c:pt>
                <c:pt idx="2344">
                  <c:v>9963.2900000000009</c:v>
                </c:pt>
                <c:pt idx="2345">
                  <c:v>10734.72</c:v>
                </c:pt>
                <c:pt idx="2346">
                  <c:v>13803.32</c:v>
                </c:pt>
                <c:pt idx="2347">
                  <c:v>18104.5</c:v>
                </c:pt>
                <c:pt idx="2348">
                  <c:v>20792.68</c:v>
                </c:pt>
                <c:pt idx="2349">
                  <c:v>22204.29</c:v>
                </c:pt>
                <c:pt idx="2350">
                  <c:v>19976.05</c:v>
                </c:pt>
                <c:pt idx="2351">
                  <c:v>14534.1</c:v>
                </c:pt>
                <c:pt idx="2352">
                  <c:v>10730.7</c:v>
                </c:pt>
                <c:pt idx="2353">
                  <c:v>13921.86</c:v>
                </c:pt>
                <c:pt idx="2354">
                  <c:v>22047.61</c:v>
                </c:pt>
                <c:pt idx="2355">
                  <c:v>27113.07</c:v>
                </c:pt>
                <c:pt idx="2356">
                  <c:v>32633.47</c:v>
                </c:pt>
                <c:pt idx="2357">
                  <c:v>32575.57</c:v>
                </c:pt>
                <c:pt idx="2358">
                  <c:v>28662.95</c:v>
                </c:pt>
                <c:pt idx="2359">
                  <c:v>23208.02</c:v>
                </c:pt>
                <c:pt idx="2360">
                  <c:v>15411.61</c:v>
                </c:pt>
                <c:pt idx="2361">
                  <c:v>10410.57</c:v>
                </c:pt>
                <c:pt idx="2362">
                  <c:v>7934.86</c:v>
                </c:pt>
                <c:pt idx="2363">
                  <c:v>6638.68</c:v>
                </c:pt>
                <c:pt idx="2364">
                  <c:v>6836.08</c:v>
                </c:pt>
                <c:pt idx="2365">
                  <c:v>8700.82</c:v>
                </c:pt>
                <c:pt idx="2366">
                  <c:v>10196.870000000001</c:v>
                </c:pt>
                <c:pt idx="2367">
                  <c:v>13149.93</c:v>
                </c:pt>
                <c:pt idx="2368">
                  <c:v>17857.41</c:v>
                </c:pt>
                <c:pt idx="2369">
                  <c:v>22737.23</c:v>
                </c:pt>
                <c:pt idx="2370">
                  <c:v>23871.360000000001</c:v>
                </c:pt>
                <c:pt idx="2371">
                  <c:v>23790.97</c:v>
                </c:pt>
                <c:pt idx="2372">
                  <c:v>22468.32</c:v>
                </c:pt>
                <c:pt idx="2373">
                  <c:v>18874.21</c:v>
                </c:pt>
                <c:pt idx="2374">
                  <c:v>13652.96</c:v>
                </c:pt>
                <c:pt idx="2375">
                  <c:v>10088.65</c:v>
                </c:pt>
                <c:pt idx="2376">
                  <c:v>7941.91</c:v>
                </c:pt>
                <c:pt idx="2377">
                  <c:v>6586.12</c:v>
                </c:pt>
                <c:pt idx="2378">
                  <c:v>5698.26</c:v>
                </c:pt>
                <c:pt idx="2379">
                  <c:v>5066.6899999999996</c:v>
                </c:pt>
                <c:pt idx="2380">
                  <c:v>4566.42</c:v>
                </c:pt>
                <c:pt idx="2381">
                  <c:v>4050.42</c:v>
                </c:pt>
                <c:pt idx="2382">
                  <c:v>3521.86</c:v>
                </c:pt>
                <c:pt idx="2383">
                  <c:v>3069.05</c:v>
                </c:pt>
                <c:pt idx="2384">
                  <c:v>2835.54</c:v>
                </c:pt>
                <c:pt idx="2385">
                  <c:v>5070.37</c:v>
                </c:pt>
                <c:pt idx="2386">
                  <c:v>27461.4</c:v>
                </c:pt>
                <c:pt idx="2387">
                  <c:v>83776.509999999995</c:v>
                </c:pt>
                <c:pt idx="2388">
                  <c:v>162670.01999999999</c:v>
                </c:pt>
                <c:pt idx="2389">
                  <c:v>175897.75</c:v>
                </c:pt>
                <c:pt idx="2390">
                  <c:v>162992.01999999999</c:v>
                </c:pt>
                <c:pt idx="2391">
                  <c:v>139140.79</c:v>
                </c:pt>
                <c:pt idx="2392">
                  <c:v>105731.69</c:v>
                </c:pt>
                <c:pt idx="2393">
                  <c:v>65121.77</c:v>
                </c:pt>
                <c:pt idx="2394">
                  <c:v>39836.01</c:v>
                </c:pt>
                <c:pt idx="2395">
                  <c:v>28071.16</c:v>
                </c:pt>
                <c:pt idx="2396">
                  <c:v>20763.71</c:v>
                </c:pt>
                <c:pt idx="2397">
                  <c:v>15653.61</c:v>
                </c:pt>
                <c:pt idx="2398">
                  <c:v>13041</c:v>
                </c:pt>
                <c:pt idx="2399">
                  <c:v>11240.38</c:v>
                </c:pt>
                <c:pt idx="2400">
                  <c:v>10033.61</c:v>
                </c:pt>
                <c:pt idx="2401">
                  <c:v>9721.23</c:v>
                </c:pt>
                <c:pt idx="2402">
                  <c:v>9764.44</c:v>
                </c:pt>
                <c:pt idx="2403">
                  <c:v>9241.41</c:v>
                </c:pt>
                <c:pt idx="2404">
                  <c:v>8013.73</c:v>
                </c:pt>
                <c:pt idx="2405">
                  <c:v>6967.61</c:v>
                </c:pt>
                <c:pt idx="2406">
                  <c:v>6188.81</c:v>
                </c:pt>
                <c:pt idx="2407">
                  <c:v>5547.45</c:v>
                </c:pt>
                <c:pt idx="2408">
                  <c:v>5013.08</c:v>
                </c:pt>
                <c:pt idx="2409">
                  <c:v>4564.54</c:v>
                </c:pt>
                <c:pt idx="2410">
                  <c:v>4144.79</c:v>
                </c:pt>
                <c:pt idx="2411">
                  <c:v>3701.42</c:v>
                </c:pt>
                <c:pt idx="2412">
                  <c:v>3320.16</c:v>
                </c:pt>
                <c:pt idx="2413">
                  <c:v>3012.16</c:v>
                </c:pt>
                <c:pt idx="2414">
                  <c:v>2773.17</c:v>
                </c:pt>
                <c:pt idx="2415">
                  <c:v>2564.71</c:v>
                </c:pt>
                <c:pt idx="2416">
                  <c:v>2429.7199999999998</c:v>
                </c:pt>
                <c:pt idx="2417">
                  <c:v>2320.85</c:v>
                </c:pt>
                <c:pt idx="2418">
                  <c:v>2246.06</c:v>
                </c:pt>
                <c:pt idx="2419">
                  <c:v>2149.3000000000002</c:v>
                </c:pt>
                <c:pt idx="2420">
                  <c:v>2058.6799999999998</c:v>
                </c:pt>
                <c:pt idx="2421">
                  <c:v>1945.76</c:v>
                </c:pt>
                <c:pt idx="2422">
                  <c:v>1828.25</c:v>
                </c:pt>
                <c:pt idx="2423">
                  <c:v>1750.21</c:v>
                </c:pt>
                <c:pt idx="2424">
                  <c:v>1738.18</c:v>
                </c:pt>
                <c:pt idx="2425">
                  <c:v>1767.87</c:v>
                </c:pt>
                <c:pt idx="2426">
                  <c:v>1752.32</c:v>
                </c:pt>
                <c:pt idx="2427">
                  <c:v>1724.63</c:v>
                </c:pt>
                <c:pt idx="2428">
                  <c:v>1714.03</c:v>
                </c:pt>
                <c:pt idx="2429">
                  <c:v>1609.47</c:v>
                </c:pt>
                <c:pt idx="2430">
                  <c:v>1533.75</c:v>
                </c:pt>
                <c:pt idx="2431">
                  <c:v>1470.25</c:v>
                </c:pt>
                <c:pt idx="2432">
                  <c:v>1407.06</c:v>
                </c:pt>
                <c:pt idx="2433">
                  <c:v>1388.39</c:v>
                </c:pt>
                <c:pt idx="2434">
                  <c:v>1325.8</c:v>
                </c:pt>
                <c:pt idx="2435">
                  <c:v>1282.7</c:v>
                </c:pt>
                <c:pt idx="2436">
                  <c:v>1264.1199999999999</c:v>
                </c:pt>
                <c:pt idx="2437">
                  <c:v>1231.68</c:v>
                </c:pt>
                <c:pt idx="2438">
                  <c:v>1207.1199999999999</c:v>
                </c:pt>
                <c:pt idx="2439">
                  <c:v>1230.3599999999999</c:v>
                </c:pt>
                <c:pt idx="2440">
                  <c:v>1186.6199999999999</c:v>
                </c:pt>
                <c:pt idx="2441">
                  <c:v>1138.3900000000001</c:v>
                </c:pt>
                <c:pt idx="2442">
                  <c:v>1167.67</c:v>
                </c:pt>
                <c:pt idx="2443">
                  <c:v>1301.76</c:v>
                </c:pt>
                <c:pt idx="2444">
                  <c:v>1513.84</c:v>
                </c:pt>
                <c:pt idx="2445">
                  <c:v>2683.45</c:v>
                </c:pt>
                <c:pt idx="2446">
                  <c:v>2961.58</c:v>
                </c:pt>
                <c:pt idx="2447">
                  <c:v>2906.49</c:v>
                </c:pt>
                <c:pt idx="2448">
                  <c:v>2796.21</c:v>
                </c:pt>
                <c:pt idx="2449">
                  <c:v>2852.91</c:v>
                </c:pt>
                <c:pt idx="2450">
                  <c:v>3250.91</c:v>
                </c:pt>
                <c:pt idx="2451">
                  <c:v>3321.27</c:v>
                </c:pt>
                <c:pt idx="2452">
                  <c:v>2946.68</c:v>
                </c:pt>
                <c:pt idx="2453">
                  <c:v>2568.84</c:v>
                </c:pt>
                <c:pt idx="2454">
                  <c:v>2281.58</c:v>
                </c:pt>
                <c:pt idx="2455">
                  <c:v>2051.5100000000002</c:v>
                </c:pt>
                <c:pt idx="2456">
                  <c:v>1865.01</c:v>
                </c:pt>
                <c:pt idx="2457">
                  <c:v>1709.15</c:v>
                </c:pt>
                <c:pt idx="2458">
                  <c:v>1582.54</c:v>
                </c:pt>
                <c:pt idx="2459">
                  <c:v>1474.52</c:v>
                </c:pt>
                <c:pt idx="2460">
                  <c:v>1372.59</c:v>
                </c:pt>
                <c:pt idx="2461">
                  <c:v>1295.18</c:v>
                </c:pt>
                <c:pt idx="2462">
                  <c:v>1223.94</c:v>
                </c:pt>
                <c:pt idx="2463">
                  <c:v>1178.49</c:v>
                </c:pt>
                <c:pt idx="2464">
                  <c:v>1139.18</c:v>
                </c:pt>
                <c:pt idx="2465">
                  <c:v>1079.4100000000001</c:v>
                </c:pt>
                <c:pt idx="2466">
                  <c:v>1021.52</c:v>
                </c:pt>
                <c:pt idx="2467">
                  <c:v>967.36</c:v>
                </c:pt>
                <c:pt idx="2468">
                  <c:v>929.07</c:v>
                </c:pt>
                <c:pt idx="2469">
                  <c:v>901.08</c:v>
                </c:pt>
                <c:pt idx="2470">
                  <c:v>871.81</c:v>
                </c:pt>
                <c:pt idx="2471">
                  <c:v>855.55</c:v>
                </c:pt>
                <c:pt idx="2472">
                  <c:v>833.81</c:v>
                </c:pt>
                <c:pt idx="2473">
                  <c:v>805.89</c:v>
                </c:pt>
                <c:pt idx="2474">
                  <c:v>774.95</c:v>
                </c:pt>
                <c:pt idx="2475">
                  <c:v>747.97</c:v>
                </c:pt>
                <c:pt idx="2476">
                  <c:v>724.01</c:v>
                </c:pt>
                <c:pt idx="2477">
                  <c:v>704.4</c:v>
                </c:pt>
                <c:pt idx="2478">
                  <c:v>681.81</c:v>
                </c:pt>
                <c:pt idx="2479">
                  <c:v>664.58</c:v>
                </c:pt>
                <c:pt idx="2480">
                  <c:v>649.99</c:v>
                </c:pt>
                <c:pt idx="2481">
                  <c:v>639.22</c:v>
                </c:pt>
                <c:pt idx="2482">
                  <c:v>625.41999999999996</c:v>
                </c:pt>
                <c:pt idx="2483">
                  <c:v>613.77</c:v>
                </c:pt>
                <c:pt idx="2484">
                  <c:v>604.91999999999996</c:v>
                </c:pt>
                <c:pt idx="2485">
                  <c:v>589.70000000000005</c:v>
                </c:pt>
                <c:pt idx="2486">
                  <c:v>563.79999999999995</c:v>
                </c:pt>
                <c:pt idx="2487">
                  <c:v>545.04</c:v>
                </c:pt>
                <c:pt idx="2488">
                  <c:v>523.83000000000004</c:v>
                </c:pt>
                <c:pt idx="2489">
                  <c:v>513.11</c:v>
                </c:pt>
                <c:pt idx="2490">
                  <c:v>501.59</c:v>
                </c:pt>
                <c:pt idx="2491">
                  <c:v>495.11</c:v>
                </c:pt>
                <c:pt idx="2492">
                  <c:v>488.46</c:v>
                </c:pt>
                <c:pt idx="2493">
                  <c:v>473.71</c:v>
                </c:pt>
                <c:pt idx="2494">
                  <c:v>457.87</c:v>
                </c:pt>
                <c:pt idx="2495">
                  <c:v>441.15</c:v>
                </c:pt>
                <c:pt idx="2496">
                  <c:v>431.53</c:v>
                </c:pt>
                <c:pt idx="2497">
                  <c:v>417.8</c:v>
                </c:pt>
                <c:pt idx="2498">
                  <c:v>400.58</c:v>
                </c:pt>
                <c:pt idx="2499">
                  <c:v>388.53</c:v>
                </c:pt>
                <c:pt idx="2500">
                  <c:v>372.39</c:v>
                </c:pt>
                <c:pt idx="2501">
                  <c:v>353.76</c:v>
                </c:pt>
                <c:pt idx="2502">
                  <c:v>342.64</c:v>
                </c:pt>
                <c:pt idx="2503">
                  <c:v>331.32</c:v>
                </c:pt>
                <c:pt idx="2504">
                  <c:v>317.88</c:v>
                </c:pt>
                <c:pt idx="2505">
                  <c:v>309.44</c:v>
                </c:pt>
                <c:pt idx="2506">
                  <c:v>306.17</c:v>
                </c:pt>
                <c:pt idx="2507">
                  <c:v>301.49</c:v>
                </c:pt>
                <c:pt idx="2508">
                  <c:v>295.64999999999998</c:v>
                </c:pt>
                <c:pt idx="2509">
                  <c:v>290.64999999999998</c:v>
                </c:pt>
                <c:pt idx="2510">
                  <c:v>286.79000000000002</c:v>
                </c:pt>
                <c:pt idx="2511">
                  <c:v>284.88</c:v>
                </c:pt>
                <c:pt idx="2512">
                  <c:v>278.32</c:v>
                </c:pt>
                <c:pt idx="2513">
                  <c:v>270.39</c:v>
                </c:pt>
                <c:pt idx="2514">
                  <c:v>264.77</c:v>
                </c:pt>
                <c:pt idx="2515">
                  <c:v>260.33999999999997</c:v>
                </c:pt>
                <c:pt idx="2516">
                  <c:v>252.74</c:v>
                </c:pt>
                <c:pt idx="2517">
                  <c:v>246.76</c:v>
                </c:pt>
                <c:pt idx="2518">
                  <c:v>239.71</c:v>
                </c:pt>
                <c:pt idx="2519">
                  <c:v>226.76</c:v>
                </c:pt>
                <c:pt idx="2520">
                  <c:v>216.91</c:v>
                </c:pt>
                <c:pt idx="2521">
                  <c:v>212.08</c:v>
                </c:pt>
                <c:pt idx="2522">
                  <c:v>200.38</c:v>
                </c:pt>
                <c:pt idx="2523">
                  <c:v>189.12</c:v>
                </c:pt>
                <c:pt idx="2524">
                  <c:v>178.21</c:v>
                </c:pt>
                <c:pt idx="2525">
                  <c:v>169.38</c:v>
                </c:pt>
                <c:pt idx="2526">
                  <c:v>165.27</c:v>
                </c:pt>
                <c:pt idx="2527">
                  <c:v>157.04</c:v>
                </c:pt>
                <c:pt idx="2528">
                  <c:v>147.38999999999999</c:v>
                </c:pt>
                <c:pt idx="2529">
                  <c:v>141.08000000000001</c:v>
                </c:pt>
                <c:pt idx="2530">
                  <c:v>134.22999999999999</c:v>
                </c:pt>
                <c:pt idx="2531">
                  <c:v>128.02000000000001</c:v>
                </c:pt>
                <c:pt idx="2532">
                  <c:v>120.59</c:v>
                </c:pt>
                <c:pt idx="2533">
                  <c:v>115.05</c:v>
                </c:pt>
                <c:pt idx="2534">
                  <c:v>109.26</c:v>
                </c:pt>
                <c:pt idx="2535">
                  <c:v>105.72</c:v>
                </c:pt>
                <c:pt idx="2536">
                  <c:v>101.19</c:v>
                </c:pt>
                <c:pt idx="2537">
                  <c:v>95.21</c:v>
                </c:pt>
                <c:pt idx="2538">
                  <c:v>89.82</c:v>
                </c:pt>
                <c:pt idx="2539">
                  <c:v>86.09</c:v>
                </c:pt>
                <c:pt idx="2540">
                  <c:v>81.099999999999994</c:v>
                </c:pt>
                <c:pt idx="2541">
                  <c:v>78.150000000000006</c:v>
                </c:pt>
                <c:pt idx="2542">
                  <c:v>73.88</c:v>
                </c:pt>
                <c:pt idx="2543">
                  <c:v>70.2</c:v>
                </c:pt>
                <c:pt idx="2544">
                  <c:v>64.87</c:v>
                </c:pt>
                <c:pt idx="2545">
                  <c:v>60.51</c:v>
                </c:pt>
                <c:pt idx="2546">
                  <c:v>57.26</c:v>
                </c:pt>
                <c:pt idx="2547">
                  <c:v>53.05</c:v>
                </c:pt>
                <c:pt idx="2548">
                  <c:v>51.24</c:v>
                </c:pt>
                <c:pt idx="2549">
                  <c:v>49.13</c:v>
                </c:pt>
                <c:pt idx="2550">
                  <c:v>45.95</c:v>
                </c:pt>
                <c:pt idx="2551">
                  <c:v>43.14</c:v>
                </c:pt>
                <c:pt idx="2552">
                  <c:v>41.57</c:v>
                </c:pt>
                <c:pt idx="2553">
                  <c:v>39.64</c:v>
                </c:pt>
                <c:pt idx="2554">
                  <c:v>37.15</c:v>
                </c:pt>
                <c:pt idx="2555">
                  <c:v>33.619999999999997</c:v>
                </c:pt>
                <c:pt idx="2556">
                  <c:v>32.25</c:v>
                </c:pt>
                <c:pt idx="2557">
                  <c:v>30.48</c:v>
                </c:pt>
                <c:pt idx="2558">
                  <c:v>28.95</c:v>
                </c:pt>
                <c:pt idx="2559">
                  <c:v>27.38</c:v>
                </c:pt>
                <c:pt idx="2560">
                  <c:v>25.74</c:v>
                </c:pt>
                <c:pt idx="2561">
                  <c:v>24.05</c:v>
                </c:pt>
                <c:pt idx="2562">
                  <c:v>22.86</c:v>
                </c:pt>
                <c:pt idx="2563">
                  <c:v>21.44</c:v>
                </c:pt>
                <c:pt idx="2564">
                  <c:v>20.03</c:v>
                </c:pt>
                <c:pt idx="2565">
                  <c:v>19.149999999999999</c:v>
                </c:pt>
                <c:pt idx="2566">
                  <c:v>17.07</c:v>
                </c:pt>
                <c:pt idx="2567">
                  <c:v>16.05</c:v>
                </c:pt>
                <c:pt idx="2568">
                  <c:v>15.7</c:v>
                </c:pt>
                <c:pt idx="2569">
                  <c:v>14.69</c:v>
                </c:pt>
                <c:pt idx="2570">
                  <c:v>14.3</c:v>
                </c:pt>
                <c:pt idx="2571">
                  <c:v>13.22</c:v>
                </c:pt>
                <c:pt idx="2572">
                  <c:v>11.57</c:v>
                </c:pt>
                <c:pt idx="2573">
                  <c:v>8.5399999999999991</c:v>
                </c:pt>
                <c:pt idx="2574">
                  <c:v>5.88</c:v>
                </c:pt>
                <c:pt idx="2575">
                  <c:v>4.12</c:v>
                </c:pt>
                <c:pt idx="2576">
                  <c:v>3.11</c:v>
                </c:pt>
                <c:pt idx="2577">
                  <c:v>2.69</c:v>
                </c:pt>
                <c:pt idx="2578">
                  <c:v>1.88</c:v>
                </c:pt>
                <c:pt idx="2579">
                  <c:v>0.84</c:v>
                </c:pt>
                <c:pt idx="2580">
                  <c:v>0.48</c:v>
                </c:pt>
                <c:pt idx="2581">
                  <c:v>0.15</c:v>
                </c:pt>
                <c:pt idx="2582">
                  <c:v>0.06</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443.14</c:v>
                </c:pt>
                <c:pt idx="2669">
                  <c:v>288.18</c:v>
                </c:pt>
                <c:pt idx="2670">
                  <c:v>1087.33</c:v>
                </c:pt>
                <c:pt idx="2671">
                  <c:v>1216.2</c:v>
                </c:pt>
                <c:pt idx="2672">
                  <c:v>754.02</c:v>
                </c:pt>
                <c:pt idx="2673">
                  <c:v>711.73</c:v>
                </c:pt>
                <c:pt idx="2674">
                  <c:v>574.95000000000005</c:v>
                </c:pt>
                <c:pt idx="2675">
                  <c:v>470.79</c:v>
                </c:pt>
                <c:pt idx="2676">
                  <c:v>352.65</c:v>
                </c:pt>
                <c:pt idx="2677">
                  <c:v>277.8</c:v>
                </c:pt>
                <c:pt idx="2678">
                  <c:v>225.78</c:v>
                </c:pt>
                <c:pt idx="2679">
                  <c:v>186.5</c:v>
                </c:pt>
                <c:pt idx="2680">
                  <c:v>192.08</c:v>
                </c:pt>
                <c:pt idx="2681">
                  <c:v>231.19</c:v>
                </c:pt>
                <c:pt idx="2682">
                  <c:v>1150</c:v>
                </c:pt>
                <c:pt idx="2683">
                  <c:v>3357.7</c:v>
                </c:pt>
                <c:pt idx="2684">
                  <c:v>3254.22</c:v>
                </c:pt>
                <c:pt idx="2685">
                  <c:v>1750.23</c:v>
                </c:pt>
                <c:pt idx="2686">
                  <c:v>1107.3900000000001</c:v>
                </c:pt>
                <c:pt idx="2687">
                  <c:v>877.63</c:v>
                </c:pt>
                <c:pt idx="2688">
                  <c:v>723.19</c:v>
                </c:pt>
                <c:pt idx="2689">
                  <c:v>658.9</c:v>
                </c:pt>
                <c:pt idx="2690">
                  <c:v>693.54</c:v>
                </c:pt>
                <c:pt idx="2691">
                  <c:v>841.26</c:v>
                </c:pt>
                <c:pt idx="2692">
                  <c:v>1875.75</c:v>
                </c:pt>
                <c:pt idx="2693">
                  <c:v>1472.82</c:v>
                </c:pt>
                <c:pt idx="2694">
                  <c:v>1370.84</c:v>
                </c:pt>
                <c:pt idx="2695">
                  <c:v>4677.1899999999996</c:v>
                </c:pt>
                <c:pt idx="2696">
                  <c:v>12606.82</c:v>
                </c:pt>
                <c:pt idx="2697">
                  <c:v>15917.94</c:v>
                </c:pt>
                <c:pt idx="2698">
                  <c:v>16244.04</c:v>
                </c:pt>
                <c:pt idx="2699">
                  <c:v>14745.16</c:v>
                </c:pt>
                <c:pt idx="2700">
                  <c:v>10925.54</c:v>
                </c:pt>
                <c:pt idx="2701">
                  <c:v>7292.14</c:v>
                </c:pt>
                <c:pt idx="2702">
                  <c:v>6150.31</c:v>
                </c:pt>
                <c:pt idx="2703">
                  <c:v>5448.16</c:v>
                </c:pt>
                <c:pt idx="2704">
                  <c:v>4579.37</c:v>
                </c:pt>
                <c:pt idx="2705">
                  <c:v>7280.19</c:v>
                </c:pt>
                <c:pt idx="2706">
                  <c:v>6676.21</c:v>
                </c:pt>
                <c:pt idx="2707">
                  <c:v>5395.15</c:v>
                </c:pt>
                <c:pt idx="2708">
                  <c:v>4244.3100000000004</c:v>
                </c:pt>
                <c:pt idx="2709">
                  <c:v>3096.37</c:v>
                </c:pt>
                <c:pt idx="2710">
                  <c:v>2377.65</c:v>
                </c:pt>
                <c:pt idx="2711">
                  <c:v>1915.96</c:v>
                </c:pt>
                <c:pt idx="2712">
                  <c:v>1587.51</c:v>
                </c:pt>
                <c:pt idx="2713">
                  <c:v>1393.68</c:v>
                </c:pt>
                <c:pt idx="2714">
                  <c:v>1284.18</c:v>
                </c:pt>
                <c:pt idx="2715">
                  <c:v>1263.21</c:v>
                </c:pt>
                <c:pt idx="2716">
                  <c:v>1684.67</c:v>
                </c:pt>
                <c:pt idx="2717">
                  <c:v>1781.28</c:v>
                </c:pt>
                <c:pt idx="2718">
                  <c:v>1627.76</c:v>
                </c:pt>
                <c:pt idx="2719">
                  <c:v>1959.31</c:v>
                </c:pt>
                <c:pt idx="2720">
                  <c:v>13162.55</c:v>
                </c:pt>
                <c:pt idx="2721">
                  <c:v>33185</c:v>
                </c:pt>
                <c:pt idx="2722">
                  <c:v>54024.97</c:v>
                </c:pt>
                <c:pt idx="2723">
                  <c:v>73908.899999999994</c:v>
                </c:pt>
                <c:pt idx="2724">
                  <c:v>93074.43</c:v>
                </c:pt>
                <c:pt idx="2725">
                  <c:v>94562.9</c:v>
                </c:pt>
                <c:pt idx="2726">
                  <c:v>75023.13</c:v>
                </c:pt>
                <c:pt idx="2727">
                  <c:v>61563.88</c:v>
                </c:pt>
                <c:pt idx="2728">
                  <c:v>97821.66</c:v>
                </c:pt>
                <c:pt idx="2729">
                  <c:v>125228.14</c:v>
                </c:pt>
                <c:pt idx="2730">
                  <c:v>129886.47</c:v>
                </c:pt>
                <c:pt idx="2731">
                  <c:v>118746.77</c:v>
                </c:pt>
                <c:pt idx="2732">
                  <c:v>91146.7</c:v>
                </c:pt>
                <c:pt idx="2733">
                  <c:v>56986.47</c:v>
                </c:pt>
                <c:pt idx="2734">
                  <c:v>35038.480000000003</c:v>
                </c:pt>
                <c:pt idx="2735">
                  <c:v>23062.98</c:v>
                </c:pt>
                <c:pt idx="2736">
                  <c:v>14995.06</c:v>
                </c:pt>
                <c:pt idx="2737">
                  <c:v>11448.67</c:v>
                </c:pt>
                <c:pt idx="2738">
                  <c:v>9576.3799999999992</c:v>
                </c:pt>
                <c:pt idx="2739">
                  <c:v>8419.41</c:v>
                </c:pt>
                <c:pt idx="2740">
                  <c:v>7408.63</c:v>
                </c:pt>
                <c:pt idx="2741">
                  <c:v>6429.35</c:v>
                </c:pt>
                <c:pt idx="2742">
                  <c:v>5623.23</c:v>
                </c:pt>
                <c:pt idx="2743">
                  <c:v>5036.09</c:v>
                </c:pt>
                <c:pt idx="2744">
                  <c:v>4525.1000000000004</c:v>
                </c:pt>
                <c:pt idx="2745">
                  <c:v>4223.09</c:v>
                </c:pt>
                <c:pt idx="2746">
                  <c:v>4715.71</c:v>
                </c:pt>
                <c:pt idx="2747">
                  <c:v>4817.3</c:v>
                </c:pt>
                <c:pt idx="2748">
                  <c:v>4018.69</c:v>
                </c:pt>
                <c:pt idx="2749">
                  <c:v>3662.72</c:v>
                </c:pt>
                <c:pt idx="2750">
                  <c:v>3841.8</c:v>
                </c:pt>
                <c:pt idx="2751">
                  <c:v>3545.37</c:v>
                </c:pt>
                <c:pt idx="2752">
                  <c:v>3191.01</c:v>
                </c:pt>
                <c:pt idx="2753">
                  <c:v>2871.05</c:v>
                </c:pt>
                <c:pt idx="2754">
                  <c:v>2568.35</c:v>
                </c:pt>
                <c:pt idx="2755">
                  <c:v>2422.38</c:v>
                </c:pt>
                <c:pt idx="2756">
                  <c:v>2278.5100000000002</c:v>
                </c:pt>
                <c:pt idx="2757">
                  <c:v>2188.6799999999998</c:v>
                </c:pt>
                <c:pt idx="2758">
                  <c:v>2328.87</c:v>
                </c:pt>
                <c:pt idx="2759">
                  <c:v>3292.19</c:v>
                </c:pt>
                <c:pt idx="2760">
                  <c:v>3318.75</c:v>
                </c:pt>
                <c:pt idx="2761">
                  <c:v>3171.68</c:v>
                </c:pt>
                <c:pt idx="2762">
                  <c:v>2819.58</c:v>
                </c:pt>
                <c:pt idx="2763">
                  <c:v>2501.7600000000002</c:v>
                </c:pt>
                <c:pt idx="2764">
                  <c:v>2240.7399999999998</c:v>
                </c:pt>
                <c:pt idx="2765">
                  <c:v>2014.71</c:v>
                </c:pt>
                <c:pt idx="2766">
                  <c:v>1819.1</c:v>
                </c:pt>
                <c:pt idx="2767">
                  <c:v>1652.17</c:v>
                </c:pt>
                <c:pt idx="2768">
                  <c:v>1514.02</c:v>
                </c:pt>
                <c:pt idx="2769">
                  <c:v>1403.81</c:v>
                </c:pt>
                <c:pt idx="2770">
                  <c:v>1313.91</c:v>
                </c:pt>
                <c:pt idx="2771">
                  <c:v>1239.74</c:v>
                </c:pt>
                <c:pt idx="2772">
                  <c:v>1173.03</c:v>
                </c:pt>
                <c:pt idx="2773">
                  <c:v>1115.24</c:v>
                </c:pt>
                <c:pt idx="2774">
                  <c:v>1058.3499999999999</c:v>
                </c:pt>
                <c:pt idx="2775">
                  <c:v>1002.2</c:v>
                </c:pt>
                <c:pt idx="2776">
                  <c:v>956.27</c:v>
                </c:pt>
                <c:pt idx="2777">
                  <c:v>910.31</c:v>
                </c:pt>
                <c:pt idx="2778">
                  <c:v>862.01</c:v>
                </c:pt>
                <c:pt idx="2779">
                  <c:v>820.56</c:v>
                </c:pt>
                <c:pt idx="2780">
                  <c:v>781.11</c:v>
                </c:pt>
                <c:pt idx="2781">
                  <c:v>751.04</c:v>
                </c:pt>
                <c:pt idx="2782">
                  <c:v>713.11</c:v>
                </c:pt>
                <c:pt idx="2783">
                  <c:v>686.97</c:v>
                </c:pt>
                <c:pt idx="2784">
                  <c:v>660.64</c:v>
                </c:pt>
                <c:pt idx="2785">
                  <c:v>639.54999999999995</c:v>
                </c:pt>
                <c:pt idx="2786">
                  <c:v>619.96</c:v>
                </c:pt>
                <c:pt idx="2787">
                  <c:v>610.80999999999995</c:v>
                </c:pt>
                <c:pt idx="2788">
                  <c:v>601.69000000000005</c:v>
                </c:pt>
                <c:pt idx="2789">
                  <c:v>582.04999999999995</c:v>
                </c:pt>
                <c:pt idx="2790">
                  <c:v>566.22</c:v>
                </c:pt>
                <c:pt idx="2791">
                  <c:v>541.35</c:v>
                </c:pt>
                <c:pt idx="2792">
                  <c:v>516.55999999999995</c:v>
                </c:pt>
                <c:pt idx="2793">
                  <c:v>490.46</c:v>
                </c:pt>
                <c:pt idx="2794">
                  <c:v>467.21</c:v>
                </c:pt>
                <c:pt idx="2795">
                  <c:v>447.71</c:v>
                </c:pt>
                <c:pt idx="2796">
                  <c:v>431.95</c:v>
                </c:pt>
                <c:pt idx="2797">
                  <c:v>422.53</c:v>
                </c:pt>
                <c:pt idx="2798">
                  <c:v>417.61</c:v>
                </c:pt>
                <c:pt idx="2799">
                  <c:v>408.39</c:v>
                </c:pt>
                <c:pt idx="2800">
                  <c:v>407.95</c:v>
                </c:pt>
                <c:pt idx="2801">
                  <c:v>398.81</c:v>
                </c:pt>
                <c:pt idx="2802">
                  <c:v>387.13</c:v>
                </c:pt>
                <c:pt idx="2803">
                  <c:v>379.47</c:v>
                </c:pt>
                <c:pt idx="2804">
                  <c:v>372.67</c:v>
                </c:pt>
                <c:pt idx="2805">
                  <c:v>358.05</c:v>
                </c:pt>
                <c:pt idx="2806">
                  <c:v>336.45</c:v>
                </c:pt>
                <c:pt idx="2807">
                  <c:v>322.27</c:v>
                </c:pt>
                <c:pt idx="2808">
                  <c:v>318.67</c:v>
                </c:pt>
                <c:pt idx="2809">
                  <c:v>312.07</c:v>
                </c:pt>
                <c:pt idx="2810">
                  <c:v>314.55</c:v>
                </c:pt>
                <c:pt idx="2811">
                  <c:v>330.97</c:v>
                </c:pt>
                <c:pt idx="2812">
                  <c:v>361.58</c:v>
                </c:pt>
                <c:pt idx="2813">
                  <c:v>393.7</c:v>
                </c:pt>
                <c:pt idx="2814">
                  <c:v>459.37</c:v>
                </c:pt>
                <c:pt idx="2815">
                  <c:v>516.73</c:v>
                </c:pt>
                <c:pt idx="2816">
                  <c:v>487.72</c:v>
                </c:pt>
                <c:pt idx="2817">
                  <c:v>455.56</c:v>
                </c:pt>
                <c:pt idx="2818">
                  <c:v>427.31</c:v>
                </c:pt>
                <c:pt idx="2819">
                  <c:v>395.06</c:v>
                </c:pt>
                <c:pt idx="2820">
                  <c:v>368.14</c:v>
                </c:pt>
                <c:pt idx="2821">
                  <c:v>346.47</c:v>
                </c:pt>
                <c:pt idx="2822">
                  <c:v>326.62</c:v>
                </c:pt>
                <c:pt idx="2823">
                  <c:v>319.20999999999998</c:v>
                </c:pt>
                <c:pt idx="2824">
                  <c:v>325.54000000000002</c:v>
                </c:pt>
                <c:pt idx="2825">
                  <c:v>320.27999999999997</c:v>
                </c:pt>
                <c:pt idx="2826">
                  <c:v>314.83</c:v>
                </c:pt>
                <c:pt idx="2827">
                  <c:v>325.61</c:v>
                </c:pt>
                <c:pt idx="2828">
                  <c:v>323.08</c:v>
                </c:pt>
                <c:pt idx="2829">
                  <c:v>331</c:v>
                </c:pt>
                <c:pt idx="2830">
                  <c:v>329.49</c:v>
                </c:pt>
                <c:pt idx="2831">
                  <c:v>315.58999999999997</c:v>
                </c:pt>
                <c:pt idx="2832">
                  <c:v>342.19</c:v>
                </c:pt>
                <c:pt idx="2833">
                  <c:v>377.62</c:v>
                </c:pt>
                <c:pt idx="2834">
                  <c:v>353.7</c:v>
                </c:pt>
                <c:pt idx="2835">
                  <c:v>314.75</c:v>
                </c:pt>
                <c:pt idx="2836">
                  <c:v>303.17</c:v>
                </c:pt>
                <c:pt idx="2837">
                  <c:v>291.47000000000003</c:v>
                </c:pt>
                <c:pt idx="2838">
                  <c:v>276.3</c:v>
                </c:pt>
                <c:pt idx="2839">
                  <c:v>261.72000000000003</c:v>
                </c:pt>
                <c:pt idx="2840">
                  <c:v>251.69</c:v>
                </c:pt>
                <c:pt idx="2841">
                  <c:v>244.47</c:v>
                </c:pt>
                <c:pt idx="2842">
                  <c:v>234.73</c:v>
                </c:pt>
                <c:pt idx="2843">
                  <c:v>226.08</c:v>
                </c:pt>
                <c:pt idx="2844">
                  <c:v>219.49</c:v>
                </c:pt>
                <c:pt idx="2845">
                  <c:v>213.42</c:v>
                </c:pt>
                <c:pt idx="2846">
                  <c:v>200.52</c:v>
                </c:pt>
                <c:pt idx="2847">
                  <c:v>185.2</c:v>
                </c:pt>
                <c:pt idx="2848">
                  <c:v>175.96</c:v>
                </c:pt>
                <c:pt idx="2849">
                  <c:v>170.48</c:v>
                </c:pt>
                <c:pt idx="2850">
                  <c:v>166.38</c:v>
                </c:pt>
                <c:pt idx="2851">
                  <c:v>163.92</c:v>
                </c:pt>
                <c:pt idx="2852">
                  <c:v>157.57</c:v>
                </c:pt>
                <c:pt idx="2853">
                  <c:v>152.57</c:v>
                </c:pt>
                <c:pt idx="2854">
                  <c:v>151.81</c:v>
                </c:pt>
                <c:pt idx="2855">
                  <c:v>147.74</c:v>
                </c:pt>
                <c:pt idx="2856">
                  <c:v>144.78</c:v>
                </c:pt>
                <c:pt idx="2857">
                  <c:v>132.94</c:v>
                </c:pt>
                <c:pt idx="2858">
                  <c:v>122.55</c:v>
                </c:pt>
                <c:pt idx="2859">
                  <c:v>117.35</c:v>
                </c:pt>
                <c:pt idx="2860">
                  <c:v>117.7</c:v>
                </c:pt>
                <c:pt idx="2861">
                  <c:v>118.55</c:v>
                </c:pt>
                <c:pt idx="2862">
                  <c:v>114.07</c:v>
                </c:pt>
                <c:pt idx="2863">
                  <c:v>114.12</c:v>
                </c:pt>
                <c:pt idx="2864">
                  <c:v>118</c:v>
                </c:pt>
                <c:pt idx="2865">
                  <c:v>118.55</c:v>
                </c:pt>
                <c:pt idx="2866">
                  <c:v>111.14</c:v>
                </c:pt>
                <c:pt idx="2867">
                  <c:v>100.7</c:v>
                </c:pt>
                <c:pt idx="2868">
                  <c:v>92.57</c:v>
                </c:pt>
                <c:pt idx="2869">
                  <c:v>86.16</c:v>
                </c:pt>
                <c:pt idx="2870">
                  <c:v>82.56</c:v>
                </c:pt>
                <c:pt idx="2871">
                  <c:v>79.510000000000005</c:v>
                </c:pt>
                <c:pt idx="2872">
                  <c:v>77.19</c:v>
                </c:pt>
                <c:pt idx="2873">
                  <c:v>73.900000000000006</c:v>
                </c:pt>
                <c:pt idx="2874">
                  <c:v>69.599999999999994</c:v>
                </c:pt>
                <c:pt idx="2875">
                  <c:v>65.33</c:v>
                </c:pt>
                <c:pt idx="2876">
                  <c:v>63.01</c:v>
                </c:pt>
                <c:pt idx="2877">
                  <c:v>62.37</c:v>
                </c:pt>
                <c:pt idx="2878">
                  <c:v>62.16</c:v>
                </c:pt>
                <c:pt idx="2879">
                  <c:v>58.45</c:v>
                </c:pt>
                <c:pt idx="2880">
                  <c:v>54.94</c:v>
                </c:pt>
                <c:pt idx="2881">
                  <c:v>52.67</c:v>
                </c:pt>
                <c:pt idx="2882">
                  <c:v>51.49</c:v>
                </c:pt>
                <c:pt idx="2883">
                  <c:v>50.61</c:v>
                </c:pt>
                <c:pt idx="2884">
                  <c:v>49.47</c:v>
                </c:pt>
                <c:pt idx="2885">
                  <c:v>46.15</c:v>
                </c:pt>
                <c:pt idx="2886">
                  <c:v>42.33</c:v>
                </c:pt>
                <c:pt idx="2887">
                  <c:v>39.69</c:v>
                </c:pt>
                <c:pt idx="2888">
                  <c:v>37.74</c:v>
                </c:pt>
                <c:pt idx="2889">
                  <c:v>37.64</c:v>
                </c:pt>
                <c:pt idx="2890">
                  <c:v>38.89</c:v>
                </c:pt>
                <c:pt idx="2891">
                  <c:v>38.76</c:v>
                </c:pt>
                <c:pt idx="2892">
                  <c:v>36.97</c:v>
                </c:pt>
                <c:pt idx="2893">
                  <c:v>34.83</c:v>
                </c:pt>
                <c:pt idx="2894">
                  <c:v>31.54</c:v>
                </c:pt>
                <c:pt idx="2895">
                  <c:v>29.41</c:v>
                </c:pt>
                <c:pt idx="2896">
                  <c:v>27.48</c:v>
                </c:pt>
                <c:pt idx="2897">
                  <c:v>25.86</c:v>
                </c:pt>
                <c:pt idx="2898">
                  <c:v>24.75</c:v>
                </c:pt>
                <c:pt idx="2899">
                  <c:v>23.17</c:v>
                </c:pt>
                <c:pt idx="2900">
                  <c:v>21.12</c:v>
                </c:pt>
                <c:pt idx="2901">
                  <c:v>18.36</c:v>
                </c:pt>
                <c:pt idx="2902">
                  <c:v>16.55</c:v>
                </c:pt>
                <c:pt idx="2903">
                  <c:v>15.46</c:v>
                </c:pt>
                <c:pt idx="2904">
                  <c:v>13.81</c:v>
                </c:pt>
                <c:pt idx="2905">
                  <c:v>10.85</c:v>
                </c:pt>
                <c:pt idx="2906">
                  <c:v>9.6199999999999992</c:v>
                </c:pt>
                <c:pt idx="2907">
                  <c:v>7.76</c:v>
                </c:pt>
                <c:pt idx="2908">
                  <c:v>6.78</c:v>
                </c:pt>
                <c:pt idx="2909">
                  <c:v>5.38</c:v>
                </c:pt>
                <c:pt idx="2910">
                  <c:v>4.71</c:v>
                </c:pt>
                <c:pt idx="2911">
                  <c:v>3.92</c:v>
                </c:pt>
                <c:pt idx="2912">
                  <c:v>3.2</c:v>
                </c:pt>
                <c:pt idx="2913">
                  <c:v>2.4700000000000002</c:v>
                </c:pt>
                <c:pt idx="2914">
                  <c:v>1.52</c:v>
                </c:pt>
                <c:pt idx="2915">
                  <c:v>1.41</c:v>
                </c:pt>
                <c:pt idx="2916">
                  <c:v>1.41</c:v>
                </c:pt>
                <c:pt idx="2917">
                  <c:v>1.1299999999999999</c:v>
                </c:pt>
                <c:pt idx="2918">
                  <c:v>0.81</c:v>
                </c:pt>
                <c:pt idx="2919">
                  <c:v>0.54</c:v>
                </c:pt>
                <c:pt idx="2920">
                  <c:v>0.28999999999999998</c:v>
                </c:pt>
                <c:pt idx="2921">
                  <c:v>0.16</c:v>
                </c:pt>
                <c:pt idx="2922">
                  <c:v>0.05</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85</c:v>
                </c:pt>
                <c:pt idx="3008">
                  <c:v>851.36</c:v>
                </c:pt>
                <c:pt idx="3009">
                  <c:v>4294.12</c:v>
                </c:pt>
                <c:pt idx="3010">
                  <c:v>7697.39</c:v>
                </c:pt>
                <c:pt idx="3011">
                  <c:v>13327.28</c:v>
                </c:pt>
                <c:pt idx="3012">
                  <c:v>25004.34</c:v>
                </c:pt>
                <c:pt idx="3013">
                  <c:v>41319.46</c:v>
                </c:pt>
                <c:pt idx="3014">
                  <c:v>52582.58</c:v>
                </c:pt>
                <c:pt idx="3015">
                  <c:v>64681.06</c:v>
                </c:pt>
                <c:pt idx="3016">
                  <c:v>69358.42</c:v>
                </c:pt>
                <c:pt idx="3017">
                  <c:v>62045.06</c:v>
                </c:pt>
                <c:pt idx="3018">
                  <c:v>52283.99</c:v>
                </c:pt>
                <c:pt idx="3019">
                  <c:v>40065.75</c:v>
                </c:pt>
                <c:pt idx="3020">
                  <c:v>27071.47</c:v>
                </c:pt>
                <c:pt idx="3021">
                  <c:v>15721.95</c:v>
                </c:pt>
                <c:pt idx="3022">
                  <c:v>10440.23</c:v>
                </c:pt>
                <c:pt idx="3023">
                  <c:v>7900.52</c:v>
                </c:pt>
                <c:pt idx="3024">
                  <c:v>6482.18</c:v>
                </c:pt>
                <c:pt idx="3025">
                  <c:v>6417</c:v>
                </c:pt>
                <c:pt idx="3026">
                  <c:v>5306.4</c:v>
                </c:pt>
                <c:pt idx="3027">
                  <c:v>3903.47</c:v>
                </c:pt>
                <c:pt idx="3028">
                  <c:v>2929.51</c:v>
                </c:pt>
                <c:pt idx="3029">
                  <c:v>2320.42</c:v>
                </c:pt>
                <c:pt idx="3030">
                  <c:v>1869.7</c:v>
                </c:pt>
                <c:pt idx="3031">
                  <c:v>1533.45</c:v>
                </c:pt>
                <c:pt idx="3032">
                  <c:v>1310.19</c:v>
                </c:pt>
                <c:pt idx="3033">
                  <c:v>1133.8900000000001</c:v>
                </c:pt>
                <c:pt idx="3034">
                  <c:v>1045.01</c:v>
                </c:pt>
                <c:pt idx="3035">
                  <c:v>1025.31</c:v>
                </c:pt>
                <c:pt idx="3036">
                  <c:v>890.52</c:v>
                </c:pt>
                <c:pt idx="3037">
                  <c:v>779.4</c:v>
                </c:pt>
                <c:pt idx="3038">
                  <c:v>716.46</c:v>
                </c:pt>
                <c:pt idx="3039">
                  <c:v>2552.88</c:v>
                </c:pt>
                <c:pt idx="3040">
                  <c:v>8727.89</c:v>
                </c:pt>
                <c:pt idx="3041">
                  <c:v>7035.7</c:v>
                </c:pt>
                <c:pt idx="3042">
                  <c:v>7408.64</c:v>
                </c:pt>
                <c:pt idx="3043">
                  <c:v>8697.2800000000007</c:v>
                </c:pt>
                <c:pt idx="3044">
                  <c:v>7408.42</c:v>
                </c:pt>
                <c:pt idx="3045">
                  <c:v>8904.3700000000008</c:v>
                </c:pt>
                <c:pt idx="3046">
                  <c:v>10390.91</c:v>
                </c:pt>
                <c:pt idx="3047">
                  <c:v>7890.63</c:v>
                </c:pt>
                <c:pt idx="3048">
                  <c:v>5989.29</c:v>
                </c:pt>
                <c:pt idx="3049">
                  <c:v>4662.6099999999997</c:v>
                </c:pt>
                <c:pt idx="3050">
                  <c:v>5691.4</c:v>
                </c:pt>
                <c:pt idx="3051">
                  <c:v>8685.48</c:v>
                </c:pt>
                <c:pt idx="3052">
                  <c:v>13068.03</c:v>
                </c:pt>
                <c:pt idx="3053">
                  <c:v>11521.05</c:v>
                </c:pt>
                <c:pt idx="3054">
                  <c:v>12365.97</c:v>
                </c:pt>
                <c:pt idx="3055">
                  <c:v>19223.88</c:v>
                </c:pt>
                <c:pt idx="3056">
                  <c:v>26883.94</c:v>
                </c:pt>
                <c:pt idx="3057">
                  <c:v>29183.02</c:v>
                </c:pt>
                <c:pt idx="3058">
                  <c:v>27426.560000000001</c:v>
                </c:pt>
                <c:pt idx="3059">
                  <c:v>19650.240000000002</c:v>
                </c:pt>
                <c:pt idx="3060">
                  <c:v>11107.11</c:v>
                </c:pt>
                <c:pt idx="3061">
                  <c:v>8193.7999999999993</c:v>
                </c:pt>
                <c:pt idx="3062">
                  <c:v>6224.6</c:v>
                </c:pt>
                <c:pt idx="3063">
                  <c:v>4886.8900000000003</c:v>
                </c:pt>
                <c:pt idx="3064">
                  <c:v>3859.51</c:v>
                </c:pt>
                <c:pt idx="3065">
                  <c:v>3326.26</c:v>
                </c:pt>
                <c:pt idx="3066">
                  <c:v>3081.47</c:v>
                </c:pt>
                <c:pt idx="3067">
                  <c:v>2938.53</c:v>
                </c:pt>
                <c:pt idx="3068">
                  <c:v>6228.31</c:v>
                </c:pt>
                <c:pt idx="3069">
                  <c:v>10830.02</c:v>
                </c:pt>
                <c:pt idx="3070">
                  <c:v>20131.11</c:v>
                </c:pt>
                <c:pt idx="3071">
                  <c:v>22403.06</c:v>
                </c:pt>
                <c:pt idx="3072">
                  <c:v>20153.849999999999</c:v>
                </c:pt>
                <c:pt idx="3073">
                  <c:v>13581.16</c:v>
                </c:pt>
                <c:pt idx="3074">
                  <c:v>9289.75</c:v>
                </c:pt>
                <c:pt idx="3075">
                  <c:v>7116.64</c:v>
                </c:pt>
                <c:pt idx="3076">
                  <c:v>6264.16</c:v>
                </c:pt>
                <c:pt idx="3077">
                  <c:v>6442.95</c:v>
                </c:pt>
                <c:pt idx="3078">
                  <c:v>8956.16</c:v>
                </c:pt>
                <c:pt idx="3079">
                  <c:v>10266.25</c:v>
                </c:pt>
                <c:pt idx="3080">
                  <c:v>12637.8</c:v>
                </c:pt>
                <c:pt idx="3081">
                  <c:v>17989.759999999998</c:v>
                </c:pt>
                <c:pt idx="3082">
                  <c:v>19778.36</c:v>
                </c:pt>
                <c:pt idx="3083">
                  <c:v>20116.310000000001</c:v>
                </c:pt>
                <c:pt idx="3084">
                  <c:v>20192.89</c:v>
                </c:pt>
                <c:pt idx="3085">
                  <c:v>20806.169999999998</c:v>
                </c:pt>
                <c:pt idx="3086">
                  <c:v>17401.66</c:v>
                </c:pt>
                <c:pt idx="3087">
                  <c:v>14616</c:v>
                </c:pt>
                <c:pt idx="3088">
                  <c:v>12071.35</c:v>
                </c:pt>
                <c:pt idx="3089">
                  <c:v>12873.23</c:v>
                </c:pt>
                <c:pt idx="3090">
                  <c:v>16984.939999999999</c:v>
                </c:pt>
                <c:pt idx="3091">
                  <c:v>20617.080000000002</c:v>
                </c:pt>
                <c:pt idx="3092">
                  <c:v>26087.43</c:v>
                </c:pt>
                <c:pt idx="3093">
                  <c:v>38882.379999999997</c:v>
                </c:pt>
                <c:pt idx="3094">
                  <c:v>62134.77</c:v>
                </c:pt>
                <c:pt idx="3095">
                  <c:v>67263.539999999994</c:v>
                </c:pt>
                <c:pt idx="3096">
                  <c:v>61424.14</c:v>
                </c:pt>
                <c:pt idx="3097">
                  <c:v>49518.45</c:v>
                </c:pt>
                <c:pt idx="3098">
                  <c:v>35299.79</c:v>
                </c:pt>
                <c:pt idx="3099">
                  <c:v>24975.19</c:v>
                </c:pt>
                <c:pt idx="3100">
                  <c:v>15828.33</c:v>
                </c:pt>
                <c:pt idx="3101">
                  <c:v>10995.1</c:v>
                </c:pt>
                <c:pt idx="3102">
                  <c:v>8568.26</c:v>
                </c:pt>
                <c:pt idx="3103">
                  <c:v>6949.69</c:v>
                </c:pt>
                <c:pt idx="3104">
                  <c:v>5768.52</c:v>
                </c:pt>
                <c:pt idx="3105">
                  <c:v>4894.66</c:v>
                </c:pt>
                <c:pt idx="3106">
                  <c:v>4176.96</c:v>
                </c:pt>
                <c:pt idx="3107">
                  <c:v>3446.84</c:v>
                </c:pt>
                <c:pt idx="3108">
                  <c:v>2912.37</c:v>
                </c:pt>
                <c:pt idx="3109">
                  <c:v>2515.87</c:v>
                </c:pt>
                <c:pt idx="3110">
                  <c:v>2208.04</c:v>
                </c:pt>
                <c:pt idx="3111">
                  <c:v>2002.65</c:v>
                </c:pt>
                <c:pt idx="3112">
                  <c:v>1821.88</c:v>
                </c:pt>
                <c:pt idx="3113">
                  <c:v>1650.99</c:v>
                </c:pt>
                <c:pt idx="3114">
                  <c:v>1521.73</c:v>
                </c:pt>
                <c:pt idx="3115">
                  <c:v>1424.81</c:v>
                </c:pt>
                <c:pt idx="3116">
                  <c:v>1326.17</c:v>
                </c:pt>
                <c:pt idx="3117">
                  <c:v>1257.78</c:v>
                </c:pt>
                <c:pt idx="3118">
                  <c:v>1166.54</c:v>
                </c:pt>
                <c:pt idx="3119">
                  <c:v>1090.78</c:v>
                </c:pt>
                <c:pt idx="3120">
                  <c:v>1039.1400000000001</c:v>
                </c:pt>
                <c:pt idx="3121">
                  <c:v>976.89</c:v>
                </c:pt>
                <c:pt idx="3122">
                  <c:v>930.28</c:v>
                </c:pt>
                <c:pt idx="3123">
                  <c:v>928</c:v>
                </c:pt>
                <c:pt idx="3124">
                  <c:v>888.76</c:v>
                </c:pt>
                <c:pt idx="3125">
                  <c:v>822.61</c:v>
                </c:pt>
                <c:pt idx="3126">
                  <c:v>777.9</c:v>
                </c:pt>
                <c:pt idx="3127">
                  <c:v>728.47</c:v>
                </c:pt>
                <c:pt idx="3128">
                  <c:v>684.29</c:v>
                </c:pt>
                <c:pt idx="3129">
                  <c:v>651.66</c:v>
                </c:pt>
                <c:pt idx="3130">
                  <c:v>622.21</c:v>
                </c:pt>
                <c:pt idx="3131">
                  <c:v>595.38</c:v>
                </c:pt>
                <c:pt idx="3132">
                  <c:v>581.79</c:v>
                </c:pt>
                <c:pt idx="3133">
                  <c:v>574.25</c:v>
                </c:pt>
                <c:pt idx="3134">
                  <c:v>564.26</c:v>
                </c:pt>
                <c:pt idx="3135">
                  <c:v>546.89</c:v>
                </c:pt>
                <c:pt idx="3136">
                  <c:v>548.55999999999995</c:v>
                </c:pt>
                <c:pt idx="3137">
                  <c:v>594.84</c:v>
                </c:pt>
                <c:pt idx="3138">
                  <c:v>618.66</c:v>
                </c:pt>
                <c:pt idx="3139">
                  <c:v>575.79999999999995</c:v>
                </c:pt>
                <c:pt idx="3140">
                  <c:v>515.38</c:v>
                </c:pt>
                <c:pt idx="3141">
                  <c:v>475.42</c:v>
                </c:pt>
                <c:pt idx="3142">
                  <c:v>441.71</c:v>
                </c:pt>
                <c:pt idx="3143">
                  <c:v>419.88</c:v>
                </c:pt>
                <c:pt idx="3144">
                  <c:v>396.93</c:v>
                </c:pt>
                <c:pt idx="3145">
                  <c:v>377.69</c:v>
                </c:pt>
                <c:pt idx="3146">
                  <c:v>354.74</c:v>
                </c:pt>
                <c:pt idx="3147">
                  <c:v>335.85</c:v>
                </c:pt>
                <c:pt idx="3148">
                  <c:v>322.64</c:v>
                </c:pt>
                <c:pt idx="3149">
                  <c:v>309.55</c:v>
                </c:pt>
                <c:pt idx="3150">
                  <c:v>298.85000000000002</c:v>
                </c:pt>
                <c:pt idx="3151">
                  <c:v>291.47000000000003</c:v>
                </c:pt>
                <c:pt idx="3152">
                  <c:v>300.01</c:v>
                </c:pt>
                <c:pt idx="3153">
                  <c:v>308.86</c:v>
                </c:pt>
                <c:pt idx="3154">
                  <c:v>298.77</c:v>
                </c:pt>
                <c:pt idx="3155">
                  <c:v>304.36</c:v>
                </c:pt>
                <c:pt idx="3156">
                  <c:v>419.68</c:v>
                </c:pt>
                <c:pt idx="3157">
                  <c:v>1087.57</c:v>
                </c:pt>
                <c:pt idx="3158">
                  <c:v>10723.78</c:v>
                </c:pt>
                <c:pt idx="3159">
                  <c:v>15057.98</c:v>
                </c:pt>
                <c:pt idx="3160">
                  <c:v>17324.78</c:v>
                </c:pt>
                <c:pt idx="3161">
                  <c:v>14962.28</c:v>
                </c:pt>
                <c:pt idx="3162">
                  <c:v>10699.49</c:v>
                </c:pt>
                <c:pt idx="3163">
                  <c:v>7670.52</c:v>
                </c:pt>
                <c:pt idx="3164">
                  <c:v>6029.16</c:v>
                </c:pt>
                <c:pt idx="3165">
                  <c:v>5034.6000000000004</c:v>
                </c:pt>
                <c:pt idx="3166">
                  <c:v>4300.01</c:v>
                </c:pt>
                <c:pt idx="3167">
                  <c:v>3588.5</c:v>
                </c:pt>
                <c:pt idx="3168">
                  <c:v>3059.4</c:v>
                </c:pt>
                <c:pt idx="3169">
                  <c:v>2686.33</c:v>
                </c:pt>
                <c:pt idx="3170">
                  <c:v>2347.86</c:v>
                </c:pt>
                <c:pt idx="3171">
                  <c:v>2056.75</c:v>
                </c:pt>
                <c:pt idx="3172">
                  <c:v>1837.6</c:v>
                </c:pt>
                <c:pt idx="3173">
                  <c:v>1627.56</c:v>
                </c:pt>
                <c:pt idx="3174">
                  <c:v>1444.46</c:v>
                </c:pt>
                <c:pt idx="3175">
                  <c:v>1281.28</c:v>
                </c:pt>
                <c:pt idx="3176">
                  <c:v>1161.5999999999999</c:v>
                </c:pt>
                <c:pt idx="3177">
                  <c:v>1058.77</c:v>
                </c:pt>
                <c:pt idx="3178">
                  <c:v>982.91</c:v>
                </c:pt>
                <c:pt idx="3179">
                  <c:v>934.1</c:v>
                </c:pt>
                <c:pt idx="3180">
                  <c:v>898.18</c:v>
                </c:pt>
                <c:pt idx="3181">
                  <c:v>884.45</c:v>
                </c:pt>
                <c:pt idx="3182">
                  <c:v>902.92</c:v>
                </c:pt>
                <c:pt idx="3183">
                  <c:v>929.64</c:v>
                </c:pt>
                <c:pt idx="3184">
                  <c:v>969.4</c:v>
                </c:pt>
                <c:pt idx="3185">
                  <c:v>958.38</c:v>
                </c:pt>
                <c:pt idx="3186">
                  <c:v>914.12</c:v>
                </c:pt>
                <c:pt idx="3187">
                  <c:v>936.97</c:v>
                </c:pt>
                <c:pt idx="3188">
                  <c:v>931.9</c:v>
                </c:pt>
                <c:pt idx="3189">
                  <c:v>864.63</c:v>
                </c:pt>
                <c:pt idx="3190">
                  <c:v>815.11</c:v>
                </c:pt>
                <c:pt idx="3191">
                  <c:v>772.31</c:v>
                </c:pt>
                <c:pt idx="3192">
                  <c:v>752.07</c:v>
                </c:pt>
                <c:pt idx="3193">
                  <c:v>721.07</c:v>
                </c:pt>
                <c:pt idx="3194">
                  <c:v>675.92</c:v>
                </c:pt>
                <c:pt idx="3195">
                  <c:v>644.54999999999995</c:v>
                </c:pt>
                <c:pt idx="3196">
                  <c:v>617.41999999999996</c:v>
                </c:pt>
                <c:pt idx="3197">
                  <c:v>595.79999999999995</c:v>
                </c:pt>
                <c:pt idx="3198">
                  <c:v>565.22</c:v>
                </c:pt>
                <c:pt idx="3199">
                  <c:v>540.09</c:v>
                </c:pt>
                <c:pt idx="3200">
                  <c:v>519.47</c:v>
                </c:pt>
                <c:pt idx="3201">
                  <c:v>501.03</c:v>
                </c:pt>
                <c:pt idx="3202">
                  <c:v>489.83</c:v>
                </c:pt>
                <c:pt idx="3203">
                  <c:v>477.77</c:v>
                </c:pt>
                <c:pt idx="3204">
                  <c:v>461.3</c:v>
                </c:pt>
                <c:pt idx="3205">
                  <c:v>445.51</c:v>
                </c:pt>
                <c:pt idx="3206">
                  <c:v>431.54</c:v>
                </c:pt>
                <c:pt idx="3207">
                  <c:v>410.77</c:v>
                </c:pt>
                <c:pt idx="3208">
                  <c:v>384.99</c:v>
                </c:pt>
                <c:pt idx="3209">
                  <c:v>364.63</c:v>
                </c:pt>
                <c:pt idx="3210">
                  <c:v>350.32</c:v>
                </c:pt>
                <c:pt idx="3211">
                  <c:v>335.45</c:v>
                </c:pt>
                <c:pt idx="3212">
                  <c:v>321.93</c:v>
                </c:pt>
                <c:pt idx="3213">
                  <c:v>313.43</c:v>
                </c:pt>
                <c:pt idx="3214">
                  <c:v>309.24</c:v>
                </c:pt>
                <c:pt idx="3215">
                  <c:v>304.72000000000003</c:v>
                </c:pt>
                <c:pt idx="3216">
                  <c:v>306.94</c:v>
                </c:pt>
                <c:pt idx="3217">
                  <c:v>318.77999999999997</c:v>
                </c:pt>
                <c:pt idx="3218">
                  <c:v>343.58</c:v>
                </c:pt>
                <c:pt idx="3219">
                  <c:v>357.18</c:v>
                </c:pt>
                <c:pt idx="3220">
                  <c:v>363.72</c:v>
                </c:pt>
                <c:pt idx="3221">
                  <c:v>360.99</c:v>
                </c:pt>
                <c:pt idx="3222">
                  <c:v>348.51</c:v>
                </c:pt>
                <c:pt idx="3223">
                  <c:v>332.47</c:v>
                </c:pt>
                <c:pt idx="3224">
                  <c:v>313.48</c:v>
                </c:pt>
                <c:pt idx="3225">
                  <c:v>286.66000000000003</c:v>
                </c:pt>
                <c:pt idx="3226">
                  <c:v>268.39999999999998</c:v>
                </c:pt>
                <c:pt idx="3227">
                  <c:v>257.74</c:v>
                </c:pt>
                <c:pt idx="3228">
                  <c:v>247.26</c:v>
                </c:pt>
                <c:pt idx="3229">
                  <c:v>235.62</c:v>
                </c:pt>
                <c:pt idx="3230">
                  <c:v>223.28</c:v>
                </c:pt>
                <c:pt idx="3231">
                  <c:v>211.22</c:v>
                </c:pt>
                <c:pt idx="3232">
                  <c:v>195.28</c:v>
                </c:pt>
                <c:pt idx="3233">
                  <c:v>184.69</c:v>
                </c:pt>
                <c:pt idx="3234">
                  <c:v>172.97</c:v>
                </c:pt>
                <c:pt idx="3235">
                  <c:v>165.47</c:v>
                </c:pt>
                <c:pt idx="3236">
                  <c:v>156.47</c:v>
                </c:pt>
                <c:pt idx="3237">
                  <c:v>151.05000000000001</c:v>
                </c:pt>
                <c:pt idx="3238">
                  <c:v>147.74</c:v>
                </c:pt>
                <c:pt idx="3239">
                  <c:v>151.97999999999999</c:v>
                </c:pt>
                <c:pt idx="3240">
                  <c:v>165.07</c:v>
                </c:pt>
                <c:pt idx="3241">
                  <c:v>160.29</c:v>
                </c:pt>
                <c:pt idx="3242">
                  <c:v>149.69999999999999</c:v>
                </c:pt>
                <c:pt idx="3243">
                  <c:v>142.41999999999999</c:v>
                </c:pt>
                <c:pt idx="3244">
                  <c:v>131.32</c:v>
                </c:pt>
                <c:pt idx="3245">
                  <c:v>123.7</c:v>
                </c:pt>
                <c:pt idx="3246">
                  <c:v>121.76</c:v>
                </c:pt>
                <c:pt idx="3247">
                  <c:v>140.28</c:v>
                </c:pt>
                <c:pt idx="3248">
                  <c:v>147.47</c:v>
                </c:pt>
                <c:pt idx="3249">
                  <c:v>139.09</c:v>
                </c:pt>
                <c:pt idx="3250">
                  <c:v>125.93</c:v>
                </c:pt>
                <c:pt idx="3251">
                  <c:v>118.06</c:v>
                </c:pt>
                <c:pt idx="3252">
                  <c:v>109.15</c:v>
                </c:pt>
                <c:pt idx="3253">
                  <c:v>99</c:v>
                </c:pt>
                <c:pt idx="3254">
                  <c:v>90.07</c:v>
                </c:pt>
                <c:pt idx="3255">
                  <c:v>84.61</c:v>
                </c:pt>
                <c:pt idx="3256">
                  <c:v>78.010000000000005</c:v>
                </c:pt>
                <c:pt idx="3257">
                  <c:v>73.78</c:v>
                </c:pt>
                <c:pt idx="3258">
                  <c:v>68.17</c:v>
                </c:pt>
                <c:pt idx="3259">
                  <c:v>63.08</c:v>
                </c:pt>
                <c:pt idx="3260">
                  <c:v>62.43</c:v>
                </c:pt>
                <c:pt idx="3261">
                  <c:v>55.71</c:v>
                </c:pt>
                <c:pt idx="3262">
                  <c:v>49.98</c:v>
                </c:pt>
                <c:pt idx="3263">
                  <c:v>46.73</c:v>
                </c:pt>
                <c:pt idx="3264">
                  <c:v>44.19</c:v>
                </c:pt>
                <c:pt idx="3265">
                  <c:v>43.05</c:v>
                </c:pt>
                <c:pt idx="3266">
                  <c:v>42.15</c:v>
                </c:pt>
                <c:pt idx="3267">
                  <c:v>40.49</c:v>
                </c:pt>
                <c:pt idx="3268">
                  <c:v>38.770000000000003</c:v>
                </c:pt>
                <c:pt idx="3269">
                  <c:v>37.340000000000003</c:v>
                </c:pt>
                <c:pt idx="3270">
                  <c:v>34.590000000000003</c:v>
                </c:pt>
                <c:pt idx="3271">
                  <c:v>33.79</c:v>
                </c:pt>
                <c:pt idx="3272">
                  <c:v>32.61</c:v>
                </c:pt>
                <c:pt idx="3273">
                  <c:v>30.78</c:v>
                </c:pt>
                <c:pt idx="3274">
                  <c:v>28.67</c:v>
                </c:pt>
                <c:pt idx="3275">
                  <c:v>27.02</c:v>
                </c:pt>
                <c:pt idx="3276">
                  <c:v>25.22</c:v>
                </c:pt>
                <c:pt idx="3277">
                  <c:v>24.16</c:v>
                </c:pt>
                <c:pt idx="3278">
                  <c:v>23.31</c:v>
                </c:pt>
                <c:pt idx="3279">
                  <c:v>22.89</c:v>
                </c:pt>
                <c:pt idx="3280">
                  <c:v>22.37</c:v>
                </c:pt>
                <c:pt idx="3281">
                  <c:v>21.5</c:v>
                </c:pt>
                <c:pt idx="3282">
                  <c:v>20.73</c:v>
                </c:pt>
                <c:pt idx="3283">
                  <c:v>19.78</c:v>
                </c:pt>
                <c:pt idx="3284">
                  <c:v>18.22</c:v>
                </c:pt>
                <c:pt idx="3285">
                  <c:v>16.46</c:v>
                </c:pt>
                <c:pt idx="3286">
                  <c:v>15.39</c:v>
                </c:pt>
                <c:pt idx="3287">
                  <c:v>14.5</c:v>
                </c:pt>
                <c:pt idx="3288">
                  <c:v>17.100000000000001</c:v>
                </c:pt>
                <c:pt idx="3289">
                  <c:v>16.29</c:v>
                </c:pt>
                <c:pt idx="3290">
                  <c:v>12.34</c:v>
                </c:pt>
                <c:pt idx="3291">
                  <c:v>12.17</c:v>
                </c:pt>
                <c:pt idx="3292">
                  <c:v>12.28</c:v>
                </c:pt>
                <c:pt idx="3293">
                  <c:v>11.64</c:v>
                </c:pt>
                <c:pt idx="3294">
                  <c:v>12.17</c:v>
                </c:pt>
                <c:pt idx="3295">
                  <c:v>12.17</c:v>
                </c:pt>
                <c:pt idx="3296">
                  <c:v>10.3</c:v>
                </c:pt>
                <c:pt idx="3297">
                  <c:v>6.73</c:v>
                </c:pt>
                <c:pt idx="3298">
                  <c:v>4.29</c:v>
                </c:pt>
                <c:pt idx="3299">
                  <c:v>3.66</c:v>
                </c:pt>
                <c:pt idx="3300">
                  <c:v>3.95</c:v>
                </c:pt>
                <c:pt idx="3301">
                  <c:v>3.98</c:v>
                </c:pt>
                <c:pt idx="3302">
                  <c:v>3.44</c:v>
                </c:pt>
                <c:pt idx="3303">
                  <c:v>2.2799999999999998</c:v>
                </c:pt>
                <c:pt idx="3304">
                  <c:v>0.92</c:v>
                </c:pt>
                <c:pt idx="3305">
                  <c:v>0.38</c:v>
                </c:pt>
                <c:pt idx="3306">
                  <c:v>0.09</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193.91</c:v>
                </c:pt>
                <c:pt idx="3382">
                  <c:v>344.82</c:v>
                </c:pt>
                <c:pt idx="3383">
                  <c:v>219.57</c:v>
                </c:pt>
                <c:pt idx="3384">
                  <c:v>202.71</c:v>
                </c:pt>
                <c:pt idx="3385">
                  <c:v>1054.18</c:v>
                </c:pt>
                <c:pt idx="3386">
                  <c:v>3529.63</c:v>
                </c:pt>
                <c:pt idx="3387">
                  <c:v>6907.33</c:v>
                </c:pt>
                <c:pt idx="3388">
                  <c:v>6584.83</c:v>
                </c:pt>
                <c:pt idx="3389">
                  <c:v>3507.52</c:v>
                </c:pt>
                <c:pt idx="3390">
                  <c:v>3104.98</c:v>
                </c:pt>
                <c:pt idx="3391">
                  <c:v>7427.73</c:v>
                </c:pt>
                <c:pt idx="3392">
                  <c:v>13106.06</c:v>
                </c:pt>
                <c:pt idx="3393">
                  <c:v>24184.57</c:v>
                </c:pt>
                <c:pt idx="3394">
                  <c:v>35415.230000000003</c:v>
                </c:pt>
                <c:pt idx="3395">
                  <c:v>32424.13</c:v>
                </c:pt>
                <c:pt idx="3396">
                  <c:v>29435.9</c:v>
                </c:pt>
                <c:pt idx="3397">
                  <c:v>36199.65</c:v>
                </c:pt>
                <c:pt idx="3398">
                  <c:v>38571.040000000001</c:v>
                </c:pt>
                <c:pt idx="3399">
                  <c:v>32262.12</c:v>
                </c:pt>
                <c:pt idx="3400">
                  <c:v>26674.63</c:v>
                </c:pt>
                <c:pt idx="3401">
                  <c:v>20021.29</c:v>
                </c:pt>
                <c:pt idx="3402">
                  <c:v>13371.87</c:v>
                </c:pt>
                <c:pt idx="3403">
                  <c:v>9527.68</c:v>
                </c:pt>
                <c:pt idx="3404">
                  <c:v>7123.35</c:v>
                </c:pt>
                <c:pt idx="3405">
                  <c:v>5414.57</c:v>
                </c:pt>
                <c:pt idx="3406">
                  <c:v>4652.95</c:v>
                </c:pt>
                <c:pt idx="3407">
                  <c:v>4330.3</c:v>
                </c:pt>
                <c:pt idx="3408">
                  <c:v>4209.46</c:v>
                </c:pt>
                <c:pt idx="3409">
                  <c:v>2829.88</c:v>
                </c:pt>
                <c:pt idx="3410">
                  <c:v>2142.0700000000002</c:v>
                </c:pt>
                <c:pt idx="3411">
                  <c:v>2191.73</c:v>
                </c:pt>
                <c:pt idx="3412">
                  <c:v>1998.29</c:v>
                </c:pt>
                <c:pt idx="3413">
                  <c:v>1705.14</c:v>
                </c:pt>
                <c:pt idx="3414">
                  <c:v>3771.36</c:v>
                </c:pt>
                <c:pt idx="3415">
                  <c:v>4476.79</c:v>
                </c:pt>
                <c:pt idx="3416">
                  <c:v>7084.21</c:v>
                </c:pt>
                <c:pt idx="3417">
                  <c:v>16167.03</c:v>
                </c:pt>
                <c:pt idx="3418">
                  <c:v>24630.57</c:v>
                </c:pt>
                <c:pt idx="3419">
                  <c:v>34544.400000000001</c:v>
                </c:pt>
                <c:pt idx="3420">
                  <c:v>46637.21</c:v>
                </c:pt>
                <c:pt idx="3421">
                  <c:v>60698.57</c:v>
                </c:pt>
                <c:pt idx="3422">
                  <c:v>60613.55</c:v>
                </c:pt>
                <c:pt idx="3423">
                  <c:v>51735.42</c:v>
                </c:pt>
                <c:pt idx="3424">
                  <c:v>41509.9</c:v>
                </c:pt>
                <c:pt idx="3425">
                  <c:v>34826.58</c:v>
                </c:pt>
                <c:pt idx="3426">
                  <c:v>29474.12</c:v>
                </c:pt>
                <c:pt idx="3427">
                  <c:v>23758.06</c:v>
                </c:pt>
                <c:pt idx="3428">
                  <c:v>18412.349999999999</c:v>
                </c:pt>
                <c:pt idx="3429">
                  <c:v>15761.2</c:v>
                </c:pt>
                <c:pt idx="3430">
                  <c:v>17801.419999999998</c:v>
                </c:pt>
                <c:pt idx="3431">
                  <c:v>22689.08</c:v>
                </c:pt>
                <c:pt idx="3432">
                  <c:v>31271.89</c:v>
                </c:pt>
                <c:pt idx="3433">
                  <c:v>42188.85</c:v>
                </c:pt>
                <c:pt idx="3434">
                  <c:v>41457.71</c:v>
                </c:pt>
                <c:pt idx="3435">
                  <c:v>37709.78</c:v>
                </c:pt>
                <c:pt idx="3436">
                  <c:v>32652.42</c:v>
                </c:pt>
                <c:pt idx="3437">
                  <c:v>27771.4</c:v>
                </c:pt>
                <c:pt idx="3438">
                  <c:v>25261.439999999999</c:v>
                </c:pt>
                <c:pt idx="3439">
                  <c:v>22804.47</c:v>
                </c:pt>
                <c:pt idx="3440">
                  <c:v>18432.7</c:v>
                </c:pt>
                <c:pt idx="3441">
                  <c:v>14697.43</c:v>
                </c:pt>
                <c:pt idx="3442">
                  <c:v>13066.5</c:v>
                </c:pt>
                <c:pt idx="3443">
                  <c:v>16281.11</c:v>
                </c:pt>
                <c:pt idx="3444">
                  <c:v>20367.38</c:v>
                </c:pt>
                <c:pt idx="3445">
                  <c:v>21521.79</c:v>
                </c:pt>
                <c:pt idx="3446">
                  <c:v>20404.14</c:v>
                </c:pt>
                <c:pt idx="3447">
                  <c:v>16731.330000000002</c:v>
                </c:pt>
                <c:pt idx="3448">
                  <c:v>12725.52</c:v>
                </c:pt>
                <c:pt idx="3449">
                  <c:v>12224.63</c:v>
                </c:pt>
                <c:pt idx="3450">
                  <c:v>14741.06</c:v>
                </c:pt>
                <c:pt idx="3451">
                  <c:v>15399.15</c:v>
                </c:pt>
                <c:pt idx="3452">
                  <c:v>11214.83</c:v>
                </c:pt>
                <c:pt idx="3453">
                  <c:v>8550.7099999999991</c:v>
                </c:pt>
                <c:pt idx="3454">
                  <c:v>7760.44</c:v>
                </c:pt>
                <c:pt idx="3455">
                  <c:v>8754.84</c:v>
                </c:pt>
                <c:pt idx="3456">
                  <c:v>9052.98</c:v>
                </c:pt>
                <c:pt idx="3457">
                  <c:v>8556.7000000000007</c:v>
                </c:pt>
                <c:pt idx="3458">
                  <c:v>11142.85</c:v>
                </c:pt>
                <c:pt idx="3459">
                  <c:v>19247.240000000002</c:v>
                </c:pt>
                <c:pt idx="3460">
                  <c:v>28658.560000000001</c:v>
                </c:pt>
                <c:pt idx="3461">
                  <c:v>33559.019999999997</c:v>
                </c:pt>
                <c:pt idx="3462">
                  <c:v>34278.54</c:v>
                </c:pt>
                <c:pt idx="3463">
                  <c:v>35861.51</c:v>
                </c:pt>
                <c:pt idx="3464">
                  <c:v>39826.080000000002</c:v>
                </c:pt>
                <c:pt idx="3465">
                  <c:v>41541.550000000003</c:v>
                </c:pt>
                <c:pt idx="3466">
                  <c:v>39144.39</c:v>
                </c:pt>
                <c:pt idx="3467">
                  <c:v>34332.449999999997</c:v>
                </c:pt>
                <c:pt idx="3468">
                  <c:v>28161.66</c:v>
                </c:pt>
                <c:pt idx="3469">
                  <c:v>22748.240000000002</c:v>
                </c:pt>
                <c:pt idx="3470">
                  <c:v>17373.18</c:v>
                </c:pt>
                <c:pt idx="3471">
                  <c:v>16461.5</c:v>
                </c:pt>
                <c:pt idx="3472">
                  <c:v>12933.37</c:v>
                </c:pt>
                <c:pt idx="3473">
                  <c:v>10031.99</c:v>
                </c:pt>
                <c:pt idx="3474">
                  <c:v>8240.5</c:v>
                </c:pt>
                <c:pt idx="3475">
                  <c:v>7304.07</c:v>
                </c:pt>
                <c:pt idx="3476">
                  <c:v>6677.31</c:v>
                </c:pt>
                <c:pt idx="3477">
                  <c:v>6608.78</c:v>
                </c:pt>
                <c:pt idx="3478">
                  <c:v>7031.97</c:v>
                </c:pt>
                <c:pt idx="3479">
                  <c:v>10592.14</c:v>
                </c:pt>
                <c:pt idx="3480">
                  <c:v>10037.790000000001</c:v>
                </c:pt>
                <c:pt idx="3481">
                  <c:v>8177.07</c:v>
                </c:pt>
                <c:pt idx="3482">
                  <c:v>6812.69</c:v>
                </c:pt>
                <c:pt idx="3483">
                  <c:v>5866.52</c:v>
                </c:pt>
                <c:pt idx="3484">
                  <c:v>5155.9399999999996</c:v>
                </c:pt>
                <c:pt idx="3485">
                  <c:v>4536.9799999999996</c:v>
                </c:pt>
                <c:pt idx="3486">
                  <c:v>3923.35</c:v>
                </c:pt>
                <c:pt idx="3487">
                  <c:v>3389.3</c:v>
                </c:pt>
                <c:pt idx="3488">
                  <c:v>3016.05</c:v>
                </c:pt>
                <c:pt idx="3489">
                  <c:v>2762.32</c:v>
                </c:pt>
                <c:pt idx="3490">
                  <c:v>2535.85</c:v>
                </c:pt>
                <c:pt idx="3491">
                  <c:v>2313.83</c:v>
                </c:pt>
                <c:pt idx="3492">
                  <c:v>2096.84</c:v>
                </c:pt>
                <c:pt idx="3493">
                  <c:v>1939.07</c:v>
                </c:pt>
                <c:pt idx="3494">
                  <c:v>1798.89</c:v>
                </c:pt>
                <c:pt idx="3495">
                  <c:v>1674.16</c:v>
                </c:pt>
                <c:pt idx="3496">
                  <c:v>1563.46</c:v>
                </c:pt>
                <c:pt idx="3497">
                  <c:v>1473.95</c:v>
                </c:pt>
                <c:pt idx="3498">
                  <c:v>1379.21</c:v>
                </c:pt>
                <c:pt idx="3499">
                  <c:v>1293.69</c:v>
                </c:pt>
                <c:pt idx="3500">
                  <c:v>1217.05</c:v>
                </c:pt>
                <c:pt idx="3501">
                  <c:v>1146.97</c:v>
                </c:pt>
                <c:pt idx="3502">
                  <c:v>1082.95</c:v>
                </c:pt>
                <c:pt idx="3503">
                  <c:v>1038.26</c:v>
                </c:pt>
                <c:pt idx="3504">
                  <c:v>990.21</c:v>
                </c:pt>
                <c:pt idx="3505">
                  <c:v>943.92</c:v>
                </c:pt>
                <c:pt idx="3506">
                  <c:v>882.63</c:v>
                </c:pt>
                <c:pt idx="3507">
                  <c:v>850.05</c:v>
                </c:pt>
                <c:pt idx="3508">
                  <c:v>830.65</c:v>
                </c:pt>
                <c:pt idx="3509">
                  <c:v>827.63</c:v>
                </c:pt>
                <c:pt idx="3510">
                  <c:v>811.22</c:v>
                </c:pt>
                <c:pt idx="3511">
                  <c:v>772.68</c:v>
                </c:pt>
                <c:pt idx="3512">
                  <c:v>742.69</c:v>
                </c:pt>
                <c:pt idx="3513">
                  <c:v>713.84</c:v>
                </c:pt>
                <c:pt idx="3514">
                  <c:v>688.03</c:v>
                </c:pt>
                <c:pt idx="3515">
                  <c:v>663.93</c:v>
                </c:pt>
                <c:pt idx="3516">
                  <c:v>647.21</c:v>
                </c:pt>
                <c:pt idx="3517">
                  <c:v>636.14</c:v>
                </c:pt>
                <c:pt idx="3518">
                  <c:v>624.79</c:v>
                </c:pt>
                <c:pt idx="3519">
                  <c:v>632.17999999999995</c:v>
                </c:pt>
                <c:pt idx="3520">
                  <c:v>659.26</c:v>
                </c:pt>
                <c:pt idx="3521">
                  <c:v>634.05999999999995</c:v>
                </c:pt>
                <c:pt idx="3522">
                  <c:v>612.64</c:v>
                </c:pt>
                <c:pt idx="3523">
                  <c:v>596.51</c:v>
                </c:pt>
                <c:pt idx="3524">
                  <c:v>560.91999999999996</c:v>
                </c:pt>
                <c:pt idx="3525">
                  <c:v>523.13</c:v>
                </c:pt>
                <c:pt idx="3526">
                  <c:v>503.28</c:v>
                </c:pt>
                <c:pt idx="3527">
                  <c:v>500.31</c:v>
                </c:pt>
                <c:pt idx="3528">
                  <c:v>502.85</c:v>
                </c:pt>
                <c:pt idx="3529">
                  <c:v>490.8</c:v>
                </c:pt>
                <c:pt idx="3530">
                  <c:v>475.09</c:v>
                </c:pt>
                <c:pt idx="3531">
                  <c:v>446.97</c:v>
                </c:pt>
                <c:pt idx="3532">
                  <c:v>420.01</c:v>
                </c:pt>
                <c:pt idx="3533">
                  <c:v>402.86</c:v>
                </c:pt>
                <c:pt idx="3534">
                  <c:v>397.85</c:v>
                </c:pt>
                <c:pt idx="3535">
                  <c:v>412.91</c:v>
                </c:pt>
                <c:pt idx="3536">
                  <c:v>414.74</c:v>
                </c:pt>
                <c:pt idx="3537">
                  <c:v>391.82</c:v>
                </c:pt>
                <c:pt idx="3538">
                  <c:v>370.61</c:v>
                </c:pt>
                <c:pt idx="3539">
                  <c:v>362.19</c:v>
                </c:pt>
                <c:pt idx="3540">
                  <c:v>358.48</c:v>
                </c:pt>
                <c:pt idx="3541">
                  <c:v>351.38</c:v>
                </c:pt>
                <c:pt idx="3542">
                  <c:v>341.97</c:v>
                </c:pt>
                <c:pt idx="3543">
                  <c:v>331.12</c:v>
                </c:pt>
                <c:pt idx="3544">
                  <c:v>320.43</c:v>
                </c:pt>
                <c:pt idx="3545">
                  <c:v>316.67</c:v>
                </c:pt>
                <c:pt idx="3546">
                  <c:v>311.77</c:v>
                </c:pt>
                <c:pt idx="3547">
                  <c:v>306.64999999999998</c:v>
                </c:pt>
                <c:pt idx="3548">
                  <c:v>300.16000000000003</c:v>
                </c:pt>
                <c:pt idx="3549">
                  <c:v>303.68</c:v>
                </c:pt>
                <c:pt idx="3550">
                  <c:v>297.83999999999997</c:v>
                </c:pt>
                <c:pt idx="3551">
                  <c:v>284.98</c:v>
                </c:pt>
                <c:pt idx="3552">
                  <c:v>280.37</c:v>
                </c:pt>
                <c:pt idx="3553">
                  <c:v>274.17</c:v>
                </c:pt>
                <c:pt idx="3554">
                  <c:v>260.87</c:v>
                </c:pt>
                <c:pt idx="3555">
                  <c:v>251.66</c:v>
                </c:pt>
                <c:pt idx="3556">
                  <c:v>249.44</c:v>
                </c:pt>
                <c:pt idx="3557">
                  <c:v>244.5</c:v>
                </c:pt>
                <c:pt idx="3558">
                  <c:v>234.75</c:v>
                </c:pt>
                <c:pt idx="3559">
                  <c:v>228.79</c:v>
                </c:pt>
                <c:pt idx="3560">
                  <c:v>221.63</c:v>
                </c:pt>
                <c:pt idx="3561">
                  <c:v>212.8</c:v>
                </c:pt>
                <c:pt idx="3562">
                  <c:v>209.91</c:v>
                </c:pt>
                <c:pt idx="3563">
                  <c:v>206.82</c:v>
                </c:pt>
                <c:pt idx="3564">
                  <c:v>202.77</c:v>
                </c:pt>
                <c:pt idx="3565">
                  <c:v>209.05</c:v>
                </c:pt>
                <c:pt idx="3566">
                  <c:v>216.95</c:v>
                </c:pt>
                <c:pt idx="3567">
                  <c:v>229.98</c:v>
                </c:pt>
                <c:pt idx="3568">
                  <c:v>242.33</c:v>
                </c:pt>
                <c:pt idx="3569">
                  <c:v>229.68</c:v>
                </c:pt>
                <c:pt idx="3570">
                  <c:v>212.1</c:v>
                </c:pt>
                <c:pt idx="3571">
                  <c:v>194.67</c:v>
                </c:pt>
                <c:pt idx="3572">
                  <c:v>183.41</c:v>
                </c:pt>
                <c:pt idx="3573">
                  <c:v>166.73</c:v>
                </c:pt>
                <c:pt idx="3574">
                  <c:v>155.88</c:v>
                </c:pt>
                <c:pt idx="3575">
                  <c:v>147.22</c:v>
                </c:pt>
                <c:pt idx="3576">
                  <c:v>142.4</c:v>
                </c:pt>
                <c:pt idx="3577">
                  <c:v>138.35</c:v>
                </c:pt>
                <c:pt idx="3578">
                  <c:v>134.99</c:v>
                </c:pt>
                <c:pt idx="3579">
                  <c:v>136.54</c:v>
                </c:pt>
                <c:pt idx="3580">
                  <c:v>134.99</c:v>
                </c:pt>
                <c:pt idx="3581">
                  <c:v>135.85</c:v>
                </c:pt>
                <c:pt idx="3582">
                  <c:v>131.54</c:v>
                </c:pt>
                <c:pt idx="3583">
                  <c:v>128.51</c:v>
                </c:pt>
                <c:pt idx="3584">
                  <c:v>118.68</c:v>
                </c:pt>
                <c:pt idx="3585">
                  <c:v>109.5</c:v>
                </c:pt>
                <c:pt idx="3586">
                  <c:v>101.48</c:v>
                </c:pt>
                <c:pt idx="3587">
                  <c:v>94.14</c:v>
                </c:pt>
                <c:pt idx="3588">
                  <c:v>91.08</c:v>
                </c:pt>
                <c:pt idx="3589">
                  <c:v>87.94</c:v>
                </c:pt>
                <c:pt idx="3590">
                  <c:v>83.75</c:v>
                </c:pt>
                <c:pt idx="3591">
                  <c:v>80.67</c:v>
                </c:pt>
                <c:pt idx="3592">
                  <c:v>76.17</c:v>
                </c:pt>
                <c:pt idx="3593">
                  <c:v>74.319999999999993</c:v>
                </c:pt>
                <c:pt idx="3594">
                  <c:v>74.17</c:v>
                </c:pt>
                <c:pt idx="3595">
                  <c:v>71.930000000000007</c:v>
                </c:pt>
                <c:pt idx="3596">
                  <c:v>71.930000000000007</c:v>
                </c:pt>
                <c:pt idx="3597">
                  <c:v>71.930000000000007</c:v>
                </c:pt>
                <c:pt idx="3598">
                  <c:v>70.3</c:v>
                </c:pt>
                <c:pt idx="3599">
                  <c:v>66.849999999999994</c:v>
                </c:pt>
                <c:pt idx="3600">
                  <c:v>61.28</c:v>
                </c:pt>
                <c:pt idx="3601">
                  <c:v>58.35</c:v>
                </c:pt>
                <c:pt idx="3602">
                  <c:v>57.01</c:v>
                </c:pt>
                <c:pt idx="3603">
                  <c:v>56.97</c:v>
                </c:pt>
                <c:pt idx="3604">
                  <c:v>55.11</c:v>
                </c:pt>
                <c:pt idx="3605">
                  <c:v>54.62</c:v>
                </c:pt>
                <c:pt idx="3606">
                  <c:v>52.34</c:v>
                </c:pt>
                <c:pt idx="3607">
                  <c:v>48.75</c:v>
                </c:pt>
                <c:pt idx="3608">
                  <c:v>47.68</c:v>
                </c:pt>
                <c:pt idx="3609">
                  <c:v>46.76</c:v>
                </c:pt>
                <c:pt idx="3610">
                  <c:v>44.9</c:v>
                </c:pt>
                <c:pt idx="3611">
                  <c:v>42.53</c:v>
                </c:pt>
                <c:pt idx="3612">
                  <c:v>39.409999999999997</c:v>
                </c:pt>
                <c:pt idx="3613">
                  <c:v>38.380000000000003</c:v>
                </c:pt>
                <c:pt idx="3614">
                  <c:v>37.26</c:v>
                </c:pt>
                <c:pt idx="3615">
                  <c:v>35.5</c:v>
                </c:pt>
                <c:pt idx="3616">
                  <c:v>34.25</c:v>
                </c:pt>
                <c:pt idx="3617">
                  <c:v>33.19</c:v>
                </c:pt>
                <c:pt idx="3618">
                  <c:v>31.68</c:v>
                </c:pt>
                <c:pt idx="3619">
                  <c:v>28.67</c:v>
                </c:pt>
                <c:pt idx="3620">
                  <c:v>26.61</c:v>
                </c:pt>
                <c:pt idx="3621">
                  <c:v>26.08</c:v>
                </c:pt>
                <c:pt idx="3622">
                  <c:v>23.65</c:v>
                </c:pt>
                <c:pt idx="3623">
                  <c:v>23.07</c:v>
                </c:pt>
                <c:pt idx="3624">
                  <c:v>22.2</c:v>
                </c:pt>
                <c:pt idx="3625">
                  <c:v>21.47</c:v>
                </c:pt>
                <c:pt idx="3626">
                  <c:v>21.28</c:v>
                </c:pt>
                <c:pt idx="3627">
                  <c:v>19.86</c:v>
                </c:pt>
                <c:pt idx="3628">
                  <c:v>18.71</c:v>
                </c:pt>
                <c:pt idx="3629">
                  <c:v>16.88</c:v>
                </c:pt>
                <c:pt idx="3630">
                  <c:v>10.9</c:v>
                </c:pt>
                <c:pt idx="3631">
                  <c:v>8.2899999999999991</c:v>
                </c:pt>
                <c:pt idx="3632">
                  <c:v>7.06</c:v>
                </c:pt>
                <c:pt idx="3633">
                  <c:v>5.9</c:v>
                </c:pt>
                <c:pt idx="3634">
                  <c:v>5.6</c:v>
                </c:pt>
                <c:pt idx="3635">
                  <c:v>5.26</c:v>
                </c:pt>
                <c:pt idx="3636">
                  <c:v>4.83</c:v>
                </c:pt>
                <c:pt idx="3637">
                  <c:v>3.83</c:v>
                </c:pt>
                <c:pt idx="3638">
                  <c:v>3.28</c:v>
                </c:pt>
                <c:pt idx="3639">
                  <c:v>2.83</c:v>
                </c:pt>
                <c:pt idx="3640">
                  <c:v>2.48</c:v>
                </c:pt>
                <c:pt idx="3641">
                  <c:v>2.67</c:v>
                </c:pt>
                <c:pt idx="3642">
                  <c:v>2.78</c:v>
                </c:pt>
                <c:pt idx="3643">
                  <c:v>2.66</c:v>
                </c:pt>
                <c:pt idx="3644">
                  <c:v>1.98</c:v>
                </c:pt>
                <c:pt idx="3645">
                  <c:v>0.67</c:v>
                </c:pt>
                <c:pt idx="3646">
                  <c:v>0.11</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36</c:v>
                </c:pt>
                <c:pt idx="3674">
                  <c:v>20.32</c:v>
                </c:pt>
                <c:pt idx="3675">
                  <c:v>363.03</c:v>
                </c:pt>
                <c:pt idx="3676">
                  <c:v>1047.6500000000001</c:v>
                </c:pt>
                <c:pt idx="3677">
                  <c:v>1198.52</c:v>
                </c:pt>
                <c:pt idx="3678">
                  <c:v>1164.5</c:v>
                </c:pt>
                <c:pt idx="3679">
                  <c:v>811.32</c:v>
                </c:pt>
                <c:pt idx="3680">
                  <c:v>565.59</c:v>
                </c:pt>
                <c:pt idx="3681">
                  <c:v>399.17</c:v>
                </c:pt>
                <c:pt idx="3682">
                  <c:v>298.83999999999997</c:v>
                </c:pt>
                <c:pt idx="3683">
                  <c:v>235.62</c:v>
                </c:pt>
                <c:pt idx="3684">
                  <c:v>179.76</c:v>
                </c:pt>
                <c:pt idx="3685">
                  <c:v>134.52000000000001</c:v>
                </c:pt>
                <c:pt idx="3686">
                  <c:v>100.67</c:v>
                </c:pt>
                <c:pt idx="3687">
                  <c:v>77.92</c:v>
                </c:pt>
                <c:pt idx="3688">
                  <c:v>58.44</c:v>
                </c:pt>
                <c:pt idx="3689">
                  <c:v>49.3</c:v>
                </c:pt>
                <c:pt idx="3690">
                  <c:v>42.48</c:v>
                </c:pt>
                <c:pt idx="3691">
                  <c:v>37.909999999999997</c:v>
                </c:pt>
                <c:pt idx="3692">
                  <c:v>32.020000000000003</c:v>
                </c:pt>
                <c:pt idx="3693">
                  <c:v>25.24</c:v>
                </c:pt>
                <c:pt idx="3694">
                  <c:v>21.51</c:v>
                </c:pt>
                <c:pt idx="3695">
                  <c:v>17.91</c:v>
                </c:pt>
                <c:pt idx="3696">
                  <c:v>14.62</c:v>
                </c:pt>
                <c:pt idx="3697">
                  <c:v>11.55</c:v>
                </c:pt>
                <c:pt idx="3698">
                  <c:v>8.99</c:v>
                </c:pt>
                <c:pt idx="3699">
                  <c:v>6.55</c:v>
                </c:pt>
                <c:pt idx="3700">
                  <c:v>5.97</c:v>
                </c:pt>
                <c:pt idx="3701">
                  <c:v>36.049999999999997</c:v>
                </c:pt>
                <c:pt idx="3702">
                  <c:v>51.63</c:v>
                </c:pt>
                <c:pt idx="3703">
                  <c:v>43.39</c:v>
                </c:pt>
                <c:pt idx="3704">
                  <c:v>35.119999999999997</c:v>
                </c:pt>
                <c:pt idx="3705">
                  <c:v>36.049999999999997</c:v>
                </c:pt>
                <c:pt idx="3706">
                  <c:v>35.67</c:v>
                </c:pt>
                <c:pt idx="3707">
                  <c:v>31.5</c:v>
                </c:pt>
                <c:pt idx="3708">
                  <c:v>27.78</c:v>
                </c:pt>
                <c:pt idx="3709">
                  <c:v>24.36</c:v>
                </c:pt>
                <c:pt idx="3710">
                  <c:v>19.93</c:v>
                </c:pt>
                <c:pt idx="3711">
                  <c:v>14.1</c:v>
                </c:pt>
                <c:pt idx="3712">
                  <c:v>8.89</c:v>
                </c:pt>
                <c:pt idx="3713">
                  <c:v>5.79</c:v>
                </c:pt>
                <c:pt idx="3714">
                  <c:v>3.87</c:v>
                </c:pt>
                <c:pt idx="3715">
                  <c:v>3.12</c:v>
                </c:pt>
                <c:pt idx="3716">
                  <c:v>4.63</c:v>
                </c:pt>
                <c:pt idx="3717">
                  <c:v>7.91</c:v>
                </c:pt>
                <c:pt idx="3718">
                  <c:v>6.35</c:v>
                </c:pt>
                <c:pt idx="3719">
                  <c:v>4.08</c:v>
                </c:pt>
                <c:pt idx="3720">
                  <c:v>3.05</c:v>
                </c:pt>
                <c:pt idx="3721">
                  <c:v>195.68</c:v>
                </c:pt>
                <c:pt idx="3722">
                  <c:v>206.54</c:v>
                </c:pt>
                <c:pt idx="3723">
                  <c:v>243.26</c:v>
                </c:pt>
                <c:pt idx="3724">
                  <c:v>191.14</c:v>
                </c:pt>
                <c:pt idx="3725">
                  <c:v>111.2</c:v>
                </c:pt>
                <c:pt idx="3726">
                  <c:v>70.069999999999993</c:v>
                </c:pt>
                <c:pt idx="3727">
                  <c:v>48.94</c:v>
                </c:pt>
                <c:pt idx="3728">
                  <c:v>34.840000000000003</c:v>
                </c:pt>
                <c:pt idx="3729">
                  <c:v>26.38</c:v>
                </c:pt>
                <c:pt idx="3730">
                  <c:v>20.28</c:v>
                </c:pt>
                <c:pt idx="3731">
                  <c:v>15.04</c:v>
                </c:pt>
                <c:pt idx="3732">
                  <c:v>9.52</c:v>
                </c:pt>
                <c:pt idx="3733">
                  <c:v>6.06</c:v>
                </c:pt>
                <c:pt idx="3734">
                  <c:v>3.76</c:v>
                </c:pt>
                <c:pt idx="3735">
                  <c:v>2.21</c:v>
                </c:pt>
                <c:pt idx="3736">
                  <c:v>0.55000000000000004</c:v>
                </c:pt>
                <c:pt idx="3737">
                  <c:v>7.0000000000000007E-2</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327.39999999999998</c:v>
                </c:pt>
                <c:pt idx="3752">
                  <c:v>722.37</c:v>
                </c:pt>
                <c:pt idx="3753">
                  <c:v>381.76</c:v>
                </c:pt>
                <c:pt idx="3754">
                  <c:v>232.04</c:v>
                </c:pt>
                <c:pt idx="3755">
                  <c:v>188.4</c:v>
                </c:pt>
                <c:pt idx="3756">
                  <c:v>114.68</c:v>
                </c:pt>
                <c:pt idx="3757">
                  <c:v>70.53</c:v>
                </c:pt>
                <c:pt idx="3758">
                  <c:v>48.18</c:v>
                </c:pt>
                <c:pt idx="3759">
                  <c:v>88.07</c:v>
                </c:pt>
                <c:pt idx="3760">
                  <c:v>213.86</c:v>
                </c:pt>
                <c:pt idx="3761">
                  <c:v>127.65</c:v>
                </c:pt>
                <c:pt idx="3762">
                  <c:v>158.41</c:v>
                </c:pt>
                <c:pt idx="3763">
                  <c:v>362.84</c:v>
                </c:pt>
                <c:pt idx="3764">
                  <c:v>1684.82</c:v>
                </c:pt>
                <c:pt idx="3765">
                  <c:v>12340.65</c:v>
                </c:pt>
                <c:pt idx="3766">
                  <c:v>13855.19</c:v>
                </c:pt>
                <c:pt idx="3767">
                  <c:v>17139.37</c:v>
                </c:pt>
                <c:pt idx="3768">
                  <c:v>22318.34</c:v>
                </c:pt>
                <c:pt idx="3769">
                  <c:v>22930.75</c:v>
                </c:pt>
                <c:pt idx="3770">
                  <c:v>28801.99</c:v>
                </c:pt>
                <c:pt idx="3771">
                  <c:v>33817.46</c:v>
                </c:pt>
                <c:pt idx="3772">
                  <c:v>34685.370000000003</c:v>
                </c:pt>
                <c:pt idx="3773">
                  <c:v>36968.11</c:v>
                </c:pt>
                <c:pt idx="3774">
                  <c:v>36582.83</c:v>
                </c:pt>
                <c:pt idx="3775">
                  <c:v>32511.72</c:v>
                </c:pt>
                <c:pt idx="3776">
                  <c:v>26544.29</c:v>
                </c:pt>
                <c:pt idx="3777">
                  <c:v>19825.46</c:v>
                </c:pt>
                <c:pt idx="3778">
                  <c:v>15376.49</c:v>
                </c:pt>
                <c:pt idx="3779">
                  <c:v>12247.65</c:v>
                </c:pt>
                <c:pt idx="3780">
                  <c:v>23957.56</c:v>
                </c:pt>
                <c:pt idx="3781">
                  <c:v>21270.44</c:v>
                </c:pt>
                <c:pt idx="3782">
                  <c:v>24691.24</c:v>
                </c:pt>
                <c:pt idx="3783">
                  <c:v>27823.34</c:v>
                </c:pt>
                <c:pt idx="3784">
                  <c:v>26777.83</c:v>
                </c:pt>
                <c:pt idx="3785">
                  <c:v>25901.85</c:v>
                </c:pt>
                <c:pt idx="3786">
                  <c:v>24994.32</c:v>
                </c:pt>
                <c:pt idx="3787">
                  <c:v>21647.64</c:v>
                </c:pt>
                <c:pt idx="3788">
                  <c:v>14679.62</c:v>
                </c:pt>
                <c:pt idx="3789">
                  <c:v>9941.66</c:v>
                </c:pt>
                <c:pt idx="3790">
                  <c:v>7573.5</c:v>
                </c:pt>
                <c:pt idx="3791">
                  <c:v>6266.77</c:v>
                </c:pt>
                <c:pt idx="3792">
                  <c:v>5167.68</c:v>
                </c:pt>
                <c:pt idx="3793">
                  <c:v>4638.38</c:v>
                </c:pt>
                <c:pt idx="3794">
                  <c:v>4354.3999999999996</c:v>
                </c:pt>
                <c:pt idx="3795">
                  <c:v>4311.4399999999996</c:v>
                </c:pt>
                <c:pt idx="3796">
                  <c:v>3932.89</c:v>
                </c:pt>
                <c:pt idx="3797">
                  <c:v>4375.5200000000004</c:v>
                </c:pt>
                <c:pt idx="3798">
                  <c:v>4874.96</c:v>
                </c:pt>
                <c:pt idx="3799">
                  <c:v>8795.4699999999993</c:v>
                </c:pt>
                <c:pt idx="3800">
                  <c:v>12031.76</c:v>
                </c:pt>
                <c:pt idx="3801">
                  <c:v>14807.38</c:v>
                </c:pt>
                <c:pt idx="3802">
                  <c:v>20810.61</c:v>
                </c:pt>
                <c:pt idx="3803">
                  <c:v>25111.79</c:v>
                </c:pt>
                <c:pt idx="3804">
                  <c:v>25626.9</c:v>
                </c:pt>
                <c:pt idx="3805">
                  <c:v>27225.96</c:v>
                </c:pt>
                <c:pt idx="3806">
                  <c:v>27252.14</c:v>
                </c:pt>
                <c:pt idx="3807">
                  <c:v>27914.57</c:v>
                </c:pt>
                <c:pt idx="3808">
                  <c:v>29081.26</c:v>
                </c:pt>
                <c:pt idx="3809">
                  <c:v>31451.06</c:v>
                </c:pt>
                <c:pt idx="3810">
                  <c:v>30836.080000000002</c:v>
                </c:pt>
                <c:pt idx="3811">
                  <c:v>31532</c:v>
                </c:pt>
                <c:pt idx="3812">
                  <c:v>36453.14</c:v>
                </c:pt>
                <c:pt idx="3813">
                  <c:v>39291.24</c:v>
                </c:pt>
                <c:pt idx="3814">
                  <c:v>55171.360000000001</c:v>
                </c:pt>
                <c:pt idx="3815">
                  <c:v>70821.100000000006</c:v>
                </c:pt>
                <c:pt idx="3816">
                  <c:v>80022.03</c:v>
                </c:pt>
                <c:pt idx="3817">
                  <c:v>75003.44</c:v>
                </c:pt>
                <c:pt idx="3818">
                  <c:v>60043.29</c:v>
                </c:pt>
                <c:pt idx="3819">
                  <c:v>42009.21</c:v>
                </c:pt>
                <c:pt idx="3820">
                  <c:v>28877.72</c:v>
                </c:pt>
                <c:pt idx="3821">
                  <c:v>19435.39</c:v>
                </c:pt>
                <c:pt idx="3822">
                  <c:v>13516.01</c:v>
                </c:pt>
                <c:pt idx="3823">
                  <c:v>11201.14</c:v>
                </c:pt>
                <c:pt idx="3824">
                  <c:v>9914.7099999999991</c:v>
                </c:pt>
                <c:pt idx="3825">
                  <c:v>8981.44</c:v>
                </c:pt>
                <c:pt idx="3826">
                  <c:v>8287.91</c:v>
                </c:pt>
                <c:pt idx="3827">
                  <c:v>7798.71</c:v>
                </c:pt>
                <c:pt idx="3828">
                  <c:v>25494.720000000001</c:v>
                </c:pt>
                <c:pt idx="3829">
                  <c:v>44954.65</c:v>
                </c:pt>
                <c:pt idx="3830">
                  <c:v>48462.09</c:v>
                </c:pt>
                <c:pt idx="3831">
                  <c:v>66754.23</c:v>
                </c:pt>
                <c:pt idx="3832">
                  <c:v>78124.06</c:v>
                </c:pt>
                <c:pt idx="3833">
                  <c:v>73058.789999999994</c:v>
                </c:pt>
                <c:pt idx="3834">
                  <c:v>64351.87</c:v>
                </c:pt>
                <c:pt idx="3835">
                  <c:v>54098.79</c:v>
                </c:pt>
                <c:pt idx="3836">
                  <c:v>40191.01</c:v>
                </c:pt>
                <c:pt idx="3837">
                  <c:v>30039.69</c:v>
                </c:pt>
                <c:pt idx="3838">
                  <c:v>25823.43</c:v>
                </c:pt>
                <c:pt idx="3839">
                  <c:v>23549.53</c:v>
                </c:pt>
                <c:pt idx="3840">
                  <c:v>22946.240000000002</c:v>
                </c:pt>
                <c:pt idx="3841">
                  <c:v>20529.89</c:v>
                </c:pt>
                <c:pt idx="3842">
                  <c:v>15776.93</c:v>
                </c:pt>
                <c:pt idx="3843">
                  <c:v>13081.96</c:v>
                </c:pt>
                <c:pt idx="3844">
                  <c:v>10909.15</c:v>
                </c:pt>
                <c:pt idx="3845">
                  <c:v>8974.9</c:v>
                </c:pt>
                <c:pt idx="3846">
                  <c:v>7431.07</c:v>
                </c:pt>
                <c:pt idx="3847">
                  <c:v>6277.82</c:v>
                </c:pt>
                <c:pt idx="3848">
                  <c:v>5408.11</c:v>
                </c:pt>
                <c:pt idx="3849">
                  <c:v>4733.53</c:v>
                </c:pt>
                <c:pt idx="3850">
                  <c:v>4132.3</c:v>
                </c:pt>
                <c:pt idx="3851">
                  <c:v>3531.26</c:v>
                </c:pt>
                <c:pt idx="3852">
                  <c:v>3095.47</c:v>
                </c:pt>
                <c:pt idx="3853">
                  <c:v>2758.62</c:v>
                </c:pt>
                <c:pt idx="3854">
                  <c:v>2498.3000000000002</c:v>
                </c:pt>
                <c:pt idx="3855">
                  <c:v>2280.14</c:v>
                </c:pt>
                <c:pt idx="3856">
                  <c:v>2055.0100000000002</c:v>
                </c:pt>
                <c:pt idx="3857">
                  <c:v>1842.05</c:v>
                </c:pt>
                <c:pt idx="3858">
                  <c:v>1675.67</c:v>
                </c:pt>
                <c:pt idx="3859">
                  <c:v>1533.4</c:v>
                </c:pt>
                <c:pt idx="3860">
                  <c:v>1406.57</c:v>
                </c:pt>
                <c:pt idx="3861">
                  <c:v>1296.28</c:v>
                </c:pt>
                <c:pt idx="3862">
                  <c:v>1199.58</c:v>
                </c:pt>
                <c:pt idx="3863">
                  <c:v>1115.76</c:v>
                </c:pt>
                <c:pt idx="3864">
                  <c:v>1049.83</c:v>
                </c:pt>
                <c:pt idx="3865">
                  <c:v>986.09</c:v>
                </c:pt>
                <c:pt idx="3866">
                  <c:v>936.3</c:v>
                </c:pt>
                <c:pt idx="3867">
                  <c:v>895.92</c:v>
                </c:pt>
                <c:pt idx="3868">
                  <c:v>857.63</c:v>
                </c:pt>
                <c:pt idx="3869">
                  <c:v>827.65</c:v>
                </c:pt>
                <c:pt idx="3870">
                  <c:v>795.45</c:v>
                </c:pt>
                <c:pt idx="3871">
                  <c:v>764.9</c:v>
                </c:pt>
                <c:pt idx="3872">
                  <c:v>734.53</c:v>
                </c:pt>
                <c:pt idx="3873">
                  <c:v>718.04</c:v>
                </c:pt>
                <c:pt idx="3874">
                  <c:v>701.69</c:v>
                </c:pt>
                <c:pt idx="3875">
                  <c:v>676.96</c:v>
                </c:pt>
                <c:pt idx="3876">
                  <c:v>657.53</c:v>
                </c:pt>
                <c:pt idx="3877">
                  <c:v>635.74</c:v>
                </c:pt>
                <c:pt idx="3878">
                  <c:v>615.02</c:v>
                </c:pt>
                <c:pt idx="3879">
                  <c:v>592.51</c:v>
                </c:pt>
                <c:pt idx="3880">
                  <c:v>560.29</c:v>
                </c:pt>
                <c:pt idx="3881">
                  <c:v>528.11</c:v>
                </c:pt>
                <c:pt idx="3882">
                  <c:v>503.31</c:v>
                </c:pt>
                <c:pt idx="3883">
                  <c:v>478.48</c:v>
                </c:pt>
                <c:pt idx="3884">
                  <c:v>463.93</c:v>
                </c:pt>
                <c:pt idx="3885">
                  <c:v>455.36</c:v>
                </c:pt>
                <c:pt idx="3886">
                  <c:v>445.89</c:v>
                </c:pt>
                <c:pt idx="3887">
                  <c:v>459.77</c:v>
                </c:pt>
                <c:pt idx="3888">
                  <c:v>475.32</c:v>
                </c:pt>
                <c:pt idx="3889">
                  <c:v>467.43</c:v>
                </c:pt>
                <c:pt idx="3890">
                  <c:v>443.34</c:v>
                </c:pt>
                <c:pt idx="3891">
                  <c:v>424.23</c:v>
                </c:pt>
                <c:pt idx="3892">
                  <c:v>394.63</c:v>
                </c:pt>
                <c:pt idx="3893">
                  <c:v>370.5</c:v>
                </c:pt>
                <c:pt idx="3894">
                  <c:v>346.95</c:v>
                </c:pt>
                <c:pt idx="3895">
                  <c:v>322.48</c:v>
                </c:pt>
                <c:pt idx="3896">
                  <c:v>307.13</c:v>
                </c:pt>
                <c:pt idx="3897">
                  <c:v>316.41000000000003</c:v>
                </c:pt>
                <c:pt idx="3898">
                  <c:v>321.54000000000002</c:v>
                </c:pt>
                <c:pt idx="3899">
                  <c:v>302.02</c:v>
                </c:pt>
                <c:pt idx="3900">
                  <c:v>286.43</c:v>
                </c:pt>
                <c:pt idx="3901">
                  <c:v>279.22000000000003</c:v>
                </c:pt>
                <c:pt idx="3902">
                  <c:v>267.54000000000002</c:v>
                </c:pt>
                <c:pt idx="3903">
                  <c:v>261.02</c:v>
                </c:pt>
                <c:pt idx="3904">
                  <c:v>255.97</c:v>
                </c:pt>
                <c:pt idx="3905">
                  <c:v>249.85</c:v>
                </c:pt>
                <c:pt idx="3906">
                  <c:v>247.89</c:v>
                </c:pt>
                <c:pt idx="3907">
                  <c:v>245.54</c:v>
                </c:pt>
                <c:pt idx="3908">
                  <c:v>247.89</c:v>
                </c:pt>
                <c:pt idx="3909">
                  <c:v>250.59</c:v>
                </c:pt>
                <c:pt idx="3910">
                  <c:v>248.87</c:v>
                </c:pt>
                <c:pt idx="3911">
                  <c:v>241.38</c:v>
                </c:pt>
                <c:pt idx="3912">
                  <c:v>233.03</c:v>
                </c:pt>
                <c:pt idx="3913">
                  <c:v>229.56</c:v>
                </c:pt>
                <c:pt idx="3914">
                  <c:v>220.74</c:v>
                </c:pt>
                <c:pt idx="3915">
                  <c:v>206.82</c:v>
                </c:pt>
                <c:pt idx="3916">
                  <c:v>198.67</c:v>
                </c:pt>
                <c:pt idx="3917">
                  <c:v>191.28</c:v>
                </c:pt>
                <c:pt idx="3918">
                  <c:v>182.6</c:v>
                </c:pt>
                <c:pt idx="3919">
                  <c:v>171.88</c:v>
                </c:pt>
                <c:pt idx="3920">
                  <c:v>165.18</c:v>
                </c:pt>
                <c:pt idx="3921">
                  <c:v>157.69999999999999</c:v>
                </c:pt>
                <c:pt idx="3922">
                  <c:v>156.82</c:v>
                </c:pt>
                <c:pt idx="3923">
                  <c:v>163.66999999999999</c:v>
                </c:pt>
                <c:pt idx="3924">
                  <c:v>174.96</c:v>
                </c:pt>
                <c:pt idx="3925">
                  <c:v>181.67</c:v>
                </c:pt>
                <c:pt idx="3926">
                  <c:v>186.93</c:v>
                </c:pt>
                <c:pt idx="3927">
                  <c:v>192.43</c:v>
                </c:pt>
                <c:pt idx="3928">
                  <c:v>194.07</c:v>
                </c:pt>
                <c:pt idx="3929">
                  <c:v>220.01</c:v>
                </c:pt>
                <c:pt idx="3930">
                  <c:v>256.97000000000003</c:v>
                </c:pt>
                <c:pt idx="3931">
                  <c:v>268.64999999999998</c:v>
                </c:pt>
                <c:pt idx="3932">
                  <c:v>261.36</c:v>
                </c:pt>
                <c:pt idx="3933">
                  <c:v>283.14</c:v>
                </c:pt>
                <c:pt idx="3934">
                  <c:v>285.25</c:v>
                </c:pt>
                <c:pt idx="3935">
                  <c:v>251.53</c:v>
                </c:pt>
                <c:pt idx="3936">
                  <c:v>226.48</c:v>
                </c:pt>
                <c:pt idx="3937">
                  <c:v>210.46</c:v>
                </c:pt>
                <c:pt idx="3938">
                  <c:v>196.21</c:v>
                </c:pt>
                <c:pt idx="3939">
                  <c:v>179.78</c:v>
                </c:pt>
                <c:pt idx="3940">
                  <c:v>162.56</c:v>
                </c:pt>
                <c:pt idx="3941">
                  <c:v>156.82</c:v>
                </c:pt>
                <c:pt idx="3942">
                  <c:v>155</c:v>
                </c:pt>
                <c:pt idx="3943">
                  <c:v>145.47999999999999</c:v>
                </c:pt>
                <c:pt idx="3944">
                  <c:v>137.75</c:v>
                </c:pt>
                <c:pt idx="3945">
                  <c:v>129.24</c:v>
                </c:pt>
                <c:pt idx="3946">
                  <c:v>126.95</c:v>
                </c:pt>
                <c:pt idx="3947">
                  <c:v>122.04</c:v>
                </c:pt>
                <c:pt idx="3948">
                  <c:v>118.35</c:v>
                </c:pt>
                <c:pt idx="3949">
                  <c:v>115.86</c:v>
                </c:pt>
                <c:pt idx="3950">
                  <c:v>111.28</c:v>
                </c:pt>
                <c:pt idx="3951">
                  <c:v>103.81</c:v>
                </c:pt>
                <c:pt idx="3952">
                  <c:v>98.7</c:v>
                </c:pt>
                <c:pt idx="3953">
                  <c:v>96.08</c:v>
                </c:pt>
                <c:pt idx="3954">
                  <c:v>94.77</c:v>
                </c:pt>
                <c:pt idx="3955">
                  <c:v>89.7</c:v>
                </c:pt>
                <c:pt idx="3956">
                  <c:v>83.93</c:v>
                </c:pt>
                <c:pt idx="3957">
                  <c:v>79.45</c:v>
                </c:pt>
                <c:pt idx="3958">
                  <c:v>76.98</c:v>
                </c:pt>
                <c:pt idx="3959">
                  <c:v>73.45</c:v>
                </c:pt>
                <c:pt idx="3960">
                  <c:v>71.23</c:v>
                </c:pt>
                <c:pt idx="3961">
                  <c:v>68.42</c:v>
                </c:pt>
                <c:pt idx="3962">
                  <c:v>66.83</c:v>
                </c:pt>
                <c:pt idx="3963">
                  <c:v>65.209999999999994</c:v>
                </c:pt>
                <c:pt idx="3964">
                  <c:v>61.41</c:v>
                </c:pt>
                <c:pt idx="3965">
                  <c:v>57.89</c:v>
                </c:pt>
                <c:pt idx="3966">
                  <c:v>55.74</c:v>
                </c:pt>
                <c:pt idx="3967">
                  <c:v>52.96</c:v>
                </c:pt>
                <c:pt idx="3968">
                  <c:v>51.54</c:v>
                </c:pt>
                <c:pt idx="3969">
                  <c:v>49.35</c:v>
                </c:pt>
                <c:pt idx="3970">
                  <c:v>46.26</c:v>
                </c:pt>
                <c:pt idx="3971">
                  <c:v>44.14</c:v>
                </c:pt>
                <c:pt idx="3972">
                  <c:v>44.21</c:v>
                </c:pt>
                <c:pt idx="3973">
                  <c:v>42.2</c:v>
                </c:pt>
                <c:pt idx="3974">
                  <c:v>41.98</c:v>
                </c:pt>
                <c:pt idx="3975">
                  <c:v>39.880000000000003</c:v>
                </c:pt>
                <c:pt idx="3976">
                  <c:v>37</c:v>
                </c:pt>
                <c:pt idx="3977">
                  <c:v>35.01</c:v>
                </c:pt>
                <c:pt idx="3978">
                  <c:v>33.56</c:v>
                </c:pt>
                <c:pt idx="3979">
                  <c:v>32.74</c:v>
                </c:pt>
                <c:pt idx="3980">
                  <c:v>32.31</c:v>
                </c:pt>
                <c:pt idx="3981">
                  <c:v>30.97</c:v>
                </c:pt>
                <c:pt idx="3982">
                  <c:v>30.15</c:v>
                </c:pt>
                <c:pt idx="3983">
                  <c:v>28.67</c:v>
                </c:pt>
                <c:pt idx="3984">
                  <c:v>27.19</c:v>
                </c:pt>
                <c:pt idx="3985">
                  <c:v>25.69</c:v>
                </c:pt>
                <c:pt idx="3986">
                  <c:v>23.67</c:v>
                </c:pt>
                <c:pt idx="3987">
                  <c:v>23.23</c:v>
                </c:pt>
                <c:pt idx="3988">
                  <c:v>23.14</c:v>
                </c:pt>
                <c:pt idx="3989">
                  <c:v>21.84</c:v>
                </c:pt>
                <c:pt idx="3990">
                  <c:v>20.29</c:v>
                </c:pt>
                <c:pt idx="3991">
                  <c:v>19.25</c:v>
                </c:pt>
                <c:pt idx="3992">
                  <c:v>18.12</c:v>
                </c:pt>
                <c:pt idx="3993">
                  <c:v>17.170000000000002</c:v>
                </c:pt>
                <c:pt idx="3994">
                  <c:v>16.13</c:v>
                </c:pt>
                <c:pt idx="3995">
                  <c:v>14.51</c:v>
                </c:pt>
                <c:pt idx="3996">
                  <c:v>12.8</c:v>
                </c:pt>
                <c:pt idx="3997">
                  <c:v>10.25</c:v>
                </c:pt>
                <c:pt idx="3998">
                  <c:v>8.07</c:v>
                </c:pt>
                <c:pt idx="3999">
                  <c:v>7.07</c:v>
                </c:pt>
                <c:pt idx="4000">
                  <c:v>5.97</c:v>
                </c:pt>
                <c:pt idx="4001">
                  <c:v>4.87</c:v>
                </c:pt>
                <c:pt idx="4002">
                  <c:v>4.13</c:v>
                </c:pt>
                <c:pt idx="4003">
                  <c:v>3.7</c:v>
                </c:pt>
                <c:pt idx="4004">
                  <c:v>2.85</c:v>
                </c:pt>
                <c:pt idx="4005">
                  <c:v>1.82</c:v>
                </c:pt>
                <c:pt idx="4006">
                  <c:v>0.91</c:v>
                </c:pt>
                <c:pt idx="4007">
                  <c:v>0.26</c:v>
                </c:pt>
                <c:pt idx="4008">
                  <c:v>0.08</c:v>
                </c:pt>
                <c:pt idx="4009">
                  <c:v>0</c:v>
                </c:pt>
                <c:pt idx="4010">
                  <c:v>0</c:v>
                </c:pt>
                <c:pt idx="4011">
                  <c:v>0</c:v>
                </c:pt>
                <c:pt idx="4012">
                  <c:v>0</c:v>
                </c:pt>
                <c:pt idx="4013">
                  <c:v>0</c:v>
                </c:pt>
                <c:pt idx="4014">
                  <c:v>0</c:v>
                </c:pt>
                <c:pt idx="4015">
                  <c:v>0</c:v>
                </c:pt>
                <c:pt idx="4016">
                  <c:v>0</c:v>
                </c:pt>
                <c:pt idx="4017">
                  <c:v>0</c:v>
                </c:pt>
              </c:numCache>
            </c:numRef>
          </c:val>
          <c:smooth val="0"/>
          <c:extLst xmlns:c16r2="http://schemas.microsoft.com/office/drawing/2015/06/chart">
            <c:ext xmlns:c16="http://schemas.microsoft.com/office/drawing/2014/chart" uri="{C3380CC4-5D6E-409C-BE32-E72D297353CC}">
              <c16:uniqueId val="{00000000-8200-44F2-8639-95E2B5321984}"/>
            </c:ext>
          </c:extLst>
        </c:ser>
        <c:dLbls>
          <c:showLegendKey val="0"/>
          <c:showVal val="0"/>
          <c:showCatName val="0"/>
          <c:showSerName val="0"/>
          <c:showPercent val="0"/>
          <c:showBubbleSize val="0"/>
        </c:dLbls>
        <c:smooth val="0"/>
        <c:axId val="114566624"/>
        <c:axId val="114567184"/>
      </c:lineChart>
      <c:dateAx>
        <c:axId val="114566624"/>
        <c:scaling>
          <c:orientation val="minMax"/>
          <c:min val="39083"/>
        </c:scaling>
        <c:delete val="0"/>
        <c:axPos val="b"/>
        <c:numFmt formatCode="yyyy" sourceLinked="1"/>
        <c:majorTickMark val="out"/>
        <c:minorTickMark val="none"/>
        <c:tickLblPos val="nextTo"/>
        <c:spPr>
          <a:noFill/>
          <a:ln w="9525" cap="flat" cmpd="sng" algn="ctr">
            <a:solidFill>
              <a:sysClr val="windowText" lastClr="000000"/>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4567184"/>
        <c:crosses val="autoZero"/>
        <c:auto val="1"/>
        <c:lblOffset val="100"/>
        <c:baseTimeUnit val="days"/>
        <c:majorUnit val="12"/>
        <c:majorTimeUnit val="months"/>
        <c:minorUnit val="1"/>
        <c:minorTimeUnit val="years"/>
      </c:dateAx>
      <c:valAx>
        <c:axId val="11456718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AU">
                    <a:solidFill>
                      <a:sysClr val="windowText" lastClr="000000"/>
                    </a:solidFill>
                  </a:rPr>
                  <a:t>Daily River discharge</a:t>
                </a:r>
                <a:r>
                  <a:rPr lang="en-AU" baseline="0">
                    <a:solidFill>
                      <a:sysClr val="windowText" lastClr="000000"/>
                    </a:solidFill>
                  </a:rPr>
                  <a:t> </a:t>
                </a:r>
              </a:p>
              <a:p>
                <a:pPr>
                  <a:defRPr>
                    <a:solidFill>
                      <a:sysClr val="windowText" lastClr="000000"/>
                    </a:solidFill>
                  </a:defRPr>
                </a:pPr>
                <a:r>
                  <a:rPr lang="en-AU" baseline="0">
                    <a:solidFill>
                      <a:sysClr val="windowText" lastClr="000000"/>
                    </a:solidFill>
                  </a:rPr>
                  <a:t>(ML/day x 1000)</a:t>
                </a:r>
                <a:endParaRPr lang="en-AU">
                  <a:solidFill>
                    <a:sysClr val="windowText" lastClr="000000"/>
                  </a:solidFill>
                </a:endParaRP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566624"/>
        <c:crosses val="autoZero"/>
        <c:crossBetween val="between"/>
        <c:dispUnits>
          <c:builtInUnit val="thousands"/>
        </c:dispUnits>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04001A'!$D$3</c:f>
              <c:strCache>
                <c:ptCount val="1"/>
                <c:pt idx="0">
                  <c:v>Discharge (ML/day)</c:v>
                </c:pt>
              </c:strCache>
            </c:strRef>
          </c:tx>
          <c:spPr>
            <a:ln w="12700" cap="rnd">
              <a:solidFill>
                <a:schemeClr val="accent1">
                  <a:lumMod val="75000"/>
                </a:schemeClr>
              </a:solidFill>
              <a:round/>
            </a:ln>
            <a:effectLst/>
          </c:spPr>
          <c:marker>
            <c:symbol val="none"/>
          </c:marker>
          <c:cat>
            <c:numRef>
              <c:f>'104001A'!$A$5:$A$4022</c:f>
              <c:numCache>
                <c:formatCode>yyyy</c:formatCode>
                <c:ptCount val="4018"/>
                <c:pt idx="0">
                  <c:v>39356</c:v>
                </c:pt>
                <c:pt idx="1">
                  <c:v>39357</c:v>
                </c:pt>
                <c:pt idx="2">
                  <c:v>39358</c:v>
                </c:pt>
                <c:pt idx="3">
                  <c:v>39359</c:v>
                </c:pt>
                <c:pt idx="4">
                  <c:v>39360</c:v>
                </c:pt>
                <c:pt idx="5">
                  <c:v>39361</c:v>
                </c:pt>
                <c:pt idx="6">
                  <c:v>39362</c:v>
                </c:pt>
                <c:pt idx="7">
                  <c:v>39363</c:v>
                </c:pt>
                <c:pt idx="8">
                  <c:v>39364</c:v>
                </c:pt>
                <c:pt idx="9">
                  <c:v>39365</c:v>
                </c:pt>
                <c:pt idx="10">
                  <c:v>39366</c:v>
                </c:pt>
                <c:pt idx="11">
                  <c:v>39367</c:v>
                </c:pt>
                <c:pt idx="12">
                  <c:v>39368</c:v>
                </c:pt>
                <c:pt idx="13">
                  <c:v>39369</c:v>
                </c:pt>
                <c:pt idx="14">
                  <c:v>39370</c:v>
                </c:pt>
                <c:pt idx="15">
                  <c:v>39371</c:v>
                </c:pt>
                <c:pt idx="16">
                  <c:v>39372</c:v>
                </c:pt>
                <c:pt idx="17">
                  <c:v>39373</c:v>
                </c:pt>
                <c:pt idx="18">
                  <c:v>39374</c:v>
                </c:pt>
                <c:pt idx="19">
                  <c:v>39375</c:v>
                </c:pt>
                <c:pt idx="20">
                  <c:v>39376</c:v>
                </c:pt>
                <c:pt idx="21">
                  <c:v>39377</c:v>
                </c:pt>
                <c:pt idx="22">
                  <c:v>39378</c:v>
                </c:pt>
                <c:pt idx="23">
                  <c:v>39379</c:v>
                </c:pt>
                <c:pt idx="24">
                  <c:v>39380</c:v>
                </c:pt>
                <c:pt idx="25">
                  <c:v>39381</c:v>
                </c:pt>
                <c:pt idx="26">
                  <c:v>39382</c:v>
                </c:pt>
                <c:pt idx="27">
                  <c:v>39383</c:v>
                </c:pt>
                <c:pt idx="28">
                  <c:v>39384</c:v>
                </c:pt>
                <c:pt idx="29">
                  <c:v>39385</c:v>
                </c:pt>
                <c:pt idx="30">
                  <c:v>39386</c:v>
                </c:pt>
                <c:pt idx="31">
                  <c:v>39387</c:v>
                </c:pt>
                <c:pt idx="32">
                  <c:v>39388</c:v>
                </c:pt>
                <c:pt idx="33">
                  <c:v>39389</c:v>
                </c:pt>
                <c:pt idx="34">
                  <c:v>39390</c:v>
                </c:pt>
                <c:pt idx="35">
                  <c:v>39391</c:v>
                </c:pt>
                <c:pt idx="36">
                  <c:v>39392</c:v>
                </c:pt>
                <c:pt idx="37">
                  <c:v>39393</c:v>
                </c:pt>
                <c:pt idx="38">
                  <c:v>39394</c:v>
                </c:pt>
                <c:pt idx="39">
                  <c:v>39395</c:v>
                </c:pt>
                <c:pt idx="40">
                  <c:v>39396</c:v>
                </c:pt>
                <c:pt idx="41">
                  <c:v>39397</c:v>
                </c:pt>
                <c:pt idx="42">
                  <c:v>39398</c:v>
                </c:pt>
                <c:pt idx="43">
                  <c:v>39399</c:v>
                </c:pt>
                <c:pt idx="44">
                  <c:v>39400</c:v>
                </c:pt>
                <c:pt idx="45">
                  <c:v>39401</c:v>
                </c:pt>
                <c:pt idx="46">
                  <c:v>39402</c:v>
                </c:pt>
                <c:pt idx="47">
                  <c:v>39403</c:v>
                </c:pt>
                <c:pt idx="48">
                  <c:v>39404</c:v>
                </c:pt>
                <c:pt idx="49">
                  <c:v>39405</c:v>
                </c:pt>
                <c:pt idx="50">
                  <c:v>39406</c:v>
                </c:pt>
                <c:pt idx="51">
                  <c:v>39407</c:v>
                </c:pt>
                <c:pt idx="52">
                  <c:v>39408</c:v>
                </c:pt>
                <c:pt idx="53">
                  <c:v>39409</c:v>
                </c:pt>
                <c:pt idx="54">
                  <c:v>39410</c:v>
                </c:pt>
                <c:pt idx="55">
                  <c:v>39411</c:v>
                </c:pt>
                <c:pt idx="56">
                  <c:v>39412</c:v>
                </c:pt>
                <c:pt idx="57">
                  <c:v>39413</c:v>
                </c:pt>
                <c:pt idx="58">
                  <c:v>39414</c:v>
                </c:pt>
                <c:pt idx="59">
                  <c:v>39415</c:v>
                </c:pt>
                <c:pt idx="60">
                  <c:v>39416</c:v>
                </c:pt>
                <c:pt idx="61">
                  <c:v>39417</c:v>
                </c:pt>
                <c:pt idx="62">
                  <c:v>39418</c:v>
                </c:pt>
                <c:pt idx="63">
                  <c:v>39419</c:v>
                </c:pt>
                <c:pt idx="64">
                  <c:v>39420</c:v>
                </c:pt>
                <c:pt idx="65">
                  <c:v>39421</c:v>
                </c:pt>
                <c:pt idx="66">
                  <c:v>39422</c:v>
                </c:pt>
                <c:pt idx="67">
                  <c:v>39423</c:v>
                </c:pt>
                <c:pt idx="68">
                  <c:v>39424</c:v>
                </c:pt>
                <c:pt idx="69">
                  <c:v>39425</c:v>
                </c:pt>
                <c:pt idx="70">
                  <c:v>39426</c:v>
                </c:pt>
                <c:pt idx="71">
                  <c:v>39427</c:v>
                </c:pt>
                <c:pt idx="72">
                  <c:v>39428</c:v>
                </c:pt>
                <c:pt idx="73">
                  <c:v>39429</c:v>
                </c:pt>
                <c:pt idx="74">
                  <c:v>39430</c:v>
                </c:pt>
                <c:pt idx="75">
                  <c:v>39431</c:v>
                </c:pt>
                <c:pt idx="76">
                  <c:v>39432</c:v>
                </c:pt>
                <c:pt idx="77">
                  <c:v>39433</c:v>
                </c:pt>
                <c:pt idx="78">
                  <c:v>39434</c:v>
                </c:pt>
                <c:pt idx="79">
                  <c:v>39435</c:v>
                </c:pt>
                <c:pt idx="80">
                  <c:v>39436</c:v>
                </c:pt>
                <c:pt idx="81">
                  <c:v>39437</c:v>
                </c:pt>
                <c:pt idx="82">
                  <c:v>39438</c:v>
                </c:pt>
                <c:pt idx="83">
                  <c:v>39439</c:v>
                </c:pt>
                <c:pt idx="84">
                  <c:v>39440</c:v>
                </c:pt>
                <c:pt idx="85">
                  <c:v>39441</c:v>
                </c:pt>
                <c:pt idx="86">
                  <c:v>39442</c:v>
                </c:pt>
                <c:pt idx="87">
                  <c:v>39443</c:v>
                </c:pt>
                <c:pt idx="88">
                  <c:v>39444</c:v>
                </c:pt>
                <c:pt idx="89">
                  <c:v>39445</c:v>
                </c:pt>
                <c:pt idx="90">
                  <c:v>39446</c:v>
                </c:pt>
                <c:pt idx="91">
                  <c:v>39447</c:v>
                </c:pt>
                <c:pt idx="92">
                  <c:v>39448</c:v>
                </c:pt>
                <c:pt idx="93">
                  <c:v>39449</c:v>
                </c:pt>
                <c:pt idx="94">
                  <c:v>39450</c:v>
                </c:pt>
                <c:pt idx="95">
                  <c:v>39451</c:v>
                </c:pt>
                <c:pt idx="96">
                  <c:v>39452</c:v>
                </c:pt>
                <c:pt idx="97">
                  <c:v>39453</c:v>
                </c:pt>
                <c:pt idx="98">
                  <c:v>39454</c:v>
                </c:pt>
                <c:pt idx="99">
                  <c:v>39455</c:v>
                </c:pt>
                <c:pt idx="100">
                  <c:v>39456</c:v>
                </c:pt>
                <c:pt idx="101">
                  <c:v>39457</c:v>
                </c:pt>
                <c:pt idx="102">
                  <c:v>39458</c:v>
                </c:pt>
                <c:pt idx="103">
                  <c:v>39459</c:v>
                </c:pt>
                <c:pt idx="104">
                  <c:v>39460</c:v>
                </c:pt>
                <c:pt idx="105">
                  <c:v>39461</c:v>
                </c:pt>
                <c:pt idx="106">
                  <c:v>39462</c:v>
                </c:pt>
                <c:pt idx="107">
                  <c:v>39463</c:v>
                </c:pt>
                <c:pt idx="108">
                  <c:v>39464</c:v>
                </c:pt>
                <c:pt idx="109">
                  <c:v>39465</c:v>
                </c:pt>
                <c:pt idx="110">
                  <c:v>39466</c:v>
                </c:pt>
                <c:pt idx="111">
                  <c:v>39467</c:v>
                </c:pt>
                <c:pt idx="112">
                  <c:v>39468</c:v>
                </c:pt>
                <c:pt idx="113">
                  <c:v>39469</c:v>
                </c:pt>
                <c:pt idx="114">
                  <c:v>39470</c:v>
                </c:pt>
                <c:pt idx="115">
                  <c:v>39471</c:v>
                </c:pt>
                <c:pt idx="116">
                  <c:v>39472</c:v>
                </c:pt>
                <c:pt idx="117">
                  <c:v>39473</c:v>
                </c:pt>
                <c:pt idx="118">
                  <c:v>39474</c:v>
                </c:pt>
                <c:pt idx="119">
                  <c:v>39475</c:v>
                </c:pt>
                <c:pt idx="120">
                  <c:v>39476</c:v>
                </c:pt>
                <c:pt idx="121">
                  <c:v>39477</c:v>
                </c:pt>
                <c:pt idx="122">
                  <c:v>39478</c:v>
                </c:pt>
                <c:pt idx="123">
                  <c:v>39479</c:v>
                </c:pt>
                <c:pt idx="124">
                  <c:v>39480</c:v>
                </c:pt>
                <c:pt idx="125">
                  <c:v>39481</c:v>
                </c:pt>
                <c:pt idx="126">
                  <c:v>39482</c:v>
                </c:pt>
                <c:pt idx="127">
                  <c:v>39483</c:v>
                </c:pt>
                <c:pt idx="128">
                  <c:v>39484</c:v>
                </c:pt>
                <c:pt idx="129">
                  <c:v>39485</c:v>
                </c:pt>
                <c:pt idx="130">
                  <c:v>39486</c:v>
                </c:pt>
                <c:pt idx="131">
                  <c:v>39487</c:v>
                </c:pt>
                <c:pt idx="132">
                  <c:v>39488</c:v>
                </c:pt>
                <c:pt idx="133">
                  <c:v>39489</c:v>
                </c:pt>
                <c:pt idx="134">
                  <c:v>39490</c:v>
                </c:pt>
                <c:pt idx="135">
                  <c:v>39491</c:v>
                </c:pt>
                <c:pt idx="136">
                  <c:v>39492</c:v>
                </c:pt>
                <c:pt idx="137">
                  <c:v>39493</c:v>
                </c:pt>
                <c:pt idx="138">
                  <c:v>39494</c:v>
                </c:pt>
                <c:pt idx="139">
                  <c:v>39495</c:v>
                </c:pt>
                <c:pt idx="140">
                  <c:v>39496</c:v>
                </c:pt>
                <c:pt idx="141">
                  <c:v>39497</c:v>
                </c:pt>
                <c:pt idx="142">
                  <c:v>39498</c:v>
                </c:pt>
                <c:pt idx="143">
                  <c:v>39499</c:v>
                </c:pt>
                <c:pt idx="144">
                  <c:v>39500</c:v>
                </c:pt>
                <c:pt idx="145">
                  <c:v>39501</c:v>
                </c:pt>
                <c:pt idx="146">
                  <c:v>39502</c:v>
                </c:pt>
                <c:pt idx="147">
                  <c:v>39503</c:v>
                </c:pt>
                <c:pt idx="148">
                  <c:v>39504</c:v>
                </c:pt>
                <c:pt idx="149">
                  <c:v>39505</c:v>
                </c:pt>
                <c:pt idx="150">
                  <c:v>39506</c:v>
                </c:pt>
                <c:pt idx="151">
                  <c:v>39507</c:v>
                </c:pt>
                <c:pt idx="152">
                  <c:v>39508</c:v>
                </c:pt>
                <c:pt idx="153">
                  <c:v>39509</c:v>
                </c:pt>
                <c:pt idx="154">
                  <c:v>39510</c:v>
                </c:pt>
                <c:pt idx="155">
                  <c:v>39511</c:v>
                </c:pt>
                <c:pt idx="156">
                  <c:v>39512</c:v>
                </c:pt>
                <c:pt idx="157">
                  <c:v>39513</c:v>
                </c:pt>
                <c:pt idx="158">
                  <c:v>39514</c:v>
                </c:pt>
                <c:pt idx="159">
                  <c:v>39515</c:v>
                </c:pt>
                <c:pt idx="160">
                  <c:v>39516</c:v>
                </c:pt>
                <c:pt idx="161">
                  <c:v>39517</c:v>
                </c:pt>
                <c:pt idx="162">
                  <c:v>39518</c:v>
                </c:pt>
                <c:pt idx="163">
                  <c:v>39519</c:v>
                </c:pt>
                <c:pt idx="164">
                  <c:v>39520</c:v>
                </c:pt>
                <c:pt idx="165">
                  <c:v>39521</c:v>
                </c:pt>
                <c:pt idx="166">
                  <c:v>39522</c:v>
                </c:pt>
                <c:pt idx="167">
                  <c:v>39523</c:v>
                </c:pt>
                <c:pt idx="168">
                  <c:v>39524</c:v>
                </c:pt>
                <c:pt idx="169">
                  <c:v>39525</c:v>
                </c:pt>
                <c:pt idx="170">
                  <c:v>39526</c:v>
                </c:pt>
                <c:pt idx="171">
                  <c:v>39527</c:v>
                </c:pt>
                <c:pt idx="172">
                  <c:v>39528</c:v>
                </c:pt>
                <c:pt idx="173">
                  <c:v>39529</c:v>
                </c:pt>
                <c:pt idx="174">
                  <c:v>39530</c:v>
                </c:pt>
                <c:pt idx="175">
                  <c:v>39531</c:v>
                </c:pt>
                <c:pt idx="176">
                  <c:v>39532</c:v>
                </c:pt>
                <c:pt idx="177">
                  <c:v>39533</c:v>
                </c:pt>
                <c:pt idx="178">
                  <c:v>39534</c:v>
                </c:pt>
                <c:pt idx="179">
                  <c:v>39535</c:v>
                </c:pt>
                <c:pt idx="180">
                  <c:v>39536</c:v>
                </c:pt>
                <c:pt idx="181">
                  <c:v>39537</c:v>
                </c:pt>
                <c:pt idx="182">
                  <c:v>39538</c:v>
                </c:pt>
                <c:pt idx="183">
                  <c:v>39539</c:v>
                </c:pt>
                <c:pt idx="184">
                  <c:v>39540</c:v>
                </c:pt>
                <c:pt idx="185">
                  <c:v>39541</c:v>
                </c:pt>
                <c:pt idx="186">
                  <c:v>39542</c:v>
                </c:pt>
                <c:pt idx="187">
                  <c:v>39543</c:v>
                </c:pt>
                <c:pt idx="188">
                  <c:v>39544</c:v>
                </c:pt>
                <c:pt idx="189">
                  <c:v>39545</c:v>
                </c:pt>
                <c:pt idx="190">
                  <c:v>39546</c:v>
                </c:pt>
                <c:pt idx="191">
                  <c:v>39547</c:v>
                </c:pt>
                <c:pt idx="192">
                  <c:v>39548</c:v>
                </c:pt>
                <c:pt idx="193">
                  <c:v>39549</c:v>
                </c:pt>
                <c:pt idx="194">
                  <c:v>39550</c:v>
                </c:pt>
                <c:pt idx="195">
                  <c:v>39551</c:v>
                </c:pt>
                <c:pt idx="196">
                  <c:v>39552</c:v>
                </c:pt>
                <c:pt idx="197">
                  <c:v>39553</c:v>
                </c:pt>
                <c:pt idx="198">
                  <c:v>39554</c:v>
                </c:pt>
                <c:pt idx="199">
                  <c:v>39555</c:v>
                </c:pt>
                <c:pt idx="200">
                  <c:v>39556</c:v>
                </c:pt>
                <c:pt idx="201">
                  <c:v>39557</c:v>
                </c:pt>
                <c:pt idx="202">
                  <c:v>39558</c:v>
                </c:pt>
                <c:pt idx="203">
                  <c:v>39559</c:v>
                </c:pt>
                <c:pt idx="204">
                  <c:v>39560</c:v>
                </c:pt>
                <c:pt idx="205">
                  <c:v>39561</c:v>
                </c:pt>
                <c:pt idx="206">
                  <c:v>39562</c:v>
                </c:pt>
                <c:pt idx="207">
                  <c:v>39563</c:v>
                </c:pt>
                <c:pt idx="208">
                  <c:v>39564</c:v>
                </c:pt>
                <c:pt idx="209">
                  <c:v>39565</c:v>
                </c:pt>
                <c:pt idx="210">
                  <c:v>39566</c:v>
                </c:pt>
                <c:pt idx="211">
                  <c:v>39567</c:v>
                </c:pt>
                <c:pt idx="212">
                  <c:v>39568</c:v>
                </c:pt>
                <c:pt idx="213">
                  <c:v>39569</c:v>
                </c:pt>
                <c:pt idx="214">
                  <c:v>39570</c:v>
                </c:pt>
                <c:pt idx="215">
                  <c:v>39571</c:v>
                </c:pt>
                <c:pt idx="216">
                  <c:v>39572</c:v>
                </c:pt>
                <c:pt idx="217">
                  <c:v>39573</c:v>
                </c:pt>
                <c:pt idx="218">
                  <c:v>39574</c:v>
                </c:pt>
                <c:pt idx="219">
                  <c:v>39575</c:v>
                </c:pt>
                <c:pt idx="220">
                  <c:v>39576</c:v>
                </c:pt>
                <c:pt idx="221">
                  <c:v>39577</c:v>
                </c:pt>
                <c:pt idx="222">
                  <c:v>39578</c:v>
                </c:pt>
                <c:pt idx="223">
                  <c:v>39579</c:v>
                </c:pt>
                <c:pt idx="224">
                  <c:v>39580</c:v>
                </c:pt>
                <c:pt idx="225">
                  <c:v>39581</c:v>
                </c:pt>
                <c:pt idx="226">
                  <c:v>39582</c:v>
                </c:pt>
                <c:pt idx="227">
                  <c:v>39583</c:v>
                </c:pt>
                <c:pt idx="228">
                  <c:v>39584</c:v>
                </c:pt>
                <c:pt idx="229">
                  <c:v>39585</c:v>
                </c:pt>
                <c:pt idx="230">
                  <c:v>39586</c:v>
                </c:pt>
                <c:pt idx="231">
                  <c:v>39587</c:v>
                </c:pt>
                <c:pt idx="232">
                  <c:v>39588</c:v>
                </c:pt>
                <c:pt idx="233">
                  <c:v>39589</c:v>
                </c:pt>
                <c:pt idx="234">
                  <c:v>39590</c:v>
                </c:pt>
                <c:pt idx="235">
                  <c:v>39591</c:v>
                </c:pt>
                <c:pt idx="236">
                  <c:v>39592</c:v>
                </c:pt>
                <c:pt idx="237">
                  <c:v>39593</c:v>
                </c:pt>
                <c:pt idx="238">
                  <c:v>39594</c:v>
                </c:pt>
                <c:pt idx="239">
                  <c:v>39595</c:v>
                </c:pt>
                <c:pt idx="240">
                  <c:v>39596</c:v>
                </c:pt>
                <c:pt idx="241">
                  <c:v>39597</c:v>
                </c:pt>
                <c:pt idx="242">
                  <c:v>39598</c:v>
                </c:pt>
                <c:pt idx="243">
                  <c:v>39599</c:v>
                </c:pt>
                <c:pt idx="244">
                  <c:v>39600</c:v>
                </c:pt>
                <c:pt idx="245">
                  <c:v>39601</c:v>
                </c:pt>
                <c:pt idx="246">
                  <c:v>39602</c:v>
                </c:pt>
                <c:pt idx="247">
                  <c:v>39603</c:v>
                </c:pt>
                <c:pt idx="248">
                  <c:v>39604</c:v>
                </c:pt>
                <c:pt idx="249">
                  <c:v>39605</c:v>
                </c:pt>
                <c:pt idx="250">
                  <c:v>39606</c:v>
                </c:pt>
                <c:pt idx="251">
                  <c:v>39607</c:v>
                </c:pt>
                <c:pt idx="252">
                  <c:v>39608</c:v>
                </c:pt>
                <c:pt idx="253">
                  <c:v>39609</c:v>
                </c:pt>
                <c:pt idx="254">
                  <c:v>39610</c:v>
                </c:pt>
                <c:pt idx="255">
                  <c:v>39611</c:v>
                </c:pt>
                <c:pt idx="256">
                  <c:v>39612</c:v>
                </c:pt>
                <c:pt idx="257">
                  <c:v>39613</c:v>
                </c:pt>
                <c:pt idx="258">
                  <c:v>39614</c:v>
                </c:pt>
                <c:pt idx="259">
                  <c:v>39615</c:v>
                </c:pt>
                <c:pt idx="260">
                  <c:v>39616</c:v>
                </c:pt>
                <c:pt idx="261">
                  <c:v>39617</c:v>
                </c:pt>
                <c:pt idx="262">
                  <c:v>39618</c:v>
                </c:pt>
                <c:pt idx="263">
                  <c:v>39619</c:v>
                </c:pt>
                <c:pt idx="264">
                  <c:v>39620</c:v>
                </c:pt>
                <c:pt idx="265">
                  <c:v>39621</c:v>
                </c:pt>
                <c:pt idx="266">
                  <c:v>39622</c:v>
                </c:pt>
                <c:pt idx="267">
                  <c:v>39623</c:v>
                </c:pt>
                <c:pt idx="268">
                  <c:v>39624</c:v>
                </c:pt>
                <c:pt idx="269">
                  <c:v>39625</c:v>
                </c:pt>
                <c:pt idx="270">
                  <c:v>39626</c:v>
                </c:pt>
                <c:pt idx="271">
                  <c:v>39627</c:v>
                </c:pt>
                <c:pt idx="272">
                  <c:v>39628</c:v>
                </c:pt>
                <c:pt idx="273">
                  <c:v>39629</c:v>
                </c:pt>
                <c:pt idx="274">
                  <c:v>39630</c:v>
                </c:pt>
                <c:pt idx="275">
                  <c:v>39631</c:v>
                </c:pt>
                <c:pt idx="276">
                  <c:v>39632</c:v>
                </c:pt>
                <c:pt idx="277">
                  <c:v>39633</c:v>
                </c:pt>
                <c:pt idx="278">
                  <c:v>39634</c:v>
                </c:pt>
                <c:pt idx="279">
                  <c:v>39635</c:v>
                </c:pt>
                <c:pt idx="280">
                  <c:v>39636</c:v>
                </c:pt>
                <c:pt idx="281">
                  <c:v>39637</c:v>
                </c:pt>
                <c:pt idx="282">
                  <c:v>39638</c:v>
                </c:pt>
                <c:pt idx="283">
                  <c:v>39639</c:v>
                </c:pt>
                <c:pt idx="284">
                  <c:v>39640</c:v>
                </c:pt>
                <c:pt idx="285">
                  <c:v>39641</c:v>
                </c:pt>
                <c:pt idx="286">
                  <c:v>39642</c:v>
                </c:pt>
                <c:pt idx="287">
                  <c:v>39643</c:v>
                </c:pt>
                <c:pt idx="288">
                  <c:v>39644</c:v>
                </c:pt>
                <c:pt idx="289">
                  <c:v>39645</c:v>
                </c:pt>
                <c:pt idx="290">
                  <c:v>39646</c:v>
                </c:pt>
                <c:pt idx="291">
                  <c:v>39647</c:v>
                </c:pt>
                <c:pt idx="292">
                  <c:v>39648</c:v>
                </c:pt>
                <c:pt idx="293">
                  <c:v>39649</c:v>
                </c:pt>
                <c:pt idx="294">
                  <c:v>39650</c:v>
                </c:pt>
                <c:pt idx="295">
                  <c:v>39651</c:v>
                </c:pt>
                <c:pt idx="296">
                  <c:v>39652</c:v>
                </c:pt>
                <c:pt idx="297">
                  <c:v>39653</c:v>
                </c:pt>
                <c:pt idx="298">
                  <c:v>39654</c:v>
                </c:pt>
                <c:pt idx="299">
                  <c:v>39655</c:v>
                </c:pt>
                <c:pt idx="300">
                  <c:v>39656</c:v>
                </c:pt>
                <c:pt idx="301">
                  <c:v>39657</c:v>
                </c:pt>
                <c:pt idx="302">
                  <c:v>39658</c:v>
                </c:pt>
                <c:pt idx="303">
                  <c:v>39659</c:v>
                </c:pt>
                <c:pt idx="304">
                  <c:v>39660</c:v>
                </c:pt>
                <c:pt idx="305">
                  <c:v>39661</c:v>
                </c:pt>
                <c:pt idx="306">
                  <c:v>39662</c:v>
                </c:pt>
                <c:pt idx="307">
                  <c:v>39663</c:v>
                </c:pt>
                <c:pt idx="308">
                  <c:v>39664</c:v>
                </c:pt>
                <c:pt idx="309">
                  <c:v>39665</c:v>
                </c:pt>
                <c:pt idx="310">
                  <c:v>39666</c:v>
                </c:pt>
                <c:pt idx="311">
                  <c:v>39667</c:v>
                </c:pt>
                <c:pt idx="312">
                  <c:v>39668</c:v>
                </c:pt>
                <c:pt idx="313">
                  <c:v>39669</c:v>
                </c:pt>
                <c:pt idx="314">
                  <c:v>39670</c:v>
                </c:pt>
                <c:pt idx="315">
                  <c:v>39671</c:v>
                </c:pt>
                <c:pt idx="316">
                  <c:v>39672</c:v>
                </c:pt>
                <c:pt idx="317">
                  <c:v>39673</c:v>
                </c:pt>
                <c:pt idx="318">
                  <c:v>39674</c:v>
                </c:pt>
                <c:pt idx="319">
                  <c:v>39675</c:v>
                </c:pt>
                <c:pt idx="320">
                  <c:v>39676</c:v>
                </c:pt>
                <c:pt idx="321">
                  <c:v>39677</c:v>
                </c:pt>
                <c:pt idx="322">
                  <c:v>39678</c:v>
                </c:pt>
                <c:pt idx="323">
                  <c:v>39679</c:v>
                </c:pt>
                <c:pt idx="324">
                  <c:v>39680</c:v>
                </c:pt>
                <c:pt idx="325">
                  <c:v>39681</c:v>
                </c:pt>
                <c:pt idx="326">
                  <c:v>39682</c:v>
                </c:pt>
                <c:pt idx="327">
                  <c:v>39683</c:v>
                </c:pt>
                <c:pt idx="328">
                  <c:v>39684</c:v>
                </c:pt>
                <c:pt idx="329">
                  <c:v>39685</c:v>
                </c:pt>
                <c:pt idx="330">
                  <c:v>39686</c:v>
                </c:pt>
                <c:pt idx="331">
                  <c:v>39687</c:v>
                </c:pt>
                <c:pt idx="332">
                  <c:v>39688</c:v>
                </c:pt>
                <c:pt idx="333">
                  <c:v>39689</c:v>
                </c:pt>
                <c:pt idx="334">
                  <c:v>39690</c:v>
                </c:pt>
                <c:pt idx="335">
                  <c:v>39691</c:v>
                </c:pt>
                <c:pt idx="336">
                  <c:v>39692</c:v>
                </c:pt>
                <c:pt idx="337">
                  <c:v>39693</c:v>
                </c:pt>
                <c:pt idx="338">
                  <c:v>39694</c:v>
                </c:pt>
                <c:pt idx="339">
                  <c:v>39695</c:v>
                </c:pt>
                <c:pt idx="340">
                  <c:v>39696</c:v>
                </c:pt>
                <c:pt idx="341">
                  <c:v>39697</c:v>
                </c:pt>
                <c:pt idx="342">
                  <c:v>39698</c:v>
                </c:pt>
                <c:pt idx="343">
                  <c:v>39699</c:v>
                </c:pt>
                <c:pt idx="344">
                  <c:v>39700</c:v>
                </c:pt>
                <c:pt idx="345">
                  <c:v>39701</c:v>
                </c:pt>
                <c:pt idx="346">
                  <c:v>39702</c:v>
                </c:pt>
                <c:pt idx="347">
                  <c:v>39703</c:v>
                </c:pt>
                <c:pt idx="348">
                  <c:v>39704</c:v>
                </c:pt>
                <c:pt idx="349">
                  <c:v>39705</c:v>
                </c:pt>
                <c:pt idx="350">
                  <c:v>39706</c:v>
                </c:pt>
                <c:pt idx="351">
                  <c:v>39707</c:v>
                </c:pt>
                <c:pt idx="352">
                  <c:v>39708</c:v>
                </c:pt>
                <c:pt idx="353">
                  <c:v>39709</c:v>
                </c:pt>
                <c:pt idx="354">
                  <c:v>39710</c:v>
                </c:pt>
                <c:pt idx="355">
                  <c:v>39711</c:v>
                </c:pt>
                <c:pt idx="356">
                  <c:v>39712</c:v>
                </c:pt>
                <c:pt idx="357">
                  <c:v>39713</c:v>
                </c:pt>
                <c:pt idx="358">
                  <c:v>39714</c:v>
                </c:pt>
                <c:pt idx="359">
                  <c:v>39715</c:v>
                </c:pt>
                <c:pt idx="360">
                  <c:v>39716</c:v>
                </c:pt>
                <c:pt idx="361">
                  <c:v>39717</c:v>
                </c:pt>
                <c:pt idx="362">
                  <c:v>39718</c:v>
                </c:pt>
                <c:pt idx="363">
                  <c:v>39719</c:v>
                </c:pt>
                <c:pt idx="364">
                  <c:v>39720</c:v>
                </c:pt>
                <c:pt idx="365">
                  <c:v>39721</c:v>
                </c:pt>
                <c:pt idx="366">
                  <c:v>39722</c:v>
                </c:pt>
                <c:pt idx="367">
                  <c:v>39723</c:v>
                </c:pt>
                <c:pt idx="368">
                  <c:v>39724</c:v>
                </c:pt>
                <c:pt idx="369">
                  <c:v>39725</c:v>
                </c:pt>
                <c:pt idx="370">
                  <c:v>39726</c:v>
                </c:pt>
                <c:pt idx="371">
                  <c:v>39727</c:v>
                </c:pt>
                <c:pt idx="372">
                  <c:v>39728</c:v>
                </c:pt>
                <c:pt idx="373">
                  <c:v>39729</c:v>
                </c:pt>
                <c:pt idx="374">
                  <c:v>39730</c:v>
                </c:pt>
                <c:pt idx="375">
                  <c:v>39731</c:v>
                </c:pt>
                <c:pt idx="376">
                  <c:v>39732</c:v>
                </c:pt>
                <c:pt idx="377">
                  <c:v>39733</c:v>
                </c:pt>
                <c:pt idx="378">
                  <c:v>39734</c:v>
                </c:pt>
                <c:pt idx="379">
                  <c:v>39735</c:v>
                </c:pt>
                <c:pt idx="380">
                  <c:v>39736</c:v>
                </c:pt>
                <c:pt idx="381">
                  <c:v>39737</c:v>
                </c:pt>
                <c:pt idx="382">
                  <c:v>39738</c:v>
                </c:pt>
                <c:pt idx="383">
                  <c:v>39739</c:v>
                </c:pt>
                <c:pt idx="384">
                  <c:v>39740</c:v>
                </c:pt>
                <c:pt idx="385">
                  <c:v>39741</c:v>
                </c:pt>
                <c:pt idx="386">
                  <c:v>39742</c:v>
                </c:pt>
                <c:pt idx="387">
                  <c:v>39743</c:v>
                </c:pt>
                <c:pt idx="388">
                  <c:v>39744</c:v>
                </c:pt>
                <c:pt idx="389">
                  <c:v>39745</c:v>
                </c:pt>
                <c:pt idx="390">
                  <c:v>39746</c:v>
                </c:pt>
                <c:pt idx="391">
                  <c:v>39747</c:v>
                </c:pt>
                <c:pt idx="392">
                  <c:v>39748</c:v>
                </c:pt>
                <c:pt idx="393">
                  <c:v>39749</c:v>
                </c:pt>
                <c:pt idx="394">
                  <c:v>39750</c:v>
                </c:pt>
                <c:pt idx="395">
                  <c:v>39751</c:v>
                </c:pt>
                <c:pt idx="396">
                  <c:v>39752</c:v>
                </c:pt>
                <c:pt idx="397">
                  <c:v>39753</c:v>
                </c:pt>
                <c:pt idx="398">
                  <c:v>39754</c:v>
                </c:pt>
                <c:pt idx="399">
                  <c:v>39755</c:v>
                </c:pt>
                <c:pt idx="400">
                  <c:v>39756</c:v>
                </c:pt>
                <c:pt idx="401">
                  <c:v>39757</c:v>
                </c:pt>
                <c:pt idx="402">
                  <c:v>39758</c:v>
                </c:pt>
                <c:pt idx="403">
                  <c:v>39759</c:v>
                </c:pt>
                <c:pt idx="404">
                  <c:v>39760</c:v>
                </c:pt>
                <c:pt idx="405">
                  <c:v>39761</c:v>
                </c:pt>
                <c:pt idx="406">
                  <c:v>39762</c:v>
                </c:pt>
                <c:pt idx="407">
                  <c:v>39763</c:v>
                </c:pt>
                <c:pt idx="408">
                  <c:v>39764</c:v>
                </c:pt>
                <c:pt idx="409">
                  <c:v>39765</c:v>
                </c:pt>
                <c:pt idx="410">
                  <c:v>39766</c:v>
                </c:pt>
                <c:pt idx="411">
                  <c:v>39767</c:v>
                </c:pt>
                <c:pt idx="412">
                  <c:v>39768</c:v>
                </c:pt>
                <c:pt idx="413">
                  <c:v>39769</c:v>
                </c:pt>
                <c:pt idx="414">
                  <c:v>39770</c:v>
                </c:pt>
                <c:pt idx="415">
                  <c:v>39771</c:v>
                </c:pt>
                <c:pt idx="416">
                  <c:v>39772</c:v>
                </c:pt>
                <c:pt idx="417">
                  <c:v>39773</c:v>
                </c:pt>
                <c:pt idx="418">
                  <c:v>39774</c:v>
                </c:pt>
                <c:pt idx="419">
                  <c:v>39775</c:v>
                </c:pt>
                <c:pt idx="420">
                  <c:v>39776</c:v>
                </c:pt>
                <c:pt idx="421">
                  <c:v>39777</c:v>
                </c:pt>
                <c:pt idx="422">
                  <c:v>39778</c:v>
                </c:pt>
                <c:pt idx="423">
                  <c:v>39779</c:v>
                </c:pt>
                <c:pt idx="424">
                  <c:v>39780</c:v>
                </c:pt>
                <c:pt idx="425">
                  <c:v>39781</c:v>
                </c:pt>
                <c:pt idx="426">
                  <c:v>39782</c:v>
                </c:pt>
                <c:pt idx="427">
                  <c:v>39783</c:v>
                </c:pt>
                <c:pt idx="428">
                  <c:v>39784</c:v>
                </c:pt>
                <c:pt idx="429">
                  <c:v>39785</c:v>
                </c:pt>
                <c:pt idx="430">
                  <c:v>39786</c:v>
                </c:pt>
                <c:pt idx="431">
                  <c:v>39787</c:v>
                </c:pt>
                <c:pt idx="432">
                  <c:v>39788</c:v>
                </c:pt>
                <c:pt idx="433">
                  <c:v>39789</c:v>
                </c:pt>
                <c:pt idx="434">
                  <c:v>39790</c:v>
                </c:pt>
                <c:pt idx="435">
                  <c:v>39791</c:v>
                </c:pt>
                <c:pt idx="436">
                  <c:v>39792</c:v>
                </c:pt>
                <c:pt idx="437">
                  <c:v>39793</c:v>
                </c:pt>
                <c:pt idx="438">
                  <c:v>39794</c:v>
                </c:pt>
                <c:pt idx="439">
                  <c:v>39795</c:v>
                </c:pt>
                <c:pt idx="440">
                  <c:v>39796</c:v>
                </c:pt>
                <c:pt idx="441">
                  <c:v>39797</c:v>
                </c:pt>
                <c:pt idx="442">
                  <c:v>39798</c:v>
                </c:pt>
                <c:pt idx="443">
                  <c:v>39799</c:v>
                </c:pt>
                <c:pt idx="444">
                  <c:v>39800</c:v>
                </c:pt>
                <c:pt idx="445">
                  <c:v>39801</c:v>
                </c:pt>
                <c:pt idx="446">
                  <c:v>39802</c:v>
                </c:pt>
                <c:pt idx="447">
                  <c:v>39803</c:v>
                </c:pt>
                <c:pt idx="448">
                  <c:v>39804</c:v>
                </c:pt>
                <c:pt idx="449">
                  <c:v>39805</c:v>
                </c:pt>
                <c:pt idx="450">
                  <c:v>39806</c:v>
                </c:pt>
                <c:pt idx="451">
                  <c:v>39807</c:v>
                </c:pt>
                <c:pt idx="452">
                  <c:v>39808</c:v>
                </c:pt>
                <c:pt idx="453">
                  <c:v>39809</c:v>
                </c:pt>
                <c:pt idx="454">
                  <c:v>39810</c:v>
                </c:pt>
                <c:pt idx="455">
                  <c:v>39811</c:v>
                </c:pt>
                <c:pt idx="456">
                  <c:v>39812</c:v>
                </c:pt>
                <c:pt idx="457">
                  <c:v>39813</c:v>
                </c:pt>
                <c:pt idx="458">
                  <c:v>39814</c:v>
                </c:pt>
                <c:pt idx="459">
                  <c:v>39815</c:v>
                </c:pt>
                <c:pt idx="460">
                  <c:v>39816</c:v>
                </c:pt>
                <c:pt idx="461">
                  <c:v>39817</c:v>
                </c:pt>
                <c:pt idx="462">
                  <c:v>39818</c:v>
                </c:pt>
                <c:pt idx="463">
                  <c:v>39819</c:v>
                </c:pt>
                <c:pt idx="464">
                  <c:v>39820</c:v>
                </c:pt>
                <c:pt idx="465">
                  <c:v>39821</c:v>
                </c:pt>
                <c:pt idx="466">
                  <c:v>39822</c:v>
                </c:pt>
                <c:pt idx="467">
                  <c:v>39823</c:v>
                </c:pt>
                <c:pt idx="468">
                  <c:v>39824</c:v>
                </c:pt>
                <c:pt idx="469">
                  <c:v>39825</c:v>
                </c:pt>
                <c:pt idx="470">
                  <c:v>39826</c:v>
                </c:pt>
                <c:pt idx="471">
                  <c:v>39827</c:v>
                </c:pt>
                <c:pt idx="472">
                  <c:v>39828</c:v>
                </c:pt>
                <c:pt idx="473">
                  <c:v>39829</c:v>
                </c:pt>
                <c:pt idx="474">
                  <c:v>39830</c:v>
                </c:pt>
                <c:pt idx="475">
                  <c:v>39831</c:v>
                </c:pt>
                <c:pt idx="476">
                  <c:v>39832</c:v>
                </c:pt>
                <c:pt idx="477">
                  <c:v>39833</c:v>
                </c:pt>
                <c:pt idx="478">
                  <c:v>39834</c:v>
                </c:pt>
                <c:pt idx="479">
                  <c:v>39835</c:v>
                </c:pt>
                <c:pt idx="480">
                  <c:v>39836</c:v>
                </c:pt>
                <c:pt idx="481">
                  <c:v>39837</c:v>
                </c:pt>
                <c:pt idx="482">
                  <c:v>39838</c:v>
                </c:pt>
                <c:pt idx="483">
                  <c:v>39839</c:v>
                </c:pt>
                <c:pt idx="484">
                  <c:v>39840</c:v>
                </c:pt>
                <c:pt idx="485">
                  <c:v>39841</c:v>
                </c:pt>
                <c:pt idx="486">
                  <c:v>39842</c:v>
                </c:pt>
                <c:pt idx="487">
                  <c:v>39843</c:v>
                </c:pt>
                <c:pt idx="488">
                  <c:v>39844</c:v>
                </c:pt>
                <c:pt idx="489">
                  <c:v>39845</c:v>
                </c:pt>
                <c:pt idx="490">
                  <c:v>39846</c:v>
                </c:pt>
                <c:pt idx="491">
                  <c:v>39847</c:v>
                </c:pt>
                <c:pt idx="492">
                  <c:v>39848</c:v>
                </c:pt>
                <c:pt idx="493">
                  <c:v>39849</c:v>
                </c:pt>
                <c:pt idx="494">
                  <c:v>39850</c:v>
                </c:pt>
                <c:pt idx="495">
                  <c:v>39851</c:v>
                </c:pt>
                <c:pt idx="496">
                  <c:v>39852</c:v>
                </c:pt>
                <c:pt idx="497">
                  <c:v>39853</c:v>
                </c:pt>
                <c:pt idx="498">
                  <c:v>39854</c:v>
                </c:pt>
                <c:pt idx="499">
                  <c:v>39855</c:v>
                </c:pt>
                <c:pt idx="500">
                  <c:v>39856</c:v>
                </c:pt>
                <c:pt idx="501">
                  <c:v>39857</c:v>
                </c:pt>
                <c:pt idx="502">
                  <c:v>39858</c:v>
                </c:pt>
                <c:pt idx="503">
                  <c:v>39859</c:v>
                </c:pt>
                <c:pt idx="504">
                  <c:v>39860</c:v>
                </c:pt>
                <c:pt idx="505">
                  <c:v>39861</c:v>
                </c:pt>
                <c:pt idx="506">
                  <c:v>39862</c:v>
                </c:pt>
                <c:pt idx="507">
                  <c:v>39863</c:v>
                </c:pt>
                <c:pt idx="508">
                  <c:v>39864</c:v>
                </c:pt>
                <c:pt idx="509">
                  <c:v>39865</c:v>
                </c:pt>
                <c:pt idx="510">
                  <c:v>39866</c:v>
                </c:pt>
                <c:pt idx="511">
                  <c:v>39867</c:v>
                </c:pt>
                <c:pt idx="512">
                  <c:v>39868</c:v>
                </c:pt>
                <c:pt idx="513">
                  <c:v>39869</c:v>
                </c:pt>
                <c:pt idx="514">
                  <c:v>39870</c:v>
                </c:pt>
                <c:pt idx="515">
                  <c:v>39871</c:v>
                </c:pt>
                <c:pt idx="516">
                  <c:v>39872</c:v>
                </c:pt>
                <c:pt idx="517">
                  <c:v>39873</c:v>
                </c:pt>
                <c:pt idx="518">
                  <c:v>39874</c:v>
                </c:pt>
                <c:pt idx="519">
                  <c:v>39875</c:v>
                </c:pt>
                <c:pt idx="520">
                  <c:v>39876</c:v>
                </c:pt>
                <c:pt idx="521">
                  <c:v>39877</c:v>
                </c:pt>
                <c:pt idx="522">
                  <c:v>39878</c:v>
                </c:pt>
                <c:pt idx="523">
                  <c:v>39879</c:v>
                </c:pt>
                <c:pt idx="524">
                  <c:v>39880</c:v>
                </c:pt>
                <c:pt idx="525">
                  <c:v>39881</c:v>
                </c:pt>
                <c:pt idx="526">
                  <c:v>39882</c:v>
                </c:pt>
                <c:pt idx="527">
                  <c:v>39883</c:v>
                </c:pt>
                <c:pt idx="528">
                  <c:v>39884</c:v>
                </c:pt>
                <c:pt idx="529">
                  <c:v>39885</c:v>
                </c:pt>
                <c:pt idx="530">
                  <c:v>39886</c:v>
                </c:pt>
                <c:pt idx="531">
                  <c:v>39887</c:v>
                </c:pt>
                <c:pt idx="532">
                  <c:v>39888</c:v>
                </c:pt>
                <c:pt idx="533">
                  <c:v>39889</c:v>
                </c:pt>
                <c:pt idx="534">
                  <c:v>39890</c:v>
                </c:pt>
                <c:pt idx="535">
                  <c:v>39891</c:v>
                </c:pt>
                <c:pt idx="536">
                  <c:v>39892</c:v>
                </c:pt>
                <c:pt idx="537">
                  <c:v>39893</c:v>
                </c:pt>
                <c:pt idx="538">
                  <c:v>39894</c:v>
                </c:pt>
                <c:pt idx="539">
                  <c:v>39895</c:v>
                </c:pt>
                <c:pt idx="540">
                  <c:v>39896</c:v>
                </c:pt>
                <c:pt idx="541">
                  <c:v>39897</c:v>
                </c:pt>
                <c:pt idx="542">
                  <c:v>39898</c:v>
                </c:pt>
                <c:pt idx="543">
                  <c:v>39899</c:v>
                </c:pt>
                <c:pt idx="544">
                  <c:v>39900</c:v>
                </c:pt>
                <c:pt idx="545">
                  <c:v>39901</c:v>
                </c:pt>
                <c:pt idx="546">
                  <c:v>39902</c:v>
                </c:pt>
                <c:pt idx="547">
                  <c:v>39903</c:v>
                </c:pt>
                <c:pt idx="548">
                  <c:v>39904</c:v>
                </c:pt>
                <c:pt idx="549">
                  <c:v>39905</c:v>
                </c:pt>
                <c:pt idx="550">
                  <c:v>39906</c:v>
                </c:pt>
                <c:pt idx="551">
                  <c:v>39907</c:v>
                </c:pt>
                <c:pt idx="552">
                  <c:v>39908</c:v>
                </c:pt>
                <c:pt idx="553">
                  <c:v>39909</c:v>
                </c:pt>
                <c:pt idx="554">
                  <c:v>39910</c:v>
                </c:pt>
                <c:pt idx="555">
                  <c:v>39911</c:v>
                </c:pt>
                <c:pt idx="556">
                  <c:v>39912</c:v>
                </c:pt>
                <c:pt idx="557">
                  <c:v>39913</c:v>
                </c:pt>
                <c:pt idx="558">
                  <c:v>39914</c:v>
                </c:pt>
                <c:pt idx="559">
                  <c:v>39915</c:v>
                </c:pt>
                <c:pt idx="560">
                  <c:v>39916</c:v>
                </c:pt>
                <c:pt idx="561">
                  <c:v>39917</c:v>
                </c:pt>
                <c:pt idx="562">
                  <c:v>39918</c:v>
                </c:pt>
                <c:pt idx="563">
                  <c:v>39919</c:v>
                </c:pt>
                <c:pt idx="564">
                  <c:v>39920</c:v>
                </c:pt>
                <c:pt idx="565">
                  <c:v>39921</c:v>
                </c:pt>
                <c:pt idx="566">
                  <c:v>39922</c:v>
                </c:pt>
                <c:pt idx="567">
                  <c:v>39923</c:v>
                </c:pt>
                <c:pt idx="568">
                  <c:v>39924</c:v>
                </c:pt>
                <c:pt idx="569">
                  <c:v>39925</c:v>
                </c:pt>
                <c:pt idx="570">
                  <c:v>39926</c:v>
                </c:pt>
                <c:pt idx="571">
                  <c:v>39927</c:v>
                </c:pt>
                <c:pt idx="572">
                  <c:v>39928</c:v>
                </c:pt>
                <c:pt idx="573">
                  <c:v>39929</c:v>
                </c:pt>
                <c:pt idx="574">
                  <c:v>39930</c:v>
                </c:pt>
                <c:pt idx="575">
                  <c:v>39931</c:v>
                </c:pt>
                <c:pt idx="576">
                  <c:v>39932</c:v>
                </c:pt>
                <c:pt idx="577">
                  <c:v>39933</c:v>
                </c:pt>
                <c:pt idx="578">
                  <c:v>39934</c:v>
                </c:pt>
                <c:pt idx="579">
                  <c:v>39935</c:v>
                </c:pt>
                <c:pt idx="580">
                  <c:v>39936</c:v>
                </c:pt>
                <c:pt idx="581">
                  <c:v>39937</c:v>
                </c:pt>
                <c:pt idx="582">
                  <c:v>39938</c:v>
                </c:pt>
                <c:pt idx="583">
                  <c:v>39939</c:v>
                </c:pt>
                <c:pt idx="584">
                  <c:v>39940</c:v>
                </c:pt>
                <c:pt idx="585">
                  <c:v>39941</c:v>
                </c:pt>
                <c:pt idx="586">
                  <c:v>39942</c:v>
                </c:pt>
                <c:pt idx="587">
                  <c:v>39943</c:v>
                </c:pt>
                <c:pt idx="588">
                  <c:v>39944</c:v>
                </c:pt>
                <c:pt idx="589">
                  <c:v>39945</c:v>
                </c:pt>
                <c:pt idx="590">
                  <c:v>39946</c:v>
                </c:pt>
                <c:pt idx="591">
                  <c:v>39947</c:v>
                </c:pt>
                <c:pt idx="592">
                  <c:v>39948</c:v>
                </c:pt>
                <c:pt idx="593">
                  <c:v>39949</c:v>
                </c:pt>
                <c:pt idx="594">
                  <c:v>39950</c:v>
                </c:pt>
                <c:pt idx="595">
                  <c:v>39951</c:v>
                </c:pt>
                <c:pt idx="596">
                  <c:v>39952</c:v>
                </c:pt>
                <c:pt idx="597">
                  <c:v>39953</c:v>
                </c:pt>
                <c:pt idx="598">
                  <c:v>39954</c:v>
                </c:pt>
                <c:pt idx="599">
                  <c:v>39955</c:v>
                </c:pt>
                <c:pt idx="600">
                  <c:v>39956</c:v>
                </c:pt>
                <c:pt idx="601">
                  <c:v>39957</c:v>
                </c:pt>
                <c:pt idx="602">
                  <c:v>39958</c:v>
                </c:pt>
                <c:pt idx="603">
                  <c:v>39959</c:v>
                </c:pt>
                <c:pt idx="604">
                  <c:v>39960</c:v>
                </c:pt>
                <c:pt idx="605">
                  <c:v>39961</c:v>
                </c:pt>
                <c:pt idx="606">
                  <c:v>39962</c:v>
                </c:pt>
                <c:pt idx="607">
                  <c:v>39963</c:v>
                </c:pt>
                <c:pt idx="608">
                  <c:v>39964</c:v>
                </c:pt>
                <c:pt idx="609">
                  <c:v>39965</c:v>
                </c:pt>
                <c:pt idx="610">
                  <c:v>39966</c:v>
                </c:pt>
                <c:pt idx="611">
                  <c:v>39967</c:v>
                </c:pt>
                <c:pt idx="612">
                  <c:v>39968</c:v>
                </c:pt>
                <c:pt idx="613">
                  <c:v>39969</c:v>
                </c:pt>
                <c:pt idx="614">
                  <c:v>39970</c:v>
                </c:pt>
                <c:pt idx="615">
                  <c:v>39971</c:v>
                </c:pt>
                <c:pt idx="616">
                  <c:v>39972</c:v>
                </c:pt>
                <c:pt idx="617">
                  <c:v>39973</c:v>
                </c:pt>
                <c:pt idx="618">
                  <c:v>39974</c:v>
                </c:pt>
                <c:pt idx="619">
                  <c:v>39975</c:v>
                </c:pt>
                <c:pt idx="620">
                  <c:v>39976</c:v>
                </c:pt>
                <c:pt idx="621">
                  <c:v>39977</c:v>
                </c:pt>
                <c:pt idx="622">
                  <c:v>39978</c:v>
                </c:pt>
                <c:pt idx="623">
                  <c:v>39979</c:v>
                </c:pt>
                <c:pt idx="624">
                  <c:v>39980</c:v>
                </c:pt>
                <c:pt idx="625">
                  <c:v>39981</c:v>
                </c:pt>
                <c:pt idx="626">
                  <c:v>39982</c:v>
                </c:pt>
                <c:pt idx="627">
                  <c:v>39983</c:v>
                </c:pt>
                <c:pt idx="628">
                  <c:v>39984</c:v>
                </c:pt>
                <c:pt idx="629">
                  <c:v>39985</c:v>
                </c:pt>
                <c:pt idx="630">
                  <c:v>39986</c:v>
                </c:pt>
                <c:pt idx="631">
                  <c:v>39987</c:v>
                </c:pt>
                <c:pt idx="632">
                  <c:v>39988</c:v>
                </c:pt>
                <c:pt idx="633">
                  <c:v>39989</c:v>
                </c:pt>
                <c:pt idx="634">
                  <c:v>39990</c:v>
                </c:pt>
                <c:pt idx="635">
                  <c:v>39991</c:v>
                </c:pt>
                <c:pt idx="636">
                  <c:v>39992</c:v>
                </c:pt>
                <c:pt idx="637">
                  <c:v>39993</c:v>
                </c:pt>
                <c:pt idx="638">
                  <c:v>39994</c:v>
                </c:pt>
                <c:pt idx="639">
                  <c:v>39995</c:v>
                </c:pt>
                <c:pt idx="640">
                  <c:v>39996</c:v>
                </c:pt>
                <c:pt idx="641">
                  <c:v>39997</c:v>
                </c:pt>
                <c:pt idx="642">
                  <c:v>39998</c:v>
                </c:pt>
                <c:pt idx="643">
                  <c:v>39999</c:v>
                </c:pt>
                <c:pt idx="644">
                  <c:v>40000</c:v>
                </c:pt>
                <c:pt idx="645">
                  <c:v>40001</c:v>
                </c:pt>
                <c:pt idx="646">
                  <c:v>40002</c:v>
                </c:pt>
                <c:pt idx="647">
                  <c:v>40003</c:v>
                </c:pt>
                <c:pt idx="648">
                  <c:v>40004</c:v>
                </c:pt>
                <c:pt idx="649">
                  <c:v>40005</c:v>
                </c:pt>
                <c:pt idx="650">
                  <c:v>40006</c:v>
                </c:pt>
                <c:pt idx="651">
                  <c:v>40007</c:v>
                </c:pt>
                <c:pt idx="652">
                  <c:v>40008</c:v>
                </c:pt>
                <c:pt idx="653">
                  <c:v>40009</c:v>
                </c:pt>
                <c:pt idx="654">
                  <c:v>40010</c:v>
                </c:pt>
                <c:pt idx="655">
                  <c:v>40011</c:v>
                </c:pt>
                <c:pt idx="656">
                  <c:v>40012</c:v>
                </c:pt>
                <c:pt idx="657">
                  <c:v>40013</c:v>
                </c:pt>
                <c:pt idx="658">
                  <c:v>40014</c:v>
                </c:pt>
                <c:pt idx="659">
                  <c:v>40015</c:v>
                </c:pt>
                <c:pt idx="660">
                  <c:v>40016</c:v>
                </c:pt>
                <c:pt idx="661">
                  <c:v>40017</c:v>
                </c:pt>
                <c:pt idx="662">
                  <c:v>40018</c:v>
                </c:pt>
                <c:pt idx="663">
                  <c:v>40019</c:v>
                </c:pt>
                <c:pt idx="664">
                  <c:v>40020</c:v>
                </c:pt>
                <c:pt idx="665">
                  <c:v>40021</c:v>
                </c:pt>
                <c:pt idx="666">
                  <c:v>40022</c:v>
                </c:pt>
                <c:pt idx="667">
                  <c:v>40023</c:v>
                </c:pt>
                <c:pt idx="668">
                  <c:v>40024</c:v>
                </c:pt>
                <c:pt idx="669">
                  <c:v>40025</c:v>
                </c:pt>
                <c:pt idx="670">
                  <c:v>40026</c:v>
                </c:pt>
                <c:pt idx="671">
                  <c:v>40027</c:v>
                </c:pt>
                <c:pt idx="672">
                  <c:v>40028</c:v>
                </c:pt>
                <c:pt idx="673">
                  <c:v>40029</c:v>
                </c:pt>
                <c:pt idx="674">
                  <c:v>40030</c:v>
                </c:pt>
                <c:pt idx="675">
                  <c:v>40031</c:v>
                </c:pt>
                <c:pt idx="676">
                  <c:v>40032</c:v>
                </c:pt>
                <c:pt idx="677">
                  <c:v>40033</c:v>
                </c:pt>
                <c:pt idx="678">
                  <c:v>40034</c:v>
                </c:pt>
                <c:pt idx="679">
                  <c:v>40035</c:v>
                </c:pt>
                <c:pt idx="680">
                  <c:v>40036</c:v>
                </c:pt>
                <c:pt idx="681">
                  <c:v>40037</c:v>
                </c:pt>
                <c:pt idx="682">
                  <c:v>40038</c:v>
                </c:pt>
                <c:pt idx="683">
                  <c:v>40039</c:v>
                </c:pt>
                <c:pt idx="684">
                  <c:v>40040</c:v>
                </c:pt>
                <c:pt idx="685">
                  <c:v>40041</c:v>
                </c:pt>
                <c:pt idx="686">
                  <c:v>40042</c:v>
                </c:pt>
                <c:pt idx="687">
                  <c:v>40043</c:v>
                </c:pt>
                <c:pt idx="688">
                  <c:v>40044</c:v>
                </c:pt>
                <c:pt idx="689">
                  <c:v>40045</c:v>
                </c:pt>
                <c:pt idx="690">
                  <c:v>40046</c:v>
                </c:pt>
                <c:pt idx="691">
                  <c:v>40047</c:v>
                </c:pt>
                <c:pt idx="692">
                  <c:v>40048</c:v>
                </c:pt>
                <c:pt idx="693">
                  <c:v>40049</c:v>
                </c:pt>
                <c:pt idx="694">
                  <c:v>40050</c:v>
                </c:pt>
                <c:pt idx="695">
                  <c:v>40051</c:v>
                </c:pt>
                <c:pt idx="696">
                  <c:v>40052</c:v>
                </c:pt>
                <c:pt idx="697">
                  <c:v>40053</c:v>
                </c:pt>
                <c:pt idx="698">
                  <c:v>40054</c:v>
                </c:pt>
                <c:pt idx="699">
                  <c:v>40055</c:v>
                </c:pt>
                <c:pt idx="700">
                  <c:v>40056</c:v>
                </c:pt>
                <c:pt idx="701">
                  <c:v>40057</c:v>
                </c:pt>
                <c:pt idx="702">
                  <c:v>40058</c:v>
                </c:pt>
                <c:pt idx="703">
                  <c:v>40059</c:v>
                </c:pt>
                <c:pt idx="704">
                  <c:v>40060</c:v>
                </c:pt>
                <c:pt idx="705">
                  <c:v>40061</c:v>
                </c:pt>
                <c:pt idx="706">
                  <c:v>40062</c:v>
                </c:pt>
                <c:pt idx="707">
                  <c:v>40063</c:v>
                </c:pt>
                <c:pt idx="708">
                  <c:v>40064</c:v>
                </c:pt>
                <c:pt idx="709">
                  <c:v>40065</c:v>
                </c:pt>
                <c:pt idx="710">
                  <c:v>40066</c:v>
                </c:pt>
                <c:pt idx="711">
                  <c:v>40067</c:v>
                </c:pt>
                <c:pt idx="712">
                  <c:v>40068</c:v>
                </c:pt>
                <c:pt idx="713">
                  <c:v>40069</c:v>
                </c:pt>
                <c:pt idx="714">
                  <c:v>40070</c:v>
                </c:pt>
                <c:pt idx="715">
                  <c:v>40071</c:v>
                </c:pt>
                <c:pt idx="716">
                  <c:v>40072</c:v>
                </c:pt>
                <c:pt idx="717">
                  <c:v>40073</c:v>
                </c:pt>
                <c:pt idx="718">
                  <c:v>40074</c:v>
                </c:pt>
                <c:pt idx="719">
                  <c:v>40075</c:v>
                </c:pt>
                <c:pt idx="720">
                  <c:v>40076</c:v>
                </c:pt>
                <c:pt idx="721">
                  <c:v>40077</c:v>
                </c:pt>
                <c:pt idx="722">
                  <c:v>40078</c:v>
                </c:pt>
                <c:pt idx="723">
                  <c:v>40079</c:v>
                </c:pt>
                <c:pt idx="724">
                  <c:v>40080</c:v>
                </c:pt>
                <c:pt idx="725">
                  <c:v>40081</c:v>
                </c:pt>
                <c:pt idx="726">
                  <c:v>40082</c:v>
                </c:pt>
                <c:pt idx="727">
                  <c:v>40083</c:v>
                </c:pt>
                <c:pt idx="728">
                  <c:v>40084</c:v>
                </c:pt>
                <c:pt idx="729">
                  <c:v>40085</c:v>
                </c:pt>
                <c:pt idx="730">
                  <c:v>40086</c:v>
                </c:pt>
                <c:pt idx="731">
                  <c:v>40087</c:v>
                </c:pt>
                <c:pt idx="732">
                  <c:v>40088</c:v>
                </c:pt>
                <c:pt idx="733">
                  <c:v>40089</c:v>
                </c:pt>
                <c:pt idx="734">
                  <c:v>40090</c:v>
                </c:pt>
                <c:pt idx="735">
                  <c:v>40091</c:v>
                </c:pt>
                <c:pt idx="736">
                  <c:v>40092</c:v>
                </c:pt>
                <c:pt idx="737">
                  <c:v>40093</c:v>
                </c:pt>
                <c:pt idx="738">
                  <c:v>40094</c:v>
                </c:pt>
                <c:pt idx="739">
                  <c:v>40095</c:v>
                </c:pt>
                <c:pt idx="740">
                  <c:v>40096</c:v>
                </c:pt>
                <c:pt idx="741">
                  <c:v>40097</c:v>
                </c:pt>
                <c:pt idx="742">
                  <c:v>40098</c:v>
                </c:pt>
                <c:pt idx="743">
                  <c:v>40099</c:v>
                </c:pt>
                <c:pt idx="744">
                  <c:v>40100</c:v>
                </c:pt>
                <c:pt idx="745">
                  <c:v>40101</c:v>
                </c:pt>
                <c:pt idx="746">
                  <c:v>40102</c:v>
                </c:pt>
                <c:pt idx="747">
                  <c:v>40103</c:v>
                </c:pt>
                <c:pt idx="748">
                  <c:v>40104</c:v>
                </c:pt>
                <c:pt idx="749">
                  <c:v>40105</c:v>
                </c:pt>
                <c:pt idx="750">
                  <c:v>40106</c:v>
                </c:pt>
                <c:pt idx="751">
                  <c:v>40107</c:v>
                </c:pt>
                <c:pt idx="752">
                  <c:v>40108</c:v>
                </c:pt>
                <c:pt idx="753">
                  <c:v>40109</c:v>
                </c:pt>
                <c:pt idx="754">
                  <c:v>40110</c:v>
                </c:pt>
                <c:pt idx="755">
                  <c:v>40111</c:v>
                </c:pt>
                <c:pt idx="756">
                  <c:v>40112</c:v>
                </c:pt>
                <c:pt idx="757">
                  <c:v>40113</c:v>
                </c:pt>
                <c:pt idx="758">
                  <c:v>40114</c:v>
                </c:pt>
                <c:pt idx="759">
                  <c:v>40115</c:v>
                </c:pt>
                <c:pt idx="760">
                  <c:v>40116</c:v>
                </c:pt>
                <c:pt idx="761">
                  <c:v>40117</c:v>
                </c:pt>
                <c:pt idx="762">
                  <c:v>40118</c:v>
                </c:pt>
                <c:pt idx="763">
                  <c:v>40119</c:v>
                </c:pt>
                <c:pt idx="764">
                  <c:v>40120</c:v>
                </c:pt>
                <c:pt idx="765">
                  <c:v>40121</c:v>
                </c:pt>
                <c:pt idx="766">
                  <c:v>40122</c:v>
                </c:pt>
                <c:pt idx="767">
                  <c:v>40123</c:v>
                </c:pt>
                <c:pt idx="768">
                  <c:v>40124</c:v>
                </c:pt>
                <c:pt idx="769">
                  <c:v>40125</c:v>
                </c:pt>
                <c:pt idx="770">
                  <c:v>40126</c:v>
                </c:pt>
                <c:pt idx="771">
                  <c:v>40127</c:v>
                </c:pt>
                <c:pt idx="772">
                  <c:v>40128</c:v>
                </c:pt>
                <c:pt idx="773">
                  <c:v>40129</c:v>
                </c:pt>
                <c:pt idx="774">
                  <c:v>40130</c:v>
                </c:pt>
                <c:pt idx="775">
                  <c:v>40131</c:v>
                </c:pt>
                <c:pt idx="776">
                  <c:v>40132</c:v>
                </c:pt>
                <c:pt idx="777">
                  <c:v>40133</c:v>
                </c:pt>
                <c:pt idx="778">
                  <c:v>40134</c:v>
                </c:pt>
                <c:pt idx="779">
                  <c:v>40135</c:v>
                </c:pt>
                <c:pt idx="780">
                  <c:v>40136</c:v>
                </c:pt>
                <c:pt idx="781">
                  <c:v>40137</c:v>
                </c:pt>
                <c:pt idx="782">
                  <c:v>40138</c:v>
                </c:pt>
                <c:pt idx="783">
                  <c:v>40139</c:v>
                </c:pt>
                <c:pt idx="784">
                  <c:v>40140</c:v>
                </c:pt>
                <c:pt idx="785">
                  <c:v>40141</c:v>
                </c:pt>
                <c:pt idx="786">
                  <c:v>40142</c:v>
                </c:pt>
                <c:pt idx="787">
                  <c:v>40143</c:v>
                </c:pt>
                <c:pt idx="788">
                  <c:v>40144</c:v>
                </c:pt>
                <c:pt idx="789">
                  <c:v>40145</c:v>
                </c:pt>
                <c:pt idx="790">
                  <c:v>40146</c:v>
                </c:pt>
                <c:pt idx="791">
                  <c:v>40147</c:v>
                </c:pt>
                <c:pt idx="792">
                  <c:v>40148</c:v>
                </c:pt>
                <c:pt idx="793">
                  <c:v>40149</c:v>
                </c:pt>
                <c:pt idx="794">
                  <c:v>40150</c:v>
                </c:pt>
                <c:pt idx="795">
                  <c:v>40151</c:v>
                </c:pt>
                <c:pt idx="796">
                  <c:v>40152</c:v>
                </c:pt>
                <c:pt idx="797">
                  <c:v>40153</c:v>
                </c:pt>
                <c:pt idx="798">
                  <c:v>40154</c:v>
                </c:pt>
                <c:pt idx="799">
                  <c:v>40155</c:v>
                </c:pt>
                <c:pt idx="800">
                  <c:v>40156</c:v>
                </c:pt>
                <c:pt idx="801">
                  <c:v>40157</c:v>
                </c:pt>
                <c:pt idx="802">
                  <c:v>40158</c:v>
                </c:pt>
                <c:pt idx="803">
                  <c:v>40159</c:v>
                </c:pt>
                <c:pt idx="804">
                  <c:v>40160</c:v>
                </c:pt>
                <c:pt idx="805">
                  <c:v>40161</c:v>
                </c:pt>
                <c:pt idx="806">
                  <c:v>40162</c:v>
                </c:pt>
                <c:pt idx="807">
                  <c:v>40163</c:v>
                </c:pt>
                <c:pt idx="808">
                  <c:v>40164</c:v>
                </c:pt>
                <c:pt idx="809">
                  <c:v>40165</c:v>
                </c:pt>
                <c:pt idx="810">
                  <c:v>40166</c:v>
                </c:pt>
                <c:pt idx="811">
                  <c:v>40167</c:v>
                </c:pt>
                <c:pt idx="812">
                  <c:v>40168</c:v>
                </c:pt>
                <c:pt idx="813">
                  <c:v>40169</c:v>
                </c:pt>
                <c:pt idx="814">
                  <c:v>40170</c:v>
                </c:pt>
                <c:pt idx="815">
                  <c:v>40171</c:v>
                </c:pt>
                <c:pt idx="816">
                  <c:v>40172</c:v>
                </c:pt>
                <c:pt idx="817">
                  <c:v>40173</c:v>
                </c:pt>
                <c:pt idx="818">
                  <c:v>40174</c:v>
                </c:pt>
                <c:pt idx="819">
                  <c:v>40175</c:v>
                </c:pt>
                <c:pt idx="820">
                  <c:v>40176</c:v>
                </c:pt>
                <c:pt idx="821">
                  <c:v>40177</c:v>
                </c:pt>
                <c:pt idx="822">
                  <c:v>40178</c:v>
                </c:pt>
                <c:pt idx="823">
                  <c:v>40179</c:v>
                </c:pt>
                <c:pt idx="824">
                  <c:v>40180</c:v>
                </c:pt>
                <c:pt idx="825">
                  <c:v>40181</c:v>
                </c:pt>
                <c:pt idx="826">
                  <c:v>40182</c:v>
                </c:pt>
                <c:pt idx="827">
                  <c:v>40183</c:v>
                </c:pt>
                <c:pt idx="828">
                  <c:v>40184</c:v>
                </c:pt>
                <c:pt idx="829">
                  <c:v>40185</c:v>
                </c:pt>
                <c:pt idx="830">
                  <c:v>40186</c:v>
                </c:pt>
                <c:pt idx="831">
                  <c:v>40187</c:v>
                </c:pt>
                <c:pt idx="832">
                  <c:v>40188</c:v>
                </c:pt>
                <c:pt idx="833">
                  <c:v>40189</c:v>
                </c:pt>
                <c:pt idx="834">
                  <c:v>40190</c:v>
                </c:pt>
                <c:pt idx="835">
                  <c:v>40191</c:v>
                </c:pt>
                <c:pt idx="836">
                  <c:v>40192</c:v>
                </c:pt>
                <c:pt idx="837">
                  <c:v>40193</c:v>
                </c:pt>
                <c:pt idx="838">
                  <c:v>40194</c:v>
                </c:pt>
                <c:pt idx="839">
                  <c:v>40195</c:v>
                </c:pt>
                <c:pt idx="840">
                  <c:v>40196</c:v>
                </c:pt>
                <c:pt idx="841">
                  <c:v>40197</c:v>
                </c:pt>
                <c:pt idx="842">
                  <c:v>40198</c:v>
                </c:pt>
                <c:pt idx="843">
                  <c:v>40199</c:v>
                </c:pt>
                <c:pt idx="844">
                  <c:v>40200</c:v>
                </c:pt>
                <c:pt idx="845">
                  <c:v>40201</c:v>
                </c:pt>
                <c:pt idx="846">
                  <c:v>40202</c:v>
                </c:pt>
                <c:pt idx="847">
                  <c:v>40203</c:v>
                </c:pt>
                <c:pt idx="848">
                  <c:v>40204</c:v>
                </c:pt>
                <c:pt idx="849">
                  <c:v>40205</c:v>
                </c:pt>
                <c:pt idx="850">
                  <c:v>40206</c:v>
                </c:pt>
                <c:pt idx="851">
                  <c:v>40207</c:v>
                </c:pt>
                <c:pt idx="852">
                  <c:v>40208</c:v>
                </c:pt>
                <c:pt idx="853">
                  <c:v>40209</c:v>
                </c:pt>
                <c:pt idx="854">
                  <c:v>40210</c:v>
                </c:pt>
                <c:pt idx="855">
                  <c:v>40211</c:v>
                </c:pt>
                <c:pt idx="856">
                  <c:v>40212</c:v>
                </c:pt>
                <c:pt idx="857">
                  <c:v>40213</c:v>
                </c:pt>
                <c:pt idx="858">
                  <c:v>40214</c:v>
                </c:pt>
                <c:pt idx="859">
                  <c:v>40215</c:v>
                </c:pt>
                <c:pt idx="860">
                  <c:v>40216</c:v>
                </c:pt>
                <c:pt idx="861">
                  <c:v>40217</c:v>
                </c:pt>
                <c:pt idx="862">
                  <c:v>40218</c:v>
                </c:pt>
                <c:pt idx="863">
                  <c:v>40219</c:v>
                </c:pt>
                <c:pt idx="864">
                  <c:v>40220</c:v>
                </c:pt>
                <c:pt idx="865">
                  <c:v>40221</c:v>
                </c:pt>
                <c:pt idx="866">
                  <c:v>40222</c:v>
                </c:pt>
                <c:pt idx="867">
                  <c:v>40223</c:v>
                </c:pt>
                <c:pt idx="868">
                  <c:v>40224</c:v>
                </c:pt>
                <c:pt idx="869">
                  <c:v>40225</c:v>
                </c:pt>
                <c:pt idx="870">
                  <c:v>40226</c:v>
                </c:pt>
                <c:pt idx="871">
                  <c:v>40227</c:v>
                </c:pt>
                <c:pt idx="872">
                  <c:v>40228</c:v>
                </c:pt>
                <c:pt idx="873">
                  <c:v>40229</c:v>
                </c:pt>
                <c:pt idx="874">
                  <c:v>40230</c:v>
                </c:pt>
                <c:pt idx="875">
                  <c:v>40231</c:v>
                </c:pt>
                <c:pt idx="876">
                  <c:v>40232</c:v>
                </c:pt>
                <c:pt idx="877">
                  <c:v>40233</c:v>
                </c:pt>
                <c:pt idx="878">
                  <c:v>40234</c:v>
                </c:pt>
                <c:pt idx="879">
                  <c:v>40235</c:v>
                </c:pt>
                <c:pt idx="880">
                  <c:v>40236</c:v>
                </c:pt>
                <c:pt idx="881">
                  <c:v>40237</c:v>
                </c:pt>
                <c:pt idx="882">
                  <c:v>40238</c:v>
                </c:pt>
                <c:pt idx="883">
                  <c:v>40239</c:v>
                </c:pt>
                <c:pt idx="884">
                  <c:v>40240</c:v>
                </c:pt>
                <c:pt idx="885">
                  <c:v>40241</c:v>
                </c:pt>
                <c:pt idx="886">
                  <c:v>40242</c:v>
                </c:pt>
                <c:pt idx="887">
                  <c:v>40243</c:v>
                </c:pt>
                <c:pt idx="888">
                  <c:v>40244</c:v>
                </c:pt>
                <c:pt idx="889">
                  <c:v>40245</c:v>
                </c:pt>
                <c:pt idx="890">
                  <c:v>40246</c:v>
                </c:pt>
                <c:pt idx="891">
                  <c:v>40247</c:v>
                </c:pt>
                <c:pt idx="892">
                  <c:v>40248</c:v>
                </c:pt>
                <c:pt idx="893">
                  <c:v>40249</c:v>
                </c:pt>
                <c:pt idx="894">
                  <c:v>40250</c:v>
                </c:pt>
                <c:pt idx="895">
                  <c:v>40251</c:v>
                </c:pt>
                <c:pt idx="896">
                  <c:v>40252</c:v>
                </c:pt>
                <c:pt idx="897">
                  <c:v>40253</c:v>
                </c:pt>
                <c:pt idx="898">
                  <c:v>40254</c:v>
                </c:pt>
                <c:pt idx="899">
                  <c:v>40255</c:v>
                </c:pt>
                <c:pt idx="900">
                  <c:v>40256</c:v>
                </c:pt>
                <c:pt idx="901">
                  <c:v>40257</c:v>
                </c:pt>
                <c:pt idx="902">
                  <c:v>40258</c:v>
                </c:pt>
                <c:pt idx="903">
                  <c:v>40259</c:v>
                </c:pt>
                <c:pt idx="904">
                  <c:v>40260</c:v>
                </c:pt>
                <c:pt idx="905">
                  <c:v>40261</c:v>
                </c:pt>
                <c:pt idx="906">
                  <c:v>40262</c:v>
                </c:pt>
                <c:pt idx="907">
                  <c:v>40263</c:v>
                </c:pt>
                <c:pt idx="908">
                  <c:v>40264</c:v>
                </c:pt>
                <c:pt idx="909">
                  <c:v>40265</c:v>
                </c:pt>
                <c:pt idx="910">
                  <c:v>40266</c:v>
                </c:pt>
                <c:pt idx="911">
                  <c:v>40267</c:v>
                </c:pt>
                <c:pt idx="912">
                  <c:v>40268</c:v>
                </c:pt>
                <c:pt idx="913">
                  <c:v>40269</c:v>
                </c:pt>
                <c:pt idx="914">
                  <c:v>40270</c:v>
                </c:pt>
                <c:pt idx="915">
                  <c:v>40271</c:v>
                </c:pt>
                <c:pt idx="916">
                  <c:v>40272</c:v>
                </c:pt>
                <c:pt idx="917">
                  <c:v>40273</c:v>
                </c:pt>
                <c:pt idx="918">
                  <c:v>40274</c:v>
                </c:pt>
                <c:pt idx="919">
                  <c:v>40275</c:v>
                </c:pt>
                <c:pt idx="920">
                  <c:v>40276</c:v>
                </c:pt>
                <c:pt idx="921">
                  <c:v>40277</c:v>
                </c:pt>
                <c:pt idx="922">
                  <c:v>40278</c:v>
                </c:pt>
                <c:pt idx="923">
                  <c:v>40279</c:v>
                </c:pt>
                <c:pt idx="924">
                  <c:v>40280</c:v>
                </c:pt>
                <c:pt idx="925">
                  <c:v>40281</c:v>
                </c:pt>
                <c:pt idx="926">
                  <c:v>40282</c:v>
                </c:pt>
                <c:pt idx="927">
                  <c:v>40283</c:v>
                </c:pt>
                <c:pt idx="928">
                  <c:v>40284</c:v>
                </c:pt>
                <c:pt idx="929">
                  <c:v>40285</c:v>
                </c:pt>
                <c:pt idx="930">
                  <c:v>40286</c:v>
                </c:pt>
                <c:pt idx="931">
                  <c:v>40287</c:v>
                </c:pt>
                <c:pt idx="932">
                  <c:v>40288</c:v>
                </c:pt>
                <c:pt idx="933">
                  <c:v>40289</c:v>
                </c:pt>
                <c:pt idx="934">
                  <c:v>40290</c:v>
                </c:pt>
                <c:pt idx="935">
                  <c:v>40291</c:v>
                </c:pt>
                <c:pt idx="936">
                  <c:v>40292</c:v>
                </c:pt>
                <c:pt idx="937">
                  <c:v>40293</c:v>
                </c:pt>
                <c:pt idx="938">
                  <c:v>40294</c:v>
                </c:pt>
                <c:pt idx="939">
                  <c:v>40295</c:v>
                </c:pt>
                <c:pt idx="940">
                  <c:v>40296</c:v>
                </c:pt>
                <c:pt idx="941">
                  <c:v>40297</c:v>
                </c:pt>
                <c:pt idx="942">
                  <c:v>40298</c:v>
                </c:pt>
                <c:pt idx="943">
                  <c:v>40299</c:v>
                </c:pt>
                <c:pt idx="944">
                  <c:v>40300</c:v>
                </c:pt>
                <c:pt idx="945">
                  <c:v>40301</c:v>
                </c:pt>
                <c:pt idx="946">
                  <c:v>40302</c:v>
                </c:pt>
                <c:pt idx="947">
                  <c:v>40303</c:v>
                </c:pt>
                <c:pt idx="948">
                  <c:v>40304</c:v>
                </c:pt>
                <c:pt idx="949">
                  <c:v>40305</c:v>
                </c:pt>
                <c:pt idx="950">
                  <c:v>40306</c:v>
                </c:pt>
                <c:pt idx="951">
                  <c:v>40307</c:v>
                </c:pt>
                <c:pt idx="952">
                  <c:v>40308</c:v>
                </c:pt>
                <c:pt idx="953">
                  <c:v>40309</c:v>
                </c:pt>
                <c:pt idx="954">
                  <c:v>40310</c:v>
                </c:pt>
                <c:pt idx="955">
                  <c:v>40311</c:v>
                </c:pt>
                <c:pt idx="956">
                  <c:v>40312</c:v>
                </c:pt>
                <c:pt idx="957">
                  <c:v>40313</c:v>
                </c:pt>
                <c:pt idx="958">
                  <c:v>40314</c:v>
                </c:pt>
                <c:pt idx="959">
                  <c:v>40315</c:v>
                </c:pt>
                <c:pt idx="960">
                  <c:v>40316</c:v>
                </c:pt>
                <c:pt idx="961">
                  <c:v>40317</c:v>
                </c:pt>
                <c:pt idx="962">
                  <c:v>40318</c:v>
                </c:pt>
                <c:pt idx="963">
                  <c:v>40319</c:v>
                </c:pt>
                <c:pt idx="964">
                  <c:v>40320</c:v>
                </c:pt>
                <c:pt idx="965">
                  <c:v>40321</c:v>
                </c:pt>
                <c:pt idx="966">
                  <c:v>40322</c:v>
                </c:pt>
                <c:pt idx="967">
                  <c:v>40323</c:v>
                </c:pt>
                <c:pt idx="968">
                  <c:v>40324</c:v>
                </c:pt>
                <c:pt idx="969">
                  <c:v>40325</c:v>
                </c:pt>
                <c:pt idx="970">
                  <c:v>40326</c:v>
                </c:pt>
                <c:pt idx="971">
                  <c:v>40327</c:v>
                </c:pt>
                <c:pt idx="972">
                  <c:v>40328</c:v>
                </c:pt>
                <c:pt idx="973">
                  <c:v>40329</c:v>
                </c:pt>
                <c:pt idx="974">
                  <c:v>40330</c:v>
                </c:pt>
                <c:pt idx="975">
                  <c:v>40331</c:v>
                </c:pt>
                <c:pt idx="976">
                  <c:v>40332</c:v>
                </c:pt>
                <c:pt idx="977">
                  <c:v>40333</c:v>
                </c:pt>
                <c:pt idx="978">
                  <c:v>40334</c:v>
                </c:pt>
                <c:pt idx="979">
                  <c:v>40335</c:v>
                </c:pt>
                <c:pt idx="980">
                  <c:v>40336</c:v>
                </c:pt>
                <c:pt idx="981">
                  <c:v>40337</c:v>
                </c:pt>
                <c:pt idx="982">
                  <c:v>40338</c:v>
                </c:pt>
                <c:pt idx="983">
                  <c:v>40339</c:v>
                </c:pt>
                <c:pt idx="984">
                  <c:v>40340</c:v>
                </c:pt>
                <c:pt idx="985">
                  <c:v>40341</c:v>
                </c:pt>
                <c:pt idx="986">
                  <c:v>40342</c:v>
                </c:pt>
                <c:pt idx="987">
                  <c:v>40343</c:v>
                </c:pt>
                <c:pt idx="988">
                  <c:v>40344</c:v>
                </c:pt>
                <c:pt idx="989">
                  <c:v>40345</c:v>
                </c:pt>
                <c:pt idx="990">
                  <c:v>40346</c:v>
                </c:pt>
                <c:pt idx="991">
                  <c:v>40347</c:v>
                </c:pt>
                <c:pt idx="992">
                  <c:v>40348</c:v>
                </c:pt>
                <c:pt idx="993">
                  <c:v>40349</c:v>
                </c:pt>
                <c:pt idx="994">
                  <c:v>40350</c:v>
                </c:pt>
                <c:pt idx="995">
                  <c:v>40351</c:v>
                </c:pt>
                <c:pt idx="996">
                  <c:v>40352</c:v>
                </c:pt>
                <c:pt idx="997">
                  <c:v>40353</c:v>
                </c:pt>
                <c:pt idx="998">
                  <c:v>40354</c:v>
                </c:pt>
                <c:pt idx="999">
                  <c:v>40355</c:v>
                </c:pt>
                <c:pt idx="1000">
                  <c:v>40356</c:v>
                </c:pt>
                <c:pt idx="1001">
                  <c:v>40357</c:v>
                </c:pt>
                <c:pt idx="1002">
                  <c:v>40358</c:v>
                </c:pt>
                <c:pt idx="1003">
                  <c:v>40359</c:v>
                </c:pt>
                <c:pt idx="1004">
                  <c:v>40360</c:v>
                </c:pt>
                <c:pt idx="1005">
                  <c:v>40361</c:v>
                </c:pt>
                <c:pt idx="1006">
                  <c:v>40362</c:v>
                </c:pt>
                <c:pt idx="1007">
                  <c:v>40363</c:v>
                </c:pt>
                <c:pt idx="1008">
                  <c:v>40364</c:v>
                </c:pt>
                <c:pt idx="1009">
                  <c:v>40365</c:v>
                </c:pt>
                <c:pt idx="1010">
                  <c:v>40366</c:v>
                </c:pt>
                <c:pt idx="1011">
                  <c:v>40367</c:v>
                </c:pt>
                <c:pt idx="1012">
                  <c:v>40368</c:v>
                </c:pt>
                <c:pt idx="1013">
                  <c:v>40369</c:v>
                </c:pt>
                <c:pt idx="1014">
                  <c:v>40370</c:v>
                </c:pt>
                <c:pt idx="1015">
                  <c:v>40371</c:v>
                </c:pt>
                <c:pt idx="1016">
                  <c:v>40372</c:v>
                </c:pt>
                <c:pt idx="1017">
                  <c:v>40373</c:v>
                </c:pt>
                <c:pt idx="1018">
                  <c:v>40374</c:v>
                </c:pt>
                <c:pt idx="1019">
                  <c:v>40375</c:v>
                </c:pt>
                <c:pt idx="1020">
                  <c:v>40376</c:v>
                </c:pt>
                <c:pt idx="1021">
                  <c:v>40377</c:v>
                </c:pt>
                <c:pt idx="1022">
                  <c:v>40378</c:v>
                </c:pt>
                <c:pt idx="1023">
                  <c:v>40379</c:v>
                </c:pt>
                <c:pt idx="1024">
                  <c:v>40380</c:v>
                </c:pt>
                <c:pt idx="1025">
                  <c:v>40381</c:v>
                </c:pt>
                <c:pt idx="1026">
                  <c:v>40382</c:v>
                </c:pt>
                <c:pt idx="1027">
                  <c:v>40383</c:v>
                </c:pt>
                <c:pt idx="1028">
                  <c:v>40384</c:v>
                </c:pt>
                <c:pt idx="1029">
                  <c:v>40385</c:v>
                </c:pt>
                <c:pt idx="1030">
                  <c:v>40386</c:v>
                </c:pt>
                <c:pt idx="1031">
                  <c:v>40387</c:v>
                </c:pt>
                <c:pt idx="1032">
                  <c:v>40388</c:v>
                </c:pt>
                <c:pt idx="1033">
                  <c:v>40389</c:v>
                </c:pt>
                <c:pt idx="1034">
                  <c:v>40390</c:v>
                </c:pt>
                <c:pt idx="1035">
                  <c:v>40391</c:v>
                </c:pt>
                <c:pt idx="1036">
                  <c:v>40392</c:v>
                </c:pt>
                <c:pt idx="1037">
                  <c:v>40393</c:v>
                </c:pt>
                <c:pt idx="1038">
                  <c:v>40394</c:v>
                </c:pt>
                <c:pt idx="1039">
                  <c:v>40395</c:v>
                </c:pt>
                <c:pt idx="1040">
                  <c:v>40396</c:v>
                </c:pt>
                <c:pt idx="1041">
                  <c:v>40397</c:v>
                </c:pt>
                <c:pt idx="1042">
                  <c:v>40398</c:v>
                </c:pt>
                <c:pt idx="1043">
                  <c:v>40399</c:v>
                </c:pt>
                <c:pt idx="1044">
                  <c:v>40400</c:v>
                </c:pt>
                <c:pt idx="1045">
                  <c:v>40401</c:v>
                </c:pt>
                <c:pt idx="1046">
                  <c:v>40402</c:v>
                </c:pt>
                <c:pt idx="1047">
                  <c:v>40403</c:v>
                </c:pt>
                <c:pt idx="1048">
                  <c:v>40404</c:v>
                </c:pt>
                <c:pt idx="1049">
                  <c:v>40405</c:v>
                </c:pt>
                <c:pt idx="1050">
                  <c:v>40406</c:v>
                </c:pt>
                <c:pt idx="1051">
                  <c:v>40407</c:v>
                </c:pt>
                <c:pt idx="1052">
                  <c:v>40408</c:v>
                </c:pt>
                <c:pt idx="1053">
                  <c:v>40409</c:v>
                </c:pt>
                <c:pt idx="1054">
                  <c:v>40410</c:v>
                </c:pt>
                <c:pt idx="1055">
                  <c:v>40411</c:v>
                </c:pt>
                <c:pt idx="1056">
                  <c:v>40412</c:v>
                </c:pt>
                <c:pt idx="1057">
                  <c:v>40413</c:v>
                </c:pt>
                <c:pt idx="1058">
                  <c:v>40414</c:v>
                </c:pt>
                <c:pt idx="1059">
                  <c:v>40415</c:v>
                </c:pt>
                <c:pt idx="1060">
                  <c:v>40416</c:v>
                </c:pt>
                <c:pt idx="1061">
                  <c:v>40417</c:v>
                </c:pt>
                <c:pt idx="1062">
                  <c:v>40418</c:v>
                </c:pt>
                <c:pt idx="1063">
                  <c:v>40419</c:v>
                </c:pt>
                <c:pt idx="1064">
                  <c:v>40420</c:v>
                </c:pt>
                <c:pt idx="1065">
                  <c:v>40421</c:v>
                </c:pt>
                <c:pt idx="1066">
                  <c:v>40422</c:v>
                </c:pt>
                <c:pt idx="1067">
                  <c:v>40423</c:v>
                </c:pt>
                <c:pt idx="1068">
                  <c:v>40424</c:v>
                </c:pt>
                <c:pt idx="1069">
                  <c:v>40425</c:v>
                </c:pt>
                <c:pt idx="1070">
                  <c:v>40426</c:v>
                </c:pt>
                <c:pt idx="1071">
                  <c:v>40427</c:v>
                </c:pt>
                <c:pt idx="1072">
                  <c:v>40428</c:v>
                </c:pt>
                <c:pt idx="1073">
                  <c:v>40429</c:v>
                </c:pt>
                <c:pt idx="1074">
                  <c:v>40430</c:v>
                </c:pt>
                <c:pt idx="1075">
                  <c:v>40431</c:v>
                </c:pt>
                <c:pt idx="1076">
                  <c:v>40432</c:v>
                </c:pt>
                <c:pt idx="1077">
                  <c:v>40433</c:v>
                </c:pt>
                <c:pt idx="1078">
                  <c:v>40434</c:v>
                </c:pt>
                <c:pt idx="1079">
                  <c:v>40435</c:v>
                </c:pt>
                <c:pt idx="1080">
                  <c:v>40436</c:v>
                </c:pt>
                <c:pt idx="1081">
                  <c:v>40437</c:v>
                </c:pt>
                <c:pt idx="1082">
                  <c:v>40438</c:v>
                </c:pt>
                <c:pt idx="1083">
                  <c:v>40439</c:v>
                </c:pt>
                <c:pt idx="1084">
                  <c:v>40440</c:v>
                </c:pt>
                <c:pt idx="1085">
                  <c:v>40441</c:v>
                </c:pt>
                <c:pt idx="1086">
                  <c:v>40442</c:v>
                </c:pt>
                <c:pt idx="1087">
                  <c:v>40443</c:v>
                </c:pt>
                <c:pt idx="1088">
                  <c:v>40444</c:v>
                </c:pt>
                <c:pt idx="1089">
                  <c:v>40445</c:v>
                </c:pt>
                <c:pt idx="1090">
                  <c:v>40446</c:v>
                </c:pt>
                <c:pt idx="1091">
                  <c:v>40447</c:v>
                </c:pt>
                <c:pt idx="1092">
                  <c:v>40448</c:v>
                </c:pt>
                <c:pt idx="1093">
                  <c:v>40449</c:v>
                </c:pt>
                <c:pt idx="1094">
                  <c:v>40450</c:v>
                </c:pt>
                <c:pt idx="1095">
                  <c:v>40451</c:v>
                </c:pt>
                <c:pt idx="1096">
                  <c:v>40452</c:v>
                </c:pt>
                <c:pt idx="1097">
                  <c:v>40453</c:v>
                </c:pt>
                <c:pt idx="1098">
                  <c:v>40454</c:v>
                </c:pt>
                <c:pt idx="1099">
                  <c:v>40455</c:v>
                </c:pt>
                <c:pt idx="1100">
                  <c:v>40456</c:v>
                </c:pt>
                <c:pt idx="1101">
                  <c:v>40457</c:v>
                </c:pt>
                <c:pt idx="1102">
                  <c:v>40458</c:v>
                </c:pt>
                <c:pt idx="1103">
                  <c:v>40459</c:v>
                </c:pt>
                <c:pt idx="1104">
                  <c:v>40460</c:v>
                </c:pt>
                <c:pt idx="1105">
                  <c:v>40461</c:v>
                </c:pt>
                <c:pt idx="1106">
                  <c:v>40462</c:v>
                </c:pt>
                <c:pt idx="1107">
                  <c:v>40463</c:v>
                </c:pt>
                <c:pt idx="1108">
                  <c:v>40464</c:v>
                </c:pt>
                <c:pt idx="1109">
                  <c:v>40465</c:v>
                </c:pt>
                <c:pt idx="1110">
                  <c:v>40466</c:v>
                </c:pt>
                <c:pt idx="1111">
                  <c:v>40467</c:v>
                </c:pt>
                <c:pt idx="1112">
                  <c:v>40468</c:v>
                </c:pt>
                <c:pt idx="1113">
                  <c:v>40469</c:v>
                </c:pt>
                <c:pt idx="1114">
                  <c:v>40470</c:v>
                </c:pt>
                <c:pt idx="1115">
                  <c:v>40471</c:v>
                </c:pt>
                <c:pt idx="1116">
                  <c:v>40472</c:v>
                </c:pt>
                <c:pt idx="1117">
                  <c:v>40473</c:v>
                </c:pt>
                <c:pt idx="1118">
                  <c:v>40474</c:v>
                </c:pt>
                <c:pt idx="1119">
                  <c:v>40475</c:v>
                </c:pt>
                <c:pt idx="1120">
                  <c:v>40476</c:v>
                </c:pt>
                <c:pt idx="1121">
                  <c:v>40477</c:v>
                </c:pt>
                <c:pt idx="1122">
                  <c:v>40478</c:v>
                </c:pt>
                <c:pt idx="1123">
                  <c:v>40479</c:v>
                </c:pt>
                <c:pt idx="1124">
                  <c:v>40480</c:v>
                </c:pt>
                <c:pt idx="1125">
                  <c:v>40481</c:v>
                </c:pt>
                <c:pt idx="1126">
                  <c:v>40482</c:v>
                </c:pt>
                <c:pt idx="1127">
                  <c:v>40483</c:v>
                </c:pt>
                <c:pt idx="1128">
                  <c:v>40484</c:v>
                </c:pt>
                <c:pt idx="1129">
                  <c:v>40485</c:v>
                </c:pt>
                <c:pt idx="1130">
                  <c:v>40486</c:v>
                </c:pt>
                <c:pt idx="1131">
                  <c:v>40487</c:v>
                </c:pt>
                <c:pt idx="1132">
                  <c:v>40488</c:v>
                </c:pt>
                <c:pt idx="1133">
                  <c:v>40489</c:v>
                </c:pt>
                <c:pt idx="1134">
                  <c:v>40490</c:v>
                </c:pt>
                <c:pt idx="1135">
                  <c:v>40491</c:v>
                </c:pt>
                <c:pt idx="1136">
                  <c:v>40492</c:v>
                </c:pt>
                <c:pt idx="1137">
                  <c:v>40493</c:v>
                </c:pt>
                <c:pt idx="1138">
                  <c:v>40494</c:v>
                </c:pt>
                <c:pt idx="1139">
                  <c:v>40495</c:v>
                </c:pt>
                <c:pt idx="1140">
                  <c:v>40496</c:v>
                </c:pt>
                <c:pt idx="1141">
                  <c:v>40497</c:v>
                </c:pt>
                <c:pt idx="1142">
                  <c:v>40498</c:v>
                </c:pt>
                <c:pt idx="1143">
                  <c:v>40499</c:v>
                </c:pt>
                <c:pt idx="1144">
                  <c:v>40500</c:v>
                </c:pt>
                <c:pt idx="1145">
                  <c:v>40501</c:v>
                </c:pt>
                <c:pt idx="1146">
                  <c:v>40502</c:v>
                </c:pt>
                <c:pt idx="1147">
                  <c:v>40503</c:v>
                </c:pt>
                <c:pt idx="1148">
                  <c:v>40504</c:v>
                </c:pt>
                <c:pt idx="1149">
                  <c:v>40505</c:v>
                </c:pt>
                <c:pt idx="1150">
                  <c:v>40506</c:v>
                </c:pt>
                <c:pt idx="1151">
                  <c:v>40507</c:v>
                </c:pt>
                <c:pt idx="1152">
                  <c:v>40508</c:v>
                </c:pt>
                <c:pt idx="1153">
                  <c:v>40509</c:v>
                </c:pt>
                <c:pt idx="1154">
                  <c:v>40510</c:v>
                </c:pt>
                <c:pt idx="1155">
                  <c:v>40511</c:v>
                </c:pt>
                <c:pt idx="1156">
                  <c:v>40512</c:v>
                </c:pt>
                <c:pt idx="1157">
                  <c:v>40513</c:v>
                </c:pt>
                <c:pt idx="1158">
                  <c:v>40514</c:v>
                </c:pt>
                <c:pt idx="1159">
                  <c:v>40515</c:v>
                </c:pt>
                <c:pt idx="1160">
                  <c:v>40516</c:v>
                </c:pt>
                <c:pt idx="1161">
                  <c:v>40517</c:v>
                </c:pt>
                <c:pt idx="1162">
                  <c:v>40518</c:v>
                </c:pt>
                <c:pt idx="1163">
                  <c:v>40519</c:v>
                </c:pt>
                <c:pt idx="1164">
                  <c:v>40520</c:v>
                </c:pt>
                <c:pt idx="1165">
                  <c:v>40521</c:v>
                </c:pt>
                <c:pt idx="1166">
                  <c:v>40522</c:v>
                </c:pt>
                <c:pt idx="1167">
                  <c:v>40523</c:v>
                </c:pt>
                <c:pt idx="1168">
                  <c:v>40524</c:v>
                </c:pt>
                <c:pt idx="1169">
                  <c:v>40525</c:v>
                </c:pt>
                <c:pt idx="1170">
                  <c:v>40526</c:v>
                </c:pt>
                <c:pt idx="1171">
                  <c:v>40527</c:v>
                </c:pt>
                <c:pt idx="1172">
                  <c:v>40528</c:v>
                </c:pt>
                <c:pt idx="1173">
                  <c:v>40529</c:v>
                </c:pt>
                <c:pt idx="1174">
                  <c:v>40530</c:v>
                </c:pt>
                <c:pt idx="1175">
                  <c:v>40531</c:v>
                </c:pt>
                <c:pt idx="1176">
                  <c:v>40532</c:v>
                </c:pt>
                <c:pt idx="1177">
                  <c:v>40533</c:v>
                </c:pt>
                <c:pt idx="1178">
                  <c:v>40534</c:v>
                </c:pt>
                <c:pt idx="1179">
                  <c:v>40535</c:v>
                </c:pt>
                <c:pt idx="1180">
                  <c:v>40536</c:v>
                </c:pt>
                <c:pt idx="1181">
                  <c:v>40537</c:v>
                </c:pt>
                <c:pt idx="1182">
                  <c:v>40538</c:v>
                </c:pt>
                <c:pt idx="1183">
                  <c:v>40539</c:v>
                </c:pt>
                <c:pt idx="1184">
                  <c:v>40540</c:v>
                </c:pt>
                <c:pt idx="1185">
                  <c:v>40541</c:v>
                </c:pt>
                <c:pt idx="1186">
                  <c:v>40542</c:v>
                </c:pt>
                <c:pt idx="1187">
                  <c:v>40543</c:v>
                </c:pt>
                <c:pt idx="1188">
                  <c:v>40544</c:v>
                </c:pt>
                <c:pt idx="1189">
                  <c:v>40545</c:v>
                </c:pt>
                <c:pt idx="1190">
                  <c:v>40546</c:v>
                </c:pt>
                <c:pt idx="1191">
                  <c:v>40547</c:v>
                </c:pt>
                <c:pt idx="1192">
                  <c:v>40548</c:v>
                </c:pt>
                <c:pt idx="1193">
                  <c:v>40549</c:v>
                </c:pt>
                <c:pt idx="1194">
                  <c:v>40550</c:v>
                </c:pt>
                <c:pt idx="1195">
                  <c:v>40551</c:v>
                </c:pt>
                <c:pt idx="1196">
                  <c:v>40552</c:v>
                </c:pt>
                <c:pt idx="1197">
                  <c:v>40553</c:v>
                </c:pt>
                <c:pt idx="1198">
                  <c:v>40554</c:v>
                </c:pt>
                <c:pt idx="1199">
                  <c:v>40555</c:v>
                </c:pt>
                <c:pt idx="1200">
                  <c:v>40556</c:v>
                </c:pt>
                <c:pt idx="1201">
                  <c:v>40557</c:v>
                </c:pt>
                <c:pt idx="1202">
                  <c:v>40558</c:v>
                </c:pt>
                <c:pt idx="1203">
                  <c:v>40559</c:v>
                </c:pt>
                <c:pt idx="1204">
                  <c:v>40560</c:v>
                </c:pt>
                <c:pt idx="1205">
                  <c:v>40561</c:v>
                </c:pt>
                <c:pt idx="1206">
                  <c:v>40562</c:v>
                </c:pt>
                <c:pt idx="1207">
                  <c:v>40563</c:v>
                </c:pt>
                <c:pt idx="1208">
                  <c:v>40564</c:v>
                </c:pt>
                <c:pt idx="1209">
                  <c:v>40565</c:v>
                </c:pt>
                <c:pt idx="1210">
                  <c:v>40566</c:v>
                </c:pt>
                <c:pt idx="1211">
                  <c:v>40567</c:v>
                </c:pt>
                <c:pt idx="1212">
                  <c:v>40568</c:v>
                </c:pt>
                <c:pt idx="1213">
                  <c:v>40569</c:v>
                </c:pt>
                <c:pt idx="1214">
                  <c:v>40570</c:v>
                </c:pt>
                <c:pt idx="1215">
                  <c:v>40571</c:v>
                </c:pt>
                <c:pt idx="1216">
                  <c:v>40572</c:v>
                </c:pt>
                <c:pt idx="1217">
                  <c:v>40573</c:v>
                </c:pt>
                <c:pt idx="1218">
                  <c:v>40574</c:v>
                </c:pt>
                <c:pt idx="1219">
                  <c:v>40575</c:v>
                </c:pt>
                <c:pt idx="1220">
                  <c:v>40576</c:v>
                </c:pt>
                <c:pt idx="1221">
                  <c:v>40577</c:v>
                </c:pt>
                <c:pt idx="1222">
                  <c:v>40578</c:v>
                </c:pt>
                <c:pt idx="1223">
                  <c:v>40579</c:v>
                </c:pt>
                <c:pt idx="1224">
                  <c:v>40580</c:v>
                </c:pt>
                <c:pt idx="1225">
                  <c:v>40581</c:v>
                </c:pt>
                <c:pt idx="1226">
                  <c:v>40582</c:v>
                </c:pt>
                <c:pt idx="1227">
                  <c:v>40583</c:v>
                </c:pt>
                <c:pt idx="1228">
                  <c:v>40584</c:v>
                </c:pt>
                <c:pt idx="1229">
                  <c:v>40585</c:v>
                </c:pt>
                <c:pt idx="1230">
                  <c:v>40586</c:v>
                </c:pt>
                <c:pt idx="1231">
                  <c:v>40587</c:v>
                </c:pt>
                <c:pt idx="1232">
                  <c:v>40588</c:v>
                </c:pt>
                <c:pt idx="1233">
                  <c:v>40589</c:v>
                </c:pt>
                <c:pt idx="1234">
                  <c:v>40590</c:v>
                </c:pt>
                <c:pt idx="1235">
                  <c:v>40591</c:v>
                </c:pt>
                <c:pt idx="1236">
                  <c:v>40592</c:v>
                </c:pt>
                <c:pt idx="1237">
                  <c:v>40593</c:v>
                </c:pt>
                <c:pt idx="1238">
                  <c:v>40594</c:v>
                </c:pt>
                <c:pt idx="1239">
                  <c:v>40595</c:v>
                </c:pt>
                <c:pt idx="1240">
                  <c:v>40596</c:v>
                </c:pt>
                <c:pt idx="1241">
                  <c:v>40597</c:v>
                </c:pt>
                <c:pt idx="1242">
                  <c:v>40598</c:v>
                </c:pt>
                <c:pt idx="1243">
                  <c:v>40599</c:v>
                </c:pt>
                <c:pt idx="1244">
                  <c:v>40600</c:v>
                </c:pt>
                <c:pt idx="1245">
                  <c:v>40601</c:v>
                </c:pt>
                <c:pt idx="1246">
                  <c:v>40602</c:v>
                </c:pt>
                <c:pt idx="1247">
                  <c:v>40603</c:v>
                </c:pt>
                <c:pt idx="1248">
                  <c:v>40604</c:v>
                </c:pt>
                <c:pt idx="1249">
                  <c:v>40605</c:v>
                </c:pt>
                <c:pt idx="1250">
                  <c:v>40606</c:v>
                </c:pt>
                <c:pt idx="1251">
                  <c:v>40607</c:v>
                </c:pt>
                <c:pt idx="1252">
                  <c:v>40608</c:v>
                </c:pt>
                <c:pt idx="1253">
                  <c:v>40609</c:v>
                </c:pt>
                <c:pt idx="1254">
                  <c:v>40610</c:v>
                </c:pt>
                <c:pt idx="1255">
                  <c:v>40611</c:v>
                </c:pt>
                <c:pt idx="1256">
                  <c:v>40612</c:v>
                </c:pt>
                <c:pt idx="1257">
                  <c:v>40613</c:v>
                </c:pt>
                <c:pt idx="1258">
                  <c:v>40614</c:v>
                </c:pt>
                <c:pt idx="1259">
                  <c:v>40615</c:v>
                </c:pt>
                <c:pt idx="1260">
                  <c:v>40616</c:v>
                </c:pt>
                <c:pt idx="1261">
                  <c:v>40617</c:v>
                </c:pt>
                <c:pt idx="1262">
                  <c:v>40618</c:v>
                </c:pt>
                <c:pt idx="1263">
                  <c:v>40619</c:v>
                </c:pt>
                <c:pt idx="1264">
                  <c:v>40620</c:v>
                </c:pt>
                <c:pt idx="1265">
                  <c:v>40621</c:v>
                </c:pt>
                <c:pt idx="1266">
                  <c:v>40622</c:v>
                </c:pt>
                <c:pt idx="1267">
                  <c:v>40623</c:v>
                </c:pt>
                <c:pt idx="1268">
                  <c:v>40624</c:v>
                </c:pt>
                <c:pt idx="1269">
                  <c:v>40625</c:v>
                </c:pt>
                <c:pt idx="1270">
                  <c:v>40626</c:v>
                </c:pt>
                <c:pt idx="1271">
                  <c:v>40627</c:v>
                </c:pt>
                <c:pt idx="1272">
                  <c:v>40628</c:v>
                </c:pt>
                <c:pt idx="1273">
                  <c:v>40629</c:v>
                </c:pt>
                <c:pt idx="1274">
                  <c:v>40630</c:v>
                </c:pt>
                <c:pt idx="1275">
                  <c:v>40631</c:v>
                </c:pt>
                <c:pt idx="1276">
                  <c:v>40632</c:v>
                </c:pt>
                <c:pt idx="1277">
                  <c:v>40633</c:v>
                </c:pt>
                <c:pt idx="1278">
                  <c:v>40634</c:v>
                </c:pt>
                <c:pt idx="1279">
                  <c:v>40635</c:v>
                </c:pt>
                <c:pt idx="1280">
                  <c:v>40636</c:v>
                </c:pt>
                <c:pt idx="1281">
                  <c:v>40637</c:v>
                </c:pt>
                <c:pt idx="1282">
                  <c:v>40638</c:v>
                </c:pt>
                <c:pt idx="1283">
                  <c:v>40639</c:v>
                </c:pt>
                <c:pt idx="1284">
                  <c:v>40640</c:v>
                </c:pt>
                <c:pt idx="1285">
                  <c:v>40641</c:v>
                </c:pt>
                <c:pt idx="1286">
                  <c:v>40642</c:v>
                </c:pt>
                <c:pt idx="1287">
                  <c:v>40643</c:v>
                </c:pt>
                <c:pt idx="1288">
                  <c:v>40644</c:v>
                </c:pt>
                <c:pt idx="1289">
                  <c:v>40645</c:v>
                </c:pt>
                <c:pt idx="1290">
                  <c:v>40646</c:v>
                </c:pt>
                <c:pt idx="1291">
                  <c:v>40647</c:v>
                </c:pt>
                <c:pt idx="1292">
                  <c:v>40648</c:v>
                </c:pt>
                <c:pt idx="1293">
                  <c:v>40649</c:v>
                </c:pt>
                <c:pt idx="1294">
                  <c:v>40650</c:v>
                </c:pt>
                <c:pt idx="1295">
                  <c:v>40651</c:v>
                </c:pt>
                <c:pt idx="1296">
                  <c:v>40652</c:v>
                </c:pt>
                <c:pt idx="1297">
                  <c:v>40653</c:v>
                </c:pt>
                <c:pt idx="1298">
                  <c:v>40654</c:v>
                </c:pt>
                <c:pt idx="1299">
                  <c:v>40655</c:v>
                </c:pt>
                <c:pt idx="1300">
                  <c:v>40656</c:v>
                </c:pt>
                <c:pt idx="1301">
                  <c:v>40657</c:v>
                </c:pt>
                <c:pt idx="1302">
                  <c:v>40658</c:v>
                </c:pt>
                <c:pt idx="1303">
                  <c:v>40659</c:v>
                </c:pt>
                <c:pt idx="1304">
                  <c:v>40660</c:v>
                </c:pt>
                <c:pt idx="1305">
                  <c:v>40661</c:v>
                </c:pt>
                <c:pt idx="1306">
                  <c:v>40662</c:v>
                </c:pt>
                <c:pt idx="1307">
                  <c:v>40663</c:v>
                </c:pt>
                <c:pt idx="1308">
                  <c:v>40664</c:v>
                </c:pt>
                <c:pt idx="1309">
                  <c:v>40665</c:v>
                </c:pt>
                <c:pt idx="1310">
                  <c:v>40666</c:v>
                </c:pt>
                <c:pt idx="1311">
                  <c:v>40667</c:v>
                </c:pt>
                <c:pt idx="1312">
                  <c:v>40668</c:v>
                </c:pt>
                <c:pt idx="1313">
                  <c:v>40669</c:v>
                </c:pt>
                <c:pt idx="1314">
                  <c:v>40670</c:v>
                </c:pt>
                <c:pt idx="1315">
                  <c:v>40671</c:v>
                </c:pt>
                <c:pt idx="1316">
                  <c:v>40672</c:v>
                </c:pt>
                <c:pt idx="1317">
                  <c:v>40673</c:v>
                </c:pt>
                <c:pt idx="1318">
                  <c:v>40674</c:v>
                </c:pt>
                <c:pt idx="1319">
                  <c:v>40675</c:v>
                </c:pt>
                <c:pt idx="1320">
                  <c:v>40676</c:v>
                </c:pt>
                <c:pt idx="1321">
                  <c:v>40677</c:v>
                </c:pt>
                <c:pt idx="1322">
                  <c:v>40678</c:v>
                </c:pt>
                <c:pt idx="1323">
                  <c:v>40679</c:v>
                </c:pt>
                <c:pt idx="1324">
                  <c:v>40680</c:v>
                </c:pt>
                <c:pt idx="1325">
                  <c:v>40681</c:v>
                </c:pt>
                <c:pt idx="1326">
                  <c:v>40682</c:v>
                </c:pt>
                <c:pt idx="1327">
                  <c:v>40683</c:v>
                </c:pt>
                <c:pt idx="1328">
                  <c:v>40684</c:v>
                </c:pt>
                <c:pt idx="1329">
                  <c:v>40685</c:v>
                </c:pt>
                <c:pt idx="1330">
                  <c:v>40686</c:v>
                </c:pt>
                <c:pt idx="1331">
                  <c:v>40687</c:v>
                </c:pt>
                <c:pt idx="1332">
                  <c:v>40688</c:v>
                </c:pt>
                <c:pt idx="1333">
                  <c:v>40689</c:v>
                </c:pt>
                <c:pt idx="1334">
                  <c:v>40690</c:v>
                </c:pt>
                <c:pt idx="1335">
                  <c:v>40691</c:v>
                </c:pt>
                <c:pt idx="1336">
                  <c:v>40692</c:v>
                </c:pt>
                <c:pt idx="1337">
                  <c:v>40693</c:v>
                </c:pt>
                <c:pt idx="1338">
                  <c:v>40694</c:v>
                </c:pt>
                <c:pt idx="1339">
                  <c:v>40695</c:v>
                </c:pt>
                <c:pt idx="1340">
                  <c:v>40696</c:v>
                </c:pt>
                <c:pt idx="1341">
                  <c:v>40697</c:v>
                </c:pt>
                <c:pt idx="1342">
                  <c:v>40698</c:v>
                </c:pt>
                <c:pt idx="1343">
                  <c:v>40699</c:v>
                </c:pt>
                <c:pt idx="1344">
                  <c:v>40700</c:v>
                </c:pt>
                <c:pt idx="1345">
                  <c:v>40701</c:v>
                </c:pt>
                <c:pt idx="1346">
                  <c:v>40702</c:v>
                </c:pt>
                <c:pt idx="1347">
                  <c:v>40703</c:v>
                </c:pt>
                <c:pt idx="1348">
                  <c:v>40704</c:v>
                </c:pt>
                <c:pt idx="1349">
                  <c:v>40705</c:v>
                </c:pt>
                <c:pt idx="1350">
                  <c:v>40706</c:v>
                </c:pt>
                <c:pt idx="1351">
                  <c:v>40707</c:v>
                </c:pt>
                <c:pt idx="1352">
                  <c:v>40708</c:v>
                </c:pt>
                <c:pt idx="1353">
                  <c:v>40709</c:v>
                </c:pt>
                <c:pt idx="1354">
                  <c:v>40710</c:v>
                </c:pt>
                <c:pt idx="1355">
                  <c:v>40711</c:v>
                </c:pt>
                <c:pt idx="1356">
                  <c:v>40712</c:v>
                </c:pt>
                <c:pt idx="1357">
                  <c:v>40713</c:v>
                </c:pt>
                <c:pt idx="1358">
                  <c:v>40714</c:v>
                </c:pt>
                <c:pt idx="1359">
                  <c:v>40715</c:v>
                </c:pt>
                <c:pt idx="1360">
                  <c:v>40716</c:v>
                </c:pt>
                <c:pt idx="1361">
                  <c:v>40717</c:v>
                </c:pt>
                <c:pt idx="1362">
                  <c:v>40718</c:v>
                </c:pt>
                <c:pt idx="1363">
                  <c:v>40719</c:v>
                </c:pt>
                <c:pt idx="1364">
                  <c:v>40720</c:v>
                </c:pt>
                <c:pt idx="1365">
                  <c:v>40721</c:v>
                </c:pt>
                <c:pt idx="1366">
                  <c:v>40722</c:v>
                </c:pt>
                <c:pt idx="1367">
                  <c:v>40723</c:v>
                </c:pt>
                <c:pt idx="1368">
                  <c:v>40724</c:v>
                </c:pt>
                <c:pt idx="1369">
                  <c:v>40725</c:v>
                </c:pt>
                <c:pt idx="1370">
                  <c:v>40726</c:v>
                </c:pt>
                <c:pt idx="1371">
                  <c:v>40727</c:v>
                </c:pt>
                <c:pt idx="1372">
                  <c:v>40728</c:v>
                </c:pt>
                <c:pt idx="1373">
                  <c:v>40729</c:v>
                </c:pt>
                <c:pt idx="1374">
                  <c:v>40730</c:v>
                </c:pt>
                <c:pt idx="1375">
                  <c:v>40731</c:v>
                </c:pt>
                <c:pt idx="1376">
                  <c:v>40732</c:v>
                </c:pt>
                <c:pt idx="1377">
                  <c:v>40733</c:v>
                </c:pt>
                <c:pt idx="1378">
                  <c:v>40734</c:v>
                </c:pt>
                <c:pt idx="1379">
                  <c:v>40735</c:v>
                </c:pt>
                <c:pt idx="1380">
                  <c:v>40736</c:v>
                </c:pt>
                <c:pt idx="1381">
                  <c:v>40737</c:v>
                </c:pt>
                <c:pt idx="1382">
                  <c:v>40738</c:v>
                </c:pt>
                <c:pt idx="1383">
                  <c:v>40739</c:v>
                </c:pt>
                <c:pt idx="1384">
                  <c:v>40740</c:v>
                </c:pt>
                <c:pt idx="1385">
                  <c:v>40741</c:v>
                </c:pt>
                <c:pt idx="1386">
                  <c:v>40742</c:v>
                </c:pt>
                <c:pt idx="1387">
                  <c:v>40743</c:v>
                </c:pt>
                <c:pt idx="1388">
                  <c:v>40744</c:v>
                </c:pt>
                <c:pt idx="1389">
                  <c:v>40745</c:v>
                </c:pt>
                <c:pt idx="1390">
                  <c:v>40746</c:v>
                </c:pt>
                <c:pt idx="1391">
                  <c:v>40747</c:v>
                </c:pt>
                <c:pt idx="1392">
                  <c:v>40748</c:v>
                </c:pt>
                <c:pt idx="1393">
                  <c:v>40749</c:v>
                </c:pt>
                <c:pt idx="1394">
                  <c:v>40750</c:v>
                </c:pt>
                <c:pt idx="1395">
                  <c:v>40751</c:v>
                </c:pt>
                <c:pt idx="1396">
                  <c:v>40752</c:v>
                </c:pt>
                <c:pt idx="1397">
                  <c:v>40753</c:v>
                </c:pt>
                <c:pt idx="1398">
                  <c:v>40754</c:v>
                </c:pt>
                <c:pt idx="1399">
                  <c:v>40755</c:v>
                </c:pt>
                <c:pt idx="1400">
                  <c:v>40756</c:v>
                </c:pt>
                <c:pt idx="1401">
                  <c:v>40757</c:v>
                </c:pt>
                <c:pt idx="1402">
                  <c:v>40758</c:v>
                </c:pt>
                <c:pt idx="1403">
                  <c:v>40759</c:v>
                </c:pt>
                <c:pt idx="1404">
                  <c:v>40760</c:v>
                </c:pt>
                <c:pt idx="1405">
                  <c:v>40761</c:v>
                </c:pt>
                <c:pt idx="1406">
                  <c:v>40762</c:v>
                </c:pt>
                <c:pt idx="1407">
                  <c:v>40763</c:v>
                </c:pt>
                <c:pt idx="1408">
                  <c:v>40764</c:v>
                </c:pt>
                <c:pt idx="1409">
                  <c:v>40765</c:v>
                </c:pt>
                <c:pt idx="1410">
                  <c:v>40766</c:v>
                </c:pt>
                <c:pt idx="1411">
                  <c:v>40767</c:v>
                </c:pt>
                <c:pt idx="1412">
                  <c:v>40768</c:v>
                </c:pt>
                <c:pt idx="1413">
                  <c:v>40769</c:v>
                </c:pt>
                <c:pt idx="1414">
                  <c:v>40770</c:v>
                </c:pt>
                <c:pt idx="1415">
                  <c:v>40771</c:v>
                </c:pt>
                <c:pt idx="1416">
                  <c:v>40772</c:v>
                </c:pt>
                <c:pt idx="1417">
                  <c:v>40773</c:v>
                </c:pt>
                <c:pt idx="1418">
                  <c:v>40774</c:v>
                </c:pt>
                <c:pt idx="1419">
                  <c:v>40775</c:v>
                </c:pt>
                <c:pt idx="1420">
                  <c:v>40776</c:v>
                </c:pt>
                <c:pt idx="1421">
                  <c:v>40777</c:v>
                </c:pt>
                <c:pt idx="1422">
                  <c:v>40778</c:v>
                </c:pt>
                <c:pt idx="1423">
                  <c:v>40779</c:v>
                </c:pt>
                <c:pt idx="1424">
                  <c:v>40780</c:v>
                </c:pt>
                <c:pt idx="1425">
                  <c:v>40781</c:v>
                </c:pt>
                <c:pt idx="1426">
                  <c:v>40782</c:v>
                </c:pt>
                <c:pt idx="1427">
                  <c:v>40783</c:v>
                </c:pt>
                <c:pt idx="1428">
                  <c:v>40784</c:v>
                </c:pt>
                <c:pt idx="1429">
                  <c:v>40785</c:v>
                </c:pt>
                <c:pt idx="1430">
                  <c:v>40786</c:v>
                </c:pt>
                <c:pt idx="1431">
                  <c:v>40787</c:v>
                </c:pt>
                <c:pt idx="1432">
                  <c:v>40788</c:v>
                </c:pt>
                <c:pt idx="1433">
                  <c:v>40789</c:v>
                </c:pt>
                <c:pt idx="1434">
                  <c:v>40790</c:v>
                </c:pt>
                <c:pt idx="1435">
                  <c:v>40791</c:v>
                </c:pt>
                <c:pt idx="1436">
                  <c:v>40792</c:v>
                </c:pt>
                <c:pt idx="1437">
                  <c:v>40793</c:v>
                </c:pt>
                <c:pt idx="1438">
                  <c:v>40794</c:v>
                </c:pt>
                <c:pt idx="1439">
                  <c:v>40795</c:v>
                </c:pt>
                <c:pt idx="1440">
                  <c:v>40796</c:v>
                </c:pt>
                <c:pt idx="1441">
                  <c:v>40797</c:v>
                </c:pt>
                <c:pt idx="1442">
                  <c:v>40798</c:v>
                </c:pt>
                <c:pt idx="1443">
                  <c:v>40799</c:v>
                </c:pt>
                <c:pt idx="1444">
                  <c:v>40800</c:v>
                </c:pt>
                <c:pt idx="1445">
                  <c:v>40801</c:v>
                </c:pt>
                <c:pt idx="1446">
                  <c:v>40802</c:v>
                </c:pt>
                <c:pt idx="1447">
                  <c:v>40803</c:v>
                </c:pt>
                <c:pt idx="1448">
                  <c:v>40804</c:v>
                </c:pt>
                <c:pt idx="1449">
                  <c:v>40805</c:v>
                </c:pt>
                <c:pt idx="1450">
                  <c:v>40806</c:v>
                </c:pt>
                <c:pt idx="1451">
                  <c:v>40807</c:v>
                </c:pt>
                <c:pt idx="1452">
                  <c:v>40808</c:v>
                </c:pt>
                <c:pt idx="1453">
                  <c:v>40809</c:v>
                </c:pt>
                <c:pt idx="1454">
                  <c:v>40810</c:v>
                </c:pt>
                <c:pt idx="1455">
                  <c:v>40811</c:v>
                </c:pt>
                <c:pt idx="1456">
                  <c:v>40812</c:v>
                </c:pt>
                <c:pt idx="1457">
                  <c:v>40813</c:v>
                </c:pt>
                <c:pt idx="1458">
                  <c:v>40814</c:v>
                </c:pt>
                <c:pt idx="1459">
                  <c:v>40815</c:v>
                </c:pt>
                <c:pt idx="1460">
                  <c:v>40816</c:v>
                </c:pt>
                <c:pt idx="1461">
                  <c:v>40817</c:v>
                </c:pt>
                <c:pt idx="1462">
                  <c:v>40818</c:v>
                </c:pt>
                <c:pt idx="1463">
                  <c:v>40819</c:v>
                </c:pt>
                <c:pt idx="1464">
                  <c:v>40820</c:v>
                </c:pt>
                <c:pt idx="1465">
                  <c:v>40821</c:v>
                </c:pt>
                <c:pt idx="1466">
                  <c:v>40822</c:v>
                </c:pt>
                <c:pt idx="1467">
                  <c:v>40823</c:v>
                </c:pt>
                <c:pt idx="1468">
                  <c:v>40824</c:v>
                </c:pt>
                <c:pt idx="1469">
                  <c:v>40825</c:v>
                </c:pt>
                <c:pt idx="1470">
                  <c:v>40826</c:v>
                </c:pt>
                <c:pt idx="1471">
                  <c:v>40827</c:v>
                </c:pt>
                <c:pt idx="1472">
                  <c:v>40828</c:v>
                </c:pt>
                <c:pt idx="1473">
                  <c:v>40829</c:v>
                </c:pt>
                <c:pt idx="1474">
                  <c:v>40830</c:v>
                </c:pt>
                <c:pt idx="1475">
                  <c:v>40831</c:v>
                </c:pt>
                <c:pt idx="1476">
                  <c:v>40832</c:v>
                </c:pt>
                <c:pt idx="1477">
                  <c:v>40833</c:v>
                </c:pt>
                <c:pt idx="1478">
                  <c:v>40834</c:v>
                </c:pt>
                <c:pt idx="1479">
                  <c:v>40835</c:v>
                </c:pt>
                <c:pt idx="1480">
                  <c:v>40836</c:v>
                </c:pt>
                <c:pt idx="1481">
                  <c:v>40837</c:v>
                </c:pt>
                <c:pt idx="1482">
                  <c:v>40838</c:v>
                </c:pt>
                <c:pt idx="1483">
                  <c:v>40839</c:v>
                </c:pt>
                <c:pt idx="1484">
                  <c:v>40840</c:v>
                </c:pt>
                <c:pt idx="1485">
                  <c:v>40841</c:v>
                </c:pt>
                <c:pt idx="1486">
                  <c:v>40842</c:v>
                </c:pt>
                <c:pt idx="1487">
                  <c:v>40843</c:v>
                </c:pt>
                <c:pt idx="1488">
                  <c:v>40844</c:v>
                </c:pt>
                <c:pt idx="1489">
                  <c:v>40845</c:v>
                </c:pt>
                <c:pt idx="1490">
                  <c:v>40846</c:v>
                </c:pt>
                <c:pt idx="1491">
                  <c:v>40847</c:v>
                </c:pt>
                <c:pt idx="1492">
                  <c:v>40848</c:v>
                </c:pt>
                <c:pt idx="1493">
                  <c:v>40849</c:v>
                </c:pt>
                <c:pt idx="1494">
                  <c:v>40850</c:v>
                </c:pt>
                <c:pt idx="1495">
                  <c:v>40851</c:v>
                </c:pt>
                <c:pt idx="1496">
                  <c:v>40852</c:v>
                </c:pt>
                <c:pt idx="1497">
                  <c:v>40853</c:v>
                </c:pt>
                <c:pt idx="1498">
                  <c:v>40854</c:v>
                </c:pt>
                <c:pt idx="1499">
                  <c:v>40855</c:v>
                </c:pt>
                <c:pt idx="1500">
                  <c:v>40856</c:v>
                </c:pt>
                <c:pt idx="1501">
                  <c:v>40857</c:v>
                </c:pt>
                <c:pt idx="1502">
                  <c:v>40858</c:v>
                </c:pt>
                <c:pt idx="1503">
                  <c:v>40859</c:v>
                </c:pt>
                <c:pt idx="1504">
                  <c:v>40860</c:v>
                </c:pt>
                <c:pt idx="1505">
                  <c:v>40861</c:v>
                </c:pt>
                <c:pt idx="1506">
                  <c:v>40862</c:v>
                </c:pt>
                <c:pt idx="1507">
                  <c:v>40863</c:v>
                </c:pt>
                <c:pt idx="1508">
                  <c:v>40864</c:v>
                </c:pt>
                <c:pt idx="1509">
                  <c:v>40865</c:v>
                </c:pt>
                <c:pt idx="1510">
                  <c:v>40866</c:v>
                </c:pt>
                <c:pt idx="1511">
                  <c:v>40867</c:v>
                </c:pt>
                <c:pt idx="1512">
                  <c:v>40868</c:v>
                </c:pt>
                <c:pt idx="1513">
                  <c:v>40869</c:v>
                </c:pt>
                <c:pt idx="1514">
                  <c:v>40870</c:v>
                </c:pt>
                <c:pt idx="1515">
                  <c:v>40871</c:v>
                </c:pt>
                <c:pt idx="1516">
                  <c:v>40872</c:v>
                </c:pt>
                <c:pt idx="1517">
                  <c:v>40873</c:v>
                </c:pt>
                <c:pt idx="1518">
                  <c:v>40874</c:v>
                </c:pt>
                <c:pt idx="1519">
                  <c:v>40875</c:v>
                </c:pt>
                <c:pt idx="1520">
                  <c:v>40876</c:v>
                </c:pt>
                <c:pt idx="1521">
                  <c:v>40877</c:v>
                </c:pt>
                <c:pt idx="1522">
                  <c:v>40878</c:v>
                </c:pt>
                <c:pt idx="1523">
                  <c:v>40879</c:v>
                </c:pt>
                <c:pt idx="1524">
                  <c:v>40880</c:v>
                </c:pt>
                <c:pt idx="1525">
                  <c:v>40881</c:v>
                </c:pt>
                <c:pt idx="1526">
                  <c:v>40882</c:v>
                </c:pt>
                <c:pt idx="1527">
                  <c:v>40883</c:v>
                </c:pt>
                <c:pt idx="1528">
                  <c:v>40884</c:v>
                </c:pt>
                <c:pt idx="1529">
                  <c:v>40885</c:v>
                </c:pt>
                <c:pt idx="1530">
                  <c:v>40886</c:v>
                </c:pt>
                <c:pt idx="1531">
                  <c:v>40887</c:v>
                </c:pt>
                <c:pt idx="1532">
                  <c:v>40888</c:v>
                </c:pt>
                <c:pt idx="1533">
                  <c:v>40889</c:v>
                </c:pt>
                <c:pt idx="1534">
                  <c:v>40890</c:v>
                </c:pt>
                <c:pt idx="1535">
                  <c:v>40891</c:v>
                </c:pt>
                <c:pt idx="1536">
                  <c:v>40892</c:v>
                </c:pt>
                <c:pt idx="1537">
                  <c:v>40893</c:v>
                </c:pt>
                <c:pt idx="1538">
                  <c:v>40894</c:v>
                </c:pt>
                <c:pt idx="1539">
                  <c:v>40895</c:v>
                </c:pt>
                <c:pt idx="1540">
                  <c:v>40896</c:v>
                </c:pt>
                <c:pt idx="1541">
                  <c:v>40897</c:v>
                </c:pt>
                <c:pt idx="1542">
                  <c:v>40898</c:v>
                </c:pt>
                <c:pt idx="1543">
                  <c:v>40899</c:v>
                </c:pt>
                <c:pt idx="1544">
                  <c:v>40900</c:v>
                </c:pt>
                <c:pt idx="1545">
                  <c:v>40901</c:v>
                </c:pt>
                <c:pt idx="1546">
                  <c:v>40902</c:v>
                </c:pt>
                <c:pt idx="1547">
                  <c:v>40903</c:v>
                </c:pt>
                <c:pt idx="1548">
                  <c:v>40904</c:v>
                </c:pt>
                <c:pt idx="1549">
                  <c:v>40905</c:v>
                </c:pt>
                <c:pt idx="1550">
                  <c:v>40906</c:v>
                </c:pt>
                <c:pt idx="1551">
                  <c:v>40907</c:v>
                </c:pt>
                <c:pt idx="1552">
                  <c:v>40908</c:v>
                </c:pt>
                <c:pt idx="1553">
                  <c:v>40909</c:v>
                </c:pt>
                <c:pt idx="1554">
                  <c:v>40910</c:v>
                </c:pt>
                <c:pt idx="1555">
                  <c:v>40911</c:v>
                </c:pt>
                <c:pt idx="1556">
                  <c:v>40912</c:v>
                </c:pt>
                <c:pt idx="1557">
                  <c:v>40913</c:v>
                </c:pt>
                <c:pt idx="1558">
                  <c:v>40914</c:v>
                </c:pt>
                <c:pt idx="1559">
                  <c:v>40915</c:v>
                </c:pt>
                <c:pt idx="1560">
                  <c:v>40916</c:v>
                </c:pt>
                <c:pt idx="1561">
                  <c:v>40917</c:v>
                </c:pt>
                <c:pt idx="1562">
                  <c:v>40918</c:v>
                </c:pt>
                <c:pt idx="1563">
                  <c:v>40919</c:v>
                </c:pt>
                <c:pt idx="1564">
                  <c:v>40920</c:v>
                </c:pt>
                <c:pt idx="1565">
                  <c:v>40921</c:v>
                </c:pt>
                <c:pt idx="1566">
                  <c:v>40922</c:v>
                </c:pt>
                <c:pt idx="1567">
                  <c:v>40923</c:v>
                </c:pt>
                <c:pt idx="1568">
                  <c:v>40924</c:v>
                </c:pt>
                <c:pt idx="1569">
                  <c:v>40925</c:v>
                </c:pt>
                <c:pt idx="1570">
                  <c:v>40926</c:v>
                </c:pt>
                <c:pt idx="1571">
                  <c:v>40927</c:v>
                </c:pt>
                <c:pt idx="1572">
                  <c:v>40928</c:v>
                </c:pt>
                <c:pt idx="1573">
                  <c:v>40929</c:v>
                </c:pt>
                <c:pt idx="1574">
                  <c:v>40930</c:v>
                </c:pt>
                <c:pt idx="1575">
                  <c:v>40931</c:v>
                </c:pt>
                <c:pt idx="1576">
                  <c:v>40932</c:v>
                </c:pt>
                <c:pt idx="1577">
                  <c:v>40933</c:v>
                </c:pt>
                <c:pt idx="1578">
                  <c:v>40934</c:v>
                </c:pt>
                <c:pt idx="1579">
                  <c:v>40935</c:v>
                </c:pt>
                <c:pt idx="1580">
                  <c:v>40936</c:v>
                </c:pt>
                <c:pt idx="1581">
                  <c:v>40937</c:v>
                </c:pt>
                <c:pt idx="1582">
                  <c:v>40938</c:v>
                </c:pt>
                <c:pt idx="1583">
                  <c:v>40939</c:v>
                </c:pt>
                <c:pt idx="1584">
                  <c:v>40940</c:v>
                </c:pt>
                <c:pt idx="1585">
                  <c:v>40941</c:v>
                </c:pt>
                <c:pt idx="1586">
                  <c:v>40942</c:v>
                </c:pt>
                <c:pt idx="1587">
                  <c:v>40943</c:v>
                </c:pt>
                <c:pt idx="1588">
                  <c:v>40944</c:v>
                </c:pt>
                <c:pt idx="1589">
                  <c:v>40945</c:v>
                </c:pt>
                <c:pt idx="1590">
                  <c:v>40946</c:v>
                </c:pt>
                <c:pt idx="1591">
                  <c:v>40947</c:v>
                </c:pt>
                <c:pt idx="1592">
                  <c:v>40948</c:v>
                </c:pt>
                <c:pt idx="1593">
                  <c:v>40949</c:v>
                </c:pt>
                <c:pt idx="1594">
                  <c:v>40950</c:v>
                </c:pt>
                <c:pt idx="1595">
                  <c:v>40951</c:v>
                </c:pt>
                <c:pt idx="1596">
                  <c:v>40952</c:v>
                </c:pt>
                <c:pt idx="1597">
                  <c:v>40953</c:v>
                </c:pt>
                <c:pt idx="1598">
                  <c:v>40954</c:v>
                </c:pt>
                <c:pt idx="1599">
                  <c:v>40955</c:v>
                </c:pt>
                <c:pt idx="1600">
                  <c:v>40956</c:v>
                </c:pt>
                <c:pt idx="1601">
                  <c:v>40957</c:v>
                </c:pt>
                <c:pt idx="1602">
                  <c:v>40958</c:v>
                </c:pt>
                <c:pt idx="1603">
                  <c:v>40959</c:v>
                </c:pt>
                <c:pt idx="1604">
                  <c:v>40960</c:v>
                </c:pt>
                <c:pt idx="1605">
                  <c:v>40961</c:v>
                </c:pt>
                <c:pt idx="1606">
                  <c:v>40962</c:v>
                </c:pt>
                <c:pt idx="1607">
                  <c:v>40963</c:v>
                </c:pt>
                <c:pt idx="1608">
                  <c:v>40964</c:v>
                </c:pt>
                <c:pt idx="1609">
                  <c:v>40965</c:v>
                </c:pt>
                <c:pt idx="1610">
                  <c:v>40966</c:v>
                </c:pt>
                <c:pt idx="1611">
                  <c:v>40967</c:v>
                </c:pt>
                <c:pt idx="1612">
                  <c:v>40968</c:v>
                </c:pt>
                <c:pt idx="1613">
                  <c:v>40969</c:v>
                </c:pt>
                <c:pt idx="1614">
                  <c:v>40970</c:v>
                </c:pt>
                <c:pt idx="1615">
                  <c:v>40971</c:v>
                </c:pt>
                <c:pt idx="1616">
                  <c:v>40972</c:v>
                </c:pt>
                <c:pt idx="1617">
                  <c:v>40973</c:v>
                </c:pt>
                <c:pt idx="1618">
                  <c:v>40974</c:v>
                </c:pt>
                <c:pt idx="1619">
                  <c:v>40975</c:v>
                </c:pt>
                <c:pt idx="1620">
                  <c:v>40976</c:v>
                </c:pt>
                <c:pt idx="1621">
                  <c:v>40977</c:v>
                </c:pt>
                <c:pt idx="1622">
                  <c:v>40978</c:v>
                </c:pt>
                <c:pt idx="1623">
                  <c:v>40979</c:v>
                </c:pt>
                <c:pt idx="1624">
                  <c:v>40980</c:v>
                </c:pt>
                <c:pt idx="1625">
                  <c:v>40981</c:v>
                </c:pt>
                <c:pt idx="1626">
                  <c:v>40982</c:v>
                </c:pt>
                <c:pt idx="1627">
                  <c:v>40983</c:v>
                </c:pt>
                <c:pt idx="1628">
                  <c:v>40984</c:v>
                </c:pt>
                <c:pt idx="1629">
                  <c:v>40985</c:v>
                </c:pt>
                <c:pt idx="1630">
                  <c:v>40986</c:v>
                </c:pt>
                <c:pt idx="1631">
                  <c:v>40987</c:v>
                </c:pt>
                <c:pt idx="1632">
                  <c:v>40988</c:v>
                </c:pt>
                <c:pt idx="1633">
                  <c:v>40989</c:v>
                </c:pt>
                <c:pt idx="1634">
                  <c:v>40990</c:v>
                </c:pt>
                <c:pt idx="1635">
                  <c:v>40991</c:v>
                </c:pt>
                <c:pt idx="1636">
                  <c:v>40992</c:v>
                </c:pt>
                <c:pt idx="1637">
                  <c:v>40993</c:v>
                </c:pt>
                <c:pt idx="1638">
                  <c:v>40994</c:v>
                </c:pt>
                <c:pt idx="1639">
                  <c:v>40995</c:v>
                </c:pt>
                <c:pt idx="1640">
                  <c:v>40996</c:v>
                </c:pt>
                <c:pt idx="1641">
                  <c:v>40997</c:v>
                </c:pt>
                <c:pt idx="1642">
                  <c:v>40998</c:v>
                </c:pt>
                <c:pt idx="1643">
                  <c:v>40999</c:v>
                </c:pt>
                <c:pt idx="1644">
                  <c:v>41000</c:v>
                </c:pt>
                <c:pt idx="1645">
                  <c:v>41001</c:v>
                </c:pt>
                <c:pt idx="1646">
                  <c:v>41002</c:v>
                </c:pt>
                <c:pt idx="1647">
                  <c:v>41003</c:v>
                </c:pt>
                <c:pt idx="1648">
                  <c:v>41004</c:v>
                </c:pt>
                <c:pt idx="1649">
                  <c:v>41005</c:v>
                </c:pt>
                <c:pt idx="1650">
                  <c:v>41006</c:v>
                </c:pt>
                <c:pt idx="1651">
                  <c:v>41007</c:v>
                </c:pt>
                <c:pt idx="1652">
                  <c:v>41008</c:v>
                </c:pt>
                <c:pt idx="1653">
                  <c:v>41009</c:v>
                </c:pt>
                <c:pt idx="1654">
                  <c:v>41010</c:v>
                </c:pt>
                <c:pt idx="1655">
                  <c:v>41011</c:v>
                </c:pt>
                <c:pt idx="1656">
                  <c:v>41012</c:v>
                </c:pt>
                <c:pt idx="1657">
                  <c:v>41013</c:v>
                </c:pt>
                <c:pt idx="1658">
                  <c:v>41014</c:v>
                </c:pt>
                <c:pt idx="1659">
                  <c:v>41015</c:v>
                </c:pt>
                <c:pt idx="1660">
                  <c:v>41016</c:v>
                </c:pt>
                <c:pt idx="1661">
                  <c:v>41017</c:v>
                </c:pt>
                <c:pt idx="1662">
                  <c:v>41018</c:v>
                </c:pt>
                <c:pt idx="1663">
                  <c:v>41019</c:v>
                </c:pt>
                <c:pt idx="1664">
                  <c:v>41020</c:v>
                </c:pt>
                <c:pt idx="1665">
                  <c:v>41021</c:v>
                </c:pt>
                <c:pt idx="1666">
                  <c:v>41022</c:v>
                </c:pt>
                <c:pt idx="1667">
                  <c:v>41023</c:v>
                </c:pt>
                <c:pt idx="1668">
                  <c:v>41024</c:v>
                </c:pt>
                <c:pt idx="1669">
                  <c:v>41025</c:v>
                </c:pt>
                <c:pt idx="1670">
                  <c:v>41026</c:v>
                </c:pt>
                <c:pt idx="1671">
                  <c:v>41027</c:v>
                </c:pt>
                <c:pt idx="1672">
                  <c:v>41028</c:v>
                </c:pt>
                <c:pt idx="1673">
                  <c:v>41029</c:v>
                </c:pt>
                <c:pt idx="1674">
                  <c:v>41030</c:v>
                </c:pt>
                <c:pt idx="1675">
                  <c:v>41031</c:v>
                </c:pt>
                <c:pt idx="1676">
                  <c:v>41032</c:v>
                </c:pt>
                <c:pt idx="1677">
                  <c:v>41033</c:v>
                </c:pt>
                <c:pt idx="1678">
                  <c:v>41034</c:v>
                </c:pt>
                <c:pt idx="1679">
                  <c:v>41035</c:v>
                </c:pt>
                <c:pt idx="1680">
                  <c:v>41036</c:v>
                </c:pt>
                <c:pt idx="1681">
                  <c:v>41037</c:v>
                </c:pt>
                <c:pt idx="1682">
                  <c:v>41038</c:v>
                </c:pt>
                <c:pt idx="1683">
                  <c:v>41039</c:v>
                </c:pt>
                <c:pt idx="1684">
                  <c:v>41040</c:v>
                </c:pt>
                <c:pt idx="1685">
                  <c:v>41041</c:v>
                </c:pt>
                <c:pt idx="1686">
                  <c:v>41042</c:v>
                </c:pt>
                <c:pt idx="1687">
                  <c:v>41043</c:v>
                </c:pt>
                <c:pt idx="1688">
                  <c:v>41044</c:v>
                </c:pt>
                <c:pt idx="1689">
                  <c:v>41045</c:v>
                </c:pt>
                <c:pt idx="1690">
                  <c:v>41046</c:v>
                </c:pt>
                <c:pt idx="1691">
                  <c:v>41047</c:v>
                </c:pt>
                <c:pt idx="1692">
                  <c:v>41048</c:v>
                </c:pt>
                <c:pt idx="1693">
                  <c:v>41049</c:v>
                </c:pt>
                <c:pt idx="1694">
                  <c:v>41050</c:v>
                </c:pt>
                <c:pt idx="1695">
                  <c:v>41051</c:v>
                </c:pt>
                <c:pt idx="1696">
                  <c:v>41052</c:v>
                </c:pt>
                <c:pt idx="1697">
                  <c:v>41053</c:v>
                </c:pt>
                <c:pt idx="1698">
                  <c:v>41054</c:v>
                </c:pt>
                <c:pt idx="1699">
                  <c:v>41055</c:v>
                </c:pt>
                <c:pt idx="1700">
                  <c:v>41056</c:v>
                </c:pt>
                <c:pt idx="1701">
                  <c:v>41057</c:v>
                </c:pt>
                <c:pt idx="1702">
                  <c:v>41058</c:v>
                </c:pt>
                <c:pt idx="1703">
                  <c:v>41059</c:v>
                </c:pt>
                <c:pt idx="1704">
                  <c:v>41060</c:v>
                </c:pt>
                <c:pt idx="1705">
                  <c:v>41061</c:v>
                </c:pt>
                <c:pt idx="1706">
                  <c:v>41062</c:v>
                </c:pt>
                <c:pt idx="1707">
                  <c:v>41063</c:v>
                </c:pt>
                <c:pt idx="1708">
                  <c:v>41064</c:v>
                </c:pt>
                <c:pt idx="1709">
                  <c:v>41065</c:v>
                </c:pt>
                <c:pt idx="1710">
                  <c:v>41066</c:v>
                </c:pt>
                <c:pt idx="1711">
                  <c:v>41067</c:v>
                </c:pt>
                <c:pt idx="1712">
                  <c:v>41068</c:v>
                </c:pt>
                <c:pt idx="1713">
                  <c:v>41069</c:v>
                </c:pt>
                <c:pt idx="1714">
                  <c:v>41070</c:v>
                </c:pt>
                <c:pt idx="1715">
                  <c:v>41071</c:v>
                </c:pt>
                <c:pt idx="1716">
                  <c:v>41072</c:v>
                </c:pt>
                <c:pt idx="1717">
                  <c:v>41073</c:v>
                </c:pt>
                <c:pt idx="1718">
                  <c:v>41074</c:v>
                </c:pt>
                <c:pt idx="1719">
                  <c:v>41075</c:v>
                </c:pt>
                <c:pt idx="1720">
                  <c:v>41076</c:v>
                </c:pt>
                <c:pt idx="1721">
                  <c:v>41077</c:v>
                </c:pt>
                <c:pt idx="1722">
                  <c:v>41078</c:v>
                </c:pt>
                <c:pt idx="1723">
                  <c:v>41079</c:v>
                </c:pt>
                <c:pt idx="1724">
                  <c:v>41080</c:v>
                </c:pt>
                <c:pt idx="1725">
                  <c:v>41081</c:v>
                </c:pt>
                <c:pt idx="1726">
                  <c:v>41082</c:v>
                </c:pt>
                <c:pt idx="1727">
                  <c:v>41083</c:v>
                </c:pt>
                <c:pt idx="1728">
                  <c:v>41084</c:v>
                </c:pt>
                <c:pt idx="1729">
                  <c:v>41085</c:v>
                </c:pt>
                <c:pt idx="1730">
                  <c:v>41086</c:v>
                </c:pt>
                <c:pt idx="1731">
                  <c:v>41087</c:v>
                </c:pt>
                <c:pt idx="1732">
                  <c:v>41088</c:v>
                </c:pt>
                <c:pt idx="1733">
                  <c:v>41089</c:v>
                </c:pt>
                <c:pt idx="1734">
                  <c:v>41090</c:v>
                </c:pt>
                <c:pt idx="1735">
                  <c:v>41091</c:v>
                </c:pt>
                <c:pt idx="1736">
                  <c:v>41092</c:v>
                </c:pt>
                <c:pt idx="1737">
                  <c:v>41093</c:v>
                </c:pt>
                <c:pt idx="1738">
                  <c:v>41094</c:v>
                </c:pt>
                <c:pt idx="1739">
                  <c:v>41095</c:v>
                </c:pt>
                <c:pt idx="1740">
                  <c:v>41096</c:v>
                </c:pt>
                <c:pt idx="1741">
                  <c:v>41097</c:v>
                </c:pt>
                <c:pt idx="1742">
                  <c:v>41098</c:v>
                </c:pt>
                <c:pt idx="1743">
                  <c:v>41099</c:v>
                </c:pt>
                <c:pt idx="1744">
                  <c:v>41100</c:v>
                </c:pt>
                <c:pt idx="1745">
                  <c:v>41101</c:v>
                </c:pt>
                <c:pt idx="1746">
                  <c:v>41102</c:v>
                </c:pt>
                <c:pt idx="1747">
                  <c:v>41103</c:v>
                </c:pt>
                <c:pt idx="1748">
                  <c:v>41104</c:v>
                </c:pt>
                <c:pt idx="1749">
                  <c:v>41105</c:v>
                </c:pt>
                <c:pt idx="1750">
                  <c:v>41106</c:v>
                </c:pt>
                <c:pt idx="1751">
                  <c:v>41107</c:v>
                </c:pt>
                <c:pt idx="1752">
                  <c:v>41108</c:v>
                </c:pt>
                <c:pt idx="1753">
                  <c:v>41109</c:v>
                </c:pt>
                <c:pt idx="1754">
                  <c:v>41110</c:v>
                </c:pt>
                <c:pt idx="1755">
                  <c:v>41111</c:v>
                </c:pt>
                <c:pt idx="1756">
                  <c:v>41112</c:v>
                </c:pt>
                <c:pt idx="1757">
                  <c:v>41113</c:v>
                </c:pt>
                <c:pt idx="1758">
                  <c:v>41114</c:v>
                </c:pt>
                <c:pt idx="1759">
                  <c:v>41115</c:v>
                </c:pt>
                <c:pt idx="1760">
                  <c:v>41116</c:v>
                </c:pt>
                <c:pt idx="1761">
                  <c:v>41117</c:v>
                </c:pt>
                <c:pt idx="1762">
                  <c:v>41118</c:v>
                </c:pt>
                <c:pt idx="1763">
                  <c:v>41119</c:v>
                </c:pt>
                <c:pt idx="1764">
                  <c:v>41120</c:v>
                </c:pt>
                <c:pt idx="1765">
                  <c:v>41121</c:v>
                </c:pt>
                <c:pt idx="1766">
                  <c:v>41122</c:v>
                </c:pt>
                <c:pt idx="1767">
                  <c:v>41123</c:v>
                </c:pt>
                <c:pt idx="1768">
                  <c:v>41124</c:v>
                </c:pt>
                <c:pt idx="1769">
                  <c:v>41125</c:v>
                </c:pt>
                <c:pt idx="1770">
                  <c:v>41126</c:v>
                </c:pt>
                <c:pt idx="1771">
                  <c:v>41127</c:v>
                </c:pt>
                <c:pt idx="1772">
                  <c:v>41128</c:v>
                </c:pt>
                <c:pt idx="1773">
                  <c:v>41129</c:v>
                </c:pt>
                <c:pt idx="1774">
                  <c:v>41130</c:v>
                </c:pt>
                <c:pt idx="1775">
                  <c:v>41131</c:v>
                </c:pt>
                <c:pt idx="1776">
                  <c:v>41132</c:v>
                </c:pt>
                <c:pt idx="1777">
                  <c:v>41133</c:v>
                </c:pt>
                <c:pt idx="1778">
                  <c:v>41134</c:v>
                </c:pt>
                <c:pt idx="1779">
                  <c:v>41135</c:v>
                </c:pt>
                <c:pt idx="1780">
                  <c:v>41136</c:v>
                </c:pt>
                <c:pt idx="1781">
                  <c:v>41137</c:v>
                </c:pt>
                <c:pt idx="1782">
                  <c:v>41138</c:v>
                </c:pt>
                <c:pt idx="1783">
                  <c:v>41139</c:v>
                </c:pt>
                <c:pt idx="1784">
                  <c:v>41140</c:v>
                </c:pt>
                <c:pt idx="1785">
                  <c:v>41141</c:v>
                </c:pt>
                <c:pt idx="1786">
                  <c:v>41142</c:v>
                </c:pt>
                <c:pt idx="1787">
                  <c:v>41143</c:v>
                </c:pt>
                <c:pt idx="1788">
                  <c:v>41144</c:v>
                </c:pt>
                <c:pt idx="1789">
                  <c:v>41145</c:v>
                </c:pt>
                <c:pt idx="1790">
                  <c:v>41146</c:v>
                </c:pt>
                <c:pt idx="1791">
                  <c:v>41147</c:v>
                </c:pt>
                <c:pt idx="1792">
                  <c:v>41148</c:v>
                </c:pt>
                <c:pt idx="1793">
                  <c:v>41149</c:v>
                </c:pt>
                <c:pt idx="1794">
                  <c:v>41150</c:v>
                </c:pt>
                <c:pt idx="1795">
                  <c:v>41151</c:v>
                </c:pt>
                <c:pt idx="1796">
                  <c:v>41152</c:v>
                </c:pt>
                <c:pt idx="1797">
                  <c:v>41153</c:v>
                </c:pt>
                <c:pt idx="1798">
                  <c:v>41154</c:v>
                </c:pt>
                <c:pt idx="1799">
                  <c:v>41155</c:v>
                </c:pt>
                <c:pt idx="1800">
                  <c:v>41156</c:v>
                </c:pt>
                <c:pt idx="1801">
                  <c:v>41157</c:v>
                </c:pt>
                <c:pt idx="1802">
                  <c:v>41158</c:v>
                </c:pt>
                <c:pt idx="1803">
                  <c:v>41159</c:v>
                </c:pt>
                <c:pt idx="1804">
                  <c:v>41160</c:v>
                </c:pt>
                <c:pt idx="1805">
                  <c:v>41161</c:v>
                </c:pt>
                <c:pt idx="1806">
                  <c:v>41162</c:v>
                </c:pt>
                <c:pt idx="1807">
                  <c:v>41163</c:v>
                </c:pt>
                <c:pt idx="1808">
                  <c:v>41164</c:v>
                </c:pt>
                <c:pt idx="1809">
                  <c:v>41165</c:v>
                </c:pt>
                <c:pt idx="1810">
                  <c:v>41166</c:v>
                </c:pt>
                <c:pt idx="1811">
                  <c:v>41167</c:v>
                </c:pt>
                <c:pt idx="1812">
                  <c:v>41168</c:v>
                </c:pt>
                <c:pt idx="1813">
                  <c:v>41169</c:v>
                </c:pt>
                <c:pt idx="1814">
                  <c:v>41170</c:v>
                </c:pt>
                <c:pt idx="1815">
                  <c:v>41171</c:v>
                </c:pt>
                <c:pt idx="1816">
                  <c:v>41172</c:v>
                </c:pt>
                <c:pt idx="1817">
                  <c:v>41173</c:v>
                </c:pt>
                <c:pt idx="1818">
                  <c:v>41174</c:v>
                </c:pt>
                <c:pt idx="1819">
                  <c:v>41175</c:v>
                </c:pt>
                <c:pt idx="1820">
                  <c:v>41176</c:v>
                </c:pt>
                <c:pt idx="1821">
                  <c:v>41177</c:v>
                </c:pt>
                <c:pt idx="1822">
                  <c:v>41178</c:v>
                </c:pt>
                <c:pt idx="1823">
                  <c:v>41179</c:v>
                </c:pt>
                <c:pt idx="1824">
                  <c:v>41180</c:v>
                </c:pt>
                <c:pt idx="1825">
                  <c:v>41181</c:v>
                </c:pt>
                <c:pt idx="1826">
                  <c:v>41182</c:v>
                </c:pt>
                <c:pt idx="1827">
                  <c:v>41183</c:v>
                </c:pt>
                <c:pt idx="1828">
                  <c:v>41184</c:v>
                </c:pt>
                <c:pt idx="1829">
                  <c:v>41185</c:v>
                </c:pt>
                <c:pt idx="1830">
                  <c:v>41186</c:v>
                </c:pt>
                <c:pt idx="1831">
                  <c:v>41187</c:v>
                </c:pt>
                <c:pt idx="1832">
                  <c:v>41188</c:v>
                </c:pt>
                <c:pt idx="1833">
                  <c:v>41189</c:v>
                </c:pt>
                <c:pt idx="1834">
                  <c:v>41190</c:v>
                </c:pt>
                <c:pt idx="1835">
                  <c:v>41191</c:v>
                </c:pt>
                <c:pt idx="1836">
                  <c:v>41192</c:v>
                </c:pt>
                <c:pt idx="1837">
                  <c:v>41193</c:v>
                </c:pt>
                <c:pt idx="1838">
                  <c:v>41194</c:v>
                </c:pt>
                <c:pt idx="1839">
                  <c:v>41195</c:v>
                </c:pt>
                <c:pt idx="1840">
                  <c:v>41196</c:v>
                </c:pt>
                <c:pt idx="1841">
                  <c:v>41197</c:v>
                </c:pt>
                <c:pt idx="1842">
                  <c:v>41198</c:v>
                </c:pt>
                <c:pt idx="1843">
                  <c:v>41199</c:v>
                </c:pt>
                <c:pt idx="1844">
                  <c:v>41200</c:v>
                </c:pt>
                <c:pt idx="1845">
                  <c:v>41201</c:v>
                </c:pt>
                <c:pt idx="1846">
                  <c:v>41202</c:v>
                </c:pt>
                <c:pt idx="1847">
                  <c:v>41203</c:v>
                </c:pt>
                <c:pt idx="1848">
                  <c:v>41204</c:v>
                </c:pt>
                <c:pt idx="1849">
                  <c:v>41205</c:v>
                </c:pt>
                <c:pt idx="1850">
                  <c:v>41206</c:v>
                </c:pt>
                <c:pt idx="1851">
                  <c:v>41207</c:v>
                </c:pt>
                <c:pt idx="1852">
                  <c:v>41208</c:v>
                </c:pt>
                <c:pt idx="1853">
                  <c:v>41209</c:v>
                </c:pt>
                <c:pt idx="1854">
                  <c:v>41210</c:v>
                </c:pt>
                <c:pt idx="1855">
                  <c:v>41211</c:v>
                </c:pt>
                <c:pt idx="1856">
                  <c:v>41212</c:v>
                </c:pt>
                <c:pt idx="1857">
                  <c:v>41213</c:v>
                </c:pt>
                <c:pt idx="1858">
                  <c:v>41214</c:v>
                </c:pt>
                <c:pt idx="1859">
                  <c:v>41215</c:v>
                </c:pt>
                <c:pt idx="1860">
                  <c:v>41216</c:v>
                </c:pt>
                <c:pt idx="1861">
                  <c:v>41217</c:v>
                </c:pt>
                <c:pt idx="1862">
                  <c:v>41218</c:v>
                </c:pt>
                <c:pt idx="1863">
                  <c:v>41219</c:v>
                </c:pt>
                <c:pt idx="1864">
                  <c:v>41220</c:v>
                </c:pt>
                <c:pt idx="1865">
                  <c:v>41221</c:v>
                </c:pt>
                <c:pt idx="1866">
                  <c:v>41222</c:v>
                </c:pt>
                <c:pt idx="1867">
                  <c:v>41223</c:v>
                </c:pt>
                <c:pt idx="1868">
                  <c:v>41224</c:v>
                </c:pt>
                <c:pt idx="1869">
                  <c:v>41225</c:v>
                </c:pt>
                <c:pt idx="1870">
                  <c:v>41226</c:v>
                </c:pt>
                <c:pt idx="1871">
                  <c:v>41227</c:v>
                </c:pt>
                <c:pt idx="1872">
                  <c:v>41228</c:v>
                </c:pt>
                <c:pt idx="1873">
                  <c:v>41229</c:v>
                </c:pt>
                <c:pt idx="1874">
                  <c:v>41230</c:v>
                </c:pt>
                <c:pt idx="1875">
                  <c:v>41231</c:v>
                </c:pt>
                <c:pt idx="1876">
                  <c:v>41232</c:v>
                </c:pt>
                <c:pt idx="1877">
                  <c:v>41233</c:v>
                </c:pt>
                <c:pt idx="1878">
                  <c:v>41234</c:v>
                </c:pt>
                <c:pt idx="1879">
                  <c:v>41235</c:v>
                </c:pt>
                <c:pt idx="1880">
                  <c:v>41236</c:v>
                </c:pt>
                <c:pt idx="1881">
                  <c:v>41237</c:v>
                </c:pt>
                <c:pt idx="1882">
                  <c:v>41238</c:v>
                </c:pt>
                <c:pt idx="1883">
                  <c:v>41239</c:v>
                </c:pt>
                <c:pt idx="1884">
                  <c:v>41240</c:v>
                </c:pt>
                <c:pt idx="1885">
                  <c:v>41241</c:v>
                </c:pt>
                <c:pt idx="1886">
                  <c:v>41242</c:v>
                </c:pt>
                <c:pt idx="1887">
                  <c:v>41243</c:v>
                </c:pt>
                <c:pt idx="1888">
                  <c:v>41244</c:v>
                </c:pt>
                <c:pt idx="1889">
                  <c:v>41245</c:v>
                </c:pt>
                <c:pt idx="1890">
                  <c:v>41246</c:v>
                </c:pt>
                <c:pt idx="1891">
                  <c:v>41247</c:v>
                </c:pt>
                <c:pt idx="1892">
                  <c:v>41248</c:v>
                </c:pt>
                <c:pt idx="1893">
                  <c:v>41249</c:v>
                </c:pt>
                <c:pt idx="1894">
                  <c:v>41250</c:v>
                </c:pt>
                <c:pt idx="1895">
                  <c:v>41251</c:v>
                </c:pt>
                <c:pt idx="1896">
                  <c:v>41252</c:v>
                </c:pt>
                <c:pt idx="1897">
                  <c:v>41253</c:v>
                </c:pt>
                <c:pt idx="1898">
                  <c:v>41254</c:v>
                </c:pt>
                <c:pt idx="1899">
                  <c:v>41255</c:v>
                </c:pt>
                <c:pt idx="1900">
                  <c:v>41256</c:v>
                </c:pt>
                <c:pt idx="1901">
                  <c:v>41257</c:v>
                </c:pt>
                <c:pt idx="1902">
                  <c:v>41258</c:v>
                </c:pt>
                <c:pt idx="1903">
                  <c:v>41259</c:v>
                </c:pt>
                <c:pt idx="1904">
                  <c:v>41260</c:v>
                </c:pt>
                <c:pt idx="1905">
                  <c:v>41261</c:v>
                </c:pt>
                <c:pt idx="1906">
                  <c:v>41262</c:v>
                </c:pt>
                <c:pt idx="1907">
                  <c:v>41263</c:v>
                </c:pt>
                <c:pt idx="1908">
                  <c:v>41264</c:v>
                </c:pt>
                <c:pt idx="1909">
                  <c:v>41265</c:v>
                </c:pt>
                <c:pt idx="1910">
                  <c:v>41266</c:v>
                </c:pt>
                <c:pt idx="1911">
                  <c:v>41267</c:v>
                </c:pt>
                <c:pt idx="1912">
                  <c:v>41268</c:v>
                </c:pt>
                <c:pt idx="1913">
                  <c:v>41269</c:v>
                </c:pt>
                <c:pt idx="1914">
                  <c:v>41270</c:v>
                </c:pt>
                <c:pt idx="1915">
                  <c:v>41271</c:v>
                </c:pt>
                <c:pt idx="1916">
                  <c:v>41272</c:v>
                </c:pt>
                <c:pt idx="1917">
                  <c:v>41273</c:v>
                </c:pt>
                <c:pt idx="1918">
                  <c:v>41274</c:v>
                </c:pt>
                <c:pt idx="1919">
                  <c:v>41275</c:v>
                </c:pt>
                <c:pt idx="1920">
                  <c:v>41276</c:v>
                </c:pt>
                <c:pt idx="1921">
                  <c:v>41277</c:v>
                </c:pt>
                <c:pt idx="1922">
                  <c:v>41278</c:v>
                </c:pt>
                <c:pt idx="1923">
                  <c:v>41279</c:v>
                </c:pt>
                <c:pt idx="1924">
                  <c:v>41280</c:v>
                </c:pt>
                <c:pt idx="1925">
                  <c:v>41281</c:v>
                </c:pt>
                <c:pt idx="1926">
                  <c:v>41282</c:v>
                </c:pt>
                <c:pt idx="1927">
                  <c:v>41283</c:v>
                </c:pt>
                <c:pt idx="1928">
                  <c:v>41284</c:v>
                </c:pt>
                <c:pt idx="1929">
                  <c:v>41285</c:v>
                </c:pt>
                <c:pt idx="1930">
                  <c:v>41286</c:v>
                </c:pt>
                <c:pt idx="1931">
                  <c:v>41287</c:v>
                </c:pt>
                <c:pt idx="1932">
                  <c:v>41288</c:v>
                </c:pt>
                <c:pt idx="1933">
                  <c:v>41289</c:v>
                </c:pt>
                <c:pt idx="1934">
                  <c:v>41290</c:v>
                </c:pt>
                <c:pt idx="1935">
                  <c:v>41291</c:v>
                </c:pt>
                <c:pt idx="1936">
                  <c:v>41292</c:v>
                </c:pt>
                <c:pt idx="1937">
                  <c:v>41293</c:v>
                </c:pt>
                <c:pt idx="1938">
                  <c:v>41294</c:v>
                </c:pt>
                <c:pt idx="1939">
                  <c:v>41295</c:v>
                </c:pt>
                <c:pt idx="1940">
                  <c:v>41296</c:v>
                </c:pt>
                <c:pt idx="1941">
                  <c:v>41297</c:v>
                </c:pt>
                <c:pt idx="1942">
                  <c:v>41298</c:v>
                </c:pt>
                <c:pt idx="1943">
                  <c:v>41299</c:v>
                </c:pt>
                <c:pt idx="1944">
                  <c:v>41300</c:v>
                </c:pt>
                <c:pt idx="1945">
                  <c:v>41301</c:v>
                </c:pt>
                <c:pt idx="1946">
                  <c:v>41302</c:v>
                </c:pt>
                <c:pt idx="1947">
                  <c:v>41303</c:v>
                </c:pt>
                <c:pt idx="1948">
                  <c:v>41304</c:v>
                </c:pt>
                <c:pt idx="1949">
                  <c:v>41305</c:v>
                </c:pt>
                <c:pt idx="1950">
                  <c:v>41306</c:v>
                </c:pt>
                <c:pt idx="1951">
                  <c:v>41307</c:v>
                </c:pt>
                <c:pt idx="1952">
                  <c:v>41308</c:v>
                </c:pt>
                <c:pt idx="1953">
                  <c:v>41309</c:v>
                </c:pt>
                <c:pt idx="1954">
                  <c:v>41310</c:v>
                </c:pt>
                <c:pt idx="1955">
                  <c:v>41311</c:v>
                </c:pt>
                <c:pt idx="1956">
                  <c:v>41312</c:v>
                </c:pt>
                <c:pt idx="1957">
                  <c:v>41313</c:v>
                </c:pt>
                <c:pt idx="1958">
                  <c:v>41314</c:v>
                </c:pt>
                <c:pt idx="1959">
                  <c:v>41315</c:v>
                </c:pt>
                <c:pt idx="1960">
                  <c:v>41316</c:v>
                </c:pt>
                <c:pt idx="1961">
                  <c:v>41317</c:v>
                </c:pt>
                <c:pt idx="1962">
                  <c:v>41318</c:v>
                </c:pt>
                <c:pt idx="1963">
                  <c:v>41319</c:v>
                </c:pt>
                <c:pt idx="1964">
                  <c:v>41320</c:v>
                </c:pt>
                <c:pt idx="1965">
                  <c:v>41321</c:v>
                </c:pt>
                <c:pt idx="1966">
                  <c:v>41322</c:v>
                </c:pt>
                <c:pt idx="1967">
                  <c:v>41323</c:v>
                </c:pt>
                <c:pt idx="1968">
                  <c:v>41324</c:v>
                </c:pt>
                <c:pt idx="1969">
                  <c:v>41325</c:v>
                </c:pt>
                <c:pt idx="1970">
                  <c:v>41326</c:v>
                </c:pt>
                <c:pt idx="1971">
                  <c:v>41327</c:v>
                </c:pt>
                <c:pt idx="1972">
                  <c:v>41328</c:v>
                </c:pt>
                <c:pt idx="1973">
                  <c:v>41329</c:v>
                </c:pt>
                <c:pt idx="1974">
                  <c:v>41330</c:v>
                </c:pt>
                <c:pt idx="1975">
                  <c:v>41331</c:v>
                </c:pt>
                <c:pt idx="1976">
                  <c:v>41332</c:v>
                </c:pt>
                <c:pt idx="1977">
                  <c:v>41333</c:v>
                </c:pt>
                <c:pt idx="1978">
                  <c:v>41334</c:v>
                </c:pt>
                <c:pt idx="1979">
                  <c:v>41335</c:v>
                </c:pt>
                <c:pt idx="1980">
                  <c:v>41336</c:v>
                </c:pt>
                <c:pt idx="1981">
                  <c:v>41337</c:v>
                </c:pt>
                <c:pt idx="1982">
                  <c:v>41338</c:v>
                </c:pt>
                <c:pt idx="1983">
                  <c:v>41339</c:v>
                </c:pt>
                <c:pt idx="1984">
                  <c:v>41340</c:v>
                </c:pt>
                <c:pt idx="1985">
                  <c:v>41341</c:v>
                </c:pt>
                <c:pt idx="1986">
                  <c:v>41342</c:v>
                </c:pt>
                <c:pt idx="1987">
                  <c:v>41343</c:v>
                </c:pt>
                <c:pt idx="1988">
                  <c:v>41344</c:v>
                </c:pt>
                <c:pt idx="1989">
                  <c:v>41345</c:v>
                </c:pt>
                <c:pt idx="1990">
                  <c:v>41346</c:v>
                </c:pt>
                <c:pt idx="1991">
                  <c:v>41347</c:v>
                </c:pt>
                <c:pt idx="1992">
                  <c:v>41348</c:v>
                </c:pt>
                <c:pt idx="1993">
                  <c:v>41349</c:v>
                </c:pt>
                <c:pt idx="1994">
                  <c:v>41350</c:v>
                </c:pt>
                <c:pt idx="1995">
                  <c:v>41351</c:v>
                </c:pt>
                <c:pt idx="1996">
                  <c:v>41352</c:v>
                </c:pt>
                <c:pt idx="1997">
                  <c:v>41353</c:v>
                </c:pt>
                <c:pt idx="1998">
                  <c:v>41354</c:v>
                </c:pt>
                <c:pt idx="1999">
                  <c:v>41355</c:v>
                </c:pt>
                <c:pt idx="2000">
                  <c:v>41356</c:v>
                </c:pt>
                <c:pt idx="2001">
                  <c:v>41357</c:v>
                </c:pt>
                <c:pt idx="2002">
                  <c:v>41358</c:v>
                </c:pt>
                <c:pt idx="2003">
                  <c:v>41359</c:v>
                </c:pt>
                <c:pt idx="2004">
                  <c:v>41360</c:v>
                </c:pt>
                <c:pt idx="2005">
                  <c:v>41361</c:v>
                </c:pt>
                <c:pt idx="2006">
                  <c:v>41362</c:v>
                </c:pt>
                <c:pt idx="2007">
                  <c:v>41363</c:v>
                </c:pt>
                <c:pt idx="2008">
                  <c:v>41364</c:v>
                </c:pt>
                <c:pt idx="2009">
                  <c:v>41365</c:v>
                </c:pt>
                <c:pt idx="2010">
                  <c:v>41366</c:v>
                </c:pt>
                <c:pt idx="2011">
                  <c:v>41367</c:v>
                </c:pt>
                <c:pt idx="2012">
                  <c:v>41368</c:v>
                </c:pt>
                <c:pt idx="2013">
                  <c:v>41369</c:v>
                </c:pt>
                <c:pt idx="2014">
                  <c:v>41370</c:v>
                </c:pt>
                <c:pt idx="2015">
                  <c:v>41371</c:v>
                </c:pt>
                <c:pt idx="2016">
                  <c:v>41372</c:v>
                </c:pt>
                <c:pt idx="2017">
                  <c:v>41373</c:v>
                </c:pt>
                <c:pt idx="2018">
                  <c:v>41374</c:v>
                </c:pt>
                <c:pt idx="2019">
                  <c:v>41375</c:v>
                </c:pt>
                <c:pt idx="2020">
                  <c:v>41376</c:v>
                </c:pt>
                <c:pt idx="2021">
                  <c:v>41377</c:v>
                </c:pt>
                <c:pt idx="2022">
                  <c:v>41378</c:v>
                </c:pt>
                <c:pt idx="2023">
                  <c:v>41379</c:v>
                </c:pt>
                <c:pt idx="2024">
                  <c:v>41380</c:v>
                </c:pt>
                <c:pt idx="2025">
                  <c:v>41381</c:v>
                </c:pt>
                <c:pt idx="2026">
                  <c:v>41382</c:v>
                </c:pt>
                <c:pt idx="2027">
                  <c:v>41383</c:v>
                </c:pt>
                <c:pt idx="2028">
                  <c:v>41384</c:v>
                </c:pt>
                <c:pt idx="2029">
                  <c:v>41385</c:v>
                </c:pt>
                <c:pt idx="2030">
                  <c:v>41386</c:v>
                </c:pt>
                <c:pt idx="2031">
                  <c:v>41387</c:v>
                </c:pt>
                <c:pt idx="2032">
                  <c:v>41388</c:v>
                </c:pt>
                <c:pt idx="2033">
                  <c:v>41389</c:v>
                </c:pt>
                <c:pt idx="2034">
                  <c:v>41390</c:v>
                </c:pt>
                <c:pt idx="2035">
                  <c:v>41391</c:v>
                </c:pt>
                <c:pt idx="2036">
                  <c:v>41392</c:v>
                </c:pt>
                <c:pt idx="2037">
                  <c:v>41393</c:v>
                </c:pt>
                <c:pt idx="2038">
                  <c:v>41394</c:v>
                </c:pt>
                <c:pt idx="2039">
                  <c:v>41395</c:v>
                </c:pt>
                <c:pt idx="2040">
                  <c:v>41396</c:v>
                </c:pt>
                <c:pt idx="2041">
                  <c:v>41397</c:v>
                </c:pt>
                <c:pt idx="2042">
                  <c:v>41398</c:v>
                </c:pt>
                <c:pt idx="2043">
                  <c:v>41399</c:v>
                </c:pt>
                <c:pt idx="2044">
                  <c:v>41400</c:v>
                </c:pt>
                <c:pt idx="2045">
                  <c:v>41401</c:v>
                </c:pt>
                <c:pt idx="2046">
                  <c:v>41402</c:v>
                </c:pt>
                <c:pt idx="2047">
                  <c:v>41403</c:v>
                </c:pt>
                <c:pt idx="2048">
                  <c:v>41404</c:v>
                </c:pt>
                <c:pt idx="2049">
                  <c:v>41405</c:v>
                </c:pt>
                <c:pt idx="2050">
                  <c:v>41406</c:v>
                </c:pt>
                <c:pt idx="2051">
                  <c:v>41407</c:v>
                </c:pt>
                <c:pt idx="2052">
                  <c:v>41408</c:v>
                </c:pt>
                <c:pt idx="2053">
                  <c:v>41409</c:v>
                </c:pt>
                <c:pt idx="2054">
                  <c:v>41410</c:v>
                </c:pt>
                <c:pt idx="2055">
                  <c:v>41411</c:v>
                </c:pt>
                <c:pt idx="2056">
                  <c:v>41412</c:v>
                </c:pt>
                <c:pt idx="2057">
                  <c:v>41413</c:v>
                </c:pt>
                <c:pt idx="2058">
                  <c:v>41414</c:v>
                </c:pt>
                <c:pt idx="2059">
                  <c:v>41415</c:v>
                </c:pt>
                <c:pt idx="2060">
                  <c:v>41416</c:v>
                </c:pt>
                <c:pt idx="2061">
                  <c:v>41417</c:v>
                </c:pt>
                <c:pt idx="2062">
                  <c:v>41418</c:v>
                </c:pt>
                <c:pt idx="2063">
                  <c:v>41419</c:v>
                </c:pt>
                <c:pt idx="2064">
                  <c:v>41420</c:v>
                </c:pt>
                <c:pt idx="2065">
                  <c:v>41421</c:v>
                </c:pt>
                <c:pt idx="2066">
                  <c:v>41422</c:v>
                </c:pt>
                <c:pt idx="2067">
                  <c:v>41423</c:v>
                </c:pt>
                <c:pt idx="2068">
                  <c:v>41424</c:v>
                </c:pt>
                <c:pt idx="2069">
                  <c:v>41425</c:v>
                </c:pt>
                <c:pt idx="2070">
                  <c:v>41426</c:v>
                </c:pt>
                <c:pt idx="2071">
                  <c:v>41427</c:v>
                </c:pt>
                <c:pt idx="2072">
                  <c:v>41428</c:v>
                </c:pt>
                <c:pt idx="2073">
                  <c:v>41429</c:v>
                </c:pt>
                <c:pt idx="2074">
                  <c:v>41430</c:v>
                </c:pt>
                <c:pt idx="2075">
                  <c:v>41431</c:v>
                </c:pt>
                <c:pt idx="2076">
                  <c:v>41432</c:v>
                </c:pt>
                <c:pt idx="2077">
                  <c:v>41433</c:v>
                </c:pt>
                <c:pt idx="2078">
                  <c:v>41434</c:v>
                </c:pt>
                <c:pt idx="2079">
                  <c:v>41435</c:v>
                </c:pt>
                <c:pt idx="2080">
                  <c:v>41436</c:v>
                </c:pt>
                <c:pt idx="2081">
                  <c:v>41437</c:v>
                </c:pt>
                <c:pt idx="2082">
                  <c:v>41438</c:v>
                </c:pt>
                <c:pt idx="2083">
                  <c:v>41439</c:v>
                </c:pt>
                <c:pt idx="2084">
                  <c:v>41440</c:v>
                </c:pt>
                <c:pt idx="2085">
                  <c:v>41441</c:v>
                </c:pt>
                <c:pt idx="2086">
                  <c:v>41442</c:v>
                </c:pt>
                <c:pt idx="2087">
                  <c:v>41443</c:v>
                </c:pt>
                <c:pt idx="2088">
                  <c:v>41444</c:v>
                </c:pt>
                <c:pt idx="2089">
                  <c:v>41445</c:v>
                </c:pt>
                <c:pt idx="2090">
                  <c:v>41446</c:v>
                </c:pt>
                <c:pt idx="2091">
                  <c:v>41447</c:v>
                </c:pt>
                <c:pt idx="2092">
                  <c:v>41448</c:v>
                </c:pt>
                <c:pt idx="2093">
                  <c:v>41449</c:v>
                </c:pt>
                <c:pt idx="2094">
                  <c:v>41450</c:v>
                </c:pt>
                <c:pt idx="2095">
                  <c:v>41451</c:v>
                </c:pt>
                <c:pt idx="2096">
                  <c:v>41452</c:v>
                </c:pt>
                <c:pt idx="2097">
                  <c:v>41453</c:v>
                </c:pt>
                <c:pt idx="2098">
                  <c:v>41454</c:v>
                </c:pt>
                <c:pt idx="2099">
                  <c:v>41455</c:v>
                </c:pt>
                <c:pt idx="2100">
                  <c:v>41456</c:v>
                </c:pt>
                <c:pt idx="2101">
                  <c:v>41457</c:v>
                </c:pt>
                <c:pt idx="2102">
                  <c:v>41458</c:v>
                </c:pt>
                <c:pt idx="2103">
                  <c:v>41459</c:v>
                </c:pt>
                <c:pt idx="2104">
                  <c:v>41460</c:v>
                </c:pt>
                <c:pt idx="2105">
                  <c:v>41461</c:v>
                </c:pt>
                <c:pt idx="2106">
                  <c:v>41462</c:v>
                </c:pt>
                <c:pt idx="2107">
                  <c:v>41463</c:v>
                </c:pt>
                <c:pt idx="2108">
                  <c:v>41464</c:v>
                </c:pt>
                <c:pt idx="2109">
                  <c:v>41465</c:v>
                </c:pt>
                <c:pt idx="2110">
                  <c:v>41466</c:v>
                </c:pt>
                <c:pt idx="2111">
                  <c:v>41467</c:v>
                </c:pt>
                <c:pt idx="2112">
                  <c:v>41468</c:v>
                </c:pt>
                <c:pt idx="2113">
                  <c:v>41469</c:v>
                </c:pt>
                <c:pt idx="2114">
                  <c:v>41470</c:v>
                </c:pt>
                <c:pt idx="2115">
                  <c:v>41471</c:v>
                </c:pt>
                <c:pt idx="2116">
                  <c:v>41472</c:v>
                </c:pt>
                <c:pt idx="2117">
                  <c:v>41473</c:v>
                </c:pt>
                <c:pt idx="2118">
                  <c:v>41474</c:v>
                </c:pt>
                <c:pt idx="2119">
                  <c:v>41475</c:v>
                </c:pt>
                <c:pt idx="2120">
                  <c:v>41476</c:v>
                </c:pt>
                <c:pt idx="2121">
                  <c:v>41477</c:v>
                </c:pt>
                <c:pt idx="2122">
                  <c:v>41478</c:v>
                </c:pt>
                <c:pt idx="2123">
                  <c:v>41479</c:v>
                </c:pt>
                <c:pt idx="2124">
                  <c:v>41480</c:v>
                </c:pt>
                <c:pt idx="2125">
                  <c:v>41481</c:v>
                </c:pt>
                <c:pt idx="2126">
                  <c:v>41482</c:v>
                </c:pt>
                <c:pt idx="2127">
                  <c:v>41483</c:v>
                </c:pt>
                <c:pt idx="2128">
                  <c:v>41484</c:v>
                </c:pt>
                <c:pt idx="2129">
                  <c:v>41485</c:v>
                </c:pt>
                <c:pt idx="2130">
                  <c:v>41486</c:v>
                </c:pt>
                <c:pt idx="2131">
                  <c:v>41487</c:v>
                </c:pt>
                <c:pt idx="2132">
                  <c:v>41488</c:v>
                </c:pt>
                <c:pt idx="2133">
                  <c:v>41489</c:v>
                </c:pt>
                <c:pt idx="2134">
                  <c:v>41490</c:v>
                </c:pt>
                <c:pt idx="2135">
                  <c:v>41491</c:v>
                </c:pt>
                <c:pt idx="2136">
                  <c:v>41492</c:v>
                </c:pt>
                <c:pt idx="2137">
                  <c:v>41493</c:v>
                </c:pt>
                <c:pt idx="2138">
                  <c:v>41494</c:v>
                </c:pt>
                <c:pt idx="2139">
                  <c:v>41495</c:v>
                </c:pt>
                <c:pt idx="2140">
                  <c:v>41496</c:v>
                </c:pt>
                <c:pt idx="2141">
                  <c:v>41497</c:v>
                </c:pt>
                <c:pt idx="2142">
                  <c:v>41498</c:v>
                </c:pt>
                <c:pt idx="2143">
                  <c:v>41499</c:v>
                </c:pt>
                <c:pt idx="2144">
                  <c:v>41500</c:v>
                </c:pt>
                <c:pt idx="2145">
                  <c:v>41501</c:v>
                </c:pt>
                <c:pt idx="2146">
                  <c:v>41502</c:v>
                </c:pt>
                <c:pt idx="2147">
                  <c:v>41503</c:v>
                </c:pt>
                <c:pt idx="2148">
                  <c:v>41504</c:v>
                </c:pt>
                <c:pt idx="2149">
                  <c:v>41505</c:v>
                </c:pt>
                <c:pt idx="2150">
                  <c:v>41506</c:v>
                </c:pt>
                <c:pt idx="2151">
                  <c:v>41507</c:v>
                </c:pt>
                <c:pt idx="2152">
                  <c:v>41508</c:v>
                </c:pt>
                <c:pt idx="2153">
                  <c:v>41509</c:v>
                </c:pt>
                <c:pt idx="2154">
                  <c:v>41510</c:v>
                </c:pt>
                <c:pt idx="2155">
                  <c:v>41511</c:v>
                </c:pt>
                <c:pt idx="2156">
                  <c:v>41512</c:v>
                </c:pt>
                <c:pt idx="2157">
                  <c:v>41513</c:v>
                </c:pt>
                <c:pt idx="2158">
                  <c:v>41514</c:v>
                </c:pt>
                <c:pt idx="2159">
                  <c:v>41515</c:v>
                </c:pt>
                <c:pt idx="2160">
                  <c:v>41516</c:v>
                </c:pt>
                <c:pt idx="2161">
                  <c:v>41517</c:v>
                </c:pt>
                <c:pt idx="2162">
                  <c:v>41518</c:v>
                </c:pt>
                <c:pt idx="2163">
                  <c:v>41519</c:v>
                </c:pt>
                <c:pt idx="2164">
                  <c:v>41520</c:v>
                </c:pt>
                <c:pt idx="2165">
                  <c:v>41521</c:v>
                </c:pt>
                <c:pt idx="2166">
                  <c:v>41522</c:v>
                </c:pt>
                <c:pt idx="2167">
                  <c:v>41523</c:v>
                </c:pt>
                <c:pt idx="2168">
                  <c:v>41524</c:v>
                </c:pt>
                <c:pt idx="2169">
                  <c:v>41525</c:v>
                </c:pt>
                <c:pt idx="2170">
                  <c:v>41526</c:v>
                </c:pt>
                <c:pt idx="2171">
                  <c:v>41527</c:v>
                </c:pt>
                <c:pt idx="2172">
                  <c:v>41528</c:v>
                </c:pt>
                <c:pt idx="2173">
                  <c:v>41529</c:v>
                </c:pt>
                <c:pt idx="2174">
                  <c:v>41530</c:v>
                </c:pt>
                <c:pt idx="2175">
                  <c:v>41531</c:v>
                </c:pt>
                <c:pt idx="2176">
                  <c:v>41532</c:v>
                </c:pt>
                <c:pt idx="2177">
                  <c:v>41533</c:v>
                </c:pt>
                <c:pt idx="2178">
                  <c:v>41534</c:v>
                </c:pt>
                <c:pt idx="2179">
                  <c:v>41535</c:v>
                </c:pt>
                <c:pt idx="2180">
                  <c:v>41536</c:v>
                </c:pt>
                <c:pt idx="2181">
                  <c:v>41537</c:v>
                </c:pt>
                <c:pt idx="2182">
                  <c:v>41538</c:v>
                </c:pt>
                <c:pt idx="2183">
                  <c:v>41539</c:v>
                </c:pt>
                <c:pt idx="2184">
                  <c:v>41540</c:v>
                </c:pt>
                <c:pt idx="2185">
                  <c:v>41541</c:v>
                </c:pt>
                <c:pt idx="2186">
                  <c:v>41542</c:v>
                </c:pt>
                <c:pt idx="2187">
                  <c:v>41543</c:v>
                </c:pt>
                <c:pt idx="2188">
                  <c:v>41544</c:v>
                </c:pt>
                <c:pt idx="2189">
                  <c:v>41545</c:v>
                </c:pt>
                <c:pt idx="2190">
                  <c:v>41546</c:v>
                </c:pt>
                <c:pt idx="2191">
                  <c:v>41547</c:v>
                </c:pt>
                <c:pt idx="2192">
                  <c:v>41548</c:v>
                </c:pt>
                <c:pt idx="2193">
                  <c:v>41549</c:v>
                </c:pt>
                <c:pt idx="2194">
                  <c:v>41550</c:v>
                </c:pt>
                <c:pt idx="2195">
                  <c:v>41551</c:v>
                </c:pt>
                <c:pt idx="2196">
                  <c:v>41552</c:v>
                </c:pt>
                <c:pt idx="2197">
                  <c:v>41553</c:v>
                </c:pt>
                <c:pt idx="2198">
                  <c:v>41554</c:v>
                </c:pt>
                <c:pt idx="2199">
                  <c:v>41555</c:v>
                </c:pt>
                <c:pt idx="2200">
                  <c:v>41556</c:v>
                </c:pt>
                <c:pt idx="2201">
                  <c:v>41557</c:v>
                </c:pt>
                <c:pt idx="2202">
                  <c:v>41558</c:v>
                </c:pt>
                <c:pt idx="2203">
                  <c:v>41559</c:v>
                </c:pt>
                <c:pt idx="2204">
                  <c:v>41560</c:v>
                </c:pt>
                <c:pt idx="2205">
                  <c:v>41561</c:v>
                </c:pt>
                <c:pt idx="2206">
                  <c:v>41562</c:v>
                </c:pt>
                <c:pt idx="2207">
                  <c:v>41563</c:v>
                </c:pt>
                <c:pt idx="2208">
                  <c:v>41564</c:v>
                </c:pt>
                <c:pt idx="2209">
                  <c:v>41565</c:v>
                </c:pt>
                <c:pt idx="2210">
                  <c:v>41566</c:v>
                </c:pt>
                <c:pt idx="2211">
                  <c:v>41567</c:v>
                </c:pt>
                <c:pt idx="2212">
                  <c:v>41568</c:v>
                </c:pt>
                <c:pt idx="2213">
                  <c:v>41569</c:v>
                </c:pt>
                <c:pt idx="2214">
                  <c:v>41570</c:v>
                </c:pt>
                <c:pt idx="2215">
                  <c:v>41571</c:v>
                </c:pt>
                <c:pt idx="2216">
                  <c:v>41572</c:v>
                </c:pt>
                <c:pt idx="2217">
                  <c:v>41573</c:v>
                </c:pt>
                <c:pt idx="2218">
                  <c:v>41574</c:v>
                </c:pt>
                <c:pt idx="2219">
                  <c:v>41575</c:v>
                </c:pt>
                <c:pt idx="2220">
                  <c:v>41576</c:v>
                </c:pt>
                <c:pt idx="2221">
                  <c:v>41577</c:v>
                </c:pt>
                <c:pt idx="2222">
                  <c:v>41578</c:v>
                </c:pt>
                <c:pt idx="2223">
                  <c:v>41579</c:v>
                </c:pt>
                <c:pt idx="2224">
                  <c:v>41580</c:v>
                </c:pt>
                <c:pt idx="2225">
                  <c:v>41581</c:v>
                </c:pt>
                <c:pt idx="2226">
                  <c:v>41582</c:v>
                </c:pt>
                <c:pt idx="2227">
                  <c:v>41583</c:v>
                </c:pt>
                <c:pt idx="2228">
                  <c:v>41584</c:v>
                </c:pt>
                <c:pt idx="2229">
                  <c:v>41585</c:v>
                </c:pt>
                <c:pt idx="2230">
                  <c:v>41586</c:v>
                </c:pt>
                <c:pt idx="2231">
                  <c:v>41587</c:v>
                </c:pt>
                <c:pt idx="2232">
                  <c:v>41588</c:v>
                </c:pt>
                <c:pt idx="2233">
                  <c:v>41589</c:v>
                </c:pt>
                <c:pt idx="2234">
                  <c:v>41590</c:v>
                </c:pt>
                <c:pt idx="2235">
                  <c:v>41591</c:v>
                </c:pt>
                <c:pt idx="2236">
                  <c:v>41592</c:v>
                </c:pt>
                <c:pt idx="2237">
                  <c:v>41593</c:v>
                </c:pt>
                <c:pt idx="2238">
                  <c:v>41594</c:v>
                </c:pt>
                <c:pt idx="2239">
                  <c:v>41595</c:v>
                </c:pt>
                <c:pt idx="2240">
                  <c:v>41596</c:v>
                </c:pt>
                <c:pt idx="2241">
                  <c:v>41597</c:v>
                </c:pt>
                <c:pt idx="2242">
                  <c:v>41598</c:v>
                </c:pt>
                <c:pt idx="2243">
                  <c:v>41599</c:v>
                </c:pt>
                <c:pt idx="2244">
                  <c:v>41600</c:v>
                </c:pt>
                <c:pt idx="2245">
                  <c:v>41601</c:v>
                </c:pt>
                <c:pt idx="2246">
                  <c:v>41602</c:v>
                </c:pt>
                <c:pt idx="2247">
                  <c:v>41603</c:v>
                </c:pt>
                <c:pt idx="2248">
                  <c:v>41604</c:v>
                </c:pt>
                <c:pt idx="2249">
                  <c:v>41605</c:v>
                </c:pt>
                <c:pt idx="2250">
                  <c:v>41606</c:v>
                </c:pt>
                <c:pt idx="2251">
                  <c:v>41607</c:v>
                </c:pt>
                <c:pt idx="2252">
                  <c:v>41608</c:v>
                </c:pt>
                <c:pt idx="2253">
                  <c:v>41609</c:v>
                </c:pt>
                <c:pt idx="2254">
                  <c:v>41610</c:v>
                </c:pt>
                <c:pt idx="2255">
                  <c:v>41611</c:v>
                </c:pt>
                <c:pt idx="2256">
                  <c:v>41612</c:v>
                </c:pt>
                <c:pt idx="2257">
                  <c:v>41613</c:v>
                </c:pt>
                <c:pt idx="2258">
                  <c:v>41614</c:v>
                </c:pt>
                <c:pt idx="2259">
                  <c:v>41615</c:v>
                </c:pt>
                <c:pt idx="2260">
                  <c:v>41616</c:v>
                </c:pt>
                <c:pt idx="2261">
                  <c:v>41617</c:v>
                </c:pt>
                <c:pt idx="2262">
                  <c:v>41618</c:v>
                </c:pt>
                <c:pt idx="2263">
                  <c:v>41619</c:v>
                </c:pt>
                <c:pt idx="2264">
                  <c:v>41620</c:v>
                </c:pt>
                <c:pt idx="2265">
                  <c:v>41621</c:v>
                </c:pt>
                <c:pt idx="2266">
                  <c:v>41622</c:v>
                </c:pt>
                <c:pt idx="2267">
                  <c:v>41623</c:v>
                </c:pt>
                <c:pt idx="2268">
                  <c:v>41624</c:v>
                </c:pt>
                <c:pt idx="2269">
                  <c:v>41625</c:v>
                </c:pt>
                <c:pt idx="2270">
                  <c:v>41626</c:v>
                </c:pt>
                <c:pt idx="2271">
                  <c:v>41627</c:v>
                </c:pt>
                <c:pt idx="2272">
                  <c:v>41628</c:v>
                </c:pt>
                <c:pt idx="2273">
                  <c:v>41629</c:v>
                </c:pt>
                <c:pt idx="2274">
                  <c:v>41630</c:v>
                </c:pt>
                <c:pt idx="2275">
                  <c:v>41631</c:v>
                </c:pt>
                <c:pt idx="2276">
                  <c:v>41632</c:v>
                </c:pt>
                <c:pt idx="2277">
                  <c:v>41633</c:v>
                </c:pt>
                <c:pt idx="2278">
                  <c:v>41634</c:v>
                </c:pt>
                <c:pt idx="2279">
                  <c:v>41635</c:v>
                </c:pt>
                <c:pt idx="2280">
                  <c:v>41636</c:v>
                </c:pt>
                <c:pt idx="2281">
                  <c:v>41637</c:v>
                </c:pt>
                <c:pt idx="2282">
                  <c:v>41638</c:v>
                </c:pt>
                <c:pt idx="2283">
                  <c:v>41639</c:v>
                </c:pt>
                <c:pt idx="2284">
                  <c:v>41640</c:v>
                </c:pt>
                <c:pt idx="2285">
                  <c:v>41641</c:v>
                </c:pt>
                <c:pt idx="2286">
                  <c:v>41642</c:v>
                </c:pt>
                <c:pt idx="2287">
                  <c:v>41643</c:v>
                </c:pt>
                <c:pt idx="2288">
                  <c:v>41644</c:v>
                </c:pt>
                <c:pt idx="2289">
                  <c:v>41645</c:v>
                </c:pt>
                <c:pt idx="2290">
                  <c:v>41646</c:v>
                </c:pt>
                <c:pt idx="2291">
                  <c:v>41647</c:v>
                </c:pt>
                <c:pt idx="2292">
                  <c:v>41648</c:v>
                </c:pt>
                <c:pt idx="2293">
                  <c:v>41649</c:v>
                </c:pt>
                <c:pt idx="2294">
                  <c:v>41650</c:v>
                </c:pt>
                <c:pt idx="2295">
                  <c:v>41651</c:v>
                </c:pt>
                <c:pt idx="2296">
                  <c:v>41652</c:v>
                </c:pt>
                <c:pt idx="2297">
                  <c:v>41653</c:v>
                </c:pt>
                <c:pt idx="2298">
                  <c:v>41654</c:v>
                </c:pt>
                <c:pt idx="2299">
                  <c:v>41655</c:v>
                </c:pt>
                <c:pt idx="2300">
                  <c:v>41656</c:v>
                </c:pt>
                <c:pt idx="2301">
                  <c:v>41657</c:v>
                </c:pt>
                <c:pt idx="2302">
                  <c:v>41658</c:v>
                </c:pt>
                <c:pt idx="2303">
                  <c:v>41659</c:v>
                </c:pt>
                <c:pt idx="2304">
                  <c:v>41660</c:v>
                </c:pt>
                <c:pt idx="2305">
                  <c:v>41661</c:v>
                </c:pt>
                <c:pt idx="2306">
                  <c:v>41662</c:v>
                </c:pt>
                <c:pt idx="2307">
                  <c:v>41663</c:v>
                </c:pt>
                <c:pt idx="2308">
                  <c:v>41664</c:v>
                </c:pt>
                <c:pt idx="2309">
                  <c:v>41665</c:v>
                </c:pt>
                <c:pt idx="2310">
                  <c:v>41666</c:v>
                </c:pt>
                <c:pt idx="2311">
                  <c:v>41667</c:v>
                </c:pt>
                <c:pt idx="2312">
                  <c:v>41668</c:v>
                </c:pt>
                <c:pt idx="2313">
                  <c:v>41669</c:v>
                </c:pt>
                <c:pt idx="2314">
                  <c:v>41670</c:v>
                </c:pt>
                <c:pt idx="2315">
                  <c:v>41671</c:v>
                </c:pt>
                <c:pt idx="2316">
                  <c:v>41672</c:v>
                </c:pt>
                <c:pt idx="2317">
                  <c:v>41673</c:v>
                </c:pt>
                <c:pt idx="2318">
                  <c:v>41674</c:v>
                </c:pt>
                <c:pt idx="2319">
                  <c:v>41675</c:v>
                </c:pt>
                <c:pt idx="2320">
                  <c:v>41676</c:v>
                </c:pt>
                <c:pt idx="2321">
                  <c:v>41677</c:v>
                </c:pt>
                <c:pt idx="2322">
                  <c:v>41678</c:v>
                </c:pt>
                <c:pt idx="2323">
                  <c:v>41679</c:v>
                </c:pt>
                <c:pt idx="2324">
                  <c:v>41680</c:v>
                </c:pt>
                <c:pt idx="2325">
                  <c:v>41681</c:v>
                </c:pt>
                <c:pt idx="2326">
                  <c:v>41682</c:v>
                </c:pt>
                <c:pt idx="2327">
                  <c:v>41683</c:v>
                </c:pt>
                <c:pt idx="2328">
                  <c:v>41684</c:v>
                </c:pt>
                <c:pt idx="2329">
                  <c:v>41685</c:v>
                </c:pt>
                <c:pt idx="2330">
                  <c:v>41686</c:v>
                </c:pt>
                <c:pt idx="2331">
                  <c:v>41687</c:v>
                </c:pt>
                <c:pt idx="2332">
                  <c:v>41688</c:v>
                </c:pt>
                <c:pt idx="2333">
                  <c:v>41689</c:v>
                </c:pt>
                <c:pt idx="2334">
                  <c:v>41690</c:v>
                </c:pt>
                <c:pt idx="2335">
                  <c:v>41691</c:v>
                </c:pt>
                <c:pt idx="2336">
                  <c:v>41692</c:v>
                </c:pt>
                <c:pt idx="2337">
                  <c:v>41693</c:v>
                </c:pt>
                <c:pt idx="2338">
                  <c:v>41694</c:v>
                </c:pt>
                <c:pt idx="2339">
                  <c:v>41695</c:v>
                </c:pt>
                <c:pt idx="2340">
                  <c:v>41696</c:v>
                </c:pt>
                <c:pt idx="2341">
                  <c:v>41697</c:v>
                </c:pt>
                <c:pt idx="2342">
                  <c:v>41698</c:v>
                </c:pt>
                <c:pt idx="2343">
                  <c:v>41699</c:v>
                </c:pt>
                <c:pt idx="2344">
                  <c:v>41700</c:v>
                </c:pt>
                <c:pt idx="2345">
                  <c:v>41701</c:v>
                </c:pt>
                <c:pt idx="2346">
                  <c:v>41702</c:v>
                </c:pt>
                <c:pt idx="2347">
                  <c:v>41703</c:v>
                </c:pt>
                <c:pt idx="2348">
                  <c:v>41704</c:v>
                </c:pt>
                <c:pt idx="2349">
                  <c:v>41705</c:v>
                </c:pt>
                <c:pt idx="2350">
                  <c:v>41706</c:v>
                </c:pt>
                <c:pt idx="2351">
                  <c:v>41707</c:v>
                </c:pt>
                <c:pt idx="2352">
                  <c:v>41708</c:v>
                </c:pt>
                <c:pt idx="2353">
                  <c:v>41709</c:v>
                </c:pt>
                <c:pt idx="2354">
                  <c:v>41710</c:v>
                </c:pt>
                <c:pt idx="2355">
                  <c:v>41711</c:v>
                </c:pt>
                <c:pt idx="2356">
                  <c:v>41712</c:v>
                </c:pt>
                <c:pt idx="2357">
                  <c:v>41713</c:v>
                </c:pt>
                <c:pt idx="2358">
                  <c:v>41714</c:v>
                </c:pt>
                <c:pt idx="2359">
                  <c:v>41715</c:v>
                </c:pt>
                <c:pt idx="2360">
                  <c:v>41716</c:v>
                </c:pt>
                <c:pt idx="2361">
                  <c:v>41717</c:v>
                </c:pt>
                <c:pt idx="2362">
                  <c:v>41718</c:v>
                </c:pt>
                <c:pt idx="2363">
                  <c:v>41719</c:v>
                </c:pt>
                <c:pt idx="2364">
                  <c:v>41720</c:v>
                </c:pt>
                <c:pt idx="2365">
                  <c:v>41721</c:v>
                </c:pt>
                <c:pt idx="2366">
                  <c:v>41722</c:v>
                </c:pt>
                <c:pt idx="2367">
                  <c:v>41723</c:v>
                </c:pt>
                <c:pt idx="2368">
                  <c:v>41724</c:v>
                </c:pt>
                <c:pt idx="2369">
                  <c:v>41725</c:v>
                </c:pt>
                <c:pt idx="2370">
                  <c:v>41726</c:v>
                </c:pt>
                <c:pt idx="2371">
                  <c:v>41727</c:v>
                </c:pt>
                <c:pt idx="2372">
                  <c:v>41728</c:v>
                </c:pt>
                <c:pt idx="2373">
                  <c:v>41729</c:v>
                </c:pt>
                <c:pt idx="2374">
                  <c:v>41730</c:v>
                </c:pt>
                <c:pt idx="2375">
                  <c:v>41731</c:v>
                </c:pt>
                <c:pt idx="2376">
                  <c:v>41732</c:v>
                </c:pt>
                <c:pt idx="2377">
                  <c:v>41733</c:v>
                </c:pt>
                <c:pt idx="2378">
                  <c:v>41734</c:v>
                </c:pt>
                <c:pt idx="2379">
                  <c:v>41735</c:v>
                </c:pt>
                <c:pt idx="2380">
                  <c:v>41736</c:v>
                </c:pt>
                <c:pt idx="2381">
                  <c:v>41737</c:v>
                </c:pt>
                <c:pt idx="2382">
                  <c:v>41738</c:v>
                </c:pt>
                <c:pt idx="2383">
                  <c:v>41739</c:v>
                </c:pt>
                <c:pt idx="2384">
                  <c:v>41740</c:v>
                </c:pt>
                <c:pt idx="2385">
                  <c:v>41741</c:v>
                </c:pt>
                <c:pt idx="2386">
                  <c:v>41742</c:v>
                </c:pt>
                <c:pt idx="2387">
                  <c:v>41743</c:v>
                </c:pt>
                <c:pt idx="2388">
                  <c:v>41744</c:v>
                </c:pt>
                <c:pt idx="2389">
                  <c:v>41745</c:v>
                </c:pt>
                <c:pt idx="2390">
                  <c:v>41746</c:v>
                </c:pt>
                <c:pt idx="2391">
                  <c:v>41747</c:v>
                </c:pt>
                <c:pt idx="2392">
                  <c:v>41748</c:v>
                </c:pt>
                <c:pt idx="2393">
                  <c:v>41749</c:v>
                </c:pt>
                <c:pt idx="2394">
                  <c:v>41750</c:v>
                </c:pt>
                <c:pt idx="2395">
                  <c:v>41751</c:v>
                </c:pt>
                <c:pt idx="2396">
                  <c:v>41752</c:v>
                </c:pt>
                <c:pt idx="2397">
                  <c:v>41753</c:v>
                </c:pt>
                <c:pt idx="2398">
                  <c:v>41754</c:v>
                </c:pt>
                <c:pt idx="2399">
                  <c:v>41755</c:v>
                </c:pt>
                <c:pt idx="2400">
                  <c:v>41756</c:v>
                </c:pt>
                <c:pt idx="2401">
                  <c:v>41757</c:v>
                </c:pt>
                <c:pt idx="2402">
                  <c:v>41758</c:v>
                </c:pt>
                <c:pt idx="2403">
                  <c:v>41759</c:v>
                </c:pt>
                <c:pt idx="2404">
                  <c:v>41760</c:v>
                </c:pt>
                <c:pt idx="2405">
                  <c:v>41761</c:v>
                </c:pt>
                <c:pt idx="2406">
                  <c:v>41762</c:v>
                </c:pt>
                <c:pt idx="2407">
                  <c:v>41763</c:v>
                </c:pt>
                <c:pt idx="2408">
                  <c:v>41764</c:v>
                </c:pt>
                <c:pt idx="2409">
                  <c:v>41765</c:v>
                </c:pt>
                <c:pt idx="2410">
                  <c:v>41766</c:v>
                </c:pt>
                <c:pt idx="2411">
                  <c:v>41767</c:v>
                </c:pt>
                <c:pt idx="2412">
                  <c:v>41768</c:v>
                </c:pt>
                <c:pt idx="2413">
                  <c:v>41769</c:v>
                </c:pt>
                <c:pt idx="2414">
                  <c:v>41770</c:v>
                </c:pt>
                <c:pt idx="2415">
                  <c:v>41771</c:v>
                </c:pt>
                <c:pt idx="2416">
                  <c:v>41772</c:v>
                </c:pt>
                <c:pt idx="2417">
                  <c:v>41773</c:v>
                </c:pt>
                <c:pt idx="2418">
                  <c:v>41774</c:v>
                </c:pt>
                <c:pt idx="2419">
                  <c:v>41775</c:v>
                </c:pt>
                <c:pt idx="2420">
                  <c:v>41776</c:v>
                </c:pt>
                <c:pt idx="2421">
                  <c:v>41777</c:v>
                </c:pt>
                <c:pt idx="2422">
                  <c:v>41778</c:v>
                </c:pt>
                <c:pt idx="2423">
                  <c:v>41779</c:v>
                </c:pt>
                <c:pt idx="2424">
                  <c:v>41780</c:v>
                </c:pt>
                <c:pt idx="2425">
                  <c:v>41781</c:v>
                </c:pt>
                <c:pt idx="2426">
                  <c:v>41782</c:v>
                </c:pt>
                <c:pt idx="2427">
                  <c:v>41783</c:v>
                </c:pt>
                <c:pt idx="2428">
                  <c:v>41784</c:v>
                </c:pt>
                <c:pt idx="2429">
                  <c:v>41785</c:v>
                </c:pt>
                <c:pt idx="2430">
                  <c:v>41786</c:v>
                </c:pt>
                <c:pt idx="2431">
                  <c:v>41787</c:v>
                </c:pt>
                <c:pt idx="2432">
                  <c:v>41788</c:v>
                </c:pt>
                <c:pt idx="2433">
                  <c:v>41789</c:v>
                </c:pt>
                <c:pt idx="2434">
                  <c:v>41790</c:v>
                </c:pt>
                <c:pt idx="2435">
                  <c:v>41791</c:v>
                </c:pt>
                <c:pt idx="2436">
                  <c:v>41792</c:v>
                </c:pt>
                <c:pt idx="2437">
                  <c:v>41793</c:v>
                </c:pt>
                <c:pt idx="2438">
                  <c:v>41794</c:v>
                </c:pt>
                <c:pt idx="2439">
                  <c:v>41795</c:v>
                </c:pt>
                <c:pt idx="2440">
                  <c:v>41796</c:v>
                </c:pt>
                <c:pt idx="2441">
                  <c:v>41797</c:v>
                </c:pt>
                <c:pt idx="2442">
                  <c:v>41798</c:v>
                </c:pt>
                <c:pt idx="2443">
                  <c:v>41799</c:v>
                </c:pt>
                <c:pt idx="2444">
                  <c:v>41800</c:v>
                </c:pt>
                <c:pt idx="2445">
                  <c:v>41801</c:v>
                </c:pt>
                <c:pt idx="2446">
                  <c:v>41802</c:v>
                </c:pt>
                <c:pt idx="2447">
                  <c:v>41803</c:v>
                </c:pt>
                <c:pt idx="2448">
                  <c:v>41804</c:v>
                </c:pt>
                <c:pt idx="2449">
                  <c:v>41805</c:v>
                </c:pt>
                <c:pt idx="2450">
                  <c:v>41806</c:v>
                </c:pt>
                <c:pt idx="2451">
                  <c:v>41807</c:v>
                </c:pt>
                <c:pt idx="2452">
                  <c:v>41808</c:v>
                </c:pt>
                <c:pt idx="2453">
                  <c:v>41809</c:v>
                </c:pt>
                <c:pt idx="2454">
                  <c:v>41810</c:v>
                </c:pt>
                <c:pt idx="2455">
                  <c:v>41811</c:v>
                </c:pt>
                <c:pt idx="2456">
                  <c:v>41812</c:v>
                </c:pt>
                <c:pt idx="2457">
                  <c:v>41813</c:v>
                </c:pt>
                <c:pt idx="2458">
                  <c:v>41814</c:v>
                </c:pt>
                <c:pt idx="2459">
                  <c:v>41815</c:v>
                </c:pt>
                <c:pt idx="2460">
                  <c:v>41816</c:v>
                </c:pt>
                <c:pt idx="2461">
                  <c:v>41817</c:v>
                </c:pt>
                <c:pt idx="2462">
                  <c:v>41818</c:v>
                </c:pt>
                <c:pt idx="2463">
                  <c:v>41819</c:v>
                </c:pt>
                <c:pt idx="2464">
                  <c:v>41820</c:v>
                </c:pt>
                <c:pt idx="2465">
                  <c:v>41821</c:v>
                </c:pt>
                <c:pt idx="2466">
                  <c:v>41822</c:v>
                </c:pt>
                <c:pt idx="2467">
                  <c:v>41823</c:v>
                </c:pt>
                <c:pt idx="2468">
                  <c:v>41824</c:v>
                </c:pt>
                <c:pt idx="2469">
                  <c:v>41825</c:v>
                </c:pt>
                <c:pt idx="2470">
                  <c:v>41826</c:v>
                </c:pt>
                <c:pt idx="2471">
                  <c:v>41827</c:v>
                </c:pt>
                <c:pt idx="2472">
                  <c:v>41828</c:v>
                </c:pt>
                <c:pt idx="2473">
                  <c:v>41829</c:v>
                </c:pt>
                <c:pt idx="2474">
                  <c:v>41830</c:v>
                </c:pt>
                <c:pt idx="2475">
                  <c:v>41831</c:v>
                </c:pt>
                <c:pt idx="2476">
                  <c:v>41832</c:v>
                </c:pt>
                <c:pt idx="2477">
                  <c:v>41833</c:v>
                </c:pt>
                <c:pt idx="2478">
                  <c:v>41834</c:v>
                </c:pt>
                <c:pt idx="2479">
                  <c:v>41835</c:v>
                </c:pt>
                <c:pt idx="2480">
                  <c:v>41836</c:v>
                </c:pt>
                <c:pt idx="2481">
                  <c:v>41837</c:v>
                </c:pt>
                <c:pt idx="2482">
                  <c:v>41838</c:v>
                </c:pt>
                <c:pt idx="2483">
                  <c:v>41839</c:v>
                </c:pt>
                <c:pt idx="2484">
                  <c:v>41840</c:v>
                </c:pt>
                <c:pt idx="2485">
                  <c:v>41841</c:v>
                </c:pt>
                <c:pt idx="2486">
                  <c:v>41842</c:v>
                </c:pt>
                <c:pt idx="2487">
                  <c:v>41843</c:v>
                </c:pt>
                <c:pt idx="2488">
                  <c:v>41844</c:v>
                </c:pt>
                <c:pt idx="2489">
                  <c:v>41845</c:v>
                </c:pt>
                <c:pt idx="2490">
                  <c:v>41846</c:v>
                </c:pt>
                <c:pt idx="2491">
                  <c:v>41847</c:v>
                </c:pt>
                <c:pt idx="2492">
                  <c:v>41848</c:v>
                </c:pt>
                <c:pt idx="2493">
                  <c:v>41849</c:v>
                </c:pt>
                <c:pt idx="2494">
                  <c:v>41850</c:v>
                </c:pt>
                <c:pt idx="2495">
                  <c:v>41851</c:v>
                </c:pt>
                <c:pt idx="2496">
                  <c:v>41852</c:v>
                </c:pt>
                <c:pt idx="2497">
                  <c:v>41853</c:v>
                </c:pt>
                <c:pt idx="2498">
                  <c:v>41854</c:v>
                </c:pt>
                <c:pt idx="2499">
                  <c:v>41855</c:v>
                </c:pt>
                <c:pt idx="2500">
                  <c:v>41856</c:v>
                </c:pt>
                <c:pt idx="2501">
                  <c:v>41857</c:v>
                </c:pt>
                <c:pt idx="2502">
                  <c:v>41858</c:v>
                </c:pt>
                <c:pt idx="2503">
                  <c:v>41859</c:v>
                </c:pt>
                <c:pt idx="2504">
                  <c:v>41860</c:v>
                </c:pt>
                <c:pt idx="2505">
                  <c:v>41861</c:v>
                </c:pt>
                <c:pt idx="2506">
                  <c:v>41862</c:v>
                </c:pt>
                <c:pt idx="2507">
                  <c:v>41863</c:v>
                </c:pt>
                <c:pt idx="2508">
                  <c:v>41864</c:v>
                </c:pt>
                <c:pt idx="2509">
                  <c:v>41865</c:v>
                </c:pt>
                <c:pt idx="2510">
                  <c:v>41866</c:v>
                </c:pt>
                <c:pt idx="2511">
                  <c:v>41867</c:v>
                </c:pt>
                <c:pt idx="2512">
                  <c:v>41868</c:v>
                </c:pt>
                <c:pt idx="2513">
                  <c:v>41869</c:v>
                </c:pt>
                <c:pt idx="2514">
                  <c:v>41870</c:v>
                </c:pt>
                <c:pt idx="2515">
                  <c:v>41871</c:v>
                </c:pt>
                <c:pt idx="2516">
                  <c:v>41872</c:v>
                </c:pt>
                <c:pt idx="2517">
                  <c:v>41873</c:v>
                </c:pt>
                <c:pt idx="2518">
                  <c:v>41874</c:v>
                </c:pt>
                <c:pt idx="2519">
                  <c:v>41875</c:v>
                </c:pt>
                <c:pt idx="2520">
                  <c:v>41876</c:v>
                </c:pt>
                <c:pt idx="2521">
                  <c:v>41877</c:v>
                </c:pt>
                <c:pt idx="2522">
                  <c:v>41878</c:v>
                </c:pt>
                <c:pt idx="2523">
                  <c:v>41879</c:v>
                </c:pt>
                <c:pt idx="2524">
                  <c:v>41880</c:v>
                </c:pt>
                <c:pt idx="2525">
                  <c:v>41881</c:v>
                </c:pt>
                <c:pt idx="2526">
                  <c:v>41882</c:v>
                </c:pt>
                <c:pt idx="2527">
                  <c:v>41883</c:v>
                </c:pt>
                <c:pt idx="2528">
                  <c:v>41884</c:v>
                </c:pt>
                <c:pt idx="2529">
                  <c:v>41885</c:v>
                </c:pt>
                <c:pt idx="2530">
                  <c:v>41886</c:v>
                </c:pt>
                <c:pt idx="2531">
                  <c:v>41887</c:v>
                </c:pt>
                <c:pt idx="2532">
                  <c:v>41888</c:v>
                </c:pt>
                <c:pt idx="2533">
                  <c:v>41889</c:v>
                </c:pt>
                <c:pt idx="2534">
                  <c:v>41890</c:v>
                </c:pt>
                <c:pt idx="2535">
                  <c:v>41891</c:v>
                </c:pt>
                <c:pt idx="2536">
                  <c:v>41892</c:v>
                </c:pt>
                <c:pt idx="2537">
                  <c:v>41893</c:v>
                </c:pt>
                <c:pt idx="2538">
                  <c:v>41894</c:v>
                </c:pt>
                <c:pt idx="2539">
                  <c:v>41895</c:v>
                </c:pt>
                <c:pt idx="2540">
                  <c:v>41896</c:v>
                </c:pt>
                <c:pt idx="2541">
                  <c:v>41897</c:v>
                </c:pt>
                <c:pt idx="2542">
                  <c:v>41898</c:v>
                </c:pt>
                <c:pt idx="2543">
                  <c:v>41899</c:v>
                </c:pt>
                <c:pt idx="2544">
                  <c:v>41900</c:v>
                </c:pt>
                <c:pt idx="2545">
                  <c:v>41901</c:v>
                </c:pt>
                <c:pt idx="2546">
                  <c:v>41902</c:v>
                </c:pt>
                <c:pt idx="2547">
                  <c:v>41903</c:v>
                </c:pt>
                <c:pt idx="2548">
                  <c:v>41904</c:v>
                </c:pt>
                <c:pt idx="2549">
                  <c:v>41905</c:v>
                </c:pt>
                <c:pt idx="2550">
                  <c:v>41906</c:v>
                </c:pt>
                <c:pt idx="2551">
                  <c:v>41907</c:v>
                </c:pt>
                <c:pt idx="2552">
                  <c:v>41908</c:v>
                </c:pt>
                <c:pt idx="2553">
                  <c:v>41909</c:v>
                </c:pt>
                <c:pt idx="2554">
                  <c:v>41910</c:v>
                </c:pt>
                <c:pt idx="2555">
                  <c:v>41911</c:v>
                </c:pt>
                <c:pt idx="2556">
                  <c:v>41912</c:v>
                </c:pt>
                <c:pt idx="2557">
                  <c:v>41913</c:v>
                </c:pt>
                <c:pt idx="2558">
                  <c:v>41914</c:v>
                </c:pt>
                <c:pt idx="2559">
                  <c:v>41915</c:v>
                </c:pt>
                <c:pt idx="2560">
                  <c:v>41916</c:v>
                </c:pt>
                <c:pt idx="2561">
                  <c:v>41917</c:v>
                </c:pt>
                <c:pt idx="2562">
                  <c:v>41918</c:v>
                </c:pt>
                <c:pt idx="2563">
                  <c:v>41919</c:v>
                </c:pt>
                <c:pt idx="2564">
                  <c:v>41920</c:v>
                </c:pt>
                <c:pt idx="2565">
                  <c:v>41921</c:v>
                </c:pt>
                <c:pt idx="2566">
                  <c:v>41922</c:v>
                </c:pt>
                <c:pt idx="2567">
                  <c:v>41923</c:v>
                </c:pt>
                <c:pt idx="2568">
                  <c:v>41924</c:v>
                </c:pt>
                <c:pt idx="2569">
                  <c:v>41925</c:v>
                </c:pt>
                <c:pt idx="2570">
                  <c:v>41926</c:v>
                </c:pt>
                <c:pt idx="2571">
                  <c:v>41927</c:v>
                </c:pt>
                <c:pt idx="2572">
                  <c:v>41928</c:v>
                </c:pt>
                <c:pt idx="2573">
                  <c:v>41929</c:v>
                </c:pt>
                <c:pt idx="2574">
                  <c:v>41930</c:v>
                </c:pt>
                <c:pt idx="2575">
                  <c:v>41931</c:v>
                </c:pt>
                <c:pt idx="2576">
                  <c:v>41932</c:v>
                </c:pt>
                <c:pt idx="2577">
                  <c:v>41933</c:v>
                </c:pt>
                <c:pt idx="2578">
                  <c:v>41934</c:v>
                </c:pt>
                <c:pt idx="2579">
                  <c:v>41935</c:v>
                </c:pt>
                <c:pt idx="2580">
                  <c:v>41936</c:v>
                </c:pt>
                <c:pt idx="2581">
                  <c:v>41937</c:v>
                </c:pt>
                <c:pt idx="2582">
                  <c:v>41938</c:v>
                </c:pt>
                <c:pt idx="2583">
                  <c:v>41939</c:v>
                </c:pt>
                <c:pt idx="2584">
                  <c:v>41940</c:v>
                </c:pt>
                <c:pt idx="2585">
                  <c:v>41941</c:v>
                </c:pt>
                <c:pt idx="2586">
                  <c:v>41942</c:v>
                </c:pt>
                <c:pt idx="2587">
                  <c:v>41943</c:v>
                </c:pt>
                <c:pt idx="2588">
                  <c:v>41944</c:v>
                </c:pt>
                <c:pt idx="2589">
                  <c:v>41945</c:v>
                </c:pt>
                <c:pt idx="2590">
                  <c:v>41946</c:v>
                </c:pt>
                <c:pt idx="2591">
                  <c:v>41947</c:v>
                </c:pt>
                <c:pt idx="2592">
                  <c:v>41948</c:v>
                </c:pt>
                <c:pt idx="2593">
                  <c:v>41949</c:v>
                </c:pt>
                <c:pt idx="2594">
                  <c:v>41950</c:v>
                </c:pt>
                <c:pt idx="2595">
                  <c:v>41951</c:v>
                </c:pt>
                <c:pt idx="2596">
                  <c:v>41952</c:v>
                </c:pt>
                <c:pt idx="2597">
                  <c:v>41953</c:v>
                </c:pt>
                <c:pt idx="2598">
                  <c:v>41954</c:v>
                </c:pt>
                <c:pt idx="2599">
                  <c:v>41955</c:v>
                </c:pt>
                <c:pt idx="2600">
                  <c:v>41956</c:v>
                </c:pt>
                <c:pt idx="2601">
                  <c:v>41957</c:v>
                </c:pt>
                <c:pt idx="2602">
                  <c:v>41958</c:v>
                </c:pt>
                <c:pt idx="2603">
                  <c:v>41959</c:v>
                </c:pt>
                <c:pt idx="2604">
                  <c:v>41960</c:v>
                </c:pt>
                <c:pt idx="2605">
                  <c:v>41961</c:v>
                </c:pt>
                <c:pt idx="2606">
                  <c:v>41962</c:v>
                </c:pt>
                <c:pt idx="2607">
                  <c:v>41963</c:v>
                </c:pt>
                <c:pt idx="2608">
                  <c:v>41964</c:v>
                </c:pt>
                <c:pt idx="2609">
                  <c:v>41965</c:v>
                </c:pt>
                <c:pt idx="2610">
                  <c:v>41966</c:v>
                </c:pt>
                <c:pt idx="2611">
                  <c:v>41967</c:v>
                </c:pt>
                <c:pt idx="2612">
                  <c:v>41968</c:v>
                </c:pt>
                <c:pt idx="2613">
                  <c:v>41969</c:v>
                </c:pt>
                <c:pt idx="2614">
                  <c:v>41970</c:v>
                </c:pt>
                <c:pt idx="2615">
                  <c:v>41971</c:v>
                </c:pt>
                <c:pt idx="2616">
                  <c:v>41972</c:v>
                </c:pt>
                <c:pt idx="2617">
                  <c:v>41973</c:v>
                </c:pt>
                <c:pt idx="2618">
                  <c:v>41974</c:v>
                </c:pt>
                <c:pt idx="2619">
                  <c:v>41975</c:v>
                </c:pt>
                <c:pt idx="2620">
                  <c:v>41976</c:v>
                </c:pt>
                <c:pt idx="2621">
                  <c:v>41977</c:v>
                </c:pt>
                <c:pt idx="2622">
                  <c:v>41978</c:v>
                </c:pt>
                <c:pt idx="2623">
                  <c:v>41979</c:v>
                </c:pt>
                <c:pt idx="2624">
                  <c:v>41980</c:v>
                </c:pt>
                <c:pt idx="2625">
                  <c:v>41981</c:v>
                </c:pt>
                <c:pt idx="2626">
                  <c:v>41982</c:v>
                </c:pt>
                <c:pt idx="2627">
                  <c:v>41983</c:v>
                </c:pt>
                <c:pt idx="2628">
                  <c:v>41984</c:v>
                </c:pt>
                <c:pt idx="2629">
                  <c:v>41985</c:v>
                </c:pt>
                <c:pt idx="2630">
                  <c:v>41986</c:v>
                </c:pt>
                <c:pt idx="2631">
                  <c:v>41987</c:v>
                </c:pt>
                <c:pt idx="2632">
                  <c:v>41988</c:v>
                </c:pt>
                <c:pt idx="2633">
                  <c:v>41989</c:v>
                </c:pt>
                <c:pt idx="2634">
                  <c:v>41990</c:v>
                </c:pt>
                <c:pt idx="2635">
                  <c:v>41991</c:v>
                </c:pt>
                <c:pt idx="2636">
                  <c:v>41992</c:v>
                </c:pt>
                <c:pt idx="2637">
                  <c:v>41993</c:v>
                </c:pt>
                <c:pt idx="2638">
                  <c:v>41994</c:v>
                </c:pt>
                <c:pt idx="2639">
                  <c:v>41995</c:v>
                </c:pt>
                <c:pt idx="2640">
                  <c:v>41996</c:v>
                </c:pt>
                <c:pt idx="2641">
                  <c:v>41997</c:v>
                </c:pt>
                <c:pt idx="2642">
                  <c:v>41998</c:v>
                </c:pt>
                <c:pt idx="2643">
                  <c:v>41999</c:v>
                </c:pt>
                <c:pt idx="2644">
                  <c:v>42000</c:v>
                </c:pt>
                <c:pt idx="2645">
                  <c:v>42001</c:v>
                </c:pt>
                <c:pt idx="2646">
                  <c:v>42002</c:v>
                </c:pt>
                <c:pt idx="2647">
                  <c:v>42003</c:v>
                </c:pt>
                <c:pt idx="2648">
                  <c:v>42004</c:v>
                </c:pt>
                <c:pt idx="2649">
                  <c:v>42005</c:v>
                </c:pt>
                <c:pt idx="2650">
                  <c:v>42006</c:v>
                </c:pt>
                <c:pt idx="2651">
                  <c:v>42007</c:v>
                </c:pt>
                <c:pt idx="2652">
                  <c:v>42008</c:v>
                </c:pt>
                <c:pt idx="2653">
                  <c:v>42009</c:v>
                </c:pt>
                <c:pt idx="2654">
                  <c:v>42010</c:v>
                </c:pt>
                <c:pt idx="2655">
                  <c:v>42011</c:v>
                </c:pt>
                <c:pt idx="2656">
                  <c:v>42012</c:v>
                </c:pt>
                <c:pt idx="2657">
                  <c:v>42013</c:v>
                </c:pt>
                <c:pt idx="2658">
                  <c:v>42014</c:v>
                </c:pt>
                <c:pt idx="2659">
                  <c:v>42015</c:v>
                </c:pt>
                <c:pt idx="2660">
                  <c:v>42016</c:v>
                </c:pt>
                <c:pt idx="2661">
                  <c:v>42017</c:v>
                </c:pt>
                <c:pt idx="2662">
                  <c:v>42018</c:v>
                </c:pt>
                <c:pt idx="2663">
                  <c:v>42019</c:v>
                </c:pt>
                <c:pt idx="2664">
                  <c:v>42020</c:v>
                </c:pt>
                <c:pt idx="2665">
                  <c:v>42021</c:v>
                </c:pt>
                <c:pt idx="2666">
                  <c:v>42022</c:v>
                </c:pt>
                <c:pt idx="2667">
                  <c:v>42023</c:v>
                </c:pt>
                <c:pt idx="2668">
                  <c:v>42024</c:v>
                </c:pt>
                <c:pt idx="2669">
                  <c:v>42025</c:v>
                </c:pt>
                <c:pt idx="2670">
                  <c:v>42026</c:v>
                </c:pt>
                <c:pt idx="2671">
                  <c:v>42027</c:v>
                </c:pt>
                <c:pt idx="2672">
                  <c:v>42028</c:v>
                </c:pt>
                <c:pt idx="2673">
                  <c:v>42029</c:v>
                </c:pt>
                <c:pt idx="2674">
                  <c:v>42030</c:v>
                </c:pt>
                <c:pt idx="2675">
                  <c:v>42031</c:v>
                </c:pt>
                <c:pt idx="2676">
                  <c:v>42032</c:v>
                </c:pt>
                <c:pt idx="2677">
                  <c:v>42033</c:v>
                </c:pt>
                <c:pt idx="2678">
                  <c:v>42034</c:v>
                </c:pt>
                <c:pt idx="2679">
                  <c:v>42035</c:v>
                </c:pt>
                <c:pt idx="2680">
                  <c:v>42036</c:v>
                </c:pt>
                <c:pt idx="2681">
                  <c:v>42037</c:v>
                </c:pt>
                <c:pt idx="2682">
                  <c:v>42038</c:v>
                </c:pt>
                <c:pt idx="2683">
                  <c:v>42039</c:v>
                </c:pt>
                <c:pt idx="2684">
                  <c:v>42040</c:v>
                </c:pt>
                <c:pt idx="2685">
                  <c:v>42041</c:v>
                </c:pt>
                <c:pt idx="2686">
                  <c:v>42042</c:v>
                </c:pt>
                <c:pt idx="2687">
                  <c:v>42043</c:v>
                </c:pt>
                <c:pt idx="2688">
                  <c:v>42044</c:v>
                </c:pt>
                <c:pt idx="2689">
                  <c:v>42045</c:v>
                </c:pt>
                <c:pt idx="2690">
                  <c:v>42046</c:v>
                </c:pt>
                <c:pt idx="2691">
                  <c:v>42047</c:v>
                </c:pt>
                <c:pt idx="2692">
                  <c:v>42048</c:v>
                </c:pt>
                <c:pt idx="2693">
                  <c:v>42049</c:v>
                </c:pt>
                <c:pt idx="2694">
                  <c:v>42050</c:v>
                </c:pt>
                <c:pt idx="2695">
                  <c:v>42051</c:v>
                </c:pt>
                <c:pt idx="2696">
                  <c:v>42052</c:v>
                </c:pt>
                <c:pt idx="2697">
                  <c:v>42053</c:v>
                </c:pt>
                <c:pt idx="2698">
                  <c:v>42054</c:v>
                </c:pt>
                <c:pt idx="2699">
                  <c:v>42055</c:v>
                </c:pt>
                <c:pt idx="2700">
                  <c:v>42056</c:v>
                </c:pt>
                <c:pt idx="2701">
                  <c:v>42057</c:v>
                </c:pt>
                <c:pt idx="2702">
                  <c:v>42058</c:v>
                </c:pt>
                <c:pt idx="2703">
                  <c:v>42059</c:v>
                </c:pt>
                <c:pt idx="2704">
                  <c:v>42060</c:v>
                </c:pt>
                <c:pt idx="2705">
                  <c:v>42061</c:v>
                </c:pt>
                <c:pt idx="2706">
                  <c:v>42062</c:v>
                </c:pt>
                <c:pt idx="2707">
                  <c:v>42063</c:v>
                </c:pt>
                <c:pt idx="2708">
                  <c:v>42064</c:v>
                </c:pt>
                <c:pt idx="2709">
                  <c:v>42065</c:v>
                </c:pt>
                <c:pt idx="2710">
                  <c:v>42066</c:v>
                </c:pt>
                <c:pt idx="2711">
                  <c:v>42067</c:v>
                </c:pt>
                <c:pt idx="2712">
                  <c:v>42068</c:v>
                </c:pt>
                <c:pt idx="2713">
                  <c:v>42069</c:v>
                </c:pt>
                <c:pt idx="2714">
                  <c:v>42070</c:v>
                </c:pt>
                <c:pt idx="2715">
                  <c:v>42071</c:v>
                </c:pt>
                <c:pt idx="2716">
                  <c:v>42072</c:v>
                </c:pt>
                <c:pt idx="2717">
                  <c:v>42073</c:v>
                </c:pt>
                <c:pt idx="2718">
                  <c:v>42074</c:v>
                </c:pt>
                <c:pt idx="2719">
                  <c:v>42075</c:v>
                </c:pt>
                <c:pt idx="2720">
                  <c:v>42076</c:v>
                </c:pt>
                <c:pt idx="2721">
                  <c:v>42077</c:v>
                </c:pt>
                <c:pt idx="2722">
                  <c:v>42078</c:v>
                </c:pt>
                <c:pt idx="2723">
                  <c:v>42079</c:v>
                </c:pt>
                <c:pt idx="2724">
                  <c:v>42080</c:v>
                </c:pt>
                <c:pt idx="2725">
                  <c:v>42081</c:v>
                </c:pt>
                <c:pt idx="2726">
                  <c:v>42082</c:v>
                </c:pt>
                <c:pt idx="2727">
                  <c:v>42083</c:v>
                </c:pt>
                <c:pt idx="2728">
                  <c:v>42084</c:v>
                </c:pt>
                <c:pt idx="2729">
                  <c:v>42085</c:v>
                </c:pt>
                <c:pt idx="2730">
                  <c:v>42086</c:v>
                </c:pt>
                <c:pt idx="2731">
                  <c:v>42087</c:v>
                </c:pt>
                <c:pt idx="2732">
                  <c:v>42088</c:v>
                </c:pt>
                <c:pt idx="2733">
                  <c:v>42089</c:v>
                </c:pt>
                <c:pt idx="2734">
                  <c:v>42090</c:v>
                </c:pt>
                <c:pt idx="2735">
                  <c:v>42091</c:v>
                </c:pt>
                <c:pt idx="2736">
                  <c:v>42092</c:v>
                </c:pt>
                <c:pt idx="2737">
                  <c:v>42093</c:v>
                </c:pt>
                <c:pt idx="2738">
                  <c:v>42094</c:v>
                </c:pt>
                <c:pt idx="2739">
                  <c:v>42095</c:v>
                </c:pt>
                <c:pt idx="2740">
                  <c:v>42096</c:v>
                </c:pt>
                <c:pt idx="2741">
                  <c:v>42097</c:v>
                </c:pt>
                <c:pt idx="2742">
                  <c:v>42098</c:v>
                </c:pt>
                <c:pt idx="2743">
                  <c:v>42099</c:v>
                </c:pt>
                <c:pt idx="2744">
                  <c:v>42100</c:v>
                </c:pt>
                <c:pt idx="2745">
                  <c:v>42101</c:v>
                </c:pt>
                <c:pt idx="2746">
                  <c:v>42102</c:v>
                </c:pt>
                <c:pt idx="2747">
                  <c:v>42103</c:v>
                </c:pt>
                <c:pt idx="2748">
                  <c:v>42104</c:v>
                </c:pt>
                <c:pt idx="2749">
                  <c:v>42105</c:v>
                </c:pt>
                <c:pt idx="2750">
                  <c:v>42106</c:v>
                </c:pt>
                <c:pt idx="2751">
                  <c:v>42107</c:v>
                </c:pt>
                <c:pt idx="2752">
                  <c:v>42108</c:v>
                </c:pt>
                <c:pt idx="2753">
                  <c:v>42109</c:v>
                </c:pt>
                <c:pt idx="2754">
                  <c:v>42110</c:v>
                </c:pt>
                <c:pt idx="2755">
                  <c:v>42111</c:v>
                </c:pt>
                <c:pt idx="2756">
                  <c:v>42112</c:v>
                </c:pt>
                <c:pt idx="2757">
                  <c:v>42113</c:v>
                </c:pt>
                <c:pt idx="2758">
                  <c:v>42114</c:v>
                </c:pt>
                <c:pt idx="2759">
                  <c:v>42115</c:v>
                </c:pt>
                <c:pt idx="2760">
                  <c:v>42116</c:v>
                </c:pt>
                <c:pt idx="2761">
                  <c:v>42117</c:v>
                </c:pt>
                <c:pt idx="2762">
                  <c:v>42118</c:v>
                </c:pt>
                <c:pt idx="2763">
                  <c:v>42119</c:v>
                </c:pt>
                <c:pt idx="2764">
                  <c:v>42120</c:v>
                </c:pt>
                <c:pt idx="2765">
                  <c:v>42121</c:v>
                </c:pt>
                <c:pt idx="2766">
                  <c:v>42122</c:v>
                </c:pt>
                <c:pt idx="2767">
                  <c:v>42123</c:v>
                </c:pt>
                <c:pt idx="2768">
                  <c:v>42124</c:v>
                </c:pt>
                <c:pt idx="2769">
                  <c:v>42125</c:v>
                </c:pt>
                <c:pt idx="2770">
                  <c:v>42126</c:v>
                </c:pt>
                <c:pt idx="2771">
                  <c:v>42127</c:v>
                </c:pt>
                <c:pt idx="2772">
                  <c:v>42128</c:v>
                </c:pt>
                <c:pt idx="2773">
                  <c:v>42129</c:v>
                </c:pt>
                <c:pt idx="2774">
                  <c:v>42130</c:v>
                </c:pt>
                <c:pt idx="2775">
                  <c:v>42131</c:v>
                </c:pt>
                <c:pt idx="2776">
                  <c:v>42132</c:v>
                </c:pt>
                <c:pt idx="2777">
                  <c:v>42133</c:v>
                </c:pt>
                <c:pt idx="2778">
                  <c:v>42134</c:v>
                </c:pt>
                <c:pt idx="2779">
                  <c:v>42135</c:v>
                </c:pt>
                <c:pt idx="2780">
                  <c:v>42136</c:v>
                </c:pt>
                <c:pt idx="2781">
                  <c:v>42137</c:v>
                </c:pt>
                <c:pt idx="2782">
                  <c:v>42138</c:v>
                </c:pt>
                <c:pt idx="2783">
                  <c:v>42139</c:v>
                </c:pt>
                <c:pt idx="2784">
                  <c:v>42140</c:v>
                </c:pt>
                <c:pt idx="2785">
                  <c:v>42141</c:v>
                </c:pt>
                <c:pt idx="2786">
                  <c:v>42142</c:v>
                </c:pt>
                <c:pt idx="2787">
                  <c:v>42143</c:v>
                </c:pt>
                <c:pt idx="2788">
                  <c:v>42144</c:v>
                </c:pt>
                <c:pt idx="2789">
                  <c:v>42145</c:v>
                </c:pt>
                <c:pt idx="2790">
                  <c:v>42146</c:v>
                </c:pt>
                <c:pt idx="2791">
                  <c:v>42147</c:v>
                </c:pt>
                <c:pt idx="2792">
                  <c:v>42148</c:v>
                </c:pt>
                <c:pt idx="2793">
                  <c:v>42149</c:v>
                </c:pt>
                <c:pt idx="2794">
                  <c:v>42150</c:v>
                </c:pt>
                <c:pt idx="2795">
                  <c:v>42151</c:v>
                </c:pt>
                <c:pt idx="2796">
                  <c:v>42152</c:v>
                </c:pt>
                <c:pt idx="2797">
                  <c:v>42153</c:v>
                </c:pt>
                <c:pt idx="2798">
                  <c:v>42154</c:v>
                </c:pt>
                <c:pt idx="2799">
                  <c:v>42155</c:v>
                </c:pt>
                <c:pt idx="2800">
                  <c:v>42156</c:v>
                </c:pt>
                <c:pt idx="2801">
                  <c:v>42157</c:v>
                </c:pt>
                <c:pt idx="2802">
                  <c:v>42158</c:v>
                </c:pt>
                <c:pt idx="2803">
                  <c:v>42159</c:v>
                </c:pt>
                <c:pt idx="2804">
                  <c:v>42160</c:v>
                </c:pt>
                <c:pt idx="2805">
                  <c:v>42161</c:v>
                </c:pt>
                <c:pt idx="2806">
                  <c:v>42162</c:v>
                </c:pt>
                <c:pt idx="2807">
                  <c:v>42163</c:v>
                </c:pt>
                <c:pt idx="2808">
                  <c:v>42164</c:v>
                </c:pt>
                <c:pt idx="2809">
                  <c:v>42165</c:v>
                </c:pt>
                <c:pt idx="2810">
                  <c:v>42166</c:v>
                </c:pt>
                <c:pt idx="2811">
                  <c:v>42167</c:v>
                </c:pt>
                <c:pt idx="2812">
                  <c:v>42168</c:v>
                </c:pt>
                <c:pt idx="2813">
                  <c:v>42169</c:v>
                </c:pt>
                <c:pt idx="2814">
                  <c:v>42170</c:v>
                </c:pt>
                <c:pt idx="2815">
                  <c:v>42171</c:v>
                </c:pt>
                <c:pt idx="2816">
                  <c:v>42172</c:v>
                </c:pt>
                <c:pt idx="2817">
                  <c:v>42173</c:v>
                </c:pt>
                <c:pt idx="2818">
                  <c:v>42174</c:v>
                </c:pt>
                <c:pt idx="2819">
                  <c:v>42175</c:v>
                </c:pt>
                <c:pt idx="2820">
                  <c:v>42176</c:v>
                </c:pt>
                <c:pt idx="2821">
                  <c:v>42177</c:v>
                </c:pt>
                <c:pt idx="2822">
                  <c:v>42178</c:v>
                </c:pt>
                <c:pt idx="2823">
                  <c:v>42179</c:v>
                </c:pt>
                <c:pt idx="2824">
                  <c:v>42180</c:v>
                </c:pt>
                <c:pt idx="2825">
                  <c:v>42181</c:v>
                </c:pt>
                <c:pt idx="2826">
                  <c:v>42182</c:v>
                </c:pt>
                <c:pt idx="2827">
                  <c:v>42183</c:v>
                </c:pt>
                <c:pt idx="2828">
                  <c:v>42184</c:v>
                </c:pt>
                <c:pt idx="2829">
                  <c:v>42185</c:v>
                </c:pt>
                <c:pt idx="2830">
                  <c:v>42186</c:v>
                </c:pt>
                <c:pt idx="2831">
                  <c:v>42187</c:v>
                </c:pt>
                <c:pt idx="2832">
                  <c:v>42188</c:v>
                </c:pt>
                <c:pt idx="2833">
                  <c:v>42189</c:v>
                </c:pt>
                <c:pt idx="2834">
                  <c:v>42190</c:v>
                </c:pt>
                <c:pt idx="2835">
                  <c:v>42191</c:v>
                </c:pt>
                <c:pt idx="2836">
                  <c:v>42192</c:v>
                </c:pt>
                <c:pt idx="2837">
                  <c:v>42193</c:v>
                </c:pt>
                <c:pt idx="2838">
                  <c:v>42194</c:v>
                </c:pt>
                <c:pt idx="2839">
                  <c:v>42195</c:v>
                </c:pt>
                <c:pt idx="2840">
                  <c:v>42196</c:v>
                </c:pt>
                <c:pt idx="2841">
                  <c:v>42197</c:v>
                </c:pt>
                <c:pt idx="2842">
                  <c:v>42198</c:v>
                </c:pt>
                <c:pt idx="2843">
                  <c:v>42199</c:v>
                </c:pt>
                <c:pt idx="2844">
                  <c:v>42200</c:v>
                </c:pt>
                <c:pt idx="2845">
                  <c:v>42201</c:v>
                </c:pt>
                <c:pt idx="2846">
                  <c:v>42202</c:v>
                </c:pt>
                <c:pt idx="2847">
                  <c:v>42203</c:v>
                </c:pt>
                <c:pt idx="2848">
                  <c:v>42204</c:v>
                </c:pt>
                <c:pt idx="2849">
                  <c:v>42205</c:v>
                </c:pt>
                <c:pt idx="2850">
                  <c:v>42206</c:v>
                </c:pt>
                <c:pt idx="2851">
                  <c:v>42207</c:v>
                </c:pt>
                <c:pt idx="2852">
                  <c:v>42208</c:v>
                </c:pt>
                <c:pt idx="2853">
                  <c:v>42209</c:v>
                </c:pt>
                <c:pt idx="2854">
                  <c:v>42210</c:v>
                </c:pt>
                <c:pt idx="2855">
                  <c:v>42211</c:v>
                </c:pt>
                <c:pt idx="2856">
                  <c:v>42212</c:v>
                </c:pt>
                <c:pt idx="2857">
                  <c:v>42213</c:v>
                </c:pt>
                <c:pt idx="2858">
                  <c:v>42214</c:v>
                </c:pt>
                <c:pt idx="2859">
                  <c:v>42215</c:v>
                </c:pt>
                <c:pt idx="2860">
                  <c:v>42216</c:v>
                </c:pt>
                <c:pt idx="2861">
                  <c:v>42217</c:v>
                </c:pt>
                <c:pt idx="2862">
                  <c:v>42218</c:v>
                </c:pt>
                <c:pt idx="2863">
                  <c:v>42219</c:v>
                </c:pt>
                <c:pt idx="2864">
                  <c:v>42220</c:v>
                </c:pt>
                <c:pt idx="2865">
                  <c:v>42221</c:v>
                </c:pt>
                <c:pt idx="2866">
                  <c:v>42222</c:v>
                </c:pt>
                <c:pt idx="2867">
                  <c:v>42223</c:v>
                </c:pt>
                <c:pt idx="2868">
                  <c:v>42224</c:v>
                </c:pt>
                <c:pt idx="2869">
                  <c:v>42225</c:v>
                </c:pt>
                <c:pt idx="2870">
                  <c:v>42226</c:v>
                </c:pt>
                <c:pt idx="2871">
                  <c:v>42227</c:v>
                </c:pt>
                <c:pt idx="2872">
                  <c:v>42228</c:v>
                </c:pt>
                <c:pt idx="2873">
                  <c:v>42229</c:v>
                </c:pt>
                <c:pt idx="2874">
                  <c:v>42230</c:v>
                </c:pt>
                <c:pt idx="2875">
                  <c:v>42231</c:v>
                </c:pt>
                <c:pt idx="2876">
                  <c:v>42232</c:v>
                </c:pt>
                <c:pt idx="2877">
                  <c:v>42233</c:v>
                </c:pt>
                <c:pt idx="2878">
                  <c:v>42234</c:v>
                </c:pt>
                <c:pt idx="2879">
                  <c:v>42235</c:v>
                </c:pt>
                <c:pt idx="2880">
                  <c:v>42236</c:v>
                </c:pt>
                <c:pt idx="2881">
                  <c:v>42237</c:v>
                </c:pt>
                <c:pt idx="2882">
                  <c:v>42238</c:v>
                </c:pt>
                <c:pt idx="2883">
                  <c:v>42239</c:v>
                </c:pt>
                <c:pt idx="2884">
                  <c:v>42240</c:v>
                </c:pt>
                <c:pt idx="2885">
                  <c:v>42241</c:v>
                </c:pt>
                <c:pt idx="2886">
                  <c:v>42242</c:v>
                </c:pt>
                <c:pt idx="2887">
                  <c:v>42243</c:v>
                </c:pt>
                <c:pt idx="2888">
                  <c:v>42244</c:v>
                </c:pt>
                <c:pt idx="2889">
                  <c:v>42245</c:v>
                </c:pt>
                <c:pt idx="2890">
                  <c:v>42246</c:v>
                </c:pt>
                <c:pt idx="2891">
                  <c:v>42247</c:v>
                </c:pt>
                <c:pt idx="2892">
                  <c:v>42248</c:v>
                </c:pt>
                <c:pt idx="2893">
                  <c:v>42249</c:v>
                </c:pt>
                <c:pt idx="2894">
                  <c:v>42250</c:v>
                </c:pt>
                <c:pt idx="2895">
                  <c:v>42251</c:v>
                </c:pt>
                <c:pt idx="2896">
                  <c:v>42252</c:v>
                </c:pt>
                <c:pt idx="2897">
                  <c:v>42253</c:v>
                </c:pt>
                <c:pt idx="2898">
                  <c:v>42254</c:v>
                </c:pt>
                <c:pt idx="2899">
                  <c:v>42255</c:v>
                </c:pt>
                <c:pt idx="2900">
                  <c:v>42256</c:v>
                </c:pt>
                <c:pt idx="2901">
                  <c:v>42257</c:v>
                </c:pt>
                <c:pt idx="2902">
                  <c:v>42258</c:v>
                </c:pt>
                <c:pt idx="2903">
                  <c:v>42259</c:v>
                </c:pt>
                <c:pt idx="2904">
                  <c:v>42260</c:v>
                </c:pt>
                <c:pt idx="2905">
                  <c:v>42261</c:v>
                </c:pt>
                <c:pt idx="2906">
                  <c:v>42262</c:v>
                </c:pt>
                <c:pt idx="2907">
                  <c:v>42263</c:v>
                </c:pt>
                <c:pt idx="2908">
                  <c:v>42264</c:v>
                </c:pt>
                <c:pt idx="2909">
                  <c:v>42265</c:v>
                </c:pt>
                <c:pt idx="2910">
                  <c:v>42266</c:v>
                </c:pt>
                <c:pt idx="2911">
                  <c:v>42267</c:v>
                </c:pt>
                <c:pt idx="2912">
                  <c:v>42268</c:v>
                </c:pt>
                <c:pt idx="2913">
                  <c:v>42269</c:v>
                </c:pt>
                <c:pt idx="2914">
                  <c:v>42270</c:v>
                </c:pt>
                <c:pt idx="2915">
                  <c:v>42271</c:v>
                </c:pt>
                <c:pt idx="2916">
                  <c:v>42272</c:v>
                </c:pt>
                <c:pt idx="2917">
                  <c:v>42273</c:v>
                </c:pt>
                <c:pt idx="2918">
                  <c:v>42274</c:v>
                </c:pt>
                <c:pt idx="2919">
                  <c:v>42275</c:v>
                </c:pt>
                <c:pt idx="2920">
                  <c:v>42276</c:v>
                </c:pt>
                <c:pt idx="2921">
                  <c:v>42277</c:v>
                </c:pt>
                <c:pt idx="2922">
                  <c:v>42278</c:v>
                </c:pt>
                <c:pt idx="2923">
                  <c:v>42279</c:v>
                </c:pt>
                <c:pt idx="2924">
                  <c:v>42280</c:v>
                </c:pt>
                <c:pt idx="2925">
                  <c:v>42281</c:v>
                </c:pt>
                <c:pt idx="2926">
                  <c:v>42282</c:v>
                </c:pt>
                <c:pt idx="2927">
                  <c:v>42283</c:v>
                </c:pt>
                <c:pt idx="2928">
                  <c:v>42284</c:v>
                </c:pt>
                <c:pt idx="2929">
                  <c:v>42285</c:v>
                </c:pt>
                <c:pt idx="2930">
                  <c:v>42286</c:v>
                </c:pt>
                <c:pt idx="2931">
                  <c:v>42287</c:v>
                </c:pt>
                <c:pt idx="2932">
                  <c:v>42288</c:v>
                </c:pt>
                <c:pt idx="2933">
                  <c:v>42289</c:v>
                </c:pt>
                <c:pt idx="2934">
                  <c:v>42290</c:v>
                </c:pt>
                <c:pt idx="2935">
                  <c:v>42291</c:v>
                </c:pt>
                <c:pt idx="2936">
                  <c:v>42292</c:v>
                </c:pt>
                <c:pt idx="2937">
                  <c:v>42293</c:v>
                </c:pt>
                <c:pt idx="2938">
                  <c:v>42294</c:v>
                </c:pt>
                <c:pt idx="2939">
                  <c:v>42295</c:v>
                </c:pt>
                <c:pt idx="2940">
                  <c:v>42296</c:v>
                </c:pt>
                <c:pt idx="2941">
                  <c:v>42297</c:v>
                </c:pt>
                <c:pt idx="2942">
                  <c:v>42298</c:v>
                </c:pt>
                <c:pt idx="2943">
                  <c:v>42299</c:v>
                </c:pt>
                <c:pt idx="2944">
                  <c:v>42300</c:v>
                </c:pt>
                <c:pt idx="2945">
                  <c:v>42301</c:v>
                </c:pt>
                <c:pt idx="2946">
                  <c:v>42302</c:v>
                </c:pt>
                <c:pt idx="2947">
                  <c:v>42303</c:v>
                </c:pt>
                <c:pt idx="2948">
                  <c:v>42304</c:v>
                </c:pt>
                <c:pt idx="2949">
                  <c:v>42305</c:v>
                </c:pt>
                <c:pt idx="2950">
                  <c:v>42306</c:v>
                </c:pt>
                <c:pt idx="2951">
                  <c:v>42307</c:v>
                </c:pt>
                <c:pt idx="2952">
                  <c:v>42308</c:v>
                </c:pt>
                <c:pt idx="2953">
                  <c:v>42309</c:v>
                </c:pt>
                <c:pt idx="2954">
                  <c:v>42310</c:v>
                </c:pt>
                <c:pt idx="2955">
                  <c:v>42311</c:v>
                </c:pt>
                <c:pt idx="2956">
                  <c:v>42312</c:v>
                </c:pt>
                <c:pt idx="2957">
                  <c:v>42313</c:v>
                </c:pt>
                <c:pt idx="2958">
                  <c:v>42314</c:v>
                </c:pt>
                <c:pt idx="2959">
                  <c:v>42315</c:v>
                </c:pt>
                <c:pt idx="2960">
                  <c:v>42316</c:v>
                </c:pt>
                <c:pt idx="2961">
                  <c:v>42317</c:v>
                </c:pt>
                <c:pt idx="2962">
                  <c:v>42318</c:v>
                </c:pt>
                <c:pt idx="2963">
                  <c:v>42319</c:v>
                </c:pt>
                <c:pt idx="2964">
                  <c:v>42320</c:v>
                </c:pt>
                <c:pt idx="2965">
                  <c:v>42321</c:v>
                </c:pt>
                <c:pt idx="2966">
                  <c:v>42322</c:v>
                </c:pt>
                <c:pt idx="2967">
                  <c:v>42323</c:v>
                </c:pt>
                <c:pt idx="2968">
                  <c:v>42324</c:v>
                </c:pt>
                <c:pt idx="2969">
                  <c:v>42325</c:v>
                </c:pt>
                <c:pt idx="2970">
                  <c:v>42326</c:v>
                </c:pt>
                <c:pt idx="2971">
                  <c:v>42327</c:v>
                </c:pt>
                <c:pt idx="2972">
                  <c:v>42328</c:v>
                </c:pt>
                <c:pt idx="2973">
                  <c:v>42329</c:v>
                </c:pt>
                <c:pt idx="2974">
                  <c:v>42330</c:v>
                </c:pt>
                <c:pt idx="2975">
                  <c:v>42331</c:v>
                </c:pt>
                <c:pt idx="2976">
                  <c:v>42332</c:v>
                </c:pt>
                <c:pt idx="2977">
                  <c:v>42333</c:v>
                </c:pt>
                <c:pt idx="2978">
                  <c:v>42334</c:v>
                </c:pt>
                <c:pt idx="2979">
                  <c:v>42335</c:v>
                </c:pt>
                <c:pt idx="2980">
                  <c:v>42336</c:v>
                </c:pt>
                <c:pt idx="2981">
                  <c:v>42337</c:v>
                </c:pt>
                <c:pt idx="2982">
                  <c:v>42338</c:v>
                </c:pt>
                <c:pt idx="2983">
                  <c:v>42339</c:v>
                </c:pt>
                <c:pt idx="2984">
                  <c:v>42340</c:v>
                </c:pt>
                <c:pt idx="2985">
                  <c:v>42341</c:v>
                </c:pt>
                <c:pt idx="2986">
                  <c:v>42342</c:v>
                </c:pt>
                <c:pt idx="2987">
                  <c:v>42343</c:v>
                </c:pt>
                <c:pt idx="2988">
                  <c:v>42344</c:v>
                </c:pt>
                <c:pt idx="2989">
                  <c:v>42345</c:v>
                </c:pt>
                <c:pt idx="2990">
                  <c:v>42346</c:v>
                </c:pt>
                <c:pt idx="2991">
                  <c:v>42347</c:v>
                </c:pt>
                <c:pt idx="2992">
                  <c:v>42348</c:v>
                </c:pt>
                <c:pt idx="2993">
                  <c:v>42349</c:v>
                </c:pt>
                <c:pt idx="2994">
                  <c:v>42350</c:v>
                </c:pt>
                <c:pt idx="2995">
                  <c:v>42351</c:v>
                </c:pt>
                <c:pt idx="2996">
                  <c:v>42352</c:v>
                </c:pt>
                <c:pt idx="2997">
                  <c:v>42353</c:v>
                </c:pt>
                <c:pt idx="2998">
                  <c:v>42354</c:v>
                </c:pt>
                <c:pt idx="2999">
                  <c:v>42355</c:v>
                </c:pt>
                <c:pt idx="3000">
                  <c:v>42356</c:v>
                </c:pt>
                <c:pt idx="3001">
                  <c:v>42357</c:v>
                </c:pt>
                <c:pt idx="3002">
                  <c:v>42358</c:v>
                </c:pt>
                <c:pt idx="3003">
                  <c:v>42359</c:v>
                </c:pt>
                <c:pt idx="3004">
                  <c:v>42360</c:v>
                </c:pt>
                <c:pt idx="3005">
                  <c:v>42361</c:v>
                </c:pt>
                <c:pt idx="3006">
                  <c:v>42362</c:v>
                </c:pt>
                <c:pt idx="3007">
                  <c:v>42363</c:v>
                </c:pt>
                <c:pt idx="3008">
                  <c:v>42364</c:v>
                </c:pt>
                <c:pt idx="3009">
                  <c:v>42365</c:v>
                </c:pt>
                <c:pt idx="3010">
                  <c:v>42366</c:v>
                </c:pt>
                <c:pt idx="3011">
                  <c:v>42367</c:v>
                </c:pt>
                <c:pt idx="3012">
                  <c:v>42368</c:v>
                </c:pt>
                <c:pt idx="3013">
                  <c:v>42369</c:v>
                </c:pt>
                <c:pt idx="3014">
                  <c:v>42370</c:v>
                </c:pt>
                <c:pt idx="3015">
                  <c:v>42371</c:v>
                </c:pt>
                <c:pt idx="3016">
                  <c:v>42372</c:v>
                </c:pt>
                <c:pt idx="3017">
                  <c:v>42373</c:v>
                </c:pt>
                <c:pt idx="3018">
                  <c:v>42374</c:v>
                </c:pt>
                <c:pt idx="3019">
                  <c:v>42375</c:v>
                </c:pt>
                <c:pt idx="3020">
                  <c:v>42376</c:v>
                </c:pt>
                <c:pt idx="3021">
                  <c:v>42377</c:v>
                </c:pt>
                <c:pt idx="3022">
                  <c:v>42378</c:v>
                </c:pt>
                <c:pt idx="3023">
                  <c:v>42379</c:v>
                </c:pt>
                <c:pt idx="3024">
                  <c:v>42380</c:v>
                </c:pt>
                <c:pt idx="3025">
                  <c:v>42381</c:v>
                </c:pt>
                <c:pt idx="3026">
                  <c:v>42382</c:v>
                </c:pt>
                <c:pt idx="3027">
                  <c:v>42383</c:v>
                </c:pt>
                <c:pt idx="3028">
                  <c:v>42384</c:v>
                </c:pt>
                <c:pt idx="3029">
                  <c:v>42385</c:v>
                </c:pt>
                <c:pt idx="3030">
                  <c:v>42386</c:v>
                </c:pt>
                <c:pt idx="3031">
                  <c:v>42387</c:v>
                </c:pt>
                <c:pt idx="3032">
                  <c:v>42388</c:v>
                </c:pt>
                <c:pt idx="3033">
                  <c:v>42389</c:v>
                </c:pt>
                <c:pt idx="3034">
                  <c:v>42390</c:v>
                </c:pt>
                <c:pt idx="3035">
                  <c:v>42391</c:v>
                </c:pt>
                <c:pt idx="3036">
                  <c:v>42392</c:v>
                </c:pt>
                <c:pt idx="3037">
                  <c:v>42393</c:v>
                </c:pt>
                <c:pt idx="3038">
                  <c:v>42394</c:v>
                </c:pt>
                <c:pt idx="3039">
                  <c:v>42395</c:v>
                </c:pt>
                <c:pt idx="3040">
                  <c:v>42396</c:v>
                </c:pt>
                <c:pt idx="3041">
                  <c:v>42397</c:v>
                </c:pt>
                <c:pt idx="3042">
                  <c:v>42398</c:v>
                </c:pt>
                <c:pt idx="3043">
                  <c:v>42399</c:v>
                </c:pt>
                <c:pt idx="3044">
                  <c:v>42400</c:v>
                </c:pt>
                <c:pt idx="3045">
                  <c:v>42401</c:v>
                </c:pt>
                <c:pt idx="3046">
                  <c:v>42402</c:v>
                </c:pt>
                <c:pt idx="3047">
                  <c:v>42403</c:v>
                </c:pt>
                <c:pt idx="3048">
                  <c:v>42404</c:v>
                </c:pt>
                <c:pt idx="3049">
                  <c:v>42405</c:v>
                </c:pt>
                <c:pt idx="3050">
                  <c:v>42406</c:v>
                </c:pt>
                <c:pt idx="3051">
                  <c:v>42407</c:v>
                </c:pt>
                <c:pt idx="3052">
                  <c:v>42408</c:v>
                </c:pt>
                <c:pt idx="3053">
                  <c:v>42409</c:v>
                </c:pt>
                <c:pt idx="3054">
                  <c:v>42410</c:v>
                </c:pt>
                <c:pt idx="3055">
                  <c:v>42411</c:v>
                </c:pt>
                <c:pt idx="3056">
                  <c:v>42412</c:v>
                </c:pt>
                <c:pt idx="3057">
                  <c:v>42413</c:v>
                </c:pt>
                <c:pt idx="3058">
                  <c:v>42414</c:v>
                </c:pt>
                <c:pt idx="3059">
                  <c:v>42415</c:v>
                </c:pt>
                <c:pt idx="3060">
                  <c:v>42416</c:v>
                </c:pt>
                <c:pt idx="3061">
                  <c:v>42417</c:v>
                </c:pt>
                <c:pt idx="3062">
                  <c:v>42418</c:v>
                </c:pt>
                <c:pt idx="3063">
                  <c:v>42419</c:v>
                </c:pt>
                <c:pt idx="3064">
                  <c:v>42420</c:v>
                </c:pt>
                <c:pt idx="3065">
                  <c:v>42421</c:v>
                </c:pt>
                <c:pt idx="3066">
                  <c:v>42422</c:v>
                </c:pt>
                <c:pt idx="3067">
                  <c:v>42423</c:v>
                </c:pt>
                <c:pt idx="3068">
                  <c:v>42424</c:v>
                </c:pt>
                <c:pt idx="3069">
                  <c:v>42425</c:v>
                </c:pt>
                <c:pt idx="3070">
                  <c:v>42426</c:v>
                </c:pt>
                <c:pt idx="3071">
                  <c:v>42427</c:v>
                </c:pt>
                <c:pt idx="3072">
                  <c:v>42428</c:v>
                </c:pt>
                <c:pt idx="3073">
                  <c:v>42429</c:v>
                </c:pt>
                <c:pt idx="3074">
                  <c:v>42430</c:v>
                </c:pt>
                <c:pt idx="3075">
                  <c:v>42431</c:v>
                </c:pt>
                <c:pt idx="3076">
                  <c:v>42432</c:v>
                </c:pt>
                <c:pt idx="3077">
                  <c:v>42433</c:v>
                </c:pt>
                <c:pt idx="3078">
                  <c:v>42434</c:v>
                </c:pt>
                <c:pt idx="3079">
                  <c:v>42435</c:v>
                </c:pt>
                <c:pt idx="3080">
                  <c:v>42436</c:v>
                </c:pt>
                <c:pt idx="3081">
                  <c:v>42437</c:v>
                </c:pt>
                <c:pt idx="3082">
                  <c:v>42438</c:v>
                </c:pt>
                <c:pt idx="3083">
                  <c:v>42439</c:v>
                </c:pt>
                <c:pt idx="3084">
                  <c:v>42440</c:v>
                </c:pt>
                <c:pt idx="3085">
                  <c:v>42441</c:v>
                </c:pt>
                <c:pt idx="3086">
                  <c:v>42442</c:v>
                </c:pt>
                <c:pt idx="3087">
                  <c:v>42443</c:v>
                </c:pt>
                <c:pt idx="3088">
                  <c:v>42444</c:v>
                </c:pt>
                <c:pt idx="3089">
                  <c:v>42445</c:v>
                </c:pt>
                <c:pt idx="3090">
                  <c:v>42446</c:v>
                </c:pt>
                <c:pt idx="3091">
                  <c:v>42447</c:v>
                </c:pt>
                <c:pt idx="3092">
                  <c:v>42448</c:v>
                </c:pt>
                <c:pt idx="3093">
                  <c:v>42449</c:v>
                </c:pt>
                <c:pt idx="3094">
                  <c:v>42450</c:v>
                </c:pt>
                <c:pt idx="3095">
                  <c:v>42451</c:v>
                </c:pt>
                <c:pt idx="3096">
                  <c:v>42452</c:v>
                </c:pt>
                <c:pt idx="3097">
                  <c:v>42453</c:v>
                </c:pt>
                <c:pt idx="3098">
                  <c:v>42454</c:v>
                </c:pt>
                <c:pt idx="3099">
                  <c:v>42455</c:v>
                </c:pt>
                <c:pt idx="3100">
                  <c:v>42456</c:v>
                </c:pt>
                <c:pt idx="3101">
                  <c:v>42457</c:v>
                </c:pt>
                <c:pt idx="3102">
                  <c:v>42458</c:v>
                </c:pt>
                <c:pt idx="3103">
                  <c:v>42459</c:v>
                </c:pt>
                <c:pt idx="3104">
                  <c:v>42460</c:v>
                </c:pt>
                <c:pt idx="3105">
                  <c:v>42461</c:v>
                </c:pt>
                <c:pt idx="3106">
                  <c:v>42462</c:v>
                </c:pt>
                <c:pt idx="3107">
                  <c:v>42463</c:v>
                </c:pt>
                <c:pt idx="3108">
                  <c:v>42464</c:v>
                </c:pt>
                <c:pt idx="3109">
                  <c:v>42465</c:v>
                </c:pt>
                <c:pt idx="3110">
                  <c:v>42466</c:v>
                </c:pt>
                <c:pt idx="3111">
                  <c:v>42467</c:v>
                </c:pt>
                <c:pt idx="3112">
                  <c:v>42468</c:v>
                </c:pt>
                <c:pt idx="3113">
                  <c:v>42469</c:v>
                </c:pt>
                <c:pt idx="3114">
                  <c:v>42470</c:v>
                </c:pt>
                <c:pt idx="3115">
                  <c:v>42471</c:v>
                </c:pt>
                <c:pt idx="3116">
                  <c:v>42472</c:v>
                </c:pt>
                <c:pt idx="3117">
                  <c:v>42473</c:v>
                </c:pt>
                <c:pt idx="3118">
                  <c:v>42474</c:v>
                </c:pt>
                <c:pt idx="3119">
                  <c:v>42475</c:v>
                </c:pt>
                <c:pt idx="3120">
                  <c:v>42476</c:v>
                </c:pt>
                <c:pt idx="3121">
                  <c:v>42477</c:v>
                </c:pt>
                <c:pt idx="3122">
                  <c:v>42478</c:v>
                </c:pt>
                <c:pt idx="3123">
                  <c:v>42479</c:v>
                </c:pt>
                <c:pt idx="3124">
                  <c:v>42480</c:v>
                </c:pt>
                <c:pt idx="3125">
                  <c:v>42481</c:v>
                </c:pt>
                <c:pt idx="3126">
                  <c:v>42482</c:v>
                </c:pt>
                <c:pt idx="3127">
                  <c:v>42483</c:v>
                </c:pt>
                <c:pt idx="3128">
                  <c:v>42484</c:v>
                </c:pt>
                <c:pt idx="3129">
                  <c:v>42485</c:v>
                </c:pt>
                <c:pt idx="3130">
                  <c:v>42486</c:v>
                </c:pt>
                <c:pt idx="3131">
                  <c:v>42487</c:v>
                </c:pt>
                <c:pt idx="3132">
                  <c:v>42488</c:v>
                </c:pt>
                <c:pt idx="3133">
                  <c:v>42489</c:v>
                </c:pt>
                <c:pt idx="3134">
                  <c:v>42490</c:v>
                </c:pt>
                <c:pt idx="3135">
                  <c:v>42491</c:v>
                </c:pt>
                <c:pt idx="3136">
                  <c:v>42492</c:v>
                </c:pt>
                <c:pt idx="3137">
                  <c:v>42493</c:v>
                </c:pt>
                <c:pt idx="3138">
                  <c:v>42494</c:v>
                </c:pt>
                <c:pt idx="3139">
                  <c:v>42495</c:v>
                </c:pt>
                <c:pt idx="3140">
                  <c:v>42496</c:v>
                </c:pt>
                <c:pt idx="3141">
                  <c:v>42497</c:v>
                </c:pt>
                <c:pt idx="3142">
                  <c:v>42498</c:v>
                </c:pt>
                <c:pt idx="3143">
                  <c:v>42499</c:v>
                </c:pt>
                <c:pt idx="3144">
                  <c:v>42500</c:v>
                </c:pt>
                <c:pt idx="3145">
                  <c:v>42501</c:v>
                </c:pt>
                <c:pt idx="3146">
                  <c:v>42502</c:v>
                </c:pt>
                <c:pt idx="3147">
                  <c:v>42503</c:v>
                </c:pt>
                <c:pt idx="3148">
                  <c:v>42504</c:v>
                </c:pt>
                <c:pt idx="3149">
                  <c:v>42505</c:v>
                </c:pt>
                <c:pt idx="3150">
                  <c:v>42506</c:v>
                </c:pt>
                <c:pt idx="3151">
                  <c:v>42507</c:v>
                </c:pt>
                <c:pt idx="3152">
                  <c:v>42508</c:v>
                </c:pt>
                <c:pt idx="3153">
                  <c:v>42509</c:v>
                </c:pt>
                <c:pt idx="3154">
                  <c:v>42510</c:v>
                </c:pt>
                <c:pt idx="3155">
                  <c:v>42511</c:v>
                </c:pt>
                <c:pt idx="3156">
                  <c:v>42512</c:v>
                </c:pt>
                <c:pt idx="3157">
                  <c:v>42513</c:v>
                </c:pt>
                <c:pt idx="3158">
                  <c:v>42514</c:v>
                </c:pt>
                <c:pt idx="3159">
                  <c:v>42515</c:v>
                </c:pt>
                <c:pt idx="3160">
                  <c:v>42516</c:v>
                </c:pt>
                <c:pt idx="3161">
                  <c:v>42517</c:v>
                </c:pt>
                <c:pt idx="3162">
                  <c:v>42518</c:v>
                </c:pt>
                <c:pt idx="3163">
                  <c:v>42519</c:v>
                </c:pt>
                <c:pt idx="3164">
                  <c:v>42520</c:v>
                </c:pt>
                <c:pt idx="3165">
                  <c:v>42521</c:v>
                </c:pt>
                <c:pt idx="3166">
                  <c:v>42522</c:v>
                </c:pt>
                <c:pt idx="3167">
                  <c:v>42523</c:v>
                </c:pt>
                <c:pt idx="3168">
                  <c:v>42524</c:v>
                </c:pt>
                <c:pt idx="3169">
                  <c:v>42525</c:v>
                </c:pt>
                <c:pt idx="3170">
                  <c:v>42526</c:v>
                </c:pt>
                <c:pt idx="3171">
                  <c:v>42527</c:v>
                </c:pt>
                <c:pt idx="3172">
                  <c:v>42528</c:v>
                </c:pt>
                <c:pt idx="3173">
                  <c:v>42529</c:v>
                </c:pt>
                <c:pt idx="3174">
                  <c:v>42530</c:v>
                </c:pt>
                <c:pt idx="3175">
                  <c:v>42531</c:v>
                </c:pt>
                <c:pt idx="3176">
                  <c:v>42532</c:v>
                </c:pt>
                <c:pt idx="3177">
                  <c:v>42533</c:v>
                </c:pt>
                <c:pt idx="3178">
                  <c:v>42534</c:v>
                </c:pt>
                <c:pt idx="3179">
                  <c:v>42535</c:v>
                </c:pt>
                <c:pt idx="3180">
                  <c:v>42536</c:v>
                </c:pt>
                <c:pt idx="3181">
                  <c:v>42537</c:v>
                </c:pt>
                <c:pt idx="3182">
                  <c:v>42538</c:v>
                </c:pt>
                <c:pt idx="3183">
                  <c:v>42539</c:v>
                </c:pt>
                <c:pt idx="3184">
                  <c:v>42540</c:v>
                </c:pt>
                <c:pt idx="3185">
                  <c:v>42541</c:v>
                </c:pt>
                <c:pt idx="3186">
                  <c:v>42542</c:v>
                </c:pt>
                <c:pt idx="3187">
                  <c:v>42543</c:v>
                </c:pt>
                <c:pt idx="3188">
                  <c:v>42544</c:v>
                </c:pt>
                <c:pt idx="3189">
                  <c:v>42545</c:v>
                </c:pt>
                <c:pt idx="3190">
                  <c:v>42546</c:v>
                </c:pt>
                <c:pt idx="3191">
                  <c:v>42547</c:v>
                </c:pt>
                <c:pt idx="3192">
                  <c:v>42548</c:v>
                </c:pt>
                <c:pt idx="3193">
                  <c:v>42549</c:v>
                </c:pt>
                <c:pt idx="3194">
                  <c:v>42550</c:v>
                </c:pt>
                <c:pt idx="3195">
                  <c:v>42551</c:v>
                </c:pt>
                <c:pt idx="3196">
                  <c:v>42552</c:v>
                </c:pt>
                <c:pt idx="3197">
                  <c:v>42553</c:v>
                </c:pt>
                <c:pt idx="3198">
                  <c:v>42554</c:v>
                </c:pt>
                <c:pt idx="3199">
                  <c:v>42555</c:v>
                </c:pt>
                <c:pt idx="3200">
                  <c:v>42556</c:v>
                </c:pt>
                <c:pt idx="3201">
                  <c:v>42557</c:v>
                </c:pt>
                <c:pt idx="3202">
                  <c:v>42558</c:v>
                </c:pt>
                <c:pt idx="3203">
                  <c:v>42559</c:v>
                </c:pt>
                <c:pt idx="3204">
                  <c:v>42560</c:v>
                </c:pt>
                <c:pt idx="3205">
                  <c:v>42561</c:v>
                </c:pt>
                <c:pt idx="3206">
                  <c:v>42562</c:v>
                </c:pt>
                <c:pt idx="3207">
                  <c:v>42563</c:v>
                </c:pt>
                <c:pt idx="3208">
                  <c:v>42564</c:v>
                </c:pt>
                <c:pt idx="3209">
                  <c:v>42565</c:v>
                </c:pt>
                <c:pt idx="3210">
                  <c:v>42566</c:v>
                </c:pt>
                <c:pt idx="3211">
                  <c:v>42567</c:v>
                </c:pt>
                <c:pt idx="3212">
                  <c:v>42568</c:v>
                </c:pt>
                <c:pt idx="3213">
                  <c:v>42569</c:v>
                </c:pt>
                <c:pt idx="3214">
                  <c:v>42570</c:v>
                </c:pt>
                <c:pt idx="3215">
                  <c:v>42571</c:v>
                </c:pt>
                <c:pt idx="3216">
                  <c:v>42572</c:v>
                </c:pt>
                <c:pt idx="3217">
                  <c:v>42573</c:v>
                </c:pt>
                <c:pt idx="3218">
                  <c:v>42574</c:v>
                </c:pt>
                <c:pt idx="3219">
                  <c:v>42575</c:v>
                </c:pt>
                <c:pt idx="3220">
                  <c:v>42576</c:v>
                </c:pt>
                <c:pt idx="3221">
                  <c:v>42577</c:v>
                </c:pt>
                <c:pt idx="3222">
                  <c:v>42578</c:v>
                </c:pt>
                <c:pt idx="3223">
                  <c:v>42579</c:v>
                </c:pt>
                <c:pt idx="3224">
                  <c:v>42580</c:v>
                </c:pt>
                <c:pt idx="3225">
                  <c:v>42581</c:v>
                </c:pt>
                <c:pt idx="3226">
                  <c:v>42582</c:v>
                </c:pt>
                <c:pt idx="3227">
                  <c:v>42583</c:v>
                </c:pt>
                <c:pt idx="3228">
                  <c:v>42584</c:v>
                </c:pt>
                <c:pt idx="3229">
                  <c:v>42585</c:v>
                </c:pt>
                <c:pt idx="3230">
                  <c:v>42586</c:v>
                </c:pt>
                <c:pt idx="3231">
                  <c:v>42587</c:v>
                </c:pt>
                <c:pt idx="3232">
                  <c:v>42588</c:v>
                </c:pt>
                <c:pt idx="3233">
                  <c:v>42589</c:v>
                </c:pt>
                <c:pt idx="3234">
                  <c:v>42590</c:v>
                </c:pt>
                <c:pt idx="3235">
                  <c:v>42591</c:v>
                </c:pt>
                <c:pt idx="3236">
                  <c:v>42592</c:v>
                </c:pt>
                <c:pt idx="3237">
                  <c:v>42593</c:v>
                </c:pt>
                <c:pt idx="3238">
                  <c:v>42594</c:v>
                </c:pt>
                <c:pt idx="3239">
                  <c:v>42595</c:v>
                </c:pt>
                <c:pt idx="3240">
                  <c:v>42596</c:v>
                </c:pt>
                <c:pt idx="3241">
                  <c:v>42597</c:v>
                </c:pt>
                <c:pt idx="3242">
                  <c:v>42598</c:v>
                </c:pt>
                <c:pt idx="3243">
                  <c:v>42599</c:v>
                </c:pt>
                <c:pt idx="3244">
                  <c:v>42600</c:v>
                </c:pt>
                <c:pt idx="3245">
                  <c:v>42601</c:v>
                </c:pt>
                <c:pt idx="3246">
                  <c:v>42602</c:v>
                </c:pt>
                <c:pt idx="3247">
                  <c:v>42603</c:v>
                </c:pt>
                <c:pt idx="3248">
                  <c:v>42604</c:v>
                </c:pt>
                <c:pt idx="3249">
                  <c:v>42605</c:v>
                </c:pt>
                <c:pt idx="3250">
                  <c:v>42606</c:v>
                </c:pt>
                <c:pt idx="3251">
                  <c:v>42607</c:v>
                </c:pt>
                <c:pt idx="3252">
                  <c:v>42608</c:v>
                </c:pt>
                <c:pt idx="3253">
                  <c:v>42609</c:v>
                </c:pt>
                <c:pt idx="3254">
                  <c:v>42610</c:v>
                </c:pt>
                <c:pt idx="3255">
                  <c:v>42611</c:v>
                </c:pt>
                <c:pt idx="3256">
                  <c:v>42612</c:v>
                </c:pt>
                <c:pt idx="3257">
                  <c:v>42613</c:v>
                </c:pt>
                <c:pt idx="3258">
                  <c:v>42614</c:v>
                </c:pt>
                <c:pt idx="3259">
                  <c:v>42615</c:v>
                </c:pt>
                <c:pt idx="3260">
                  <c:v>42616</c:v>
                </c:pt>
                <c:pt idx="3261">
                  <c:v>42617</c:v>
                </c:pt>
                <c:pt idx="3262">
                  <c:v>42618</c:v>
                </c:pt>
                <c:pt idx="3263">
                  <c:v>42619</c:v>
                </c:pt>
                <c:pt idx="3264">
                  <c:v>42620</c:v>
                </c:pt>
                <c:pt idx="3265">
                  <c:v>42621</c:v>
                </c:pt>
                <c:pt idx="3266">
                  <c:v>42622</c:v>
                </c:pt>
                <c:pt idx="3267">
                  <c:v>42623</c:v>
                </c:pt>
                <c:pt idx="3268">
                  <c:v>42624</c:v>
                </c:pt>
                <c:pt idx="3269">
                  <c:v>42625</c:v>
                </c:pt>
                <c:pt idx="3270">
                  <c:v>42626</c:v>
                </c:pt>
                <c:pt idx="3271">
                  <c:v>42627</c:v>
                </c:pt>
                <c:pt idx="3272">
                  <c:v>42628</c:v>
                </c:pt>
                <c:pt idx="3273">
                  <c:v>42629</c:v>
                </c:pt>
                <c:pt idx="3274">
                  <c:v>42630</c:v>
                </c:pt>
                <c:pt idx="3275">
                  <c:v>42631</c:v>
                </c:pt>
                <c:pt idx="3276">
                  <c:v>42632</c:v>
                </c:pt>
                <c:pt idx="3277">
                  <c:v>42633</c:v>
                </c:pt>
                <c:pt idx="3278">
                  <c:v>42634</c:v>
                </c:pt>
                <c:pt idx="3279">
                  <c:v>42635</c:v>
                </c:pt>
                <c:pt idx="3280">
                  <c:v>42636</c:v>
                </c:pt>
                <c:pt idx="3281">
                  <c:v>42637</c:v>
                </c:pt>
                <c:pt idx="3282">
                  <c:v>42638</c:v>
                </c:pt>
                <c:pt idx="3283">
                  <c:v>42639</c:v>
                </c:pt>
                <c:pt idx="3284">
                  <c:v>42640</c:v>
                </c:pt>
                <c:pt idx="3285">
                  <c:v>42641</c:v>
                </c:pt>
                <c:pt idx="3286">
                  <c:v>42642</c:v>
                </c:pt>
                <c:pt idx="3287">
                  <c:v>42643</c:v>
                </c:pt>
                <c:pt idx="3288">
                  <c:v>42644</c:v>
                </c:pt>
                <c:pt idx="3289">
                  <c:v>42645</c:v>
                </c:pt>
                <c:pt idx="3290">
                  <c:v>42646</c:v>
                </c:pt>
                <c:pt idx="3291">
                  <c:v>42647</c:v>
                </c:pt>
                <c:pt idx="3292">
                  <c:v>42648</c:v>
                </c:pt>
                <c:pt idx="3293">
                  <c:v>42649</c:v>
                </c:pt>
                <c:pt idx="3294">
                  <c:v>42650</c:v>
                </c:pt>
                <c:pt idx="3295">
                  <c:v>42651</c:v>
                </c:pt>
                <c:pt idx="3296">
                  <c:v>42652</c:v>
                </c:pt>
                <c:pt idx="3297">
                  <c:v>42653</c:v>
                </c:pt>
                <c:pt idx="3298">
                  <c:v>42654</c:v>
                </c:pt>
                <c:pt idx="3299">
                  <c:v>42655</c:v>
                </c:pt>
                <c:pt idx="3300">
                  <c:v>42656</c:v>
                </c:pt>
                <c:pt idx="3301">
                  <c:v>42657</c:v>
                </c:pt>
                <c:pt idx="3302">
                  <c:v>42658</c:v>
                </c:pt>
                <c:pt idx="3303">
                  <c:v>42659</c:v>
                </c:pt>
                <c:pt idx="3304">
                  <c:v>42660</c:v>
                </c:pt>
                <c:pt idx="3305">
                  <c:v>42661</c:v>
                </c:pt>
                <c:pt idx="3306">
                  <c:v>42662</c:v>
                </c:pt>
                <c:pt idx="3307">
                  <c:v>42663</c:v>
                </c:pt>
                <c:pt idx="3308">
                  <c:v>42664</c:v>
                </c:pt>
                <c:pt idx="3309">
                  <c:v>42665</c:v>
                </c:pt>
                <c:pt idx="3310">
                  <c:v>42666</c:v>
                </c:pt>
                <c:pt idx="3311">
                  <c:v>42667</c:v>
                </c:pt>
                <c:pt idx="3312">
                  <c:v>42668</c:v>
                </c:pt>
                <c:pt idx="3313">
                  <c:v>42669</c:v>
                </c:pt>
                <c:pt idx="3314">
                  <c:v>42670</c:v>
                </c:pt>
                <c:pt idx="3315">
                  <c:v>42671</c:v>
                </c:pt>
                <c:pt idx="3316">
                  <c:v>42672</c:v>
                </c:pt>
                <c:pt idx="3317">
                  <c:v>42673</c:v>
                </c:pt>
                <c:pt idx="3318">
                  <c:v>42674</c:v>
                </c:pt>
                <c:pt idx="3319">
                  <c:v>42675</c:v>
                </c:pt>
                <c:pt idx="3320">
                  <c:v>42676</c:v>
                </c:pt>
                <c:pt idx="3321">
                  <c:v>42677</c:v>
                </c:pt>
                <c:pt idx="3322">
                  <c:v>42678</c:v>
                </c:pt>
                <c:pt idx="3323">
                  <c:v>42679</c:v>
                </c:pt>
                <c:pt idx="3324">
                  <c:v>42680</c:v>
                </c:pt>
                <c:pt idx="3325">
                  <c:v>42681</c:v>
                </c:pt>
                <c:pt idx="3326">
                  <c:v>42682</c:v>
                </c:pt>
                <c:pt idx="3327">
                  <c:v>42683</c:v>
                </c:pt>
                <c:pt idx="3328">
                  <c:v>42684</c:v>
                </c:pt>
                <c:pt idx="3329">
                  <c:v>42685</c:v>
                </c:pt>
                <c:pt idx="3330">
                  <c:v>42686</c:v>
                </c:pt>
                <c:pt idx="3331">
                  <c:v>42687</c:v>
                </c:pt>
                <c:pt idx="3332">
                  <c:v>42688</c:v>
                </c:pt>
                <c:pt idx="3333">
                  <c:v>42689</c:v>
                </c:pt>
                <c:pt idx="3334">
                  <c:v>42690</c:v>
                </c:pt>
                <c:pt idx="3335">
                  <c:v>42691</c:v>
                </c:pt>
                <c:pt idx="3336">
                  <c:v>42692</c:v>
                </c:pt>
                <c:pt idx="3337">
                  <c:v>42693</c:v>
                </c:pt>
                <c:pt idx="3338">
                  <c:v>42694</c:v>
                </c:pt>
                <c:pt idx="3339">
                  <c:v>42695</c:v>
                </c:pt>
                <c:pt idx="3340">
                  <c:v>42696</c:v>
                </c:pt>
                <c:pt idx="3341">
                  <c:v>42697</c:v>
                </c:pt>
                <c:pt idx="3342">
                  <c:v>42698</c:v>
                </c:pt>
                <c:pt idx="3343">
                  <c:v>42699</c:v>
                </c:pt>
                <c:pt idx="3344">
                  <c:v>42700</c:v>
                </c:pt>
                <c:pt idx="3345">
                  <c:v>42701</c:v>
                </c:pt>
                <c:pt idx="3346">
                  <c:v>42702</c:v>
                </c:pt>
                <c:pt idx="3347">
                  <c:v>42703</c:v>
                </c:pt>
                <c:pt idx="3348">
                  <c:v>42704</c:v>
                </c:pt>
                <c:pt idx="3349">
                  <c:v>42705</c:v>
                </c:pt>
                <c:pt idx="3350">
                  <c:v>42706</c:v>
                </c:pt>
                <c:pt idx="3351">
                  <c:v>42707</c:v>
                </c:pt>
                <c:pt idx="3352">
                  <c:v>42708</c:v>
                </c:pt>
                <c:pt idx="3353">
                  <c:v>42709</c:v>
                </c:pt>
                <c:pt idx="3354">
                  <c:v>42710</c:v>
                </c:pt>
                <c:pt idx="3355">
                  <c:v>42711</c:v>
                </c:pt>
                <c:pt idx="3356">
                  <c:v>42712</c:v>
                </c:pt>
                <c:pt idx="3357">
                  <c:v>42713</c:v>
                </c:pt>
                <c:pt idx="3358">
                  <c:v>42714</c:v>
                </c:pt>
                <c:pt idx="3359">
                  <c:v>42715</c:v>
                </c:pt>
                <c:pt idx="3360">
                  <c:v>42716</c:v>
                </c:pt>
                <c:pt idx="3361">
                  <c:v>42717</c:v>
                </c:pt>
                <c:pt idx="3362">
                  <c:v>42718</c:v>
                </c:pt>
                <c:pt idx="3363">
                  <c:v>42719</c:v>
                </c:pt>
                <c:pt idx="3364">
                  <c:v>42720</c:v>
                </c:pt>
                <c:pt idx="3365">
                  <c:v>42721</c:v>
                </c:pt>
                <c:pt idx="3366">
                  <c:v>42722</c:v>
                </c:pt>
                <c:pt idx="3367">
                  <c:v>42723</c:v>
                </c:pt>
                <c:pt idx="3368">
                  <c:v>42724</c:v>
                </c:pt>
                <c:pt idx="3369">
                  <c:v>42725</c:v>
                </c:pt>
                <c:pt idx="3370">
                  <c:v>42726</c:v>
                </c:pt>
                <c:pt idx="3371">
                  <c:v>42727</c:v>
                </c:pt>
                <c:pt idx="3372">
                  <c:v>42728</c:v>
                </c:pt>
                <c:pt idx="3373">
                  <c:v>42729</c:v>
                </c:pt>
                <c:pt idx="3374">
                  <c:v>42730</c:v>
                </c:pt>
                <c:pt idx="3375">
                  <c:v>42731</c:v>
                </c:pt>
                <c:pt idx="3376">
                  <c:v>42732</c:v>
                </c:pt>
                <c:pt idx="3377">
                  <c:v>42733</c:v>
                </c:pt>
                <c:pt idx="3378">
                  <c:v>42734</c:v>
                </c:pt>
                <c:pt idx="3379">
                  <c:v>42735</c:v>
                </c:pt>
                <c:pt idx="3380">
                  <c:v>42736</c:v>
                </c:pt>
                <c:pt idx="3381">
                  <c:v>42737</c:v>
                </c:pt>
                <c:pt idx="3382">
                  <c:v>42738</c:v>
                </c:pt>
                <c:pt idx="3383">
                  <c:v>42739</c:v>
                </c:pt>
                <c:pt idx="3384">
                  <c:v>42740</c:v>
                </c:pt>
                <c:pt idx="3385">
                  <c:v>42741</c:v>
                </c:pt>
                <c:pt idx="3386">
                  <c:v>42742</c:v>
                </c:pt>
                <c:pt idx="3387">
                  <c:v>42743</c:v>
                </c:pt>
                <c:pt idx="3388">
                  <c:v>42744</c:v>
                </c:pt>
                <c:pt idx="3389">
                  <c:v>42745</c:v>
                </c:pt>
                <c:pt idx="3390">
                  <c:v>42746</c:v>
                </c:pt>
                <c:pt idx="3391">
                  <c:v>42747</c:v>
                </c:pt>
                <c:pt idx="3392">
                  <c:v>42748</c:v>
                </c:pt>
                <c:pt idx="3393">
                  <c:v>42749</c:v>
                </c:pt>
                <c:pt idx="3394">
                  <c:v>42750</c:v>
                </c:pt>
                <c:pt idx="3395">
                  <c:v>42751</c:v>
                </c:pt>
                <c:pt idx="3396">
                  <c:v>42752</c:v>
                </c:pt>
                <c:pt idx="3397">
                  <c:v>42753</c:v>
                </c:pt>
                <c:pt idx="3398">
                  <c:v>42754</c:v>
                </c:pt>
                <c:pt idx="3399">
                  <c:v>42755</c:v>
                </c:pt>
                <c:pt idx="3400">
                  <c:v>42756</c:v>
                </c:pt>
                <c:pt idx="3401">
                  <c:v>42757</c:v>
                </c:pt>
                <c:pt idx="3402">
                  <c:v>42758</c:v>
                </c:pt>
                <c:pt idx="3403">
                  <c:v>42759</c:v>
                </c:pt>
                <c:pt idx="3404">
                  <c:v>42760</c:v>
                </c:pt>
                <c:pt idx="3405">
                  <c:v>42761</c:v>
                </c:pt>
                <c:pt idx="3406">
                  <c:v>42762</c:v>
                </c:pt>
                <c:pt idx="3407">
                  <c:v>42763</c:v>
                </c:pt>
                <c:pt idx="3408">
                  <c:v>42764</c:v>
                </c:pt>
                <c:pt idx="3409">
                  <c:v>42765</c:v>
                </c:pt>
                <c:pt idx="3410">
                  <c:v>42766</c:v>
                </c:pt>
                <c:pt idx="3411">
                  <c:v>42767</c:v>
                </c:pt>
                <c:pt idx="3412">
                  <c:v>42768</c:v>
                </c:pt>
                <c:pt idx="3413">
                  <c:v>42769</c:v>
                </c:pt>
                <c:pt idx="3414">
                  <c:v>42770</c:v>
                </c:pt>
                <c:pt idx="3415">
                  <c:v>42771</c:v>
                </c:pt>
                <c:pt idx="3416">
                  <c:v>42772</c:v>
                </c:pt>
                <c:pt idx="3417">
                  <c:v>42773</c:v>
                </c:pt>
                <c:pt idx="3418">
                  <c:v>42774</c:v>
                </c:pt>
                <c:pt idx="3419">
                  <c:v>42775</c:v>
                </c:pt>
                <c:pt idx="3420">
                  <c:v>42776</c:v>
                </c:pt>
                <c:pt idx="3421">
                  <c:v>42777</c:v>
                </c:pt>
                <c:pt idx="3422">
                  <c:v>42778</c:v>
                </c:pt>
                <c:pt idx="3423">
                  <c:v>42779</c:v>
                </c:pt>
                <c:pt idx="3424">
                  <c:v>42780</c:v>
                </c:pt>
                <c:pt idx="3425">
                  <c:v>42781</c:v>
                </c:pt>
                <c:pt idx="3426">
                  <c:v>42782</c:v>
                </c:pt>
                <c:pt idx="3427">
                  <c:v>42783</c:v>
                </c:pt>
                <c:pt idx="3428">
                  <c:v>42784</c:v>
                </c:pt>
                <c:pt idx="3429">
                  <c:v>42785</c:v>
                </c:pt>
                <c:pt idx="3430">
                  <c:v>42786</c:v>
                </c:pt>
                <c:pt idx="3431">
                  <c:v>42787</c:v>
                </c:pt>
                <c:pt idx="3432">
                  <c:v>42788</c:v>
                </c:pt>
                <c:pt idx="3433">
                  <c:v>42789</c:v>
                </c:pt>
                <c:pt idx="3434">
                  <c:v>42790</c:v>
                </c:pt>
                <c:pt idx="3435">
                  <c:v>42791</c:v>
                </c:pt>
                <c:pt idx="3436">
                  <c:v>42792</c:v>
                </c:pt>
                <c:pt idx="3437">
                  <c:v>42793</c:v>
                </c:pt>
                <c:pt idx="3438">
                  <c:v>42794</c:v>
                </c:pt>
                <c:pt idx="3439">
                  <c:v>42795</c:v>
                </c:pt>
                <c:pt idx="3440">
                  <c:v>42796</c:v>
                </c:pt>
                <c:pt idx="3441">
                  <c:v>42797</c:v>
                </c:pt>
                <c:pt idx="3442">
                  <c:v>42798</c:v>
                </c:pt>
                <c:pt idx="3443">
                  <c:v>42799</c:v>
                </c:pt>
                <c:pt idx="3444">
                  <c:v>42800</c:v>
                </c:pt>
                <c:pt idx="3445">
                  <c:v>42801</c:v>
                </c:pt>
                <c:pt idx="3446">
                  <c:v>42802</c:v>
                </c:pt>
                <c:pt idx="3447">
                  <c:v>42803</c:v>
                </c:pt>
                <c:pt idx="3448">
                  <c:v>42804</c:v>
                </c:pt>
                <c:pt idx="3449">
                  <c:v>42805</c:v>
                </c:pt>
                <c:pt idx="3450">
                  <c:v>42806</c:v>
                </c:pt>
                <c:pt idx="3451">
                  <c:v>42807</c:v>
                </c:pt>
                <c:pt idx="3452">
                  <c:v>42808</c:v>
                </c:pt>
                <c:pt idx="3453">
                  <c:v>42809</c:v>
                </c:pt>
                <c:pt idx="3454">
                  <c:v>42810</c:v>
                </c:pt>
                <c:pt idx="3455">
                  <c:v>42811</c:v>
                </c:pt>
                <c:pt idx="3456">
                  <c:v>42812</c:v>
                </c:pt>
                <c:pt idx="3457">
                  <c:v>42813</c:v>
                </c:pt>
                <c:pt idx="3458">
                  <c:v>42814</c:v>
                </c:pt>
                <c:pt idx="3459">
                  <c:v>42815</c:v>
                </c:pt>
                <c:pt idx="3460">
                  <c:v>42816</c:v>
                </c:pt>
                <c:pt idx="3461">
                  <c:v>42817</c:v>
                </c:pt>
                <c:pt idx="3462">
                  <c:v>42818</c:v>
                </c:pt>
                <c:pt idx="3463">
                  <c:v>42819</c:v>
                </c:pt>
                <c:pt idx="3464">
                  <c:v>42820</c:v>
                </c:pt>
                <c:pt idx="3465">
                  <c:v>42821</c:v>
                </c:pt>
                <c:pt idx="3466">
                  <c:v>42822</c:v>
                </c:pt>
                <c:pt idx="3467">
                  <c:v>42823</c:v>
                </c:pt>
                <c:pt idx="3468">
                  <c:v>42824</c:v>
                </c:pt>
                <c:pt idx="3469">
                  <c:v>42825</c:v>
                </c:pt>
                <c:pt idx="3470">
                  <c:v>42826</c:v>
                </c:pt>
                <c:pt idx="3471">
                  <c:v>42827</c:v>
                </c:pt>
                <c:pt idx="3472">
                  <c:v>42828</c:v>
                </c:pt>
                <c:pt idx="3473">
                  <c:v>42829</c:v>
                </c:pt>
                <c:pt idx="3474">
                  <c:v>42830</c:v>
                </c:pt>
                <c:pt idx="3475">
                  <c:v>42831</c:v>
                </c:pt>
                <c:pt idx="3476">
                  <c:v>42832</c:v>
                </c:pt>
                <c:pt idx="3477">
                  <c:v>42833</c:v>
                </c:pt>
                <c:pt idx="3478">
                  <c:v>42834</c:v>
                </c:pt>
                <c:pt idx="3479">
                  <c:v>42835</c:v>
                </c:pt>
                <c:pt idx="3480">
                  <c:v>42836</c:v>
                </c:pt>
                <c:pt idx="3481">
                  <c:v>42837</c:v>
                </c:pt>
                <c:pt idx="3482">
                  <c:v>42838</c:v>
                </c:pt>
                <c:pt idx="3483">
                  <c:v>42839</c:v>
                </c:pt>
                <c:pt idx="3484">
                  <c:v>42840</c:v>
                </c:pt>
                <c:pt idx="3485">
                  <c:v>42841</c:v>
                </c:pt>
                <c:pt idx="3486">
                  <c:v>42842</c:v>
                </c:pt>
                <c:pt idx="3487">
                  <c:v>42843</c:v>
                </c:pt>
                <c:pt idx="3488">
                  <c:v>42844</c:v>
                </c:pt>
                <c:pt idx="3489">
                  <c:v>42845</c:v>
                </c:pt>
                <c:pt idx="3490">
                  <c:v>42846</c:v>
                </c:pt>
                <c:pt idx="3491">
                  <c:v>42847</c:v>
                </c:pt>
                <c:pt idx="3492">
                  <c:v>42848</c:v>
                </c:pt>
                <c:pt idx="3493">
                  <c:v>42849</c:v>
                </c:pt>
                <c:pt idx="3494">
                  <c:v>42850</c:v>
                </c:pt>
                <c:pt idx="3495">
                  <c:v>42851</c:v>
                </c:pt>
                <c:pt idx="3496">
                  <c:v>42852</c:v>
                </c:pt>
                <c:pt idx="3497">
                  <c:v>42853</c:v>
                </c:pt>
                <c:pt idx="3498">
                  <c:v>42854</c:v>
                </c:pt>
                <c:pt idx="3499">
                  <c:v>42855</c:v>
                </c:pt>
                <c:pt idx="3500">
                  <c:v>42856</c:v>
                </c:pt>
                <c:pt idx="3501">
                  <c:v>42857</c:v>
                </c:pt>
                <c:pt idx="3502">
                  <c:v>42858</c:v>
                </c:pt>
                <c:pt idx="3503">
                  <c:v>42859</c:v>
                </c:pt>
                <c:pt idx="3504">
                  <c:v>42860</c:v>
                </c:pt>
                <c:pt idx="3505">
                  <c:v>42861</c:v>
                </c:pt>
                <c:pt idx="3506">
                  <c:v>42862</c:v>
                </c:pt>
                <c:pt idx="3507">
                  <c:v>42863</c:v>
                </c:pt>
                <c:pt idx="3508">
                  <c:v>42864</c:v>
                </c:pt>
                <c:pt idx="3509">
                  <c:v>42865</c:v>
                </c:pt>
                <c:pt idx="3510">
                  <c:v>42866</c:v>
                </c:pt>
                <c:pt idx="3511">
                  <c:v>42867</c:v>
                </c:pt>
                <c:pt idx="3512">
                  <c:v>42868</c:v>
                </c:pt>
                <c:pt idx="3513">
                  <c:v>42869</c:v>
                </c:pt>
                <c:pt idx="3514">
                  <c:v>42870</c:v>
                </c:pt>
                <c:pt idx="3515">
                  <c:v>42871</c:v>
                </c:pt>
                <c:pt idx="3516">
                  <c:v>42872</c:v>
                </c:pt>
                <c:pt idx="3517">
                  <c:v>42873</c:v>
                </c:pt>
                <c:pt idx="3518">
                  <c:v>42874</c:v>
                </c:pt>
                <c:pt idx="3519">
                  <c:v>42875</c:v>
                </c:pt>
                <c:pt idx="3520">
                  <c:v>42876</c:v>
                </c:pt>
                <c:pt idx="3521">
                  <c:v>42877</c:v>
                </c:pt>
                <c:pt idx="3522">
                  <c:v>42878</c:v>
                </c:pt>
                <c:pt idx="3523">
                  <c:v>42879</c:v>
                </c:pt>
                <c:pt idx="3524">
                  <c:v>42880</c:v>
                </c:pt>
                <c:pt idx="3525">
                  <c:v>42881</c:v>
                </c:pt>
                <c:pt idx="3526">
                  <c:v>42882</c:v>
                </c:pt>
                <c:pt idx="3527">
                  <c:v>42883</c:v>
                </c:pt>
                <c:pt idx="3528">
                  <c:v>42884</c:v>
                </c:pt>
                <c:pt idx="3529">
                  <c:v>42885</c:v>
                </c:pt>
                <c:pt idx="3530">
                  <c:v>42886</c:v>
                </c:pt>
                <c:pt idx="3531">
                  <c:v>42887</c:v>
                </c:pt>
                <c:pt idx="3532">
                  <c:v>42888</c:v>
                </c:pt>
                <c:pt idx="3533">
                  <c:v>42889</c:v>
                </c:pt>
                <c:pt idx="3534">
                  <c:v>42890</c:v>
                </c:pt>
                <c:pt idx="3535">
                  <c:v>42891</c:v>
                </c:pt>
                <c:pt idx="3536">
                  <c:v>42892</c:v>
                </c:pt>
                <c:pt idx="3537">
                  <c:v>42893</c:v>
                </c:pt>
                <c:pt idx="3538">
                  <c:v>42894</c:v>
                </c:pt>
                <c:pt idx="3539">
                  <c:v>42895</c:v>
                </c:pt>
                <c:pt idx="3540">
                  <c:v>42896</c:v>
                </c:pt>
                <c:pt idx="3541">
                  <c:v>42897</c:v>
                </c:pt>
                <c:pt idx="3542">
                  <c:v>42898</c:v>
                </c:pt>
                <c:pt idx="3543">
                  <c:v>42899</c:v>
                </c:pt>
                <c:pt idx="3544">
                  <c:v>42900</c:v>
                </c:pt>
                <c:pt idx="3545">
                  <c:v>42901</c:v>
                </c:pt>
                <c:pt idx="3546">
                  <c:v>42902</c:v>
                </c:pt>
                <c:pt idx="3547">
                  <c:v>42903</c:v>
                </c:pt>
                <c:pt idx="3548">
                  <c:v>42904</c:v>
                </c:pt>
                <c:pt idx="3549">
                  <c:v>42905</c:v>
                </c:pt>
                <c:pt idx="3550">
                  <c:v>42906</c:v>
                </c:pt>
                <c:pt idx="3551">
                  <c:v>42907</c:v>
                </c:pt>
                <c:pt idx="3552">
                  <c:v>42908</c:v>
                </c:pt>
                <c:pt idx="3553">
                  <c:v>42909</c:v>
                </c:pt>
                <c:pt idx="3554">
                  <c:v>42910</c:v>
                </c:pt>
                <c:pt idx="3555">
                  <c:v>42911</c:v>
                </c:pt>
                <c:pt idx="3556">
                  <c:v>42912</c:v>
                </c:pt>
                <c:pt idx="3557">
                  <c:v>42913</c:v>
                </c:pt>
                <c:pt idx="3558">
                  <c:v>42914</c:v>
                </c:pt>
                <c:pt idx="3559">
                  <c:v>42915</c:v>
                </c:pt>
                <c:pt idx="3560">
                  <c:v>42916</c:v>
                </c:pt>
                <c:pt idx="3561">
                  <c:v>42917</c:v>
                </c:pt>
                <c:pt idx="3562">
                  <c:v>42918</c:v>
                </c:pt>
                <c:pt idx="3563">
                  <c:v>42919</c:v>
                </c:pt>
                <c:pt idx="3564">
                  <c:v>42920</c:v>
                </c:pt>
                <c:pt idx="3565">
                  <c:v>42921</c:v>
                </c:pt>
                <c:pt idx="3566">
                  <c:v>42922</c:v>
                </c:pt>
                <c:pt idx="3567">
                  <c:v>42923</c:v>
                </c:pt>
                <c:pt idx="3568">
                  <c:v>42924</c:v>
                </c:pt>
                <c:pt idx="3569">
                  <c:v>42925</c:v>
                </c:pt>
                <c:pt idx="3570">
                  <c:v>42926</c:v>
                </c:pt>
                <c:pt idx="3571">
                  <c:v>42927</c:v>
                </c:pt>
                <c:pt idx="3572">
                  <c:v>42928</c:v>
                </c:pt>
                <c:pt idx="3573">
                  <c:v>42929</c:v>
                </c:pt>
                <c:pt idx="3574">
                  <c:v>42930</c:v>
                </c:pt>
                <c:pt idx="3575">
                  <c:v>42931</c:v>
                </c:pt>
                <c:pt idx="3576">
                  <c:v>42932</c:v>
                </c:pt>
                <c:pt idx="3577">
                  <c:v>42933</c:v>
                </c:pt>
                <c:pt idx="3578">
                  <c:v>42934</c:v>
                </c:pt>
                <c:pt idx="3579">
                  <c:v>42935</c:v>
                </c:pt>
                <c:pt idx="3580">
                  <c:v>42936</c:v>
                </c:pt>
                <c:pt idx="3581">
                  <c:v>42937</c:v>
                </c:pt>
                <c:pt idx="3582">
                  <c:v>42938</c:v>
                </c:pt>
                <c:pt idx="3583">
                  <c:v>42939</c:v>
                </c:pt>
                <c:pt idx="3584">
                  <c:v>42940</c:v>
                </c:pt>
                <c:pt idx="3585">
                  <c:v>42941</c:v>
                </c:pt>
                <c:pt idx="3586">
                  <c:v>42942</c:v>
                </c:pt>
                <c:pt idx="3587">
                  <c:v>42943</c:v>
                </c:pt>
                <c:pt idx="3588">
                  <c:v>42944</c:v>
                </c:pt>
                <c:pt idx="3589">
                  <c:v>42945</c:v>
                </c:pt>
                <c:pt idx="3590">
                  <c:v>42946</c:v>
                </c:pt>
                <c:pt idx="3591">
                  <c:v>42947</c:v>
                </c:pt>
                <c:pt idx="3592">
                  <c:v>42948</c:v>
                </c:pt>
                <c:pt idx="3593">
                  <c:v>42949</c:v>
                </c:pt>
                <c:pt idx="3594">
                  <c:v>42950</c:v>
                </c:pt>
                <c:pt idx="3595">
                  <c:v>42951</c:v>
                </c:pt>
                <c:pt idx="3596">
                  <c:v>42952</c:v>
                </c:pt>
                <c:pt idx="3597">
                  <c:v>42953</c:v>
                </c:pt>
                <c:pt idx="3598">
                  <c:v>42954</c:v>
                </c:pt>
                <c:pt idx="3599">
                  <c:v>42955</c:v>
                </c:pt>
                <c:pt idx="3600">
                  <c:v>42956</c:v>
                </c:pt>
                <c:pt idx="3601">
                  <c:v>42957</c:v>
                </c:pt>
                <c:pt idx="3602">
                  <c:v>42958</c:v>
                </c:pt>
                <c:pt idx="3603">
                  <c:v>42959</c:v>
                </c:pt>
                <c:pt idx="3604">
                  <c:v>42960</c:v>
                </c:pt>
                <c:pt idx="3605">
                  <c:v>42961</c:v>
                </c:pt>
                <c:pt idx="3606">
                  <c:v>42962</c:v>
                </c:pt>
                <c:pt idx="3607">
                  <c:v>42963</c:v>
                </c:pt>
                <c:pt idx="3608">
                  <c:v>42964</c:v>
                </c:pt>
                <c:pt idx="3609">
                  <c:v>42965</c:v>
                </c:pt>
                <c:pt idx="3610">
                  <c:v>42966</c:v>
                </c:pt>
                <c:pt idx="3611">
                  <c:v>42967</c:v>
                </c:pt>
                <c:pt idx="3612">
                  <c:v>42968</c:v>
                </c:pt>
                <c:pt idx="3613">
                  <c:v>42969</c:v>
                </c:pt>
                <c:pt idx="3614">
                  <c:v>42970</c:v>
                </c:pt>
                <c:pt idx="3615">
                  <c:v>42971</c:v>
                </c:pt>
                <c:pt idx="3616">
                  <c:v>42972</c:v>
                </c:pt>
                <c:pt idx="3617">
                  <c:v>42973</c:v>
                </c:pt>
                <c:pt idx="3618">
                  <c:v>42974</c:v>
                </c:pt>
                <c:pt idx="3619">
                  <c:v>42975</c:v>
                </c:pt>
                <c:pt idx="3620">
                  <c:v>42976</c:v>
                </c:pt>
                <c:pt idx="3621">
                  <c:v>42977</c:v>
                </c:pt>
                <c:pt idx="3622">
                  <c:v>42978</c:v>
                </c:pt>
                <c:pt idx="3623">
                  <c:v>42979</c:v>
                </c:pt>
                <c:pt idx="3624">
                  <c:v>42980</c:v>
                </c:pt>
                <c:pt idx="3625">
                  <c:v>42981</c:v>
                </c:pt>
                <c:pt idx="3626">
                  <c:v>42982</c:v>
                </c:pt>
                <c:pt idx="3627">
                  <c:v>42983</c:v>
                </c:pt>
                <c:pt idx="3628">
                  <c:v>42984</c:v>
                </c:pt>
                <c:pt idx="3629">
                  <c:v>42985</c:v>
                </c:pt>
                <c:pt idx="3630">
                  <c:v>42986</c:v>
                </c:pt>
                <c:pt idx="3631">
                  <c:v>42987</c:v>
                </c:pt>
                <c:pt idx="3632">
                  <c:v>42988</c:v>
                </c:pt>
                <c:pt idx="3633">
                  <c:v>42989</c:v>
                </c:pt>
                <c:pt idx="3634">
                  <c:v>42990</c:v>
                </c:pt>
                <c:pt idx="3635">
                  <c:v>42991</c:v>
                </c:pt>
                <c:pt idx="3636">
                  <c:v>42992</c:v>
                </c:pt>
                <c:pt idx="3637">
                  <c:v>42993</c:v>
                </c:pt>
                <c:pt idx="3638">
                  <c:v>42994</c:v>
                </c:pt>
                <c:pt idx="3639">
                  <c:v>42995</c:v>
                </c:pt>
                <c:pt idx="3640">
                  <c:v>42996</c:v>
                </c:pt>
                <c:pt idx="3641">
                  <c:v>42997</c:v>
                </c:pt>
                <c:pt idx="3642">
                  <c:v>42998</c:v>
                </c:pt>
                <c:pt idx="3643">
                  <c:v>42999</c:v>
                </c:pt>
                <c:pt idx="3644">
                  <c:v>43000</c:v>
                </c:pt>
                <c:pt idx="3645">
                  <c:v>43001</c:v>
                </c:pt>
                <c:pt idx="3646">
                  <c:v>43002</c:v>
                </c:pt>
                <c:pt idx="3647">
                  <c:v>43003</c:v>
                </c:pt>
                <c:pt idx="3648">
                  <c:v>43004</c:v>
                </c:pt>
                <c:pt idx="3649">
                  <c:v>43005</c:v>
                </c:pt>
                <c:pt idx="3650">
                  <c:v>43006</c:v>
                </c:pt>
                <c:pt idx="3651">
                  <c:v>43007</c:v>
                </c:pt>
                <c:pt idx="3652">
                  <c:v>43008</c:v>
                </c:pt>
                <c:pt idx="3653">
                  <c:v>43009</c:v>
                </c:pt>
                <c:pt idx="3654">
                  <c:v>43010</c:v>
                </c:pt>
                <c:pt idx="3655">
                  <c:v>43011</c:v>
                </c:pt>
                <c:pt idx="3656">
                  <c:v>43012</c:v>
                </c:pt>
                <c:pt idx="3657">
                  <c:v>43013</c:v>
                </c:pt>
                <c:pt idx="3658">
                  <c:v>43014</c:v>
                </c:pt>
                <c:pt idx="3659">
                  <c:v>43015</c:v>
                </c:pt>
                <c:pt idx="3660">
                  <c:v>43016</c:v>
                </c:pt>
                <c:pt idx="3661">
                  <c:v>43017</c:v>
                </c:pt>
                <c:pt idx="3662">
                  <c:v>43018</c:v>
                </c:pt>
                <c:pt idx="3663">
                  <c:v>43019</c:v>
                </c:pt>
                <c:pt idx="3664">
                  <c:v>43020</c:v>
                </c:pt>
                <c:pt idx="3665">
                  <c:v>43021</c:v>
                </c:pt>
                <c:pt idx="3666">
                  <c:v>43022</c:v>
                </c:pt>
                <c:pt idx="3667">
                  <c:v>43023</c:v>
                </c:pt>
                <c:pt idx="3668">
                  <c:v>43024</c:v>
                </c:pt>
                <c:pt idx="3669">
                  <c:v>43025</c:v>
                </c:pt>
                <c:pt idx="3670">
                  <c:v>43026</c:v>
                </c:pt>
                <c:pt idx="3671">
                  <c:v>43027</c:v>
                </c:pt>
                <c:pt idx="3672">
                  <c:v>43028</c:v>
                </c:pt>
                <c:pt idx="3673">
                  <c:v>43029</c:v>
                </c:pt>
                <c:pt idx="3674">
                  <c:v>43030</c:v>
                </c:pt>
                <c:pt idx="3675">
                  <c:v>43031</c:v>
                </c:pt>
                <c:pt idx="3676">
                  <c:v>43032</c:v>
                </c:pt>
                <c:pt idx="3677">
                  <c:v>43033</c:v>
                </c:pt>
                <c:pt idx="3678">
                  <c:v>43034</c:v>
                </c:pt>
                <c:pt idx="3679">
                  <c:v>43035</c:v>
                </c:pt>
                <c:pt idx="3680">
                  <c:v>43036</c:v>
                </c:pt>
                <c:pt idx="3681">
                  <c:v>43037</c:v>
                </c:pt>
                <c:pt idx="3682">
                  <c:v>43038</c:v>
                </c:pt>
                <c:pt idx="3683">
                  <c:v>43039</c:v>
                </c:pt>
                <c:pt idx="3684">
                  <c:v>43040</c:v>
                </c:pt>
                <c:pt idx="3685">
                  <c:v>43041</c:v>
                </c:pt>
                <c:pt idx="3686">
                  <c:v>43042</c:v>
                </c:pt>
                <c:pt idx="3687">
                  <c:v>43043</c:v>
                </c:pt>
                <c:pt idx="3688">
                  <c:v>43044</c:v>
                </c:pt>
                <c:pt idx="3689">
                  <c:v>43045</c:v>
                </c:pt>
                <c:pt idx="3690">
                  <c:v>43046</c:v>
                </c:pt>
                <c:pt idx="3691">
                  <c:v>43047</c:v>
                </c:pt>
                <c:pt idx="3692">
                  <c:v>43048</c:v>
                </c:pt>
                <c:pt idx="3693">
                  <c:v>43049</c:v>
                </c:pt>
                <c:pt idx="3694">
                  <c:v>43050</c:v>
                </c:pt>
                <c:pt idx="3695">
                  <c:v>43051</c:v>
                </c:pt>
                <c:pt idx="3696">
                  <c:v>43052</c:v>
                </c:pt>
                <c:pt idx="3697">
                  <c:v>43053</c:v>
                </c:pt>
                <c:pt idx="3698">
                  <c:v>43054</c:v>
                </c:pt>
                <c:pt idx="3699">
                  <c:v>43055</c:v>
                </c:pt>
                <c:pt idx="3700">
                  <c:v>43056</c:v>
                </c:pt>
                <c:pt idx="3701">
                  <c:v>43057</c:v>
                </c:pt>
                <c:pt idx="3702">
                  <c:v>43058</c:v>
                </c:pt>
                <c:pt idx="3703">
                  <c:v>43059</c:v>
                </c:pt>
                <c:pt idx="3704">
                  <c:v>43060</c:v>
                </c:pt>
                <c:pt idx="3705">
                  <c:v>43061</c:v>
                </c:pt>
                <c:pt idx="3706">
                  <c:v>43062</c:v>
                </c:pt>
                <c:pt idx="3707">
                  <c:v>43063</c:v>
                </c:pt>
                <c:pt idx="3708">
                  <c:v>43064</c:v>
                </c:pt>
                <c:pt idx="3709">
                  <c:v>43065</c:v>
                </c:pt>
                <c:pt idx="3710">
                  <c:v>43066</c:v>
                </c:pt>
                <c:pt idx="3711">
                  <c:v>43067</c:v>
                </c:pt>
                <c:pt idx="3712">
                  <c:v>43068</c:v>
                </c:pt>
                <c:pt idx="3713">
                  <c:v>43069</c:v>
                </c:pt>
                <c:pt idx="3714">
                  <c:v>43070</c:v>
                </c:pt>
                <c:pt idx="3715">
                  <c:v>43071</c:v>
                </c:pt>
                <c:pt idx="3716">
                  <c:v>43072</c:v>
                </c:pt>
                <c:pt idx="3717">
                  <c:v>43073</c:v>
                </c:pt>
                <c:pt idx="3718">
                  <c:v>43074</c:v>
                </c:pt>
                <c:pt idx="3719">
                  <c:v>43075</c:v>
                </c:pt>
                <c:pt idx="3720">
                  <c:v>43076</c:v>
                </c:pt>
                <c:pt idx="3721">
                  <c:v>43077</c:v>
                </c:pt>
                <c:pt idx="3722">
                  <c:v>43078</c:v>
                </c:pt>
                <c:pt idx="3723">
                  <c:v>43079</c:v>
                </c:pt>
                <c:pt idx="3724">
                  <c:v>43080</c:v>
                </c:pt>
                <c:pt idx="3725">
                  <c:v>43081</c:v>
                </c:pt>
                <c:pt idx="3726">
                  <c:v>43082</c:v>
                </c:pt>
                <c:pt idx="3727">
                  <c:v>43083</c:v>
                </c:pt>
                <c:pt idx="3728">
                  <c:v>43084</c:v>
                </c:pt>
                <c:pt idx="3729">
                  <c:v>43085</c:v>
                </c:pt>
                <c:pt idx="3730">
                  <c:v>43086</c:v>
                </c:pt>
                <c:pt idx="3731">
                  <c:v>43087</c:v>
                </c:pt>
                <c:pt idx="3732">
                  <c:v>43088</c:v>
                </c:pt>
                <c:pt idx="3733">
                  <c:v>43089</c:v>
                </c:pt>
                <c:pt idx="3734">
                  <c:v>43090</c:v>
                </c:pt>
                <c:pt idx="3735">
                  <c:v>43091</c:v>
                </c:pt>
                <c:pt idx="3736">
                  <c:v>43092</c:v>
                </c:pt>
                <c:pt idx="3737">
                  <c:v>43093</c:v>
                </c:pt>
                <c:pt idx="3738">
                  <c:v>43094</c:v>
                </c:pt>
                <c:pt idx="3739">
                  <c:v>43095</c:v>
                </c:pt>
                <c:pt idx="3740">
                  <c:v>43096</c:v>
                </c:pt>
                <c:pt idx="3741">
                  <c:v>43097</c:v>
                </c:pt>
                <c:pt idx="3742">
                  <c:v>43098</c:v>
                </c:pt>
                <c:pt idx="3743">
                  <c:v>43099</c:v>
                </c:pt>
                <c:pt idx="3744">
                  <c:v>43100</c:v>
                </c:pt>
                <c:pt idx="3745">
                  <c:v>43101</c:v>
                </c:pt>
                <c:pt idx="3746">
                  <c:v>43102</c:v>
                </c:pt>
                <c:pt idx="3747">
                  <c:v>43103</c:v>
                </c:pt>
                <c:pt idx="3748">
                  <c:v>43104</c:v>
                </c:pt>
                <c:pt idx="3749">
                  <c:v>43105</c:v>
                </c:pt>
                <c:pt idx="3750">
                  <c:v>43106</c:v>
                </c:pt>
                <c:pt idx="3751">
                  <c:v>43107</c:v>
                </c:pt>
                <c:pt idx="3752">
                  <c:v>43108</c:v>
                </c:pt>
                <c:pt idx="3753">
                  <c:v>43109</c:v>
                </c:pt>
                <c:pt idx="3754">
                  <c:v>43110</c:v>
                </c:pt>
                <c:pt idx="3755">
                  <c:v>43111</c:v>
                </c:pt>
                <c:pt idx="3756">
                  <c:v>43112</c:v>
                </c:pt>
                <c:pt idx="3757">
                  <c:v>43113</c:v>
                </c:pt>
                <c:pt idx="3758">
                  <c:v>43114</c:v>
                </c:pt>
                <c:pt idx="3759">
                  <c:v>43115</c:v>
                </c:pt>
                <c:pt idx="3760">
                  <c:v>43116</c:v>
                </c:pt>
                <c:pt idx="3761">
                  <c:v>43117</c:v>
                </c:pt>
                <c:pt idx="3762">
                  <c:v>43118</c:v>
                </c:pt>
                <c:pt idx="3763">
                  <c:v>43119</c:v>
                </c:pt>
                <c:pt idx="3764">
                  <c:v>43120</c:v>
                </c:pt>
                <c:pt idx="3765">
                  <c:v>43121</c:v>
                </c:pt>
                <c:pt idx="3766">
                  <c:v>43122</c:v>
                </c:pt>
                <c:pt idx="3767">
                  <c:v>43123</c:v>
                </c:pt>
                <c:pt idx="3768">
                  <c:v>43124</c:v>
                </c:pt>
                <c:pt idx="3769">
                  <c:v>43125</c:v>
                </c:pt>
                <c:pt idx="3770">
                  <c:v>43126</c:v>
                </c:pt>
                <c:pt idx="3771">
                  <c:v>43127</c:v>
                </c:pt>
                <c:pt idx="3772">
                  <c:v>43128</c:v>
                </c:pt>
                <c:pt idx="3773">
                  <c:v>43129</c:v>
                </c:pt>
                <c:pt idx="3774">
                  <c:v>43130</c:v>
                </c:pt>
                <c:pt idx="3775">
                  <c:v>43131</c:v>
                </c:pt>
                <c:pt idx="3776">
                  <c:v>43132</c:v>
                </c:pt>
                <c:pt idx="3777">
                  <c:v>43133</c:v>
                </c:pt>
                <c:pt idx="3778">
                  <c:v>43134</c:v>
                </c:pt>
                <c:pt idx="3779">
                  <c:v>43135</c:v>
                </c:pt>
                <c:pt idx="3780">
                  <c:v>43136</c:v>
                </c:pt>
                <c:pt idx="3781">
                  <c:v>43137</c:v>
                </c:pt>
                <c:pt idx="3782">
                  <c:v>43138</c:v>
                </c:pt>
                <c:pt idx="3783">
                  <c:v>43139</c:v>
                </c:pt>
                <c:pt idx="3784">
                  <c:v>43140</c:v>
                </c:pt>
                <c:pt idx="3785">
                  <c:v>43141</c:v>
                </c:pt>
                <c:pt idx="3786">
                  <c:v>43142</c:v>
                </c:pt>
                <c:pt idx="3787">
                  <c:v>43143</c:v>
                </c:pt>
                <c:pt idx="3788">
                  <c:v>43144</c:v>
                </c:pt>
                <c:pt idx="3789">
                  <c:v>43145</c:v>
                </c:pt>
                <c:pt idx="3790">
                  <c:v>43146</c:v>
                </c:pt>
                <c:pt idx="3791">
                  <c:v>43147</c:v>
                </c:pt>
                <c:pt idx="3792">
                  <c:v>43148</c:v>
                </c:pt>
                <c:pt idx="3793">
                  <c:v>43149</c:v>
                </c:pt>
                <c:pt idx="3794">
                  <c:v>43150</c:v>
                </c:pt>
                <c:pt idx="3795">
                  <c:v>43151</c:v>
                </c:pt>
                <c:pt idx="3796">
                  <c:v>43152</c:v>
                </c:pt>
                <c:pt idx="3797">
                  <c:v>43153</c:v>
                </c:pt>
                <c:pt idx="3798">
                  <c:v>43154</c:v>
                </c:pt>
                <c:pt idx="3799">
                  <c:v>43155</c:v>
                </c:pt>
                <c:pt idx="3800">
                  <c:v>43156</c:v>
                </c:pt>
                <c:pt idx="3801">
                  <c:v>43157</c:v>
                </c:pt>
                <c:pt idx="3802">
                  <c:v>43158</c:v>
                </c:pt>
                <c:pt idx="3803">
                  <c:v>43159</c:v>
                </c:pt>
                <c:pt idx="3804">
                  <c:v>43160</c:v>
                </c:pt>
                <c:pt idx="3805">
                  <c:v>43161</c:v>
                </c:pt>
                <c:pt idx="3806">
                  <c:v>43162</c:v>
                </c:pt>
                <c:pt idx="3807">
                  <c:v>43163</c:v>
                </c:pt>
                <c:pt idx="3808">
                  <c:v>43164</c:v>
                </c:pt>
                <c:pt idx="3809">
                  <c:v>43165</c:v>
                </c:pt>
                <c:pt idx="3810">
                  <c:v>43166</c:v>
                </c:pt>
                <c:pt idx="3811">
                  <c:v>43167</c:v>
                </c:pt>
                <c:pt idx="3812">
                  <c:v>43168</c:v>
                </c:pt>
                <c:pt idx="3813">
                  <c:v>43169</c:v>
                </c:pt>
                <c:pt idx="3814">
                  <c:v>43170</c:v>
                </c:pt>
                <c:pt idx="3815">
                  <c:v>43171</c:v>
                </c:pt>
                <c:pt idx="3816">
                  <c:v>43172</c:v>
                </c:pt>
                <c:pt idx="3817">
                  <c:v>43173</c:v>
                </c:pt>
                <c:pt idx="3818">
                  <c:v>43174</c:v>
                </c:pt>
                <c:pt idx="3819">
                  <c:v>43175</c:v>
                </c:pt>
                <c:pt idx="3820">
                  <c:v>43176</c:v>
                </c:pt>
                <c:pt idx="3821">
                  <c:v>43177</c:v>
                </c:pt>
                <c:pt idx="3822">
                  <c:v>43178</c:v>
                </c:pt>
                <c:pt idx="3823">
                  <c:v>43179</c:v>
                </c:pt>
                <c:pt idx="3824">
                  <c:v>43180</c:v>
                </c:pt>
                <c:pt idx="3825">
                  <c:v>43181</c:v>
                </c:pt>
                <c:pt idx="3826">
                  <c:v>43182</c:v>
                </c:pt>
                <c:pt idx="3827">
                  <c:v>43183</c:v>
                </c:pt>
                <c:pt idx="3828">
                  <c:v>43184</c:v>
                </c:pt>
                <c:pt idx="3829">
                  <c:v>43185</c:v>
                </c:pt>
                <c:pt idx="3830">
                  <c:v>43186</c:v>
                </c:pt>
                <c:pt idx="3831">
                  <c:v>43187</c:v>
                </c:pt>
                <c:pt idx="3832">
                  <c:v>43188</c:v>
                </c:pt>
                <c:pt idx="3833">
                  <c:v>43189</c:v>
                </c:pt>
                <c:pt idx="3834">
                  <c:v>43190</c:v>
                </c:pt>
                <c:pt idx="3835">
                  <c:v>43191</c:v>
                </c:pt>
                <c:pt idx="3836">
                  <c:v>43192</c:v>
                </c:pt>
                <c:pt idx="3837">
                  <c:v>43193</c:v>
                </c:pt>
                <c:pt idx="3838">
                  <c:v>43194</c:v>
                </c:pt>
                <c:pt idx="3839">
                  <c:v>43195</c:v>
                </c:pt>
                <c:pt idx="3840">
                  <c:v>43196</c:v>
                </c:pt>
                <c:pt idx="3841">
                  <c:v>43197</c:v>
                </c:pt>
                <c:pt idx="3842">
                  <c:v>43198</c:v>
                </c:pt>
                <c:pt idx="3843">
                  <c:v>43199</c:v>
                </c:pt>
                <c:pt idx="3844">
                  <c:v>43200</c:v>
                </c:pt>
                <c:pt idx="3845">
                  <c:v>43201</c:v>
                </c:pt>
                <c:pt idx="3846">
                  <c:v>43202</c:v>
                </c:pt>
                <c:pt idx="3847">
                  <c:v>43203</c:v>
                </c:pt>
                <c:pt idx="3848">
                  <c:v>43204</c:v>
                </c:pt>
                <c:pt idx="3849">
                  <c:v>43205</c:v>
                </c:pt>
                <c:pt idx="3850">
                  <c:v>43206</c:v>
                </c:pt>
                <c:pt idx="3851">
                  <c:v>43207</c:v>
                </c:pt>
                <c:pt idx="3852">
                  <c:v>43208</c:v>
                </c:pt>
                <c:pt idx="3853">
                  <c:v>43209</c:v>
                </c:pt>
                <c:pt idx="3854">
                  <c:v>43210</c:v>
                </c:pt>
                <c:pt idx="3855">
                  <c:v>43211</c:v>
                </c:pt>
                <c:pt idx="3856">
                  <c:v>43212</c:v>
                </c:pt>
                <c:pt idx="3857">
                  <c:v>43213</c:v>
                </c:pt>
                <c:pt idx="3858">
                  <c:v>43214</c:v>
                </c:pt>
                <c:pt idx="3859">
                  <c:v>43215</c:v>
                </c:pt>
                <c:pt idx="3860">
                  <c:v>43216</c:v>
                </c:pt>
                <c:pt idx="3861">
                  <c:v>43217</c:v>
                </c:pt>
                <c:pt idx="3862">
                  <c:v>43218</c:v>
                </c:pt>
                <c:pt idx="3863">
                  <c:v>43219</c:v>
                </c:pt>
                <c:pt idx="3864">
                  <c:v>43220</c:v>
                </c:pt>
                <c:pt idx="3865">
                  <c:v>43221</c:v>
                </c:pt>
                <c:pt idx="3866">
                  <c:v>43222</c:v>
                </c:pt>
                <c:pt idx="3867">
                  <c:v>43223</c:v>
                </c:pt>
                <c:pt idx="3868">
                  <c:v>43224</c:v>
                </c:pt>
                <c:pt idx="3869">
                  <c:v>43225</c:v>
                </c:pt>
                <c:pt idx="3870">
                  <c:v>43226</c:v>
                </c:pt>
                <c:pt idx="3871">
                  <c:v>43227</c:v>
                </c:pt>
                <c:pt idx="3872">
                  <c:v>43228</c:v>
                </c:pt>
                <c:pt idx="3873">
                  <c:v>43229</c:v>
                </c:pt>
                <c:pt idx="3874">
                  <c:v>43230</c:v>
                </c:pt>
                <c:pt idx="3875">
                  <c:v>43231</c:v>
                </c:pt>
                <c:pt idx="3876">
                  <c:v>43232</c:v>
                </c:pt>
                <c:pt idx="3877">
                  <c:v>43233</c:v>
                </c:pt>
                <c:pt idx="3878">
                  <c:v>43234</c:v>
                </c:pt>
                <c:pt idx="3879">
                  <c:v>43235</c:v>
                </c:pt>
                <c:pt idx="3880">
                  <c:v>43236</c:v>
                </c:pt>
                <c:pt idx="3881">
                  <c:v>43237</c:v>
                </c:pt>
                <c:pt idx="3882">
                  <c:v>43238</c:v>
                </c:pt>
                <c:pt idx="3883">
                  <c:v>43239</c:v>
                </c:pt>
                <c:pt idx="3884">
                  <c:v>43240</c:v>
                </c:pt>
                <c:pt idx="3885">
                  <c:v>43241</c:v>
                </c:pt>
                <c:pt idx="3886">
                  <c:v>43242</c:v>
                </c:pt>
                <c:pt idx="3887">
                  <c:v>43243</c:v>
                </c:pt>
                <c:pt idx="3888">
                  <c:v>43244</c:v>
                </c:pt>
                <c:pt idx="3889">
                  <c:v>43245</c:v>
                </c:pt>
                <c:pt idx="3890">
                  <c:v>43246</c:v>
                </c:pt>
                <c:pt idx="3891">
                  <c:v>43247</c:v>
                </c:pt>
                <c:pt idx="3892">
                  <c:v>43248</c:v>
                </c:pt>
                <c:pt idx="3893">
                  <c:v>43249</c:v>
                </c:pt>
                <c:pt idx="3894">
                  <c:v>43250</c:v>
                </c:pt>
                <c:pt idx="3895">
                  <c:v>43251</c:v>
                </c:pt>
                <c:pt idx="3896">
                  <c:v>43252</c:v>
                </c:pt>
                <c:pt idx="3897">
                  <c:v>43253</c:v>
                </c:pt>
                <c:pt idx="3898">
                  <c:v>43254</c:v>
                </c:pt>
                <c:pt idx="3899">
                  <c:v>43255</c:v>
                </c:pt>
                <c:pt idx="3900">
                  <c:v>43256</c:v>
                </c:pt>
                <c:pt idx="3901">
                  <c:v>43257</c:v>
                </c:pt>
                <c:pt idx="3902">
                  <c:v>43258</c:v>
                </c:pt>
                <c:pt idx="3903">
                  <c:v>43259</c:v>
                </c:pt>
                <c:pt idx="3904">
                  <c:v>43260</c:v>
                </c:pt>
                <c:pt idx="3905">
                  <c:v>43261</c:v>
                </c:pt>
                <c:pt idx="3906">
                  <c:v>43262</c:v>
                </c:pt>
                <c:pt idx="3907">
                  <c:v>43263</c:v>
                </c:pt>
                <c:pt idx="3908">
                  <c:v>43264</c:v>
                </c:pt>
                <c:pt idx="3909">
                  <c:v>43265</c:v>
                </c:pt>
                <c:pt idx="3910">
                  <c:v>43266</c:v>
                </c:pt>
                <c:pt idx="3911">
                  <c:v>43267</c:v>
                </c:pt>
                <c:pt idx="3912">
                  <c:v>43268</c:v>
                </c:pt>
                <c:pt idx="3913">
                  <c:v>43269</c:v>
                </c:pt>
                <c:pt idx="3914">
                  <c:v>43270</c:v>
                </c:pt>
                <c:pt idx="3915">
                  <c:v>43271</c:v>
                </c:pt>
                <c:pt idx="3916">
                  <c:v>43272</c:v>
                </c:pt>
                <c:pt idx="3917">
                  <c:v>43273</c:v>
                </c:pt>
                <c:pt idx="3918">
                  <c:v>43274</c:v>
                </c:pt>
                <c:pt idx="3919">
                  <c:v>43275</c:v>
                </c:pt>
                <c:pt idx="3920">
                  <c:v>43276</c:v>
                </c:pt>
                <c:pt idx="3921">
                  <c:v>43277</c:v>
                </c:pt>
                <c:pt idx="3922">
                  <c:v>43278</c:v>
                </c:pt>
                <c:pt idx="3923">
                  <c:v>43279</c:v>
                </c:pt>
                <c:pt idx="3924">
                  <c:v>43280</c:v>
                </c:pt>
                <c:pt idx="3925">
                  <c:v>43281</c:v>
                </c:pt>
                <c:pt idx="3926">
                  <c:v>43282</c:v>
                </c:pt>
                <c:pt idx="3927">
                  <c:v>43283</c:v>
                </c:pt>
                <c:pt idx="3928">
                  <c:v>43284</c:v>
                </c:pt>
                <c:pt idx="3929">
                  <c:v>43285</c:v>
                </c:pt>
                <c:pt idx="3930">
                  <c:v>43286</c:v>
                </c:pt>
                <c:pt idx="3931">
                  <c:v>43287</c:v>
                </c:pt>
                <c:pt idx="3932">
                  <c:v>43288</c:v>
                </c:pt>
                <c:pt idx="3933">
                  <c:v>43289</c:v>
                </c:pt>
                <c:pt idx="3934">
                  <c:v>43290</c:v>
                </c:pt>
                <c:pt idx="3935">
                  <c:v>43291</c:v>
                </c:pt>
                <c:pt idx="3936">
                  <c:v>43292</c:v>
                </c:pt>
                <c:pt idx="3937">
                  <c:v>43293</c:v>
                </c:pt>
                <c:pt idx="3938">
                  <c:v>43294</c:v>
                </c:pt>
                <c:pt idx="3939">
                  <c:v>43295</c:v>
                </c:pt>
                <c:pt idx="3940">
                  <c:v>43296</c:v>
                </c:pt>
                <c:pt idx="3941">
                  <c:v>43297</c:v>
                </c:pt>
                <c:pt idx="3942">
                  <c:v>43298</c:v>
                </c:pt>
                <c:pt idx="3943">
                  <c:v>43299</c:v>
                </c:pt>
                <c:pt idx="3944">
                  <c:v>43300</c:v>
                </c:pt>
                <c:pt idx="3945">
                  <c:v>43301</c:v>
                </c:pt>
                <c:pt idx="3946">
                  <c:v>43302</c:v>
                </c:pt>
                <c:pt idx="3947">
                  <c:v>43303</c:v>
                </c:pt>
                <c:pt idx="3948">
                  <c:v>43304</c:v>
                </c:pt>
                <c:pt idx="3949">
                  <c:v>43305</c:v>
                </c:pt>
                <c:pt idx="3950">
                  <c:v>43306</c:v>
                </c:pt>
                <c:pt idx="3951">
                  <c:v>43307</c:v>
                </c:pt>
                <c:pt idx="3952">
                  <c:v>43308</c:v>
                </c:pt>
                <c:pt idx="3953">
                  <c:v>43309</c:v>
                </c:pt>
                <c:pt idx="3954">
                  <c:v>43310</c:v>
                </c:pt>
                <c:pt idx="3955">
                  <c:v>43311</c:v>
                </c:pt>
                <c:pt idx="3956">
                  <c:v>43312</c:v>
                </c:pt>
                <c:pt idx="3957">
                  <c:v>43313</c:v>
                </c:pt>
                <c:pt idx="3958">
                  <c:v>43314</c:v>
                </c:pt>
                <c:pt idx="3959">
                  <c:v>43315</c:v>
                </c:pt>
                <c:pt idx="3960">
                  <c:v>43316</c:v>
                </c:pt>
                <c:pt idx="3961">
                  <c:v>43317</c:v>
                </c:pt>
                <c:pt idx="3962">
                  <c:v>43318</c:v>
                </c:pt>
                <c:pt idx="3963">
                  <c:v>43319</c:v>
                </c:pt>
                <c:pt idx="3964">
                  <c:v>43320</c:v>
                </c:pt>
                <c:pt idx="3965">
                  <c:v>43321</c:v>
                </c:pt>
                <c:pt idx="3966">
                  <c:v>43322</c:v>
                </c:pt>
                <c:pt idx="3967">
                  <c:v>43323</c:v>
                </c:pt>
                <c:pt idx="3968">
                  <c:v>43324</c:v>
                </c:pt>
                <c:pt idx="3969">
                  <c:v>43325</c:v>
                </c:pt>
                <c:pt idx="3970">
                  <c:v>43326</c:v>
                </c:pt>
                <c:pt idx="3971">
                  <c:v>43327</c:v>
                </c:pt>
                <c:pt idx="3972">
                  <c:v>43328</c:v>
                </c:pt>
                <c:pt idx="3973">
                  <c:v>43329</c:v>
                </c:pt>
                <c:pt idx="3974">
                  <c:v>43330</c:v>
                </c:pt>
                <c:pt idx="3975">
                  <c:v>43331</c:v>
                </c:pt>
                <c:pt idx="3976">
                  <c:v>43332</c:v>
                </c:pt>
                <c:pt idx="3977">
                  <c:v>43333</c:v>
                </c:pt>
                <c:pt idx="3978">
                  <c:v>43334</c:v>
                </c:pt>
                <c:pt idx="3979">
                  <c:v>43335</c:v>
                </c:pt>
                <c:pt idx="3980">
                  <c:v>43336</c:v>
                </c:pt>
                <c:pt idx="3981">
                  <c:v>43337</c:v>
                </c:pt>
                <c:pt idx="3982">
                  <c:v>43338</c:v>
                </c:pt>
                <c:pt idx="3983">
                  <c:v>43339</c:v>
                </c:pt>
                <c:pt idx="3984">
                  <c:v>43340</c:v>
                </c:pt>
                <c:pt idx="3985">
                  <c:v>43341</c:v>
                </c:pt>
                <c:pt idx="3986">
                  <c:v>43342</c:v>
                </c:pt>
                <c:pt idx="3987">
                  <c:v>43343</c:v>
                </c:pt>
                <c:pt idx="3988">
                  <c:v>43344</c:v>
                </c:pt>
                <c:pt idx="3989">
                  <c:v>43345</c:v>
                </c:pt>
                <c:pt idx="3990">
                  <c:v>43346</c:v>
                </c:pt>
                <c:pt idx="3991">
                  <c:v>43347</c:v>
                </c:pt>
                <c:pt idx="3992">
                  <c:v>43348</c:v>
                </c:pt>
                <c:pt idx="3993">
                  <c:v>43349</c:v>
                </c:pt>
                <c:pt idx="3994">
                  <c:v>43350</c:v>
                </c:pt>
                <c:pt idx="3995">
                  <c:v>43351</c:v>
                </c:pt>
                <c:pt idx="3996">
                  <c:v>43352</c:v>
                </c:pt>
                <c:pt idx="3997">
                  <c:v>43353</c:v>
                </c:pt>
                <c:pt idx="3998">
                  <c:v>43354</c:v>
                </c:pt>
                <c:pt idx="3999">
                  <c:v>43355</c:v>
                </c:pt>
                <c:pt idx="4000">
                  <c:v>43356</c:v>
                </c:pt>
                <c:pt idx="4001">
                  <c:v>43357</c:v>
                </c:pt>
                <c:pt idx="4002">
                  <c:v>43358</c:v>
                </c:pt>
                <c:pt idx="4003">
                  <c:v>43359</c:v>
                </c:pt>
                <c:pt idx="4004">
                  <c:v>43360</c:v>
                </c:pt>
                <c:pt idx="4005">
                  <c:v>43361</c:v>
                </c:pt>
                <c:pt idx="4006">
                  <c:v>43362</c:v>
                </c:pt>
                <c:pt idx="4007">
                  <c:v>43363</c:v>
                </c:pt>
                <c:pt idx="4008">
                  <c:v>43364</c:v>
                </c:pt>
                <c:pt idx="4009">
                  <c:v>43365</c:v>
                </c:pt>
                <c:pt idx="4010">
                  <c:v>43366</c:v>
                </c:pt>
                <c:pt idx="4011">
                  <c:v>43367</c:v>
                </c:pt>
                <c:pt idx="4012">
                  <c:v>43368</c:v>
                </c:pt>
                <c:pt idx="4013">
                  <c:v>43369</c:v>
                </c:pt>
                <c:pt idx="4014">
                  <c:v>43370</c:v>
                </c:pt>
                <c:pt idx="4015">
                  <c:v>43371</c:v>
                </c:pt>
                <c:pt idx="4016">
                  <c:v>43372</c:v>
                </c:pt>
                <c:pt idx="4017">
                  <c:v>43373</c:v>
                </c:pt>
              </c:numCache>
            </c:numRef>
          </c:cat>
          <c:val>
            <c:numRef>
              <c:f>'104001A'!$D$5:$D$4022</c:f>
              <c:numCache>
                <c:formatCode>General</c:formatCode>
                <c:ptCount val="4018"/>
                <c:pt idx="0">
                  <c:v>0.31</c:v>
                </c:pt>
                <c:pt idx="1">
                  <c:v>0.34</c:v>
                </c:pt>
                <c:pt idx="2">
                  <c:v>0.38</c:v>
                </c:pt>
                <c:pt idx="3">
                  <c:v>0.41</c:v>
                </c:pt>
                <c:pt idx="4">
                  <c:v>0.36</c:v>
                </c:pt>
                <c:pt idx="5">
                  <c:v>0.28999999999999998</c:v>
                </c:pt>
                <c:pt idx="6">
                  <c:v>0.26</c:v>
                </c:pt>
                <c:pt idx="7">
                  <c:v>0.24</c:v>
                </c:pt>
                <c:pt idx="8">
                  <c:v>0.27</c:v>
                </c:pt>
                <c:pt idx="9">
                  <c:v>0.3</c:v>
                </c:pt>
                <c:pt idx="10">
                  <c:v>0.3</c:v>
                </c:pt>
                <c:pt idx="11">
                  <c:v>0.28000000000000003</c:v>
                </c:pt>
                <c:pt idx="12">
                  <c:v>0.25</c:v>
                </c:pt>
                <c:pt idx="13">
                  <c:v>2.02</c:v>
                </c:pt>
                <c:pt idx="14">
                  <c:v>1.3</c:v>
                </c:pt>
                <c:pt idx="15">
                  <c:v>0.81</c:v>
                </c:pt>
                <c:pt idx="16">
                  <c:v>1.67</c:v>
                </c:pt>
                <c:pt idx="17">
                  <c:v>2.4300000000000002</c:v>
                </c:pt>
                <c:pt idx="18">
                  <c:v>1.94</c:v>
                </c:pt>
                <c:pt idx="19">
                  <c:v>1.27</c:v>
                </c:pt>
                <c:pt idx="20">
                  <c:v>0.82</c:v>
                </c:pt>
                <c:pt idx="21">
                  <c:v>0.59</c:v>
                </c:pt>
                <c:pt idx="22">
                  <c:v>0.46</c:v>
                </c:pt>
                <c:pt idx="23">
                  <c:v>0.39</c:v>
                </c:pt>
                <c:pt idx="24">
                  <c:v>0.33</c:v>
                </c:pt>
                <c:pt idx="25">
                  <c:v>0.3</c:v>
                </c:pt>
                <c:pt idx="26">
                  <c:v>0.27</c:v>
                </c:pt>
                <c:pt idx="27">
                  <c:v>0.25</c:v>
                </c:pt>
                <c:pt idx="28">
                  <c:v>0.23</c:v>
                </c:pt>
                <c:pt idx="29">
                  <c:v>0.22</c:v>
                </c:pt>
                <c:pt idx="30">
                  <c:v>0.2</c:v>
                </c:pt>
                <c:pt idx="31">
                  <c:v>0.18</c:v>
                </c:pt>
                <c:pt idx="32">
                  <c:v>0.21</c:v>
                </c:pt>
                <c:pt idx="33">
                  <c:v>0.2</c:v>
                </c:pt>
                <c:pt idx="34">
                  <c:v>0.17</c:v>
                </c:pt>
                <c:pt idx="35">
                  <c:v>0.16</c:v>
                </c:pt>
                <c:pt idx="36">
                  <c:v>0.16</c:v>
                </c:pt>
                <c:pt idx="37">
                  <c:v>0.17</c:v>
                </c:pt>
                <c:pt idx="38">
                  <c:v>0.16</c:v>
                </c:pt>
                <c:pt idx="39">
                  <c:v>0.14000000000000001</c:v>
                </c:pt>
                <c:pt idx="40">
                  <c:v>0.14000000000000001</c:v>
                </c:pt>
                <c:pt idx="41">
                  <c:v>0.13</c:v>
                </c:pt>
                <c:pt idx="42">
                  <c:v>0.13</c:v>
                </c:pt>
                <c:pt idx="43">
                  <c:v>0.13</c:v>
                </c:pt>
                <c:pt idx="44">
                  <c:v>0.13</c:v>
                </c:pt>
                <c:pt idx="45">
                  <c:v>0.13</c:v>
                </c:pt>
                <c:pt idx="46">
                  <c:v>0.13</c:v>
                </c:pt>
                <c:pt idx="47">
                  <c:v>0.14000000000000001</c:v>
                </c:pt>
                <c:pt idx="48">
                  <c:v>0.14000000000000001</c:v>
                </c:pt>
                <c:pt idx="49">
                  <c:v>0.17</c:v>
                </c:pt>
                <c:pt idx="50">
                  <c:v>0.16</c:v>
                </c:pt>
                <c:pt idx="51">
                  <c:v>0.12</c:v>
                </c:pt>
                <c:pt idx="52">
                  <c:v>0.06</c:v>
                </c:pt>
                <c:pt idx="53">
                  <c:v>0.05</c:v>
                </c:pt>
                <c:pt idx="54">
                  <c:v>0.09</c:v>
                </c:pt>
                <c:pt idx="55">
                  <c:v>0.04</c:v>
                </c:pt>
                <c:pt idx="56">
                  <c:v>0</c:v>
                </c:pt>
                <c:pt idx="57">
                  <c:v>0</c:v>
                </c:pt>
                <c:pt idx="58">
                  <c:v>0</c:v>
                </c:pt>
                <c:pt idx="59">
                  <c:v>0</c:v>
                </c:pt>
                <c:pt idx="60">
                  <c:v>0.05</c:v>
                </c:pt>
                <c:pt idx="61">
                  <c:v>0.1</c:v>
                </c:pt>
                <c:pt idx="62">
                  <c:v>0.28000000000000003</c:v>
                </c:pt>
                <c:pt idx="63">
                  <c:v>0.32</c:v>
                </c:pt>
                <c:pt idx="64">
                  <c:v>0.15</c:v>
                </c:pt>
                <c:pt idx="65">
                  <c:v>0.1</c:v>
                </c:pt>
                <c:pt idx="66">
                  <c:v>0.05</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26</c:v>
                </c:pt>
                <c:pt idx="88">
                  <c:v>95.77</c:v>
                </c:pt>
                <c:pt idx="89">
                  <c:v>157.09</c:v>
                </c:pt>
                <c:pt idx="90">
                  <c:v>365.68</c:v>
                </c:pt>
                <c:pt idx="91">
                  <c:v>197.79</c:v>
                </c:pt>
                <c:pt idx="92">
                  <c:v>139.56</c:v>
                </c:pt>
                <c:pt idx="93">
                  <c:v>359.96</c:v>
                </c:pt>
                <c:pt idx="94">
                  <c:v>711.79</c:v>
                </c:pt>
                <c:pt idx="95">
                  <c:v>1132.06</c:v>
                </c:pt>
                <c:pt idx="96">
                  <c:v>557.63</c:v>
                </c:pt>
                <c:pt idx="97">
                  <c:v>1643.95</c:v>
                </c:pt>
                <c:pt idx="98">
                  <c:v>979.75</c:v>
                </c:pt>
                <c:pt idx="99">
                  <c:v>514.73</c:v>
                </c:pt>
                <c:pt idx="100">
                  <c:v>340.56</c:v>
                </c:pt>
                <c:pt idx="101">
                  <c:v>288.93</c:v>
                </c:pt>
                <c:pt idx="102">
                  <c:v>257.95</c:v>
                </c:pt>
                <c:pt idx="103">
                  <c:v>186.06</c:v>
                </c:pt>
                <c:pt idx="104">
                  <c:v>369.74</c:v>
                </c:pt>
                <c:pt idx="105">
                  <c:v>809.55</c:v>
                </c:pt>
                <c:pt idx="106">
                  <c:v>443.82</c:v>
                </c:pt>
                <c:pt idx="107">
                  <c:v>274.81</c:v>
                </c:pt>
                <c:pt idx="108">
                  <c:v>209.21</c:v>
                </c:pt>
                <c:pt idx="109">
                  <c:v>159.72999999999999</c:v>
                </c:pt>
                <c:pt idx="110">
                  <c:v>672.68</c:v>
                </c:pt>
                <c:pt idx="111">
                  <c:v>2002.62</c:v>
                </c:pt>
                <c:pt idx="112">
                  <c:v>2886.34</c:v>
                </c:pt>
                <c:pt idx="113">
                  <c:v>1324.87</c:v>
                </c:pt>
                <c:pt idx="114">
                  <c:v>619.16</c:v>
                </c:pt>
                <c:pt idx="115">
                  <c:v>555.12</c:v>
                </c:pt>
                <c:pt idx="116">
                  <c:v>404.31</c:v>
                </c:pt>
                <c:pt idx="117">
                  <c:v>456.42</c:v>
                </c:pt>
                <c:pt idx="118">
                  <c:v>373.51</c:v>
                </c:pt>
                <c:pt idx="119">
                  <c:v>261.43</c:v>
                </c:pt>
                <c:pt idx="120">
                  <c:v>187.86</c:v>
                </c:pt>
                <c:pt idx="121">
                  <c:v>132.05000000000001</c:v>
                </c:pt>
                <c:pt idx="122">
                  <c:v>111.62</c:v>
                </c:pt>
                <c:pt idx="123">
                  <c:v>153.13999999999999</c:v>
                </c:pt>
                <c:pt idx="124">
                  <c:v>120.52</c:v>
                </c:pt>
                <c:pt idx="125">
                  <c:v>102.21</c:v>
                </c:pt>
                <c:pt idx="126">
                  <c:v>63.39</c:v>
                </c:pt>
                <c:pt idx="127">
                  <c:v>59.85</c:v>
                </c:pt>
                <c:pt idx="128">
                  <c:v>51.42</c:v>
                </c:pt>
                <c:pt idx="129">
                  <c:v>927.09</c:v>
                </c:pt>
                <c:pt idx="130">
                  <c:v>693.99</c:v>
                </c:pt>
                <c:pt idx="131">
                  <c:v>632.69000000000005</c:v>
                </c:pt>
                <c:pt idx="132">
                  <c:v>311.49</c:v>
                </c:pt>
                <c:pt idx="133">
                  <c:v>226.81</c:v>
                </c:pt>
                <c:pt idx="134">
                  <c:v>182.92</c:v>
                </c:pt>
                <c:pt idx="135">
                  <c:v>187.69</c:v>
                </c:pt>
                <c:pt idx="136">
                  <c:v>172.44</c:v>
                </c:pt>
                <c:pt idx="137">
                  <c:v>143.09</c:v>
                </c:pt>
                <c:pt idx="138">
                  <c:v>124.66</c:v>
                </c:pt>
                <c:pt idx="139">
                  <c:v>347.09</c:v>
                </c:pt>
                <c:pt idx="140">
                  <c:v>446.62</c:v>
                </c:pt>
                <c:pt idx="141">
                  <c:v>350.69</c:v>
                </c:pt>
                <c:pt idx="142">
                  <c:v>1495.18</c:v>
                </c:pt>
                <c:pt idx="143">
                  <c:v>2820.63</c:v>
                </c:pt>
                <c:pt idx="144">
                  <c:v>1117.55</c:v>
                </c:pt>
                <c:pt idx="145">
                  <c:v>1938.15</c:v>
                </c:pt>
                <c:pt idx="146">
                  <c:v>2117.75</c:v>
                </c:pt>
                <c:pt idx="147">
                  <c:v>2304.12</c:v>
                </c:pt>
                <c:pt idx="148">
                  <c:v>1237.03</c:v>
                </c:pt>
                <c:pt idx="149">
                  <c:v>1081.75</c:v>
                </c:pt>
                <c:pt idx="150">
                  <c:v>750.46</c:v>
                </c:pt>
                <c:pt idx="151">
                  <c:v>879.94</c:v>
                </c:pt>
                <c:pt idx="152">
                  <c:v>972.55</c:v>
                </c:pt>
                <c:pt idx="153">
                  <c:v>2285.66</c:v>
                </c:pt>
                <c:pt idx="154">
                  <c:v>6852.01</c:v>
                </c:pt>
                <c:pt idx="155">
                  <c:v>9304.1</c:v>
                </c:pt>
                <c:pt idx="156">
                  <c:v>8941.15</c:v>
                </c:pt>
                <c:pt idx="157">
                  <c:v>4127.8</c:v>
                </c:pt>
                <c:pt idx="158">
                  <c:v>2167.7399999999998</c:v>
                </c:pt>
                <c:pt idx="159">
                  <c:v>1923.63</c:v>
                </c:pt>
                <c:pt idx="160">
                  <c:v>1616.73</c:v>
                </c:pt>
                <c:pt idx="161">
                  <c:v>1061.3800000000001</c:v>
                </c:pt>
                <c:pt idx="162">
                  <c:v>811.65</c:v>
                </c:pt>
                <c:pt idx="163">
                  <c:v>836.8</c:v>
                </c:pt>
                <c:pt idx="164">
                  <c:v>1003.94</c:v>
                </c:pt>
                <c:pt idx="165">
                  <c:v>1219.0899999999999</c:v>
                </c:pt>
                <c:pt idx="166">
                  <c:v>840.6</c:v>
                </c:pt>
                <c:pt idx="167">
                  <c:v>694.97</c:v>
                </c:pt>
                <c:pt idx="168">
                  <c:v>840.67</c:v>
                </c:pt>
                <c:pt idx="169">
                  <c:v>2429.17</c:v>
                </c:pt>
                <c:pt idx="170">
                  <c:v>1016.98</c:v>
                </c:pt>
                <c:pt idx="171">
                  <c:v>669</c:v>
                </c:pt>
                <c:pt idx="172">
                  <c:v>507.49</c:v>
                </c:pt>
                <c:pt idx="173">
                  <c:v>414</c:v>
                </c:pt>
                <c:pt idx="174">
                  <c:v>351.18</c:v>
                </c:pt>
                <c:pt idx="175">
                  <c:v>330.44</c:v>
                </c:pt>
                <c:pt idx="176">
                  <c:v>470.85</c:v>
                </c:pt>
                <c:pt idx="177">
                  <c:v>323.22000000000003</c:v>
                </c:pt>
                <c:pt idx="178">
                  <c:v>267.99</c:v>
                </c:pt>
                <c:pt idx="179">
                  <c:v>237.17</c:v>
                </c:pt>
                <c:pt idx="180">
                  <c:v>203.36</c:v>
                </c:pt>
                <c:pt idx="181">
                  <c:v>210.52</c:v>
                </c:pt>
                <c:pt idx="182">
                  <c:v>244.11</c:v>
                </c:pt>
                <c:pt idx="183">
                  <c:v>256.33</c:v>
                </c:pt>
                <c:pt idx="184">
                  <c:v>206.4</c:v>
                </c:pt>
                <c:pt idx="185">
                  <c:v>271.49</c:v>
                </c:pt>
                <c:pt idx="186">
                  <c:v>324.8</c:v>
                </c:pt>
                <c:pt idx="187">
                  <c:v>229.99</c:v>
                </c:pt>
                <c:pt idx="188">
                  <c:v>187.02</c:v>
                </c:pt>
                <c:pt idx="189">
                  <c:v>163.91</c:v>
                </c:pt>
                <c:pt idx="190">
                  <c:v>147.56</c:v>
                </c:pt>
                <c:pt idx="191">
                  <c:v>136.07</c:v>
                </c:pt>
                <c:pt idx="192">
                  <c:v>132.31</c:v>
                </c:pt>
                <c:pt idx="193">
                  <c:v>125.62</c:v>
                </c:pt>
                <c:pt idx="194">
                  <c:v>116.37</c:v>
                </c:pt>
                <c:pt idx="195">
                  <c:v>109.58</c:v>
                </c:pt>
                <c:pt idx="196">
                  <c:v>105.27</c:v>
                </c:pt>
                <c:pt idx="197">
                  <c:v>101.12</c:v>
                </c:pt>
                <c:pt idx="198">
                  <c:v>97.41</c:v>
                </c:pt>
                <c:pt idx="199">
                  <c:v>94.11</c:v>
                </c:pt>
                <c:pt idx="200">
                  <c:v>84.67</c:v>
                </c:pt>
                <c:pt idx="201">
                  <c:v>76.45</c:v>
                </c:pt>
                <c:pt idx="202">
                  <c:v>71.680000000000007</c:v>
                </c:pt>
                <c:pt idx="203">
                  <c:v>68.72</c:v>
                </c:pt>
                <c:pt idx="204">
                  <c:v>65.86</c:v>
                </c:pt>
                <c:pt idx="205">
                  <c:v>61.3</c:v>
                </c:pt>
                <c:pt idx="206">
                  <c:v>48.88</c:v>
                </c:pt>
                <c:pt idx="207">
                  <c:v>45.13</c:v>
                </c:pt>
                <c:pt idx="208">
                  <c:v>44.24</c:v>
                </c:pt>
                <c:pt idx="209">
                  <c:v>43.5</c:v>
                </c:pt>
                <c:pt idx="210">
                  <c:v>42.19</c:v>
                </c:pt>
                <c:pt idx="211">
                  <c:v>41.31</c:v>
                </c:pt>
                <c:pt idx="212">
                  <c:v>40.700000000000003</c:v>
                </c:pt>
                <c:pt idx="213">
                  <c:v>39.81</c:v>
                </c:pt>
                <c:pt idx="214">
                  <c:v>39.26</c:v>
                </c:pt>
                <c:pt idx="215">
                  <c:v>38.619999999999997</c:v>
                </c:pt>
                <c:pt idx="216">
                  <c:v>35.83</c:v>
                </c:pt>
                <c:pt idx="217">
                  <c:v>34.61</c:v>
                </c:pt>
                <c:pt idx="218">
                  <c:v>33.799999999999997</c:v>
                </c:pt>
                <c:pt idx="219">
                  <c:v>33.01</c:v>
                </c:pt>
                <c:pt idx="220">
                  <c:v>32.24</c:v>
                </c:pt>
                <c:pt idx="221">
                  <c:v>31.48</c:v>
                </c:pt>
                <c:pt idx="222">
                  <c:v>30.73</c:v>
                </c:pt>
                <c:pt idx="223">
                  <c:v>30</c:v>
                </c:pt>
                <c:pt idx="224">
                  <c:v>29.29</c:v>
                </c:pt>
                <c:pt idx="225">
                  <c:v>28.62</c:v>
                </c:pt>
                <c:pt idx="226">
                  <c:v>27.89</c:v>
                </c:pt>
                <c:pt idx="227">
                  <c:v>25.35</c:v>
                </c:pt>
                <c:pt idx="228">
                  <c:v>22.41</c:v>
                </c:pt>
                <c:pt idx="229">
                  <c:v>21.53</c:v>
                </c:pt>
                <c:pt idx="230">
                  <c:v>20.82</c:v>
                </c:pt>
                <c:pt idx="231">
                  <c:v>20.13</c:v>
                </c:pt>
                <c:pt idx="232">
                  <c:v>19.45</c:v>
                </c:pt>
                <c:pt idx="233">
                  <c:v>18.23</c:v>
                </c:pt>
                <c:pt idx="234">
                  <c:v>17.73</c:v>
                </c:pt>
                <c:pt idx="235">
                  <c:v>16.66</c:v>
                </c:pt>
                <c:pt idx="236">
                  <c:v>15.73</c:v>
                </c:pt>
                <c:pt idx="237">
                  <c:v>15.48</c:v>
                </c:pt>
                <c:pt idx="238">
                  <c:v>15.23</c:v>
                </c:pt>
                <c:pt idx="239">
                  <c:v>14.99</c:v>
                </c:pt>
                <c:pt idx="240">
                  <c:v>14.43</c:v>
                </c:pt>
                <c:pt idx="241">
                  <c:v>14.16</c:v>
                </c:pt>
                <c:pt idx="242">
                  <c:v>13.98</c:v>
                </c:pt>
                <c:pt idx="243">
                  <c:v>13.79</c:v>
                </c:pt>
                <c:pt idx="244">
                  <c:v>13.61</c:v>
                </c:pt>
                <c:pt idx="245">
                  <c:v>13.43</c:v>
                </c:pt>
                <c:pt idx="246">
                  <c:v>13.25</c:v>
                </c:pt>
                <c:pt idx="247">
                  <c:v>13.08</c:v>
                </c:pt>
                <c:pt idx="248">
                  <c:v>12.94</c:v>
                </c:pt>
                <c:pt idx="249">
                  <c:v>12.92</c:v>
                </c:pt>
                <c:pt idx="250">
                  <c:v>12.92</c:v>
                </c:pt>
                <c:pt idx="251">
                  <c:v>12.91</c:v>
                </c:pt>
                <c:pt idx="252">
                  <c:v>12.91</c:v>
                </c:pt>
                <c:pt idx="253">
                  <c:v>12.91</c:v>
                </c:pt>
                <c:pt idx="254">
                  <c:v>12.9</c:v>
                </c:pt>
                <c:pt idx="255">
                  <c:v>13</c:v>
                </c:pt>
                <c:pt idx="256">
                  <c:v>13.35</c:v>
                </c:pt>
                <c:pt idx="257">
                  <c:v>13.72</c:v>
                </c:pt>
                <c:pt idx="258">
                  <c:v>14.16</c:v>
                </c:pt>
                <c:pt idx="259">
                  <c:v>15.75</c:v>
                </c:pt>
                <c:pt idx="260">
                  <c:v>17.52</c:v>
                </c:pt>
                <c:pt idx="261">
                  <c:v>19.71</c:v>
                </c:pt>
                <c:pt idx="262">
                  <c:v>19.36</c:v>
                </c:pt>
                <c:pt idx="263">
                  <c:v>18.59</c:v>
                </c:pt>
                <c:pt idx="264">
                  <c:v>18.05</c:v>
                </c:pt>
                <c:pt idx="265">
                  <c:v>17.649999999999999</c:v>
                </c:pt>
                <c:pt idx="266">
                  <c:v>16.52</c:v>
                </c:pt>
                <c:pt idx="267">
                  <c:v>13.27</c:v>
                </c:pt>
                <c:pt idx="268">
                  <c:v>12.57</c:v>
                </c:pt>
                <c:pt idx="269">
                  <c:v>11.99</c:v>
                </c:pt>
                <c:pt idx="270">
                  <c:v>11.44</c:v>
                </c:pt>
                <c:pt idx="271">
                  <c:v>10.91</c:v>
                </c:pt>
                <c:pt idx="272">
                  <c:v>10.4</c:v>
                </c:pt>
                <c:pt idx="273">
                  <c:v>9.91</c:v>
                </c:pt>
                <c:pt idx="274">
                  <c:v>9.48</c:v>
                </c:pt>
                <c:pt idx="275">
                  <c:v>9.26</c:v>
                </c:pt>
                <c:pt idx="276">
                  <c:v>9.06</c:v>
                </c:pt>
                <c:pt idx="277">
                  <c:v>8.8699999999999992</c:v>
                </c:pt>
                <c:pt idx="278">
                  <c:v>8.69</c:v>
                </c:pt>
                <c:pt idx="279">
                  <c:v>7.66</c:v>
                </c:pt>
                <c:pt idx="280">
                  <c:v>6.57</c:v>
                </c:pt>
                <c:pt idx="281">
                  <c:v>5.84</c:v>
                </c:pt>
                <c:pt idx="282">
                  <c:v>5.14</c:v>
                </c:pt>
                <c:pt idx="283">
                  <c:v>4.72</c:v>
                </c:pt>
                <c:pt idx="284">
                  <c:v>4.2</c:v>
                </c:pt>
                <c:pt idx="285">
                  <c:v>4.37</c:v>
                </c:pt>
                <c:pt idx="286">
                  <c:v>5.12</c:v>
                </c:pt>
                <c:pt idx="287">
                  <c:v>5.0199999999999996</c:v>
                </c:pt>
                <c:pt idx="288">
                  <c:v>4.8099999999999996</c:v>
                </c:pt>
                <c:pt idx="289">
                  <c:v>4.6100000000000003</c:v>
                </c:pt>
                <c:pt idx="290">
                  <c:v>4.43</c:v>
                </c:pt>
                <c:pt idx="291">
                  <c:v>4.18</c:v>
                </c:pt>
                <c:pt idx="292">
                  <c:v>3.97</c:v>
                </c:pt>
                <c:pt idx="293">
                  <c:v>3.16</c:v>
                </c:pt>
                <c:pt idx="294">
                  <c:v>0.69</c:v>
                </c:pt>
                <c:pt idx="295">
                  <c:v>0.28999999999999998</c:v>
                </c:pt>
                <c:pt idx="296">
                  <c:v>0.63</c:v>
                </c:pt>
                <c:pt idx="297">
                  <c:v>5.07</c:v>
                </c:pt>
                <c:pt idx="298">
                  <c:v>9.15</c:v>
                </c:pt>
                <c:pt idx="299">
                  <c:v>9.1999999999999993</c:v>
                </c:pt>
                <c:pt idx="300">
                  <c:v>7.77</c:v>
                </c:pt>
                <c:pt idx="301">
                  <c:v>3.51</c:v>
                </c:pt>
                <c:pt idx="302">
                  <c:v>0.59</c:v>
                </c:pt>
                <c:pt idx="303">
                  <c:v>0.16</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02</c:v>
                </c:pt>
                <c:pt idx="341">
                  <c:v>3.09</c:v>
                </c:pt>
                <c:pt idx="342">
                  <c:v>4.4400000000000004</c:v>
                </c:pt>
                <c:pt idx="343">
                  <c:v>1.52</c:v>
                </c:pt>
                <c:pt idx="344">
                  <c:v>0.2</c:v>
                </c:pt>
                <c:pt idx="345">
                  <c:v>0.1</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5.81</c:v>
                </c:pt>
                <c:pt idx="361">
                  <c:v>5.64</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31.37</c:v>
                </c:pt>
                <c:pt idx="455">
                  <c:v>147.03</c:v>
                </c:pt>
                <c:pt idx="456">
                  <c:v>120.94</c:v>
                </c:pt>
                <c:pt idx="457">
                  <c:v>84.37</c:v>
                </c:pt>
                <c:pt idx="458">
                  <c:v>118.39</c:v>
                </c:pt>
                <c:pt idx="459">
                  <c:v>366</c:v>
                </c:pt>
                <c:pt idx="460">
                  <c:v>287.48</c:v>
                </c:pt>
                <c:pt idx="461">
                  <c:v>186.3</c:v>
                </c:pt>
                <c:pt idx="462">
                  <c:v>587.9</c:v>
                </c:pt>
                <c:pt idx="463">
                  <c:v>451.92</c:v>
                </c:pt>
                <c:pt idx="464">
                  <c:v>1682.74</c:v>
                </c:pt>
                <c:pt idx="465">
                  <c:v>3239.64</c:v>
                </c:pt>
                <c:pt idx="466">
                  <c:v>1252.52</c:v>
                </c:pt>
                <c:pt idx="467">
                  <c:v>1416.2</c:v>
                </c:pt>
                <c:pt idx="468">
                  <c:v>1447.64</c:v>
                </c:pt>
                <c:pt idx="469">
                  <c:v>1528.07</c:v>
                </c:pt>
                <c:pt idx="470">
                  <c:v>1241.6300000000001</c:v>
                </c:pt>
                <c:pt idx="471">
                  <c:v>646.03</c:v>
                </c:pt>
                <c:pt idx="472">
                  <c:v>533.45000000000005</c:v>
                </c:pt>
                <c:pt idx="473">
                  <c:v>1565.15</c:v>
                </c:pt>
                <c:pt idx="474">
                  <c:v>1217.92</c:v>
                </c:pt>
                <c:pt idx="475">
                  <c:v>2670.47</c:v>
                </c:pt>
                <c:pt idx="476">
                  <c:v>1767.21</c:v>
                </c:pt>
                <c:pt idx="477">
                  <c:v>883.06</c:v>
                </c:pt>
                <c:pt idx="478">
                  <c:v>6046.09</c:v>
                </c:pt>
                <c:pt idx="479">
                  <c:v>10443.99</c:v>
                </c:pt>
                <c:pt idx="480">
                  <c:v>3931.13</c:v>
                </c:pt>
                <c:pt idx="481">
                  <c:v>1955.62</c:v>
                </c:pt>
                <c:pt idx="482">
                  <c:v>980.95</c:v>
                </c:pt>
                <c:pt idx="483">
                  <c:v>636.05999999999995</c:v>
                </c:pt>
                <c:pt idx="484">
                  <c:v>466.48</c:v>
                </c:pt>
                <c:pt idx="485">
                  <c:v>556.34</c:v>
                </c:pt>
                <c:pt idx="486">
                  <c:v>4996.07</c:v>
                </c:pt>
                <c:pt idx="487">
                  <c:v>3798.58</c:v>
                </c:pt>
                <c:pt idx="488">
                  <c:v>1573.18</c:v>
                </c:pt>
                <c:pt idx="489">
                  <c:v>1028.73</c:v>
                </c:pt>
                <c:pt idx="490">
                  <c:v>730.18</c:v>
                </c:pt>
                <c:pt idx="491">
                  <c:v>645.82000000000005</c:v>
                </c:pt>
                <c:pt idx="492">
                  <c:v>483.67</c:v>
                </c:pt>
                <c:pt idx="493">
                  <c:v>1095.46</c:v>
                </c:pt>
                <c:pt idx="494">
                  <c:v>943.08</c:v>
                </c:pt>
                <c:pt idx="495">
                  <c:v>718.63</c:v>
                </c:pt>
                <c:pt idx="496">
                  <c:v>514.34</c:v>
                </c:pt>
                <c:pt idx="497">
                  <c:v>688.02</c:v>
                </c:pt>
                <c:pt idx="498">
                  <c:v>635.16</c:v>
                </c:pt>
                <c:pt idx="499">
                  <c:v>1168.33</c:v>
                </c:pt>
                <c:pt idx="500">
                  <c:v>1791.14</c:v>
                </c:pt>
                <c:pt idx="501">
                  <c:v>3020.36</c:v>
                </c:pt>
                <c:pt idx="502">
                  <c:v>1434.73</c:v>
                </c:pt>
                <c:pt idx="503">
                  <c:v>887.78</c:v>
                </c:pt>
                <c:pt idx="504">
                  <c:v>862.2</c:v>
                </c:pt>
                <c:pt idx="505">
                  <c:v>596.78</c:v>
                </c:pt>
                <c:pt idx="506">
                  <c:v>437.94</c:v>
                </c:pt>
                <c:pt idx="507">
                  <c:v>459.13</c:v>
                </c:pt>
                <c:pt idx="508">
                  <c:v>733.42</c:v>
                </c:pt>
                <c:pt idx="509">
                  <c:v>2859</c:v>
                </c:pt>
                <c:pt idx="510">
                  <c:v>2576.9499999999998</c:v>
                </c:pt>
                <c:pt idx="511">
                  <c:v>2131.12</c:v>
                </c:pt>
                <c:pt idx="512">
                  <c:v>2065.08</c:v>
                </c:pt>
                <c:pt idx="513">
                  <c:v>3049.98</c:v>
                </c:pt>
                <c:pt idx="514">
                  <c:v>1709.07</c:v>
                </c:pt>
                <c:pt idx="515">
                  <c:v>1613.17</c:v>
                </c:pt>
                <c:pt idx="516">
                  <c:v>1155.3499999999999</c:v>
                </c:pt>
                <c:pt idx="517">
                  <c:v>824.5</c:v>
                </c:pt>
                <c:pt idx="518">
                  <c:v>614.02</c:v>
                </c:pt>
                <c:pt idx="519">
                  <c:v>489.13</c:v>
                </c:pt>
                <c:pt idx="520">
                  <c:v>449.67</c:v>
                </c:pt>
                <c:pt idx="521">
                  <c:v>493.36</c:v>
                </c:pt>
                <c:pt idx="522">
                  <c:v>399.37</c:v>
                </c:pt>
                <c:pt idx="523">
                  <c:v>871.48</c:v>
                </c:pt>
                <c:pt idx="524">
                  <c:v>1285.75</c:v>
                </c:pt>
                <c:pt idx="525">
                  <c:v>1837.01</c:v>
                </c:pt>
                <c:pt idx="526">
                  <c:v>1075.26</c:v>
                </c:pt>
                <c:pt idx="527">
                  <c:v>532.57000000000005</c:v>
                </c:pt>
                <c:pt idx="528">
                  <c:v>414.6</c:v>
                </c:pt>
                <c:pt idx="529">
                  <c:v>398.26</c:v>
                </c:pt>
                <c:pt idx="530">
                  <c:v>437.92</c:v>
                </c:pt>
                <c:pt idx="531">
                  <c:v>371.45</c:v>
                </c:pt>
                <c:pt idx="532">
                  <c:v>324.39999999999998</c:v>
                </c:pt>
                <c:pt idx="533">
                  <c:v>272.54000000000002</c:v>
                </c:pt>
                <c:pt idx="534">
                  <c:v>241.51</c:v>
                </c:pt>
                <c:pt idx="535">
                  <c:v>373.23</c:v>
                </c:pt>
                <c:pt idx="536">
                  <c:v>436.81</c:v>
                </c:pt>
                <c:pt idx="537">
                  <c:v>309.55</c:v>
                </c:pt>
                <c:pt idx="538">
                  <c:v>383.68</c:v>
                </c:pt>
                <c:pt idx="539">
                  <c:v>324.63</c:v>
                </c:pt>
                <c:pt idx="540">
                  <c:v>254.61</c:v>
                </c:pt>
                <c:pt idx="541">
                  <c:v>244.64</c:v>
                </c:pt>
                <c:pt idx="542">
                  <c:v>205.15</c:v>
                </c:pt>
                <c:pt idx="543">
                  <c:v>180.05</c:v>
                </c:pt>
                <c:pt idx="544">
                  <c:v>163.9</c:v>
                </c:pt>
                <c:pt idx="545">
                  <c:v>153.96</c:v>
                </c:pt>
                <c:pt idx="546">
                  <c:v>145.30000000000001</c:v>
                </c:pt>
                <c:pt idx="547">
                  <c:v>136.93</c:v>
                </c:pt>
                <c:pt idx="548">
                  <c:v>129.63</c:v>
                </c:pt>
                <c:pt idx="549">
                  <c:v>122.44</c:v>
                </c:pt>
                <c:pt idx="550">
                  <c:v>115.07</c:v>
                </c:pt>
                <c:pt idx="551">
                  <c:v>109.35</c:v>
                </c:pt>
                <c:pt idx="552">
                  <c:v>104.71</c:v>
                </c:pt>
                <c:pt idx="553">
                  <c:v>102.58</c:v>
                </c:pt>
                <c:pt idx="554">
                  <c:v>111.15</c:v>
                </c:pt>
                <c:pt idx="555">
                  <c:v>118.5</c:v>
                </c:pt>
                <c:pt idx="556">
                  <c:v>109.64</c:v>
                </c:pt>
                <c:pt idx="557">
                  <c:v>104.79</c:v>
                </c:pt>
                <c:pt idx="558">
                  <c:v>101.43</c:v>
                </c:pt>
                <c:pt idx="559">
                  <c:v>98.61</c:v>
                </c:pt>
                <c:pt idx="560">
                  <c:v>100.03</c:v>
                </c:pt>
                <c:pt idx="561">
                  <c:v>113.05</c:v>
                </c:pt>
                <c:pt idx="562">
                  <c:v>113.22</c:v>
                </c:pt>
                <c:pt idx="563">
                  <c:v>118.5</c:v>
                </c:pt>
                <c:pt idx="564">
                  <c:v>121.16</c:v>
                </c:pt>
                <c:pt idx="565">
                  <c:v>143.91999999999999</c:v>
                </c:pt>
                <c:pt idx="566">
                  <c:v>124.88</c:v>
                </c:pt>
                <c:pt idx="567">
                  <c:v>109.67</c:v>
                </c:pt>
                <c:pt idx="568">
                  <c:v>100.29</c:v>
                </c:pt>
                <c:pt idx="569">
                  <c:v>94.25</c:v>
                </c:pt>
                <c:pt idx="570">
                  <c:v>89.84</c:v>
                </c:pt>
                <c:pt idx="571">
                  <c:v>83.32</c:v>
                </c:pt>
                <c:pt idx="572">
                  <c:v>69.569999999999993</c:v>
                </c:pt>
                <c:pt idx="573">
                  <c:v>58.01</c:v>
                </c:pt>
                <c:pt idx="574">
                  <c:v>47.95</c:v>
                </c:pt>
                <c:pt idx="575">
                  <c:v>42.37</c:v>
                </c:pt>
                <c:pt idx="576">
                  <c:v>37.58</c:v>
                </c:pt>
                <c:pt idx="577">
                  <c:v>35.39</c:v>
                </c:pt>
                <c:pt idx="578">
                  <c:v>34.090000000000003</c:v>
                </c:pt>
                <c:pt idx="579">
                  <c:v>35.51</c:v>
                </c:pt>
                <c:pt idx="580">
                  <c:v>36.32</c:v>
                </c:pt>
                <c:pt idx="581">
                  <c:v>35.549999999999997</c:v>
                </c:pt>
                <c:pt idx="582">
                  <c:v>31.37</c:v>
                </c:pt>
                <c:pt idx="583">
                  <c:v>27.14</c:v>
                </c:pt>
                <c:pt idx="584">
                  <c:v>24.7</c:v>
                </c:pt>
                <c:pt idx="585">
                  <c:v>24.96</c:v>
                </c:pt>
                <c:pt idx="586">
                  <c:v>19.18</c:v>
                </c:pt>
                <c:pt idx="587">
                  <c:v>16.27</c:v>
                </c:pt>
                <c:pt idx="588">
                  <c:v>16.260000000000002</c:v>
                </c:pt>
                <c:pt idx="589">
                  <c:v>14.79</c:v>
                </c:pt>
                <c:pt idx="590">
                  <c:v>14.01</c:v>
                </c:pt>
                <c:pt idx="591">
                  <c:v>13.97</c:v>
                </c:pt>
                <c:pt idx="592">
                  <c:v>13.83</c:v>
                </c:pt>
                <c:pt idx="593">
                  <c:v>13.22</c:v>
                </c:pt>
                <c:pt idx="594">
                  <c:v>11.24</c:v>
                </c:pt>
                <c:pt idx="595">
                  <c:v>10.45</c:v>
                </c:pt>
                <c:pt idx="596">
                  <c:v>9.07</c:v>
                </c:pt>
                <c:pt idx="597">
                  <c:v>7.75</c:v>
                </c:pt>
                <c:pt idx="598">
                  <c:v>6.21</c:v>
                </c:pt>
                <c:pt idx="599">
                  <c:v>4.8</c:v>
                </c:pt>
                <c:pt idx="600">
                  <c:v>4.1399999999999997</c:v>
                </c:pt>
                <c:pt idx="601">
                  <c:v>3.57</c:v>
                </c:pt>
                <c:pt idx="602">
                  <c:v>3.13</c:v>
                </c:pt>
                <c:pt idx="603">
                  <c:v>3.01</c:v>
                </c:pt>
                <c:pt idx="604">
                  <c:v>3.57</c:v>
                </c:pt>
                <c:pt idx="605">
                  <c:v>4.1900000000000004</c:v>
                </c:pt>
                <c:pt idx="606">
                  <c:v>4.9400000000000004</c:v>
                </c:pt>
                <c:pt idx="607">
                  <c:v>7.55</c:v>
                </c:pt>
                <c:pt idx="608">
                  <c:v>6.27</c:v>
                </c:pt>
                <c:pt idx="609">
                  <c:v>4.67</c:v>
                </c:pt>
                <c:pt idx="610">
                  <c:v>3.99</c:v>
                </c:pt>
                <c:pt idx="611">
                  <c:v>3.48</c:v>
                </c:pt>
                <c:pt idx="612">
                  <c:v>3.37</c:v>
                </c:pt>
                <c:pt idx="613">
                  <c:v>3.45</c:v>
                </c:pt>
                <c:pt idx="614">
                  <c:v>3.39</c:v>
                </c:pt>
                <c:pt idx="615">
                  <c:v>3.1</c:v>
                </c:pt>
                <c:pt idx="616">
                  <c:v>2.89</c:v>
                </c:pt>
                <c:pt idx="617">
                  <c:v>2.65</c:v>
                </c:pt>
                <c:pt idx="618">
                  <c:v>2.5299999999999998</c:v>
                </c:pt>
                <c:pt idx="619">
                  <c:v>2.27</c:v>
                </c:pt>
                <c:pt idx="620">
                  <c:v>2.14</c:v>
                </c:pt>
                <c:pt idx="621">
                  <c:v>2.06</c:v>
                </c:pt>
                <c:pt idx="622">
                  <c:v>1.98</c:v>
                </c:pt>
                <c:pt idx="623">
                  <c:v>2.08</c:v>
                </c:pt>
                <c:pt idx="624">
                  <c:v>2.0099999999999998</c:v>
                </c:pt>
                <c:pt idx="625">
                  <c:v>2.06</c:v>
                </c:pt>
                <c:pt idx="626">
                  <c:v>2.14</c:v>
                </c:pt>
                <c:pt idx="627">
                  <c:v>2.4300000000000002</c:v>
                </c:pt>
                <c:pt idx="628">
                  <c:v>2.29</c:v>
                </c:pt>
                <c:pt idx="629">
                  <c:v>2.09</c:v>
                </c:pt>
                <c:pt idx="630">
                  <c:v>2.11</c:v>
                </c:pt>
                <c:pt idx="631">
                  <c:v>2.52</c:v>
                </c:pt>
                <c:pt idx="632">
                  <c:v>3.46</c:v>
                </c:pt>
                <c:pt idx="633">
                  <c:v>3.07</c:v>
                </c:pt>
                <c:pt idx="634">
                  <c:v>2.73</c:v>
                </c:pt>
                <c:pt idx="635">
                  <c:v>2.3199999999999998</c:v>
                </c:pt>
                <c:pt idx="636">
                  <c:v>1.76</c:v>
                </c:pt>
                <c:pt idx="637">
                  <c:v>1.28</c:v>
                </c:pt>
                <c:pt idx="638">
                  <c:v>0.96</c:v>
                </c:pt>
                <c:pt idx="639">
                  <c:v>0.69</c:v>
                </c:pt>
                <c:pt idx="640">
                  <c:v>0.59</c:v>
                </c:pt>
                <c:pt idx="641">
                  <c:v>0.51</c:v>
                </c:pt>
                <c:pt idx="642">
                  <c:v>0.42</c:v>
                </c:pt>
                <c:pt idx="643">
                  <c:v>0.39</c:v>
                </c:pt>
                <c:pt idx="644">
                  <c:v>0.33</c:v>
                </c:pt>
                <c:pt idx="645">
                  <c:v>0.33</c:v>
                </c:pt>
                <c:pt idx="646">
                  <c:v>0.35</c:v>
                </c:pt>
                <c:pt idx="647">
                  <c:v>0.34</c:v>
                </c:pt>
                <c:pt idx="648">
                  <c:v>0.35</c:v>
                </c:pt>
                <c:pt idx="649">
                  <c:v>0.34</c:v>
                </c:pt>
                <c:pt idx="650">
                  <c:v>0.35</c:v>
                </c:pt>
                <c:pt idx="651">
                  <c:v>0.36</c:v>
                </c:pt>
                <c:pt idx="652">
                  <c:v>0.33</c:v>
                </c:pt>
                <c:pt idx="653">
                  <c:v>0.32</c:v>
                </c:pt>
                <c:pt idx="654">
                  <c:v>0.31</c:v>
                </c:pt>
                <c:pt idx="655">
                  <c:v>0.3</c:v>
                </c:pt>
                <c:pt idx="656">
                  <c:v>0.3</c:v>
                </c:pt>
                <c:pt idx="657">
                  <c:v>0.3</c:v>
                </c:pt>
                <c:pt idx="658">
                  <c:v>0.28000000000000003</c:v>
                </c:pt>
                <c:pt idx="659">
                  <c:v>0.28000000000000003</c:v>
                </c:pt>
                <c:pt idx="660">
                  <c:v>0.28000000000000003</c:v>
                </c:pt>
                <c:pt idx="661">
                  <c:v>0.28999999999999998</c:v>
                </c:pt>
                <c:pt idx="662">
                  <c:v>0.28000000000000003</c:v>
                </c:pt>
                <c:pt idx="663">
                  <c:v>0.25</c:v>
                </c:pt>
                <c:pt idx="664">
                  <c:v>0.23</c:v>
                </c:pt>
                <c:pt idx="665">
                  <c:v>0.21</c:v>
                </c:pt>
                <c:pt idx="666">
                  <c:v>0.19</c:v>
                </c:pt>
                <c:pt idx="667">
                  <c:v>0.18</c:v>
                </c:pt>
                <c:pt idx="668">
                  <c:v>0.17</c:v>
                </c:pt>
                <c:pt idx="669">
                  <c:v>0.15</c:v>
                </c:pt>
                <c:pt idx="670">
                  <c:v>0.12</c:v>
                </c:pt>
                <c:pt idx="671">
                  <c:v>0.1</c:v>
                </c:pt>
                <c:pt idx="672">
                  <c:v>7.0000000000000007E-2</c:v>
                </c:pt>
                <c:pt idx="673">
                  <c:v>0.05</c:v>
                </c:pt>
                <c:pt idx="674">
                  <c:v>0.1</c:v>
                </c:pt>
                <c:pt idx="675">
                  <c:v>0.03</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820">
                  <c:v>0</c:v>
                </c:pt>
                <c:pt idx="821">
                  <c:v>0.05</c:v>
                </c:pt>
                <c:pt idx="822">
                  <c:v>0</c:v>
                </c:pt>
                <c:pt idx="823">
                  <c:v>0</c:v>
                </c:pt>
                <c:pt idx="824">
                  <c:v>0.02</c:v>
                </c:pt>
                <c:pt idx="825">
                  <c:v>0</c:v>
                </c:pt>
                <c:pt idx="826">
                  <c:v>0.04</c:v>
                </c:pt>
                <c:pt idx="827">
                  <c:v>112.59</c:v>
                </c:pt>
                <c:pt idx="828">
                  <c:v>5.2</c:v>
                </c:pt>
                <c:pt idx="829">
                  <c:v>0</c:v>
                </c:pt>
                <c:pt idx="830">
                  <c:v>0</c:v>
                </c:pt>
                <c:pt idx="831">
                  <c:v>0</c:v>
                </c:pt>
                <c:pt idx="832">
                  <c:v>0.06</c:v>
                </c:pt>
                <c:pt idx="833">
                  <c:v>0.21</c:v>
                </c:pt>
                <c:pt idx="834">
                  <c:v>199.29</c:v>
                </c:pt>
                <c:pt idx="835">
                  <c:v>150.24</c:v>
                </c:pt>
                <c:pt idx="836">
                  <c:v>102.81</c:v>
                </c:pt>
                <c:pt idx="837">
                  <c:v>76.31</c:v>
                </c:pt>
                <c:pt idx="838">
                  <c:v>34.65</c:v>
                </c:pt>
                <c:pt idx="839">
                  <c:v>28.63</c:v>
                </c:pt>
                <c:pt idx="840">
                  <c:v>116.45</c:v>
                </c:pt>
                <c:pt idx="841">
                  <c:v>832.37</c:v>
                </c:pt>
                <c:pt idx="842">
                  <c:v>943.37</c:v>
                </c:pt>
                <c:pt idx="843">
                  <c:v>475.44</c:v>
                </c:pt>
                <c:pt idx="844">
                  <c:v>377.58</c:v>
                </c:pt>
                <c:pt idx="845">
                  <c:v>804.87</c:v>
                </c:pt>
                <c:pt idx="846">
                  <c:v>1003.52</c:v>
                </c:pt>
                <c:pt idx="847">
                  <c:v>634.29</c:v>
                </c:pt>
                <c:pt idx="848">
                  <c:v>525.25</c:v>
                </c:pt>
                <c:pt idx="849">
                  <c:v>399.04</c:v>
                </c:pt>
                <c:pt idx="850">
                  <c:v>442.64</c:v>
                </c:pt>
                <c:pt idx="851">
                  <c:v>685.62</c:v>
                </c:pt>
                <c:pt idx="852">
                  <c:v>701.12</c:v>
                </c:pt>
                <c:pt idx="853">
                  <c:v>1140.1400000000001</c:v>
                </c:pt>
                <c:pt idx="854">
                  <c:v>1183.05</c:v>
                </c:pt>
                <c:pt idx="855">
                  <c:v>1058.08</c:v>
                </c:pt>
                <c:pt idx="856">
                  <c:v>770.61</c:v>
                </c:pt>
                <c:pt idx="857">
                  <c:v>755.39</c:v>
                </c:pt>
                <c:pt idx="858">
                  <c:v>504.48</c:v>
                </c:pt>
                <c:pt idx="859">
                  <c:v>378.81</c:v>
                </c:pt>
                <c:pt idx="860">
                  <c:v>313.08999999999997</c:v>
                </c:pt>
                <c:pt idx="861">
                  <c:v>591.62</c:v>
                </c:pt>
                <c:pt idx="862">
                  <c:v>632.17999999999995</c:v>
                </c:pt>
                <c:pt idx="863">
                  <c:v>493.3</c:v>
                </c:pt>
                <c:pt idx="864">
                  <c:v>618.61</c:v>
                </c:pt>
                <c:pt idx="865">
                  <c:v>919.21</c:v>
                </c:pt>
                <c:pt idx="866">
                  <c:v>4176.3900000000003</c:v>
                </c:pt>
                <c:pt idx="867">
                  <c:v>5974.06</c:v>
                </c:pt>
                <c:pt idx="868">
                  <c:v>3544.11</c:v>
                </c:pt>
                <c:pt idx="869">
                  <c:v>2122.96</c:v>
                </c:pt>
                <c:pt idx="870">
                  <c:v>3379.88</c:v>
                </c:pt>
                <c:pt idx="871">
                  <c:v>4791.17</c:v>
                </c:pt>
                <c:pt idx="872">
                  <c:v>2489.1799999999998</c:v>
                </c:pt>
                <c:pt idx="873">
                  <c:v>1881.94</c:v>
                </c:pt>
                <c:pt idx="874">
                  <c:v>3438.41</c:v>
                </c:pt>
                <c:pt idx="875">
                  <c:v>3679.75</c:v>
                </c:pt>
                <c:pt idx="876">
                  <c:v>3107.52</c:v>
                </c:pt>
                <c:pt idx="877">
                  <c:v>4200.7299999999996</c:v>
                </c:pt>
                <c:pt idx="878">
                  <c:v>8573.5</c:v>
                </c:pt>
                <c:pt idx="879">
                  <c:v>4183.0200000000004</c:v>
                </c:pt>
                <c:pt idx="880">
                  <c:v>3053.66</c:v>
                </c:pt>
                <c:pt idx="881">
                  <c:v>2183.5500000000002</c:v>
                </c:pt>
                <c:pt idx="882">
                  <c:v>1640.49</c:v>
                </c:pt>
                <c:pt idx="883">
                  <c:v>1033.53</c:v>
                </c:pt>
                <c:pt idx="884">
                  <c:v>1214.5999999999999</c:v>
                </c:pt>
                <c:pt idx="885">
                  <c:v>2117.69</c:v>
                </c:pt>
                <c:pt idx="886">
                  <c:v>901.5</c:v>
                </c:pt>
                <c:pt idx="887">
                  <c:v>649.95000000000005</c:v>
                </c:pt>
                <c:pt idx="888">
                  <c:v>520.34</c:v>
                </c:pt>
                <c:pt idx="889">
                  <c:v>438.16</c:v>
                </c:pt>
                <c:pt idx="890">
                  <c:v>392.26</c:v>
                </c:pt>
                <c:pt idx="891">
                  <c:v>353.81</c:v>
                </c:pt>
                <c:pt idx="892">
                  <c:v>917.65</c:v>
                </c:pt>
                <c:pt idx="893">
                  <c:v>1507.35</c:v>
                </c:pt>
                <c:pt idx="894">
                  <c:v>1155.5</c:v>
                </c:pt>
                <c:pt idx="895">
                  <c:v>660.55</c:v>
                </c:pt>
                <c:pt idx="896">
                  <c:v>536.01</c:v>
                </c:pt>
                <c:pt idx="897">
                  <c:v>465.25</c:v>
                </c:pt>
                <c:pt idx="898">
                  <c:v>393.25</c:v>
                </c:pt>
                <c:pt idx="899">
                  <c:v>345.19</c:v>
                </c:pt>
                <c:pt idx="900">
                  <c:v>309.88</c:v>
                </c:pt>
                <c:pt idx="901">
                  <c:v>278.39</c:v>
                </c:pt>
                <c:pt idx="902">
                  <c:v>245.35</c:v>
                </c:pt>
                <c:pt idx="903">
                  <c:v>227.82</c:v>
                </c:pt>
                <c:pt idx="904">
                  <c:v>230.61</c:v>
                </c:pt>
                <c:pt idx="905">
                  <c:v>277.89</c:v>
                </c:pt>
                <c:pt idx="906">
                  <c:v>279.81</c:v>
                </c:pt>
                <c:pt idx="907">
                  <c:v>288.45999999999998</c:v>
                </c:pt>
                <c:pt idx="908">
                  <c:v>1738.19</c:v>
                </c:pt>
                <c:pt idx="909">
                  <c:v>3329.34</c:v>
                </c:pt>
                <c:pt idx="910">
                  <c:v>4328.76</c:v>
                </c:pt>
                <c:pt idx="911">
                  <c:v>11900.6</c:v>
                </c:pt>
                <c:pt idx="912">
                  <c:v>13336.98</c:v>
                </c:pt>
                <c:pt idx="913">
                  <c:v>8169</c:v>
                </c:pt>
                <c:pt idx="914">
                  <c:v>6518.05</c:v>
                </c:pt>
                <c:pt idx="915">
                  <c:v>4737.66</c:v>
                </c:pt>
                <c:pt idx="916">
                  <c:v>3067</c:v>
                </c:pt>
                <c:pt idx="917">
                  <c:v>3117.51</c:v>
                </c:pt>
                <c:pt idx="918">
                  <c:v>3523.64</c:v>
                </c:pt>
                <c:pt idx="919">
                  <c:v>3378.5</c:v>
                </c:pt>
                <c:pt idx="920">
                  <c:v>3546.58</c:v>
                </c:pt>
                <c:pt idx="921">
                  <c:v>2081.34</c:v>
                </c:pt>
                <c:pt idx="922">
                  <c:v>1599.25</c:v>
                </c:pt>
                <c:pt idx="923">
                  <c:v>1308.98</c:v>
                </c:pt>
                <c:pt idx="924">
                  <c:v>1118.5999999999999</c:v>
                </c:pt>
                <c:pt idx="925">
                  <c:v>916.15</c:v>
                </c:pt>
                <c:pt idx="926">
                  <c:v>765.73</c:v>
                </c:pt>
                <c:pt idx="927">
                  <c:v>668.7</c:v>
                </c:pt>
                <c:pt idx="928">
                  <c:v>622.71</c:v>
                </c:pt>
                <c:pt idx="929">
                  <c:v>552.13</c:v>
                </c:pt>
                <c:pt idx="930">
                  <c:v>487.71</c:v>
                </c:pt>
                <c:pt idx="931">
                  <c:v>458.84</c:v>
                </c:pt>
                <c:pt idx="932">
                  <c:v>429.49</c:v>
                </c:pt>
                <c:pt idx="933">
                  <c:v>434.21</c:v>
                </c:pt>
                <c:pt idx="934">
                  <c:v>387.77</c:v>
                </c:pt>
                <c:pt idx="935">
                  <c:v>357.37</c:v>
                </c:pt>
                <c:pt idx="936">
                  <c:v>375.98</c:v>
                </c:pt>
                <c:pt idx="937">
                  <c:v>360.89</c:v>
                </c:pt>
                <c:pt idx="938">
                  <c:v>341.54</c:v>
                </c:pt>
                <c:pt idx="939">
                  <c:v>301.41000000000003</c:v>
                </c:pt>
                <c:pt idx="940">
                  <c:v>328.2</c:v>
                </c:pt>
                <c:pt idx="941">
                  <c:v>350.03</c:v>
                </c:pt>
                <c:pt idx="942">
                  <c:v>287.67</c:v>
                </c:pt>
                <c:pt idx="943">
                  <c:v>251.41</c:v>
                </c:pt>
                <c:pt idx="944">
                  <c:v>238.99</c:v>
                </c:pt>
                <c:pt idx="945">
                  <c:v>250.14</c:v>
                </c:pt>
                <c:pt idx="946">
                  <c:v>270.14</c:v>
                </c:pt>
                <c:pt idx="947">
                  <c:v>227.32</c:v>
                </c:pt>
                <c:pt idx="948">
                  <c:v>196.22</c:v>
                </c:pt>
                <c:pt idx="949">
                  <c:v>175.16</c:v>
                </c:pt>
                <c:pt idx="950">
                  <c:v>159.53</c:v>
                </c:pt>
                <c:pt idx="951">
                  <c:v>146.08000000000001</c:v>
                </c:pt>
                <c:pt idx="952">
                  <c:v>134.9</c:v>
                </c:pt>
                <c:pt idx="953">
                  <c:v>126.45</c:v>
                </c:pt>
                <c:pt idx="954">
                  <c:v>118.84</c:v>
                </c:pt>
                <c:pt idx="955">
                  <c:v>111.72</c:v>
                </c:pt>
                <c:pt idx="956">
                  <c:v>104.49</c:v>
                </c:pt>
                <c:pt idx="957">
                  <c:v>98.38</c:v>
                </c:pt>
                <c:pt idx="958">
                  <c:v>92.09</c:v>
                </c:pt>
                <c:pt idx="959">
                  <c:v>88.64</c:v>
                </c:pt>
                <c:pt idx="960">
                  <c:v>86.12</c:v>
                </c:pt>
                <c:pt idx="961">
                  <c:v>81.89</c:v>
                </c:pt>
                <c:pt idx="962">
                  <c:v>78.290000000000006</c:v>
                </c:pt>
                <c:pt idx="963">
                  <c:v>75.19</c:v>
                </c:pt>
                <c:pt idx="964">
                  <c:v>72.61</c:v>
                </c:pt>
                <c:pt idx="965">
                  <c:v>69.38</c:v>
                </c:pt>
                <c:pt idx="966">
                  <c:v>66.930000000000007</c:v>
                </c:pt>
                <c:pt idx="967">
                  <c:v>64.53</c:v>
                </c:pt>
                <c:pt idx="968">
                  <c:v>61.91</c:v>
                </c:pt>
                <c:pt idx="969">
                  <c:v>59.38</c:v>
                </c:pt>
                <c:pt idx="970">
                  <c:v>56.8</c:v>
                </c:pt>
                <c:pt idx="971">
                  <c:v>54.48</c:v>
                </c:pt>
                <c:pt idx="972">
                  <c:v>52.57</c:v>
                </c:pt>
                <c:pt idx="973">
                  <c:v>50.93</c:v>
                </c:pt>
                <c:pt idx="974">
                  <c:v>49.01</c:v>
                </c:pt>
                <c:pt idx="975">
                  <c:v>47.45</c:v>
                </c:pt>
                <c:pt idx="976">
                  <c:v>48.48</c:v>
                </c:pt>
                <c:pt idx="977">
                  <c:v>54.83</c:v>
                </c:pt>
                <c:pt idx="978">
                  <c:v>54.38</c:v>
                </c:pt>
                <c:pt idx="979">
                  <c:v>48.82</c:v>
                </c:pt>
                <c:pt idx="980">
                  <c:v>45.74</c:v>
                </c:pt>
                <c:pt idx="981">
                  <c:v>43.03</c:v>
                </c:pt>
                <c:pt idx="982">
                  <c:v>41.14</c:v>
                </c:pt>
                <c:pt idx="983">
                  <c:v>39.479999999999997</c:v>
                </c:pt>
                <c:pt idx="984">
                  <c:v>37.979999999999997</c:v>
                </c:pt>
                <c:pt idx="985">
                  <c:v>39.11</c:v>
                </c:pt>
                <c:pt idx="986">
                  <c:v>37.659999999999997</c:v>
                </c:pt>
                <c:pt idx="987">
                  <c:v>35.39</c:v>
                </c:pt>
                <c:pt idx="988">
                  <c:v>34.08</c:v>
                </c:pt>
                <c:pt idx="989">
                  <c:v>32.94</c:v>
                </c:pt>
                <c:pt idx="990">
                  <c:v>32.950000000000003</c:v>
                </c:pt>
                <c:pt idx="991">
                  <c:v>33.5</c:v>
                </c:pt>
                <c:pt idx="992">
                  <c:v>33.1</c:v>
                </c:pt>
                <c:pt idx="993">
                  <c:v>32.57</c:v>
                </c:pt>
                <c:pt idx="994">
                  <c:v>30.38</c:v>
                </c:pt>
                <c:pt idx="995">
                  <c:v>29.61</c:v>
                </c:pt>
                <c:pt idx="996">
                  <c:v>28.9</c:v>
                </c:pt>
                <c:pt idx="997">
                  <c:v>26.96</c:v>
                </c:pt>
                <c:pt idx="998">
                  <c:v>25.44</c:v>
                </c:pt>
                <c:pt idx="999">
                  <c:v>25.08</c:v>
                </c:pt>
                <c:pt idx="1000">
                  <c:v>23.73</c:v>
                </c:pt>
                <c:pt idx="1001">
                  <c:v>22.38</c:v>
                </c:pt>
                <c:pt idx="1002">
                  <c:v>23.31</c:v>
                </c:pt>
                <c:pt idx="1003">
                  <c:v>22.58</c:v>
                </c:pt>
                <c:pt idx="1004">
                  <c:v>21.47</c:v>
                </c:pt>
                <c:pt idx="1005">
                  <c:v>20.74</c:v>
                </c:pt>
                <c:pt idx="1006">
                  <c:v>20.59</c:v>
                </c:pt>
                <c:pt idx="1007">
                  <c:v>20.18</c:v>
                </c:pt>
                <c:pt idx="1008">
                  <c:v>22.23</c:v>
                </c:pt>
                <c:pt idx="1009">
                  <c:v>28.23</c:v>
                </c:pt>
                <c:pt idx="1010">
                  <c:v>56.22</c:v>
                </c:pt>
                <c:pt idx="1011">
                  <c:v>52.96</c:v>
                </c:pt>
                <c:pt idx="1012">
                  <c:v>46.48</c:v>
                </c:pt>
                <c:pt idx="1013">
                  <c:v>41.67</c:v>
                </c:pt>
                <c:pt idx="1014">
                  <c:v>37.47</c:v>
                </c:pt>
                <c:pt idx="1015">
                  <c:v>33.51</c:v>
                </c:pt>
                <c:pt idx="1016">
                  <c:v>30.58</c:v>
                </c:pt>
                <c:pt idx="1017">
                  <c:v>27.46</c:v>
                </c:pt>
                <c:pt idx="1018">
                  <c:v>26.34</c:v>
                </c:pt>
                <c:pt idx="1019">
                  <c:v>25.09</c:v>
                </c:pt>
                <c:pt idx="1020">
                  <c:v>25.39</c:v>
                </c:pt>
                <c:pt idx="1021">
                  <c:v>21.12</c:v>
                </c:pt>
                <c:pt idx="1022">
                  <c:v>19.87</c:v>
                </c:pt>
                <c:pt idx="1023">
                  <c:v>18.93</c:v>
                </c:pt>
                <c:pt idx="1024">
                  <c:v>18.18</c:v>
                </c:pt>
                <c:pt idx="1025">
                  <c:v>17.93</c:v>
                </c:pt>
                <c:pt idx="1026">
                  <c:v>17.149999999999999</c:v>
                </c:pt>
                <c:pt idx="1027">
                  <c:v>16.600000000000001</c:v>
                </c:pt>
                <c:pt idx="1028">
                  <c:v>17.73</c:v>
                </c:pt>
                <c:pt idx="1029">
                  <c:v>20.74</c:v>
                </c:pt>
                <c:pt idx="1030">
                  <c:v>25.48</c:v>
                </c:pt>
                <c:pt idx="1031">
                  <c:v>34.299999999999997</c:v>
                </c:pt>
                <c:pt idx="1032">
                  <c:v>40.700000000000003</c:v>
                </c:pt>
                <c:pt idx="1033">
                  <c:v>37.96</c:v>
                </c:pt>
                <c:pt idx="1034">
                  <c:v>35.18</c:v>
                </c:pt>
                <c:pt idx="1035">
                  <c:v>38.4</c:v>
                </c:pt>
                <c:pt idx="1036">
                  <c:v>38.31</c:v>
                </c:pt>
                <c:pt idx="1037">
                  <c:v>33.54</c:v>
                </c:pt>
                <c:pt idx="1038">
                  <c:v>28.76</c:v>
                </c:pt>
                <c:pt idx="1039">
                  <c:v>25.21</c:v>
                </c:pt>
                <c:pt idx="1040">
                  <c:v>22.97</c:v>
                </c:pt>
                <c:pt idx="1041">
                  <c:v>21.66</c:v>
                </c:pt>
                <c:pt idx="1042">
                  <c:v>19.899999999999999</c:v>
                </c:pt>
                <c:pt idx="1043">
                  <c:v>18.78</c:v>
                </c:pt>
                <c:pt idx="1044">
                  <c:v>18.38</c:v>
                </c:pt>
                <c:pt idx="1045">
                  <c:v>18.77</c:v>
                </c:pt>
                <c:pt idx="1046">
                  <c:v>23.49</c:v>
                </c:pt>
                <c:pt idx="1047">
                  <c:v>21.98</c:v>
                </c:pt>
                <c:pt idx="1048">
                  <c:v>23.78</c:v>
                </c:pt>
                <c:pt idx="1049">
                  <c:v>21.75</c:v>
                </c:pt>
                <c:pt idx="1050">
                  <c:v>17.96</c:v>
                </c:pt>
                <c:pt idx="1051">
                  <c:v>16.05</c:v>
                </c:pt>
                <c:pt idx="1052">
                  <c:v>14.43</c:v>
                </c:pt>
                <c:pt idx="1053">
                  <c:v>13.56</c:v>
                </c:pt>
                <c:pt idx="1054">
                  <c:v>13.16</c:v>
                </c:pt>
                <c:pt idx="1055">
                  <c:v>13.11</c:v>
                </c:pt>
                <c:pt idx="1056">
                  <c:v>11.42</c:v>
                </c:pt>
                <c:pt idx="1057">
                  <c:v>10.31</c:v>
                </c:pt>
                <c:pt idx="1058">
                  <c:v>9.6300000000000008</c:v>
                </c:pt>
                <c:pt idx="1059">
                  <c:v>9.24</c:v>
                </c:pt>
                <c:pt idx="1060">
                  <c:v>8.93</c:v>
                </c:pt>
                <c:pt idx="1061">
                  <c:v>27.87</c:v>
                </c:pt>
                <c:pt idx="1062">
                  <c:v>19.72</c:v>
                </c:pt>
                <c:pt idx="1063">
                  <c:v>17.809999999999999</c:v>
                </c:pt>
                <c:pt idx="1064">
                  <c:v>19.170000000000002</c:v>
                </c:pt>
                <c:pt idx="1065">
                  <c:v>35.729999999999997</c:v>
                </c:pt>
                <c:pt idx="1066">
                  <c:v>132.66999999999999</c:v>
                </c:pt>
                <c:pt idx="1067">
                  <c:v>102.26</c:v>
                </c:pt>
                <c:pt idx="1068">
                  <c:v>62.16</c:v>
                </c:pt>
                <c:pt idx="1069">
                  <c:v>47.33</c:v>
                </c:pt>
                <c:pt idx="1070">
                  <c:v>39.72</c:v>
                </c:pt>
                <c:pt idx="1071">
                  <c:v>35.85</c:v>
                </c:pt>
                <c:pt idx="1072">
                  <c:v>33.43</c:v>
                </c:pt>
                <c:pt idx="1073">
                  <c:v>30.04</c:v>
                </c:pt>
                <c:pt idx="1074">
                  <c:v>26.43</c:v>
                </c:pt>
                <c:pt idx="1075">
                  <c:v>22.37</c:v>
                </c:pt>
                <c:pt idx="1076">
                  <c:v>19.29</c:v>
                </c:pt>
                <c:pt idx="1077">
                  <c:v>16.62</c:v>
                </c:pt>
                <c:pt idx="1078">
                  <c:v>14.14</c:v>
                </c:pt>
                <c:pt idx="1079">
                  <c:v>12.49</c:v>
                </c:pt>
                <c:pt idx="1080">
                  <c:v>11.35</c:v>
                </c:pt>
                <c:pt idx="1081">
                  <c:v>10.3</c:v>
                </c:pt>
                <c:pt idx="1082">
                  <c:v>9.5500000000000007</c:v>
                </c:pt>
                <c:pt idx="1083">
                  <c:v>9.1199999999999992</c:v>
                </c:pt>
                <c:pt idx="1084">
                  <c:v>8.73</c:v>
                </c:pt>
                <c:pt idx="1085">
                  <c:v>8.94</c:v>
                </c:pt>
                <c:pt idx="1086">
                  <c:v>13.56</c:v>
                </c:pt>
                <c:pt idx="1087">
                  <c:v>24.01</c:v>
                </c:pt>
                <c:pt idx="1088">
                  <c:v>22.75</c:v>
                </c:pt>
                <c:pt idx="1089">
                  <c:v>18.149999999999999</c:v>
                </c:pt>
                <c:pt idx="1090">
                  <c:v>16.02</c:v>
                </c:pt>
                <c:pt idx="1091">
                  <c:v>13.44</c:v>
                </c:pt>
                <c:pt idx="1092">
                  <c:v>11.4</c:v>
                </c:pt>
                <c:pt idx="1093">
                  <c:v>11.21</c:v>
                </c:pt>
                <c:pt idx="1094">
                  <c:v>11.05</c:v>
                </c:pt>
                <c:pt idx="1095">
                  <c:v>22</c:v>
                </c:pt>
                <c:pt idx="1096">
                  <c:v>19.940000000000001</c:v>
                </c:pt>
                <c:pt idx="1097">
                  <c:v>20</c:v>
                </c:pt>
                <c:pt idx="1098">
                  <c:v>21.14</c:v>
                </c:pt>
                <c:pt idx="1099">
                  <c:v>21.1</c:v>
                </c:pt>
                <c:pt idx="1100">
                  <c:v>27.09</c:v>
                </c:pt>
                <c:pt idx="1101">
                  <c:v>25.96</c:v>
                </c:pt>
                <c:pt idx="1102">
                  <c:v>20.99</c:v>
                </c:pt>
                <c:pt idx="1103">
                  <c:v>16.649999999999999</c:v>
                </c:pt>
                <c:pt idx="1104">
                  <c:v>13.97</c:v>
                </c:pt>
                <c:pt idx="1105">
                  <c:v>13.08</c:v>
                </c:pt>
                <c:pt idx="1106">
                  <c:v>12.23</c:v>
                </c:pt>
                <c:pt idx="1107">
                  <c:v>10.46</c:v>
                </c:pt>
                <c:pt idx="1108">
                  <c:v>8.49</c:v>
                </c:pt>
                <c:pt idx="1109">
                  <c:v>7.06</c:v>
                </c:pt>
                <c:pt idx="1110">
                  <c:v>6.61</c:v>
                </c:pt>
                <c:pt idx="1111">
                  <c:v>5.56</c:v>
                </c:pt>
                <c:pt idx="1112">
                  <c:v>11.87</c:v>
                </c:pt>
                <c:pt idx="1113">
                  <c:v>57.75</c:v>
                </c:pt>
                <c:pt idx="1114">
                  <c:v>102.19</c:v>
                </c:pt>
                <c:pt idx="1115">
                  <c:v>60.91</c:v>
                </c:pt>
                <c:pt idx="1116">
                  <c:v>44.85</c:v>
                </c:pt>
                <c:pt idx="1117">
                  <c:v>36.47</c:v>
                </c:pt>
                <c:pt idx="1118">
                  <c:v>34.97</c:v>
                </c:pt>
                <c:pt idx="1119">
                  <c:v>33.6</c:v>
                </c:pt>
                <c:pt idx="1120">
                  <c:v>27.63</c:v>
                </c:pt>
                <c:pt idx="1121">
                  <c:v>22.79</c:v>
                </c:pt>
                <c:pt idx="1122">
                  <c:v>18.78</c:v>
                </c:pt>
                <c:pt idx="1123">
                  <c:v>16.22</c:v>
                </c:pt>
                <c:pt idx="1124">
                  <c:v>13.73</c:v>
                </c:pt>
                <c:pt idx="1125">
                  <c:v>11.25</c:v>
                </c:pt>
                <c:pt idx="1126">
                  <c:v>9.41</c:v>
                </c:pt>
                <c:pt idx="1127">
                  <c:v>7.92</c:v>
                </c:pt>
                <c:pt idx="1128">
                  <c:v>6.37</c:v>
                </c:pt>
                <c:pt idx="1129">
                  <c:v>5.65</c:v>
                </c:pt>
                <c:pt idx="1130">
                  <c:v>9.2899999999999991</c:v>
                </c:pt>
                <c:pt idx="1131">
                  <c:v>22.8</c:v>
                </c:pt>
                <c:pt idx="1132">
                  <c:v>14.46</c:v>
                </c:pt>
                <c:pt idx="1133">
                  <c:v>12.71</c:v>
                </c:pt>
                <c:pt idx="1134">
                  <c:v>13.23</c:v>
                </c:pt>
                <c:pt idx="1135">
                  <c:v>46.97</c:v>
                </c:pt>
                <c:pt idx="1136">
                  <c:v>38.89</c:v>
                </c:pt>
                <c:pt idx="1137">
                  <c:v>28.84</c:v>
                </c:pt>
                <c:pt idx="1138">
                  <c:v>20.45</c:v>
                </c:pt>
                <c:pt idx="1139">
                  <c:v>15.84</c:v>
                </c:pt>
                <c:pt idx="1140">
                  <c:v>13.49</c:v>
                </c:pt>
                <c:pt idx="1141">
                  <c:v>13.14</c:v>
                </c:pt>
                <c:pt idx="1142">
                  <c:v>12.8</c:v>
                </c:pt>
                <c:pt idx="1143">
                  <c:v>38.049999999999997</c:v>
                </c:pt>
                <c:pt idx="1144">
                  <c:v>32.19</c:v>
                </c:pt>
                <c:pt idx="1145">
                  <c:v>39.22</c:v>
                </c:pt>
                <c:pt idx="1146">
                  <c:v>27.94</c:v>
                </c:pt>
                <c:pt idx="1147">
                  <c:v>23.43</c:v>
                </c:pt>
                <c:pt idx="1148">
                  <c:v>31.53</c:v>
                </c:pt>
                <c:pt idx="1149">
                  <c:v>77.63</c:v>
                </c:pt>
                <c:pt idx="1150">
                  <c:v>95.52</c:v>
                </c:pt>
                <c:pt idx="1151">
                  <c:v>58.38</c:v>
                </c:pt>
                <c:pt idx="1152">
                  <c:v>47.16</c:v>
                </c:pt>
                <c:pt idx="1153">
                  <c:v>41.62</c:v>
                </c:pt>
                <c:pt idx="1154">
                  <c:v>41.57</c:v>
                </c:pt>
                <c:pt idx="1155">
                  <c:v>143.1</c:v>
                </c:pt>
                <c:pt idx="1156">
                  <c:v>296.05</c:v>
                </c:pt>
                <c:pt idx="1157">
                  <c:v>168.47</c:v>
                </c:pt>
                <c:pt idx="1158">
                  <c:v>172.83</c:v>
                </c:pt>
                <c:pt idx="1159">
                  <c:v>145.07</c:v>
                </c:pt>
                <c:pt idx="1160">
                  <c:v>111.15</c:v>
                </c:pt>
                <c:pt idx="1161">
                  <c:v>330.62</c:v>
                </c:pt>
                <c:pt idx="1162">
                  <c:v>168.33</c:v>
                </c:pt>
                <c:pt idx="1163">
                  <c:v>88.62</c:v>
                </c:pt>
                <c:pt idx="1164">
                  <c:v>65.78</c:v>
                </c:pt>
                <c:pt idx="1165">
                  <c:v>56.3</c:v>
                </c:pt>
                <c:pt idx="1166">
                  <c:v>50.1</c:v>
                </c:pt>
                <c:pt idx="1167">
                  <c:v>47.58</c:v>
                </c:pt>
                <c:pt idx="1168">
                  <c:v>367.82</c:v>
                </c:pt>
                <c:pt idx="1169">
                  <c:v>556.11</c:v>
                </c:pt>
                <c:pt idx="1170">
                  <c:v>331.23</c:v>
                </c:pt>
                <c:pt idx="1171">
                  <c:v>656.38</c:v>
                </c:pt>
                <c:pt idx="1172">
                  <c:v>452.28</c:v>
                </c:pt>
                <c:pt idx="1173">
                  <c:v>341.15</c:v>
                </c:pt>
                <c:pt idx="1174">
                  <c:v>218.11</c:v>
                </c:pt>
                <c:pt idx="1175">
                  <c:v>351.51</c:v>
                </c:pt>
                <c:pt idx="1176">
                  <c:v>2371.14</c:v>
                </c:pt>
                <c:pt idx="1177">
                  <c:v>946.17</c:v>
                </c:pt>
                <c:pt idx="1178">
                  <c:v>1174.08</c:v>
                </c:pt>
                <c:pt idx="1179">
                  <c:v>669.67</c:v>
                </c:pt>
                <c:pt idx="1180">
                  <c:v>1840.57</c:v>
                </c:pt>
                <c:pt idx="1181">
                  <c:v>4599.04</c:v>
                </c:pt>
                <c:pt idx="1182">
                  <c:v>3140.38</c:v>
                </c:pt>
                <c:pt idx="1183">
                  <c:v>1523.8</c:v>
                </c:pt>
                <c:pt idx="1184">
                  <c:v>1090.8499999999999</c:v>
                </c:pt>
                <c:pt idx="1185">
                  <c:v>1541.58</c:v>
                </c:pt>
                <c:pt idx="1186">
                  <c:v>2591.19</c:v>
                </c:pt>
                <c:pt idx="1187">
                  <c:v>1194.31</c:v>
                </c:pt>
                <c:pt idx="1188">
                  <c:v>771.9</c:v>
                </c:pt>
                <c:pt idx="1189">
                  <c:v>1617.13</c:v>
                </c:pt>
                <c:pt idx="1190">
                  <c:v>1385.76</c:v>
                </c:pt>
                <c:pt idx="1191">
                  <c:v>2557.91</c:v>
                </c:pt>
                <c:pt idx="1192">
                  <c:v>1608.63</c:v>
                </c:pt>
                <c:pt idx="1193">
                  <c:v>1917.19</c:v>
                </c:pt>
                <c:pt idx="1194">
                  <c:v>3267.58</c:v>
                </c:pt>
                <c:pt idx="1195">
                  <c:v>1484.57</c:v>
                </c:pt>
                <c:pt idx="1196">
                  <c:v>1159.92</c:v>
                </c:pt>
                <c:pt idx="1197">
                  <c:v>1420.98</c:v>
                </c:pt>
                <c:pt idx="1198">
                  <c:v>1395.68</c:v>
                </c:pt>
                <c:pt idx="1199">
                  <c:v>3778.09</c:v>
                </c:pt>
                <c:pt idx="1200">
                  <c:v>1720.18</c:v>
                </c:pt>
                <c:pt idx="1201">
                  <c:v>1362.44</c:v>
                </c:pt>
                <c:pt idx="1202">
                  <c:v>1622.12</c:v>
                </c:pt>
                <c:pt idx="1203">
                  <c:v>1034.5999999999999</c:v>
                </c:pt>
                <c:pt idx="1204">
                  <c:v>862.67</c:v>
                </c:pt>
                <c:pt idx="1205">
                  <c:v>880.02</c:v>
                </c:pt>
                <c:pt idx="1206">
                  <c:v>840.27</c:v>
                </c:pt>
                <c:pt idx="1207">
                  <c:v>699.09</c:v>
                </c:pt>
                <c:pt idx="1208">
                  <c:v>670.95</c:v>
                </c:pt>
                <c:pt idx="1209">
                  <c:v>650.73</c:v>
                </c:pt>
                <c:pt idx="1210">
                  <c:v>1084.4100000000001</c:v>
                </c:pt>
                <c:pt idx="1211">
                  <c:v>3170.36</c:v>
                </c:pt>
                <c:pt idx="1212">
                  <c:v>1885.63</c:v>
                </c:pt>
                <c:pt idx="1213">
                  <c:v>1869.92</c:v>
                </c:pt>
                <c:pt idx="1214">
                  <c:v>995.77</c:v>
                </c:pt>
                <c:pt idx="1215">
                  <c:v>717.32</c:v>
                </c:pt>
                <c:pt idx="1216">
                  <c:v>603.02</c:v>
                </c:pt>
                <c:pt idx="1217">
                  <c:v>522.79999999999995</c:v>
                </c:pt>
                <c:pt idx="1218">
                  <c:v>448.9</c:v>
                </c:pt>
                <c:pt idx="1219">
                  <c:v>571.25</c:v>
                </c:pt>
                <c:pt idx="1220">
                  <c:v>393.43</c:v>
                </c:pt>
                <c:pt idx="1221">
                  <c:v>342.69</c:v>
                </c:pt>
                <c:pt idx="1222">
                  <c:v>359.45</c:v>
                </c:pt>
                <c:pt idx="1223">
                  <c:v>348.12</c:v>
                </c:pt>
                <c:pt idx="1224">
                  <c:v>431.59</c:v>
                </c:pt>
                <c:pt idx="1225">
                  <c:v>1672.7</c:v>
                </c:pt>
                <c:pt idx="1226">
                  <c:v>1193.44</c:v>
                </c:pt>
                <c:pt idx="1227">
                  <c:v>688.8</c:v>
                </c:pt>
                <c:pt idx="1228">
                  <c:v>5565.41</c:v>
                </c:pt>
                <c:pt idx="1229">
                  <c:v>16937.32</c:v>
                </c:pt>
                <c:pt idx="1230">
                  <c:v>7622.73</c:v>
                </c:pt>
                <c:pt idx="1231">
                  <c:v>7717.07</c:v>
                </c:pt>
                <c:pt idx="1232">
                  <c:v>3988.44</c:v>
                </c:pt>
                <c:pt idx="1233">
                  <c:v>2697.88</c:v>
                </c:pt>
                <c:pt idx="1234">
                  <c:v>2301.3200000000002</c:v>
                </c:pt>
                <c:pt idx="1235">
                  <c:v>2645.27</c:v>
                </c:pt>
                <c:pt idx="1236">
                  <c:v>4550.84</c:v>
                </c:pt>
                <c:pt idx="1237">
                  <c:v>2028.1</c:v>
                </c:pt>
                <c:pt idx="1238">
                  <c:v>4336.07</c:v>
                </c:pt>
                <c:pt idx="1239">
                  <c:v>4825.7700000000004</c:v>
                </c:pt>
                <c:pt idx="1240">
                  <c:v>5343.67</c:v>
                </c:pt>
                <c:pt idx="1241">
                  <c:v>2553.21</c:v>
                </c:pt>
                <c:pt idx="1242">
                  <c:v>1783.27</c:v>
                </c:pt>
                <c:pt idx="1243">
                  <c:v>4956.4799999999996</c:v>
                </c:pt>
                <c:pt idx="1244">
                  <c:v>2746.1</c:v>
                </c:pt>
                <c:pt idx="1245">
                  <c:v>4589.5</c:v>
                </c:pt>
                <c:pt idx="1246">
                  <c:v>4351.1899999999996</c:v>
                </c:pt>
                <c:pt idx="1247">
                  <c:v>5550.69</c:v>
                </c:pt>
                <c:pt idx="1248">
                  <c:v>6416.59</c:v>
                </c:pt>
                <c:pt idx="1249">
                  <c:v>5611.03</c:v>
                </c:pt>
                <c:pt idx="1250">
                  <c:v>4546.63</c:v>
                </c:pt>
                <c:pt idx="1251">
                  <c:v>11374.56</c:v>
                </c:pt>
                <c:pt idx="1252">
                  <c:v>10596.69</c:v>
                </c:pt>
                <c:pt idx="1253">
                  <c:v>5029.09</c:v>
                </c:pt>
                <c:pt idx="1254">
                  <c:v>4131.03</c:v>
                </c:pt>
                <c:pt idx="1255">
                  <c:v>5270.07</c:v>
                </c:pt>
                <c:pt idx="1256">
                  <c:v>4734.54</c:v>
                </c:pt>
                <c:pt idx="1257">
                  <c:v>4941.4799999999996</c:v>
                </c:pt>
                <c:pt idx="1258">
                  <c:v>5353.39</c:v>
                </c:pt>
                <c:pt idx="1259">
                  <c:v>6248.92</c:v>
                </c:pt>
                <c:pt idx="1260">
                  <c:v>3861.11</c:v>
                </c:pt>
                <c:pt idx="1261">
                  <c:v>10583.7</c:v>
                </c:pt>
                <c:pt idx="1262">
                  <c:v>13660.97</c:v>
                </c:pt>
                <c:pt idx="1263">
                  <c:v>8201.74</c:v>
                </c:pt>
                <c:pt idx="1264">
                  <c:v>5436.08</c:v>
                </c:pt>
                <c:pt idx="1265">
                  <c:v>3473.29</c:v>
                </c:pt>
                <c:pt idx="1266">
                  <c:v>2495.7399999999998</c:v>
                </c:pt>
                <c:pt idx="1267">
                  <c:v>1909.77</c:v>
                </c:pt>
                <c:pt idx="1268">
                  <c:v>1654.74</c:v>
                </c:pt>
                <c:pt idx="1269">
                  <c:v>1398.88</c:v>
                </c:pt>
                <c:pt idx="1270">
                  <c:v>1182.3399999999999</c:v>
                </c:pt>
                <c:pt idx="1271">
                  <c:v>1287.75</c:v>
                </c:pt>
                <c:pt idx="1272">
                  <c:v>1931.24</c:v>
                </c:pt>
                <c:pt idx="1273">
                  <c:v>1729.01</c:v>
                </c:pt>
                <c:pt idx="1274">
                  <c:v>1230.6500000000001</c:v>
                </c:pt>
                <c:pt idx="1275">
                  <c:v>1428.86</c:v>
                </c:pt>
                <c:pt idx="1276">
                  <c:v>1882.77</c:v>
                </c:pt>
                <c:pt idx="1277">
                  <c:v>4426.1499999999996</c:v>
                </c:pt>
                <c:pt idx="1278">
                  <c:v>3813.66</c:v>
                </c:pt>
                <c:pt idx="1279">
                  <c:v>4948.8500000000004</c:v>
                </c:pt>
                <c:pt idx="1280">
                  <c:v>3846.23</c:v>
                </c:pt>
                <c:pt idx="1281">
                  <c:v>3907.18</c:v>
                </c:pt>
                <c:pt idx="1282">
                  <c:v>5326.38</c:v>
                </c:pt>
                <c:pt idx="1283">
                  <c:v>4050.21</c:v>
                </c:pt>
                <c:pt idx="1284">
                  <c:v>3099.12</c:v>
                </c:pt>
                <c:pt idx="1285">
                  <c:v>2433.1999999999998</c:v>
                </c:pt>
                <c:pt idx="1286">
                  <c:v>1862.24</c:v>
                </c:pt>
                <c:pt idx="1287">
                  <c:v>1530.83</c:v>
                </c:pt>
                <c:pt idx="1288">
                  <c:v>1358.55</c:v>
                </c:pt>
                <c:pt idx="1289">
                  <c:v>1280.26</c:v>
                </c:pt>
                <c:pt idx="1290">
                  <c:v>3323.51</c:v>
                </c:pt>
                <c:pt idx="1291">
                  <c:v>1391.26</c:v>
                </c:pt>
                <c:pt idx="1292">
                  <c:v>1099.93</c:v>
                </c:pt>
                <c:pt idx="1293">
                  <c:v>921.17</c:v>
                </c:pt>
                <c:pt idx="1294">
                  <c:v>787.31</c:v>
                </c:pt>
                <c:pt idx="1295">
                  <c:v>698.68</c:v>
                </c:pt>
                <c:pt idx="1296">
                  <c:v>629.11</c:v>
                </c:pt>
                <c:pt idx="1297">
                  <c:v>594.83000000000004</c:v>
                </c:pt>
                <c:pt idx="1298">
                  <c:v>559.1</c:v>
                </c:pt>
                <c:pt idx="1299">
                  <c:v>517.76</c:v>
                </c:pt>
                <c:pt idx="1300">
                  <c:v>463.85</c:v>
                </c:pt>
                <c:pt idx="1301">
                  <c:v>421.75</c:v>
                </c:pt>
                <c:pt idx="1302">
                  <c:v>395.83</c:v>
                </c:pt>
                <c:pt idx="1303">
                  <c:v>375.52</c:v>
                </c:pt>
                <c:pt idx="1304">
                  <c:v>357.48</c:v>
                </c:pt>
                <c:pt idx="1305">
                  <c:v>338.58</c:v>
                </c:pt>
                <c:pt idx="1306">
                  <c:v>316.52</c:v>
                </c:pt>
                <c:pt idx="1307">
                  <c:v>288.35000000000002</c:v>
                </c:pt>
                <c:pt idx="1308">
                  <c:v>270.94</c:v>
                </c:pt>
                <c:pt idx="1309">
                  <c:v>254.5</c:v>
                </c:pt>
                <c:pt idx="1310">
                  <c:v>239.9</c:v>
                </c:pt>
                <c:pt idx="1311">
                  <c:v>225.81</c:v>
                </c:pt>
                <c:pt idx="1312">
                  <c:v>213.43</c:v>
                </c:pt>
                <c:pt idx="1313">
                  <c:v>200.53</c:v>
                </c:pt>
                <c:pt idx="1314">
                  <c:v>189.96</c:v>
                </c:pt>
                <c:pt idx="1315">
                  <c:v>181.66</c:v>
                </c:pt>
                <c:pt idx="1316">
                  <c:v>183.74</c:v>
                </c:pt>
                <c:pt idx="1317">
                  <c:v>175.75</c:v>
                </c:pt>
                <c:pt idx="1318">
                  <c:v>161.41</c:v>
                </c:pt>
                <c:pt idx="1319">
                  <c:v>157.69999999999999</c:v>
                </c:pt>
                <c:pt idx="1320">
                  <c:v>151.66999999999999</c:v>
                </c:pt>
                <c:pt idx="1321">
                  <c:v>144.22</c:v>
                </c:pt>
                <c:pt idx="1322">
                  <c:v>135.13999999999999</c:v>
                </c:pt>
                <c:pt idx="1323">
                  <c:v>128.87</c:v>
                </c:pt>
                <c:pt idx="1324">
                  <c:v>124.46</c:v>
                </c:pt>
                <c:pt idx="1325">
                  <c:v>121.8</c:v>
                </c:pt>
                <c:pt idx="1326">
                  <c:v>116.92</c:v>
                </c:pt>
                <c:pt idx="1327">
                  <c:v>113.79</c:v>
                </c:pt>
                <c:pt idx="1328">
                  <c:v>109.51</c:v>
                </c:pt>
                <c:pt idx="1329">
                  <c:v>107.21</c:v>
                </c:pt>
                <c:pt idx="1330">
                  <c:v>105.56</c:v>
                </c:pt>
                <c:pt idx="1331">
                  <c:v>101.77</c:v>
                </c:pt>
                <c:pt idx="1332">
                  <c:v>97.36</c:v>
                </c:pt>
                <c:pt idx="1333">
                  <c:v>92.16</c:v>
                </c:pt>
                <c:pt idx="1334">
                  <c:v>85.82</c:v>
                </c:pt>
                <c:pt idx="1335">
                  <c:v>80.31</c:v>
                </c:pt>
                <c:pt idx="1336">
                  <c:v>77.61</c:v>
                </c:pt>
                <c:pt idx="1337">
                  <c:v>75.97</c:v>
                </c:pt>
                <c:pt idx="1338">
                  <c:v>73.78</c:v>
                </c:pt>
                <c:pt idx="1339">
                  <c:v>71.34</c:v>
                </c:pt>
                <c:pt idx="1340">
                  <c:v>69.59</c:v>
                </c:pt>
                <c:pt idx="1341">
                  <c:v>67.290000000000006</c:v>
                </c:pt>
                <c:pt idx="1342">
                  <c:v>64.89</c:v>
                </c:pt>
                <c:pt idx="1343">
                  <c:v>62.68</c:v>
                </c:pt>
                <c:pt idx="1344">
                  <c:v>60.43</c:v>
                </c:pt>
                <c:pt idx="1345">
                  <c:v>59.01</c:v>
                </c:pt>
                <c:pt idx="1346">
                  <c:v>58.66</c:v>
                </c:pt>
                <c:pt idx="1347">
                  <c:v>57.82</c:v>
                </c:pt>
                <c:pt idx="1348">
                  <c:v>56.22</c:v>
                </c:pt>
                <c:pt idx="1349">
                  <c:v>54.51</c:v>
                </c:pt>
                <c:pt idx="1350">
                  <c:v>52.59</c:v>
                </c:pt>
                <c:pt idx="1351">
                  <c:v>51.89</c:v>
                </c:pt>
                <c:pt idx="1352">
                  <c:v>50.14</c:v>
                </c:pt>
                <c:pt idx="1353">
                  <c:v>48.68</c:v>
                </c:pt>
                <c:pt idx="1354">
                  <c:v>47.08</c:v>
                </c:pt>
                <c:pt idx="1355">
                  <c:v>45.51</c:v>
                </c:pt>
                <c:pt idx="1356">
                  <c:v>43.75</c:v>
                </c:pt>
                <c:pt idx="1357">
                  <c:v>42.21</c:v>
                </c:pt>
                <c:pt idx="1358">
                  <c:v>41</c:v>
                </c:pt>
                <c:pt idx="1359">
                  <c:v>40.46</c:v>
                </c:pt>
                <c:pt idx="1360">
                  <c:v>40.04</c:v>
                </c:pt>
                <c:pt idx="1361">
                  <c:v>39.6</c:v>
                </c:pt>
                <c:pt idx="1362">
                  <c:v>39.450000000000003</c:v>
                </c:pt>
                <c:pt idx="1363">
                  <c:v>38.020000000000003</c:v>
                </c:pt>
                <c:pt idx="1364">
                  <c:v>35.340000000000003</c:v>
                </c:pt>
                <c:pt idx="1365">
                  <c:v>34.11</c:v>
                </c:pt>
                <c:pt idx="1366">
                  <c:v>31.93</c:v>
                </c:pt>
                <c:pt idx="1367">
                  <c:v>30.45</c:v>
                </c:pt>
                <c:pt idx="1368">
                  <c:v>31.66</c:v>
                </c:pt>
                <c:pt idx="1369">
                  <c:v>33.97</c:v>
                </c:pt>
                <c:pt idx="1370">
                  <c:v>34.229999999999997</c:v>
                </c:pt>
                <c:pt idx="1371">
                  <c:v>34.869999999999997</c:v>
                </c:pt>
                <c:pt idx="1372">
                  <c:v>32.03</c:v>
                </c:pt>
                <c:pt idx="1373">
                  <c:v>30.21</c:v>
                </c:pt>
                <c:pt idx="1374">
                  <c:v>28.87</c:v>
                </c:pt>
                <c:pt idx="1375">
                  <c:v>26.68</c:v>
                </c:pt>
                <c:pt idx="1376">
                  <c:v>24.31</c:v>
                </c:pt>
                <c:pt idx="1377">
                  <c:v>22.46</c:v>
                </c:pt>
                <c:pt idx="1378">
                  <c:v>21.76</c:v>
                </c:pt>
                <c:pt idx="1379">
                  <c:v>21</c:v>
                </c:pt>
                <c:pt idx="1380">
                  <c:v>20.14</c:v>
                </c:pt>
                <c:pt idx="1381">
                  <c:v>19.100000000000001</c:v>
                </c:pt>
                <c:pt idx="1382">
                  <c:v>17.32</c:v>
                </c:pt>
                <c:pt idx="1383">
                  <c:v>16.66</c:v>
                </c:pt>
                <c:pt idx="1384">
                  <c:v>16.48</c:v>
                </c:pt>
                <c:pt idx="1385">
                  <c:v>15.17</c:v>
                </c:pt>
                <c:pt idx="1386">
                  <c:v>13.6</c:v>
                </c:pt>
                <c:pt idx="1387">
                  <c:v>11.86</c:v>
                </c:pt>
                <c:pt idx="1388">
                  <c:v>12.17</c:v>
                </c:pt>
                <c:pt idx="1389">
                  <c:v>11.72</c:v>
                </c:pt>
                <c:pt idx="1390">
                  <c:v>10.74</c:v>
                </c:pt>
                <c:pt idx="1391">
                  <c:v>9.66</c:v>
                </c:pt>
                <c:pt idx="1392">
                  <c:v>8.82</c:v>
                </c:pt>
                <c:pt idx="1393">
                  <c:v>7.24</c:v>
                </c:pt>
                <c:pt idx="1394">
                  <c:v>5.81</c:v>
                </c:pt>
                <c:pt idx="1395">
                  <c:v>5.3</c:v>
                </c:pt>
                <c:pt idx="1396">
                  <c:v>4.82</c:v>
                </c:pt>
                <c:pt idx="1397">
                  <c:v>5.3</c:v>
                </c:pt>
                <c:pt idx="1398">
                  <c:v>5.01</c:v>
                </c:pt>
                <c:pt idx="1399">
                  <c:v>4.26</c:v>
                </c:pt>
                <c:pt idx="1400">
                  <c:v>3.79</c:v>
                </c:pt>
                <c:pt idx="1401">
                  <c:v>3.28</c:v>
                </c:pt>
                <c:pt idx="1402">
                  <c:v>3.2</c:v>
                </c:pt>
                <c:pt idx="1403">
                  <c:v>2.91</c:v>
                </c:pt>
                <c:pt idx="1404">
                  <c:v>2.59</c:v>
                </c:pt>
                <c:pt idx="1405">
                  <c:v>2.44</c:v>
                </c:pt>
                <c:pt idx="1406">
                  <c:v>2.52</c:v>
                </c:pt>
                <c:pt idx="1407">
                  <c:v>2.6</c:v>
                </c:pt>
                <c:pt idx="1408">
                  <c:v>2.4300000000000002</c:v>
                </c:pt>
                <c:pt idx="1409">
                  <c:v>2.13</c:v>
                </c:pt>
                <c:pt idx="1410">
                  <c:v>1.86</c:v>
                </c:pt>
                <c:pt idx="1411">
                  <c:v>1.61</c:v>
                </c:pt>
                <c:pt idx="1412">
                  <c:v>1.34</c:v>
                </c:pt>
                <c:pt idx="1413">
                  <c:v>1.1599999999999999</c:v>
                </c:pt>
                <c:pt idx="1414">
                  <c:v>1.03</c:v>
                </c:pt>
                <c:pt idx="1415">
                  <c:v>0.9</c:v>
                </c:pt>
                <c:pt idx="1416">
                  <c:v>0.77</c:v>
                </c:pt>
                <c:pt idx="1417">
                  <c:v>0.68</c:v>
                </c:pt>
                <c:pt idx="1418">
                  <c:v>0.66</c:v>
                </c:pt>
                <c:pt idx="1419">
                  <c:v>0.62</c:v>
                </c:pt>
                <c:pt idx="1420">
                  <c:v>0.55000000000000004</c:v>
                </c:pt>
                <c:pt idx="1421">
                  <c:v>0.5</c:v>
                </c:pt>
                <c:pt idx="1422">
                  <c:v>0.5</c:v>
                </c:pt>
                <c:pt idx="1423">
                  <c:v>0.46</c:v>
                </c:pt>
                <c:pt idx="1424">
                  <c:v>0.44</c:v>
                </c:pt>
                <c:pt idx="1425">
                  <c:v>0.42</c:v>
                </c:pt>
                <c:pt idx="1426">
                  <c:v>0.41</c:v>
                </c:pt>
                <c:pt idx="1427">
                  <c:v>0.41</c:v>
                </c:pt>
                <c:pt idx="1428">
                  <c:v>0.41</c:v>
                </c:pt>
                <c:pt idx="1429">
                  <c:v>0.41</c:v>
                </c:pt>
                <c:pt idx="1430">
                  <c:v>0.42</c:v>
                </c:pt>
                <c:pt idx="1431">
                  <c:v>0.43</c:v>
                </c:pt>
                <c:pt idx="1432">
                  <c:v>0.43</c:v>
                </c:pt>
                <c:pt idx="1433">
                  <c:v>0.41</c:v>
                </c:pt>
                <c:pt idx="1434">
                  <c:v>0.42</c:v>
                </c:pt>
                <c:pt idx="1435">
                  <c:v>0.44</c:v>
                </c:pt>
                <c:pt idx="1436">
                  <c:v>0.43</c:v>
                </c:pt>
                <c:pt idx="1437">
                  <c:v>0.4</c:v>
                </c:pt>
                <c:pt idx="1438">
                  <c:v>0.38</c:v>
                </c:pt>
                <c:pt idx="1439">
                  <c:v>0.4</c:v>
                </c:pt>
                <c:pt idx="1440">
                  <c:v>0.4</c:v>
                </c:pt>
                <c:pt idx="1441">
                  <c:v>0.41</c:v>
                </c:pt>
                <c:pt idx="1442">
                  <c:v>0.41</c:v>
                </c:pt>
                <c:pt idx="1443">
                  <c:v>0.39</c:v>
                </c:pt>
                <c:pt idx="1444">
                  <c:v>0.38</c:v>
                </c:pt>
                <c:pt idx="1445">
                  <c:v>0.37</c:v>
                </c:pt>
                <c:pt idx="1446">
                  <c:v>0.35</c:v>
                </c:pt>
                <c:pt idx="1447">
                  <c:v>0.32</c:v>
                </c:pt>
                <c:pt idx="1448">
                  <c:v>0.32</c:v>
                </c:pt>
                <c:pt idx="1449">
                  <c:v>0.35</c:v>
                </c:pt>
                <c:pt idx="1450">
                  <c:v>0.37</c:v>
                </c:pt>
                <c:pt idx="1451">
                  <c:v>0.38</c:v>
                </c:pt>
                <c:pt idx="1452">
                  <c:v>0.4</c:v>
                </c:pt>
                <c:pt idx="1453">
                  <c:v>0.45</c:v>
                </c:pt>
                <c:pt idx="1454">
                  <c:v>0.45</c:v>
                </c:pt>
                <c:pt idx="1455">
                  <c:v>0.45</c:v>
                </c:pt>
                <c:pt idx="1456">
                  <c:v>0.48</c:v>
                </c:pt>
                <c:pt idx="1457">
                  <c:v>0.5</c:v>
                </c:pt>
                <c:pt idx="1458">
                  <c:v>0.49</c:v>
                </c:pt>
                <c:pt idx="1459">
                  <c:v>0.5</c:v>
                </c:pt>
                <c:pt idx="1460">
                  <c:v>0.51</c:v>
                </c:pt>
                <c:pt idx="1461">
                  <c:v>0.46</c:v>
                </c:pt>
                <c:pt idx="1462">
                  <c:v>0.43</c:v>
                </c:pt>
                <c:pt idx="1463">
                  <c:v>0.46</c:v>
                </c:pt>
                <c:pt idx="1464">
                  <c:v>0.47</c:v>
                </c:pt>
                <c:pt idx="1465">
                  <c:v>0.45</c:v>
                </c:pt>
                <c:pt idx="1466">
                  <c:v>0.46</c:v>
                </c:pt>
                <c:pt idx="1467">
                  <c:v>0.47</c:v>
                </c:pt>
                <c:pt idx="1468">
                  <c:v>0.47</c:v>
                </c:pt>
                <c:pt idx="1469">
                  <c:v>0.48</c:v>
                </c:pt>
                <c:pt idx="1470">
                  <c:v>0.48</c:v>
                </c:pt>
                <c:pt idx="1471">
                  <c:v>0.48</c:v>
                </c:pt>
                <c:pt idx="1472">
                  <c:v>0.46</c:v>
                </c:pt>
                <c:pt idx="1473">
                  <c:v>0.39</c:v>
                </c:pt>
                <c:pt idx="1474">
                  <c:v>0.39</c:v>
                </c:pt>
                <c:pt idx="1475">
                  <c:v>0.41</c:v>
                </c:pt>
                <c:pt idx="1476">
                  <c:v>0.42</c:v>
                </c:pt>
                <c:pt idx="1477">
                  <c:v>0.39</c:v>
                </c:pt>
                <c:pt idx="1478">
                  <c:v>0.45</c:v>
                </c:pt>
                <c:pt idx="1479">
                  <c:v>0.42</c:v>
                </c:pt>
                <c:pt idx="1480">
                  <c:v>0.34</c:v>
                </c:pt>
                <c:pt idx="1481">
                  <c:v>0.33</c:v>
                </c:pt>
                <c:pt idx="1482">
                  <c:v>0.35</c:v>
                </c:pt>
                <c:pt idx="1483">
                  <c:v>0.35</c:v>
                </c:pt>
                <c:pt idx="1484">
                  <c:v>0.37</c:v>
                </c:pt>
                <c:pt idx="1485">
                  <c:v>0.41</c:v>
                </c:pt>
                <c:pt idx="1486">
                  <c:v>0.43</c:v>
                </c:pt>
                <c:pt idx="1487">
                  <c:v>0.41</c:v>
                </c:pt>
                <c:pt idx="1488">
                  <c:v>0.44</c:v>
                </c:pt>
                <c:pt idx="1489">
                  <c:v>0.42</c:v>
                </c:pt>
                <c:pt idx="1490">
                  <c:v>0.42</c:v>
                </c:pt>
                <c:pt idx="1491">
                  <c:v>0.43</c:v>
                </c:pt>
                <c:pt idx="1492">
                  <c:v>0.45</c:v>
                </c:pt>
                <c:pt idx="1493">
                  <c:v>0.48</c:v>
                </c:pt>
                <c:pt idx="1494">
                  <c:v>0.49</c:v>
                </c:pt>
                <c:pt idx="1495">
                  <c:v>0.47</c:v>
                </c:pt>
                <c:pt idx="1496">
                  <c:v>0.45</c:v>
                </c:pt>
                <c:pt idx="1497">
                  <c:v>0.43</c:v>
                </c:pt>
                <c:pt idx="1498">
                  <c:v>0.42</c:v>
                </c:pt>
                <c:pt idx="1499">
                  <c:v>0.35</c:v>
                </c:pt>
                <c:pt idx="1500">
                  <c:v>0.31</c:v>
                </c:pt>
                <c:pt idx="1501">
                  <c:v>0.28999999999999998</c:v>
                </c:pt>
                <c:pt idx="1502">
                  <c:v>0.25</c:v>
                </c:pt>
                <c:pt idx="1503">
                  <c:v>0.2</c:v>
                </c:pt>
                <c:pt idx="1504">
                  <c:v>0.16</c:v>
                </c:pt>
                <c:pt idx="1505">
                  <c:v>0.17</c:v>
                </c:pt>
                <c:pt idx="1506">
                  <c:v>0.14000000000000001</c:v>
                </c:pt>
                <c:pt idx="1507">
                  <c:v>0.09</c:v>
                </c:pt>
                <c:pt idx="1508">
                  <c:v>0.05</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04</c:v>
                </c:pt>
                <c:pt idx="1536">
                  <c:v>0.16</c:v>
                </c:pt>
                <c:pt idx="1537">
                  <c:v>0.37</c:v>
                </c:pt>
                <c:pt idx="1538">
                  <c:v>344.8</c:v>
                </c:pt>
                <c:pt idx="1539">
                  <c:v>149.47999999999999</c:v>
                </c:pt>
                <c:pt idx="1540">
                  <c:v>188.4</c:v>
                </c:pt>
                <c:pt idx="1541">
                  <c:v>230.95</c:v>
                </c:pt>
                <c:pt idx="1542">
                  <c:v>89.58</c:v>
                </c:pt>
                <c:pt idx="1543">
                  <c:v>44.87</c:v>
                </c:pt>
                <c:pt idx="1544">
                  <c:v>28.66</c:v>
                </c:pt>
                <c:pt idx="1545">
                  <c:v>18.09</c:v>
                </c:pt>
                <c:pt idx="1546">
                  <c:v>11.42</c:v>
                </c:pt>
                <c:pt idx="1547">
                  <c:v>14.26</c:v>
                </c:pt>
                <c:pt idx="1548">
                  <c:v>213.19</c:v>
                </c:pt>
                <c:pt idx="1549">
                  <c:v>108</c:v>
                </c:pt>
                <c:pt idx="1550">
                  <c:v>2004.16</c:v>
                </c:pt>
                <c:pt idx="1551">
                  <c:v>3330.96</c:v>
                </c:pt>
                <c:pt idx="1552">
                  <c:v>2101.81</c:v>
                </c:pt>
                <c:pt idx="1553">
                  <c:v>702.3</c:v>
                </c:pt>
                <c:pt idx="1554">
                  <c:v>340.16</c:v>
                </c:pt>
                <c:pt idx="1555">
                  <c:v>178.88</c:v>
                </c:pt>
                <c:pt idx="1556">
                  <c:v>106.38</c:v>
                </c:pt>
                <c:pt idx="1557">
                  <c:v>70.75</c:v>
                </c:pt>
                <c:pt idx="1558">
                  <c:v>48.74</c:v>
                </c:pt>
                <c:pt idx="1559">
                  <c:v>36.06</c:v>
                </c:pt>
                <c:pt idx="1560">
                  <c:v>25.7</c:v>
                </c:pt>
                <c:pt idx="1561">
                  <c:v>20</c:v>
                </c:pt>
                <c:pt idx="1562">
                  <c:v>14.62</c:v>
                </c:pt>
                <c:pt idx="1563">
                  <c:v>10.86</c:v>
                </c:pt>
                <c:pt idx="1564">
                  <c:v>8.8000000000000007</c:v>
                </c:pt>
                <c:pt idx="1565">
                  <c:v>7.64</c:v>
                </c:pt>
                <c:pt idx="1566">
                  <c:v>5</c:v>
                </c:pt>
                <c:pt idx="1567">
                  <c:v>3.7</c:v>
                </c:pt>
                <c:pt idx="1568">
                  <c:v>41.25</c:v>
                </c:pt>
                <c:pt idx="1569">
                  <c:v>387.77</c:v>
                </c:pt>
                <c:pt idx="1570">
                  <c:v>258.79000000000002</c:v>
                </c:pt>
                <c:pt idx="1571">
                  <c:v>923.09</c:v>
                </c:pt>
                <c:pt idx="1572">
                  <c:v>2027.12</c:v>
                </c:pt>
                <c:pt idx="1573">
                  <c:v>1136.83</c:v>
                </c:pt>
                <c:pt idx="1574">
                  <c:v>536.96</c:v>
                </c:pt>
                <c:pt idx="1575">
                  <c:v>385.51</c:v>
                </c:pt>
                <c:pt idx="1576">
                  <c:v>327.2</c:v>
                </c:pt>
                <c:pt idx="1577">
                  <c:v>362.66</c:v>
                </c:pt>
                <c:pt idx="1578">
                  <c:v>318.43</c:v>
                </c:pt>
                <c:pt idx="1579">
                  <c:v>230.35</c:v>
                </c:pt>
                <c:pt idx="1580">
                  <c:v>191</c:v>
                </c:pt>
                <c:pt idx="1581">
                  <c:v>142.81</c:v>
                </c:pt>
                <c:pt idx="1582">
                  <c:v>157.49</c:v>
                </c:pt>
                <c:pt idx="1583">
                  <c:v>440.21</c:v>
                </c:pt>
                <c:pt idx="1584">
                  <c:v>514.11</c:v>
                </c:pt>
                <c:pt idx="1585">
                  <c:v>453.65</c:v>
                </c:pt>
                <c:pt idx="1586">
                  <c:v>4400.2299999999996</c:v>
                </c:pt>
                <c:pt idx="1587">
                  <c:v>2478</c:v>
                </c:pt>
                <c:pt idx="1588">
                  <c:v>1207.55</c:v>
                </c:pt>
                <c:pt idx="1589">
                  <c:v>1483.49</c:v>
                </c:pt>
                <c:pt idx="1590">
                  <c:v>881.36</c:v>
                </c:pt>
                <c:pt idx="1591">
                  <c:v>1732.7</c:v>
                </c:pt>
                <c:pt idx="1592">
                  <c:v>617.87</c:v>
                </c:pt>
                <c:pt idx="1593">
                  <c:v>559.24</c:v>
                </c:pt>
                <c:pt idx="1594">
                  <c:v>439.48</c:v>
                </c:pt>
                <c:pt idx="1595">
                  <c:v>356.31</c:v>
                </c:pt>
                <c:pt idx="1596">
                  <c:v>252.26</c:v>
                </c:pt>
                <c:pt idx="1597">
                  <c:v>189.35</c:v>
                </c:pt>
                <c:pt idx="1598">
                  <c:v>167.83</c:v>
                </c:pt>
                <c:pt idx="1599">
                  <c:v>145.26</c:v>
                </c:pt>
                <c:pt idx="1600">
                  <c:v>147.9</c:v>
                </c:pt>
                <c:pt idx="1601">
                  <c:v>309.14999999999998</c:v>
                </c:pt>
                <c:pt idx="1602">
                  <c:v>452.4</c:v>
                </c:pt>
                <c:pt idx="1603">
                  <c:v>398.4</c:v>
                </c:pt>
                <c:pt idx="1604">
                  <c:v>285.91000000000003</c:v>
                </c:pt>
                <c:pt idx="1605">
                  <c:v>228.41</c:v>
                </c:pt>
                <c:pt idx="1606">
                  <c:v>182.68</c:v>
                </c:pt>
                <c:pt idx="1607">
                  <c:v>154.81</c:v>
                </c:pt>
                <c:pt idx="1608">
                  <c:v>158.91999999999999</c:v>
                </c:pt>
                <c:pt idx="1609">
                  <c:v>397.47</c:v>
                </c:pt>
                <c:pt idx="1610">
                  <c:v>342.57</c:v>
                </c:pt>
                <c:pt idx="1611">
                  <c:v>1476.07</c:v>
                </c:pt>
                <c:pt idx="1612">
                  <c:v>1039.25</c:v>
                </c:pt>
                <c:pt idx="1613">
                  <c:v>629.42999999999995</c:v>
                </c:pt>
                <c:pt idx="1614">
                  <c:v>858.21</c:v>
                </c:pt>
                <c:pt idx="1615">
                  <c:v>3190.21</c:v>
                </c:pt>
                <c:pt idx="1616">
                  <c:v>978.4</c:v>
                </c:pt>
                <c:pt idx="1617">
                  <c:v>650.53</c:v>
                </c:pt>
                <c:pt idx="1618">
                  <c:v>478.29</c:v>
                </c:pt>
                <c:pt idx="1619">
                  <c:v>462.86</c:v>
                </c:pt>
                <c:pt idx="1620">
                  <c:v>460.28</c:v>
                </c:pt>
                <c:pt idx="1621">
                  <c:v>423.07</c:v>
                </c:pt>
                <c:pt idx="1622">
                  <c:v>590.66</c:v>
                </c:pt>
                <c:pt idx="1623">
                  <c:v>3464.66</c:v>
                </c:pt>
                <c:pt idx="1624">
                  <c:v>3462.68</c:v>
                </c:pt>
                <c:pt idx="1625">
                  <c:v>1938.82</c:v>
                </c:pt>
                <c:pt idx="1626">
                  <c:v>3193.06</c:v>
                </c:pt>
                <c:pt idx="1627">
                  <c:v>5106.6499999999996</c:v>
                </c:pt>
                <c:pt idx="1628">
                  <c:v>2096.85</c:v>
                </c:pt>
                <c:pt idx="1629">
                  <c:v>1423.86</c:v>
                </c:pt>
                <c:pt idx="1630">
                  <c:v>1565.9</c:v>
                </c:pt>
                <c:pt idx="1631">
                  <c:v>1545.03</c:v>
                </c:pt>
                <c:pt idx="1632">
                  <c:v>1488.99</c:v>
                </c:pt>
                <c:pt idx="1633">
                  <c:v>1624.34</c:v>
                </c:pt>
                <c:pt idx="1634">
                  <c:v>2095.4499999999998</c:v>
                </c:pt>
                <c:pt idx="1635">
                  <c:v>1356.47</c:v>
                </c:pt>
                <c:pt idx="1636">
                  <c:v>928.48</c:v>
                </c:pt>
                <c:pt idx="1637">
                  <c:v>742.04</c:v>
                </c:pt>
                <c:pt idx="1638">
                  <c:v>713.36</c:v>
                </c:pt>
                <c:pt idx="1639">
                  <c:v>4268.58</c:v>
                </c:pt>
                <c:pt idx="1640">
                  <c:v>4019.16</c:v>
                </c:pt>
                <c:pt idx="1641">
                  <c:v>1584.05</c:v>
                </c:pt>
                <c:pt idx="1642">
                  <c:v>1032.48</c:v>
                </c:pt>
                <c:pt idx="1643">
                  <c:v>763.67</c:v>
                </c:pt>
                <c:pt idx="1644">
                  <c:v>608.77</c:v>
                </c:pt>
                <c:pt idx="1645">
                  <c:v>505.96</c:v>
                </c:pt>
                <c:pt idx="1646">
                  <c:v>436.41</c:v>
                </c:pt>
                <c:pt idx="1647">
                  <c:v>374.66</c:v>
                </c:pt>
                <c:pt idx="1648">
                  <c:v>323.77999999999997</c:v>
                </c:pt>
                <c:pt idx="1649">
                  <c:v>286.52</c:v>
                </c:pt>
                <c:pt idx="1650">
                  <c:v>258.60000000000002</c:v>
                </c:pt>
                <c:pt idx="1651">
                  <c:v>240.01</c:v>
                </c:pt>
                <c:pt idx="1652">
                  <c:v>221.34</c:v>
                </c:pt>
                <c:pt idx="1653">
                  <c:v>196.92</c:v>
                </c:pt>
                <c:pt idx="1654">
                  <c:v>185.56</c:v>
                </c:pt>
                <c:pt idx="1655">
                  <c:v>178.63</c:v>
                </c:pt>
                <c:pt idx="1656">
                  <c:v>169.42</c:v>
                </c:pt>
                <c:pt idx="1657">
                  <c:v>162.38</c:v>
                </c:pt>
                <c:pt idx="1658">
                  <c:v>171.47</c:v>
                </c:pt>
                <c:pt idx="1659">
                  <c:v>219.23</c:v>
                </c:pt>
                <c:pt idx="1660">
                  <c:v>722.58</c:v>
                </c:pt>
                <c:pt idx="1661">
                  <c:v>407.8</c:v>
                </c:pt>
                <c:pt idx="1662">
                  <c:v>470.27</c:v>
                </c:pt>
                <c:pt idx="1663">
                  <c:v>321.16000000000003</c:v>
                </c:pt>
                <c:pt idx="1664">
                  <c:v>435.3</c:v>
                </c:pt>
                <c:pt idx="1665">
                  <c:v>350.56</c:v>
                </c:pt>
                <c:pt idx="1666">
                  <c:v>272.39</c:v>
                </c:pt>
                <c:pt idx="1667">
                  <c:v>231.87</c:v>
                </c:pt>
                <c:pt idx="1668">
                  <c:v>206.56</c:v>
                </c:pt>
                <c:pt idx="1669">
                  <c:v>187.35</c:v>
                </c:pt>
                <c:pt idx="1670">
                  <c:v>173.65</c:v>
                </c:pt>
                <c:pt idx="1671">
                  <c:v>168.04</c:v>
                </c:pt>
                <c:pt idx="1672">
                  <c:v>184.18</c:v>
                </c:pt>
                <c:pt idx="1673">
                  <c:v>176.79</c:v>
                </c:pt>
                <c:pt idx="1674">
                  <c:v>175.47</c:v>
                </c:pt>
                <c:pt idx="1675">
                  <c:v>180.44</c:v>
                </c:pt>
                <c:pt idx="1676">
                  <c:v>163.61000000000001</c:v>
                </c:pt>
                <c:pt idx="1677">
                  <c:v>142.38999999999999</c:v>
                </c:pt>
                <c:pt idx="1678">
                  <c:v>127.95</c:v>
                </c:pt>
                <c:pt idx="1679">
                  <c:v>115.5</c:v>
                </c:pt>
                <c:pt idx="1680">
                  <c:v>109.88</c:v>
                </c:pt>
                <c:pt idx="1681">
                  <c:v>106.25</c:v>
                </c:pt>
                <c:pt idx="1682">
                  <c:v>98.36</c:v>
                </c:pt>
                <c:pt idx="1683">
                  <c:v>91.48</c:v>
                </c:pt>
                <c:pt idx="1684">
                  <c:v>76.03</c:v>
                </c:pt>
                <c:pt idx="1685">
                  <c:v>72.22</c:v>
                </c:pt>
                <c:pt idx="1686">
                  <c:v>82.73</c:v>
                </c:pt>
                <c:pt idx="1687">
                  <c:v>86.47</c:v>
                </c:pt>
                <c:pt idx="1688">
                  <c:v>87.24</c:v>
                </c:pt>
                <c:pt idx="1689">
                  <c:v>80.150000000000006</c:v>
                </c:pt>
                <c:pt idx="1690">
                  <c:v>63.76</c:v>
                </c:pt>
                <c:pt idx="1691">
                  <c:v>65.62</c:v>
                </c:pt>
                <c:pt idx="1692">
                  <c:v>70.489999999999995</c:v>
                </c:pt>
                <c:pt idx="1693">
                  <c:v>64.400000000000006</c:v>
                </c:pt>
                <c:pt idx="1694">
                  <c:v>62.73</c:v>
                </c:pt>
                <c:pt idx="1695">
                  <c:v>60.41</c:v>
                </c:pt>
                <c:pt idx="1696">
                  <c:v>55.38</c:v>
                </c:pt>
                <c:pt idx="1697">
                  <c:v>53.58</c:v>
                </c:pt>
                <c:pt idx="1698">
                  <c:v>62.28</c:v>
                </c:pt>
                <c:pt idx="1699">
                  <c:v>73.849999999999994</c:v>
                </c:pt>
                <c:pt idx="1700">
                  <c:v>104.2</c:v>
                </c:pt>
                <c:pt idx="1701">
                  <c:v>95.07</c:v>
                </c:pt>
                <c:pt idx="1702">
                  <c:v>78.11</c:v>
                </c:pt>
                <c:pt idx="1703">
                  <c:v>62.74</c:v>
                </c:pt>
                <c:pt idx="1704">
                  <c:v>62.46</c:v>
                </c:pt>
                <c:pt idx="1705">
                  <c:v>64.25</c:v>
                </c:pt>
                <c:pt idx="1706">
                  <c:v>69.23</c:v>
                </c:pt>
                <c:pt idx="1707">
                  <c:v>64.540000000000006</c:v>
                </c:pt>
                <c:pt idx="1708">
                  <c:v>62.45</c:v>
                </c:pt>
                <c:pt idx="1709">
                  <c:v>54.94</c:v>
                </c:pt>
                <c:pt idx="1710">
                  <c:v>47.39</c:v>
                </c:pt>
                <c:pt idx="1711">
                  <c:v>41.3</c:v>
                </c:pt>
                <c:pt idx="1712">
                  <c:v>37.22</c:v>
                </c:pt>
                <c:pt idx="1713">
                  <c:v>35.11</c:v>
                </c:pt>
                <c:pt idx="1714">
                  <c:v>33.65</c:v>
                </c:pt>
                <c:pt idx="1715">
                  <c:v>29.84</c:v>
                </c:pt>
                <c:pt idx="1716">
                  <c:v>27.04</c:v>
                </c:pt>
                <c:pt idx="1717">
                  <c:v>26.45</c:v>
                </c:pt>
                <c:pt idx="1718">
                  <c:v>25.82</c:v>
                </c:pt>
                <c:pt idx="1719">
                  <c:v>25.26</c:v>
                </c:pt>
                <c:pt idx="1720">
                  <c:v>24.36</c:v>
                </c:pt>
                <c:pt idx="1721">
                  <c:v>23.2</c:v>
                </c:pt>
                <c:pt idx="1722">
                  <c:v>22.37</c:v>
                </c:pt>
                <c:pt idx="1723">
                  <c:v>21.37</c:v>
                </c:pt>
                <c:pt idx="1724">
                  <c:v>20.49</c:v>
                </c:pt>
                <c:pt idx="1725">
                  <c:v>19.670000000000002</c:v>
                </c:pt>
                <c:pt idx="1726">
                  <c:v>18.489999999999998</c:v>
                </c:pt>
                <c:pt idx="1727">
                  <c:v>18.2</c:v>
                </c:pt>
                <c:pt idx="1728">
                  <c:v>18.149999999999999</c:v>
                </c:pt>
                <c:pt idx="1729">
                  <c:v>18.82</c:v>
                </c:pt>
                <c:pt idx="1730">
                  <c:v>20.399999999999999</c:v>
                </c:pt>
                <c:pt idx="1731">
                  <c:v>22.17</c:v>
                </c:pt>
                <c:pt idx="1732">
                  <c:v>23.93</c:v>
                </c:pt>
                <c:pt idx="1733">
                  <c:v>25.13</c:v>
                </c:pt>
                <c:pt idx="1734">
                  <c:v>18.55</c:v>
                </c:pt>
                <c:pt idx="1735">
                  <c:v>16.649999999999999</c:v>
                </c:pt>
                <c:pt idx="1736">
                  <c:v>16.420000000000002</c:v>
                </c:pt>
                <c:pt idx="1737">
                  <c:v>16.829999999999998</c:v>
                </c:pt>
                <c:pt idx="1738">
                  <c:v>16.579999999999998</c:v>
                </c:pt>
                <c:pt idx="1739">
                  <c:v>16.54</c:v>
                </c:pt>
                <c:pt idx="1740">
                  <c:v>17.16</c:v>
                </c:pt>
                <c:pt idx="1741">
                  <c:v>17.45</c:v>
                </c:pt>
                <c:pt idx="1742">
                  <c:v>18.260000000000002</c:v>
                </c:pt>
                <c:pt idx="1743">
                  <c:v>14.89</c:v>
                </c:pt>
                <c:pt idx="1744">
                  <c:v>14.03</c:v>
                </c:pt>
                <c:pt idx="1745">
                  <c:v>19.7</c:v>
                </c:pt>
                <c:pt idx="1746">
                  <c:v>21.03</c:v>
                </c:pt>
                <c:pt idx="1747">
                  <c:v>23.95</c:v>
                </c:pt>
                <c:pt idx="1748">
                  <c:v>23.39</c:v>
                </c:pt>
                <c:pt idx="1749">
                  <c:v>22.85</c:v>
                </c:pt>
                <c:pt idx="1750">
                  <c:v>27.48</c:v>
                </c:pt>
                <c:pt idx="1751">
                  <c:v>26.4</c:v>
                </c:pt>
                <c:pt idx="1752">
                  <c:v>26.48</c:v>
                </c:pt>
                <c:pt idx="1753">
                  <c:v>24.13</c:v>
                </c:pt>
                <c:pt idx="1754">
                  <c:v>24.16</c:v>
                </c:pt>
                <c:pt idx="1755">
                  <c:v>23.32</c:v>
                </c:pt>
                <c:pt idx="1756">
                  <c:v>25.76</c:v>
                </c:pt>
                <c:pt idx="1757">
                  <c:v>24.06</c:v>
                </c:pt>
                <c:pt idx="1758">
                  <c:v>15.31</c:v>
                </c:pt>
                <c:pt idx="1759">
                  <c:v>16.28</c:v>
                </c:pt>
                <c:pt idx="1760">
                  <c:v>15.07</c:v>
                </c:pt>
                <c:pt idx="1761">
                  <c:v>13.96</c:v>
                </c:pt>
                <c:pt idx="1762">
                  <c:v>11.77</c:v>
                </c:pt>
                <c:pt idx="1763">
                  <c:v>11.6</c:v>
                </c:pt>
                <c:pt idx="1764">
                  <c:v>11.23</c:v>
                </c:pt>
                <c:pt idx="1765">
                  <c:v>9.58</c:v>
                </c:pt>
                <c:pt idx="1766">
                  <c:v>8.81</c:v>
                </c:pt>
                <c:pt idx="1767">
                  <c:v>9</c:v>
                </c:pt>
                <c:pt idx="1768">
                  <c:v>8.35</c:v>
                </c:pt>
                <c:pt idx="1769">
                  <c:v>7.85</c:v>
                </c:pt>
                <c:pt idx="1770">
                  <c:v>7.38</c:v>
                </c:pt>
                <c:pt idx="1771">
                  <c:v>6.22</c:v>
                </c:pt>
                <c:pt idx="1772">
                  <c:v>5.63</c:v>
                </c:pt>
                <c:pt idx="1773">
                  <c:v>3.41</c:v>
                </c:pt>
                <c:pt idx="1774">
                  <c:v>2.64</c:v>
                </c:pt>
                <c:pt idx="1775">
                  <c:v>2.11</c:v>
                </c:pt>
                <c:pt idx="1776">
                  <c:v>1.57</c:v>
                </c:pt>
                <c:pt idx="1777">
                  <c:v>1.25</c:v>
                </c:pt>
                <c:pt idx="1778">
                  <c:v>0.86</c:v>
                </c:pt>
                <c:pt idx="1779">
                  <c:v>0.59</c:v>
                </c:pt>
                <c:pt idx="1780">
                  <c:v>0.48</c:v>
                </c:pt>
                <c:pt idx="1781">
                  <c:v>0.38</c:v>
                </c:pt>
                <c:pt idx="1782">
                  <c:v>0.36</c:v>
                </c:pt>
                <c:pt idx="1783">
                  <c:v>0.25</c:v>
                </c:pt>
                <c:pt idx="1784">
                  <c:v>0.26</c:v>
                </c:pt>
                <c:pt idx="1785">
                  <c:v>0.21</c:v>
                </c:pt>
                <c:pt idx="1786">
                  <c:v>0.25</c:v>
                </c:pt>
                <c:pt idx="1787">
                  <c:v>0.28000000000000003</c:v>
                </c:pt>
                <c:pt idx="1788">
                  <c:v>0.33</c:v>
                </c:pt>
                <c:pt idx="1789">
                  <c:v>0.28000000000000003</c:v>
                </c:pt>
                <c:pt idx="1790">
                  <c:v>0.31</c:v>
                </c:pt>
                <c:pt idx="1791">
                  <c:v>0.56000000000000005</c:v>
                </c:pt>
                <c:pt idx="1792">
                  <c:v>0.7</c:v>
                </c:pt>
                <c:pt idx="1793">
                  <c:v>0.37</c:v>
                </c:pt>
                <c:pt idx="1794">
                  <c:v>0.26</c:v>
                </c:pt>
                <c:pt idx="1795">
                  <c:v>0.22</c:v>
                </c:pt>
                <c:pt idx="1796">
                  <c:v>0.21</c:v>
                </c:pt>
                <c:pt idx="1797">
                  <c:v>0.13</c:v>
                </c:pt>
                <c:pt idx="1798">
                  <c:v>0.12</c:v>
                </c:pt>
                <c:pt idx="1799">
                  <c:v>0.11</c:v>
                </c:pt>
                <c:pt idx="1800">
                  <c:v>0.11</c:v>
                </c:pt>
                <c:pt idx="1801">
                  <c:v>0.11</c:v>
                </c:pt>
                <c:pt idx="1802">
                  <c:v>0.1</c:v>
                </c:pt>
                <c:pt idx="1803">
                  <c:v>0.11</c:v>
                </c:pt>
                <c:pt idx="1804">
                  <c:v>0.11</c:v>
                </c:pt>
                <c:pt idx="1805">
                  <c:v>0.09</c:v>
                </c:pt>
                <c:pt idx="1806">
                  <c:v>0.08</c:v>
                </c:pt>
                <c:pt idx="1807">
                  <c:v>7.0000000000000007E-2</c:v>
                </c:pt>
                <c:pt idx="1808">
                  <c:v>0.09</c:v>
                </c:pt>
                <c:pt idx="1809">
                  <c:v>0.08</c:v>
                </c:pt>
                <c:pt idx="1810">
                  <c:v>0.08</c:v>
                </c:pt>
                <c:pt idx="1811">
                  <c:v>0.04</c:v>
                </c:pt>
                <c:pt idx="1812">
                  <c:v>0.01</c:v>
                </c:pt>
                <c:pt idx="1813">
                  <c:v>0.02</c:v>
                </c:pt>
                <c:pt idx="1814">
                  <c:v>0.09</c:v>
                </c:pt>
                <c:pt idx="1815">
                  <c:v>7.0000000000000007E-2</c:v>
                </c:pt>
                <c:pt idx="1816">
                  <c:v>0.04</c:v>
                </c:pt>
                <c:pt idx="1817">
                  <c:v>0.05</c:v>
                </c:pt>
                <c:pt idx="1818">
                  <c:v>0.04</c:v>
                </c:pt>
                <c:pt idx="1819">
                  <c:v>0.04</c:v>
                </c:pt>
                <c:pt idx="1820">
                  <c:v>0.03</c:v>
                </c:pt>
                <c:pt idx="1821">
                  <c:v>0.03</c:v>
                </c:pt>
                <c:pt idx="1822">
                  <c:v>0.03</c:v>
                </c:pt>
                <c:pt idx="1823">
                  <c:v>0.03</c:v>
                </c:pt>
                <c:pt idx="1824">
                  <c:v>0.02</c:v>
                </c:pt>
                <c:pt idx="1825">
                  <c:v>0.03</c:v>
                </c:pt>
                <c:pt idx="1826">
                  <c:v>0.02</c:v>
                </c:pt>
                <c:pt idx="1827">
                  <c:v>0.05</c:v>
                </c:pt>
                <c:pt idx="1828">
                  <c:v>0.03</c:v>
                </c:pt>
                <c:pt idx="1829">
                  <c:v>0</c:v>
                </c:pt>
                <c:pt idx="1830">
                  <c:v>0</c:v>
                </c:pt>
                <c:pt idx="1831">
                  <c:v>0.08</c:v>
                </c:pt>
                <c:pt idx="1832">
                  <c:v>0.13</c:v>
                </c:pt>
                <c:pt idx="1833">
                  <c:v>0.01</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04</c:v>
                </c:pt>
                <c:pt idx="1940">
                  <c:v>0</c:v>
                </c:pt>
                <c:pt idx="1941">
                  <c:v>13.81</c:v>
                </c:pt>
                <c:pt idx="1942">
                  <c:v>333.57</c:v>
                </c:pt>
                <c:pt idx="1943">
                  <c:v>299.89999999999998</c:v>
                </c:pt>
                <c:pt idx="1944">
                  <c:v>189.62</c:v>
                </c:pt>
                <c:pt idx="1945">
                  <c:v>1327.12</c:v>
                </c:pt>
                <c:pt idx="1946">
                  <c:v>656.06</c:v>
                </c:pt>
                <c:pt idx="1947">
                  <c:v>3351.31</c:v>
                </c:pt>
                <c:pt idx="1948">
                  <c:v>807.6</c:v>
                </c:pt>
                <c:pt idx="1949">
                  <c:v>364.78</c:v>
                </c:pt>
                <c:pt idx="1950">
                  <c:v>234.07</c:v>
                </c:pt>
                <c:pt idx="1951">
                  <c:v>163.78</c:v>
                </c:pt>
                <c:pt idx="1952">
                  <c:v>118.6</c:v>
                </c:pt>
                <c:pt idx="1953">
                  <c:v>86.2</c:v>
                </c:pt>
                <c:pt idx="1954">
                  <c:v>64.09</c:v>
                </c:pt>
                <c:pt idx="1955">
                  <c:v>56.24</c:v>
                </c:pt>
                <c:pt idx="1956">
                  <c:v>45.86</c:v>
                </c:pt>
                <c:pt idx="1957">
                  <c:v>32.03</c:v>
                </c:pt>
                <c:pt idx="1958">
                  <c:v>29.14</c:v>
                </c:pt>
                <c:pt idx="1959">
                  <c:v>23.17</c:v>
                </c:pt>
                <c:pt idx="1960">
                  <c:v>20.190000000000001</c:v>
                </c:pt>
                <c:pt idx="1961">
                  <c:v>16.899999999999999</c:v>
                </c:pt>
                <c:pt idx="1962">
                  <c:v>14.51</c:v>
                </c:pt>
                <c:pt idx="1963">
                  <c:v>13.98</c:v>
                </c:pt>
                <c:pt idx="1964">
                  <c:v>12.91</c:v>
                </c:pt>
                <c:pt idx="1965">
                  <c:v>10.67</c:v>
                </c:pt>
                <c:pt idx="1966">
                  <c:v>6.63</c:v>
                </c:pt>
                <c:pt idx="1967">
                  <c:v>3.77</c:v>
                </c:pt>
                <c:pt idx="1968">
                  <c:v>2.78</c:v>
                </c:pt>
                <c:pt idx="1969">
                  <c:v>0.93</c:v>
                </c:pt>
                <c:pt idx="1970">
                  <c:v>0.54</c:v>
                </c:pt>
                <c:pt idx="1971">
                  <c:v>22.74</c:v>
                </c:pt>
                <c:pt idx="1972">
                  <c:v>102.23</c:v>
                </c:pt>
                <c:pt idx="1973">
                  <c:v>80.47</c:v>
                </c:pt>
                <c:pt idx="1974">
                  <c:v>63.15</c:v>
                </c:pt>
                <c:pt idx="1975">
                  <c:v>62.24</c:v>
                </c:pt>
                <c:pt idx="1976">
                  <c:v>57.8</c:v>
                </c:pt>
                <c:pt idx="1977">
                  <c:v>148.02000000000001</c:v>
                </c:pt>
                <c:pt idx="1978">
                  <c:v>216</c:v>
                </c:pt>
                <c:pt idx="1979">
                  <c:v>602</c:v>
                </c:pt>
                <c:pt idx="1980">
                  <c:v>694.75</c:v>
                </c:pt>
                <c:pt idx="1981">
                  <c:v>783.86</c:v>
                </c:pt>
                <c:pt idx="1982">
                  <c:v>506.99</c:v>
                </c:pt>
                <c:pt idx="1983">
                  <c:v>715.8</c:v>
                </c:pt>
                <c:pt idx="1984">
                  <c:v>8688.27</c:v>
                </c:pt>
                <c:pt idx="1985">
                  <c:v>4149.1099999999997</c:v>
                </c:pt>
                <c:pt idx="1986">
                  <c:v>1768.69</c:v>
                </c:pt>
                <c:pt idx="1987">
                  <c:v>944.65</c:v>
                </c:pt>
                <c:pt idx="1988">
                  <c:v>720.07</c:v>
                </c:pt>
                <c:pt idx="1989">
                  <c:v>954.3</c:v>
                </c:pt>
                <c:pt idx="1990">
                  <c:v>4775.6499999999996</c:v>
                </c:pt>
                <c:pt idx="1991">
                  <c:v>2331.0700000000002</c:v>
                </c:pt>
                <c:pt idx="1992">
                  <c:v>1114.94</c:v>
                </c:pt>
                <c:pt idx="1993">
                  <c:v>747.15</c:v>
                </c:pt>
                <c:pt idx="1994">
                  <c:v>487.82</c:v>
                </c:pt>
                <c:pt idx="1995">
                  <c:v>366.43</c:v>
                </c:pt>
                <c:pt idx="1996">
                  <c:v>302.2</c:v>
                </c:pt>
                <c:pt idx="1997">
                  <c:v>261.35000000000002</c:v>
                </c:pt>
                <c:pt idx="1998">
                  <c:v>246.09</c:v>
                </c:pt>
                <c:pt idx="1999">
                  <c:v>233.11</c:v>
                </c:pt>
                <c:pt idx="2000">
                  <c:v>690.13</c:v>
                </c:pt>
                <c:pt idx="2001">
                  <c:v>2781.63</c:v>
                </c:pt>
                <c:pt idx="2002">
                  <c:v>4859</c:v>
                </c:pt>
                <c:pt idx="2003">
                  <c:v>13848.43</c:v>
                </c:pt>
                <c:pt idx="2004">
                  <c:v>7150.82</c:v>
                </c:pt>
                <c:pt idx="2005">
                  <c:v>2882.58</c:v>
                </c:pt>
                <c:pt idx="2006">
                  <c:v>1479.78</c:v>
                </c:pt>
                <c:pt idx="2007">
                  <c:v>905.91</c:v>
                </c:pt>
                <c:pt idx="2008">
                  <c:v>650.72</c:v>
                </c:pt>
                <c:pt idx="2009">
                  <c:v>504.2</c:v>
                </c:pt>
                <c:pt idx="2010">
                  <c:v>401.94</c:v>
                </c:pt>
                <c:pt idx="2011">
                  <c:v>334.05</c:v>
                </c:pt>
                <c:pt idx="2012">
                  <c:v>269.77</c:v>
                </c:pt>
                <c:pt idx="2013">
                  <c:v>231.19</c:v>
                </c:pt>
                <c:pt idx="2014">
                  <c:v>190.57</c:v>
                </c:pt>
                <c:pt idx="2015">
                  <c:v>166.89</c:v>
                </c:pt>
                <c:pt idx="2016">
                  <c:v>147.93</c:v>
                </c:pt>
                <c:pt idx="2017">
                  <c:v>140.41</c:v>
                </c:pt>
                <c:pt idx="2018">
                  <c:v>171.72</c:v>
                </c:pt>
                <c:pt idx="2019">
                  <c:v>400.96</c:v>
                </c:pt>
                <c:pt idx="2020">
                  <c:v>3330.5</c:v>
                </c:pt>
                <c:pt idx="2021">
                  <c:v>1536.08</c:v>
                </c:pt>
                <c:pt idx="2022">
                  <c:v>697.39</c:v>
                </c:pt>
                <c:pt idx="2023">
                  <c:v>497.26</c:v>
                </c:pt>
                <c:pt idx="2024">
                  <c:v>413</c:v>
                </c:pt>
                <c:pt idx="2025">
                  <c:v>434.09</c:v>
                </c:pt>
                <c:pt idx="2026">
                  <c:v>332.97</c:v>
                </c:pt>
                <c:pt idx="2027">
                  <c:v>266.32</c:v>
                </c:pt>
                <c:pt idx="2028">
                  <c:v>224.39</c:v>
                </c:pt>
                <c:pt idx="2029">
                  <c:v>193.99</c:v>
                </c:pt>
                <c:pt idx="2030">
                  <c:v>175.55</c:v>
                </c:pt>
                <c:pt idx="2031">
                  <c:v>160.97</c:v>
                </c:pt>
                <c:pt idx="2032">
                  <c:v>146.61000000000001</c:v>
                </c:pt>
                <c:pt idx="2033">
                  <c:v>130.66999999999999</c:v>
                </c:pt>
                <c:pt idx="2034">
                  <c:v>118.81</c:v>
                </c:pt>
                <c:pt idx="2035">
                  <c:v>111.19</c:v>
                </c:pt>
                <c:pt idx="2036">
                  <c:v>101.74</c:v>
                </c:pt>
                <c:pt idx="2037">
                  <c:v>92.98</c:v>
                </c:pt>
                <c:pt idx="2038">
                  <c:v>87.35</c:v>
                </c:pt>
                <c:pt idx="2039">
                  <c:v>90.37</c:v>
                </c:pt>
                <c:pt idx="2040">
                  <c:v>125.19</c:v>
                </c:pt>
                <c:pt idx="2041">
                  <c:v>137.12</c:v>
                </c:pt>
                <c:pt idx="2042">
                  <c:v>118.15</c:v>
                </c:pt>
                <c:pt idx="2043">
                  <c:v>109.92</c:v>
                </c:pt>
                <c:pt idx="2044">
                  <c:v>99.47</c:v>
                </c:pt>
                <c:pt idx="2045">
                  <c:v>92.42</c:v>
                </c:pt>
                <c:pt idx="2046">
                  <c:v>87.93</c:v>
                </c:pt>
                <c:pt idx="2047">
                  <c:v>87.37</c:v>
                </c:pt>
                <c:pt idx="2048">
                  <c:v>84.06</c:v>
                </c:pt>
                <c:pt idx="2049">
                  <c:v>76.03</c:v>
                </c:pt>
                <c:pt idx="2050">
                  <c:v>60.62</c:v>
                </c:pt>
                <c:pt idx="2051">
                  <c:v>55.78</c:v>
                </c:pt>
                <c:pt idx="2052">
                  <c:v>50.77</c:v>
                </c:pt>
                <c:pt idx="2053">
                  <c:v>41.55</c:v>
                </c:pt>
                <c:pt idx="2054">
                  <c:v>38.03</c:v>
                </c:pt>
                <c:pt idx="2055">
                  <c:v>42.01</c:v>
                </c:pt>
                <c:pt idx="2056">
                  <c:v>48.37</c:v>
                </c:pt>
                <c:pt idx="2057">
                  <c:v>47.75</c:v>
                </c:pt>
                <c:pt idx="2058">
                  <c:v>42.29</c:v>
                </c:pt>
                <c:pt idx="2059">
                  <c:v>41.55</c:v>
                </c:pt>
                <c:pt idx="2060">
                  <c:v>41</c:v>
                </c:pt>
                <c:pt idx="2061">
                  <c:v>38.270000000000003</c:v>
                </c:pt>
                <c:pt idx="2062">
                  <c:v>33.840000000000003</c:v>
                </c:pt>
                <c:pt idx="2063">
                  <c:v>30.43</c:v>
                </c:pt>
                <c:pt idx="2064">
                  <c:v>26.79</c:v>
                </c:pt>
                <c:pt idx="2065">
                  <c:v>23.23</c:v>
                </c:pt>
                <c:pt idx="2066">
                  <c:v>20.47</c:v>
                </c:pt>
                <c:pt idx="2067">
                  <c:v>18.61</c:v>
                </c:pt>
                <c:pt idx="2068">
                  <c:v>17.45</c:v>
                </c:pt>
                <c:pt idx="2069">
                  <c:v>17.12</c:v>
                </c:pt>
                <c:pt idx="2070">
                  <c:v>17.079999999999998</c:v>
                </c:pt>
                <c:pt idx="2071">
                  <c:v>16.600000000000001</c:v>
                </c:pt>
                <c:pt idx="2072">
                  <c:v>17.47</c:v>
                </c:pt>
                <c:pt idx="2073">
                  <c:v>18.809999999999999</c:v>
                </c:pt>
                <c:pt idx="2074">
                  <c:v>20.2</c:v>
                </c:pt>
                <c:pt idx="2075">
                  <c:v>21.43</c:v>
                </c:pt>
                <c:pt idx="2076">
                  <c:v>22.04</c:v>
                </c:pt>
                <c:pt idx="2077">
                  <c:v>22.04</c:v>
                </c:pt>
                <c:pt idx="2078">
                  <c:v>22.04</c:v>
                </c:pt>
                <c:pt idx="2079">
                  <c:v>21.73</c:v>
                </c:pt>
                <c:pt idx="2080">
                  <c:v>21.27</c:v>
                </c:pt>
                <c:pt idx="2081">
                  <c:v>20.88</c:v>
                </c:pt>
                <c:pt idx="2082">
                  <c:v>19.98</c:v>
                </c:pt>
                <c:pt idx="2083">
                  <c:v>18.22</c:v>
                </c:pt>
                <c:pt idx="2084">
                  <c:v>16.329999999999998</c:v>
                </c:pt>
                <c:pt idx="2085">
                  <c:v>15.19</c:v>
                </c:pt>
                <c:pt idx="2086">
                  <c:v>15.17</c:v>
                </c:pt>
                <c:pt idx="2087">
                  <c:v>13.99</c:v>
                </c:pt>
                <c:pt idx="2088">
                  <c:v>13.19</c:v>
                </c:pt>
                <c:pt idx="2089">
                  <c:v>12.67</c:v>
                </c:pt>
                <c:pt idx="2090">
                  <c:v>12.27</c:v>
                </c:pt>
                <c:pt idx="2091">
                  <c:v>11.94</c:v>
                </c:pt>
                <c:pt idx="2092">
                  <c:v>12.27</c:v>
                </c:pt>
                <c:pt idx="2093">
                  <c:v>12.77</c:v>
                </c:pt>
                <c:pt idx="2094">
                  <c:v>13.19</c:v>
                </c:pt>
                <c:pt idx="2095">
                  <c:v>12.54</c:v>
                </c:pt>
                <c:pt idx="2096">
                  <c:v>12.74</c:v>
                </c:pt>
                <c:pt idx="2097">
                  <c:v>12.23</c:v>
                </c:pt>
                <c:pt idx="2098">
                  <c:v>11.57</c:v>
                </c:pt>
                <c:pt idx="2099">
                  <c:v>11.42</c:v>
                </c:pt>
                <c:pt idx="2100">
                  <c:v>11.09</c:v>
                </c:pt>
                <c:pt idx="2101">
                  <c:v>11.01</c:v>
                </c:pt>
                <c:pt idx="2102">
                  <c:v>11.01</c:v>
                </c:pt>
                <c:pt idx="2103">
                  <c:v>10.68</c:v>
                </c:pt>
                <c:pt idx="2104">
                  <c:v>10.17</c:v>
                </c:pt>
                <c:pt idx="2105">
                  <c:v>9.8800000000000008</c:v>
                </c:pt>
                <c:pt idx="2106">
                  <c:v>9.66</c:v>
                </c:pt>
                <c:pt idx="2107">
                  <c:v>9.52</c:v>
                </c:pt>
                <c:pt idx="2108">
                  <c:v>9.2799999999999994</c:v>
                </c:pt>
                <c:pt idx="2109">
                  <c:v>8.7100000000000009</c:v>
                </c:pt>
                <c:pt idx="2110">
                  <c:v>8.35</c:v>
                </c:pt>
                <c:pt idx="2111">
                  <c:v>7.76</c:v>
                </c:pt>
                <c:pt idx="2112">
                  <c:v>7.14</c:v>
                </c:pt>
                <c:pt idx="2113">
                  <c:v>6.89</c:v>
                </c:pt>
                <c:pt idx="2114">
                  <c:v>6.94</c:v>
                </c:pt>
                <c:pt idx="2115">
                  <c:v>6.11</c:v>
                </c:pt>
                <c:pt idx="2116">
                  <c:v>5.56</c:v>
                </c:pt>
                <c:pt idx="2117">
                  <c:v>4.58</c:v>
                </c:pt>
                <c:pt idx="2118">
                  <c:v>3.5</c:v>
                </c:pt>
                <c:pt idx="2119">
                  <c:v>3.13</c:v>
                </c:pt>
                <c:pt idx="2120">
                  <c:v>3.11</c:v>
                </c:pt>
                <c:pt idx="2121">
                  <c:v>3.25</c:v>
                </c:pt>
                <c:pt idx="2122">
                  <c:v>3.28</c:v>
                </c:pt>
                <c:pt idx="2123">
                  <c:v>2.87</c:v>
                </c:pt>
                <c:pt idx="2124">
                  <c:v>2.4500000000000002</c:v>
                </c:pt>
                <c:pt idx="2125">
                  <c:v>2.27</c:v>
                </c:pt>
                <c:pt idx="2126">
                  <c:v>1.99</c:v>
                </c:pt>
                <c:pt idx="2127">
                  <c:v>1.72</c:v>
                </c:pt>
                <c:pt idx="2128">
                  <c:v>1.45</c:v>
                </c:pt>
                <c:pt idx="2129">
                  <c:v>1.2</c:v>
                </c:pt>
                <c:pt idx="2130">
                  <c:v>1.02</c:v>
                </c:pt>
                <c:pt idx="2131">
                  <c:v>0.8</c:v>
                </c:pt>
                <c:pt idx="2132">
                  <c:v>0.69</c:v>
                </c:pt>
                <c:pt idx="2133">
                  <c:v>0.62</c:v>
                </c:pt>
                <c:pt idx="2134">
                  <c:v>0.51</c:v>
                </c:pt>
                <c:pt idx="2135">
                  <c:v>0.35</c:v>
                </c:pt>
                <c:pt idx="2136">
                  <c:v>0.28000000000000003</c:v>
                </c:pt>
                <c:pt idx="2137">
                  <c:v>0.25</c:v>
                </c:pt>
                <c:pt idx="2138">
                  <c:v>0.23</c:v>
                </c:pt>
                <c:pt idx="2139">
                  <c:v>0.21</c:v>
                </c:pt>
                <c:pt idx="2140">
                  <c:v>0.18</c:v>
                </c:pt>
                <c:pt idx="2141">
                  <c:v>0.18</c:v>
                </c:pt>
                <c:pt idx="2142">
                  <c:v>0.17</c:v>
                </c:pt>
                <c:pt idx="2143">
                  <c:v>0.16</c:v>
                </c:pt>
                <c:pt idx="2144">
                  <c:v>0.15</c:v>
                </c:pt>
                <c:pt idx="2145">
                  <c:v>0.14000000000000001</c:v>
                </c:pt>
                <c:pt idx="2146">
                  <c:v>0.13</c:v>
                </c:pt>
                <c:pt idx="2147">
                  <c:v>0.13</c:v>
                </c:pt>
                <c:pt idx="2148">
                  <c:v>0.13</c:v>
                </c:pt>
                <c:pt idx="2149">
                  <c:v>0.12</c:v>
                </c:pt>
                <c:pt idx="2150">
                  <c:v>0.11</c:v>
                </c:pt>
                <c:pt idx="2151">
                  <c:v>0.1</c:v>
                </c:pt>
                <c:pt idx="2152">
                  <c:v>0.09</c:v>
                </c:pt>
                <c:pt idx="2153">
                  <c:v>0.09</c:v>
                </c:pt>
                <c:pt idx="2154">
                  <c:v>0.03</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100.25</c:v>
                </c:pt>
                <c:pt idx="2249">
                  <c:v>124.55</c:v>
                </c:pt>
                <c:pt idx="2250">
                  <c:v>242.04</c:v>
                </c:pt>
                <c:pt idx="2251">
                  <c:v>243.36</c:v>
                </c:pt>
                <c:pt idx="2252">
                  <c:v>161.04</c:v>
                </c:pt>
                <c:pt idx="2253">
                  <c:v>182.56</c:v>
                </c:pt>
                <c:pt idx="2254">
                  <c:v>124.68</c:v>
                </c:pt>
                <c:pt idx="2255">
                  <c:v>86.32</c:v>
                </c:pt>
                <c:pt idx="2256">
                  <c:v>63.69</c:v>
                </c:pt>
                <c:pt idx="2257">
                  <c:v>45.05</c:v>
                </c:pt>
                <c:pt idx="2258">
                  <c:v>29.35</c:v>
                </c:pt>
                <c:pt idx="2259">
                  <c:v>17.239999999999998</c:v>
                </c:pt>
                <c:pt idx="2260">
                  <c:v>10.24</c:v>
                </c:pt>
                <c:pt idx="2261">
                  <c:v>6.12</c:v>
                </c:pt>
                <c:pt idx="2262">
                  <c:v>3.56</c:v>
                </c:pt>
                <c:pt idx="2263">
                  <c:v>1.77</c:v>
                </c:pt>
                <c:pt idx="2264">
                  <c:v>0.59</c:v>
                </c:pt>
                <c:pt idx="2265">
                  <c:v>0.37</c:v>
                </c:pt>
                <c:pt idx="2266">
                  <c:v>79.760000000000005</c:v>
                </c:pt>
                <c:pt idx="2267">
                  <c:v>164.64</c:v>
                </c:pt>
                <c:pt idx="2268">
                  <c:v>112.95</c:v>
                </c:pt>
                <c:pt idx="2269">
                  <c:v>101.91</c:v>
                </c:pt>
                <c:pt idx="2270">
                  <c:v>70.25</c:v>
                </c:pt>
                <c:pt idx="2271">
                  <c:v>38.65</c:v>
                </c:pt>
                <c:pt idx="2272">
                  <c:v>31.45</c:v>
                </c:pt>
                <c:pt idx="2273">
                  <c:v>22.62</c:v>
                </c:pt>
                <c:pt idx="2274">
                  <c:v>9.9499999999999993</c:v>
                </c:pt>
                <c:pt idx="2275">
                  <c:v>5.13</c:v>
                </c:pt>
                <c:pt idx="2276">
                  <c:v>4.0199999999999996</c:v>
                </c:pt>
                <c:pt idx="2277">
                  <c:v>2.68</c:v>
                </c:pt>
                <c:pt idx="2278">
                  <c:v>1.38</c:v>
                </c:pt>
                <c:pt idx="2279">
                  <c:v>0.39</c:v>
                </c:pt>
                <c:pt idx="2280">
                  <c:v>0.08</c:v>
                </c:pt>
                <c:pt idx="2281">
                  <c:v>0.06</c:v>
                </c:pt>
                <c:pt idx="2282">
                  <c:v>0.09</c:v>
                </c:pt>
                <c:pt idx="2283">
                  <c:v>0.13</c:v>
                </c:pt>
                <c:pt idx="2284">
                  <c:v>0.1</c:v>
                </c:pt>
                <c:pt idx="2285">
                  <c:v>0.04</c:v>
                </c:pt>
                <c:pt idx="2286">
                  <c:v>7.0000000000000007E-2</c:v>
                </c:pt>
                <c:pt idx="2287">
                  <c:v>0.21</c:v>
                </c:pt>
                <c:pt idx="2288">
                  <c:v>0.06</c:v>
                </c:pt>
                <c:pt idx="2289">
                  <c:v>0.09</c:v>
                </c:pt>
                <c:pt idx="2290">
                  <c:v>0.09</c:v>
                </c:pt>
                <c:pt idx="2291">
                  <c:v>0.6</c:v>
                </c:pt>
                <c:pt idx="2292">
                  <c:v>470.47</c:v>
                </c:pt>
                <c:pt idx="2293">
                  <c:v>3671.93</c:v>
                </c:pt>
                <c:pt idx="2294">
                  <c:v>5210.16</c:v>
                </c:pt>
                <c:pt idx="2295">
                  <c:v>3929.39</c:v>
                </c:pt>
                <c:pt idx="2296">
                  <c:v>3991.44</c:v>
                </c:pt>
                <c:pt idx="2297">
                  <c:v>12594.33</c:v>
                </c:pt>
                <c:pt idx="2298">
                  <c:v>4356.13</c:v>
                </c:pt>
                <c:pt idx="2299">
                  <c:v>1755.93</c:v>
                </c:pt>
                <c:pt idx="2300">
                  <c:v>874.18</c:v>
                </c:pt>
                <c:pt idx="2301">
                  <c:v>775.49</c:v>
                </c:pt>
                <c:pt idx="2302">
                  <c:v>1726.77</c:v>
                </c:pt>
                <c:pt idx="2303">
                  <c:v>746.23</c:v>
                </c:pt>
                <c:pt idx="2304">
                  <c:v>453.24</c:v>
                </c:pt>
                <c:pt idx="2305">
                  <c:v>315.56</c:v>
                </c:pt>
                <c:pt idx="2306">
                  <c:v>243.97</c:v>
                </c:pt>
                <c:pt idx="2307">
                  <c:v>324.44</c:v>
                </c:pt>
                <c:pt idx="2308">
                  <c:v>224.99</c:v>
                </c:pt>
                <c:pt idx="2309">
                  <c:v>193.96</c:v>
                </c:pt>
                <c:pt idx="2310">
                  <c:v>188.39</c:v>
                </c:pt>
                <c:pt idx="2311">
                  <c:v>365.15</c:v>
                </c:pt>
                <c:pt idx="2312">
                  <c:v>772.67</c:v>
                </c:pt>
                <c:pt idx="2313">
                  <c:v>513.84</c:v>
                </c:pt>
                <c:pt idx="2314">
                  <c:v>549.91</c:v>
                </c:pt>
                <c:pt idx="2315">
                  <c:v>423.81</c:v>
                </c:pt>
                <c:pt idx="2316">
                  <c:v>368.3</c:v>
                </c:pt>
                <c:pt idx="2317">
                  <c:v>652.79999999999995</c:v>
                </c:pt>
                <c:pt idx="2318">
                  <c:v>11776.29</c:v>
                </c:pt>
                <c:pt idx="2319">
                  <c:v>18534.150000000001</c:v>
                </c:pt>
                <c:pt idx="2320">
                  <c:v>7344.35</c:v>
                </c:pt>
                <c:pt idx="2321">
                  <c:v>7639.75</c:v>
                </c:pt>
                <c:pt idx="2322">
                  <c:v>4461.29</c:v>
                </c:pt>
                <c:pt idx="2323">
                  <c:v>4988.93</c:v>
                </c:pt>
                <c:pt idx="2324">
                  <c:v>4305.1000000000004</c:v>
                </c:pt>
                <c:pt idx="2325">
                  <c:v>8364.2999999999993</c:v>
                </c:pt>
                <c:pt idx="2326">
                  <c:v>3510.86</c:v>
                </c:pt>
                <c:pt idx="2327">
                  <c:v>1858.04</c:v>
                </c:pt>
                <c:pt idx="2328">
                  <c:v>1245.28</c:v>
                </c:pt>
                <c:pt idx="2329">
                  <c:v>937.46</c:v>
                </c:pt>
                <c:pt idx="2330">
                  <c:v>2348.11</c:v>
                </c:pt>
                <c:pt idx="2331">
                  <c:v>1557.74</c:v>
                </c:pt>
                <c:pt idx="2332">
                  <c:v>2722.01</c:v>
                </c:pt>
                <c:pt idx="2333">
                  <c:v>2467.44</c:v>
                </c:pt>
                <c:pt idx="2334">
                  <c:v>1726.39</c:v>
                </c:pt>
                <c:pt idx="2335">
                  <c:v>1218.01</c:v>
                </c:pt>
                <c:pt idx="2336">
                  <c:v>1394.34</c:v>
                </c:pt>
                <c:pt idx="2337">
                  <c:v>1220.77</c:v>
                </c:pt>
                <c:pt idx="2338">
                  <c:v>1619.51</c:v>
                </c:pt>
                <c:pt idx="2339">
                  <c:v>1600.42</c:v>
                </c:pt>
                <c:pt idx="2340">
                  <c:v>1123.04</c:v>
                </c:pt>
                <c:pt idx="2341">
                  <c:v>980.63</c:v>
                </c:pt>
                <c:pt idx="2342">
                  <c:v>983.64</c:v>
                </c:pt>
                <c:pt idx="2343">
                  <c:v>1122.19</c:v>
                </c:pt>
                <c:pt idx="2344">
                  <c:v>868.22</c:v>
                </c:pt>
                <c:pt idx="2345">
                  <c:v>734.84</c:v>
                </c:pt>
                <c:pt idx="2346">
                  <c:v>4514.3599999999997</c:v>
                </c:pt>
                <c:pt idx="2347">
                  <c:v>3963.8</c:v>
                </c:pt>
                <c:pt idx="2348">
                  <c:v>1992.56</c:v>
                </c:pt>
                <c:pt idx="2349">
                  <c:v>1385.84</c:v>
                </c:pt>
                <c:pt idx="2350">
                  <c:v>1034.98</c:v>
                </c:pt>
                <c:pt idx="2351">
                  <c:v>5349.38</c:v>
                </c:pt>
                <c:pt idx="2352">
                  <c:v>13073.98</c:v>
                </c:pt>
                <c:pt idx="2353">
                  <c:v>8555.5</c:v>
                </c:pt>
                <c:pt idx="2354">
                  <c:v>6071.86</c:v>
                </c:pt>
                <c:pt idx="2355">
                  <c:v>4097.21</c:v>
                </c:pt>
                <c:pt idx="2356">
                  <c:v>2576.71</c:v>
                </c:pt>
                <c:pt idx="2357">
                  <c:v>1852.46</c:v>
                </c:pt>
                <c:pt idx="2358">
                  <c:v>1409.11</c:v>
                </c:pt>
                <c:pt idx="2359">
                  <c:v>1103.83</c:v>
                </c:pt>
                <c:pt idx="2360">
                  <c:v>909.74</c:v>
                </c:pt>
                <c:pt idx="2361">
                  <c:v>770.99</c:v>
                </c:pt>
                <c:pt idx="2362">
                  <c:v>678.89</c:v>
                </c:pt>
                <c:pt idx="2363">
                  <c:v>751.87</c:v>
                </c:pt>
                <c:pt idx="2364">
                  <c:v>796.65</c:v>
                </c:pt>
                <c:pt idx="2365">
                  <c:v>708.88</c:v>
                </c:pt>
                <c:pt idx="2366">
                  <c:v>762.75</c:v>
                </c:pt>
                <c:pt idx="2367">
                  <c:v>627.66</c:v>
                </c:pt>
                <c:pt idx="2368">
                  <c:v>598.29999999999995</c:v>
                </c:pt>
                <c:pt idx="2369">
                  <c:v>803.3</c:v>
                </c:pt>
                <c:pt idx="2370">
                  <c:v>744.98</c:v>
                </c:pt>
                <c:pt idx="2371">
                  <c:v>492.92</c:v>
                </c:pt>
                <c:pt idx="2372">
                  <c:v>414.56</c:v>
                </c:pt>
                <c:pt idx="2373">
                  <c:v>364.22</c:v>
                </c:pt>
                <c:pt idx="2374">
                  <c:v>327.88</c:v>
                </c:pt>
                <c:pt idx="2375">
                  <c:v>296</c:v>
                </c:pt>
                <c:pt idx="2376">
                  <c:v>327.75</c:v>
                </c:pt>
                <c:pt idx="2377">
                  <c:v>263.93</c:v>
                </c:pt>
                <c:pt idx="2378">
                  <c:v>282.56</c:v>
                </c:pt>
                <c:pt idx="2379">
                  <c:v>269.87</c:v>
                </c:pt>
                <c:pt idx="2380">
                  <c:v>214.31</c:v>
                </c:pt>
                <c:pt idx="2381">
                  <c:v>191.66</c:v>
                </c:pt>
                <c:pt idx="2382">
                  <c:v>182.54</c:v>
                </c:pt>
                <c:pt idx="2383">
                  <c:v>172.24</c:v>
                </c:pt>
                <c:pt idx="2384">
                  <c:v>174.81</c:v>
                </c:pt>
                <c:pt idx="2385">
                  <c:v>202.86</c:v>
                </c:pt>
                <c:pt idx="2386">
                  <c:v>195.19</c:v>
                </c:pt>
                <c:pt idx="2387">
                  <c:v>164.13</c:v>
                </c:pt>
                <c:pt idx="2388">
                  <c:v>173.51</c:v>
                </c:pt>
                <c:pt idx="2389">
                  <c:v>209.68</c:v>
                </c:pt>
                <c:pt idx="2390">
                  <c:v>341.76</c:v>
                </c:pt>
                <c:pt idx="2391">
                  <c:v>314.08999999999997</c:v>
                </c:pt>
                <c:pt idx="2392">
                  <c:v>209.93</c:v>
                </c:pt>
                <c:pt idx="2393">
                  <c:v>167.06</c:v>
                </c:pt>
                <c:pt idx="2394">
                  <c:v>147.76</c:v>
                </c:pt>
                <c:pt idx="2395">
                  <c:v>285.86</c:v>
                </c:pt>
                <c:pt idx="2396">
                  <c:v>705.1</c:v>
                </c:pt>
                <c:pt idx="2397">
                  <c:v>381.13</c:v>
                </c:pt>
                <c:pt idx="2398">
                  <c:v>305.01</c:v>
                </c:pt>
                <c:pt idx="2399">
                  <c:v>279.79000000000002</c:v>
                </c:pt>
                <c:pt idx="2400">
                  <c:v>392.94</c:v>
                </c:pt>
                <c:pt idx="2401">
                  <c:v>355.57</c:v>
                </c:pt>
                <c:pt idx="2402">
                  <c:v>253.65</c:v>
                </c:pt>
                <c:pt idx="2403">
                  <c:v>208.59</c:v>
                </c:pt>
                <c:pt idx="2404">
                  <c:v>181.73</c:v>
                </c:pt>
                <c:pt idx="2405">
                  <c:v>164.34</c:v>
                </c:pt>
                <c:pt idx="2406">
                  <c:v>151.81</c:v>
                </c:pt>
                <c:pt idx="2407">
                  <c:v>137.86000000000001</c:v>
                </c:pt>
                <c:pt idx="2408">
                  <c:v>126.55</c:v>
                </c:pt>
                <c:pt idx="2409">
                  <c:v>119.63</c:v>
                </c:pt>
                <c:pt idx="2410">
                  <c:v>116.84</c:v>
                </c:pt>
                <c:pt idx="2411">
                  <c:v>113.18</c:v>
                </c:pt>
                <c:pt idx="2412">
                  <c:v>108.54</c:v>
                </c:pt>
                <c:pt idx="2413">
                  <c:v>103.95</c:v>
                </c:pt>
                <c:pt idx="2414">
                  <c:v>100.08</c:v>
                </c:pt>
                <c:pt idx="2415">
                  <c:v>97.26</c:v>
                </c:pt>
                <c:pt idx="2416">
                  <c:v>98.29</c:v>
                </c:pt>
                <c:pt idx="2417">
                  <c:v>105</c:v>
                </c:pt>
                <c:pt idx="2418">
                  <c:v>111.42</c:v>
                </c:pt>
                <c:pt idx="2419">
                  <c:v>107.86</c:v>
                </c:pt>
                <c:pt idx="2420">
                  <c:v>94.15</c:v>
                </c:pt>
                <c:pt idx="2421">
                  <c:v>87.18</c:v>
                </c:pt>
                <c:pt idx="2422">
                  <c:v>86.58</c:v>
                </c:pt>
                <c:pt idx="2423">
                  <c:v>85.29</c:v>
                </c:pt>
                <c:pt idx="2424">
                  <c:v>87.47</c:v>
                </c:pt>
                <c:pt idx="2425">
                  <c:v>83.05</c:v>
                </c:pt>
                <c:pt idx="2426">
                  <c:v>76.83</c:v>
                </c:pt>
                <c:pt idx="2427">
                  <c:v>70.13</c:v>
                </c:pt>
                <c:pt idx="2428">
                  <c:v>65.09</c:v>
                </c:pt>
                <c:pt idx="2429">
                  <c:v>59.83</c:v>
                </c:pt>
                <c:pt idx="2430">
                  <c:v>55.78</c:v>
                </c:pt>
                <c:pt idx="2431">
                  <c:v>53.98</c:v>
                </c:pt>
                <c:pt idx="2432">
                  <c:v>52.19</c:v>
                </c:pt>
                <c:pt idx="2433">
                  <c:v>48.98</c:v>
                </c:pt>
                <c:pt idx="2434">
                  <c:v>48.01</c:v>
                </c:pt>
                <c:pt idx="2435">
                  <c:v>48.91</c:v>
                </c:pt>
                <c:pt idx="2436">
                  <c:v>50.05</c:v>
                </c:pt>
                <c:pt idx="2437">
                  <c:v>48.35</c:v>
                </c:pt>
                <c:pt idx="2438">
                  <c:v>44.94</c:v>
                </c:pt>
                <c:pt idx="2439">
                  <c:v>41.84</c:v>
                </c:pt>
                <c:pt idx="2440">
                  <c:v>43.23</c:v>
                </c:pt>
                <c:pt idx="2441">
                  <c:v>63.18</c:v>
                </c:pt>
                <c:pt idx="2442">
                  <c:v>104.07</c:v>
                </c:pt>
                <c:pt idx="2443">
                  <c:v>166.12</c:v>
                </c:pt>
                <c:pt idx="2444">
                  <c:v>226.8</c:v>
                </c:pt>
                <c:pt idx="2445">
                  <c:v>148.43</c:v>
                </c:pt>
                <c:pt idx="2446">
                  <c:v>111.95</c:v>
                </c:pt>
                <c:pt idx="2447">
                  <c:v>96.1</c:v>
                </c:pt>
                <c:pt idx="2448">
                  <c:v>88.39</c:v>
                </c:pt>
                <c:pt idx="2449">
                  <c:v>82.77</c:v>
                </c:pt>
                <c:pt idx="2450">
                  <c:v>82.76</c:v>
                </c:pt>
                <c:pt idx="2451">
                  <c:v>86.43</c:v>
                </c:pt>
                <c:pt idx="2452">
                  <c:v>74.989999999999995</c:v>
                </c:pt>
                <c:pt idx="2453">
                  <c:v>65.650000000000006</c:v>
                </c:pt>
                <c:pt idx="2454">
                  <c:v>58.25</c:v>
                </c:pt>
                <c:pt idx="2455">
                  <c:v>53.26</c:v>
                </c:pt>
                <c:pt idx="2456">
                  <c:v>49.48</c:v>
                </c:pt>
                <c:pt idx="2457">
                  <c:v>45.48</c:v>
                </c:pt>
                <c:pt idx="2458">
                  <c:v>42.22</c:v>
                </c:pt>
                <c:pt idx="2459">
                  <c:v>39.5</c:v>
                </c:pt>
                <c:pt idx="2460">
                  <c:v>37.21</c:v>
                </c:pt>
                <c:pt idx="2461">
                  <c:v>35.700000000000003</c:v>
                </c:pt>
                <c:pt idx="2462">
                  <c:v>33.94</c:v>
                </c:pt>
                <c:pt idx="2463">
                  <c:v>32.880000000000003</c:v>
                </c:pt>
                <c:pt idx="2464">
                  <c:v>26.98</c:v>
                </c:pt>
                <c:pt idx="2465">
                  <c:v>19.940000000000001</c:v>
                </c:pt>
                <c:pt idx="2466">
                  <c:v>14.38</c:v>
                </c:pt>
                <c:pt idx="2467">
                  <c:v>11.42</c:v>
                </c:pt>
                <c:pt idx="2468">
                  <c:v>10.3</c:v>
                </c:pt>
                <c:pt idx="2469">
                  <c:v>9.48</c:v>
                </c:pt>
                <c:pt idx="2470">
                  <c:v>8.44</c:v>
                </c:pt>
                <c:pt idx="2471">
                  <c:v>7.35</c:v>
                </c:pt>
                <c:pt idx="2472">
                  <c:v>6.17</c:v>
                </c:pt>
                <c:pt idx="2473">
                  <c:v>5.47</c:v>
                </c:pt>
                <c:pt idx="2474">
                  <c:v>4.71</c:v>
                </c:pt>
                <c:pt idx="2475">
                  <c:v>4.21</c:v>
                </c:pt>
                <c:pt idx="2476">
                  <c:v>3.68</c:v>
                </c:pt>
                <c:pt idx="2477">
                  <c:v>3.47</c:v>
                </c:pt>
                <c:pt idx="2478">
                  <c:v>3.1</c:v>
                </c:pt>
                <c:pt idx="2479">
                  <c:v>2.73</c:v>
                </c:pt>
                <c:pt idx="2480">
                  <c:v>2.4300000000000002</c:v>
                </c:pt>
                <c:pt idx="2481">
                  <c:v>2.33</c:v>
                </c:pt>
                <c:pt idx="2482">
                  <c:v>2.21</c:v>
                </c:pt>
                <c:pt idx="2483">
                  <c:v>2.0099999999999998</c:v>
                </c:pt>
                <c:pt idx="2484">
                  <c:v>1.61</c:v>
                </c:pt>
                <c:pt idx="2485">
                  <c:v>1.1399999999999999</c:v>
                </c:pt>
                <c:pt idx="2486">
                  <c:v>0.87</c:v>
                </c:pt>
                <c:pt idx="2487">
                  <c:v>0.67</c:v>
                </c:pt>
                <c:pt idx="2488">
                  <c:v>0.49</c:v>
                </c:pt>
                <c:pt idx="2489">
                  <c:v>0.38</c:v>
                </c:pt>
                <c:pt idx="2490">
                  <c:v>0.3</c:v>
                </c:pt>
                <c:pt idx="2491">
                  <c:v>0.23</c:v>
                </c:pt>
                <c:pt idx="2492">
                  <c:v>0.17</c:v>
                </c:pt>
                <c:pt idx="2493">
                  <c:v>0.14000000000000001</c:v>
                </c:pt>
                <c:pt idx="2494">
                  <c:v>0.08</c:v>
                </c:pt>
                <c:pt idx="2495">
                  <c:v>0.05</c:v>
                </c:pt>
                <c:pt idx="2496">
                  <c:v>0.01</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2.71</c:v>
                </c:pt>
                <c:pt idx="2693">
                  <c:v>16.600000000000001</c:v>
                </c:pt>
                <c:pt idx="2694">
                  <c:v>71.92</c:v>
                </c:pt>
                <c:pt idx="2695">
                  <c:v>3579.11</c:v>
                </c:pt>
                <c:pt idx="2696">
                  <c:v>5372.78</c:v>
                </c:pt>
                <c:pt idx="2697">
                  <c:v>4473.82</c:v>
                </c:pt>
                <c:pt idx="2698">
                  <c:v>1332.98</c:v>
                </c:pt>
                <c:pt idx="2699">
                  <c:v>687.2</c:v>
                </c:pt>
                <c:pt idx="2700">
                  <c:v>410.08</c:v>
                </c:pt>
                <c:pt idx="2701">
                  <c:v>291.45</c:v>
                </c:pt>
                <c:pt idx="2702">
                  <c:v>290.52999999999997</c:v>
                </c:pt>
                <c:pt idx="2703">
                  <c:v>239.04</c:v>
                </c:pt>
                <c:pt idx="2704">
                  <c:v>201.27</c:v>
                </c:pt>
                <c:pt idx="2705">
                  <c:v>225.49</c:v>
                </c:pt>
                <c:pt idx="2706">
                  <c:v>146.47</c:v>
                </c:pt>
                <c:pt idx="2707">
                  <c:v>115.19</c:v>
                </c:pt>
                <c:pt idx="2708">
                  <c:v>94.25</c:v>
                </c:pt>
                <c:pt idx="2709">
                  <c:v>75.06</c:v>
                </c:pt>
                <c:pt idx="2710">
                  <c:v>58.06</c:v>
                </c:pt>
                <c:pt idx="2711">
                  <c:v>46.83</c:v>
                </c:pt>
                <c:pt idx="2712">
                  <c:v>42.7</c:v>
                </c:pt>
                <c:pt idx="2713">
                  <c:v>122.97</c:v>
                </c:pt>
                <c:pt idx="2714">
                  <c:v>323.27999999999997</c:v>
                </c:pt>
                <c:pt idx="2715">
                  <c:v>219.34</c:v>
                </c:pt>
                <c:pt idx="2716">
                  <c:v>154.11000000000001</c:v>
                </c:pt>
                <c:pt idx="2717">
                  <c:v>190.23</c:v>
                </c:pt>
                <c:pt idx="2718">
                  <c:v>199.62</c:v>
                </c:pt>
                <c:pt idx="2719">
                  <c:v>2642.24</c:v>
                </c:pt>
                <c:pt idx="2720">
                  <c:v>16125.53</c:v>
                </c:pt>
                <c:pt idx="2721">
                  <c:v>13222.93</c:v>
                </c:pt>
                <c:pt idx="2722">
                  <c:v>4182.25</c:v>
                </c:pt>
                <c:pt idx="2723">
                  <c:v>1817.57</c:v>
                </c:pt>
                <c:pt idx="2724">
                  <c:v>1653.37</c:v>
                </c:pt>
                <c:pt idx="2725">
                  <c:v>1032.25</c:v>
                </c:pt>
                <c:pt idx="2726">
                  <c:v>640.29999999999995</c:v>
                </c:pt>
                <c:pt idx="2727">
                  <c:v>4390.46</c:v>
                </c:pt>
                <c:pt idx="2728">
                  <c:v>16036.34</c:v>
                </c:pt>
                <c:pt idx="2729">
                  <c:v>3496.29</c:v>
                </c:pt>
                <c:pt idx="2730">
                  <c:v>1803.65</c:v>
                </c:pt>
                <c:pt idx="2731">
                  <c:v>1146.42</c:v>
                </c:pt>
                <c:pt idx="2732">
                  <c:v>814.73</c:v>
                </c:pt>
                <c:pt idx="2733">
                  <c:v>604.29999999999995</c:v>
                </c:pt>
                <c:pt idx="2734">
                  <c:v>463.08</c:v>
                </c:pt>
                <c:pt idx="2735">
                  <c:v>371.32</c:v>
                </c:pt>
                <c:pt idx="2736">
                  <c:v>303.77999999999997</c:v>
                </c:pt>
                <c:pt idx="2737">
                  <c:v>263.89</c:v>
                </c:pt>
                <c:pt idx="2738">
                  <c:v>267.22000000000003</c:v>
                </c:pt>
                <c:pt idx="2739">
                  <c:v>264.02</c:v>
                </c:pt>
                <c:pt idx="2740">
                  <c:v>210.72</c:v>
                </c:pt>
                <c:pt idx="2741">
                  <c:v>178.87</c:v>
                </c:pt>
                <c:pt idx="2742">
                  <c:v>156.30000000000001</c:v>
                </c:pt>
                <c:pt idx="2743">
                  <c:v>139.47</c:v>
                </c:pt>
                <c:pt idx="2744">
                  <c:v>155.22</c:v>
                </c:pt>
                <c:pt idx="2745">
                  <c:v>263.51</c:v>
                </c:pt>
                <c:pt idx="2746">
                  <c:v>176.58</c:v>
                </c:pt>
                <c:pt idx="2747">
                  <c:v>125.19</c:v>
                </c:pt>
                <c:pt idx="2748">
                  <c:v>106.78</c:v>
                </c:pt>
                <c:pt idx="2749">
                  <c:v>130.24</c:v>
                </c:pt>
                <c:pt idx="2750">
                  <c:v>194.23</c:v>
                </c:pt>
                <c:pt idx="2751">
                  <c:v>136.37</c:v>
                </c:pt>
                <c:pt idx="2752">
                  <c:v>119.09</c:v>
                </c:pt>
                <c:pt idx="2753">
                  <c:v>97.09</c:v>
                </c:pt>
                <c:pt idx="2754">
                  <c:v>83.83</c:v>
                </c:pt>
                <c:pt idx="2755">
                  <c:v>78.069999999999993</c:v>
                </c:pt>
                <c:pt idx="2756">
                  <c:v>85.16</c:v>
                </c:pt>
                <c:pt idx="2757">
                  <c:v>134.57</c:v>
                </c:pt>
                <c:pt idx="2758">
                  <c:v>210.18</c:v>
                </c:pt>
                <c:pt idx="2759">
                  <c:v>245.21</c:v>
                </c:pt>
                <c:pt idx="2760">
                  <c:v>204.49</c:v>
                </c:pt>
                <c:pt idx="2761">
                  <c:v>136.69</c:v>
                </c:pt>
                <c:pt idx="2762">
                  <c:v>107.48</c:v>
                </c:pt>
                <c:pt idx="2763">
                  <c:v>90.47</c:v>
                </c:pt>
                <c:pt idx="2764">
                  <c:v>79.92</c:v>
                </c:pt>
                <c:pt idx="2765">
                  <c:v>72.13</c:v>
                </c:pt>
                <c:pt idx="2766">
                  <c:v>65.56</c:v>
                </c:pt>
                <c:pt idx="2767">
                  <c:v>60.15</c:v>
                </c:pt>
                <c:pt idx="2768">
                  <c:v>56.12</c:v>
                </c:pt>
                <c:pt idx="2769">
                  <c:v>52.84</c:v>
                </c:pt>
                <c:pt idx="2770">
                  <c:v>50.27</c:v>
                </c:pt>
                <c:pt idx="2771">
                  <c:v>48.11</c:v>
                </c:pt>
                <c:pt idx="2772">
                  <c:v>45.97</c:v>
                </c:pt>
                <c:pt idx="2773">
                  <c:v>44.41</c:v>
                </c:pt>
                <c:pt idx="2774">
                  <c:v>42.56</c:v>
                </c:pt>
                <c:pt idx="2775">
                  <c:v>40.46</c:v>
                </c:pt>
                <c:pt idx="2776">
                  <c:v>38.65</c:v>
                </c:pt>
                <c:pt idx="2777">
                  <c:v>36.97</c:v>
                </c:pt>
                <c:pt idx="2778">
                  <c:v>35.39</c:v>
                </c:pt>
                <c:pt idx="2779">
                  <c:v>33.99</c:v>
                </c:pt>
                <c:pt idx="2780">
                  <c:v>32.74</c:v>
                </c:pt>
                <c:pt idx="2781">
                  <c:v>31.41</c:v>
                </c:pt>
                <c:pt idx="2782">
                  <c:v>29.79</c:v>
                </c:pt>
                <c:pt idx="2783">
                  <c:v>28.1</c:v>
                </c:pt>
                <c:pt idx="2784">
                  <c:v>26.73</c:v>
                </c:pt>
                <c:pt idx="2785">
                  <c:v>25.74</c:v>
                </c:pt>
                <c:pt idx="2786">
                  <c:v>24.91</c:v>
                </c:pt>
                <c:pt idx="2787">
                  <c:v>24.36</c:v>
                </c:pt>
                <c:pt idx="2788">
                  <c:v>23.59</c:v>
                </c:pt>
                <c:pt idx="2789">
                  <c:v>22.78</c:v>
                </c:pt>
                <c:pt idx="2790">
                  <c:v>21.67</c:v>
                </c:pt>
                <c:pt idx="2791">
                  <c:v>20.3</c:v>
                </c:pt>
                <c:pt idx="2792">
                  <c:v>18.82</c:v>
                </c:pt>
                <c:pt idx="2793">
                  <c:v>17.38</c:v>
                </c:pt>
                <c:pt idx="2794">
                  <c:v>16.64</c:v>
                </c:pt>
                <c:pt idx="2795">
                  <c:v>16.260000000000002</c:v>
                </c:pt>
                <c:pt idx="2796">
                  <c:v>16.47</c:v>
                </c:pt>
                <c:pt idx="2797">
                  <c:v>17.12</c:v>
                </c:pt>
                <c:pt idx="2798">
                  <c:v>22.83</c:v>
                </c:pt>
                <c:pt idx="2799">
                  <c:v>24.52</c:v>
                </c:pt>
                <c:pt idx="2800">
                  <c:v>28</c:v>
                </c:pt>
                <c:pt idx="2801">
                  <c:v>27.01</c:v>
                </c:pt>
                <c:pt idx="2802">
                  <c:v>25.43</c:v>
                </c:pt>
                <c:pt idx="2803">
                  <c:v>21.28</c:v>
                </c:pt>
                <c:pt idx="2804">
                  <c:v>19.02</c:v>
                </c:pt>
                <c:pt idx="2805">
                  <c:v>16.93</c:v>
                </c:pt>
                <c:pt idx="2806">
                  <c:v>15.31</c:v>
                </c:pt>
                <c:pt idx="2807">
                  <c:v>14.07</c:v>
                </c:pt>
                <c:pt idx="2808">
                  <c:v>13.19</c:v>
                </c:pt>
                <c:pt idx="2809">
                  <c:v>13.12</c:v>
                </c:pt>
                <c:pt idx="2810">
                  <c:v>14.2</c:v>
                </c:pt>
                <c:pt idx="2811">
                  <c:v>19.23</c:v>
                </c:pt>
                <c:pt idx="2812">
                  <c:v>19.22</c:v>
                </c:pt>
                <c:pt idx="2813">
                  <c:v>18.34</c:v>
                </c:pt>
                <c:pt idx="2814">
                  <c:v>18.100000000000001</c:v>
                </c:pt>
                <c:pt idx="2815">
                  <c:v>18.88</c:v>
                </c:pt>
                <c:pt idx="2816">
                  <c:v>17.46</c:v>
                </c:pt>
                <c:pt idx="2817">
                  <c:v>16.5</c:v>
                </c:pt>
                <c:pt idx="2818">
                  <c:v>15.75</c:v>
                </c:pt>
                <c:pt idx="2819">
                  <c:v>14.76</c:v>
                </c:pt>
                <c:pt idx="2820">
                  <c:v>13.75</c:v>
                </c:pt>
                <c:pt idx="2821">
                  <c:v>12.77</c:v>
                </c:pt>
                <c:pt idx="2822">
                  <c:v>11.61</c:v>
                </c:pt>
                <c:pt idx="2823">
                  <c:v>10.93</c:v>
                </c:pt>
                <c:pt idx="2824">
                  <c:v>10.18</c:v>
                </c:pt>
                <c:pt idx="2825">
                  <c:v>9.98</c:v>
                </c:pt>
                <c:pt idx="2826">
                  <c:v>10.95</c:v>
                </c:pt>
                <c:pt idx="2827">
                  <c:v>10.45</c:v>
                </c:pt>
                <c:pt idx="2828">
                  <c:v>8.44</c:v>
                </c:pt>
                <c:pt idx="2829">
                  <c:v>9.41</c:v>
                </c:pt>
                <c:pt idx="2830">
                  <c:v>12.01</c:v>
                </c:pt>
                <c:pt idx="2831">
                  <c:v>20.14</c:v>
                </c:pt>
                <c:pt idx="2832">
                  <c:v>27.13</c:v>
                </c:pt>
                <c:pt idx="2833">
                  <c:v>17.47</c:v>
                </c:pt>
                <c:pt idx="2834">
                  <c:v>12.81</c:v>
                </c:pt>
                <c:pt idx="2835">
                  <c:v>9.8800000000000008</c:v>
                </c:pt>
                <c:pt idx="2836">
                  <c:v>8.01</c:v>
                </c:pt>
                <c:pt idx="2837">
                  <c:v>6.96</c:v>
                </c:pt>
                <c:pt idx="2838">
                  <c:v>6.31</c:v>
                </c:pt>
                <c:pt idx="2839">
                  <c:v>6.18</c:v>
                </c:pt>
                <c:pt idx="2840">
                  <c:v>5.67</c:v>
                </c:pt>
                <c:pt idx="2841">
                  <c:v>4.93</c:v>
                </c:pt>
                <c:pt idx="2842">
                  <c:v>4.07</c:v>
                </c:pt>
                <c:pt idx="2843">
                  <c:v>3.54</c:v>
                </c:pt>
                <c:pt idx="2844">
                  <c:v>2.99</c:v>
                </c:pt>
                <c:pt idx="2845">
                  <c:v>2.56</c:v>
                </c:pt>
                <c:pt idx="2846">
                  <c:v>2.11</c:v>
                </c:pt>
                <c:pt idx="2847">
                  <c:v>1.86</c:v>
                </c:pt>
                <c:pt idx="2848">
                  <c:v>1.72</c:v>
                </c:pt>
                <c:pt idx="2849">
                  <c:v>1.62</c:v>
                </c:pt>
                <c:pt idx="2850">
                  <c:v>1.43</c:v>
                </c:pt>
                <c:pt idx="2851">
                  <c:v>1.25</c:v>
                </c:pt>
                <c:pt idx="2852">
                  <c:v>1.1399999999999999</c:v>
                </c:pt>
                <c:pt idx="2853">
                  <c:v>1.1000000000000001</c:v>
                </c:pt>
                <c:pt idx="2854">
                  <c:v>0.97</c:v>
                </c:pt>
                <c:pt idx="2855">
                  <c:v>0.88</c:v>
                </c:pt>
                <c:pt idx="2856">
                  <c:v>0.76</c:v>
                </c:pt>
                <c:pt idx="2857">
                  <c:v>0.67</c:v>
                </c:pt>
                <c:pt idx="2858">
                  <c:v>0.57999999999999996</c:v>
                </c:pt>
                <c:pt idx="2859">
                  <c:v>0.51</c:v>
                </c:pt>
                <c:pt idx="2860">
                  <c:v>0.45</c:v>
                </c:pt>
                <c:pt idx="2861">
                  <c:v>0.39</c:v>
                </c:pt>
                <c:pt idx="2862">
                  <c:v>0.31</c:v>
                </c:pt>
                <c:pt idx="2863">
                  <c:v>0.28000000000000003</c:v>
                </c:pt>
                <c:pt idx="2864">
                  <c:v>0.23</c:v>
                </c:pt>
                <c:pt idx="2865">
                  <c:v>0.19</c:v>
                </c:pt>
                <c:pt idx="2866">
                  <c:v>0.18</c:v>
                </c:pt>
                <c:pt idx="2867">
                  <c:v>0.15</c:v>
                </c:pt>
                <c:pt idx="2868">
                  <c:v>0.15</c:v>
                </c:pt>
                <c:pt idx="2869">
                  <c:v>0.15</c:v>
                </c:pt>
                <c:pt idx="2870">
                  <c:v>0.14000000000000001</c:v>
                </c:pt>
                <c:pt idx="2871">
                  <c:v>0.13</c:v>
                </c:pt>
                <c:pt idx="2872">
                  <c:v>0.13</c:v>
                </c:pt>
                <c:pt idx="2873">
                  <c:v>0.1</c:v>
                </c:pt>
                <c:pt idx="2874">
                  <c:v>7.0000000000000007E-2</c:v>
                </c:pt>
                <c:pt idx="2875">
                  <c:v>7.0000000000000007E-2</c:v>
                </c:pt>
                <c:pt idx="2876">
                  <c:v>0.06</c:v>
                </c:pt>
                <c:pt idx="2877">
                  <c:v>0.05</c:v>
                </c:pt>
                <c:pt idx="2878">
                  <c:v>0.05</c:v>
                </c:pt>
                <c:pt idx="2879">
                  <c:v>0.04</c:v>
                </c:pt>
                <c:pt idx="2880">
                  <c:v>0.03</c:v>
                </c:pt>
                <c:pt idx="2881">
                  <c:v>0.01</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1205.1099999999999</c:v>
                </c:pt>
                <c:pt idx="3005">
                  <c:v>963.78</c:v>
                </c:pt>
                <c:pt idx="3006">
                  <c:v>290.35000000000002</c:v>
                </c:pt>
                <c:pt idx="3007">
                  <c:v>1387.77</c:v>
                </c:pt>
                <c:pt idx="3008">
                  <c:v>1147.08</c:v>
                </c:pt>
                <c:pt idx="3009">
                  <c:v>777.92</c:v>
                </c:pt>
                <c:pt idx="3010">
                  <c:v>436.06</c:v>
                </c:pt>
                <c:pt idx="3011">
                  <c:v>477.31</c:v>
                </c:pt>
                <c:pt idx="3012">
                  <c:v>515.13</c:v>
                </c:pt>
                <c:pt idx="3013">
                  <c:v>966.45</c:v>
                </c:pt>
                <c:pt idx="3014">
                  <c:v>1815.8</c:v>
                </c:pt>
                <c:pt idx="3015">
                  <c:v>1123.49</c:v>
                </c:pt>
                <c:pt idx="3016">
                  <c:v>783.71</c:v>
                </c:pt>
                <c:pt idx="3017">
                  <c:v>483.43</c:v>
                </c:pt>
                <c:pt idx="3018">
                  <c:v>300.35000000000002</c:v>
                </c:pt>
                <c:pt idx="3019">
                  <c:v>195.94</c:v>
                </c:pt>
                <c:pt idx="3020">
                  <c:v>150.09</c:v>
                </c:pt>
                <c:pt idx="3021">
                  <c:v>142.30000000000001</c:v>
                </c:pt>
                <c:pt idx="3022">
                  <c:v>131.66</c:v>
                </c:pt>
                <c:pt idx="3023">
                  <c:v>91.12</c:v>
                </c:pt>
                <c:pt idx="3024">
                  <c:v>92.03</c:v>
                </c:pt>
                <c:pt idx="3025">
                  <c:v>98.16</c:v>
                </c:pt>
                <c:pt idx="3026">
                  <c:v>92.69</c:v>
                </c:pt>
                <c:pt idx="3027">
                  <c:v>87.18</c:v>
                </c:pt>
                <c:pt idx="3028">
                  <c:v>76.489999999999995</c:v>
                </c:pt>
                <c:pt idx="3029">
                  <c:v>57.78</c:v>
                </c:pt>
                <c:pt idx="3030">
                  <c:v>42.52</c:v>
                </c:pt>
                <c:pt idx="3031">
                  <c:v>36.32</c:v>
                </c:pt>
                <c:pt idx="3032">
                  <c:v>26.78</c:v>
                </c:pt>
                <c:pt idx="3033">
                  <c:v>21.17</c:v>
                </c:pt>
                <c:pt idx="3034">
                  <c:v>18.43</c:v>
                </c:pt>
                <c:pt idx="3035">
                  <c:v>16.27</c:v>
                </c:pt>
                <c:pt idx="3036">
                  <c:v>14.69</c:v>
                </c:pt>
                <c:pt idx="3037">
                  <c:v>9.2799999999999994</c:v>
                </c:pt>
                <c:pt idx="3038">
                  <c:v>5.92</c:v>
                </c:pt>
                <c:pt idx="3039">
                  <c:v>6.69</c:v>
                </c:pt>
                <c:pt idx="3040">
                  <c:v>144.75</c:v>
                </c:pt>
                <c:pt idx="3041">
                  <c:v>41.02</c:v>
                </c:pt>
                <c:pt idx="3042">
                  <c:v>809.07</c:v>
                </c:pt>
                <c:pt idx="3043">
                  <c:v>203.42</c:v>
                </c:pt>
                <c:pt idx="3044">
                  <c:v>235.5</c:v>
                </c:pt>
                <c:pt idx="3045">
                  <c:v>223.4</c:v>
                </c:pt>
                <c:pt idx="3046">
                  <c:v>432.87</c:v>
                </c:pt>
                <c:pt idx="3047">
                  <c:v>205.88</c:v>
                </c:pt>
                <c:pt idx="3048">
                  <c:v>120.34</c:v>
                </c:pt>
                <c:pt idx="3049">
                  <c:v>84.63</c:v>
                </c:pt>
                <c:pt idx="3050">
                  <c:v>73.02</c:v>
                </c:pt>
                <c:pt idx="3051">
                  <c:v>65.5</c:v>
                </c:pt>
                <c:pt idx="3052">
                  <c:v>305.77</c:v>
                </c:pt>
                <c:pt idx="3053">
                  <c:v>233.3</c:v>
                </c:pt>
                <c:pt idx="3054">
                  <c:v>1136.28</c:v>
                </c:pt>
                <c:pt idx="3055">
                  <c:v>431.44</c:v>
                </c:pt>
                <c:pt idx="3056">
                  <c:v>229.88</c:v>
                </c:pt>
                <c:pt idx="3057">
                  <c:v>140.11000000000001</c:v>
                </c:pt>
                <c:pt idx="3058">
                  <c:v>94.34</c:v>
                </c:pt>
                <c:pt idx="3059">
                  <c:v>76.81</c:v>
                </c:pt>
                <c:pt idx="3060">
                  <c:v>178.1</c:v>
                </c:pt>
                <c:pt idx="3061">
                  <c:v>79.66</c:v>
                </c:pt>
                <c:pt idx="3062">
                  <c:v>60.15</c:v>
                </c:pt>
                <c:pt idx="3063">
                  <c:v>91.13</c:v>
                </c:pt>
                <c:pt idx="3064">
                  <c:v>100.96</c:v>
                </c:pt>
                <c:pt idx="3065">
                  <c:v>44.44</c:v>
                </c:pt>
                <c:pt idx="3066">
                  <c:v>35.869999999999997</c:v>
                </c:pt>
                <c:pt idx="3067">
                  <c:v>63.33</c:v>
                </c:pt>
                <c:pt idx="3068">
                  <c:v>74.12</c:v>
                </c:pt>
                <c:pt idx="3069">
                  <c:v>54.37</c:v>
                </c:pt>
                <c:pt idx="3070">
                  <c:v>46.65</c:v>
                </c:pt>
                <c:pt idx="3071">
                  <c:v>38.76</c:v>
                </c:pt>
                <c:pt idx="3072">
                  <c:v>31.09</c:v>
                </c:pt>
                <c:pt idx="3073">
                  <c:v>22.41</c:v>
                </c:pt>
                <c:pt idx="3074">
                  <c:v>17.55</c:v>
                </c:pt>
                <c:pt idx="3075">
                  <c:v>13.47</c:v>
                </c:pt>
                <c:pt idx="3076">
                  <c:v>11.86</c:v>
                </c:pt>
                <c:pt idx="3077">
                  <c:v>31.18</c:v>
                </c:pt>
                <c:pt idx="3078">
                  <c:v>97.97</c:v>
                </c:pt>
                <c:pt idx="3079">
                  <c:v>140.26</c:v>
                </c:pt>
                <c:pt idx="3080">
                  <c:v>1598.81</c:v>
                </c:pt>
                <c:pt idx="3081">
                  <c:v>342.11</c:v>
                </c:pt>
                <c:pt idx="3082">
                  <c:v>220.83</c:v>
                </c:pt>
                <c:pt idx="3083">
                  <c:v>208.27</c:v>
                </c:pt>
                <c:pt idx="3084">
                  <c:v>556.03</c:v>
                </c:pt>
                <c:pt idx="3085">
                  <c:v>328.36</c:v>
                </c:pt>
                <c:pt idx="3086">
                  <c:v>331.53</c:v>
                </c:pt>
                <c:pt idx="3087">
                  <c:v>1073.55</c:v>
                </c:pt>
                <c:pt idx="3088">
                  <c:v>2281.25</c:v>
                </c:pt>
                <c:pt idx="3089">
                  <c:v>2834.77</c:v>
                </c:pt>
                <c:pt idx="3090">
                  <c:v>1322.82</c:v>
                </c:pt>
                <c:pt idx="3091">
                  <c:v>820.95</c:v>
                </c:pt>
                <c:pt idx="3092">
                  <c:v>2217.52</c:v>
                </c:pt>
                <c:pt idx="3093">
                  <c:v>1205.23</c:v>
                </c:pt>
                <c:pt idx="3094">
                  <c:v>643.44000000000005</c:v>
                </c:pt>
                <c:pt idx="3095">
                  <c:v>462.12</c:v>
                </c:pt>
                <c:pt idx="3096">
                  <c:v>370.09</c:v>
                </c:pt>
                <c:pt idx="3097">
                  <c:v>314.93</c:v>
                </c:pt>
                <c:pt idx="3098">
                  <c:v>392.19</c:v>
                </c:pt>
                <c:pt idx="3099">
                  <c:v>354.84</c:v>
                </c:pt>
                <c:pt idx="3100">
                  <c:v>263.81</c:v>
                </c:pt>
                <c:pt idx="3101">
                  <c:v>204.16</c:v>
                </c:pt>
                <c:pt idx="3102">
                  <c:v>169.48</c:v>
                </c:pt>
                <c:pt idx="3103">
                  <c:v>146.41999999999999</c:v>
                </c:pt>
                <c:pt idx="3104">
                  <c:v>130.06</c:v>
                </c:pt>
                <c:pt idx="3105">
                  <c:v>114.42</c:v>
                </c:pt>
                <c:pt idx="3106">
                  <c:v>99.1</c:v>
                </c:pt>
                <c:pt idx="3107">
                  <c:v>87.6</c:v>
                </c:pt>
                <c:pt idx="3108">
                  <c:v>79.13</c:v>
                </c:pt>
                <c:pt idx="3109">
                  <c:v>72.540000000000006</c:v>
                </c:pt>
                <c:pt idx="3110">
                  <c:v>67.34</c:v>
                </c:pt>
                <c:pt idx="3111">
                  <c:v>63.43</c:v>
                </c:pt>
                <c:pt idx="3112">
                  <c:v>63.91</c:v>
                </c:pt>
                <c:pt idx="3113">
                  <c:v>60.99</c:v>
                </c:pt>
                <c:pt idx="3114">
                  <c:v>60.94</c:v>
                </c:pt>
                <c:pt idx="3115">
                  <c:v>66.62</c:v>
                </c:pt>
                <c:pt idx="3116">
                  <c:v>62.37</c:v>
                </c:pt>
                <c:pt idx="3117">
                  <c:v>55.37</c:v>
                </c:pt>
                <c:pt idx="3118">
                  <c:v>49.39</c:v>
                </c:pt>
                <c:pt idx="3119">
                  <c:v>45.06</c:v>
                </c:pt>
                <c:pt idx="3120">
                  <c:v>41.5</c:v>
                </c:pt>
                <c:pt idx="3121">
                  <c:v>39.93</c:v>
                </c:pt>
                <c:pt idx="3122">
                  <c:v>66.180000000000007</c:v>
                </c:pt>
                <c:pt idx="3123">
                  <c:v>58.59</c:v>
                </c:pt>
                <c:pt idx="3124">
                  <c:v>47.05</c:v>
                </c:pt>
                <c:pt idx="3125">
                  <c:v>42.67</c:v>
                </c:pt>
                <c:pt idx="3126">
                  <c:v>38.1</c:v>
                </c:pt>
                <c:pt idx="3127">
                  <c:v>34.39</c:v>
                </c:pt>
                <c:pt idx="3128">
                  <c:v>31.46</c:v>
                </c:pt>
                <c:pt idx="3129">
                  <c:v>29.27</c:v>
                </c:pt>
                <c:pt idx="3130">
                  <c:v>27.11</c:v>
                </c:pt>
                <c:pt idx="3131">
                  <c:v>33.35</c:v>
                </c:pt>
                <c:pt idx="3132">
                  <c:v>32.78</c:v>
                </c:pt>
                <c:pt idx="3133">
                  <c:v>31.64</c:v>
                </c:pt>
                <c:pt idx="3134">
                  <c:v>30.63</c:v>
                </c:pt>
                <c:pt idx="3135">
                  <c:v>32.130000000000003</c:v>
                </c:pt>
                <c:pt idx="3136">
                  <c:v>35.1</c:v>
                </c:pt>
                <c:pt idx="3137">
                  <c:v>38.47</c:v>
                </c:pt>
                <c:pt idx="3138">
                  <c:v>38.72</c:v>
                </c:pt>
                <c:pt idx="3139">
                  <c:v>35.82</c:v>
                </c:pt>
                <c:pt idx="3140">
                  <c:v>30.64</c:v>
                </c:pt>
                <c:pt idx="3141">
                  <c:v>25.87</c:v>
                </c:pt>
                <c:pt idx="3142">
                  <c:v>22.12</c:v>
                </c:pt>
                <c:pt idx="3143">
                  <c:v>19.649999999999999</c:v>
                </c:pt>
                <c:pt idx="3144">
                  <c:v>17.309999999999999</c:v>
                </c:pt>
                <c:pt idx="3145">
                  <c:v>15.61</c:v>
                </c:pt>
                <c:pt idx="3146">
                  <c:v>13.88</c:v>
                </c:pt>
                <c:pt idx="3147">
                  <c:v>10.53</c:v>
                </c:pt>
                <c:pt idx="3148">
                  <c:v>8.2200000000000006</c:v>
                </c:pt>
                <c:pt idx="3149">
                  <c:v>6.3</c:v>
                </c:pt>
                <c:pt idx="3150">
                  <c:v>6.17</c:v>
                </c:pt>
                <c:pt idx="3151">
                  <c:v>6.5</c:v>
                </c:pt>
                <c:pt idx="3152">
                  <c:v>7.08</c:v>
                </c:pt>
                <c:pt idx="3153">
                  <c:v>12.84</c:v>
                </c:pt>
                <c:pt idx="3154">
                  <c:v>14.85</c:v>
                </c:pt>
                <c:pt idx="3155">
                  <c:v>15.86</c:v>
                </c:pt>
                <c:pt idx="3156">
                  <c:v>40.020000000000003</c:v>
                </c:pt>
                <c:pt idx="3157">
                  <c:v>5946.27</c:v>
                </c:pt>
                <c:pt idx="3158">
                  <c:v>2232.79</c:v>
                </c:pt>
                <c:pt idx="3159">
                  <c:v>698.58</c:v>
                </c:pt>
                <c:pt idx="3160">
                  <c:v>374.34</c:v>
                </c:pt>
                <c:pt idx="3161">
                  <c:v>235.53</c:v>
                </c:pt>
                <c:pt idx="3162">
                  <c:v>169.81</c:v>
                </c:pt>
                <c:pt idx="3163">
                  <c:v>133.22999999999999</c:v>
                </c:pt>
                <c:pt idx="3164">
                  <c:v>109.42</c:v>
                </c:pt>
                <c:pt idx="3165">
                  <c:v>91.95</c:v>
                </c:pt>
                <c:pt idx="3166">
                  <c:v>80.41</c:v>
                </c:pt>
                <c:pt idx="3167">
                  <c:v>73.569999999999993</c:v>
                </c:pt>
                <c:pt idx="3168">
                  <c:v>68.349999999999994</c:v>
                </c:pt>
                <c:pt idx="3169">
                  <c:v>63.61</c:v>
                </c:pt>
                <c:pt idx="3170">
                  <c:v>58.59</c:v>
                </c:pt>
                <c:pt idx="3171">
                  <c:v>53.72</c:v>
                </c:pt>
                <c:pt idx="3172">
                  <c:v>50.27</c:v>
                </c:pt>
                <c:pt idx="3173">
                  <c:v>47.47</c:v>
                </c:pt>
                <c:pt idx="3174">
                  <c:v>45.38</c:v>
                </c:pt>
                <c:pt idx="3175">
                  <c:v>44.18</c:v>
                </c:pt>
                <c:pt idx="3176">
                  <c:v>42.54</c:v>
                </c:pt>
                <c:pt idx="3177">
                  <c:v>41.1</c:v>
                </c:pt>
                <c:pt idx="3178">
                  <c:v>39.39</c:v>
                </c:pt>
                <c:pt idx="3179">
                  <c:v>38.29</c:v>
                </c:pt>
                <c:pt idx="3180">
                  <c:v>38.25</c:v>
                </c:pt>
                <c:pt idx="3181">
                  <c:v>39.82</c:v>
                </c:pt>
                <c:pt idx="3182">
                  <c:v>39.380000000000003</c:v>
                </c:pt>
                <c:pt idx="3183">
                  <c:v>39.07</c:v>
                </c:pt>
                <c:pt idx="3184">
                  <c:v>39.61</c:v>
                </c:pt>
                <c:pt idx="3185">
                  <c:v>42.09</c:v>
                </c:pt>
                <c:pt idx="3186">
                  <c:v>45.31</c:v>
                </c:pt>
                <c:pt idx="3187">
                  <c:v>45.31</c:v>
                </c:pt>
                <c:pt idx="3188">
                  <c:v>46.36</c:v>
                </c:pt>
                <c:pt idx="3189">
                  <c:v>45.61</c:v>
                </c:pt>
                <c:pt idx="3190">
                  <c:v>45.75</c:v>
                </c:pt>
                <c:pt idx="3191">
                  <c:v>47.76</c:v>
                </c:pt>
                <c:pt idx="3192">
                  <c:v>44.22</c:v>
                </c:pt>
                <c:pt idx="3193">
                  <c:v>40.67</c:v>
                </c:pt>
                <c:pt idx="3194">
                  <c:v>37.93</c:v>
                </c:pt>
                <c:pt idx="3195">
                  <c:v>35.18</c:v>
                </c:pt>
                <c:pt idx="3196">
                  <c:v>33.53</c:v>
                </c:pt>
                <c:pt idx="3197">
                  <c:v>31.93</c:v>
                </c:pt>
                <c:pt idx="3198">
                  <c:v>30.07</c:v>
                </c:pt>
                <c:pt idx="3199">
                  <c:v>28.44</c:v>
                </c:pt>
                <c:pt idx="3200">
                  <c:v>27.03</c:v>
                </c:pt>
                <c:pt idx="3201">
                  <c:v>25.89</c:v>
                </c:pt>
                <c:pt idx="3202">
                  <c:v>24.53</c:v>
                </c:pt>
                <c:pt idx="3203">
                  <c:v>23.15</c:v>
                </c:pt>
                <c:pt idx="3204">
                  <c:v>21.91</c:v>
                </c:pt>
                <c:pt idx="3205">
                  <c:v>20.8</c:v>
                </c:pt>
                <c:pt idx="3206">
                  <c:v>19.93</c:v>
                </c:pt>
                <c:pt idx="3207">
                  <c:v>18.84</c:v>
                </c:pt>
                <c:pt idx="3208">
                  <c:v>17.829999999999998</c:v>
                </c:pt>
                <c:pt idx="3209">
                  <c:v>17.23</c:v>
                </c:pt>
                <c:pt idx="3210">
                  <c:v>17.32</c:v>
                </c:pt>
                <c:pt idx="3211">
                  <c:v>17.149999999999999</c:v>
                </c:pt>
                <c:pt idx="3212">
                  <c:v>17.53</c:v>
                </c:pt>
                <c:pt idx="3213">
                  <c:v>18.989999999999998</c:v>
                </c:pt>
                <c:pt idx="3214">
                  <c:v>18.29</c:v>
                </c:pt>
                <c:pt idx="3215">
                  <c:v>18.18</c:v>
                </c:pt>
                <c:pt idx="3216">
                  <c:v>26.06</c:v>
                </c:pt>
                <c:pt idx="3217">
                  <c:v>26.69</c:v>
                </c:pt>
                <c:pt idx="3218">
                  <c:v>21.25</c:v>
                </c:pt>
                <c:pt idx="3219">
                  <c:v>18.52</c:v>
                </c:pt>
                <c:pt idx="3220">
                  <c:v>18.399999999999999</c:v>
                </c:pt>
                <c:pt idx="3221">
                  <c:v>17.13</c:v>
                </c:pt>
                <c:pt idx="3222">
                  <c:v>15.4</c:v>
                </c:pt>
                <c:pt idx="3223">
                  <c:v>13.84</c:v>
                </c:pt>
                <c:pt idx="3224">
                  <c:v>12.36</c:v>
                </c:pt>
                <c:pt idx="3225">
                  <c:v>11.64</c:v>
                </c:pt>
                <c:pt idx="3226">
                  <c:v>12.84</c:v>
                </c:pt>
                <c:pt idx="3227">
                  <c:v>12.71</c:v>
                </c:pt>
                <c:pt idx="3228">
                  <c:v>10.75</c:v>
                </c:pt>
                <c:pt idx="3229">
                  <c:v>9.42</c:v>
                </c:pt>
                <c:pt idx="3230">
                  <c:v>8.8699999999999992</c:v>
                </c:pt>
                <c:pt idx="3231">
                  <c:v>7.06</c:v>
                </c:pt>
                <c:pt idx="3232">
                  <c:v>6.05</c:v>
                </c:pt>
                <c:pt idx="3233">
                  <c:v>5.07</c:v>
                </c:pt>
                <c:pt idx="3234">
                  <c:v>4.25</c:v>
                </c:pt>
                <c:pt idx="3235">
                  <c:v>4.78</c:v>
                </c:pt>
                <c:pt idx="3236">
                  <c:v>6</c:v>
                </c:pt>
                <c:pt idx="3237">
                  <c:v>5.57</c:v>
                </c:pt>
                <c:pt idx="3238">
                  <c:v>5.85</c:v>
                </c:pt>
                <c:pt idx="3239">
                  <c:v>10.29</c:v>
                </c:pt>
                <c:pt idx="3240">
                  <c:v>6.61</c:v>
                </c:pt>
                <c:pt idx="3241">
                  <c:v>4.4400000000000004</c:v>
                </c:pt>
                <c:pt idx="3242">
                  <c:v>4.2699999999999996</c:v>
                </c:pt>
                <c:pt idx="3243">
                  <c:v>4.5199999999999996</c:v>
                </c:pt>
                <c:pt idx="3244">
                  <c:v>4.24</c:v>
                </c:pt>
                <c:pt idx="3245">
                  <c:v>13.65</c:v>
                </c:pt>
                <c:pt idx="3246">
                  <c:v>16.420000000000002</c:v>
                </c:pt>
                <c:pt idx="3247">
                  <c:v>11.59</c:v>
                </c:pt>
                <c:pt idx="3248">
                  <c:v>7.44</c:v>
                </c:pt>
                <c:pt idx="3249">
                  <c:v>4.5999999999999996</c:v>
                </c:pt>
                <c:pt idx="3250">
                  <c:v>2.92</c:v>
                </c:pt>
                <c:pt idx="3251">
                  <c:v>1.79</c:v>
                </c:pt>
                <c:pt idx="3252">
                  <c:v>1.07</c:v>
                </c:pt>
                <c:pt idx="3253">
                  <c:v>0.61</c:v>
                </c:pt>
                <c:pt idx="3254">
                  <c:v>0.37</c:v>
                </c:pt>
                <c:pt idx="3255">
                  <c:v>0.28999999999999998</c:v>
                </c:pt>
                <c:pt idx="3256">
                  <c:v>0.23</c:v>
                </c:pt>
                <c:pt idx="3257">
                  <c:v>0.16</c:v>
                </c:pt>
                <c:pt idx="3258">
                  <c:v>0.11</c:v>
                </c:pt>
                <c:pt idx="3259">
                  <c:v>0.05</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334.56</c:v>
                </c:pt>
                <c:pt idx="3379">
                  <c:v>1620.88</c:v>
                </c:pt>
                <c:pt idx="3380">
                  <c:v>111.41</c:v>
                </c:pt>
                <c:pt idx="3381">
                  <c:v>40.72</c:v>
                </c:pt>
                <c:pt idx="3382">
                  <c:v>42.63</c:v>
                </c:pt>
                <c:pt idx="3383">
                  <c:v>186.55</c:v>
                </c:pt>
                <c:pt idx="3384">
                  <c:v>779.33</c:v>
                </c:pt>
                <c:pt idx="3385">
                  <c:v>742.1</c:v>
                </c:pt>
                <c:pt idx="3386">
                  <c:v>252.35</c:v>
                </c:pt>
                <c:pt idx="3387">
                  <c:v>207.33</c:v>
                </c:pt>
                <c:pt idx="3388">
                  <c:v>952.72</c:v>
                </c:pt>
                <c:pt idx="3389">
                  <c:v>899.72</c:v>
                </c:pt>
                <c:pt idx="3390">
                  <c:v>983.22</c:v>
                </c:pt>
                <c:pt idx="3391">
                  <c:v>951.35</c:v>
                </c:pt>
                <c:pt idx="3392">
                  <c:v>369.13</c:v>
                </c:pt>
                <c:pt idx="3393">
                  <c:v>204.12</c:v>
                </c:pt>
                <c:pt idx="3394">
                  <c:v>145.94</c:v>
                </c:pt>
                <c:pt idx="3395">
                  <c:v>327.77</c:v>
                </c:pt>
                <c:pt idx="3396">
                  <c:v>1222.48</c:v>
                </c:pt>
                <c:pt idx="3397">
                  <c:v>955.04</c:v>
                </c:pt>
                <c:pt idx="3398">
                  <c:v>2051.1999999999998</c:v>
                </c:pt>
                <c:pt idx="3399">
                  <c:v>2089.1799999999998</c:v>
                </c:pt>
                <c:pt idx="3400">
                  <c:v>2799.76</c:v>
                </c:pt>
                <c:pt idx="3401">
                  <c:v>3639.76</c:v>
                </c:pt>
                <c:pt idx="3402">
                  <c:v>1692.6</c:v>
                </c:pt>
                <c:pt idx="3403">
                  <c:v>884.08</c:v>
                </c:pt>
                <c:pt idx="3404">
                  <c:v>522.12</c:v>
                </c:pt>
                <c:pt idx="3405">
                  <c:v>429.28</c:v>
                </c:pt>
                <c:pt idx="3406">
                  <c:v>308.70999999999998</c:v>
                </c:pt>
                <c:pt idx="3407">
                  <c:v>1409.77</c:v>
                </c:pt>
                <c:pt idx="3408">
                  <c:v>1865.45</c:v>
                </c:pt>
                <c:pt idx="3409">
                  <c:v>1458.71</c:v>
                </c:pt>
                <c:pt idx="3410">
                  <c:v>829.01</c:v>
                </c:pt>
                <c:pt idx="3411">
                  <c:v>702.69</c:v>
                </c:pt>
                <c:pt idx="3412">
                  <c:v>934.95</c:v>
                </c:pt>
                <c:pt idx="3413">
                  <c:v>3364.48</c:v>
                </c:pt>
                <c:pt idx="3414">
                  <c:v>5385.17</c:v>
                </c:pt>
                <c:pt idx="3415">
                  <c:v>8805.8799999999992</c:v>
                </c:pt>
                <c:pt idx="3416">
                  <c:v>4982.42</c:v>
                </c:pt>
                <c:pt idx="3417">
                  <c:v>5166.5600000000004</c:v>
                </c:pt>
                <c:pt idx="3418">
                  <c:v>2538.33</c:v>
                </c:pt>
                <c:pt idx="3419">
                  <c:v>1788.26</c:v>
                </c:pt>
                <c:pt idx="3420">
                  <c:v>4628.7700000000004</c:v>
                </c:pt>
                <c:pt idx="3421">
                  <c:v>10891.38</c:v>
                </c:pt>
                <c:pt idx="3422">
                  <c:v>7214.58</c:v>
                </c:pt>
                <c:pt idx="3423">
                  <c:v>2587.81</c:v>
                </c:pt>
                <c:pt idx="3424">
                  <c:v>1628.39</c:v>
                </c:pt>
                <c:pt idx="3425">
                  <c:v>1091.6300000000001</c:v>
                </c:pt>
                <c:pt idx="3426">
                  <c:v>854.76</c:v>
                </c:pt>
                <c:pt idx="3427">
                  <c:v>712.53</c:v>
                </c:pt>
                <c:pt idx="3428">
                  <c:v>653.24</c:v>
                </c:pt>
                <c:pt idx="3429">
                  <c:v>989.81</c:v>
                </c:pt>
                <c:pt idx="3430">
                  <c:v>1207.3699999999999</c:v>
                </c:pt>
                <c:pt idx="3431">
                  <c:v>1827.04</c:v>
                </c:pt>
                <c:pt idx="3432">
                  <c:v>1426.11</c:v>
                </c:pt>
                <c:pt idx="3433">
                  <c:v>1260.75</c:v>
                </c:pt>
                <c:pt idx="3434">
                  <c:v>734.25</c:v>
                </c:pt>
                <c:pt idx="3435">
                  <c:v>539.89</c:v>
                </c:pt>
                <c:pt idx="3436">
                  <c:v>1097.3599999999999</c:v>
                </c:pt>
                <c:pt idx="3437">
                  <c:v>711.03</c:v>
                </c:pt>
                <c:pt idx="3438">
                  <c:v>527.87</c:v>
                </c:pt>
                <c:pt idx="3439">
                  <c:v>441.67</c:v>
                </c:pt>
                <c:pt idx="3440">
                  <c:v>544.02</c:v>
                </c:pt>
                <c:pt idx="3441">
                  <c:v>18131.55</c:v>
                </c:pt>
                <c:pt idx="3442">
                  <c:v>4264.16</c:v>
                </c:pt>
                <c:pt idx="3443">
                  <c:v>3171.05</c:v>
                </c:pt>
                <c:pt idx="3444">
                  <c:v>1881.5</c:v>
                </c:pt>
                <c:pt idx="3445">
                  <c:v>1361.41</c:v>
                </c:pt>
                <c:pt idx="3446">
                  <c:v>1035.3800000000001</c:v>
                </c:pt>
                <c:pt idx="3447">
                  <c:v>785.11</c:v>
                </c:pt>
                <c:pt idx="3448">
                  <c:v>847.88</c:v>
                </c:pt>
                <c:pt idx="3449">
                  <c:v>1293.19</c:v>
                </c:pt>
                <c:pt idx="3450">
                  <c:v>748.32</c:v>
                </c:pt>
                <c:pt idx="3451">
                  <c:v>531.65</c:v>
                </c:pt>
                <c:pt idx="3452">
                  <c:v>486.3</c:v>
                </c:pt>
                <c:pt idx="3453">
                  <c:v>395.39</c:v>
                </c:pt>
                <c:pt idx="3454">
                  <c:v>358.13</c:v>
                </c:pt>
                <c:pt idx="3455">
                  <c:v>294.23</c:v>
                </c:pt>
                <c:pt idx="3456">
                  <c:v>271.16000000000003</c:v>
                </c:pt>
                <c:pt idx="3457">
                  <c:v>1596.18</c:v>
                </c:pt>
                <c:pt idx="3458">
                  <c:v>698.07</c:v>
                </c:pt>
                <c:pt idx="3459">
                  <c:v>1034</c:v>
                </c:pt>
                <c:pt idx="3460">
                  <c:v>513.78</c:v>
                </c:pt>
                <c:pt idx="3461">
                  <c:v>3316.8</c:v>
                </c:pt>
                <c:pt idx="3462">
                  <c:v>1662.88</c:v>
                </c:pt>
                <c:pt idx="3463">
                  <c:v>1109.06</c:v>
                </c:pt>
                <c:pt idx="3464">
                  <c:v>3292.98</c:v>
                </c:pt>
                <c:pt idx="3465">
                  <c:v>1519.33</c:v>
                </c:pt>
                <c:pt idx="3466">
                  <c:v>955</c:v>
                </c:pt>
                <c:pt idx="3467">
                  <c:v>709.37</c:v>
                </c:pt>
                <c:pt idx="3468">
                  <c:v>753.29</c:v>
                </c:pt>
                <c:pt idx="3469">
                  <c:v>640.24</c:v>
                </c:pt>
                <c:pt idx="3470">
                  <c:v>498.5</c:v>
                </c:pt>
                <c:pt idx="3471">
                  <c:v>434.05</c:v>
                </c:pt>
                <c:pt idx="3472">
                  <c:v>426.51</c:v>
                </c:pt>
                <c:pt idx="3473">
                  <c:v>455.42</c:v>
                </c:pt>
                <c:pt idx="3474">
                  <c:v>389.25</c:v>
                </c:pt>
                <c:pt idx="3475">
                  <c:v>451.72</c:v>
                </c:pt>
                <c:pt idx="3476">
                  <c:v>442.56</c:v>
                </c:pt>
                <c:pt idx="3477">
                  <c:v>4031.63</c:v>
                </c:pt>
                <c:pt idx="3478">
                  <c:v>4543.08</c:v>
                </c:pt>
                <c:pt idx="3479">
                  <c:v>1734.14</c:v>
                </c:pt>
                <c:pt idx="3480">
                  <c:v>1099.27</c:v>
                </c:pt>
                <c:pt idx="3481">
                  <c:v>812.02</c:v>
                </c:pt>
                <c:pt idx="3482">
                  <c:v>702.78</c:v>
                </c:pt>
                <c:pt idx="3483">
                  <c:v>575.61</c:v>
                </c:pt>
                <c:pt idx="3484">
                  <c:v>483.29</c:v>
                </c:pt>
                <c:pt idx="3485">
                  <c:v>405.16</c:v>
                </c:pt>
                <c:pt idx="3486">
                  <c:v>349.29</c:v>
                </c:pt>
                <c:pt idx="3487">
                  <c:v>323.99</c:v>
                </c:pt>
                <c:pt idx="3488">
                  <c:v>295.16000000000003</c:v>
                </c:pt>
                <c:pt idx="3489">
                  <c:v>262.35000000000002</c:v>
                </c:pt>
                <c:pt idx="3490">
                  <c:v>231.91</c:v>
                </c:pt>
                <c:pt idx="3491">
                  <c:v>209.51</c:v>
                </c:pt>
                <c:pt idx="3492">
                  <c:v>190.19</c:v>
                </c:pt>
                <c:pt idx="3493">
                  <c:v>173.29</c:v>
                </c:pt>
                <c:pt idx="3494">
                  <c:v>160.65</c:v>
                </c:pt>
                <c:pt idx="3495">
                  <c:v>148.61000000000001</c:v>
                </c:pt>
                <c:pt idx="3496">
                  <c:v>135.51</c:v>
                </c:pt>
                <c:pt idx="3497">
                  <c:v>121.42</c:v>
                </c:pt>
                <c:pt idx="3498">
                  <c:v>107.91</c:v>
                </c:pt>
                <c:pt idx="3499">
                  <c:v>97.66</c:v>
                </c:pt>
                <c:pt idx="3500">
                  <c:v>89.01</c:v>
                </c:pt>
                <c:pt idx="3501">
                  <c:v>80.87</c:v>
                </c:pt>
                <c:pt idx="3502">
                  <c:v>73.8</c:v>
                </c:pt>
                <c:pt idx="3503">
                  <c:v>68.11</c:v>
                </c:pt>
                <c:pt idx="3504">
                  <c:v>62.9</c:v>
                </c:pt>
                <c:pt idx="3505">
                  <c:v>58.85</c:v>
                </c:pt>
                <c:pt idx="3506">
                  <c:v>55.96</c:v>
                </c:pt>
                <c:pt idx="3507">
                  <c:v>55.12</c:v>
                </c:pt>
                <c:pt idx="3508">
                  <c:v>56.4</c:v>
                </c:pt>
                <c:pt idx="3509">
                  <c:v>54.13</c:v>
                </c:pt>
                <c:pt idx="3510">
                  <c:v>52.07</c:v>
                </c:pt>
                <c:pt idx="3511">
                  <c:v>49.82</c:v>
                </c:pt>
                <c:pt idx="3512">
                  <c:v>50.15</c:v>
                </c:pt>
                <c:pt idx="3513">
                  <c:v>49.76</c:v>
                </c:pt>
                <c:pt idx="3514">
                  <c:v>47.49</c:v>
                </c:pt>
                <c:pt idx="3515">
                  <c:v>44.64</c:v>
                </c:pt>
                <c:pt idx="3516">
                  <c:v>42.84</c:v>
                </c:pt>
                <c:pt idx="3517">
                  <c:v>45.19</c:v>
                </c:pt>
                <c:pt idx="3518">
                  <c:v>49.9</c:v>
                </c:pt>
                <c:pt idx="3519">
                  <c:v>51.57</c:v>
                </c:pt>
                <c:pt idx="3520">
                  <c:v>51.61</c:v>
                </c:pt>
                <c:pt idx="3521">
                  <c:v>46.22</c:v>
                </c:pt>
                <c:pt idx="3522">
                  <c:v>40.200000000000003</c:v>
                </c:pt>
                <c:pt idx="3523">
                  <c:v>36.24</c:v>
                </c:pt>
                <c:pt idx="3524">
                  <c:v>33.35</c:v>
                </c:pt>
                <c:pt idx="3525">
                  <c:v>31.19</c:v>
                </c:pt>
                <c:pt idx="3526">
                  <c:v>29.71</c:v>
                </c:pt>
                <c:pt idx="3527">
                  <c:v>28.85</c:v>
                </c:pt>
                <c:pt idx="3528">
                  <c:v>27.4</c:v>
                </c:pt>
                <c:pt idx="3529">
                  <c:v>26.53</c:v>
                </c:pt>
                <c:pt idx="3530">
                  <c:v>25.54</c:v>
                </c:pt>
                <c:pt idx="3531">
                  <c:v>24.52</c:v>
                </c:pt>
                <c:pt idx="3532">
                  <c:v>24.18</c:v>
                </c:pt>
                <c:pt idx="3533">
                  <c:v>23.83</c:v>
                </c:pt>
                <c:pt idx="3534">
                  <c:v>22.19</c:v>
                </c:pt>
                <c:pt idx="3535">
                  <c:v>20.72</c:v>
                </c:pt>
                <c:pt idx="3536">
                  <c:v>19.920000000000002</c:v>
                </c:pt>
                <c:pt idx="3537">
                  <c:v>18.45</c:v>
                </c:pt>
                <c:pt idx="3538">
                  <c:v>16.989999999999998</c:v>
                </c:pt>
                <c:pt idx="3539">
                  <c:v>15.8</c:v>
                </c:pt>
                <c:pt idx="3540">
                  <c:v>15.05</c:v>
                </c:pt>
                <c:pt idx="3541">
                  <c:v>14.86</c:v>
                </c:pt>
                <c:pt idx="3542">
                  <c:v>14.61</c:v>
                </c:pt>
                <c:pt idx="3543">
                  <c:v>13.95</c:v>
                </c:pt>
                <c:pt idx="3544">
                  <c:v>13.42</c:v>
                </c:pt>
                <c:pt idx="3545">
                  <c:v>13.12</c:v>
                </c:pt>
                <c:pt idx="3546">
                  <c:v>12.67</c:v>
                </c:pt>
                <c:pt idx="3547">
                  <c:v>12.21</c:v>
                </c:pt>
                <c:pt idx="3548">
                  <c:v>12.23</c:v>
                </c:pt>
                <c:pt idx="3549">
                  <c:v>11.71</c:v>
                </c:pt>
                <c:pt idx="3550">
                  <c:v>10.7</c:v>
                </c:pt>
                <c:pt idx="3551">
                  <c:v>9.9499999999999993</c:v>
                </c:pt>
                <c:pt idx="3552">
                  <c:v>9.24</c:v>
                </c:pt>
                <c:pt idx="3553">
                  <c:v>8.75</c:v>
                </c:pt>
                <c:pt idx="3554">
                  <c:v>8.33</c:v>
                </c:pt>
                <c:pt idx="3555">
                  <c:v>8.0500000000000007</c:v>
                </c:pt>
                <c:pt idx="3556">
                  <c:v>7.59</c:v>
                </c:pt>
                <c:pt idx="3557">
                  <c:v>7.09</c:v>
                </c:pt>
                <c:pt idx="3558">
                  <c:v>6.63</c:v>
                </c:pt>
                <c:pt idx="3559">
                  <c:v>6.37</c:v>
                </c:pt>
                <c:pt idx="3560">
                  <c:v>6.28</c:v>
                </c:pt>
                <c:pt idx="3561">
                  <c:v>6.19</c:v>
                </c:pt>
                <c:pt idx="3562">
                  <c:v>6.42</c:v>
                </c:pt>
                <c:pt idx="3563">
                  <c:v>7.35</c:v>
                </c:pt>
                <c:pt idx="3564">
                  <c:v>8.31</c:v>
                </c:pt>
                <c:pt idx="3565">
                  <c:v>9.36</c:v>
                </c:pt>
                <c:pt idx="3566">
                  <c:v>10.06</c:v>
                </c:pt>
                <c:pt idx="3567">
                  <c:v>8.9499999999999993</c:v>
                </c:pt>
                <c:pt idx="3568">
                  <c:v>7.17</c:v>
                </c:pt>
                <c:pt idx="3569">
                  <c:v>6.39</c:v>
                </c:pt>
                <c:pt idx="3570">
                  <c:v>6.06</c:v>
                </c:pt>
                <c:pt idx="3571">
                  <c:v>5.63</c:v>
                </c:pt>
                <c:pt idx="3572">
                  <c:v>5.16</c:v>
                </c:pt>
                <c:pt idx="3573">
                  <c:v>4.93</c:v>
                </c:pt>
                <c:pt idx="3574">
                  <c:v>4.82</c:v>
                </c:pt>
                <c:pt idx="3575">
                  <c:v>4.7300000000000004</c:v>
                </c:pt>
                <c:pt idx="3576">
                  <c:v>4.8499999999999996</c:v>
                </c:pt>
                <c:pt idx="3577">
                  <c:v>5.0599999999999996</c:v>
                </c:pt>
                <c:pt idx="3578">
                  <c:v>5.6</c:v>
                </c:pt>
                <c:pt idx="3579">
                  <c:v>7.09</c:v>
                </c:pt>
                <c:pt idx="3580">
                  <c:v>6.06</c:v>
                </c:pt>
                <c:pt idx="3581">
                  <c:v>4.8499999999999996</c:v>
                </c:pt>
                <c:pt idx="3582">
                  <c:v>4.51</c:v>
                </c:pt>
                <c:pt idx="3583">
                  <c:v>4.46</c:v>
                </c:pt>
                <c:pt idx="3584">
                  <c:v>4.0999999999999996</c:v>
                </c:pt>
                <c:pt idx="3585">
                  <c:v>3.78</c:v>
                </c:pt>
                <c:pt idx="3586">
                  <c:v>3.59</c:v>
                </c:pt>
                <c:pt idx="3587">
                  <c:v>3.47</c:v>
                </c:pt>
                <c:pt idx="3588">
                  <c:v>3.35</c:v>
                </c:pt>
                <c:pt idx="3589">
                  <c:v>3.3</c:v>
                </c:pt>
                <c:pt idx="3590">
                  <c:v>3.26</c:v>
                </c:pt>
                <c:pt idx="3591">
                  <c:v>3.33</c:v>
                </c:pt>
                <c:pt idx="3592">
                  <c:v>3.35</c:v>
                </c:pt>
                <c:pt idx="3593">
                  <c:v>3.32</c:v>
                </c:pt>
                <c:pt idx="3594">
                  <c:v>3.38</c:v>
                </c:pt>
                <c:pt idx="3595">
                  <c:v>3.6</c:v>
                </c:pt>
                <c:pt idx="3596">
                  <c:v>4.01</c:v>
                </c:pt>
                <c:pt idx="3597">
                  <c:v>4.1100000000000003</c:v>
                </c:pt>
                <c:pt idx="3598">
                  <c:v>4.29</c:v>
                </c:pt>
                <c:pt idx="3599">
                  <c:v>8.2899999999999991</c:v>
                </c:pt>
                <c:pt idx="3600">
                  <c:v>6.29</c:v>
                </c:pt>
                <c:pt idx="3601">
                  <c:v>4.46</c:v>
                </c:pt>
                <c:pt idx="3602">
                  <c:v>3.63</c:v>
                </c:pt>
                <c:pt idx="3603">
                  <c:v>3.4</c:v>
                </c:pt>
                <c:pt idx="3604">
                  <c:v>3.35</c:v>
                </c:pt>
                <c:pt idx="3605">
                  <c:v>3.35</c:v>
                </c:pt>
                <c:pt idx="3606">
                  <c:v>3.35</c:v>
                </c:pt>
                <c:pt idx="3607">
                  <c:v>3.35</c:v>
                </c:pt>
                <c:pt idx="3608">
                  <c:v>3.35</c:v>
                </c:pt>
                <c:pt idx="3609">
                  <c:v>3.27</c:v>
                </c:pt>
                <c:pt idx="3610">
                  <c:v>3.23</c:v>
                </c:pt>
                <c:pt idx="3611">
                  <c:v>3.12</c:v>
                </c:pt>
                <c:pt idx="3612">
                  <c:v>3</c:v>
                </c:pt>
                <c:pt idx="3613">
                  <c:v>2.91</c:v>
                </c:pt>
                <c:pt idx="3614">
                  <c:v>2.89</c:v>
                </c:pt>
                <c:pt idx="3615">
                  <c:v>2.81</c:v>
                </c:pt>
                <c:pt idx="3616">
                  <c:v>2.8</c:v>
                </c:pt>
                <c:pt idx="3617">
                  <c:v>2.8</c:v>
                </c:pt>
                <c:pt idx="3618">
                  <c:v>2.8</c:v>
                </c:pt>
                <c:pt idx="3619">
                  <c:v>2.87</c:v>
                </c:pt>
                <c:pt idx="3620">
                  <c:v>2.89</c:v>
                </c:pt>
                <c:pt idx="3621">
                  <c:v>2.83</c:v>
                </c:pt>
                <c:pt idx="3622">
                  <c:v>2.8</c:v>
                </c:pt>
                <c:pt idx="3623">
                  <c:v>2.76</c:v>
                </c:pt>
                <c:pt idx="3624">
                  <c:v>2.71</c:v>
                </c:pt>
                <c:pt idx="3625">
                  <c:v>2.63</c:v>
                </c:pt>
                <c:pt idx="3626">
                  <c:v>2.58</c:v>
                </c:pt>
                <c:pt idx="3627">
                  <c:v>2.5299999999999998</c:v>
                </c:pt>
                <c:pt idx="3628">
                  <c:v>2.4700000000000002</c:v>
                </c:pt>
                <c:pt idx="3629">
                  <c:v>2.4</c:v>
                </c:pt>
                <c:pt idx="3630">
                  <c:v>2.33</c:v>
                </c:pt>
                <c:pt idx="3631">
                  <c:v>2.2400000000000002</c:v>
                </c:pt>
                <c:pt idx="3632">
                  <c:v>2.16</c:v>
                </c:pt>
                <c:pt idx="3633">
                  <c:v>2.08</c:v>
                </c:pt>
                <c:pt idx="3634">
                  <c:v>2.04</c:v>
                </c:pt>
                <c:pt idx="3635">
                  <c:v>1.97</c:v>
                </c:pt>
                <c:pt idx="3636">
                  <c:v>1.9</c:v>
                </c:pt>
                <c:pt idx="3637">
                  <c:v>1.8</c:v>
                </c:pt>
                <c:pt idx="3638">
                  <c:v>1.64</c:v>
                </c:pt>
                <c:pt idx="3639">
                  <c:v>1.48</c:v>
                </c:pt>
                <c:pt idx="3640">
                  <c:v>1.52</c:v>
                </c:pt>
                <c:pt idx="3641">
                  <c:v>1.85</c:v>
                </c:pt>
                <c:pt idx="3642">
                  <c:v>2.0499999999999998</c:v>
                </c:pt>
                <c:pt idx="3643">
                  <c:v>1.74</c:v>
                </c:pt>
                <c:pt idx="3644">
                  <c:v>1.43</c:v>
                </c:pt>
                <c:pt idx="3645">
                  <c:v>1.21</c:v>
                </c:pt>
                <c:pt idx="3646">
                  <c:v>1.1200000000000001</c:v>
                </c:pt>
                <c:pt idx="3647">
                  <c:v>1.1499999999999999</c:v>
                </c:pt>
                <c:pt idx="3648">
                  <c:v>1</c:v>
                </c:pt>
                <c:pt idx="3649">
                  <c:v>0.89</c:v>
                </c:pt>
                <c:pt idx="3650">
                  <c:v>0.8</c:v>
                </c:pt>
                <c:pt idx="3651">
                  <c:v>0.74</c:v>
                </c:pt>
                <c:pt idx="3652">
                  <c:v>0.68</c:v>
                </c:pt>
                <c:pt idx="3653">
                  <c:v>0.57999999999999996</c:v>
                </c:pt>
                <c:pt idx="3654">
                  <c:v>0.49</c:v>
                </c:pt>
                <c:pt idx="3655">
                  <c:v>0.54</c:v>
                </c:pt>
                <c:pt idx="3656">
                  <c:v>0.48</c:v>
                </c:pt>
                <c:pt idx="3657">
                  <c:v>0.39</c:v>
                </c:pt>
                <c:pt idx="3658">
                  <c:v>0.33</c:v>
                </c:pt>
                <c:pt idx="3659">
                  <c:v>0.26</c:v>
                </c:pt>
                <c:pt idx="3660">
                  <c:v>0.2</c:v>
                </c:pt>
                <c:pt idx="3661">
                  <c:v>0.15</c:v>
                </c:pt>
                <c:pt idx="3662">
                  <c:v>0.11</c:v>
                </c:pt>
                <c:pt idx="3663">
                  <c:v>0.04</c:v>
                </c:pt>
                <c:pt idx="3664">
                  <c:v>0</c:v>
                </c:pt>
                <c:pt idx="3665">
                  <c:v>0</c:v>
                </c:pt>
                <c:pt idx="3666">
                  <c:v>0</c:v>
                </c:pt>
                <c:pt idx="3667">
                  <c:v>0</c:v>
                </c:pt>
                <c:pt idx="3668">
                  <c:v>0</c:v>
                </c:pt>
                <c:pt idx="3669">
                  <c:v>0.02</c:v>
                </c:pt>
                <c:pt idx="3670">
                  <c:v>7.0000000000000007E-2</c:v>
                </c:pt>
                <c:pt idx="3671">
                  <c:v>0.02</c:v>
                </c:pt>
                <c:pt idx="3672">
                  <c:v>0.56000000000000005</c:v>
                </c:pt>
                <c:pt idx="3673">
                  <c:v>1.76</c:v>
                </c:pt>
                <c:pt idx="3674">
                  <c:v>2.36</c:v>
                </c:pt>
                <c:pt idx="3675">
                  <c:v>4.82</c:v>
                </c:pt>
                <c:pt idx="3676">
                  <c:v>4.01</c:v>
                </c:pt>
                <c:pt idx="3677">
                  <c:v>2.86</c:v>
                </c:pt>
                <c:pt idx="3678">
                  <c:v>2.13</c:v>
                </c:pt>
                <c:pt idx="3679">
                  <c:v>1.54</c:v>
                </c:pt>
                <c:pt idx="3680">
                  <c:v>1.06</c:v>
                </c:pt>
                <c:pt idx="3681">
                  <c:v>0.77</c:v>
                </c:pt>
                <c:pt idx="3682">
                  <c:v>0.53</c:v>
                </c:pt>
                <c:pt idx="3683">
                  <c:v>0.37</c:v>
                </c:pt>
                <c:pt idx="3684">
                  <c:v>0.25</c:v>
                </c:pt>
                <c:pt idx="3685">
                  <c:v>0.16</c:v>
                </c:pt>
                <c:pt idx="3686">
                  <c:v>0.08</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4">
                  <c:v>204.88</c:v>
                </c:pt>
                <c:pt idx="3765">
                  <c:v>303.98</c:v>
                </c:pt>
                <c:pt idx="3766">
                  <c:v>156.47</c:v>
                </c:pt>
                <c:pt idx="3767">
                  <c:v>613.02</c:v>
                </c:pt>
                <c:pt idx="3769">
                  <c:v>2725.93</c:v>
                </c:pt>
                <c:pt idx="3771">
                  <c:v>9529.64</c:v>
                </c:pt>
                <c:pt idx="3772">
                  <c:v>1810.57</c:v>
                </c:pt>
                <c:pt idx="3773">
                  <c:v>1321.8</c:v>
                </c:pt>
                <c:pt idx="3774">
                  <c:v>2153.56</c:v>
                </c:pt>
                <c:pt idx="3775">
                  <c:v>980.64</c:v>
                </c:pt>
                <c:pt idx="3776">
                  <c:v>637.20000000000005</c:v>
                </c:pt>
                <c:pt idx="3777">
                  <c:v>1242.19</c:v>
                </c:pt>
                <c:pt idx="3778">
                  <c:v>535.92999999999995</c:v>
                </c:pt>
                <c:pt idx="3780">
                  <c:v>1132.44</c:v>
                </c:pt>
                <c:pt idx="3781">
                  <c:v>1331.34</c:v>
                </c:pt>
                <c:pt idx="3782">
                  <c:v>1095.6300000000001</c:v>
                </c:pt>
                <c:pt idx="3783">
                  <c:v>540.79</c:v>
                </c:pt>
                <c:pt idx="3784">
                  <c:v>352.4</c:v>
                </c:pt>
                <c:pt idx="3785">
                  <c:v>245.55</c:v>
                </c:pt>
                <c:pt idx="3786">
                  <c:v>180.39</c:v>
                </c:pt>
                <c:pt idx="3787">
                  <c:v>140.54</c:v>
                </c:pt>
                <c:pt idx="3788">
                  <c:v>114.14</c:v>
                </c:pt>
                <c:pt idx="3789">
                  <c:v>94.94</c:v>
                </c:pt>
                <c:pt idx="3790">
                  <c:v>82.04</c:v>
                </c:pt>
                <c:pt idx="3791">
                  <c:v>91.53</c:v>
                </c:pt>
                <c:pt idx="3792">
                  <c:v>134.35</c:v>
                </c:pt>
                <c:pt idx="3793">
                  <c:v>138.5</c:v>
                </c:pt>
                <c:pt idx="3794">
                  <c:v>397.76</c:v>
                </c:pt>
                <c:pt idx="3795">
                  <c:v>218.62</c:v>
                </c:pt>
                <c:pt idx="3796">
                  <c:v>137.30000000000001</c:v>
                </c:pt>
                <c:pt idx="3797">
                  <c:v>116.62</c:v>
                </c:pt>
                <c:pt idx="3799">
                  <c:v>4419.8999999999996</c:v>
                </c:pt>
                <c:pt idx="3803">
                  <c:v>2323.9499999999998</c:v>
                </c:pt>
                <c:pt idx="3805">
                  <c:v>3269.22</c:v>
                </c:pt>
                <c:pt idx="3806">
                  <c:v>1772.56</c:v>
                </c:pt>
                <c:pt idx="3807">
                  <c:v>1581.14</c:v>
                </c:pt>
                <c:pt idx="3808">
                  <c:v>1774.12</c:v>
                </c:pt>
                <c:pt idx="3812">
                  <c:v>5119.8</c:v>
                </c:pt>
                <c:pt idx="3813">
                  <c:v>5300.39</c:v>
                </c:pt>
                <c:pt idx="3814">
                  <c:v>2578.89</c:v>
                </c:pt>
                <c:pt idx="3815">
                  <c:v>1633.71</c:v>
                </c:pt>
                <c:pt idx="3816">
                  <c:v>1082.9100000000001</c:v>
                </c:pt>
                <c:pt idx="3817">
                  <c:v>761.67</c:v>
                </c:pt>
                <c:pt idx="3818">
                  <c:v>578.28</c:v>
                </c:pt>
                <c:pt idx="3819">
                  <c:v>459.47</c:v>
                </c:pt>
                <c:pt idx="3820">
                  <c:v>381.32</c:v>
                </c:pt>
                <c:pt idx="3821">
                  <c:v>951.79</c:v>
                </c:pt>
                <c:pt idx="3822">
                  <c:v>626.48</c:v>
                </c:pt>
                <c:pt idx="3823">
                  <c:v>479.84</c:v>
                </c:pt>
                <c:pt idx="3824">
                  <c:v>978.43</c:v>
                </c:pt>
                <c:pt idx="3825">
                  <c:v>5093.07</c:v>
                </c:pt>
                <c:pt idx="3826">
                  <c:v>3169.23</c:v>
                </c:pt>
                <c:pt idx="3829">
                  <c:v>4797.13</c:v>
                </c:pt>
                <c:pt idx="3830">
                  <c:v>4588.58</c:v>
                </c:pt>
                <c:pt idx="3831">
                  <c:v>4588.58</c:v>
                </c:pt>
                <c:pt idx="3832">
                  <c:v>1739.5</c:v>
                </c:pt>
                <c:pt idx="3833">
                  <c:v>1094.6199999999999</c:v>
                </c:pt>
                <c:pt idx="3834">
                  <c:v>822.51</c:v>
                </c:pt>
                <c:pt idx="3835">
                  <c:v>1361.31</c:v>
                </c:pt>
                <c:pt idx="3836">
                  <c:v>1205.02</c:v>
                </c:pt>
                <c:pt idx="3837">
                  <c:v>818.76</c:v>
                </c:pt>
                <c:pt idx="3838">
                  <c:v>646.67999999999995</c:v>
                </c:pt>
                <c:pt idx="3839">
                  <c:v>522.09</c:v>
                </c:pt>
                <c:pt idx="3840">
                  <c:v>437.24</c:v>
                </c:pt>
                <c:pt idx="3841">
                  <c:v>383.03</c:v>
                </c:pt>
                <c:pt idx="3842">
                  <c:v>341.1</c:v>
                </c:pt>
                <c:pt idx="3843">
                  <c:v>300.20999999999998</c:v>
                </c:pt>
                <c:pt idx="3844">
                  <c:v>287.86</c:v>
                </c:pt>
                <c:pt idx="3845">
                  <c:v>239.52</c:v>
                </c:pt>
                <c:pt idx="3846">
                  <c:v>206.38</c:v>
                </c:pt>
                <c:pt idx="3847">
                  <c:v>183.17</c:v>
                </c:pt>
                <c:pt idx="3848">
                  <c:v>167.89</c:v>
                </c:pt>
                <c:pt idx="3849">
                  <c:v>153.81</c:v>
                </c:pt>
                <c:pt idx="3850">
                  <c:v>139.19</c:v>
                </c:pt>
                <c:pt idx="3851">
                  <c:v>129.22999999999999</c:v>
                </c:pt>
                <c:pt idx="3852">
                  <c:v>133.13999999999999</c:v>
                </c:pt>
                <c:pt idx="3853">
                  <c:v>126.49</c:v>
                </c:pt>
                <c:pt idx="3854">
                  <c:v>110.67</c:v>
                </c:pt>
                <c:pt idx="3855">
                  <c:v>99.3</c:v>
                </c:pt>
                <c:pt idx="3856">
                  <c:v>90.37</c:v>
                </c:pt>
                <c:pt idx="3857">
                  <c:v>82.37</c:v>
                </c:pt>
                <c:pt idx="3858">
                  <c:v>75.459999999999994</c:v>
                </c:pt>
                <c:pt idx="3859">
                  <c:v>68.78</c:v>
                </c:pt>
                <c:pt idx="3860">
                  <c:v>63.35</c:v>
                </c:pt>
                <c:pt idx="3861">
                  <c:v>57.23</c:v>
                </c:pt>
                <c:pt idx="3862">
                  <c:v>52.8</c:v>
                </c:pt>
                <c:pt idx="3863">
                  <c:v>48.69</c:v>
                </c:pt>
                <c:pt idx="3864">
                  <c:v>45.6</c:v>
                </c:pt>
                <c:pt idx="3865">
                  <c:v>42.73</c:v>
                </c:pt>
                <c:pt idx="3866">
                  <c:v>40.659999999999997</c:v>
                </c:pt>
                <c:pt idx="3867">
                  <c:v>41.37</c:v>
                </c:pt>
                <c:pt idx="3868">
                  <c:v>39.96</c:v>
                </c:pt>
                <c:pt idx="3869">
                  <c:v>37.42</c:v>
                </c:pt>
                <c:pt idx="3870">
                  <c:v>36.159999999999997</c:v>
                </c:pt>
                <c:pt idx="3871">
                  <c:v>35.5</c:v>
                </c:pt>
                <c:pt idx="3872">
                  <c:v>31.96</c:v>
                </c:pt>
                <c:pt idx="3873">
                  <c:v>29.97</c:v>
                </c:pt>
                <c:pt idx="3874">
                  <c:v>28.5</c:v>
                </c:pt>
                <c:pt idx="3875">
                  <c:v>27.5</c:v>
                </c:pt>
                <c:pt idx="3876">
                  <c:v>26.06</c:v>
                </c:pt>
                <c:pt idx="3877">
                  <c:v>24.17</c:v>
                </c:pt>
                <c:pt idx="3878">
                  <c:v>22.26</c:v>
                </c:pt>
                <c:pt idx="3879">
                  <c:v>20.51</c:v>
                </c:pt>
                <c:pt idx="3880">
                  <c:v>19.47</c:v>
                </c:pt>
                <c:pt idx="3881">
                  <c:v>18.87</c:v>
                </c:pt>
                <c:pt idx="3882">
                  <c:v>18.38</c:v>
                </c:pt>
                <c:pt idx="3883">
                  <c:v>20.61</c:v>
                </c:pt>
                <c:pt idx="3884">
                  <c:v>22.48</c:v>
                </c:pt>
                <c:pt idx="3885">
                  <c:v>18.59</c:v>
                </c:pt>
                <c:pt idx="3886">
                  <c:v>18.21</c:v>
                </c:pt>
                <c:pt idx="3887">
                  <c:v>17.14</c:v>
                </c:pt>
                <c:pt idx="3888">
                  <c:v>15.56</c:v>
                </c:pt>
                <c:pt idx="3889">
                  <c:v>14.5</c:v>
                </c:pt>
                <c:pt idx="3890">
                  <c:v>13.23</c:v>
                </c:pt>
                <c:pt idx="3891">
                  <c:v>12.42</c:v>
                </c:pt>
                <c:pt idx="3892">
                  <c:v>11.75</c:v>
                </c:pt>
                <c:pt idx="3893">
                  <c:v>11.2</c:v>
                </c:pt>
                <c:pt idx="3894">
                  <c:v>10.7</c:v>
                </c:pt>
                <c:pt idx="3895">
                  <c:v>9.9499999999999993</c:v>
                </c:pt>
                <c:pt idx="3896">
                  <c:v>9.06</c:v>
                </c:pt>
                <c:pt idx="3897">
                  <c:v>6.62</c:v>
                </c:pt>
                <c:pt idx="3898">
                  <c:v>4.22</c:v>
                </c:pt>
                <c:pt idx="3899">
                  <c:v>4.2300000000000004</c:v>
                </c:pt>
                <c:pt idx="3900">
                  <c:v>3.55</c:v>
                </c:pt>
                <c:pt idx="3901">
                  <c:v>3.99</c:v>
                </c:pt>
                <c:pt idx="3902">
                  <c:v>2.76</c:v>
                </c:pt>
                <c:pt idx="3903">
                  <c:v>2.78</c:v>
                </c:pt>
                <c:pt idx="3904">
                  <c:v>3.22</c:v>
                </c:pt>
                <c:pt idx="3905">
                  <c:v>3.84</c:v>
                </c:pt>
                <c:pt idx="3906">
                  <c:v>4.04</c:v>
                </c:pt>
                <c:pt idx="3907">
                  <c:v>3.56</c:v>
                </c:pt>
                <c:pt idx="3908">
                  <c:v>3.36</c:v>
                </c:pt>
                <c:pt idx="3909">
                  <c:v>2.6</c:v>
                </c:pt>
                <c:pt idx="3910">
                  <c:v>2.83</c:v>
                </c:pt>
                <c:pt idx="3911">
                  <c:v>3.3</c:v>
                </c:pt>
                <c:pt idx="3912">
                  <c:v>3.23</c:v>
                </c:pt>
                <c:pt idx="3913">
                  <c:v>2.98</c:v>
                </c:pt>
                <c:pt idx="3914">
                  <c:v>2.92</c:v>
                </c:pt>
                <c:pt idx="3915">
                  <c:v>2.2400000000000002</c:v>
                </c:pt>
                <c:pt idx="3916">
                  <c:v>2.2599999999999998</c:v>
                </c:pt>
                <c:pt idx="3917">
                  <c:v>1.85</c:v>
                </c:pt>
                <c:pt idx="3918">
                  <c:v>1.57</c:v>
                </c:pt>
                <c:pt idx="3919">
                  <c:v>1.93</c:v>
                </c:pt>
                <c:pt idx="3920">
                  <c:v>1.82</c:v>
                </c:pt>
                <c:pt idx="3921">
                  <c:v>1.76</c:v>
                </c:pt>
                <c:pt idx="3922">
                  <c:v>1.78</c:v>
                </c:pt>
                <c:pt idx="3923">
                  <c:v>1.84</c:v>
                </c:pt>
                <c:pt idx="3924">
                  <c:v>3.42</c:v>
                </c:pt>
                <c:pt idx="3925">
                  <c:v>3.01</c:v>
                </c:pt>
                <c:pt idx="3926">
                  <c:v>4.37</c:v>
                </c:pt>
                <c:pt idx="3927">
                  <c:v>6.7</c:v>
                </c:pt>
                <c:pt idx="3928">
                  <c:v>8.98</c:v>
                </c:pt>
                <c:pt idx="3929">
                  <c:v>8.61</c:v>
                </c:pt>
                <c:pt idx="3930">
                  <c:v>7.61</c:v>
                </c:pt>
                <c:pt idx="3931">
                  <c:v>5.87</c:v>
                </c:pt>
                <c:pt idx="3932">
                  <c:v>4.1900000000000004</c:v>
                </c:pt>
                <c:pt idx="3933">
                  <c:v>5.53</c:v>
                </c:pt>
                <c:pt idx="3934">
                  <c:v>5.01</c:v>
                </c:pt>
                <c:pt idx="3935">
                  <c:v>3.31</c:v>
                </c:pt>
                <c:pt idx="3936">
                  <c:v>3.84</c:v>
                </c:pt>
                <c:pt idx="3937">
                  <c:v>3.93</c:v>
                </c:pt>
                <c:pt idx="3938">
                  <c:v>2.8</c:v>
                </c:pt>
                <c:pt idx="3939">
                  <c:v>3</c:v>
                </c:pt>
                <c:pt idx="3940">
                  <c:v>3.26</c:v>
                </c:pt>
                <c:pt idx="3941">
                  <c:v>3.1</c:v>
                </c:pt>
                <c:pt idx="3942">
                  <c:v>3</c:v>
                </c:pt>
                <c:pt idx="3943">
                  <c:v>2.86</c:v>
                </c:pt>
                <c:pt idx="3944">
                  <c:v>2.83</c:v>
                </c:pt>
                <c:pt idx="3945">
                  <c:v>2.59</c:v>
                </c:pt>
                <c:pt idx="3946">
                  <c:v>2.64</c:v>
                </c:pt>
                <c:pt idx="3947">
                  <c:v>2.92</c:v>
                </c:pt>
                <c:pt idx="3948">
                  <c:v>2.74</c:v>
                </c:pt>
                <c:pt idx="3949">
                  <c:v>2.41</c:v>
                </c:pt>
                <c:pt idx="3950">
                  <c:v>2.06</c:v>
                </c:pt>
                <c:pt idx="3951">
                  <c:v>1.75</c:v>
                </c:pt>
                <c:pt idx="3952">
                  <c:v>1.32</c:v>
                </c:pt>
                <c:pt idx="3953">
                  <c:v>1.07</c:v>
                </c:pt>
                <c:pt idx="3954">
                  <c:v>0.84</c:v>
                </c:pt>
                <c:pt idx="3955">
                  <c:v>0.65</c:v>
                </c:pt>
                <c:pt idx="3956">
                  <c:v>0.46</c:v>
                </c:pt>
                <c:pt idx="3957">
                  <c:v>0.35</c:v>
                </c:pt>
                <c:pt idx="3958">
                  <c:v>0.26</c:v>
                </c:pt>
                <c:pt idx="3959">
                  <c:v>0.23</c:v>
                </c:pt>
                <c:pt idx="3960">
                  <c:v>0.19</c:v>
                </c:pt>
                <c:pt idx="3961">
                  <c:v>0.14000000000000001</c:v>
                </c:pt>
                <c:pt idx="3962">
                  <c:v>0.14000000000000001</c:v>
                </c:pt>
                <c:pt idx="3963">
                  <c:v>0.1</c:v>
                </c:pt>
                <c:pt idx="3964">
                  <c:v>0.26</c:v>
                </c:pt>
                <c:pt idx="3965">
                  <c:v>0.12</c:v>
                </c:pt>
                <c:pt idx="3966">
                  <c:v>0.04</c:v>
                </c:pt>
                <c:pt idx="3967">
                  <c:v>0.05</c:v>
                </c:pt>
                <c:pt idx="3968">
                  <c:v>0.04</c:v>
                </c:pt>
                <c:pt idx="3969">
                  <c:v>0.01</c:v>
                </c:pt>
                <c:pt idx="3970">
                  <c:v>0.02</c:v>
                </c:pt>
                <c:pt idx="3971">
                  <c:v>0.02</c:v>
                </c:pt>
                <c:pt idx="3972">
                  <c:v>0.02</c:v>
                </c:pt>
                <c:pt idx="3973">
                  <c:v>0.01</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pt idx="3999">
                  <c:v>0</c:v>
                </c:pt>
                <c:pt idx="4000">
                  <c:v>0</c:v>
                </c:pt>
                <c:pt idx="4001">
                  <c:v>0</c:v>
                </c:pt>
                <c:pt idx="4002">
                  <c:v>0</c:v>
                </c:pt>
                <c:pt idx="4003">
                  <c:v>0</c:v>
                </c:pt>
                <c:pt idx="4004">
                  <c:v>0</c:v>
                </c:pt>
                <c:pt idx="4005">
                  <c:v>0</c:v>
                </c:pt>
                <c:pt idx="4006">
                  <c:v>0</c:v>
                </c:pt>
                <c:pt idx="4007">
                  <c:v>0</c:v>
                </c:pt>
                <c:pt idx="4008">
                  <c:v>0</c:v>
                </c:pt>
                <c:pt idx="4009">
                  <c:v>0</c:v>
                </c:pt>
                <c:pt idx="4010">
                  <c:v>0</c:v>
                </c:pt>
                <c:pt idx="4011">
                  <c:v>0</c:v>
                </c:pt>
                <c:pt idx="4012">
                  <c:v>0</c:v>
                </c:pt>
                <c:pt idx="4013">
                  <c:v>0</c:v>
                </c:pt>
                <c:pt idx="4014">
                  <c:v>0</c:v>
                </c:pt>
                <c:pt idx="4015">
                  <c:v>0</c:v>
                </c:pt>
                <c:pt idx="4016">
                  <c:v>0</c:v>
                </c:pt>
                <c:pt idx="4017">
                  <c:v>0</c:v>
                </c:pt>
              </c:numCache>
            </c:numRef>
          </c:val>
          <c:smooth val="0"/>
          <c:extLst xmlns:c16r2="http://schemas.microsoft.com/office/drawing/2015/06/chart">
            <c:ext xmlns:c16="http://schemas.microsoft.com/office/drawing/2014/chart" uri="{C3380CC4-5D6E-409C-BE32-E72D297353CC}">
              <c16:uniqueId val="{00000000-A375-44ED-9EE6-8E246AA8D9F7}"/>
            </c:ext>
          </c:extLst>
        </c:ser>
        <c:dLbls>
          <c:showLegendKey val="0"/>
          <c:showVal val="0"/>
          <c:showCatName val="0"/>
          <c:showSerName val="0"/>
          <c:showPercent val="0"/>
          <c:showBubbleSize val="0"/>
        </c:dLbls>
        <c:smooth val="0"/>
        <c:axId val="114569424"/>
        <c:axId val="114569984"/>
      </c:lineChart>
      <c:dateAx>
        <c:axId val="114569424"/>
        <c:scaling>
          <c:orientation val="minMax"/>
          <c:min val="39083"/>
        </c:scaling>
        <c:delete val="0"/>
        <c:axPos val="b"/>
        <c:numFmt formatCode="yyyy" sourceLinked="1"/>
        <c:majorTickMark val="out"/>
        <c:minorTickMark val="none"/>
        <c:tickLblPos val="nextTo"/>
        <c:spPr>
          <a:noFill/>
          <a:ln w="9525" cap="flat" cmpd="sng" algn="ctr">
            <a:solidFill>
              <a:sysClr val="windowText" lastClr="000000"/>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4569984"/>
        <c:crosses val="autoZero"/>
        <c:auto val="1"/>
        <c:lblOffset val="100"/>
        <c:baseTimeUnit val="days"/>
        <c:majorUnit val="12"/>
        <c:majorTimeUnit val="months"/>
        <c:minorUnit val="1"/>
        <c:minorTimeUnit val="years"/>
      </c:dateAx>
      <c:valAx>
        <c:axId val="11456998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AU">
                    <a:solidFill>
                      <a:sysClr val="windowText" lastClr="000000"/>
                    </a:solidFill>
                  </a:rPr>
                  <a:t>Daily River discharge</a:t>
                </a:r>
                <a:r>
                  <a:rPr lang="en-AU" baseline="0">
                    <a:solidFill>
                      <a:sysClr val="windowText" lastClr="000000"/>
                    </a:solidFill>
                  </a:rPr>
                  <a:t> </a:t>
                </a:r>
              </a:p>
              <a:p>
                <a:pPr>
                  <a:defRPr>
                    <a:solidFill>
                      <a:sysClr val="windowText" lastClr="000000"/>
                    </a:solidFill>
                  </a:defRPr>
                </a:pPr>
                <a:r>
                  <a:rPr lang="en-AU" baseline="0">
                    <a:solidFill>
                      <a:sysClr val="windowText" lastClr="000000"/>
                    </a:solidFill>
                  </a:rPr>
                  <a:t>(ML/day x 1000)</a:t>
                </a:r>
                <a:endParaRPr lang="en-AU">
                  <a:solidFill>
                    <a:sysClr val="windowText" lastClr="000000"/>
                  </a:solidFill>
                </a:endParaRP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569424"/>
        <c:crosses val="autoZero"/>
        <c:crossBetween val="between"/>
        <c:dispUnits>
          <c:builtInUnit val="thousands"/>
        </c:dispUnits>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02102A'!$D$3</c:f>
              <c:strCache>
                <c:ptCount val="1"/>
                <c:pt idx="0">
                  <c:v>Discharge (ML/day)</c:v>
                </c:pt>
              </c:strCache>
            </c:strRef>
          </c:tx>
          <c:spPr>
            <a:ln w="12700" cap="rnd">
              <a:solidFill>
                <a:schemeClr val="accent1">
                  <a:lumMod val="75000"/>
                </a:schemeClr>
              </a:solidFill>
              <a:round/>
            </a:ln>
            <a:effectLst/>
          </c:spPr>
          <c:marker>
            <c:symbol val="none"/>
          </c:marker>
          <c:cat>
            <c:numRef>
              <c:f>'102102A'!$A$5:$A$4022</c:f>
              <c:numCache>
                <c:formatCode>yyyy</c:formatCode>
                <c:ptCount val="4018"/>
                <c:pt idx="0">
                  <c:v>39356</c:v>
                </c:pt>
                <c:pt idx="1">
                  <c:v>39357</c:v>
                </c:pt>
                <c:pt idx="2">
                  <c:v>39358</c:v>
                </c:pt>
                <c:pt idx="3">
                  <c:v>39359</c:v>
                </c:pt>
                <c:pt idx="4">
                  <c:v>39360</c:v>
                </c:pt>
                <c:pt idx="5">
                  <c:v>39361</c:v>
                </c:pt>
                <c:pt idx="6">
                  <c:v>39362</c:v>
                </c:pt>
                <c:pt idx="7">
                  <c:v>39363</c:v>
                </c:pt>
                <c:pt idx="8">
                  <c:v>39364</c:v>
                </c:pt>
                <c:pt idx="9">
                  <c:v>39365</c:v>
                </c:pt>
                <c:pt idx="10">
                  <c:v>39366</c:v>
                </c:pt>
                <c:pt idx="11">
                  <c:v>39367</c:v>
                </c:pt>
                <c:pt idx="12">
                  <c:v>39368</c:v>
                </c:pt>
                <c:pt idx="13">
                  <c:v>39369</c:v>
                </c:pt>
                <c:pt idx="14">
                  <c:v>39370</c:v>
                </c:pt>
                <c:pt idx="15">
                  <c:v>39371</c:v>
                </c:pt>
                <c:pt idx="16">
                  <c:v>39372</c:v>
                </c:pt>
                <c:pt idx="17">
                  <c:v>39373</c:v>
                </c:pt>
                <c:pt idx="18">
                  <c:v>39374</c:v>
                </c:pt>
                <c:pt idx="19">
                  <c:v>39375</c:v>
                </c:pt>
                <c:pt idx="20">
                  <c:v>39376</c:v>
                </c:pt>
                <c:pt idx="21">
                  <c:v>39377</c:v>
                </c:pt>
                <c:pt idx="22">
                  <c:v>39378</c:v>
                </c:pt>
                <c:pt idx="23">
                  <c:v>39379</c:v>
                </c:pt>
                <c:pt idx="24">
                  <c:v>39380</c:v>
                </c:pt>
                <c:pt idx="25">
                  <c:v>39381</c:v>
                </c:pt>
                <c:pt idx="26">
                  <c:v>39382</c:v>
                </c:pt>
                <c:pt idx="27">
                  <c:v>39383</c:v>
                </c:pt>
                <c:pt idx="28">
                  <c:v>39384</c:v>
                </c:pt>
                <c:pt idx="29">
                  <c:v>39385</c:v>
                </c:pt>
                <c:pt idx="30">
                  <c:v>39386</c:v>
                </c:pt>
                <c:pt idx="31">
                  <c:v>39387</c:v>
                </c:pt>
                <c:pt idx="32">
                  <c:v>39388</c:v>
                </c:pt>
                <c:pt idx="33">
                  <c:v>39389</c:v>
                </c:pt>
                <c:pt idx="34">
                  <c:v>39390</c:v>
                </c:pt>
                <c:pt idx="35">
                  <c:v>39391</c:v>
                </c:pt>
                <c:pt idx="36">
                  <c:v>39392</c:v>
                </c:pt>
                <c:pt idx="37">
                  <c:v>39393</c:v>
                </c:pt>
                <c:pt idx="38">
                  <c:v>39394</c:v>
                </c:pt>
                <c:pt idx="39">
                  <c:v>39395</c:v>
                </c:pt>
                <c:pt idx="40">
                  <c:v>39396</c:v>
                </c:pt>
                <c:pt idx="41">
                  <c:v>39397</c:v>
                </c:pt>
                <c:pt idx="42">
                  <c:v>39398</c:v>
                </c:pt>
                <c:pt idx="43">
                  <c:v>39399</c:v>
                </c:pt>
                <c:pt idx="44">
                  <c:v>39400</c:v>
                </c:pt>
                <c:pt idx="45">
                  <c:v>39401</c:v>
                </c:pt>
                <c:pt idx="46">
                  <c:v>39402</c:v>
                </c:pt>
                <c:pt idx="47">
                  <c:v>39403</c:v>
                </c:pt>
                <c:pt idx="48">
                  <c:v>39404</c:v>
                </c:pt>
                <c:pt idx="49">
                  <c:v>39405</c:v>
                </c:pt>
                <c:pt idx="50">
                  <c:v>39406</c:v>
                </c:pt>
                <c:pt idx="51">
                  <c:v>39407</c:v>
                </c:pt>
                <c:pt idx="52">
                  <c:v>39408</c:v>
                </c:pt>
                <c:pt idx="53">
                  <c:v>39409</c:v>
                </c:pt>
                <c:pt idx="54">
                  <c:v>39410</c:v>
                </c:pt>
                <c:pt idx="55">
                  <c:v>39411</c:v>
                </c:pt>
                <c:pt idx="56">
                  <c:v>39412</c:v>
                </c:pt>
                <c:pt idx="57">
                  <c:v>39413</c:v>
                </c:pt>
                <c:pt idx="58">
                  <c:v>39414</c:v>
                </c:pt>
                <c:pt idx="59">
                  <c:v>39415</c:v>
                </c:pt>
                <c:pt idx="60">
                  <c:v>39416</c:v>
                </c:pt>
                <c:pt idx="61">
                  <c:v>39417</c:v>
                </c:pt>
                <c:pt idx="62">
                  <c:v>39418</c:v>
                </c:pt>
                <c:pt idx="63">
                  <c:v>39419</c:v>
                </c:pt>
                <c:pt idx="64">
                  <c:v>39420</c:v>
                </c:pt>
                <c:pt idx="65">
                  <c:v>39421</c:v>
                </c:pt>
                <c:pt idx="66">
                  <c:v>39422</c:v>
                </c:pt>
                <c:pt idx="67">
                  <c:v>39423</c:v>
                </c:pt>
                <c:pt idx="68">
                  <c:v>39424</c:v>
                </c:pt>
                <c:pt idx="69">
                  <c:v>39425</c:v>
                </c:pt>
                <c:pt idx="70">
                  <c:v>39426</c:v>
                </c:pt>
                <c:pt idx="71">
                  <c:v>39427</c:v>
                </c:pt>
                <c:pt idx="72">
                  <c:v>39428</c:v>
                </c:pt>
                <c:pt idx="73">
                  <c:v>39429</c:v>
                </c:pt>
                <c:pt idx="74">
                  <c:v>39430</c:v>
                </c:pt>
                <c:pt idx="75">
                  <c:v>39431</c:v>
                </c:pt>
                <c:pt idx="76">
                  <c:v>39432</c:v>
                </c:pt>
                <c:pt idx="77">
                  <c:v>39433</c:v>
                </c:pt>
                <c:pt idx="78">
                  <c:v>39434</c:v>
                </c:pt>
                <c:pt idx="79">
                  <c:v>39435</c:v>
                </c:pt>
                <c:pt idx="80">
                  <c:v>39436</c:v>
                </c:pt>
                <c:pt idx="81">
                  <c:v>39437</c:v>
                </c:pt>
                <c:pt idx="82">
                  <c:v>39438</c:v>
                </c:pt>
                <c:pt idx="83">
                  <c:v>39439</c:v>
                </c:pt>
                <c:pt idx="84">
                  <c:v>39440</c:v>
                </c:pt>
                <c:pt idx="85">
                  <c:v>39441</c:v>
                </c:pt>
                <c:pt idx="86">
                  <c:v>39442</c:v>
                </c:pt>
                <c:pt idx="87">
                  <c:v>39443</c:v>
                </c:pt>
                <c:pt idx="88">
                  <c:v>39444</c:v>
                </c:pt>
                <c:pt idx="89">
                  <c:v>39445</c:v>
                </c:pt>
                <c:pt idx="90">
                  <c:v>39446</c:v>
                </c:pt>
                <c:pt idx="91">
                  <c:v>39447</c:v>
                </c:pt>
                <c:pt idx="92">
                  <c:v>39448</c:v>
                </c:pt>
                <c:pt idx="93">
                  <c:v>39449</c:v>
                </c:pt>
                <c:pt idx="94">
                  <c:v>39450</c:v>
                </c:pt>
                <c:pt idx="95">
                  <c:v>39451</c:v>
                </c:pt>
                <c:pt idx="96">
                  <c:v>39452</c:v>
                </c:pt>
                <c:pt idx="97">
                  <c:v>39453</c:v>
                </c:pt>
                <c:pt idx="98">
                  <c:v>39454</c:v>
                </c:pt>
                <c:pt idx="99">
                  <c:v>39455</c:v>
                </c:pt>
                <c:pt idx="100">
                  <c:v>39456</c:v>
                </c:pt>
                <c:pt idx="101">
                  <c:v>39457</c:v>
                </c:pt>
                <c:pt idx="102">
                  <c:v>39458</c:v>
                </c:pt>
                <c:pt idx="103">
                  <c:v>39459</c:v>
                </c:pt>
                <c:pt idx="104">
                  <c:v>39460</c:v>
                </c:pt>
                <c:pt idx="105">
                  <c:v>39461</c:v>
                </c:pt>
                <c:pt idx="106">
                  <c:v>39462</c:v>
                </c:pt>
                <c:pt idx="107">
                  <c:v>39463</c:v>
                </c:pt>
                <c:pt idx="108">
                  <c:v>39464</c:v>
                </c:pt>
                <c:pt idx="109">
                  <c:v>39465</c:v>
                </c:pt>
                <c:pt idx="110">
                  <c:v>39466</c:v>
                </c:pt>
                <c:pt idx="111">
                  <c:v>39467</c:v>
                </c:pt>
                <c:pt idx="112">
                  <c:v>39468</c:v>
                </c:pt>
                <c:pt idx="113">
                  <c:v>39469</c:v>
                </c:pt>
                <c:pt idx="114">
                  <c:v>39470</c:v>
                </c:pt>
                <c:pt idx="115">
                  <c:v>39471</c:v>
                </c:pt>
                <c:pt idx="116">
                  <c:v>39472</c:v>
                </c:pt>
                <c:pt idx="117">
                  <c:v>39473</c:v>
                </c:pt>
                <c:pt idx="118">
                  <c:v>39474</c:v>
                </c:pt>
                <c:pt idx="119">
                  <c:v>39475</c:v>
                </c:pt>
                <c:pt idx="120">
                  <c:v>39476</c:v>
                </c:pt>
                <c:pt idx="121">
                  <c:v>39477</c:v>
                </c:pt>
                <c:pt idx="122">
                  <c:v>39478</c:v>
                </c:pt>
                <c:pt idx="123">
                  <c:v>39479</c:v>
                </c:pt>
                <c:pt idx="124">
                  <c:v>39480</c:v>
                </c:pt>
                <c:pt idx="125">
                  <c:v>39481</c:v>
                </c:pt>
                <c:pt idx="126">
                  <c:v>39482</c:v>
                </c:pt>
                <c:pt idx="127">
                  <c:v>39483</c:v>
                </c:pt>
                <c:pt idx="128">
                  <c:v>39484</c:v>
                </c:pt>
                <c:pt idx="129">
                  <c:v>39485</c:v>
                </c:pt>
                <c:pt idx="130">
                  <c:v>39486</c:v>
                </c:pt>
                <c:pt idx="131">
                  <c:v>39487</c:v>
                </c:pt>
                <c:pt idx="132">
                  <c:v>39488</c:v>
                </c:pt>
                <c:pt idx="133">
                  <c:v>39489</c:v>
                </c:pt>
                <c:pt idx="134">
                  <c:v>39490</c:v>
                </c:pt>
                <c:pt idx="135">
                  <c:v>39491</c:v>
                </c:pt>
                <c:pt idx="136">
                  <c:v>39492</c:v>
                </c:pt>
                <c:pt idx="137">
                  <c:v>39493</c:v>
                </c:pt>
                <c:pt idx="138">
                  <c:v>39494</c:v>
                </c:pt>
                <c:pt idx="139">
                  <c:v>39495</c:v>
                </c:pt>
                <c:pt idx="140">
                  <c:v>39496</c:v>
                </c:pt>
                <c:pt idx="141">
                  <c:v>39497</c:v>
                </c:pt>
                <c:pt idx="142">
                  <c:v>39498</c:v>
                </c:pt>
                <c:pt idx="143">
                  <c:v>39499</c:v>
                </c:pt>
                <c:pt idx="144">
                  <c:v>39500</c:v>
                </c:pt>
                <c:pt idx="145">
                  <c:v>39501</c:v>
                </c:pt>
                <c:pt idx="146">
                  <c:v>39502</c:v>
                </c:pt>
                <c:pt idx="147">
                  <c:v>39503</c:v>
                </c:pt>
                <c:pt idx="148">
                  <c:v>39504</c:v>
                </c:pt>
                <c:pt idx="149">
                  <c:v>39505</c:v>
                </c:pt>
                <c:pt idx="150">
                  <c:v>39506</c:v>
                </c:pt>
                <c:pt idx="151">
                  <c:v>39507</c:v>
                </c:pt>
                <c:pt idx="152">
                  <c:v>39508</c:v>
                </c:pt>
                <c:pt idx="153">
                  <c:v>39509</c:v>
                </c:pt>
                <c:pt idx="154">
                  <c:v>39510</c:v>
                </c:pt>
                <c:pt idx="155">
                  <c:v>39511</c:v>
                </c:pt>
                <c:pt idx="156">
                  <c:v>39512</c:v>
                </c:pt>
                <c:pt idx="157">
                  <c:v>39513</c:v>
                </c:pt>
                <c:pt idx="158">
                  <c:v>39514</c:v>
                </c:pt>
                <c:pt idx="159">
                  <c:v>39515</c:v>
                </c:pt>
                <c:pt idx="160">
                  <c:v>39516</c:v>
                </c:pt>
                <c:pt idx="161">
                  <c:v>39517</c:v>
                </c:pt>
                <c:pt idx="162">
                  <c:v>39518</c:v>
                </c:pt>
                <c:pt idx="163">
                  <c:v>39519</c:v>
                </c:pt>
                <c:pt idx="164">
                  <c:v>39520</c:v>
                </c:pt>
                <c:pt idx="165">
                  <c:v>39521</c:v>
                </c:pt>
                <c:pt idx="166">
                  <c:v>39522</c:v>
                </c:pt>
                <c:pt idx="167">
                  <c:v>39523</c:v>
                </c:pt>
                <c:pt idx="168">
                  <c:v>39524</c:v>
                </c:pt>
                <c:pt idx="169">
                  <c:v>39525</c:v>
                </c:pt>
                <c:pt idx="170">
                  <c:v>39526</c:v>
                </c:pt>
                <c:pt idx="171">
                  <c:v>39527</c:v>
                </c:pt>
                <c:pt idx="172">
                  <c:v>39528</c:v>
                </c:pt>
                <c:pt idx="173">
                  <c:v>39529</c:v>
                </c:pt>
                <c:pt idx="174">
                  <c:v>39530</c:v>
                </c:pt>
                <c:pt idx="175">
                  <c:v>39531</c:v>
                </c:pt>
                <c:pt idx="176">
                  <c:v>39532</c:v>
                </c:pt>
                <c:pt idx="177">
                  <c:v>39533</c:v>
                </c:pt>
                <c:pt idx="178">
                  <c:v>39534</c:v>
                </c:pt>
                <c:pt idx="179">
                  <c:v>39535</c:v>
                </c:pt>
                <c:pt idx="180">
                  <c:v>39536</c:v>
                </c:pt>
                <c:pt idx="181">
                  <c:v>39537</c:v>
                </c:pt>
                <c:pt idx="182">
                  <c:v>39538</c:v>
                </c:pt>
                <c:pt idx="183">
                  <c:v>39539</c:v>
                </c:pt>
                <c:pt idx="184">
                  <c:v>39540</c:v>
                </c:pt>
                <c:pt idx="185">
                  <c:v>39541</c:v>
                </c:pt>
                <c:pt idx="186">
                  <c:v>39542</c:v>
                </c:pt>
                <c:pt idx="187">
                  <c:v>39543</c:v>
                </c:pt>
                <c:pt idx="188">
                  <c:v>39544</c:v>
                </c:pt>
                <c:pt idx="189">
                  <c:v>39545</c:v>
                </c:pt>
                <c:pt idx="190">
                  <c:v>39546</c:v>
                </c:pt>
                <c:pt idx="191">
                  <c:v>39547</c:v>
                </c:pt>
                <c:pt idx="192">
                  <c:v>39548</c:v>
                </c:pt>
                <c:pt idx="193">
                  <c:v>39549</c:v>
                </c:pt>
                <c:pt idx="194">
                  <c:v>39550</c:v>
                </c:pt>
                <c:pt idx="195">
                  <c:v>39551</c:v>
                </c:pt>
                <c:pt idx="196">
                  <c:v>39552</c:v>
                </c:pt>
                <c:pt idx="197">
                  <c:v>39553</c:v>
                </c:pt>
                <c:pt idx="198">
                  <c:v>39554</c:v>
                </c:pt>
                <c:pt idx="199">
                  <c:v>39555</c:v>
                </c:pt>
                <c:pt idx="200">
                  <c:v>39556</c:v>
                </c:pt>
                <c:pt idx="201">
                  <c:v>39557</c:v>
                </c:pt>
                <c:pt idx="202">
                  <c:v>39558</c:v>
                </c:pt>
                <c:pt idx="203">
                  <c:v>39559</c:v>
                </c:pt>
                <c:pt idx="204">
                  <c:v>39560</c:v>
                </c:pt>
                <c:pt idx="205">
                  <c:v>39561</c:v>
                </c:pt>
                <c:pt idx="206">
                  <c:v>39562</c:v>
                </c:pt>
                <c:pt idx="207">
                  <c:v>39563</c:v>
                </c:pt>
                <c:pt idx="208">
                  <c:v>39564</c:v>
                </c:pt>
                <c:pt idx="209">
                  <c:v>39565</c:v>
                </c:pt>
                <c:pt idx="210">
                  <c:v>39566</c:v>
                </c:pt>
                <c:pt idx="211">
                  <c:v>39567</c:v>
                </c:pt>
                <c:pt idx="212">
                  <c:v>39568</c:v>
                </c:pt>
                <c:pt idx="213">
                  <c:v>39569</c:v>
                </c:pt>
                <c:pt idx="214">
                  <c:v>39570</c:v>
                </c:pt>
                <c:pt idx="215">
                  <c:v>39571</c:v>
                </c:pt>
                <c:pt idx="216">
                  <c:v>39572</c:v>
                </c:pt>
                <c:pt idx="217">
                  <c:v>39573</c:v>
                </c:pt>
                <c:pt idx="218">
                  <c:v>39574</c:v>
                </c:pt>
                <c:pt idx="219">
                  <c:v>39575</c:v>
                </c:pt>
                <c:pt idx="220">
                  <c:v>39576</c:v>
                </c:pt>
                <c:pt idx="221">
                  <c:v>39577</c:v>
                </c:pt>
                <c:pt idx="222">
                  <c:v>39578</c:v>
                </c:pt>
                <c:pt idx="223">
                  <c:v>39579</c:v>
                </c:pt>
                <c:pt idx="224">
                  <c:v>39580</c:v>
                </c:pt>
                <c:pt idx="225">
                  <c:v>39581</c:v>
                </c:pt>
                <c:pt idx="226">
                  <c:v>39582</c:v>
                </c:pt>
                <c:pt idx="227">
                  <c:v>39583</c:v>
                </c:pt>
                <c:pt idx="228">
                  <c:v>39584</c:v>
                </c:pt>
                <c:pt idx="229">
                  <c:v>39585</c:v>
                </c:pt>
                <c:pt idx="230">
                  <c:v>39586</c:v>
                </c:pt>
                <c:pt idx="231">
                  <c:v>39587</c:v>
                </c:pt>
                <c:pt idx="232">
                  <c:v>39588</c:v>
                </c:pt>
                <c:pt idx="233">
                  <c:v>39589</c:v>
                </c:pt>
                <c:pt idx="234">
                  <c:v>39590</c:v>
                </c:pt>
                <c:pt idx="235">
                  <c:v>39591</c:v>
                </c:pt>
                <c:pt idx="236">
                  <c:v>39592</c:v>
                </c:pt>
                <c:pt idx="237">
                  <c:v>39593</c:v>
                </c:pt>
                <c:pt idx="238">
                  <c:v>39594</c:v>
                </c:pt>
                <c:pt idx="239">
                  <c:v>39595</c:v>
                </c:pt>
                <c:pt idx="240">
                  <c:v>39596</c:v>
                </c:pt>
                <c:pt idx="241">
                  <c:v>39597</c:v>
                </c:pt>
                <c:pt idx="242">
                  <c:v>39598</c:v>
                </c:pt>
                <c:pt idx="243">
                  <c:v>39599</c:v>
                </c:pt>
                <c:pt idx="244">
                  <c:v>39600</c:v>
                </c:pt>
                <c:pt idx="245">
                  <c:v>39601</c:v>
                </c:pt>
                <c:pt idx="246">
                  <c:v>39602</c:v>
                </c:pt>
                <c:pt idx="247">
                  <c:v>39603</c:v>
                </c:pt>
                <c:pt idx="248">
                  <c:v>39604</c:v>
                </c:pt>
                <c:pt idx="249">
                  <c:v>39605</c:v>
                </c:pt>
                <c:pt idx="250">
                  <c:v>39606</c:v>
                </c:pt>
                <c:pt idx="251">
                  <c:v>39607</c:v>
                </c:pt>
                <c:pt idx="252">
                  <c:v>39608</c:v>
                </c:pt>
                <c:pt idx="253">
                  <c:v>39609</c:v>
                </c:pt>
                <c:pt idx="254">
                  <c:v>39610</c:v>
                </c:pt>
                <c:pt idx="255">
                  <c:v>39611</c:v>
                </c:pt>
                <c:pt idx="256">
                  <c:v>39612</c:v>
                </c:pt>
                <c:pt idx="257">
                  <c:v>39613</c:v>
                </c:pt>
                <c:pt idx="258">
                  <c:v>39614</c:v>
                </c:pt>
                <c:pt idx="259">
                  <c:v>39615</c:v>
                </c:pt>
                <c:pt idx="260">
                  <c:v>39616</c:v>
                </c:pt>
                <c:pt idx="261">
                  <c:v>39617</c:v>
                </c:pt>
                <c:pt idx="262">
                  <c:v>39618</c:v>
                </c:pt>
                <c:pt idx="263">
                  <c:v>39619</c:v>
                </c:pt>
                <c:pt idx="264">
                  <c:v>39620</c:v>
                </c:pt>
                <c:pt idx="265">
                  <c:v>39621</c:v>
                </c:pt>
                <c:pt idx="266">
                  <c:v>39622</c:v>
                </c:pt>
                <c:pt idx="267">
                  <c:v>39623</c:v>
                </c:pt>
                <c:pt idx="268">
                  <c:v>39624</c:v>
                </c:pt>
                <c:pt idx="269">
                  <c:v>39625</c:v>
                </c:pt>
                <c:pt idx="270">
                  <c:v>39626</c:v>
                </c:pt>
                <c:pt idx="271">
                  <c:v>39627</c:v>
                </c:pt>
                <c:pt idx="272">
                  <c:v>39628</c:v>
                </c:pt>
                <c:pt idx="273">
                  <c:v>39629</c:v>
                </c:pt>
                <c:pt idx="274">
                  <c:v>39630</c:v>
                </c:pt>
                <c:pt idx="275">
                  <c:v>39631</c:v>
                </c:pt>
                <c:pt idx="276">
                  <c:v>39632</c:v>
                </c:pt>
                <c:pt idx="277">
                  <c:v>39633</c:v>
                </c:pt>
                <c:pt idx="278">
                  <c:v>39634</c:v>
                </c:pt>
                <c:pt idx="279">
                  <c:v>39635</c:v>
                </c:pt>
                <c:pt idx="280">
                  <c:v>39636</c:v>
                </c:pt>
                <c:pt idx="281">
                  <c:v>39637</c:v>
                </c:pt>
                <c:pt idx="282">
                  <c:v>39638</c:v>
                </c:pt>
                <c:pt idx="283">
                  <c:v>39639</c:v>
                </c:pt>
                <c:pt idx="284">
                  <c:v>39640</c:v>
                </c:pt>
                <c:pt idx="285">
                  <c:v>39641</c:v>
                </c:pt>
                <c:pt idx="286">
                  <c:v>39642</c:v>
                </c:pt>
                <c:pt idx="287">
                  <c:v>39643</c:v>
                </c:pt>
                <c:pt idx="288">
                  <c:v>39644</c:v>
                </c:pt>
                <c:pt idx="289">
                  <c:v>39645</c:v>
                </c:pt>
                <c:pt idx="290">
                  <c:v>39646</c:v>
                </c:pt>
                <c:pt idx="291">
                  <c:v>39647</c:v>
                </c:pt>
                <c:pt idx="292">
                  <c:v>39648</c:v>
                </c:pt>
                <c:pt idx="293">
                  <c:v>39649</c:v>
                </c:pt>
                <c:pt idx="294">
                  <c:v>39650</c:v>
                </c:pt>
                <c:pt idx="295">
                  <c:v>39651</c:v>
                </c:pt>
                <c:pt idx="296">
                  <c:v>39652</c:v>
                </c:pt>
                <c:pt idx="297">
                  <c:v>39653</c:v>
                </c:pt>
                <c:pt idx="298">
                  <c:v>39654</c:v>
                </c:pt>
                <c:pt idx="299">
                  <c:v>39655</c:v>
                </c:pt>
                <c:pt idx="300">
                  <c:v>39656</c:v>
                </c:pt>
                <c:pt idx="301">
                  <c:v>39657</c:v>
                </c:pt>
                <c:pt idx="302">
                  <c:v>39658</c:v>
                </c:pt>
                <c:pt idx="303">
                  <c:v>39659</c:v>
                </c:pt>
                <c:pt idx="304">
                  <c:v>39660</c:v>
                </c:pt>
                <c:pt idx="305">
                  <c:v>39661</c:v>
                </c:pt>
                <c:pt idx="306">
                  <c:v>39662</c:v>
                </c:pt>
                <c:pt idx="307">
                  <c:v>39663</c:v>
                </c:pt>
                <c:pt idx="308">
                  <c:v>39664</c:v>
                </c:pt>
                <c:pt idx="309">
                  <c:v>39665</c:v>
                </c:pt>
                <c:pt idx="310">
                  <c:v>39666</c:v>
                </c:pt>
                <c:pt idx="311">
                  <c:v>39667</c:v>
                </c:pt>
                <c:pt idx="312">
                  <c:v>39668</c:v>
                </c:pt>
                <c:pt idx="313">
                  <c:v>39669</c:v>
                </c:pt>
                <c:pt idx="314">
                  <c:v>39670</c:v>
                </c:pt>
                <c:pt idx="315">
                  <c:v>39671</c:v>
                </c:pt>
                <c:pt idx="316">
                  <c:v>39672</c:v>
                </c:pt>
                <c:pt idx="317">
                  <c:v>39673</c:v>
                </c:pt>
                <c:pt idx="318">
                  <c:v>39674</c:v>
                </c:pt>
                <c:pt idx="319">
                  <c:v>39675</c:v>
                </c:pt>
                <c:pt idx="320">
                  <c:v>39676</c:v>
                </c:pt>
                <c:pt idx="321">
                  <c:v>39677</c:v>
                </c:pt>
                <c:pt idx="322">
                  <c:v>39678</c:v>
                </c:pt>
                <c:pt idx="323">
                  <c:v>39679</c:v>
                </c:pt>
                <c:pt idx="324">
                  <c:v>39680</c:v>
                </c:pt>
                <c:pt idx="325">
                  <c:v>39681</c:v>
                </c:pt>
                <c:pt idx="326">
                  <c:v>39682</c:v>
                </c:pt>
                <c:pt idx="327">
                  <c:v>39683</c:v>
                </c:pt>
                <c:pt idx="328">
                  <c:v>39684</c:v>
                </c:pt>
                <c:pt idx="329">
                  <c:v>39685</c:v>
                </c:pt>
                <c:pt idx="330">
                  <c:v>39686</c:v>
                </c:pt>
                <c:pt idx="331">
                  <c:v>39687</c:v>
                </c:pt>
                <c:pt idx="332">
                  <c:v>39688</c:v>
                </c:pt>
                <c:pt idx="333">
                  <c:v>39689</c:v>
                </c:pt>
                <c:pt idx="334">
                  <c:v>39690</c:v>
                </c:pt>
                <c:pt idx="335">
                  <c:v>39691</c:v>
                </c:pt>
                <c:pt idx="336">
                  <c:v>39692</c:v>
                </c:pt>
                <c:pt idx="337">
                  <c:v>39693</c:v>
                </c:pt>
                <c:pt idx="338">
                  <c:v>39694</c:v>
                </c:pt>
                <c:pt idx="339">
                  <c:v>39695</c:v>
                </c:pt>
                <c:pt idx="340">
                  <c:v>39696</c:v>
                </c:pt>
                <c:pt idx="341">
                  <c:v>39697</c:v>
                </c:pt>
                <c:pt idx="342">
                  <c:v>39698</c:v>
                </c:pt>
                <c:pt idx="343">
                  <c:v>39699</c:v>
                </c:pt>
                <c:pt idx="344">
                  <c:v>39700</c:v>
                </c:pt>
                <c:pt idx="345">
                  <c:v>39701</c:v>
                </c:pt>
                <c:pt idx="346">
                  <c:v>39702</c:v>
                </c:pt>
                <c:pt idx="347">
                  <c:v>39703</c:v>
                </c:pt>
                <c:pt idx="348">
                  <c:v>39704</c:v>
                </c:pt>
                <c:pt idx="349">
                  <c:v>39705</c:v>
                </c:pt>
                <c:pt idx="350">
                  <c:v>39706</c:v>
                </c:pt>
                <c:pt idx="351">
                  <c:v>39707</c:v>
                </c:pt>
                <c:pt idx="352">
                  <c:v>39708</c:v>
                </c:pt>
                <c:pt idx="353">
                  <c:v>39709</c:v>
                </c:pt>
                <c:pt idx="354">
                  <c:v>39710</c:v>
                </c:pt>
                <c:pt idx="355">
                  <c:v>39711</c:v>
                </c:pt>
                <c:pt idx="356">
                  <c:v>39712</c:v>
                </c:pt>
                <c:pt idx="357">
                  <c:v>39713</c:v>
                </c:pt>
                <c:pt idx="358">
                  <c:v>39714</c:v>
                </c:pt>
                <c:pt idx="359">
                  <c:v>39715</c:v>
                </c:pt>
                <c:pt idx="360">
                  <c:v>39716</c:v>
                </c:pt>
                <c:pt idx="361">
                  <c:v>39717</c:v>
                </c:pt>
                <c:pt idx="362">
                  <c:v>39718</c:v>
                </c:pt>
                <c:pt idx="363">
                  <c:v>39719</c:v>
                </c:pt>
                <c:pt idx="364">
                  <c:v>39720</c:v>
                </c:pt>
                <c:pt idx="365">
                  <c:v>39721</c:v>
                </c:pt>
                <c:pt idx="366">
                  <c:v>39722</c:v>
                </c:pt>
                <c:pt idx="367">
                  <c:v>39723</c:v>
                </c:pt>
                <c:pt idx="368">
                  <c:v>39724</c:v>
                </c:pt>
                <c:pt idx="369">
                  <c:v>39725</c:v>
                </c:pt>
                <c:pt idx="370">
                  <c:v>39726</c:v>
                </c:pt>
                <c:pt idx="371">
                  <c:v>39727</c:v>
                </c:pt>
                <c:pt idx="372">
                  <c:v>39728</c:v>
                </c:pt>
                <c:pt idx="373">
                  <c:v>39729</c:v>
                </c:pt>
                <c:pt idx="374">
                  <c:v>39730</c:v>
                </c:pt>
                <c:pt idx="375">
                  <c:v>39731</c:v>
                </c:pt>
                <c:pt idx="376">
                  <c:v>39732</c:v>
                </c:pt>
                <c:pt idx="377">
                  <c:v>39733</c:v>
                </c:pt>
                <c:pt idx="378">
                  <c:v>39734</c:v>
                </c:pt>
                <c:pt idx="379">
                  <c:v>39735</c:v>
                </c:pt>
                <c:pt idx="380">
                  <c:v>39736</c:v>
                </c:pt>
                <c:pt idx="381">
                  <c:v>39737</c:v>
                </c:pt>
                <c:pt idx="382">
                  <c:v>39738</c:v>
                </c:pt>
                <c:pt idx="383">
                  <c:v>39739</c:v>
                </c:pt>
                <c:pt idx="384">
                  <c:v>39740</c:v>
                </c:pt>
                <c:pt idx="385">
                  <c:v>39741</c:v>
                </c:pt>
                <c:pt idx="386">
                  <c:v>39742</c:v>
                </c:pt>
                <c:pt idx="387">
                  <c:v>39743</c:v>
                </c:pt>
                <c:pt idx="388">
                  <c:v>39744</c:v>
                </c:pt>
                <c:pt idx="389">
                  <c:v>39745</c:v>
                </c:pt>
                <c:pt idx="390">
                  <c:v>39746</c:v>
                </c:pt>
                <c:pt idx="391">
                  <c:v>39747</c:v>
                </c:pt>
                <c:pt idx="392">
                  <c:v>39748</c:v>
                </c:pt>
                <c:pt idx="393">
                  <c:v>39749</c:v>
                </c:pt>
                <c:pt idx="394">
                  <c:v>39750</c:v>
                </c:pt>
                <c:pt idx="395">
                  <c:v>39751</c:v>
                </c:pt>
                <c:pt idx="396">
                  <c:v>39752</c:v>
                </c:pt>
                <c:pt idx="397">
                  <c:v>39753</c:v>
                </c:pt>
                <c:pt idx="398">
                  <c:v>39754</c:v>
                </c:pt>
                <c:pt idx="399">
                  <c:v>39755</c:v>
                </c:pt>
                <c:pt idx="400">
                  <c:v>39756</c:v>
                </c:pt>
                <c:pt idx="401">
                  <c:v>39757</c:v>
                </c:pt>
                <c:pt idx="402">
                  <c:v>39758</c:v>
                </c:pt>
                <c:pt idx="403">
                  <c:v>39759</c:v>
                </c:pt>
                <c:pt idx="404">
                  <c:v>39760</c:v>
                </c:pt>
                <c:pt idx="405">
                  <c:v>39761</c:v>
                </c:pt>
                <c:pt idx="406">
                  <c:v>39762</c:v>
                </c:pt>
                <c:pt idx="407">
                  <c:v>39763</c:v>
                </c:pt>
                <c:pt idx="408">
                  <c:v>39764</c:v>
                </c:pt>
                <c:pt idx="409">
                  <c:v>39765</c:v>
                </c:pt>
                <c:pt idx="410">
                  <c:v>39766</c:v>
                </c:pt>
                <c:pt idx="411">
                  <c:v>39767</c:v>
                </c:pt>
                <c:pt idx="412">
                  <c:v>39768</c:v>
                </c:pt>
                <c:pt idx="413">
                  <c:v>39769</c:v>
                </c:pt>
                <c:pt idx="414">
                  <c:v>39770</c:v>
                </c:pt>
                <c:pt idx="415">
                  <c:v>39771</c:v>
                </c:pt>
                <c:pt idx="416">
                  <c:v>39772</c:v>
                </c:pt>
                <c:pt idx="417">
                  <c:v>39773</c:v>
                </c:pt>
                <c:pt idx="418">
                  <c:v>39774</c:v>
                </c:pt>
                <c:pt idx="419">
                  <c:v>39775</c:v>
                </c:pt>
                <c:pt idx="420">
                  <c:v>39776</c:v>
                </c:pt>
                <c:pt idx="421">
                  <c:v>39777</c:v>
                </c:pt>
                <c:pt idx="422">
                  <c:v>39778</c:v>
                </c:pt>
                <c:pt idx="423">
                  <c:v>39779</c:v>
                </c:pt>
                <c:pt idx="424">
                  <c:v>39780</c:v>
                </c:pt>
                <c:pt idx="425">
                  <c:v>39781</c:v>
                </c:pt>
                <c:pt idx="426">
                  <c:v>39782</c:v>
                </c:pt>
                <c:pt idx="427">
                  <c:v>39783</c:v>
                </c:pt>
                <c:pt idx="428">
                  <c:v>39784</c:v>
                </c:pt>
                <c:pt idx="429">
                  <c:v>39785</c:v>
                </c:pt>
                <c:pt idx="430">
                  <c:v>39786</c:v>
                </c:pt>
                <c:pt idx="431">
                  <c:v>39787</c:v>
                </c:pt>
                <c:pt idx="432">
                  <c:v>39788</c:v>
                </c:pt>
                <c:pt idx="433">
                  <c:v>39789</c:v>
                </c:pt>
                <c:pt idx="434">
                  <c:v>39790</c:v>
                </c:pt>
                <c:pt idx="435">
                  <c:v>39791</c:v>
                </c:pt>
                <c:pt idx="436">
                  <c:v>39792</c:v>
                </c:pt>
                <c:pt idx="437">
                  <c:v>39793</c:v>
                </c:pt>
                <c:pt idx="438">
                  <c:v>39794</c:v>
                </c:pt>
                <c:pt idx="439">
                  <c:v>39795</c:v>
                </c:pt>
                <c:pt idx="440">
                  <c:v>39796</c:v>
                </c:pt>
                <c:pt idx="441">
                  <c:v>39797</c:v>
                </c:pt>
                <c:pt idx="442">
                  <c:v>39798</c:v>
                </c:pt>
                <c:pt idx="443">
                  <c:v>39799</c:v>
                </c:pt>
                <c:pt idx="444">
                  <c:v>39800</c:v>
                </c:pt>
                <c:pt idx="445">
                  <c:v>39801</c:v>
                </c:pt>
                <c:pt idx="446">
                  <c:v>39802</c:v>
                </c:pt>
                <c:pt idx="447">
                  <c:v>39803</c:v>
                </c:pt>
                <c:pt idx="448">
                  <c:v>39804</c:v>
                </c:pt>
                <c:pt idx="449">
                  <c:v>39805</c:v>
                </c:pt>
                <c:pt idx="450">
                  <c:v>39806</c:v>
                </c:pt>
                <c:pt idx="451">
                  <c:v>39807</c:v>
                </c:pt>
                <c:pt idx="452">
                  <c:v>39808</c:v>
                </c:pt>
                <c:pt idx="453">
                  <c:v>39809</c:v>
                </c:pt>
                <c:pt idx="454">
                  <c:v>39810</c:v>
                </c:pt>
                <c:pt idx="455">
                  <c:v>39811</c:v>
                </c:pt>
                <c:pt idx="456">
                  <c:v>39812</c:v>
                </c:pt>
                <c:pt idx="457">
                  <c:v>39813</c:v>
                </c:pt>
                <c:pt idx="458">
                  <c:v>39814</c:v>
                </c:pt>
                <c:pt idx="459">
                  <c:v>39815</c:v>
                </c:pt>
                <c:pt idx="460">
                  <c:v>39816</c:v>
                </c:pt>
                <c:pt idx="461">
                  <c:v>39817</c:v>
                </c:pt>
                <c:pt idx="462">
                  <c:v>39818</c:v>
                </c:pt>
                <c:pt idx="463">
                  <c:v>39819</c:v>
                </c:pt>
                <c:pt idx="464">
                  <c:v>39820</c:v>
                </c:pt>
                <c:pt idx="465">
                  <c:v>39821</c:v>
                </c:pt>
                <c:pt idx="466">
                  <c:v>39822</c:v>
                </c:pt>
                <c:pt idx="467">
                  <c:v>39823</c:v>
                </c:pt>
                <c:pt idx="468">
                  <c:v>39824</c:v>
                </c:pt>
                <c:pt idx="469">
                  <c:v>39825</c:v>
                </c:pt>
                <c:pt idx="470">
                  <c:v>39826</c:v>
                </c:pt>
                <c:pt idx="471">
                  <c:v>39827</c:v>
                </c:pt>
                <c:pt idx="472">
                  <c:v>39828</c:v>
                </c:pt>
                <c:pt idx="473">
                  <c:v>39829</c:v>
                </c:pt>
                <c:pt idx="474">
                  <c:v>39830</c:v>
                </c:pt>
                <c:pt idx="475">
                  <c:v>39831</c:v>
                </c:pt>
                <c:pt idx="476">
                  <c:v>39832</c:v>
                </c:pt>
                <c:pt idx="477">
                  <c:v>39833</c:v>
                </c:pt>
                <c:pt idx="478">
                  <c:v>39834</c:v>
                </c:pt>
                <c:pt idx="479">
                  <c:v>39835</c:v>
                </c:pt>
                <c:pt idx="480">
                  <c:v>39836</c:v>
                </c:pt>
                <c:pt idx="481">
                  <c:v>39837</c:v>
                </c:pt>
                <c:pt idx="482">
                  <c:v>39838</c:v>
                </c:pt>
                <c:pt idx="483">
                  <c:v>39839</c:v>
                </c:pt>
                <c:pt idx="484">
                  <c:v>39840</c:v>
                </c:pt>
                <c:pt idx="485">
                  <c:v>39841</c:v>
                </c:pt>
                <c:pt idx="486">
                  <c:v>39842</c:v>
                </c:pt>
                <c:pt idx="487">
                  <c:v>39843</c:v>
                </c:pt>
                <c:pt idx="488">
                  <c:v>39844</c:v>
                </c:pt>
                <c:pt idx="489">
                  <c:v>39845</c:v>
                </c:pt>
                <c:pt idx="490">
                  <c:v>39846</c:v>
                </c:pt>
                <c:pt idx="491">
                  <c:v>39847</c:v>
                </c:pt>
                <c:pt idx="492">
                  <c:v>39848</c:v>
                </c:pt>
                <c:pt idx="493">
                  <c:v>39849</c:v>
                </c:pt>
                <c:pt idx="494">
                  <c:v>39850</c:v>
                </c:pt>
                <c:pt idx="495">
                  <c:v>39851</c:v>
                </c:pt>
                <c:pt idx="496">
                  <c:v>39852</c:v>
                </c:pt>
                <c:pt idx="497">
                  <c:v>39853</c:v>
                </c:pt>
                <c:pt idx="498">
                  <c:v>39854</c:v>
                </c:pt>
                <c:pt idx="499">
                  <c:v>39855</c:v>
                </c:pt>
                <c:pt idx="500">
                  <c:v>39856</c:v>
                </c:pt>
                <c:pt idx="501">
                  <c:v>39857</c:v>
                </c:pt>
                <c:pt idx="502">
                  <c:v>39858</c:v>
                </c:pt>
                <c:pt idx="503">
                  <c:v>39859</c:v>
                </c:pt>
                <c:pt idx="504">
                  <c:v>39860</c:v>
                </c:pt>
                <c:pt idx="505">
                  <c:v>39861</c:v>
                </c:pt>
                <c:pt idx="506">
                  <c:v>39862</c:v>
                </c:pt>
                <c:pt idx="507">
                  <c:v>39863</c:v>
                </c:pt>
                <c:pt idx="508">
                  <c:v>39864</c:v>
                </c:pt>
                <c:pt idx="509">
                  <c:v>39865</c:v>
                </c:pt>
                <c:pt idx="510">
                  <c:v>39866</c:v>
                </c:pt>
                <c:pt idx="511">
                  <c:v>39867</c:v>
                </c:pt>
                <c:pt idx="512">
                  <c:v>39868</c:v>
                </c:pt>
                <c:pt idx="513">
                  <c:v>39869</c:v>
                </c:pt>
                <c:pt idx="514">
                  <c:v>39870</c:v>
                </c:pt>
                <c:pt idx="515">
                  <c:v>39871</c:v>
                </c:pt>
                <c:pt idx="516">
                  <c:v>39872</c:v>
                </c:pt>
                <c:pt idx="517">
                  <c:v>39873</c:v>
                </c:pt>
                <c:pt idx="518">
                  <c:v>39874</c:v>
                </c:pt>
                <c:pt idx="519">
                  <c:v>39875</c:v>
                </c:pt>
                <c:pt idx="520">
                  <c:v>39876</c:v>
                </c:pt>
                <c:pt idx="521">
                  <c:v>39877</c:v>
                </c:pt>
                <c:pt idx="522">
                  <c:v>39878</c:v>
                </c:pt>
                <c:pt idx="523">
                  <c:v>39879</c:v>
                </c:pt>
                <c:pt idx="524">
                  <c:v>39880</c:v>
                </c:pt>
                <c:pt idx="525">
                  <c:v>39881</c:v>
                </c:pt>
                <c:pt idx="526">
                  <c:v>39882</c:v>
                </c:pt>
                <c:pt idx="527">
                  <c:v>39883</c:v>
                </c:pt>
                <c:pt idx="528">
                  <c:v>39884</c:v>
                </c:pt>
                <c:pt idx="529">
                  <c:v>39885</c:v>
                </c:pt>
                <c:pt idx="530">
                  <c:v>39886</c:v>
                </c:pt>
                <c:pt idx="531">
                  <c:v>39887</c:v>
                </c:pt>
                <c:pt idx="532">
                  <c:v>39888</c:v>
                </c:pt>
                <c:pt idx="533">
                  <c:v>39889</c:v>
                </c:pt>
                <c:pt idx="534">
                  <c:v>39890</c:v>
                </c:pt>
                <c:pt idx="535">
                  <c:v>39891</c:v>
                </c:pt>
                <c:pt idx="536">
                  <c:v>39892</c:v>
                </c:pt>
                <c:pt idx="537">
                  <c:v>39893</c:v>
                </c:pt>
                <c:pt idx="538">
                  <c:v>39894</c:v>
                </c:pt>
                <c:pt idx="539">
                  <c:v>39895</c:v>
                </c:pt>
                <c:pt idx="540">
                  <c:v>39896</c:v>
                </c:pt>
                <c:pt idx="541">
                  <c:v>39897</c:v>
                </c:pt>
                <c:pt idx="542">
                  <c:v>39898</c:v>
                </c:pt>
                <c:pt idx="543">
                  <c:v>39899</c:v>
                </c:pt>
                <c:pt idx="544">
                  <c:v>39900</c:v>
                </c:pt>
                <c:pt idx="545">
                  <c:v>39901</c:v>
                </c:pt>
                <c:pt idx="546">
                  <c:v>39902</c:v>
                </c:pt>
                <c:pt idx="547">
                  <c:v>39903</c:v>
                </c:pt>
                <c:pt idx="548">
                  <c:v>39904</c:v>
                </c:pt>
                <c:pt idx="549">
                  <c:v>39905</c:v>
                </c:pt>
                <c:pt idx="550">
                  <c:v>39906</c:v>
                </c:pt>
                <c:pt idx="551">
                  <c:v>39907</c:v>
                </c:pt>
                <c:pt idx="552">
                  <c:v>39908</c:v>
                </c:pt>
                <c:pt idx="553">
                  <c:v>39909</c:v>
                </c:pt>
                <c:pt idx="554">
                  <c:v>39910</c:v>
                </c:pt>
                <c:pt idx="555">
                  <c:v>39911</c:v>
                </c:pt>
                <c:pt idx="556">
                  <c:v>39912</c:v>
                </c:pt>
                <c:pt idx="557">
                  <c:v>39913</c:v>
                </c:pt>
                <c:pt idx="558">
                  <c:v>39914</c:v>
                </c:pt>
                <c:pt idx="559">
                  <c:v>39915</c:v>
                </c:pt>
                <c:pt idx="560">
                  <c:v>39916</c:v>
                </c:pt>
                <c:pt idx="561">
                  <c:v>39917</c:v>
                </c:pt>
                <c:pt idx="562">
                  <c:v>39918</c:v>
                </c:pt>
                <c:pt idx="563">
                  <c:v>39919</c:v>
                </c:pt>
                <c:pt idx="564">
                  <c:v>39920</c:v>
                </c:pt>
                <c:pt idx="565">
                  <c:v>39921</c:v>
                </c:pt>
                <c:pt idx="566">
                  <c:v>39922</c:v>
                </c:pt>
                <c:pt idx="567">
                  <c:v>39923</c:v>
                </c:pt>
                <c:pt idx="568">
                  <c:v>39924</c:v>
                </c:pt>
                <c:pt idx="569">
                  <c:v>39925</c:v>
                </c:pt>
                <c:pt idx="570">
                  <c:v>39926</c:v>
                </c:pt>
                <c:pt idx="571">
                  <c:v>39927</c:v>
                </c:pt>
                <c:pt idx="572">
                  <c:v>39928</c:v>
                </c:pt>
                <c:pt idx="573">
                  <c:v>39929</c:v>
                </c:pt>
                <c:pt idx="574">
                  <c:v>39930</c:v>
                </c:pt>
                <c:pt idx="575">
                  <c:v>39931</c:v>
                </c:pt>
                <c:pt idx="576">
                  <c:v>39932</c:v>
                </c:pt>
                <c:pt idx="577">
                  <c:v>39933</c:v>
                </c:pt>
                <c:pt idx="578">
                  <c:v>39934</c:v>
                </c:pt>
                <c:pt idx="579">
                  <c:v>39935</c:v>
                </c:pt>
                <c:pt idx="580">
                  <c:v>39936</c:v>
                </c:pt>
                <c:pt idx="581">
                  <c:v>39937</c:v>
                </c:pt>
                <c:pt idx="582">
                  <c:v>39938</c:v>
                </c:pt>
                <c:pt idx="583">
                  <c:v>39939</c:v>
                </c:pt>
                <c:pt idx="584">
                  <c:v>39940</c:v>
                </c:pt>
                <c:pt idx="585">
                  <c:v>39941</c:v>
                </c:pt>
                <c:pt idx="586">
                  <c:v>39942</c:v>
                </c:pt>
                <c:pt idx="587">
                  <c:v>39943</c:v>
                </c:pt>
                <c:pt idx="588">
                  <c:v>39944</c:v>
                </c:pt>
                <c:pt idx="589">
                  <c:v>39945</c:v>
                </c:pt>
                <c:pt idx="590">
                  <c:v>39946</c:v>
                </c:pt>
                <c:pt idx="591">
                  <c:v>39947</c:v>
                </c:pt>
                <c:pt idx="592">
                  <c:v>39948</c:v>
                </c:pt>
                <c:pt idx="593">
                  <c:v>39949</c:v>
                </c:pt>
                <c:pt idx="594">
                  <c:v>39950</c:v>
                </c:pt>
                <c:pt idx="595">
                  <c:v>39951</c:v>
                </c:pt>
                <c:pt idx="596">
                  <c:v>39952</c:v>
                </c:pt>
                <c:pt idx="597">
                  <c:v>39953</c:v>
                </c:pt>
                <c:pt idx="598">
                  <c:v>39954</c:v>
                </c:pt>
                <c:pt idx="599">
                  <c:v>39955</c:v>
                </c:pt>
                <c:pt idx="600">
                  <c:v>39956</c:v>
                </c:pt>
                <c:pt idx="601">
                  <c:v>39957</c:v>
                </c:pt>
                <c:pt idx="602">
                  <c:v>39958</c:v>
                </c:pt>
                <c:pt idx="603">
                  <c:v>39959</c:v>
                </c:pt>
                <c:pt idx="604">
                  <c:v>39960</c:v>
                </c:pt>
                <c:pt idx="605">
                  <c:v>39961</c:v>
                </c:pt>
                <c:pt idx="606">
                  <c:v>39962</c:v>
                </c:pt>
                <c:pt idx="607">
                  <c:v>39963</c:v>
                </c:pt>
                <c:pt idx="608">
                  <c:v>39964</c:v>
                </c:pt>
                <c:pt idx="609">
                  <c:v>39965</c:v>
                </c:pt>
                <c:pt idx="610">
                  <c:v>39966</c:v>
                </c:pt>
                <c:pt idx="611">
                  <c:v>39967</c:v>
                </c:pt>
                <c:pt idx="612">
                  <c:v>39968</c:v>
                </c:pt>
                <c:pt idx="613">
                  <c:v>39969</c:v>
                </c:pt>
                <c:pt idx="614">
                  <c:v>39970</c:v>
                </c:pt>
                <c:pt idx="615">
                  <c:v>39971</c:v>
                </c:pt>
                <c:pt idx="616">
                  <c:v>39972</c:v>
                </c:pt>
                <c:pt idx="617">
                  <c:v>39973</c:v>
                </c:pt>
                <c:pt idx="618">
                  <c:v>39974</c:v>
                </c:pt>
                <c:pt idx="619">
                  <c:v>39975</c:v>
                </c:pt>
                <c:pt idx="620">
                  <c:v>39976</c:v>
                </c:pt>
                <c:pt idx="621">
                  <c:v>39977</c:v>
                </c:pt>
                <c:pt idx="622">
                  <c:v>39978</c:v>
                </c:pt>
                <c:pt idx="623">
                  <c:v>39979</c:v>
                </c:pt>
                <c:pt idx="624">
                  <c:v>39980</c:v>
                </c:pt>
                <c:pt idx="625">
                  <c:v>39981</c:v>
                </c:pt>
                <c:pt idx="626">
                  <c:v>39982</c:v>
                </c:pt>
                <c:pt idx="627">
                  <c:v>39983</c:v>
                </c:pt>
                <c:pt idx="628">
                  <c:v>39984</c:v>
                </c:pt>
                <c:pt idx="629">
                  <c:v>39985</c:v>
                </c:pt>
                <c:pt idx="630">
                  <c:v>39986</c:v>
                </c:pt>
                <c:pt idx="631">
                  <c:v>39987</c:v>
                </c:pt>
                <c:pt idx="632">
                  <c:v>39988</c:v>
                </c:pt>
                <c:pt idx="633">
                  <c:v>39989</c:v>
                </c:pt>
                <c:pt idx="634">
                  <c:v>39990</c:v>
                </c:pt>
                <c:pt idx="635">
                  <c:v>39991</c:v>
                </c:pt>
                <c:pt idx="636">
                  <c:v>39992</c:v>
                </c:pt>
                <c:pt idx="637">
                  <c:v>39993</c:v>
                </c:pt>
                <c:pt idx="638">
                  <c:v>39994</c:v>
                </c:pt>
                <c:pt idx="639">
                  <c:v>39995</c:v>
                </c:pt>
                <c:pt idx="640">
                  <c:v>39996</c:v>
                </c:pt>
                <c:pt idx="641">
                  <c:v>39997</c:v>
                </c:pt>
                <c:pt idx="642">
                  <c:v>39998</c:v>
                </c:pt>
                <c:pt idx="643">
                  <c:v>39999</c:v>
                </c:pt>
                <c:pt idx="644">
                  <c:v>40000</c:v>
                </c:pt>
                <c:pt idx="645">
                  <c:v>40001</c:v>
                </c:pt>
                <c:pt idx="646">
                  <c:v>40002</c:v>
                </c:pt>
                <c:pt idx="647">
                  <c:v>40003</c:v>
                </c:pt>
                <c:pt idx="648">
                  <c:v>40004</c:v>
                </c:pt>
                <c:pt idx="649">
                  <c:v>40005</c:v>
                </c:pt>
                <c:pt idx="650">
                  <c:v>40006</c:v>
                </c:pt>
                <c:pt idx="651">
                  <c:v>40007</c:v>
                </c:pt>
                <c:pt idx="652">
                  <c:v>40008</c:v>
                </c:pt>
                <c:pt idx="653">
                  <c:v>40009</c:v>
                </c:pt>
                <c:pt idx="654">
                  <c:v>40010</c:v>
                </c:pt>
                <c:pt idx="655">
                  <c:v>40011</c:v>
                </c:pt>
                <c:pt idx="656">
                  <c:v>40012</c:v>
                </c:pt>
                <c:pt idx="657">
                  <c:v>40013</c:v>
                </c:pt>
                <c:pt idx="658">
                  <c:v>40014</c:v>
                </c:pt>
                <c:pt idx="659">
                  <c:v>40015</c:v>
                </c:pt>
                <c:pt idx="660">
                  <c:v>40016</c:v>
                </c:pt>
                <c:pt idx="661">
                  <c:v>40017</c:v>
                </c:pt>
                <c:pt idx="662">
                  <c:v>40018</c:v>
                </c:pt>
                <c:pt idx="663">
                  <c:v>40019</c:v>
                </c:pt>
                <c:pt idx="664">
                  <c:v>40020</c:v>
                </c:pt>
                <c:pt idx="665">
                  <c:v>40021</c:v>
                </c:pt>
                <c:pt idx="666">
                  <c:v>40022</c:v>
                </c:pt>
                <c:pt idx="667">
                  <c:v>40023</c:v>
                </c:pt>
                <c:pt idx="668">
                  <c:v>40024</c:v>
                </c:pt>
                <c:pt idx="669">
                  <c:v>40025</c:v>
                </c:pt>
                <c:pt idx="670">
                  <c:v>40026</c:v>
                </c:pt>
                <c:pt idx="671">
                  <c:v>40027</c:v>
                </c:pt>
                <c:pt idx="672">
                  <c:v>40028</c:v>
                </c:pt>
                <c:pt idx="673">
                  <c:v>40029</c:v>
                </c:pt>
                <c:pt idx="674">
                  <c:v>40030</c:v>
                </c:pt>
                <c:pt idx="675">
                  <c:v>40031</c:v>
                </c:pt>
                <c:pt idx="676">
                  <c:v>40032</c:v>
                </c:pt>
                <c:pt idx="677">
                  <c:v>40033</c:v>
                </c:pt>
                <c:pt idx="678">
                  <c:v>40034</c:v>
                </c:pt>
                <c:pt idx="679">
                  <c:v>40035</c:v>
                </c:pt>
                <c:pt idx="680">
                  <c:v>40036</c:v>
                </c:pt>
                <c:pt idx="681">
                  <c:v>40037</c:v>
                </c:pt>
                <c:pt idx="682">
                  <c:v>40038</c:v>
                </c:pt>
                <c:pt idx="683">
                  <c:v>40039</c:v>
                </c:pt>
                <c:pt idx="684">
                  <c:v>40040</c:v>
                </c:pt>
                <c:pt idx="685">
                  <c:v>40041</c:v>
                </c:pt>
                <c:pt idx="686">
                  <c:v>40042</c:v>
                </c:pt>
                <c:pt idx="687">
                  <c:v>40043</c:v>
                </c:pt>
                <c:pt idx="688">
                  <c:v>40044</c:v>
                </c:pt>
                <c:pt idx="689">
                  <c:v>40045</c:v>
                </c:pt>
                <c:pt idx="690">
                  <c:v>40046</c:v>
                </c:pt>
                <c:pt idx="691">
                  <c:v>40047</c:v>
                </c:pt>
                <c:pt idx="692">
                  <c:v>40048</c:v>
                </c:pt>
                <c:pt idx="693">
                  <c:v>40049</c:v>
                </c:pt>
                <c:pt idx="694">
                  <c:v>40050</c:v>
                </c:pt>
                <c:pt idx="695">
                  <c:v>40051</c:v>
                </c:pt>
                <c:pt idx="696">
                  <c:v>40052</c:v>
                </c:pt>
                <c:pt idx="697">
                  <c:v>40053</c:v>
                </c:pt>
                <c:pt idx="698">
                  <c:v>40054</c:v>
                </c:pt>
                <c:pt idx="699">
                  <c:v>40055</c:v>
                </c:pt>
                <c:pt idx="700">
                  <c:v>40056</c:v>
                </c:pt>
                <c:pt idx="701">
                  <c:v>40057</c:v>
                </c:pt>
                <c:pt idx="702">
                  <c:v>40058</c:v>
                </c:pt>
                <c:pt idx="703">
                  <c:v>40059</c:v>
                </c:pt>
                <c:pt idx="704">
                  <c:v>40060</c:v>
                </c:pt>
                <c:pt idx="705">
                  <c:v>40061</c:v>
                </c:pt>
                <c:pt idx="706">
                  <c:v>40062</c:v>
                </c:pt>
                <c:pt idx="707">
                  <c:v>40063</c:v>
                </c:pt>
                <c:pt idx="708">
                  <c:v>40064</c:v>
                </c:pt>
                <c:pt idx="709">
                  <c:v>40065</c:v>
                </c:pt>
                <c:pt idx="710">
                  <c:v>40066</c:v>
                </c:pt>
                <c:pt idx="711">
                  <c:v>40067</c:v>
                </c:pt>
                <c:pt idx="712">
                  <c:v>40068</c:v>
                </c:pt>
                <c:pt idx="713">
                  <c:v>40069</c:v>
                </c:pt>
                <c:pt idx="714">
                  <c:v>40070</c:v>
                </c:pt>
                <c:pt idx="715">
                  <c:v>40071</c:v>
                </c:pt>
                <c:pt idx="716">
                  <c:v>40072</c:v>
                </c:pt>
                <c:pt idx="717">
                  <c:v>40073</c:v>
                </c:pt>
                <c:pt idx="718">
                  <c:v>40074</c:v>
                </c:pt>
                <c:pt idx="719">
                  <c:v>40075</c:v>
                </c:pt>
                <c:pt idx="720">
                  <c:v>40076</c:v>
                </c:pt>
                <c:pt idx="721">
                  <c:v>40077</c:v>
                </c:pt>
                <c:pt idx="722">
                  <c:v>40078</c:v>
                </c:pt>
                <c:pt idx="723">
                  <c:v>40079</c:v>
                </c:pt>
                <c:pt idx="724">
                  <c:v>40080</c:v>
                </c:pt>
                <c:pt idx="725">
                  <c:v>40081</c:v>
                </c:pt>
                <c:pt idx="726">
                  <c:v>40082</c:v>
                </c:pt>
                <c:pt idx="727">
                  <c:v>40083</c:v>
                </c:pt>
                <c:pt idx="728">
                  <c:v>40084</c:v>
                </c:pt>
                <c:pt idx="729">
                  <c:v>40085</c:v>
                </c:pt>
                <c:pt idx="730">
                  <c:v>40086</c:v>
                </c:pt>
                <c:pt idx="731">
                  <c:v>40087</c:v>
                </c:pt>
                <c:pt idx="732">
                  <c:v>40088</c:v>
                </c:pt>
                <c:pt idx="733">
                  <c:v>40089</c:v>
                </c:pt>
                <c:pt idx="734">
                  <c:v>40090</c:v>
                </c:pt>
                <c:pt idx="735">
                  <c:v>40091</c:v>
                </c:pt>
                <c:pt idx="736">
                  <c:v>40092</c:v>
                </c:pt>
                <c:pt idx="737">
                  <c:v>40093</c:v>
                </c:pt>
                <c:pt idx="738">
                  <c:v>40094</c:v>
                </c:pt>
                <c:pt idx="739">
                  <c:v>40095</c:v>
                </c:pt>
                <c:pt idx="740">
                  <c:v>40096</c:v>
                </c:pt>
                <c:pt idx="741">
                  <c:v>40097</c:v>
                </c:pt>
                <c:pt idx="742">
                  <c:v>40098</c:v>
                </c:pt>
                <c:pt idx="743">
                  <c:v>40099</c:v>
                </c:pt>
                <c:pt idx="744">
                  <c:v>40100</c:v>
                </c:pt>
                <c:pt idx="745">
                  <c:v>40101</c:v>
                </c:pt>
                <c:pt idx="746">
                  <c:v>40102</c:v>
                </c:pt>
                <c:pt idx="747">
                  <c:v>40103</c:v>
                </c:pt>
                <c:pt idx="748">
                  <c:v>40104</c:v>
                </c:pt>
                <c:pt idx="749">
                  <c:v>40105</c:v>
                </c:pt>
                <c:pt idx="750">
                  <c:v>40106</c:v>
                </c:pt>
                <c:pt idx="751">
                  <c:v>40107</c:v>
                </c:pt>
                <c:pt idx="752">
                  <c:v>40108</c:v>
                </c:pt>
                <c:pt idx="753">
                  <c:v>40109</c:v>
                </c:pt>
                <c:pt idx="754">
                  <c:v>40110</c:v>
                </c:pt>
                <c:pt idx="755">
                  <c:v>40111</c:v>
                </c:pt>
                <c:pt idx="756">
                  <c:v>40112</c:v>
                </c:pt>
                <c:pt idx="757">
                  <c:v>40113</c:v>
                </c:pt>
                <c:pt idx="758">
                  <c:v>40114</c:v>
                </c:pt>
                <c:pt idx="759">
                  <c:v>40115</c:v>
                </c:pt>
                <c:pt idx="760">
                  <c:v>40116</c:v>
                </c:pt>
                <c:pt idx="761">
                  <c:v>40117</c:v>
                </c:pt>
                <c:pt idx="762">
                  <c:v>40118</c:v>
                </c:pt>
                <c:pt idx="763">
                  <c:v>40119</c:v>
                </c:pt>
                <c:pt idx="764">
                  <c:v>40120</c:v>
                </c:pt>
                <c:pt idx="765">
                  <c:v>40121</c:v>
                </c:pt>
                <c:pt idx="766">
                  <c:v>40122</c:v>
                </c:pt>
                <c:pt idx="767">
                  <c:v>40123</c:v>
                </c:pt>
                <c:pt idx="768">
                  <c:v>40124</c:v>
                </c:pt>
                <c:pt idx="769">
                  <c:v>40125</c:v>
                </c:pt>
                <c:pt idx="770">
                  <c:v>40126</c:v>
                </c:pt>
                <c:pt idx="771">
                  <c:v>40127</c:v>
                </c:pt>
                <c:pt idx="772">
                  <c:v>40128</c:v>
                </c:pt>
                <c:pt idx="773">
                  <c:v>40129</c:v>
                </c:pt>
                <c:pt idx="774">
                  <c:v>40130</c:v>
                </c:pt>
                <c:pt idx="775">
                  <c:v>40131</c:v>
                </c:pt>
                <c:pt idx="776">
                  <c:v>40132</c:v>
                </c:pt>
                <c:pt idx="777">
                  <c:v>40133</c:v>
                </c:pt>
                <c:pt idx="778">
                  <c:v>40134</c:v>
                </c:pt>
                <c:pt idx="779">
                  <c:v>40135</c:v>
                </c:pt>
                <c:pt idx="780">
                  <c:v>40136</c:v>
                </c:pt>
                <c:pt idx="781">
                  <c:v>40137</c:v>
                </c:pt>
                <c:pt idx="782">
                  <c:v>40138</c:v>
                </c:pt>
                <c:pt idx="783">
                  <c:v>40139</c:v>
                </c:pt>
                <c:pt idx="784">
                  <c:v>40140</c:v>
                </c:pt>
                <c:pt idx="785">
                  <c:v>40141</c:v>
                </c:pt>
                <c:pt idx="786">
                  <c:v>40142</c:v>
                </c:pt>
                <c:pt idx="787">
                  <c:v>40143</c:v>
                </c:pt>
                <c:pt idx="788">
                  <c:v>40144</c:v>
                </c:pt>
                <c:pt idx="789">
                  <c:v>40145</c:v>
                </c:pt>
                <c:pt idx="790">
                  <c:v>40146</c:v>
                </c:pt>
                <c:pt idx="791">
                  <c:v>40147</c:v>
                </c:pt>
                <c:pt idx="792">
                  <c:v>40148</c:v>
                </c:pt>
                <c:pt idx="793">
                  <c:v>40149</c:v>
                </c:pt>
                <c:pt idx="794">
                  <c:v>40150</c:v>
                </c:pt>
                <c:pt idx="795">
                  <c:v>40151</c:v>
                </c:pt>
                <c:pt idx="796">
                  <c:v>40152</c:v>
                </c:pt>
                <c:pt idx="797">
                  <c:v>40153</c:v>
                </c:pt>
                <c:pt idx="798">
                  <c:v>40154</c:v>
                </c:pt>
                <c:pt idx="799">
                  <c:v>40155</c:v>
                </c:pt>
                <c:pt idx="800">
                  <c:v>40156</c:v>
                </c:pt>
                <c:pt idx="801">
                  <c:v>40157</c:v>
                </c:pt>
                <c:pt idx="802">
                  <c:v>40158</c:v>
                </c:pt>
                <c:pt idx="803">
                  <c:v>40159</c:v>
                </c:pt>
                <c:pt idx="804">
                  <c:v>40160</c:v>
                </c:pt>
                <c:pt idx="805">
                  <c:v>40161</c:v>
                </c:pt>
                <c:pt idx="806">
                  <c:v>40162</c:v>
                </c:pt>
                <c:pt idx="807">
                  <c:v>40163</c:v>
                </c:pt>
                <c:pt idx="808">
                  <c:v>40164</c:v>
                </c:pt>
                <c:pt idx="809">
                  <c:v>40165</c:v>
                </c:pt>
                <c:pt idx="810">
                  <c:v>40166</c:v>
                </c:pt>
                <c:pt idx="811">
                  <c:v>40167</c:v>
                </c:pt>
                <c:pt idx="812">
                  <c:v>40168</c:v>
                </c:pt>
                <c:pt idx="813">
                  <c:v>40169</c:v>
                </c:pt>
                <c:pt idx="814">
                  <c:v>40170</c:v>
                </c:pt>
                <c:pt idx="815">
                  <c:v>40171</c:v>
                </c:pt>
                <c:pt idx="816">
                  <c:v>40172</c:v>
                </c:pt>
                <c:pt idx="817">
                  <c:v>40173</c:v>
                </c:pt>
                <c:pt idx="818">
                  <c:v>40174</c:v>
                </c:pt>
                <c:pt idx="819">
                  <c:v>40175</c:v>
                </c:pt>
                <c:pt idx="820">
                  <c:v>40176</c:v>
                </c:pt>
                <c:pt idx="821">
                  <c:v>40177</c:v>
                </c:pt>
                <c:pt idx="822">
                  <c:v>40178</c:v>
                </c:pt>
                <c:pt idx="823">
                  <c:v>40179</c:v>
                </c:pt>
                <c:pt idx="824">
                  <c:v>40180</c:v>
                </c:pt>
                <c:pt idx="825">
                  <c:v>40181</c:v>
                </c:pt>
                <c:pt idx="826">
                  <c:v>40182</c:v>
                </c:pt>
                <c:pt idx="827">
                  <c:v>40183</c:v>
                </c:pt>
                <c:pt idx="828">
                  <c:v>40184</c:v>
                </c:pt>
                <c:pt idx="829">
                  <c:v>40185</c:v>
                </c:pt>
                <c:pt idx="830">
                  <c:v>40186</c:v>
                </c:pt>
                <c:pt idx="831">
                  <c:v>40187</c:v>
                </c:pt>
                <c:pt idx="832">
                  <c:v>40188</c:v>
                </c:pt>
                <c:pt idx="833">
                  <c:v>40189</c:v>
                </c:pt>
                <c:pt idx="834">
                  <c:v>40190</c:v>
                </c:pt>
                <c:pt idx="835">
                  <c:v>40191</c:v>
                </c:pt>
                <c:pt idx="836">
                  <c:v>40192</c:v>
                </c:pt>
                <c:pt idx="837">
                  <c:v>40193</c:v>
                </c:pt>
                <c:pt idx="838">
                  <c:v>40194</c:v>
                </c:pt>
                <c:pt idx="839">
                  <c:v>40195</c:v>
                </c:pt>
                <c:pt idx="840">
                  <c:v>40196</c:v>
                </c:pt>
                <c:pt idx="841">
                  <c:v>40197</c:v>
                </c:pt>
                <c:pt idx="842">
                  <c:v>40198</c:v>
                </c:pt>
                <c:pt idx="843">
                  <c:v>40199</c:v>
                </c:pt>
                <c:pt idx="844">
                  <c:v>40200</c:v>
                </c:pt>
                <c:pt idx="845">
                  <c:v>40201</c:v>
                </c:pt>
                <c:pt idx="846">
                  <c:v>40202</c:v>
                </c:pt>
                <c:pt idx="847">
                  <c:v>40203</c:v>
                </c:pt>
                <c:pt idx="848">
                  <c:v>40204</c:v>
                </c:pt>
                <c:pt idx="849">
                  <c:v>40205</c:v>
                </c:pt>
                <c:pt idx="850">
                  <c:v>40206</c:v>
                </c:pt>
                <c:pt idx="851">
                  <c:v>40207</c:v>
                </c:pt>
                <c:pt idx="852">
                  <c:v>40208</c:v>
                </c:pt>
                <c:pt idx="853">
                  <c:v>40209</c:v>
                </c:pt>
                <c:pt idx="854">
                  <c:v>40210</c:v>
                </c:pt>
                <c:pt idx="855">
                  <c:v>40211</c:v>
                </c:pt>
                <c:pt idx="856">
                  <c:v>40212</c:v>
                </c:pt>
                <c:pt idx="857">
                  <c:v>40213</c:v>
                </c:pt>
                <c:pt idx="858">
                  <c:v>40214</c:v>
                </c:pt>
                <c:pt idx="859">
                  <c:v>40215</c:v>
                </c:pt>
                <c:pt idx="860">
                  <c:v>40216</c:v>
                </c:pt>
                <c:pt idx="861">
                  <c:v>40217</c:v>
                </c:pt>
                <c:pt idx="862">
                  <c:v>40218</c:v>
                </c:pt>
                <c:pt idx="863">
                  <c:v>40219</c:v>
                </c:pt>
                <c:pt idx="864">
                  <c:v>40220</c:v>
                </c:pt>
                <c:pt idx="865">
                  <c:v>40221</c:v>
                </c:pt>
                <c:pt idx="866">
                  <c:v>40222</c:v>
                </c:pt>
                <c:pt idx="867">
                  <c:v>40223</c:v>
                </c:pt>
                <c:pt idx="868">
                  <c:v>40224</c:v>
                </c:pt>
                <c:pt idx="869">
                  <c:v>40225</c:v>
                </c:pt>
                <c:pt idx="870">
                  <c:v>40226</c:v>
                </c:pt>
                <c:pt idx="871">
                  <c:v>40227</c:v>
                </c:pt>
                <c:pt idx="872">
                  <c:v>40228</c:v>
                </c:pt>
                <c:pt idx="873">
                  <c:v>40229</c:v>
                </c:pt>
                <c:pt idx="874">
                  <c:v>40230</c:v>
                </c:pt>
                <c:pt idx="875">
                  <c:v>40231</c:v>
                </c:pt>
                <c:pt idx="876">
                  <c:v>40232</c:v>
                </c:pt>
                <c:pt idx="877">
                  <c:v>40233</c:v>
                </c:pt>
                <c:pt idx="878">
                  <c:v>40234</c:v>
                </c:pt>
                <c:pt idx="879">
                  <c:v>40235</c:v>
                </c:pt>
                <c:pt idx="880">
                  <c:v>40236</c:v>
                </c:pt>
                <c:pt idx="881">
                  <c:v>40237</c:v>
                </c:pt>
                <c:pt idx="882">
                  <c:v>40238</c:v>
                </c:pt>
                <c:pt idx="883">
                  <c:v>40239</c:v>
                </c:pt>
                <c:pt idx="884">
                  <c:v>40240</c:v>
                </c:pt>
                <c:pt idx="885">
                  <c:v>40241</c:v>
                </c:pt>
                <c:pt idx="886">
                  <c:v>40242</c:v>
                </c:pt>
                <c:pt idx="887">
                  <c:v>40243</c:v>
                </c:pt>
                <c:pt idx="888">
                  <c:v>40244</c:v>
                </c:pt>
                <c:pt idx="889">
                  <c:v>40245</c:v>
                </c:pt>
                <c:pt idx="890">
                  <c:v>40246</c:v>
                </c:pt>
                <c:pt idx="891">
                  <c:v>40247</c:v>
                </c:pt>
                <c:pt idx="892">
                  <c:v>40248</c:v>
                </c:pt>
                <c:pt idx="893">
                  <c:v>40249</c:v>
                </c:pt>
                <c:pt idx="894">
                  <c:v>40250</c:v>
                </c:pt>
                <c:pt idx="895">
                  <c:v>40251</c:v>
                </c:pt>
                <c:pt idx="896">
                  <c:v>40252</c:v>
                </c:pt>
                <c:pt idx="897">
                  <c:v>40253</c:v>
                </c:pt>
                <c:pt idx="898">
                  <c:v>40254</c:v>
                </c:pt>
                <c:pt idx="899">
                  <c:v>40255</c:v>
                </c:pt>
                <c:pt idx="900">
                  <c:v>40256</c:v>
                </c:pt>
                <c:pt idx="901">
                  <c:v>40257</c:v>
                </c:pt>
                <c:pt idx="902">
                  <c:v>40258</c:v>
                </c:pt>
                <c:pt idx="903">
                  <c:v>40259</c:v>
                </c:pt>
                <c:pt idx="904">
                  <c:v>40260</c:v>
                </c:pt>
                <c:pt idx="905">
                  <c:v>40261</c:v>
                </c:pt>
                <c:pt idx="906">
                  <c:v>40262</c:v>
                </c:pt>
                <c:pt idx="907">
                  <c:v>40263</c:v>
                </c:pt>
                <c:pt idx="908">
                  <c:v>40264</c:v>
                </c:pt>
                <c:pt idx="909">
                  <c:v>40265</c:v>
                </c:pt>
                <c:pt idx="910">
                  <c:v>40266</c:v>
                </c:pt>
                <c:pt idx="911">
                  <c:v>40267</c:v>
                </c:pt>
                <c:pt idx="912">
                  <c:v>40268</c:v>
                </c:pt>
                <c:pt idx="913">
                  <c:v>40269</c:v>
                </c:pt>
                <c:pt idx="914">
                  <c:v>40270</c:v>
                </c:pt>
                <c:pt idx="915">
                  <c:v>40271</c:v>
                </c:pt>
                <c:pt idx="916">
                  <c:v>40272</c:v>
                </c:pt>
                <c:pt idx="917">
                  <c:v>40273</c:v>
                </c:pt>
                <c:pt idx="918">
                  <c:v>40274</c:v>
                </c:pt>
                <c:pt idx="919">
                  <c:v>40275</c:v>
                </c:pt>
                <c:pt idx="920">
                  <c:v>40276</c:v>
                </c:pt>
                <c:pt idx="921">
                  <c:v>40277</c:v>
                </c:pt>
                <c:pt idx="922">
                  <c:v>40278</c:v>
                </c:pt>
                <c:pt idx="923">
                  <c:v>40279</c:v>
                </c:pt>
                <c:pt idx="924">
                  <c:v>40280</c:v>
                </c:pt>
                <c:pt idx="925">
                  <c:v>40281</c:v>
                </c:pt>
                <c:pt idx="926">
                  <c:v>40282</c:v>
                </c:pt>
                <c:pt idx="927">
                  <c:v>40283</c:v>
                </c:pt>
                <c:pt idx="928">
                  <c:v>40284</c:v>
                </c:pt>
                <c:pt idx="929">
                  <c:v>40285</c:v>
                </c:pt>
                <c:pt idx="930">
                  <c:v>40286</c:v>
                </c:pt>
                <c:pt idx="931">
                  <c:v>40287</c:v>
                </c:pt>
                <c:pt idx="932">
                  <c:v>40288</c:v>
                </c:pt>
                <c:pt idx="933">
                  <c:v>40289</c:v>
                </c:pt>
                <c:pt idx="934">
                  <c:v>40290</c:v>
                </c:pt>
                <c:pt idx="935">
                  <c:v>40291</c:v>
                </c:pt>
                <c:pt idx="936">
                  <c:v>40292</c:v>
                </c:pt>
                <c:pt idx="937">
                  <c:v>40293</c:v>
                </c:pt>
                <c:pt idx="938">
                  <c:v>40294</c:v>
                </c:pt>
                <c:pt idx="939">
                  <c:v>40295</c:v>
                </c:pt>
                <c:pt idx="940">
                  <c:v>40296</c:v>
                </c:pt>
                <c:pt idx="941">
                  <c:v>40297</c:v>
                </c:pt>
                <c:pt idx="942">
                  <c:v>40298</c:v>
                </c:pt>
                <c:pt idx="943">
                  <c:v>40299</c:v>
                </c:pt>
                <c:pt idx="944">
                  <c:v>40300</c:v>
                </c:pt>
                <c:pt idx="945">
                  <c:v>40301</c:v>
                </c:pt>
                <c:pt idx="946">
                  <c:v>40302</c:v>
                </c:pt>
                <c:pt idx="947">
                  <c:v>40303</c:v>
                </c:pt>
                <c:pt idx="948">
                  <c:v>40304</c:v>
                </c:pt>
                <c:pt idx="949">
                  <c:v>40305</c:v>
                </c:pt>
                <c:pt idx="950">
                  <c:v>40306</c:v>
                </c:pt>
                <c:pt idx="951">
                  <c:v>40307</c:v>
                </c:pt>
                <c:pt idx="952">
                  <c:v>40308</c:v>
                </c:pt>
                <c:pt idx="953">
                  <c:v>40309</c:v>
                </c:pt>
                <c:pt idx="954">
                  <c:v>40310</c:v>
                </c:pt>
                <c:pt idx="955">
                  <c:v>40311</c:v>
                </c:pt>
                <c:pt idx="956">
                  <c:v>40312</c:v>
                </c:pt>
                <c:pt idx="957">
                  <c:v>40313</c:v>
                </c:pt>
                <c:pt idx="958">
                  <c:v>40314</c:v>
                </c:pt>
                <c:pt idx="959">
                  <c:v>40315</c:v>
                </c:pt>
                <c:pt idx="960">
                  <c:v>40316</c:v>
                </c:pt>
                <c:pt idx="961">
                  <c:v>40317</c:v>
                </c:pt>
                <c:pt idx="962">
                  <c:v>40318</c:v>
                </c:pt>
                <c:pt idx="963">
                  <c:v>40319</c:v>
                </c:pt>
                <c:pt idx="964">
                  <c:v>40320</c:v>
                </c:pt>
                <c:pt idx="965">
                  <c:v>40321</c:v>
                </c:pt>
                <c:pt idx="966">
                  <c:v>40322</c:v>
                </c:pt>
                <c:pt idx="967">
                  <c:v>40323</c:v>
                </c:pt>
                <c:pt idx="968">
                  <c:v>40324</c:v>
                </c:pt>
                <c:pt idx="969">
                  <c:v>40325</c:v>
                </c:pt>
                <c:pt idx="970">
                  <c:v>40326</c:v>
                </c:pt>
                <c:pt idx="971">
                  <c:v>40327</c:v>
                </c:pt>
                <c:pt idx="972">
                  <c:v>40328</c:v>
                </c:pt>
                <c:pt idx="973">
                  <c:v>40329</c:v>
                </c:pt>
                <c:pt idx="974">
                  <c:v>40330</c:v>
                </c:pt>
                <c:pt idx="975">
                  <c:v>40331</c:v>
                </c:pt>
                <c:pt idx="976">
                  <c:v>40332</c:v>
                </c:pt>
                <c:pt idx="977">
                  <c:v>40333</c:v>
                </c:pt>
                <c:pt idx="978">
                  <c:v>40334</c:v>
                </c:pt>
                <c:pt idx="979">
                  <c:v>40335</c:v>
                </c:pt>
                <c:pt idx="980">
                  <c:v>40336</c:v>
                </c:pt>
                <c:pt idx="981">
                  <c:v>40337</c:v>
                </c:pt>
                <c:pt idx="982">
                  <c:v>40338</c:v>
                </c:pt>
                <c:pt idx="983">
                  <c:v>40339</c:v>
                </c:pt>
                <c:pt idx="984">
                  <c:v>40340</c:v>
                </c:pt>
                <c:pt idx="985">
                  <c:v>40341</c:v>
                </c:pt>
                <c:pt idx="986">
                  <c:v>40342</c:v>
                </c:pt>
                <c:pt idx="987">
                  <c:v>40343</c:v>
                </c:pt>
                <c:pt idx="988">
                  <c:v>40344</c:v>
                </c:pt>
                <c:pt idx="989">
                  <c:v>40345</c:v>
                </c:pt>
                <c:pt idx="990">
                  <c:v>40346</c:v>
                </c:pt>
                <c:pt idx="991">
                  <c:v>40347</c:v>
                </c:pt>
                <c:pt idx="992">
                  <c:v>40348</c:v>
                </c:pt>
                <c:pt idx="993">
                  <c:v>40349</c:v>
                </c:pt>
                <c:pt idx="994">
                  <c:v>40350</c:v>
                </c:pt>
                <c:pt idx="995">
                  <c:v>40351</c:v>
                </c:pt>
                <c:pt idx="996">
                  <c:v>40352</c:v>
                </c:pt>
                <c:pt idx="997">
                  <c:v>40353</c:v>
                </c:pt>
                <c:pt idx="998">
                  <c:v>40354</c:v>
                </c:pt>
                <c:pt idx="999">
                  <c:v>40355</c:v>
                </c:pt>
                <c:pt idx="1000">
                  <c:v>40356</c:v>
                </c:pt>
                <c:pt idx="1001">
                  <c:v>40357</c:v>
                </c:pt>
                <c:pt idx="1002">
                  <c:v>40358</c:v>
                </c:pt>
                <c:pt idx="1003">
                  <c:v>40359</c:v>
                </c:pt>
                <c:pt idx="1004">
                  <c:v>40360</c:v>
                </c:pt>
                <c:pt idx="1005">
                  <c:v>40361</c:v>
                </c:pt>
                <c:pt idx="1006">
                  <c:v>40362</c:v>
                </c:pt>
                <c:pt idx="1007">
                  <c:v>40363</c:v>
                </c:pt>
                <c:pt idx="1008">
                  <c:v>40364</c:v>
                </c:pt>
                <c:pt idx="1009">
                  <c:v>40365</c:v>
                </c:pt>
                <c:pt idx="1010">
                  <c:v>40366</c:v>
                </c:pt>
                <c:pt idx="1011">
                  <c:v>40367</c:v>
                </c:pt>
                <c:pt idx="1012">
                  <c:v>40368</c:v>
                </c:pt>
                <c:pt idx="1013">
                  <c:v>40369</c:v>
                </c:pt>
                <c:pt idx="1014">
                  <c:v>40370</c:v>
                </c:pt>
                <c:pt idx="1015">
                  <c:v>40371</c:v>
                </c:pt>
                <c:pt idx="1016">
                  <c:v>40372</c:v>
                </c:pt>
                <c:pt idx="1017">
                  <c:v>40373</c:v>
                </c:pt>
                <c:pt idx="1018">
                  <c:v>40374</c:v>
                </c:pt>
                <c:pt idx="1019">
                  <c:v>40375</c:v>
                </c:pt>
                <c:pt idx="1020">
                  <c:v>40376</c:v>
                </c:pt>
                <c:pt idx="1021">
                  <c:v>40377</c:v>
                </c:pt>
                <c:pt idx="1022">
                  <c:v>40378</c:v>
                </c:pt>
                <c:pt idx="1023">
                  <c:v>40379</c:v>
                </c:pt>
                <c:pt idx="1024">
                  <c:v>40380</c:v>
                </c:pt>
                <c:pt idx="1025">
                  <c:v>40381</c:v>
                </c:pt>
                <c:pt idx="1026">
                  <c:v>40382</c:v>
                </c:pt>
                <c:pt idx="1027">
                  <c:v>40383</c:v>
                </c:pt>
                <c:pt idx="1028">
                  <c:v>40384</c:v>
                </c:pt>
                <c:pt idx="1029">
                  <c:v>40385</c:v>
                </c:pt>
                <c:pt idx="1030">
                  <c:v>40386</c:v>
                </c:pt>
                <c:pt idx="1031">
                  <c:v>40387</c:v>
                </c:pt>
                <c:pt idx="1032">
                  <c:v>40388</c:v>
                </c:pt>
                <c:pt idx="1033">
                  <c:v>40389</c:v>
                </c:pt>
                <c:pt idx="1034">
                  <c:v>40390</c:v>
                </c:pt>
                <c:pt idx="1035">
                  <c:v>40391</c:v>
                </c:pt>
                <c:pt idx="1036">
                  <c:v>40392</c:v>
                </c:pt>
                <c:pt idx="1037">
                  <c:v>40393</c:v>
                </c:pt>
                <c:pt idx="1038">
                  <c:v>40394</c:v>
                </c:pt>
                <c:pt idx="1039">
                  <c:v>40395</c:v>
                </c:pt>
                <c:pt idx="1040">
                  <c:v>40396</c:v>
                </c:pt>
                <c:pt idx="1041">
                  <c:v>40397</c:v>
                </c:pt>
                <c:pt idx="1042">
                  <c:v>40398</c:v>
                </c:pt>
                <c:pt idx="1043">
                  <c:v>40399</c:v>
                </c:pt>
                <c:pt idx="1044">
                  <c:v>40400</c:v>
                </c:pt>
                <c:pt idx="1045">
                  <c:v>40401</c:v>
                </c:pt>
                <c:pt idx="1046">
                  <c:v>40402</c:v>
                </c:pt>
                <c:pt idx="1047">
                  <c:v>40403</c:v>
                </c:pt>
                <c:pt idx="1048">
                  <c:v>40404</c:v>
                </c:pt>
                <c:pt idx="1049">
                  <c:v>40405</c:v>
                </c:pt>
                <c:pt idx="1050">
                  <c:v>40406</c:v>
                </c:pt>
                <c:pt idx="1051">
                  <c:v>40407</c:v>
                </c:pt>
                <c:pt idx="1052">
                  <c:v>40408</c:v>
                </c:pt>
                <c:pt idx="1053">
                  <c:v>40409</c:v>
                </c:pt>
                <c:pt idx="1054">
                  <c:v>40410</c:v>
                </c:pt>
                <c:pt idx="1055">
                  <c:v>40411</c:v>
                </c:pt>
                <c:pt idx="1056">
                  <c:v>40412</c:v>
                </c:pt>
                <c:pt idx="1057">
                  <c:v>40413</c:v>
                </c:pt>
                <c:pt idx="1058">
                  <c:v>40414</c:v>
                </c:pt>
                <c:pt idx="1059">
                  <c:v>40415</c:v>
                </c:pt>
                <c:pt idx="1060">
                  <c:v>40416</c:v>
                </c:pt>
                <c:pt idx="1061">
                  <c:v>40417</c:v>
                </c:pt>
                <c:pt idx="1062">
                  <c:v>40418</c:v>
                </c:pt>
                <c:pt idx="1063">
                  <c:v>40419</c:v>
                </c:pt>
                <c:pt idx="1064">
                  <c:v>40420</c:v>
                </c:pt>
                <c:pt idx="1065">
                  <c:v>40421</c:v>
                </c:pt>
                <c:pt idx="1066">
                  <c:v>40422</c:v>
                </c:pt>
                <c:pt idx="1067">
                  <c:v>40423</c:v>
                </c:pt>
                <c:pt idx="1068">
                  <c:v>40424</c:v>
                </c:pt>
                <c:pt idx="1069">
                  <c:v>40425</c:v>
                </c:pt>
                <c:pt idx="1070">
                  <c:v>40426</c:v>
                </c:pt>
                <c:pt idx="1071">
                  <c:v>40427</c:v>
                </c:pt>
                <c:pt idx="1072">
                  <c:v>40428</c:v>
                </c:pt>
                <c:pt idx="1073">
                  <c:v>40429</c:v>
                </c:pt>
                <c:pt idx="1074">
                  <c:v>40430</c:v>
                </c:pt>
                <c:pt idx="1075">
                  <c:v>40431</c:v>
                </c:pt>
                <c:pt idx="1076">
                  <c:v>40432</c:v>
                </c:pt>
                <c:pt idx="1077">
                  <c:v>40433</c:v>
                </c:pt>
                <c:pt idx="1078">
                  <c:v>40434</c:v>
                </c:pt>
                <c:pt idx="1079">
                  <c:v>40435</c:v>
                </c:pt>
                <c:pt idx="1080">
                  <c:v>40436</c:v>
                </c:pt>
                <c:pt idx="1081">
                  <c:v>40437</c:v>
                </c:pt>
                <c:pt idx="1082">
                  <c:v>40438</c:v>
                </c:pt>
                <c:pt idx="1083">
                  <c:v>40439</c:v>
                </c:pt>
                <c:pt idx="1084">
                  <c:v>40440</c:v>
                </c:pt>
                <c:pt idx="1085">
                  <c:v>40441</c:v>
                </c:pt>
                <c:pt idx="1086">
                  <c:v>40442</c:v>
                </c:pt>
                <c:pt idx="1087">
                  <c:v>40443</c:v>
                </c:pt>
                <c:pt idx="1088">
                  <c:v>40444</c:v>
                </c:pt>
                <c:pt idx="1089">
                  <c:v>40445</c:v>
                </c:pt>
                <c:pt idx="1090">
                  <c:v>40446</c:v>
                </c:pt>
                <c:pt idx="1091">
                  <c:v>40447</c:v>
                </c:pt>
                <c:pt idx="1092">
                  <c:v>40448</c:v>
                </c:pt>
                <c:pt idx="1093">
                  <c:v>40449</c:v>
                </c:pt>
                <c:pt idx="1094">
                  <c:v>40450</c:v>
                </c:pt>
                <c:pt idx="1095">
                  <c:v>40451</c:v>
                </c:pt>
                <c:pt idx="1096">
                  <c:v>40452</c:v>
                </c:pt>
                <c:pt idx="1097">
                  <c:v>40453</c:v>
                </c:pt>
                <c:pt idx="1098">
                  <c:v>40454</c:v>
                </c:pt>
                <c:pt idx="1099">
                  <c:v>40455</c:v>
                </c:pt>
                <c:pt idx="1100">
                  <c:v>40456</c:v>
                </c:pt>
                <c:pt idx="1101">
                  <c:v>40457</c:v>
                </c:pt>
                <c:pt idx="1102">
                  <c:v>40458</c:v>
                </c:pt>
                <c:pt idx="1103">
                  <c:v>40459</c:v>
                </c:pt>
                <c:pt idx="1104">
                  <c:v>40460</c:v>
                </c:pt>
                <c:pt idx="1105">
                  <c:v>40461</c:v>
                </c:pt>
                <c:pt idx="1106">
                  <c:v>40462</c:v>
                </c:pt>
                <c:pt idx="1107">
                  <c:v>40463</c:v>
                </c:pt>
                <c:pt idx="1108">
                  <c:v>40464</c:v>
                </c:pt>
                <c:pt idx="1109">
                  <c:v>40465</c:v>
                </c:pt>
                <c:pt idx="1110">
                  <c:v>40466</c:v>
                </c:pt>
                <c:pt idx="1111">
                  <c:v>40467</c:v>
                </c:pt>
                <c:pt idx="1112">
                  <c:v>40468</c:v>
                </c:pt>
                <c:pt idx="1113">
                  <c:v>40469</c:v>
                </c:pt>
                <c:pt idx="1114">
                  <c:v>40470</c:v>
                </c:pt>
                <c:pt idx="1115">
                  <c:v>40471</c:v>
                </c:pt>
                <c:pt idx="1116">
                  <c:v>40472</c:v>
                </c:pt>
                <c:pt idx="1117">
                  <c:v>40473</c:v>
                </c:pt>
                <c:pt idx="1118">
                  <c:v>40474</c:v>
                </c:pt>
                <c:pt idx="1119">
                  <c:v>40475</c:v>
                </c:pt>
                <c:pt idx="1120">
                  <c:v>40476</c:v>
                </c:pt>
                <c:pt idx="1121">
                  <c:v>40477</c:v>
                </c:pt>
                <c:pt idx="1122">
                  <c:v>40478</c:v>
                </c:pt>
                <c:pt idx="1123">
                  <c:v>40479</c:v>
                </c:pt>
                <c:pt idx="1124">
                  <c:v>40480</c:v>
                </c:pt>
                <c:pt idx="1125">
                  <c:v>40481</c:v>
                </c:pt>
                <c:pt idx="1126">
                  <c:v>40482</c:v>
                </c:pt>
                <c:pt idx="1127">
                  <c:v>40483</c:v>
                </c:pt>
                <c:pt idx="1128">
                  <c:v>40484</c:v>
                </c:pt>
                <c:pt idx="1129">
                  <c:v>40485</c:v>
                </c:pt>
                <c:pt idx="1130">
                  <c:v>40486</c:v>
                </c:pt>
                <c:pt idx="1131">
                  <c:v>40487</c:v>
                </c:pt>
                <c:pt idx="1132">
                  <c:v>40488</c:v>
                </c:pt>
                <c:pt idx="1133">
                  <c:v>40489</c:v>
                </c:pt>
                <c:pt idx="1134">
                  <c:v>40490</c:v>
                </c:pt>
                <c:pt idx="1135">
                  <c:v>40491</c:v>
                </c:pt>
                <c:pt idx="1136">
                  <c:v>40492</c:v>
                </c:pt>
                <c:pt idx="1137">
                  <c:v>40493</c:v>
                </c:pt>
                <c:pt idx="1138">
                  <c:v>40494</c:v>
                </c:pt>
                <c:pt idx="1139">
                  <c:v>40495</c:v>
                </c:pt>
                <c:pt idx="1140">
                  <c:v>40496</c:v>
                </c:pt>
                <c:pt idx="1141">
                  <c:v>40497</c:v>
                </c:pt>
                <c:pt idx="1142">
                  <c:v>40498</c:v>
                </c:pt>
                <c:pt idx="1143">
                  <c:v>40499</c:v>
                </c:pt>
                <c:pt idx="1144">
                  <c:v>40500</c:v>
                </c:pt>
                <c:pt idx="1145">
                  <c:v>40501</c:v>
                </c:pt>
                <c:pt idx="1146">
                  <c:v>40502</c:v>
                </c:pt>
                <c:pt idx="1147">
                  <c:v>40503</c:v>
                </c:pt>
                <c:pt idx="1148">
                  <c:v>40504</c:v>
                </c:pt>
                <c:pt idx="1149">
                  <c:v>40505</c:v>
                </c:pt>
                <c:pt idx="1150">
                  <c:v>40506</c:v>
                </c:pt>
                <c:pt idx="1151">
                  <c:v>40507</c:v>
                </c:pt>
                <c:pt idx="1152">
                  <c:v>40508</c:v>
                </c:pt>
                <c:pt idx="1153">
                  <c:v>40509</c:v>
                </c:pt>
                <c:pt idx="1154">
                  <c:v>40510</c:v>
                </c:pt>
                <c:pt idx="1155">
                  <c:v>40511</c:v>
                </c:pt>
                <c:pt idx="1156">
                  <c:v>40512</c:v>
                </c:pt>
                <c:pt idx="1157">
                  <c:v>40513</c:v>
                </c:pt>
                <c:pt idx="1158">
                  <c:v>40514</c:v>
                </c:pt>
                <c:pt idx="1159">
                  <c:v>40515</c:v>
                </c:pt>
                <c:pt idx="1160">
                  <c:v>40516</c:v>
                </c:pt>
                <c:pt idx="1161">
                  <c:v>40517</c:v>
                </c:pt>
                <c:pt idx="1162">
                  <c:v>40518</c:v>
                </c:pt>
                <c:pt idx="1163">
                  <c:v>40519</c:v>
                </c:pt>
                <c:pt idx="1164">
                  <c:v>40520</c:v>
                </c:pt>
                <c:pt idx="1165">
                  <c:v>40521</c:v>
                </c:pt>
                <c:pt idx="1166">
                  <c:v>40522</c:v>
                </c:pt>
                <c:pt idx="1167">
                  <c:v>40523</c:v>
                </c:pt>
                <c:pt idx="1168">
                  <c:v>40524</c:v>
                </c:pt>
                <c:pt idx="1169">
                  <c:v>40525</c:v>
                </c:pt>
                <c:pt idx="1170">
                  <c:v>40526</c:v>
                </c:pt>
                <c:pt idx="1171">
                  <c:v>40527</c:v>
                </c:pt>
                <c:pt idx="1172">
                  <c:v>40528</c:v>
                </c:pt>
                <c:pt idx="1173">
                  <c:v>40529</c:v>
                </c:pt>
                <c:pt idx="1174">
                  <c:v>40530</c:v>
                </c:pt>
                <c:pt idx="1175">
                  <c:v>40531</c:v>
                </c:pt>
                <c:pt idx="1176">
                  <c:v>40532</c:v>
                </c:pt>
                <c:pt idx="1177">
                  <c:v>40533</c:v>
                </c:pt>
                <c:pt idx="1178">
                  <c:v>40534</c:v>
                </c:pt>
                <c:pt idx="1179">
                  <c:v>40535</c:v>
                </c:pt>
                <c:pt idx="1180">
                  <c:v>40536</c:v>
                </c:pt>
                <c:pt idx="1181">
                  <c:v>40537</c:v>
                </c:pt>
                <c:pt idx="1182">
                  <c:v>40538</c:v>
                </c:pt>
                <c:pt idx="1183">
                  <c:v>40539</c:v>
                </c:pt>
                <c:pt idx="1184">
                  <c:v>40540</c:v>
                </c:pt>
                <c:pt idx="1185">
                  <c:v>40541</c:v>
                </c:pt>
                <c:pt idx="1186">
                  <c:v>40542</c:v>
                </c:pt>
                <c:pt idx="1187">
                  <c:v>40543</c:v>
                </c:pt>
                <c:pt idx="1188">
                  <c:v>40544</c:v>
                </c:pt>
                <c:pt idx="1189">
                  <c:v>40545</c:v>
                </c:pt>
                <c:pt idx="1190">
                  <c:v>40546</c:v>
                </c:pt>
                <c:pt idx="1191">
                  <c:v>40547</c:v>
                </c:pt>
                <c:pt idx="1192">
                  <c:v>40548</c:v>
                </c:pt>
                <c:pt idx="1193">
                  <c:v>40549</c:v>
                </c:pt>
                <c:pt idx="1194">
                  <c:v>40550</c:v>
                </c:pt>
                <c:pt idx="1195">
                  <c:v>40551</c:v>
                </c:pt>
                <c:pt idx="1196">
                  <c:v>40552</c:v>
                </c:pt>
                <c:pt idx="1197">
                  <c:v>40553</c:v>
                </c:pt>
                <c:pt idx="1198">
                  <c:v>40554</c:v>
                </c:pt>
                <c:pt idx="1199">
                  <c:v>40555</c:v>
                </c:pt>
                <c:pt idx="1200">
                  <c:v>40556</c:v>
                </c:pt>
                <c:pt idx="1201">
                  <c:v>40557</c:v>
                </c:pt>
                <c:pt idx="1202">
                  <c:v>40558</c:v>
                </c:pt>
                <c:pt idx="1203">
                  <c:v>40559</c:v>
                </c:pt>
                <c:pt idx="1204">
                  <c:v>40560</c:v>
                </c:pt>
                <c:pt idx="1205">
                  <c:v>40561</c:v>
                </c:pt>
                <c:pt idx="1206">
                  <c:v>40562</c:v>
                </c:pt>
                <c:pt idx="1207">
                  <c:v>40563</c:v>
                </c:pt>
                <c:pt idx="1208">
                  <c:v>40564</c:v>
                </c:pt>
                <c:pt idx="1209">
                  <c:v>40565</c:v>
                </c:pt>
                <c:pt idx="1210">
                  <c:v>40566</c:v>
                </c:pt>
                <c:pt idx="1211">
                  <c:v>40567</c:v>
                </c:pt>
                <c:pt idx="1212">
                  <c:v>40568</c:v>
                </c:pt>
                <c:pt idx="1213">
                  <c:v>40569</c:v>
                </c:pt>
                <c:pt idx="1214">
                  <c:v>40570</c:v>
                </c:pt>
                <c:pt idx="1215">
                  <c:v>40571</c:v>
                </c:pt>
                <c:pt idx="1216">
                  <c:v>40572</c:v>
                </c:pt>
                <c:pt idx="1217">
                  <c:v>40573</c:v>
                </c:pt>
                <c:pt idx="1218">
                  <c:v>40574</c:v>
                </c:pt>
                <c:pt idx="1219">
                  <c:v>40575</c:v>
                </c:pt>
                <c:pt idx="1220">
                  <c:v>40576</c:v>
                </c:pt>
                <c:pt idx="1221">
                  <c:v>40577</c:v>
                </c:pt>
                <c:pt idx="1222">
                  <c:v>40578</c:v>
                </c:pt>
                <c:pt idx="1223">
                  <c:v>40579</c:v>
                </c:pt>
                <c:pt idx="1224">
                  <c:v>40580</c:v>
                </c:pt>
                <c:pt idx="1225">
                  <c:v>40581</c:v>
                </c:pt>
                <c:pt idx="1226">
                  <c:v>40582</c:v>
                </c:pt>
                <c:pt idx="1227">
                  <c:v>40583</c:v>
                </c:pt>
                <c:pt idx="1228">
                  <c:v>40584</c:v>
                </c:pt>
                <c:pt idx="1229">
                  <c:v>40585</c:v>
                </c:pt>
                <c:pt idx="1230">
                  <c:v>40586</c:v>
                </c:pt>
                <c:pt idx="1231">
                  <c:v>40587</c:v>
                </c:pt>
                <c:pt idx="1232">
                  <c:v>40588</c:v>
                </c:pt>
                <c:pt idx="1233">
                  <c:v>40589</c:v>
                </c:pt>
                <c:pt idx="1234">
                  <c:v>40590</c:v>
                </c:pt>
                <c:pt idx="1235">
                  <c:v>40591</c:v>
                </c:pt>
                <c:pt idx="1236">
                  <c:v>40592</c:v>
                </c:pt>
                <c:pt idx="1237">
                  <c:v>40593</c:v>
                </c:pt>
                <c:pt idx="1238">
                  <c:v>40594</c:v>
                </c:pt>
                <c:pt idx="1239">
                  <c:v>40595</c:v>
                </c:pt>
                <c:pt idx="1240">
                  <c:v>40596</c:v>
                </c:pt>
                <c:pt idx="1241">
                  <c:v>40597</c:v>
                </c:pt>
                <c:pt idx="1242">
                  <c:v>40598</c:v>
                </c:pt>
                <c:pt idx="1243">
                  <c:v>40599</c:v>
                </c:pt>
                <c:pt idx="1244">
                  <c:v>40600</c:v>
                </c:pt>
                <c:pt idx="1245">
                  <c:v>40601</c:v>
                </c:pt>
                <c:pt idx="1246">
                  <c:v>40602</c:v>
                </c:pt>
                <c:pt idx="1247">
                  <c:v>40603</c:v>
                </c:pt>
                <c:pt idx="1248">
                  <c:v>40604</c:v>
                </c:pt>
                <c:pt idx="1249">
                  <c:v>40605</c:v>
                </c:pt>
                <c:pt idx="1250">
                  <c:v>40606</c:v>
                </c:pt>
                <c:pt idx="1251">
                  <c:v>40607</c:v>
                </c:pt>
                <c:pt idx="1252">
                  <c:v>40608</c:v>
                </c:pt>
                <c:pt idx="1253">
                  <c:v>40609</c:v>
                </c:pt>
                <c:pt idx="1254">
                  <c:v>40610</c:v>
                </c:pt>
                <c:pt idx="1255">
                  <c:v>40611</c:v>
                </c:pt>
                <c:pt idx="1256">
                  <c:v>40612</c:v>
                </c:pt>
                <c:pt idx="1257">
                  <c:v>40613</c:v>
                </c:pt>
                <c:pt idx="1258">
                  <c:v>40614</c:v>
                </c:pt>
                <c:pt idx="1259">
                  <c:v>40615</c:v>
                </c:pt>
                <c:pt idx="1260">
                  <c:v>40616</c:v>
                </c:pt>
                <c:pt idx="1261">
                  <c:v>40617</c:v>
                </c:pt>
                <c:pt idx="1262">
                  <c:v>40618</c:v>
                </c:pt>
                <c:pt idx="1263">
                  <c:v>40619</c:v>
                </c:pt>
                <c:pt idx="1264">
                  <c:v>40620</c:v>
                </c:pt>
                <c:pt idx="1265">
                  <c:v>40621</c:v>
                </c:pt>
                <c:pt idx="1266">
                  <c:v>40622</c:v>
                </c:pt>
                <c:pt idx="1267">
                  <c:v>40623</c:v>
                </c:pt>
                <c:pt idx="1268">
                  <c:v>40624</c:v>
                </c:pt>
                <c:pt idx="1269">
                  <c:v>40625</c:v>
                </c:pt>
                <c:pt idx="1270">
                  <c:v>40626</c:v>
                </c:pt>
                <c:pt idx="1271">
                  <c:v>40627</c:v>
                </c:pt>
                <c:pt idx="1272">
                  <c:v>40628</c:v>
                </c:pt>
                <c:pt idx="1273">
                  <c:v>40629</c:v>
                </c:pt>
                <c:pt idx="1274">
                  <c:v>40630</c:v>
                </c:pt>
                <c:pt idx="1275">
                  <c:v>40631</c:v>
                </c:pt>
                <c:pt idx="1276">
                  <c:v>40632</c:v>
                </c:pt>
                <c:pt idx="1277">
                  <c:v>40633</c:v>
                </c:pt>
                <c:pt idx="1278">
                  <c:v>40634</c:v>
                </c:pt>
                <c:pt idx="1279">
                  <c:v>40635</c:v>
                </c:pt>
                <c:pt idx="1280">
                  <c:v>40636</c:v>
                </c:pt>
                <c:pt idx="1281">
                  <c:v>40637</c:v>
                </c:pt>
                <c:pt idx="1282">
                  <c:v>40638</c:v>
                </c:pt>
                <c:pt idx="1283">
                  <c:v>40639</c:v>
                </c:pt>
                <c:pt idx="1284">
                  <c:v>40640</c:v>
                </c:pt>
                <c:pt idx="1285">
                  <c:v>40641</c:v>
                </c:pt>
                <c:pt idx="1286">
                  <c:v>40642</c:v>
                </c:pt>
                <c:pt idx="1287">
                  <c:v>40643</c:v>
                </c:pt>
                <c:pt idx="1288">
                  <c:v>40644</c:v>
                </c:pt>
                <c:pt idx="1289">
                  <c:v>40645</c:v>
                </c:pt>
                <c:pt idx="1290">
                  <c:v>40646</c:v>
                </c:pt>
                <c:pt idx="1291">
                  <c:v>40647</c:v>
                </c:pt>
                <c:pt idx="1292">
                  <c:v>40648</c:v>
                </c:pt>
                <c:pt idx="1293">
                  <c:v>40649</c:v>
                </c:pt>
                <c:pt idx="1294">
                  <c:v>40650</c:v>
                </c:pt>
                <c:pt idx="1295">
                  <c:v>40651</c:v>
                </c:pt>
                <c:pt idx="1296">
                  <c:v>40652</c:v>
                </c:pt>
                <c:pt idx="1297">
                  <c:v>40653</c:v>
                </c:pt>
                <c:pt idx="1298">
                  <c:v>40654</c:v>
                </c:pt>
                <c:pt idx="1299">
                  <c:v>40655</c:v>
                </c:pt>
                <c:pt idx="1300">
                  <c:v>40656</c:v>
                </c:pt>
                <c:pt idx="1301">
                  <c:v>40657</c:v>
                </c:pt>
                <c:pt idx="1302">
                  <c:v>40658</c:v>
                </c:pt>
                <c:pt idx="1303">
                  <c:v>40659</c:v>
                </c:pt>
                <c:pt idx="1304">
                  <c:v>40660</c:v>
                </c:pt>
                <c:pt idx="1305">
                  <c:v>40661</c:v>
                </c:pt>
                <c:pt idx="1306">
                  <c:v>40662</c:v>
                </c:pt>
                <c:pt idx="1307">
                  <c:v>40663</c:v>
                </c:pt>
                <c:pt idx="1308">
                  <c:v>40664</c:v>
                </c:pt>
                <c:pt idx="1309">
                  <c:v>40665</c:v>
                </c:pt>
                <c:pt idx="1310">
                  <c:v>40666</c:v>
                </c:pt>
                <c:pt idx="1311">
                  <c:v>40667</c:v>
                </c:pt>
                <c:pt idx="1312">
                  <c:v>40668</c:v>
                </c:pt>
                <c:pt idx="1313">
                  <c:v>40669</c:v>
                </c:pt>
                <c:pt idx="1314">
                  <c:v>40670</c:v>
                </c:pt>
                <c:pt idx="1315">
                  <c:v>40671</c:v>
                </c:pt>
                <c:pt idx="1316">
                  <c:v>40672</c:v>
                </c:pt>
                <c:pt idx="1317">
                  <c:v>40673</c:v>
                </c:pt>
                <c:pt idx="1318">
                  <c:v>40674</c:v>
                </c:pt>
                <c:pt idx="1319">
                  <c:v>40675</c:v>
                </c:pt>
                <c:pt idx="1320">
                  <c:v>40676</c:v>
                </c:pt>
                <c:pt idx="1321">
                  <c:v>40677</c:v>
                </c:pt>
                <c:pt idx="1322">
                  <c:v>40678</c:v>
                </c:pt>
                <c:pt idx="1323">
                  <c:v>40679</c:v>
                </c:pt>
                <c:pt idx="1324">
                  <c:v>40680</c:v>
                </c:pt>
                <c:pt idx="1325">
                  <c:v>40681</c:v>
                </c:pt>
                <c:pt idx="1326">
                  <c:v>40682</c:v>
                </c:pt>
                <c:pt idx="1327">
                  <c:v>40683</c:v>
                </c:pt>
                <c:pt idx="1328">
                  <c:v>40684</c:v>
                </c:pt>
                <c:pt idx="1329">
                  <c:v>40685</c:v>
                </c:pt>
                <c:pt idx="1330">
                  <c:v>40686</c:v>
                </c:pt>
                <c:pt idx="1331">
                  <c:v>40687</c:v>
                </c:pt>
                <c:pt idx="1332">
                  <c:v>40688</c:v>
                </c:pt>
                <c:pt idx="1333">
                  <c:v>40689</c:v>
                </c:pt>
                <c:pt idx="1334">
                  <c:v>40690</c:v>
                </c:pt>
                <c:pt idx="1335">
                  <c:v>40691</c:v>
                </c:pt>
                <c:pt idx="1336">
                  <c:v>40692</c:v>
                </c:pt>
                <c:pt idx="1337">
                  <c:v>40693</c:v>
                </c:pt>
                <c:pt idx="1338">
                  <c:v>40694</c:v>
                </c:pt>
                <c:pt idx="1339">
                  <c:v>40695</c:v>
                </c:pt>
                <c:pt idx="1340">
                  <c:v>40696</c:v>
                </c:pt>
                <c:pt idx="1341">
                  <c:v>40697</c:v>
                </c:pt>
                <c:pt idx="1342">
                  <c:v>40698</c:v>
                </c:pt>
                <c:pt idx="1343">
                  <c:v>40699</c:v>
                </c:pt>
                <c:pt idx="1344">
                  <c:v>40700</c:v>
                </c:pt>
                <c:pt idx="1345">
                  <c:v>40701</c:v>
                </c:pt>
                <c:pt idx="1346">
                  <c:v>40702</c:v>
                </c:pt>
                <c:pt idx="1347">
                  <c:v>40703</c:v>
                </c:pt>
                <c:pt idx="1348">
                  <c:v>40704</c:v>
                </c:pt>
                <c:pt idx="1349">
                  <c:v>40705</c:v>
                </c:pt>
                <c:pt idx="1350">
                  <c:v>40706</c:v>
                </c:pt>
                <c:pt idx="1351">
                  <c:v>40707</c:v>
                </c:pt>
                <c:pt idx="1352">
                  <c:v>40708</c:v>
                </c:pt>
                <c:pt idx="1353">
                  <c:v>40709</c:v>
                </c:pt>
                <c:pt idx="1354">
                  <c:v>40710</c:v>
                </c:pt>
                <c:pt idx="1355">
                  <c:v>40711</c:v>
                </c:pt>
                <c:pt idx="1356">
                  <c:v>40712</c:v>
                </c:pt>
                <c:pt idx="1357">
                  <c:v>40713</c:v>
                </c:pt>
                <c:pt idx="1358">
                  <c:v>40714</c:v>
                </c:pt>
                <c:pt idx="1359">
                  <c:v>40715</c:v>
                </c:pt>
                <c:pt idx="1360">
                  <c:v>40716</c:v>
                </c:pt>
                <c:pt idx="1361">
                  <c:v>40717</c:v>
                </c:pt>
                <c:pt idx="1362">
                  <c:v>40718</c:v>
                </c:pt>
                <c:pt idx="1363">
                  <c:v>40719</c:v>
                </c:pt>
                <c:pt idx="1364">
                  <c:v>40720</c:v>
                </c:pt>
                <c:pt idx="1365">
                  <c:v>40721</c:v>
                </c:pt>
                <c:pt idx="1366">
                  <c:v>40722</c:v>
                </c:pt>
                <c:pt idx="1367">
                  <c:v>40723</c:v>
                </c:pt>
                <c:pt idx="1368">
                  <c:v>40724</c:v>
                </c:pt>
                <c:pt idx="1369">
                  <c:v>40725</c:v>
                </c:pt>
                <c:pt idx="1370">
                  <c:v>40726</c:v>
                </c:pt>
                <c:pt idx="1371">
                  <c:v>40727</c:v>
                </c:pt>
                <c:pt idx="1372">
                  <c:v>40728</c:v>
                </c:pt>
                <c:pt idx="1373">
                  <c:v>40729</c:v>
                </c:pt>
                <c:pt idx="1374">
                  <c:v>40730</c:v>
                </c:pt>
                <c:pt idx="1375">
                  <c:v>40731</c:v>
                </c:pt>
                <c:pt idx="1376">
                  <c:v>40732</c:v>
                </c:pt>
                <c:pt idx="1377">
                  <c:v>40733</c:v>
                </c:pt>
                <c:pt idx="1378">
                  <c:v>40734</c:v>
                </c:pt>
                <c:pt idx="1379">
                  <c:v>40735</c:v>
                </c:pt>
                <c:pt idx="1380">
                  <c:v>40736</c:v>
                </c:pt>
                <c:pt idx="1381">
                  <c:v>40737</c:v>
                </c:pt>
                <c:pt idx="1382">
                  <c:v>40738</c:v>
                </c:pt>
                <c:pt idx="1383">
                  <c:v>40739</c:v>
                </c:pt>
                <c:pt idx="1384">
                  <c:v>40740</c:v>
                </c:pt>
                <c:pt idx="1385">
                  <c:v>40741</c:v>
                </c:pt>
                <c:pt idx="1386">
                  <c:v>40742</c:v>
                </c:pt>
                <c:pt idx="1387">
                  <c:v>40743</c:v>
                </c:pt>
                <c:pt idx="1388">
                  <c:v>40744</c:v>
                </c:pt>
                <c:pt idx="1389">
                  <c:v>40745</c:v>
                </c:pt>
                <c:pt idx="1390">
                  <c:v>40746</c:v>
                </c:pt>
                <c:pt idx="1391">
                  <c:v>40747</c:v>
                </c:pt>
                <c:pt idx="1392">
                  <c:v>40748</c:v>
                </c:pt>
                <c:pt idx="1393">
                  <c:v>40749</c:v>
                </c:pt>
                <c:pt idx="1394">
                  <c:v>40750</c:v>
                </c:pt>
                <c:pt idx="1395">
                  <c:v>40751</c:v>
                </c:pt>
                <c:pt idx="1396">
                  <c:v>40752</c:v>
                </c:pt>
                <c:pt idx="1397">
                  <c:v>40753</c:v>
                </c:pt>
                <c:pt idx="1398">
                  <c:v>40754</c:v>
                </c:pt>
                <c:pt idx="1399">
                  <c:v>40755</c:v>
                </c:pt>
                <c:pt idx="1400">
                  <c:v>40756</c:v>
                </c:pt>
                <c:pt idx="1401">
                  <c:v>40757</c:v>
                </c:pt>
                <c:pt idx="1402">
                  <c:v>40758</c:v>
                </c:pt>
                <c:pt idx="1403">
                  <c:v>40759</c:v>
                </c:pt>
                <c:pt idx="1404">
                  <c:v>40760</c:v>
                </c:pt>
                <c:pt idx="1405">
                  <c:v>40761</c:v>
                </c:pt>
                <c:pt idx="1406">
                  <c:v>40762</c:v>
                </c:pt>
                <c:pt idx="1407">
                  <c:v>40763</c:v>
                </c:pt>
                <c:pt idx="1408">
                  <c:v>40764</c:v>
                </c:pt>
                <c:pt idx="1409">
                  <c:v>40765</c:v>
                </c:pt>
                <c:pt idx="1410">
                  <c:v>40766</c:v>
                </c:pt>
                <c:pt idx="1411">
                  <c:v>40767</c:v>
                </c:pt>
                <c:pt idx="1412">
                  <c:v>40768</c:v>
                </c:pt>
                <c:pt idx="1413">
                  <c:v>40769</c:v>
                </c:pt>
                <c:pt idx="1414">
                  <c:v>40770</c:v>
                </c:pt>
                <c:pt idx="1415">
                  <c:v>40771</c:v>
                </c:pt>
                <c:pt idx="1416">
                  <c:v>40772</c:v>
                </c:pt>
                <c:pt idx="1417">
                  <c:v>40773</c:v>
                </c:pt>
                <c:pt idx="1418">
                  <c:v>40774</c:v>
                </c:pt>
                <c:pt idx="1419">
                  <c:v>40775</c:v>
                </c:pt>
                <c:pt idx="1420">
                  <c:v>40776</c:v>
                </c:pt>
                <c:pt idx="1421">
                  <c:v>40777</c:v>
                </c:pt>
                <c:pt idx="1422">
                  <c:v>40778</c:v>
                </c:pt>
                <c:pt idx="1423">
                  <c:v>40779</c:v>
                </c:pt>
                <c:pt idx="1424">
                  <c:v>40780</c:v>
                </c:pt>
                <c:pt idx="1425">
                  <c:v>40781</c:v>
                </c:pt>
                <c:pt idx="1426">
                  <c:v>40782</c:v>
                </c:pt>
                <c:pt idx="1427">
                  <c:v>40783</c:v>
                </c:pt>
                <c:pt idx="1428">
                  <c:v>40784</c:v>
                </c:pt>
                <c:pt idx="1429">
                  <c:v>40785</c:v>
                </c:pt>
                <c:pt idx="1430">
                  <c:v>40786</c:v>
                </c:pt>
                <c:pt idx="1431">
                  <c:v>40787</c:v>
                </c:pt>
                <c:pt idx="1432">
                  <c:v>40788</c:v>
                </c:pt>
                <c:pt idx="1433">
                  <c:v>40789</c:v>
                </c:pt>
                <c:pt idx="1434">
                  <c:v>40790</c:v>
                </c:pt>
                <c:pt idx="1435">
                  <c:v>40791</c:v>
                </c:pt>
                <c:pt idx="1436">
                  <c:v>40792</c:v>
                </c:pt>
                <c:pt idx="1437">
                  <c:v>40793</c:v>
                </c:pt>
                <c:pt idx="1438">
                  <c:v>40794</c:v>
                </c:pt>
                <c:pt idx="1439">
                  <c:v>40795</c:v>
                </c:pt>
                <c:pt idx="1440">
                  <c:v>40796</c:v>
                </c:pt>
                <c:pt idx="1441">
                  <c:v>40797</c:v>
                </c:pt>
                <c:pt idx="1442">
                  <c:v>40798</c:v>
                </c:pt>
                <c:pt idx="1443">
                  <c:v>40799</c:v>
                </c:pt>
                <c:pt idx="1444">
                  <c:v>40800</c:v>
                </c:pt>
                <c:pt idx="1445">
                  <c:v>40801</c:v>
                </c:pt>
                <c:pt idx="1446">
                  <c:v>40802</c:v>
                </c:pt>
                <c:pt idx="1447">
                  <c:v>40803</c:v>
                </c:pt>
                <c:pt idx="1448">
                  <c:v>40804</c:v>
                </c:pt>
                <c:pt idx="1449">
                  <c:v>40805</c:v>
                </c:pt>
                <c:pt idx="1450">
                  <c:v>40806</c:v>
                </c:pt>
                <c:pt idx="1451">
                  <c:v>40807</c:v>
                </c:pt>
                <c:pt idx="1452">
                  <c:v>40808</c:v>
                </c:pt>
                <c:pt idx="1453">
                  <c:v>40809</c:v>
                </c:pt>
                <c:pt idx="1454">
                  <c:v>40810</c:v>
                </c:pt>
                <c:pt idx="1455">
                  <c:v>40811</c:v>
                </c:pt>
                <c:pt idx="1456">
                  <c:v>40812</c:v>
                </c:pt>
                <c:pt idx="1457">
                  <c:v>40813</c:v>
                </c:pt>
                <c:pt idx="1458">
                  <c:v>40814</c:v>
                </c:pt>
                <c:pt idx="1459">
                  <c:v>40815</c:v>
                </c:pt>
                <c:pt idx="1460">
                  <c:v>40816</c:v>
                </c:pt>
                <c:pt idx="1461">
                  <c:v>40817</c:v>
                </c:pt>
                <c:pt idx="1462">
                  <c:v>40818</c:v>
                </c:pt>
                <c:pt idx="1463">
                  <c:v>40819</c:v>
                </c:pt>
                <c:pt idx="1464">
                  <c:v>40820</c:v>
                </c:pt>
                <c:pt idx="1465">
                  <c:v>40821</c:v>
                </c:pt>
                <c:pt idx="1466">
                  <c:v>40822</c:v>
                </c:pt>
                <c:pt idx="1467">
                  <c:v>40823</c:v>
                </c:pt>
                <c:pt idx="1468">
                  <c:v>40824</c:v>
                </c:pt>
                <c:pt idx="1469">
                  <c:v>40825</c:v>
                </c:pt>
                <c:pt idx="1470">
                  <c:v>40826</c:v>
                </c:pt>
                <c:pt idx="1471">
                  <c:v>40827</c:v>
                </c:pt>
                <c:pt idx="1472">
                  <c:v>40828</c:v>
                </c:pt>
                <c:pt idx="1473">
                  <c:v>40829</c:v>
                </c:pt>
                <c:pt idx="1474">
                  <c:v>40830</c:v>
                </c:pt>
                <c:pt idx="1475">
                  <c:v>40831</c:v>
                </c:pt>
                <c:pt idx="1476">
                  <c:v>40832</c:v>
                </c:pt>
                <c:pt idx="1477">
                  <c:v>40833</c:v>
                </c:pt>
                <c:pt idx="1478">
                  <c:v>40834</c:v>
                </c:pt>
                <c:pt idx="1479">
                  <c:v>40835</c:v>
                </c:pt>
                <c:pt idx="1480">
                  <c:v>40836</c:v>
                </c:pt>
                <c:pt idx="1481">
                  <c:v>40837</c:v>
                </c:pt>
                <c:pt idx="1482">
                  <c:v>40838</c:v>
                </c:pt>
                <c:pt idx="1483">
                  <c:v>40839</c:v>
                </c:pt>
                <c:pt idx="1484">
                  <c:v>40840</c:v>
                </c:pt>
                <c:pt idx="1485">
                  <c:v>40841</c:v>
                </c:pt>
                <c:pt idx="1486">
                  <c:v>40842</c:v>
                </c:pt>
                <c:pt idx="1487">
                  <c:v>40843</c:v>
                </c:pt>
                <c:pt idx="1488">
                  <c:v>40844</c:v>
                </c:pt>
                <c:pt idx="1489">
                  <c:v>40845</c:v>
                </c:pt>
                <c:pt idx="1490">
                  <c:v>40846</c:v>
                </c:pt>
                <c:pt idx="1491">
                  <c:v>40847</c:v>
                </c:pt>
                <c:pt idx="1492">
                  <c:v>40848</c:v>
                </c:pt>
                <c:pt idx="1493">
                  <c:v>40849</c:v>
                </c:pt>
                <c:pt idx="1494">
                  <c:v>40850</c:v>
                </c:pt>
                <c:pt idx="1495">
                  <c:v>40851</c:v>
                </c:pt>
                <c:pt idx="1496">
                  <c:v>40852</c:v>
                </c:pt>
                <c:pt idx="1497">
                  <c:v>40853</c:v>
                </c:pt>
                <c:pt idx="1498">
                  <c:v>40854</c:v>
                </c:pt>
                <c:pt idx="1499">
                  <c:v>40855</c:v>
                </c:pt>
                <c:pt idx="1500">
                  <c:v>40856</c:v>
                </c:pt>
                <c:pt idx="1501">
                  <c:v>40857</c:v>
                </c:pt>
                <c:pt idx="1502">
                  <c:v>40858</c:v>
                </c:pt>
                <c:pt idx="1503">
                  <c:v>40859</c:v>
                </c:pt>
                <c:pt idx="1504">
                  <c:v>40860</c:v>
                </c:pt>
                <c:pt idx="1505">
                  <c:v>40861</c:v>
                </c:pt>
                <c:pt idx="1506">
                  <c:v>40862</c:v>
                </c:pt>
                <c:pt idx="1507">
                  <c:v>40863</c:v>
                </c:pt>
                <c:pt idx="1508">
                  <c:v>40864</c:v>
                </c:pt>
                <c:pt idx="1509">
                  <c:v>40865</c:v>
                </c:pt>
                <c:pt idx="1510">
                  <c:v>40866</c:v>
                </c:pt>
                <c:pt idx="1511">
                  <c:v>40867</c:v>
                </c:pt>
                <c:pt idx="1512">
                  <c:v>40868</c:v>
                </c:pt>
                <c:pt idx="1513">
                  <c:v>40869</c:v>
                </c:pt>
                <c:pt idx="1514">
                  <c:v>40870</c:v>
                </c:pt>
                <c:pt idx="1515">
                  <c:v>40871</c:v>
                </c:pt>
                <c:pt idx="1516">
                  <c:v>40872</c:v>
                </c:pt>
                <c:pt idx="1517">
                  <c:v>40873</c:v>
                </c:pt>
                <c:pt idx="1518">
                  <c:v>40874</c:v>
                </c:pt>
                <c:pt idx="1519">
                  <c:v>40875</c:v>
                </c:pt>
                <c:pt idx="1520">
                  <c:v>40876</c:v>
                </c:pt>
                <c:pt idx="1521">
                  <c:v>40877</c:v>
                </c:pt>
                <c:pt idx="1522">
                  <c:v>40878</c:v>
                </c:pt>
                <c:pt idx="1523">
                  <c:v>40879</c:v>
                </c:pt>
                <c:pt idx="1524">
                  <c:v>40880</c:v>
                </c:pt>
                <c:pt idx="1525">
                  <c:v>40881</c:v>
                </c:pt>
                <c:pt idx="1526">
                  <c:v>40882</c:v>
                </c:pt>
                <c:pt idx="1527">
                  <c:v>40883</c:v>
                </c:pt>
                <c:pt idx="1528">
                  <c:v>40884</c:v>
                </c:pt>
                <c:pt idx="1529">
                  <c:v>40885</c:v>
                </c:pt>
                <c:pt idx="1530">
                  <c:v>40886</c:v>
                </c:pt>
                <c:pt idx="1531">
                  <c:v>40887</c:v>
                </c:pt>
                <c:pt idx="1532">
                  <c:v>40888</c:v>
                </c:pt>
                <c:pt idx="1533">
                  <c:v>40889</c:v>
                </c:pt>
                <c:pt idx="1534">
                  <c:v>40890</c:v>
                </c:pt>
                <c:pt idx="1535">
                  <c:v>40891</c:v>
                </c:pt>
                <c:pt idx="1536">
                  <c:v>40892</c:v>
                </c:pt>
                <c:pt idx="1537">
                  <c:v>40893</c:v>
                </c:pt>
                <c:pt idx="1538">
                  <c:v>40894</c:v>
                </c:pt>
                <c:pt idx="1539">
                  <c:v>40895</c:v>
                </c:pt>
                <c:pt idx="1540">
                  <c:v>40896</c:v>
                </c:pt>
                <c:pt idx="1541">
                  <c:v>40897</c:v>
                </c:pt>
                <c:pt idx="1542">
                  <c:v>40898</c:v>
                </c:pt>
                <c:pt idx="1543">
                  <c:v>40899</c:v>
                </c:pt>
                <c:pt idx="1544">
                  <c:v>40900</c:v>
                </c:pt>
                <c:pt idx="1545">
                  <c:v>40901</c:v>
                </c:pt>
                <c:pt idx="1546">
                  <c:v>40902</c:v>
                </c:pt>
                <c:pt idx="1547">
                  <c:v>40903</c:v>
                </c:pt>
                <c:pt idx="1548">
                  <c:v>40904</c:v>
                </c:pt>
                <c:pt idx="1549">
                  <c:v>40905</c:v>
                </c:pt>
                <c:pt idx="1550">
                  <c:v>40906</c:v>
                </c:pt>
                <c:pt idx="1551">
                  <c:v>40907</c:v>
                </c:pt>
                <c:pt idx="1552">
                  <c:v>40908</c:v>
                </c:pt>
                <c:pt idx="1553">
                  <c:v>40909</c:v>
                </c:pt>
                <c:pt idx="1554">
                  <c:v>40910</c:v>
                </c:pt>
                <c:pt idx="1555">
                  <c:v>40911</c:v>
                </c:pt>
                <c:pt idx="1556">
                  <c:v>40912</c:v>
                </c:pt>
                <c:pt idx="1557">
                  <c:v>40913</c:v>
                </c:pt>
                <c:pt idx="1558">
                  <c:v>40914</c:v>
                </c:pt>
                <c:pt idx="1559">
                  <c:v>40915</c:v>
                </c:pt>
                <c:pt idx="1560">
                  <c:v>40916</c:v>
                </c:pt>
                <c:pt idx="1561">
                  <c:v>40917</c:v>
                </c:pt>
                <c:pt idx="1562">
                  <c:v>40918</c:v>
                </c:pt>
                <c:pt idx="1563">
                  <c:v>40919</c:v>
                </c:pt>
                <c:pt idx="1564">
                  <c:v>40920</c:v>
                </c:pt>
                <c:pt idx="1565">
                  <c:v>40921</c:v>
                </c:pt>
                <c:pt idx="1566">
                  <c:v>40922</c:v>
                </c:pt>
                <c:pt idx="1567">
                  <c:v>40923</c:v>
                </c:pt>
                <c:pt idx="1568">
                  <c:v>40924</c:v>
                </c:pt>
                <c:pt idx="1569">
                  <c:v>40925</c:v>
                </c:pt>
                <c:pt idx="1570">
                  <c:v>40926</c:v>
                </c:pt>
                <c:pt idx="1571">
                  <c:v>40927</c:v>
                </c:pt>
                <c:pt idx="1572">
                  <c:v>40928</c:v>
                </c:pt>
                <c:pt idx="1573">
                  <c:v>40929</c:v>
                </c:pt>
                <c:pt idx="1574">
                  <c:v>40930</c:v>
                </c:pt>
                <c:pt idx="1575">
                  <c:v>40931</c:v>
                </c:pt>
                <c:pt idx="1576">
                  <c:v>40932</c:v>
                </c:pt>
                <c:pt idx="1577">
                  <c:v>40933</c:v>
                </c:pt>
                <c:pt idx="1578">
                  <c:v>40934</c:v>
                </c:pt>
                <c:pt idx="1579">
                  <c:v>40935</c:v>
                </c:pt>
                <c:pt idx="1580">
                  <c:v>40936</c:v>
                </c:pt>
                <c:pt idx="1581">
                  <c:v>40937</c:v>
                </c:pt>
                <c:pt idx="1582">
                  <c:v>40938</c:v>
                </c:pt>
                <c:pt idx="1583">
                  <c:v>40939</c:v>
                </c:pt>
                <c:pt idx="1584">
                  <c:v>40940</c:v>
                </c:pt>
                <c:pt idx="1585">
                  <c:v>40941</c:v>
                </c:pt>
                <c:pt idx="1586">
                  <c:v>40942</c:v>
                </c:pt>
                <c:pt idx="1587">
                  <c:v>40943</c:v>
                </c:pt>
                <c:pt idx="1588">
                  <c:v>40944</c:v>
                </c:pt>
                <c:pt idx="1589">
                  <c:v>40945</c:v>
                </c:pt>
                <c:pt idx="1590">
                  <c:v>40946</c:v>
                </c:pt>
                <c:pt idx="1591">
                  <c:v>40947</c:v>
                </c:pt>
                <c:pt idx="1592">
                  <c:v>40948</c:v>
                </c:pt>
                <c:pt idx="1593">
                  <c:v>40949</c:v>
                </c:pt>
                <c:pt idx="1594">
                  <c:v>40950</c:v>
                </c:pt>
                <c:pt idx="1595">
                  <c:v>40951</c:v>
                </c:pt>
                <c:pt idx="1596">
                  <c:v>40952</c:v>
                </c:pt>
                <c:pt idx="1597">
                  <c:v>40953</c:v>
                </c:pt>
                <c:pt idx="1598">
                  <c:v>40954</c:v>
                </c:pt>
                <c:pt idx="1599">
                  <c:v>40955</c:v>
                </c:pt>
                <c:pt idx="1600">
                  <c:v>40956</c:v>
                </c:pt>
                <c:pt idx="1601">
                  <c:v>40957</c:v>
                </c:pt>
                <c:pt idx="1602">
                  <c:v>40958</c:v>
                </c:pt>
                <c:pt idx="1603">
                  <c:v>40959</c:v>
                </c:pt>
                <c:pt idx="1604">
                  <c:v>40960</c:v>
                </c:pt>
                <c:pt idx="1605">
                  <c:v>40961</c:v>
                </c:pt>
                <c:pt idx="1606">
                  <c:v>40962</c:v>
                </c:pt>
                <c:pt idx="1607">
                  <c:v>40963</c:v>
                </c:pt>
                <c:pt idx="1608">
                  <c:v>40964</c:v>
                </c:pt>
                <c:pt idx="1609">
                  <c:v>40965</c:v>
                </c:pt>
                <c:pt idx="1610">
                  <c:v>40966</c:v>
                </c:pt>
                <c:pt idx="1611">
                  <c:v>40967</c:v>
                </c:pt>
                <c:pt idx="1612">
                  <c:v>40968</c:v>
                </c:pt>
                <c:pt idx="1613">
                  <c:v>40969</c:v>
                </c:pt>
                <c:pt idx="1614">
                  <c:v>40970</c:v>
                </c:pt>
                <c:pt idx="1615">
                  <c:v>40971</c:v>
                </c:pt>
                <c:pt idx="1616">
                  <c:v>40972</c:v>
                </c:pt>
                <c:pt idx="1617">
                  <c:v>40973</c:v>
                </c:pt>
                <c:pt idx="1618">
                  <c:v>40974</c:v>
                </c:pt>
                <c:pt idx="1619">
                  <c:v>40975</c:v>
                </c:pt>
                <c:pt idx="1620">
                  <c:v>40976</c:v>
                </c:pt>
                <c:pt idx="1621">
                  <c:v>40977</c:v>
                </c:pt>
                <c:pt idx="1622">
                  <c:v>40978</c:v>
                </c:pt>
                <c:pt idx="1623">
                  <c:v>40979</c:v>
                </c:pt>
                <c:pt idx="1624">
                  <c:v>40980</c:v>
                </c:pt>
                <c:pt idx="1625">
                  <c:v>40981</c:v>
                </c:pt>
                <c:pt idx="1626">
                  <c:v>40982</c:v>
                </c:pt>
                <c:pt idx="1627">
                  <c:v>40983</c:v>
                </c:pt>
                <c:pt idx="1628">
                  <c:v>40984</c:v>
                </c:pt>
                <c:pt idx="1629">
                  <c:v>40985</c:v>
                </c:pt>
                <c:pt idx="1630">
                  <c:v>40986</c:v>
                </c:pt>
                <c:pt idx="1631">
                  <c:v>40987</c:v>
                </c:pt>
                <c:pt idx="1632">
                  <c:v>40988</c:v>
                </c:pt>
                <c:pt idx="1633">
                  <c:v>40989</c:v>
                </c:pt>
                <c:pt idx="1634">
                  <c:v>40990</c:v>
                </c:pt>
                <c:pt idx="1635">
                  <c:v>40991</c:v>
                </c:pt>
                <c:pt idx="1636">
                  <c:v>40992</c:v>
                </c:pt>
                <c:pt idx="1637">
                  <c:v>40993</c:v>
                </c:pt>
                <c:pt idx="1638">
                  <c:v>40994</c:v>
                </c:pt>
                <c:pt idx="1639">
                  <c:v>40995</c:v>
                </c:pt>
                <c:pt idx="1640">
                  <c:v>40996</c:v>
                </c:pt>
                <c:pt idx="1641">
                  <c:v>40997</c:v>
                </c:pt>
                <c:pt idx="1642">
                  <c:v>40998</c:v>
                </c:pt>
                <c:pt idx="1643">
                  <c:v>40999</c:v>
                </c:pt>
                <c:pt idx="1644">
                  <c:v>41000</c:v>
                </c:pt>
                <c:pt idx="1645">
                  <c:v>41001</c:v>
                </c:pt>
                <c:pt idx="1646">
                  <c:v>41002</c:v>
                </c:pt>
                <c:pt idx="1647">
                  <c:v>41003</c:v>
                </c:pt>
                <c:pt idx="1648">
                  <c:v>41004</c:v>
                </c:pt>
                <c:pt idx="1649">
                  <c:v>41005</c:v>
                </c:pt>
                <c:pt idx="1650">
                  <c:v>41006</c:v>
                </c:pt>
                <c:pt idx="1651">
                  <c:v>41007</c:v>
                </c:pt>
                <c:pt idx="1652">
                  <c:v>41008</c:v>
                </c:pt>
                <c:pt idx="1653">
                  <c:v>41009</c:v>
                </c:pt>
                <c:pt idx="1654">
                  <c:v>41010</c:v>
                </c:pt>
                <c:pt idx="1655">
                  <c:v>41011</c:v>
                </c:pt>
                <c:pt idx="1656">
                  <c:v>41012</c:v>
                </c:pt>
                <c:pt idx="1657">
                  <c:v>41013</c:v>
                </c:pt>
                <c:pt idx="1658">
                  <c:v>41014</c:v>
                </c:pt>
                <c:pt idx="1659">
                  <c:v>41015</c:v>
                </c:pt>
                <c:pt idx="1660">
                  <c:v>41016</c:v>
                </c:pt>
                <c:pt idx="1661">
                  <c:v>41017</c:v>
                </c:pt>
                <c:pt idx="1662">
                  <c:v>41018</c:v>
                </c:pt>
                <c:pt idx="1663">
                  <c:v>41019</c:v>
                </c:pt>
                <c:pt idx="1664">
                  <c:v>41020</c:v>
                </c:pt>
                <c:pt idx="1665">
                  <c:v>41021</c:v>
                </c:pt>
                <c:pt idx="1666">
                  <c:v>41022</c:v>
                </c:pt>
                <c:pt idx="1667">
                  <c:v>41023</c:v>
                </c:pt>
                <c:pt idx="1668">
                  <c:v>41024</c:v>
                </c:pt>
                <c:pt idx="1669">
                  <c:v>41025</c:v>
                </c:pt>
                <c:pt idx="1670">
                  <c:v>41026</c:v>
                </c:pt>
                <c:pt idx="1671">
                  <c:v>41027</c:v>
                </c:pt>
                <c:pt idx="1672">
                  <c:v>41028</c:v>
                </c:pt>
                <c:pt idx="1673">
                  <c:v>41029</c:v>
                </c:pt>
                <c:pt idx="1674">
                  <c:v>41030</c:v>
                </c:pt>
                <c:pt idx="1675">
                  <c:v>41031</c:v>
                </c:pt>
                <c:pt idx="1676">
                  <c:v>41032</c:v>
                </c:pt>
                <c:pt idx="1677">
                  <c:v>41033</c:v>
                </c:pt>
                <c:pt idx="1678">
                  <c:v>41034</c:v>
                </c:pt>
                <c:pt idx="1679">
                  <c:v>41035</c:v>
                </c:pt>
                <c:pt idx="1680">
                  <c:v>41036</c:v>
                </c:pt>
                <c:pt idx="1681">
                  <c:v>41037</c:v>
                </c:pt>
                <c:pt idx="1682">
                  <c:v>41038</c:v>
                </c:pt>
                <c:pt idx="1683">
                  <c:v>41039</c:v>
                </c:pt>
                <c:pt idx="1684">
                  <c:v>41040</c:v>
                </c:pt>
                <c:pt idx="1685">
                  <c:v>41041</c:v>
                </c:pt>
                <c:pt idx="1686">
                  <c:v>41042</c:v>
                </c:pt>
                <c:pt idx="1687">
                  <c:v>41043</c:v>
                </c:pt>
                <c:pt idx="1688">
                  <c:v>41044</c:v>
                </c:pt>
                <c:pt idx="1689">
                  <c:v>41045</c:v>
                </c:pt>
                <c:pt idx="1690">
                  <c:v>41046</c:v>
                </c:pt>
                <c:pt idx="1691">
                  <c:v>41047</c:v>
                </c:pt>
                <c:pt idx="1692">
                  <c:v>41048</c:v>
                </c:pt>
                <c:pt idx="1693">
                  <c:v>41049</c:v>
                </c:pt>
                <c:pt idx="1694">
                  <c:v>41050</c:v>
                </c:pt>
                <c:pt idx="1695">
                  <c:v>41051</c:v>
                </c:pt>
                <c:pt idx="1696">
                  <c:v>41052</c:v>
                </c:pt>
                <c:pt idx="1697">
                  <c:v>41053</c:v>
                </c:pt>
                <c:pt idx="1698">
                  <c:v>41054</c:v>
                </c:pt>
                <c:pt idx="1699">
                  <c:v>41055</c:v>
                </c:pt>
                <c:pt idx="1700">
                  <c:v>41056</c:v>
                </c:pt>
                <c:pt idx="1701">
                  <c:v>41057</c:v>
                </c:pt>
                <c:pt idx="1702">
                  <c:v>41058</c:v>
                </c:pt>
                <c:pt idx="1703">
                  <c:v>41059</c:v>
                </c:pt>
                <c:pt idx="1704">
                  <c:v>41060</c:v>
                </c:pt>
                <c:pt idx="1705">
                  <c:v>41061</c:v>
                </c:pt>
                <c:pt idx="1706">
                  <c:v>41062</c:v>
                </c:pt>
                <c:pt idx="1707">
                  <c:v>41063</c:v>
                </c:pt>
                <c:pt idx="1708">
                  <c:v>41064</c:v>
                </c:pt>
                <c:pt idx="1709">
                  <c:v>41065</c:v>
                </c:pt>
                <c:pt idx="1710">
                  <c:v>41066</c:v>
                </c:pt>
                <c:pt idx="1711">
                  <c:v>41067</c:v>
                </c:pt>
                <c:pt idx="1712">
                  <c:v>41068</c:v>
                </c:pt>
                <c:pt idx="1713">
                  <c:v>41069</c:v>
                </c:pt>
                <c:pt idx="1714">
                  <c:v>41070</c:v>
                </c:pt>
                <c:pt idx="1715">
                  <c:v>41071</c:v>
                </c:pt>
                <c:pt idx="1716">
                  <c:v>41072</c:v>
                </c:pt>
                <c:pt idx="1717">
                  <c:v>41073</c:v>
                </c:pt>
                <c:pt idx="1718">
                  <c:v>41074</c:v>
                </c:pt>
                <c:pt idx="1719">
                  <c:v>41075</c:v>
                </c:pt>
                <c:pt idx="1720">
                  <c:v>41076</c:v>
                </c:pt>
                <c:pt idx="1721">
                  <c:v>41077</c:v>
                </c:pt>
                <c:pt idx="1722">
                  <c:v>41078</c:v>
                </c:pt>
                <c:pt idx="1723">
                  <c:v>41079</c:v>
                </c:pt>
                <c:pt idx="1724">
                  <c:v>41080</c:v>
                </c:pt>
                <c:pt idx="1725">
                  <c:v>41081</c:v>
                </c:pt>
                <c:pt idx="1726">
                  <c:v>41082</c:v>
                </c:pt>
                <c:pt idx="1727">
                  <c:v>41083</c:v>
                </c:pt>
                <c:pt idx="1728">
                  <c:v>41084</c:v>
                </c:pt>
                <c:pt idx="1729">
                  <c:v>41085</c:v>
                </c:pt>
                <c:pt idx="1730">
                  <c:v>41086</c:v>
                </c:pt>
                <c:pt idx="1731">
                  <c:v>41087</c:v>
                </c:pt>
                <c:pt idx="1732">
                  <c:v>41088</c:v>
                </c:pt>
                <c:pt idx="1733">
                  <c:v>41089</c:v>
                </c:pt>
                <c:pt idx="1734">
                  <c:v>41090</c:v>
                </c:pt>
                <c:pt idx="1735">
                  <c:v>41091</c:v>
                </c:pt>
                <c:pt idx="1736">
                  <c:v>41092</c:v>
                </c:pt>
                <c:pt idx="1737">
                  <c:v>41093</c:v>
                </c:pt>
                <c:pt idx="1738">
                  <c:v>41094</c:v>
                </c:pt>
                <c:pt idx="1739">
                  <c:v>41095</c:v>
                </c:pt>
                <c:pt idx="1740">
                  <c:v>41096</c:v>
                </c:pt>
                <c:pt idx="1741">
                  <c:v>41097</c:v>
                </c:pt>
                <c:pt idx="1742">
                  <c:v>41098</c:v>
                </c:pt>
                <c:pt idx="1743">
                  <c:v>41099</c:v>
                </c:pt>
                <c:pt idx="1744">
                  <c:v>41100</c:v>
                </c:pt>
                <c:pt idx="1745">
                  <c:v>41101</c:v>
                </c:pt>
                <c:pt idx="1746">
                  <c:v>41102</c:v>
                </c:pt>
                <c:pt idx="1747">
                  <c:v>41103</c:v>
                </c:pt>
                <c:pt idx="1748">
                  <c:v>41104</c:v>
                </c:pt>
                <c:pt idx="1749">
                  <c:v>41105</c:v>
                </c:pt>
                <c:pt idx="1750">
                  <c:v>41106</c:v>
                </c:pt>
                <c:pt idx="1751">
                  <c:v>41107</c:v>
                </c:pt>
                <c:pt idx="1752">
                  <c:v>41108</c:v>
                </c:pt>
                <c:pt idx="1753">
                  <c:v>41109</c:v>
                </c:pt>
                <c:pt idx="1754">
                  <c:v>41110</c:v>
                </c:pt>
                <c:pt idx="1755">
                  <c:v>41111</c:v>
                </c:pt>
                <c:pt idx="1756">
                  <c:v>41112</c:v>
                </c:pt>
                <c:pt idx="1757">
                  <c:v>41113</c:v>
                </c:pt>
                <c:pt idx="1758">
                  <c:v>41114</c:v>
                </c:pt>
                <c:pt idx="1759">
                  <c:v>41115</c:v>
                </c:pt>
                <c:pt idx="1760">
                  <c:v>41116</c:v>
                </c:pt>
                <c:pt idx="1761">
                  <c:v>41117</c:v>
                </c:pt>
                <c:pt idx="1762">
                  <c:v>41118</c:v>
                </c:pt>
                <c:pt idx="1763">
                  <c:v>41119</c:v>
                </c:pt>
                <c:pt idx="1764">
                  <c:v>41120</c:v>
                </c:pt>
                <c:pt idx="1765">
                  <c:v>41121</c:v>
                </c:pt>
                <c:pt idx="1766">
                  <c:v>41122</c:v>
                </c:pt>
                <c:pt idx="1767">
                  <c:v>41123</c:v>
                </c:pt>
                <c:pt idx="1768">
                  <c:v>41124</c:v>
                </c:pt>
                <c:pt idx="1769">
                  <c:v>41125</c:v>
                </c:pt>
                <c:pt idx="1770">
                  <c:v>41126</c:v>
                </c:pt>
                <c:pt idx="1771">
                  <c:v>41127</c:v>
                </c:pt>
                <c:pt idx="1772">
                  <c:v>41128</c:v>
                </c:pt>
                <c:pt idx="1773">
                  <c:v>41129</c:v>
                </c:pt>
                <c:pt idx="1774">
                  <c:v>41130</c:v>
                </c:pt>
                <c:pt idx="1775">
                  <c:v>41131</c:v>
                </c:pt>
                <c:pt idx="1776">
                  <c:v>41132</c:v>
                </c:pt>
                <c:pt idx="1777">
                  <c:v>41133</c:v>
                </c:pt>
                <c:pt idx="1778">
                  <c:v>41134</c:v>
                </c:pt>
                <c:pt idx="1779">
                  <c:v>41135</c:v>
                </c:pt>
                <c:pt idx="1780">
                  <c:v>41136</c:v>
                </c:pt>
                <c:pt idx="1781">
                  <c:v>41137</c:v>
                </c:pt>
                <c:pt idx="1782">
                  <c:v>41138</c:v>
                </c:pt>
                <c:pt idx="1783">
                  <c:v>41139</c:v>
                </c:pt>
                <c:pt idx="1784">
                  <c:v>41140</c:v>
                </c:pt>
                <c:pt idx="1785">
                  <c:v>41141</c:v>
                </c:pt>
                <c:pt idx="1786">
                  <c:v>41142</c:v>
                </c:pt>
                <c:pt idx="1787">
                  <c:v>41143</c:v>
                </c:pt>
                <c:pt idx="1788">
                  <c:v>41144</c:v>
                </c:pt>
                <c:pt idx="1789">
                  <c:v>41145</c:v>
                </c:pt>
                <c:pt idx="1790">
                  <c:v>41146</c:v>
                </c:pt>
                <c:pt idx="1791">
                  <c:v>41147</c:v>
                </c:pt>
                <c:pt idx="1792">
                  <c:v>41148</c:v>
                </c:pt>
                <c:pt idx="1793">
                  <c:v>41149</c:v>
                </c:pt>
                <c:pt idx="1794">
                  <c:v>41150</c:v>
                </c:pt>
                <c:pt idx="1795">
                  <c:v>41151</c:v>
                </c:pt>
                <c:pt idx="1796">
                  <c:v>41152</c:v>
                </c:pt>
                <c:pt idx="1797">
                  <c:v>41153</c:v>
                </c:pt>
                <c:pt idx="1798">
                  <c:v>41154</c:v>
                </c:pt>
                <c:pt idx="1799">
                  <c:v>41155</c:v>
                </c:pt>
                <c:pt idx="1800">
                  <c:v>41156</c:v>
                </c:pt>
                <c:pt idx="1801">
                  <c:v>41157</c:v>
                </c:pt>
                <c:pt idx="1802">
                  <c:v>41158</c:v>
                </c:pt>
                <c:pt idx="1803">
                  <c:v>41159</c:v>
                </c:pt>
                <c:pt idx="1804">
                  <c:v>41160</c:v>
                </c:pt>
                <c:pt idx="1805">
                  <c:v>41161</c:v>
                </c:pt>
                <c:pt idx="1806">
                  <c:v>41162</c:v>
                </c:pt>
                <c:pt idx="1807">
                  <c:v>41163</c:v>
                </c:pt>
                <c:pt idx="1808">
                  <c:v>41164</c:v>
                </c:pt>
                <c:pt idx="1809">
                  <c:v>41165</c:v>
                </c:pt>
                <c:pt idx="1810">
                  <c:v>41166</c:v>
                </c:pt>
                <c:pt idx="1811">
                  <c:v>41167</c:v>
                </c:pt>
                <c:pt idx="1812">
                  <c:v>41168</c:v>
                </c:pt>
                <c:pt idx="1813">
                  <c:v>41169</c:v>
                </c:pt>
                <c:pt idx="1814">
                  <c:v>41170</c:v>
                </c:pt>
                <c:pt idx="1815">
                  <c:v>41171</c:v>
                </c:pt>
                <c:pt idx="1816">
                  <c:v>41172</c:v>
                </c:pt>
                <c:pt idx="1817">
                  <c:v>41173</c:v>
                </c:pt>
                <c:pt idx="1818">
                  <c:v>41174</c:v>
                </c:pt>
                <c:pt idx="1819">
                  <c:v>41175</c:v>
                </c:pt>
                <c:pt idx="1820">
                  <c:v>41176</c:v>
                </c:pt>
                <c:pt idx="1821">
                  <c:v>41177</c:v>
                </c:pt>
                <c:pt idx="1822">
                  <c:v>41178</c:v>
                </c:pt>
                <c:pt idx="1823">
                  <c:v>41179</c:v>
                </c:pt>
                <c:pt idx="1824">
                  <c:v>41180</c:v>
                </c:pt>
                <c:pt idx="1825">
                  <c:v>41181</c:v>
                </c:pt>
                <c:pt idx="1826">
                  <c:v>41182</c:v>
                </c:pt>
                <c:pt idx="1827">
                  <c:v>41183</c:v>
                </c:pt>
                <c:pt idx="1828">
                  <c:v>41184</c:v>
                </c:pt>
                <c:pt idx="1829">
                  <c:v>41185</c:v>
                </c:pt>
                <c:pt idx="1830">
                  <c:v>41186</c:v>
                </c:pt>
                <c:pt idx="1831">
                  <c:v>41187</c:v>
                </c:pt>
                <c:pt idx="1832">
                  <c:v>41188</c:v>
                </c:pt>
                <c:pt idx="1833">
                  <c:v>41189</c:v>
                </c:pt>
                <c:pt idx="1834">
                  <c:v>41190</c:v>
                </c:pt>
                <c:pt idx="1835">
                  <c:v>41191</c:v>
                </c:pt>
                <c:pt idx="1836">
                  <c:v>41192</c:v>
                </c:pt>
                <c:pt idx="1837">
                  <c:v>41193</c:v>
                </c:pt>
                <c:pt idx="1838">
                  <c:v>41194</c:v>
                </c:pt>
                <c:pt idx="1839">
                  <c:v>41195</c:v>
                </c:pt>
                <c:pt idx="1840">
                  <c:v>41196</c:v>
                </c:pt>
                <c:pt idx="1841">
                  <c:v>41197</c:v>
                </c:pt>
                <c:pt idx="1842">
                  <c:v>41198</c:v>
                </c:pt>
                <c:pt idx="1843">
                  <c:v>41199</c:v>
                </c:pt>
                <c:pt idx="1844">
                  <c:v>41200</c:v>
                </c:pt>
                <c:pt idx="1845">
                  <c:v>41201</c:v>
                </c:pt>
                <c:pt idx="1846">
                  <c:v>41202</c:v>
                </c:pt>
                <c:pt idx="1847">
                  <c:v>41203</c:v>
                </c:pt>
                <c:pt idx="1848">
                  <c:v>41204</c:v>
                </c:pt>
                <c:pt idx="1849">
                  <c:v>41205</c:v>
                </c:pt>
                <c:pt idx="1850">
                  <c:v>41206</c:v>
                </c:pt>
                <c:pt idx="1851">
                  <c:v>41207</c:v>
                </c:pt>
                <c:pt idx="1852">
                  <c:v>41208</c:v>
                </c:pt>
                <c:pt idx="1853">
                  <c:v>41209</c:v>
                </c:pt>
                <c:pt idx="1854">
                  <c:v>41210</c:v>
                </c:pt>
                <c:pt idx="1855">
                  <c:v>41211</c:v>
                </c:pt>
                <c:pt idx="1856">
                  <c:v>41212</c:v>
                </c:pt>
                <c:pt idx="1857">
                  <c:v>41213</c:v>
                </c:pt>
                <c:pt idx="1858">
                  <c:v>41214</c:v>
                </c:pt>
                <c:pt idx="1859">
                  <c:v>41215</c:v>
                </c:pt>
                <c:pt idx="1860">
                  <c:v>41216</c:v>
                </c:pt>
                <c:pt idx="1861">
                  <c:v>41217</c:v>
                </c:pt>
                <c:pt idx="1862">
                  <c:v>41218</c:v>
                </c:pt>
                <c:pt idx="1863">
                  <c:v>41219</c:v>
                </c:pt>
                <c:pt idx="1864">
                  <c:v>41220</c:v>
                </c:pt>
                <c:pt idx="1865">
                  <c:v>41221</c:v>
                </c:pt>
                <c:pt idx="1866">
                  <c:v>41222</c:v>
                </c:pt>
                <c:pt idx="1867">
                  <c:v>41223</c:v>
                </c:pt>
                <c:pt idx="1868">
                  <c:v>41224</c:v>
                </c:pt>
                <c:pt idx="1869">
                  <c:v>41225</c:v>
                </c:pt>
                <c:pt idx="1870">
                  <c:v>41226</c:v>
                </c:pt>
                <c:pt idx="1871">
                  <c:v>41227</c:v>
                </c:pt>
                <c:pt idx="1872">
                  <c:v>41228</c:v>
                </c:pt>
                <c:pt idx="1873">
                  <c:v>41229</c:v>
                </c:pt>
                <c:pt idx="1874">
                  <c:v>41230</c:v>
                </c:pt>
                <c:pt idx="1875">
                  <c:v>41231</c:v>
                </c:pt>
                <c:pt idx="1876">
                  <c:v>41232</c:v>
                </c:pt>
                <c:pt idx="1877">
                  <c:v>41233</c:v>
                </c:pt>
                <c:pt idx="1878">
                  <c:v>41234</c:v>
                </c:pt>
                <c:pt idx="1879">
                  <c:v>41235</c:v>
                </c:pt>
                <c:pt idx="1880">
                  <c:v>41236</c:v>
                </c:pt>
                <c:pt idx="1881">
                  <c:v>41237</c:v>
                </c:pt>
                <c:pt idx="1882">
                  <c:v>41238</c:v>
                </c:pt>
                <c:pt idx="1883">
                  <c:v>41239</c:v>
                </c:pt>
                <c:pt idx="1884">
                  <c:v>41240</c:v>
                </c:pt>
                <c:pt idx="1885">
                  <c:v>41241</c:v>
                </c:pt>
                <c:pt idx="1886">
                  <c:v>41242</c:v>
                </c:pt>
                <c:pt idx="1887">
                  <c:v>41243</c:v>
                </c:pt>
                <c:pt idx="1888">
                  <c:v>41244</c:v>
                </c:pt>
                <c:pt idx="1889">
                  <c:v>41245</c:v>
                </c:pt>
                <c:pt idx="1890">
                  <c:v>41246</c:v>
                </c:pt>
                <c:pt idx="1891">
                  <c:v>41247</c:v>
                </c:pt>
                <c:pt idx="1892">
                  <c:v>41248</c:v>
                </c:pt>
                <c:pt idx="1893">
                  <c:v>41249</c:v>
                </c:pt>
                <c:pt idx="1894">
                  <c:v>41250</c:v>
                </c:pt>
                <c:pt idx="1895">
                  <c:v>41251</c:v>
                </c:pt>
                <c:pt idx="1896">
                  <c:v>41252</c:v>
                </c:pt>
                <c:pt idx="1897">
                  <c:v>41253</c:v>
                </c:pt>
                <c:pt idx="1898">
                  <c:v>41254</c:v>
                </c:pt>
                <c:pt idx="1899">
                  <c:v>41255</c:v>
                </c:pt>
                <c:pt idx="1900">
                  <c:v>41256</c:v>
                </c:pt>
                <c:pt idx="1901">
                  <c:v>41257</c:v>
                </c:pt>
                <c:pt idx="1902">
                  <c:v>41258</c:v>
                </c:pt>
                <c:pt idx="1903">
                  <c:v>41259</c:v>
                </c:pt>
                <c:pt idx="1904">
                  <c:v>41260</c:v>
                </c:pt>
                <c:pt idx="1905">
                  <c:v>41261</c:v>
                </c:pt>
                <c:pt idx="1906">
                  <c:v>41262</c:v>
                </c:pt>
                <c:pt idx="1907">
                  <c:v>41263</c:v>
                </c:pt>
                <c:pt idx="1908">
                  <c:v>41264</c:v>
                </c:pt>
                <c:pt idx="1909">
                  <c:v>41265</c:v>
                </c:pt>
                <c:pt idx="1910">
                  <c:v>41266</c:v>
                </c:pt>
                <c:pt idx="1911">
                  <c:v>41267</c:v>
                </c:pt>
                <c:pt idx="1912">
                  <c:v>41268</c:v>
                </c:pt>
                <c:pt idx="1913">
                  <c:v>41269</c:v>
                </c:pt>
                <c:pt idx="1914">
                  <c:v>41270</c:v>
                </c:pt>
                <c:pt idx="1915">
                  <c:v>41271</c:v>
                </c:pt>
                <c:pt idx="1916">
                  <c:v>41272</c:v>
                </c:pt>
                <c:pt idx="1917">
                  <c:v>41273</c:v>
                </c:pt>
                <c:pt idx="1918">
                  <c:v>41274</c:v>
                </c:pt>
                <c:pt idx="1919">
                  <c:v>41275</c:v>
                </c:pt>
                <c:pt idx="1920">
                  <c:v>41276</c:v>
                </c:pt>
                <c:pt idx="1921">
                  <c:v>41277</c:v>
                </c:pt>
                <c:pt idx="1922">
                  <c:v>41278</c:v>
                </c:pt>
                <c:pt idx="1923">
                  <c:v>41279</c:v>
                </c:pt>
                <c:pt idx="1924">
                  <c:v>41280</c:v>
                </c:pt>
                <c:pt idx="1925">
                  <c:v>41281</c:v>
                </c:pt>
                <c:pt idx="1926">
                  <c:v>41282</c:v>
                </c:pt>
                <c:pt idx="1927">
                  <c:v>41283</c:v>
                </c:pt>
                <c:pt idx="1928">
                  <c:v>41284</c:v>
                </c:pt>
                <c:pt idx="1929">
                  <c:v>41285</c:v>
                </c:pt>
                <c:pt idx="1930">
                  <c:v>41286</c:v>
                </c:pt>
                <c:pt idx="1931">
                  <c:v>41287</c:v>
                </c:pt>
                <c:pt idx="1932">
                  <c:v>41288</c:v>
                </c:pt>
                <c:pt idx="1933">
                  <c:v>41289</c:v>
                </c:pt>
                <c:pt idx="1934">
                  <c:v>41290</c:v>
                </c:pt>
                <c:pt idx="1935">
                  <c:v>41291</c:v>
                </c:pt>
                <c:pt idx="1936">
                  <c:v>41292</c:v>
                </c:pt>
                <c:pt idx="1937">
                  <c:v>41293</c:v>
                </c:pt>
                <c:pt idx="1938">
                  <c:v>41294</c:v>
                </c:pt>
                <c:pt idx="1939">
                  <c:v>41295</c:v>
                </c:pt>
                <c:pt idx="1940">
                  <c:v>41296</c:v>
                </c:pt>
                <c:pt idx="1941">
                  <c:v>41297</c:v>
                </c:pt>
                <c:pt idx="1942">
                  <c:v>41298</c:v>
                </c:pt>
                <c:pt idx="1943">
                  <c:v>41299</c:v>
                </c:pt>
                <c:pt idx="1944">
                  <c:v>41300</c:v>
                </c:pt>
                <c:pt idx="1945">
                  <c:v>41301</c:v>
                </c:pt>
                <c:pt idx="1946">
                  <c:v>41302</c:v>
                </c:pt>
                <c:pt idx="1947">
                  <c:v>41303</c:v>
                </c:pt>
                <c:pt idx="1948">
                  <c:v>41304</c:v>
                </c:pt>
                <c:pt idx="1949">
                  <c:v>41305</c:v>
                </c:pt>
                <c:pt idx="1950">
                  <c:v>41306</c:v>
                </c:pt>
                <c:pt idx="1951">
                  <c:v>41307</c:v>
                </c:pt>
                <c:pt idx="1952">
                  <c:v>41308</c:v>
                </c:pt>
                <c:pt idx="1953">
                  <c:v>41309</c:v>
                </c:pt>
                <c:pt idx="1954">
                  <c:v>41310</c:v>
                </c:pt>
                <c:pt idx="1955">
                  <c:v>41311</c:v>
                </c:pt>
                <c:pt idx="1956">
                  <c:v>41312</c:v>
                </c:pt>
                <c:pt idx="1957">
                  <c:v>41313</c:v>
                </c:pt>
                <c:pt idx="1958">
                  <c:v>41314</c:v>
                </c:pt>
                <c:pt idx="1959">
                  <c:v>41315</c:v>
                </c:pt>
                <c:pt idx="1960">
                  <c:v>41316</c:v>
                </c:pt>
                <c:pt idx="1961">
                  <c:v>41317</c:v>
                </c:pt>
                <c:pt idx="1962">
                  <c:v>41318</c:v>
                </c:pt>
                <c:pt idx="1963">
                  <c:v>41319</c:v>
                </c:pt>
                <c:pt idx="1964">
                  <c:v>41320</c:v>
                </c:pt>
                <c:pt idx="1965">
                  <c:v>41321</c:v>
                </c:pt>
                <c:pt idx="1966">
                  <c:v>41322</c:v>
                </c:pt>
                <c:pt idx="1967">
                  <c:v>41323</c:v>
                </c:pt>
                <c:pt idx="1968">
                  <c:v>41324</c:v>
                </c:pt>
                <c:pt idx="1969">
                  <c:v>41325</c:v>
                </c:pt>
                <c:pt idx="1970">
                  <c:v>41326</c:v>
                </c:pt>
                <c:pt idx="1971">
                  <c:v>41327</c:v>
                </c:pt>
                <c:pt idx="1972">
                  <c:v>41328</c:v>
                </c:pt>
                <c:pt idx="1973">
                  <c:v>41329</c:v>
                </c:pt>
                <c:pt idx="1974">
                  <c:v>41330</c:v>
                </c:pt>
                <c:pt idx="1975">
                  <c:v>41331</c:v>
                </c:pt>
                <c:pt idx="1976">
                  <c:v>41332</c:v>
                </c:pt>
                <c:pt idx="1977">
                  <c:v>41333</c:v>
                </c:pt>
                <c:pt idx="1978">
                  <c:v>41334</c:v>
                </c:pt>
                <c:pt idx="1979">
                  <c:v>41335</c:v>
                </c:pt>
                <c:pt idx="1980">
                  <c:v>41336</c:v>
                </c:pt>
                <c:pt idx="1981">
                  <c:v>41337</c:v>
                </c:pt>
                <c:pt idx="1982">
                  <c:v>41338</c:v>
                </c:pt>
                <c:pt idx="1983">
                  <c:v>41339</c:v>
                </c:pt>
                <c:pt idx="1984">
                  <c:v>41340</c:v>
                </c:pt>
                <c:pt idx="1985">
                  <c:v>41341</c:v>
                </c:pt>
                <c:pt idx="1986">
                  <c:v>41342</c:v>
                </c:pt>
                <c:pt idx="1987">
                  <c:v>41343</c:v>
                </c:pt>
                <c:pt idx="1988">
                  <c:v>41344</c:v>
                </c:pt>
                <c:pt idx="1989">
                  <c:v>41345</c:v>
                </c:pt>
                <c:pt idx="1990">
                  <c:v>41346</c:v>
                </c:pt>
                <c:pt idx="1991">
                  <c:v>41347</c:v>
                </c:pt>
                <c:pt idx="1992">
                  <c:v>41348</c:v>
                </c:pt>
                <c:pt idx="1993">
                  <c:v>41349</c:v>
                </c:pt>
                <c:pt idx="1994">
                  <c:v>41350</c:v>
                </c:pt>
                <c:pt idx="1995">
                  <c:v>41351</c:v>
                </c:pt>
                <c:pt idx="1996">
                  <c:v>41352</c:v>
                </c:pt>
                <c:pt idx="1997">
                  <c:v>41353</c:v>
                </c:pt>
                <c:pt idx="1998">
                  <c:v>41354</c:v>
                </c:pt>
                <c:pt idx="1999">
                  <c:v>41355</c:v>
                </c:pt>
                <c:pt idx="2000">
                  <c:v>41356</c:v>
                </c:pt>
                <c:pt idx="2001">
                  <c:v>41357</c:v>
                </c:pt>
                <c:pt idx="2002">
                  <c:v>41358</c:v>
                </c:pt>
                <c:pt idx="2003">
                  <c:v>41359</c:v>
                </c:pt>
                <c:pt idx="2004">
                  <c:v>41360</c:v>
                </c:pt>
                <c:pt idx="2005">
                  <c:v>41361</c:v>
                </c:pt>
                <c:pt idx="2006">
                  <c:v>41362</c:v>
                </c:pt>
                <c:pt idx="2007">
                  <c:v>41363</c:v>
                </c:pt>
                <c:pt idx="2008">
                  <c:v>41364</c:v>
                </c:pt>
                <c:pt idx="2009">
                  <c:v>41365</c:v>
                </c:pt>
                <c:pt idx="2010">
                  <c:v>41366</c:v>
                </c:pt>
                <c:pt idx="2011">
                  <c:v>41367</c:v>
                </c:pt>
                <c:pt idx="2012">
                  <c:v>41368</c:v>
                </c:pt>
                <c:pt idx="2013">
                  <c:v>41369</c:v>
                </c:pt>
                <c:pt idx="2014">
                  <c:v>41370</c:v>
                </c:pt>
                <c:pt idx="2015">
                  <c:v>41371</c:v>
                </c:pt>
                <c:pt idx="2016">
                  <c:v>41372</c:v>
                </c:pt>
                <c:pt idx="2017">
                  <c:v>41373</c:v>
                </c:pt>
                <c:pt idx="2018">
                  <c:v>41374</c:v>
                </c:pt>
                <c:pt idx="2019">
                  <c:v>41375</c:v>
                </c:pt>
                <c:pt idx="2020">
                  <c:v>41376</c:v>
                </c:pt>
                <c:pt idx="2021">
                  <c:v>41377</c:v>
                </c:pt>
                <c:pt idx="2022">
                  <c:v>41378</c:v>
                </c:pt>
                <c:pt idx="2023">
                  <c:v>41379</c:v>
                </c:pt>
                <c:pt idx="2024">
                  <c:v>41380</c:v>
                </c:pt>
                <c:pt idx="2025">
                  <c:v>41381</c:v>
                </c:pt>
                <c:pt idx="2026">
                  <c:v>41382</c:v>
                </c:pt>
                <c:pt idx="2027">
                  <c:v>41383</c:v>
                </c:pt>
                <c:pt idx="2028">
                  <c:v>41384</c:v>
                </c:pt>
                <c:pt idx="2029">
                  <c:v>41385</c:v>
                </c:pt>
                <c:pt idx="2030">
                  <c:v>41386</c:v>
                </c:pt>
                <c:pt idx="2031">
                  <c:v>41387</c:v>
                </c:pt>
                <c:pt idx="2032">
                  <c:v>41388</c:v>
                </c:pt>
                <c:pt idx="2033">
                  <c:v>41389</c:v>
                </c:pt>
                <c:pt idx="2034">
                  <c:v>41390</c:v>
                </c:pt>
                <c:pt idx="2035">
                  <c:v>41391</c:v>
                </c:pt>
                <c:pt idx="2036">
                  <c:v>41392</c:v>
                </c:pt>
                <c:pt idx="2037">
                  <c:v>41393</c:v>
                </c:pt>
                <c:pt idx="2038">
                  <c:v>41394</c:v>
                </c:pt>
                <c:pt idx="2039">
                  <c:v>41395</c:v>
                </c:pt>
                <c:pt idx="2040">
                  <c:v>41396</c:v>
                </c:pt>
                <c:pt idx="2041">
                  <c:v>41397</c:v>
                </c:pt>
                <c:pt idx="2042">
                  <c:v>41398</c:v>
                </c:pt>
                <c:pt idx="2043">
                  <c:v>41399</c:v>
                </c:pt>
                <c:pt idx="2044">
                  <c:v>41400</c:v>
                </c:pt>
                <c:pt idx="2045">
                  <c:v>41401</c:v>
                </c:pt>
                <c:pt idx="2046">
                  <c:v>41402</c:v>
                </c:pt>
                <c:pt idx="2047">
                  <c:v>41403</c:v>
                </c:pt>
                <c:pt idx="2048">
                  <c:v>41404</c:v>
                </c:pt>
                <c:pt idx="2049">
                  <c:v>41405</c:v>
                </c:pt>
                <c:pt idx="2050">
                  <c:v>41406</c:v>
                </c:pt>
                <c:pt idx="2051">
                  <c:v>41407</c:v>
                </c:pt>
                <c:pt idx="2052">
                  <c:v>41408</c:v>
                </c:pt>
                <c:pt idx="2053">
                  <c:v>41409</c:v>
                </c:pt>
                <c:pt idx="2054">
                  <c:v>41410</c:v>
                </c:pt>
                <c:pt idx="2055">
                  <c:v>41411</c:v>
                </c:pt>
                <c:pt idx="2056">
                  <c:v>41412</c:v>
                </c:pt>
                <c:pt idx="2057">
                  <c:v>41413</c:v>
                </c:pt>
                <c:pt idx="2058">
                  <c:v>41414</c:v>
                </c:pt>
                <c:pt idx="2059">
                  <c:v>41415</c:v>
                </c:pt>
                <c:pt idx="2060">
                  <c:v>41416</c:v>
                </c:pt>
                <c:pt idx="2061">
                  <c:v>41417</c:v>
                </c:pt>
                <c:pt idx="2062">
                  <c:v>41418</c:v>
                </c:pt>
                <c:pt idx="2063">
                  <c:v>41419</c:v>
                </c:pt>
                <c:pt idx="2064">
                  <c:v>41420</c:v>
                </c:pt>
                <c:pt idx="2065">
                  <c:v>41421</c:v>
                </c:pt>
                <c:pt idx="2066">
                  <c:v>41422</c:v>
                </c:pt>
                <c:pt idx="2067">
                  <c:v>41423</c:v>
                </c:pt>
                <c:pt idx="2068">
                  <c:v>41424</c:v>
                </c:pt>
                <c:pt idx="2069">
                  <c:v>41425</c:v>
                </c:pt>
                <c:pt idx="2070">
                  <c:v>41426</c:v>
                </c:pt>
                <c:pt idx="2071">
                  <c:v>41427</c:v>
                </c:pt>
                <c:pt idx="2072">
                  <c:v>41428</c:v>
                </c:pt>
                <c:pt idx="2073">
                  <c:v>41429</c:v>
                </c:pt>
                <c:pt idx="2074">
                  <c:v>41430</c:v>
                </c:pt>
                <c:pt idx="2075">
                  <c:v>41431</c:v>
                </c:pt>
                <c:pt idx="2076">
                  <c:v>41432</c:v>
                </c:pt>
                <c:pt idx="2077">
                  <c:v>41433</c:v>
                </c:pt>
                <c:pt idx="2078">
                  <c:v>41434</c:v>
                </c:pt>
                <c:pt idx="2079">
                  <c:v>41435</c:v>
                </c:pt>
                <c:pt idx="2080">
                  <c:v>41436</c:v>
                </c:pt>
                <c:pt idx="2081">
                  <c:v>41437</c:v>
                </c:pt>
                <c:pt idx="2082">
                  <c:v>41438</c:v>
                </c:pt>
                <c:pt idx="2083">
                  <c:v>41439</c:v>
                </c:pt>
                <c:pt idx="2084">
                  <c:v>41440</c:v>
                </c:pt>
                <c:pt idx="2085">
                  <c:v>41441</c:v>
                </c:pt>
                <c:pt idx="2086">
                  <c:v>41442</c:v>
                </c:pt>
                <c:pt idx="2087">
                  <c:v>41443</c:v>
                </c:pt>
                <c:pt idx="2088">
                  <c:v>41444</c:v>
                </c:pt>
                <c:pt idx="2089">
                  <c:v>41445</c:v>
                </c:pt>
                <c:pt idx="2090">
                  <c:v>41446</c:v>
                </c:pt>
                <c:pt idx="2091">
                  <c:v>41447</c:v>
                </c:pt>
                <c:pt idx="2092">
                  <c:v>41448</c:v>
                </c:pt>
                <c:pt idx="2093">
                  <c:v>41449</c:v>
                </c:pt>
                <c:pt idx="2094">
                  <c:v>41450</c:v>
                </c:pt>
                <c:pt idx="2095">
                  <c:v>41451</c:v>
                </c:pt>
                <c:pt idx="2096">
                  <c:v>41452</c:v>
                </c:pt>
                <c:pt idx="2097">
                  <c:v>41453</c:v>
                </c:pt>
                <c:pt idx="2098">
                  <c:v>41454</c:v>
                </c:pt>
                <c:pt idx="2099">
                  <c:v>41455</c:v>
                </c:pt>
                <c:pt idx="2100">
                  <c:v>41456</c:v>
                </c:pt>
                <c:pt idx="2101">
                  <c:v>41457</c:v>
                </c:pt>
                <c:pt idx="2102">
                  <c:v>41458</c:v>
                </c:pt>
                <c:pt idx="2103">
                  <c:v>41459</c:v>
                </c:pt>
                <c:pt idx="2104">
                  <c:v>41460</c:v>
                </c:pt>
                <c:pt idx="2105">
                  <c:v>41461</c:v>
                </c:pt>
                <c:pt idx="2106">
                  <c:v>41462</c:v>
                </c:pt>
                <c:pt idx="2107">
                  <c:v>41463</c:v>
                </c:pt>
                <c:pt idx="2108">
                  <c:v>41464</c:v>
                </c:pt>
                <c:pt idx="2109">
                  <c:v>41465</c:v>
                </c:pt>
                <c:pt idx="2110">
                  <c:v>41466</c:v>
                </c:pt>
                <c:pt idx="2111">
                  <c:v>41467</c:v>
                </c:pt>
                <c:pt idx="2112">
                  <c:v>41468</c:v>
                </c:pt>
                <c:pt idx="2113">
                  <c:v>41469</c:v>
                </c:pt>
                <c:pt idx="2114">
                  <c:v>41470</c:v>
                </c:pt>
                <c:pt idx="2115">
                  <c:v>41471</c:v>
                </c:pt>
                <c:pt idx="2116">
                  <c:v>41472</c:v>
                </c:pt>
                <c:pt idx="2117">
                  <c:v>41473</c:v>
                </c:pt>
                <c:pt idx="2118">
                  <c:v>41474</c:v>
                </c:pt>
                <c:pt idx="2119">
                  <c:v>41475</c:v>
                </c:pt>
                <c:pt idx="2120">
                  <c:v>41476</c:v>
                </c:pt>
                <c:pt idx="2121">
                  <c:v>41477</c:v>
                </c:pt>
                <c:pt idx="2122">
                  <c:v>41478</c:v>
                </c:pt>
                <c:pt idx="2123">
                  <c:v>41479</c:v>
                </c:pt>
                <c:pt idx="2124">
                  <c:v>41480</c:v>
                </c:pt>
                <c:pt idx="2125">
                  <c:v>41481</c:v>
                </c:pt>
                <c:pt idx="2126">
                  <c:v>41482</c:v>
                </c:pt>
                <c:pt idx="2127">
                  <c:v>41483</c:v>
                </c:pt>
                <c:pt idx="2128">
                  <c:v>41484</c:v>
                </c:pt>
                <c:pt idx="2129">
                  <c:v>41485</c:v>
                </c:pt>
                <c:pt idx="2130">
                  <c:v>41486</c:v>
                </c:pt>
                <c:pt idx="2131">
                  <c:v>41487</c:v>
                </c:pt>
                <c:pt idx="2132">
                  <c:v>41488</c:v>
                </c:pt>
                <c:pt idx="2133">
                  <c:v>41489</c:v>
                </c:pt>
                <c:pt idx="2134">
                  <c:v>41490</c:v>
                </c:pt>
                <c:pt idx="2135">
                  <c:v>41491</c:v>
                </c:pt>
                <c:pt idx="2136">
                  <c:v>41492</c:v>
                </c:pt>
                <c:pt idx="2137">
                  <c:v>41493</c:v>
                </c:pt>
                <c:pt idx="2138">
                  <c:v>41494</c:v>
                </c:pt>
                <c:pt idx="2139">
                  <c:v>41495</c:v>
                </c:pt>
                <c:pt idx="2140">
                  <c:v>41496</c:v>
                </c:pt>
                <c:pt idx="2141">
                  <c:v>41497</c:v>
                </c:pt>
                <c:pt idx="2142">
                  <c:v>41498</c:v>
                </c:pt>
                <c:pt idx="2143">
                  <c:v>41499</c:v>
                </c:pt>
                <c:pt idx="2144">
                  <c:v>41500</c:v>
                </c:pt>
                <c:pt idx="2145">
                  <c:v>41501</c:v>
                </c:pt>
                <c:pt idx="2146">
                  <c:v>41502</c:v>
                </c:pt>
                <c:pt idx="2147">
                  <c:v>41503</c:v>
                </c:pt>
                <c:pt idx="2148">
                  <c:v>41504</c:v>
                </c:pt>
                <c:pt idx="2149">
                  <c:v>41505</c:v>
                </c:pt>
                <c:pt idx="2150">
                  <c:v>41506</c:v>
                </c:pt>
                <c:pt idx="2151">
                  <c:v>41507</c:v>
                </c:pt>
                <c:pt idx="2152">
                  <c:v>41508</c:v>
                </c:pt>
                <c:pt idx="2153">
                  <c:v>41509</c:v>
                </c:pt>
                <c:pt idx="2154">
                  <c:v>41510</c:v>
                </c:pt>
                <c:pt idx="2155">
                  <c:v>41511</c:v>
                </c:pt>
                <c:pt idx="2156">
                  <c:v>41512</c:v>
                </c:pt>
                <c:pt idx="2157">
                  <c:v>41513</c:v>
                </c:pt>
                <c:pt idx="2158">
                  <c:v>41514</c:v>
                </c:pt>
                <c:pt idx="2159">
                  <c:v>41515</c:v>
                </c:pt>
                <c:pt idx="2160">
                  <c:v>41516</c:v>
                </c:pt>
                <c:pt idx="2161">
                  <c:v>41517</c:v>
                </c:pt>
                <c:pt idx="2162">
                  <c:v>41518</c:v>
                </c:pt>
                <c:pt idx="2163">
                  <c:v>41519</c:v>
                </c:pt>
                <c:pt idx="2164">
                  <c:v>41520</c:v>
                </c:pt>
                <c:pt idx="2165">
                  <c:v>41521</c:v>
                </c:pt>
                <c:pt idx="2166">
                  <c:v>41522</c:v>
                </c:pt>
                <c:pt idx="2167">
                  <c:v>41523</c:v>
                </c:pt>
                <c:pt idx="2168">
                  <c:v>41524</c:v>
                </c:pt>
                <c:pt idx="2169">
                  <c:v>41525</c:v>
                </c:pt>
                <c:pt idx="2170">
                  <c:v>41526</c:v>
                </c:pt>
                <c:pt idx="2171">
                  <c:v>41527</c:v>
                </c:pt>
                <c:pt idx="2172">
                  <c:v>41528</c:v>
                </c:pt>
                <c:pt idx="2173">
                  <c:v>41529</c:v>
                </c:pt>
                <c:pt idx="2174">
                  <c:v>41530</c:v>
                </c:pt>
                <c:pt idx="2175">
                  <c:v>41531</c:v>
                </c:pt>
                <c:pt idx="2176">
                  <c:v>41532</c:v>
                </c:pt>
                <c:pt idx="2177">
                  <c:v>41533</c:v>
                </c:pt>
                <c:pt idx="2178">
                  <c:v>41534</c:v>
                </c:pt>
                <c:pt idx="2179">
                  <c:v>41535</c:v>
                </c:pt>
                <c:pt idx="2180">
                  <c:v>41536</c:v>
                </c:pt>
                <c:pt idx="2181">
                  <c:v>41537</c:v>
                </c:pt>
                <c:pt idx="2182">
                  <c:v>41538</c:v>
                </c:pt>
                <c:pt idx="2183">
                  <c:v>41539</c:v>
                </c:pt>
                <c:pt idx="2184">
                  <c:v>41540</c:v>
                </c:pt>
                <c:pt idx="2185">
                  <c:v>41541</c:v>
                </c:pt>
                <c:pt idx="2186">
                  <c:v>41542</c:v>
                </c:pt>
                <c:pt idx="2187">
                  <c:v>41543</c:v>
                </c:pt>
                <c:pt idx="2188">
                  <c:v>41544</c:v>
                </c:pt>
                <c:pt idx="2189">
                  <c:v>41545</c:v>
                </c:pt>
                <c:pt idx="2190">
                  <c:v>41546</c:v>
                </c:pt>
                <c:pt idx="2191">
                  <c:v>41547</c:v>
                </c:pt>
                <c:pt idx="2192">
                  <c:v>41548</c:v>
                </c:pt>
                <c:pt idx="2193">
                  <c:v>41549</c:v>
                </c:pt>
                <c:pt idx="2194">
                  <c:v>41550</c:v>
                </c:pt>
                <c:pt idx="2195">
                  <c:v>41551</c:v>
                </c:pt>
                <c:pt idx="2196">
                  <c:v>41552</c:v>
                </c:pt>
                <c:pt idx="2197">
                  <c:v>41553</c:v>
                </c:pt>
                <c:pt idx="2198">
                  <c:v>41554</c:v>
                </c:pt>
                <c:pt idx="2199">
                  <c:v>41555</c:v>
                </c:pt>
                <c:pt idx="2200">
                  <c:v>41556</c:v>
                </c:pt>
                <c:pt idx="2201">
                  <c:v>41557</c:v>
                </c:pt>
                <c:pt idx="2202">
                  <c:v>41558</c:v>
                </c:pt>
                <c:pt idx="2203">
                  <c:v>41559</c:v>
                </c:pt>
                <c:pt idx="2204">
                  <c:v>41560</c:v>
                </c:pt>
                <c:pt idx="2205">
                  <c:v>41561</c:v>
                </c:pt>
                <c:pt idx="2206">
                  <c:v>41562</c:v>
                </c:pt>
                <c:pt idx="2207">
                  <c:v>41563</c:v>
                </c:pt>
                <c:pt idx="2208">
                  <c:v>41564</c:v>
                </c:pt>
                <c:pt idx="2209">
                  <c:v>41565</c:v>
                </c:pt>
                <c:pt idx="2210">
                  <c:v>41566</c:v>
                </c:pt>
                <c:pt idx="2211">
                  <c:v>41567</c:v>
                </c:pt>
                <c:pt idx="2212">
                  <c:v>41568</c:v>
                </c:pt>
                <c:pt idx="2213">
                  <c:v>41569</c:v>
                </c:pt>
                <c:pt idx="2214">
                  <c:v>41570</c:v>
                </c:pt>
                <c:pt idx="2215">
                  <c:v>41571</c:v>
                </c:pt>
                <c:pt idx="2216">
                  <c:v>41572</c:v>
                </c:pt>
                <c:pt idx="2217">
                  <c:v>41573</c:v>
                </c:pt>
                <c:pt idx="2218">
                  <c:v>41574</c:v>
                </c:pt>
                <c:pt idx="2219">
                  <c:v>41575</c:v>
                </c:pt>
                <c:pt idx="2220">
                  <c:v>41576</c:v>
                </c:pt>
                <c:pt idx="2221">
                  <c:v>41577</c:v>
                </c:pt>
                <c:pt idx="2222">
                  <c:v>41578</c:v>
                </c:pt>
                <c:pt idx="2223">
                  <c:v>41579</c:v>
                </c:pt>
                <c:pt idx="2224">
                  <c:v>41580</c:v>
                </c:pt>
                <c:pt idx="2225">
                  <c:v>41581</c:v>
                </c:pt>
                <c:pt idx="2226">
                  <c:v>41582</c:v>
                </c:pt>
                <c:pt idx="2227">
                  <c:v>41583</c:v>
                </c:pt>
                <c:pt idx="2228">
                  <c:v>41584</c:v>
                </c:pt>
                <c:pt idx="2229">
                  <c:v>41585</c:v>
                </c:pt>
                <c:pt idx="2230">
                  <c:v>41586</c:v>
                </c:pt>
                <c:pt idx="2231">
                  <c:v>41587</c:v>
                </c:pt>
                <c:pt idx="2232">
                  <c:v>41588</c:v>
                </c:pt>
                <c:pt idx="2233">
                  <c:v>41589</c:v>
                </c:pt>
                <c:pt idx="2234">
                  <c:v>41590</c:v>
                </c:pt>
                <c:pt idx="2235">
                  <c:v>41591</c:v>
                </c:pt>
                <c:pt idx="2236">
                  <c:v>41592</c:v>
                </c:pt>
                <c:pt idx="2237">
                  <c:v>41593</c:v>
                </c:pt>
                <c:pt idx="2238">
                  <c:v>41594</c:v>
                </c:pt>
                <c:pt idx="2239">
                  <c:v>41595</c:v>
                </c:pt>
                <c:pt idx="2240">
                  <c:v>41596</c:v>
                </c:pt>
                <c:pt idx="2241">
                  <c:v>41597</c:v>
                </c:pt>
                <c:pt idx="2242">
                  <c:v>41598</c:v>
                </c:pt>
                <c:pt idx="2243">
                  <c:v>41599</c:v>
                </c:pt>
                <c:pt idx="2244">
                  <c:v>41600</c:v>
                </c:pt>
                <c:pt idx="2245">
                  <c:v>41601</c:v>
                </c:pt>
                <c:pt idx="2246">
                  <c:v>41602</c:v>
                </c:pt>
                <c:pt idx="2247">
                  <c:v>41603</c:v>
                </c:pt>
                <c:pt idx="2248">
                  <c:v>41604</c:v>
                </c:pt>
                <c:pt idx="2249">
                  <c:v>41605</c:v>
                </c:pt>
                <c:pt idx="2250">
                  <c:v>41606</c:v>
                </c:pt>
                <c:pt idx="2251">
                  <c:v>41607</c:v>
                </c:pt>
                <c:pt idx="2252">
                  <c:v>41608</c:v>
                </c:pt>
                <c:pt idx="2253">
                  <c:v>41609</c:v>
                </c:pt>
                <c:pt idx="2254">
                  <c:v>41610</c:v>
                </c:pt>
                <c:pt idx="2255">
                  <c:v>41611</c:v>
                </c:pt>
                <c:pt idx="2256">
                  <c:v>41612</c:v>
                </c:pt>
                <c:pt idx="2257">
                  <c:v>41613</c:v>
                </c:pt>
                <c:pt idx="2258">
                  <c:v>41614</c:v>
                </c:pt>
                <c:pt idx="2259">
                  <c:v>41615</c:v>
                </c:pt>
                <c:pt idx="2260">
                  <c:v>41616</c:v>
                </c:pt>
                <c:pt idx="2261">
                  <c:v>41617</c:v>
                </c:pt>
                <c:pt idx="2262">
                  <c:v>41618</c:v>
                </c:pt>
                <c:pt idx="2263">
                  <c:v>41619</c:v>
                </c:pt>
                <c:pt idx="2264">
                  <c:v>41620</c:v>
                </c:pt>
                <c:pt idx="2265">
                  <c:v>41621</c:v>
                </c:pt>
                <c:pt idx="2266">
                  <c:v>41622</c:v>
                </c:pt>
                <c:pt idx="2267">
                  <c:v>41623</c:v>
                </c:pt>
                <c:pt idx="2268">
                  <c:v>41624</c:v>
                </c:pt>
                <c:pt idx="2269">
                  <c:v>41625</c:v>
                </c:pt>
                <c:pt idx="2270">
                  <c:v>41626</c:v>
                </c:pt>
                <c:pt idx="2271">
                  <c:v>41627</c:v>
                </c:pt>
                <c:pt idx="2272">
                  <c:v>41628</c:v>
                </c:pt>
                <c:pt idx="2273">
                  <c:v>41629</c:v>
                </c:pt>
                <c:pt idx="2274">
                  <c:v>41630</c:v>
                </c:pt>
                <c:pt idx="2275">
                  <c:v>41631</c:v>
                </c:pt>
                <c:pt idx="2276">
                  <c:v>41632</c:v>
                </c:pt>
                <c:pt idx="2277">
                  <c:v>41633</c:v>
                </c:pt>
                <c:pt idx="2278">
                  <c:v>41634</c:v>
                </c:pt>
                <c:pt idx="2279">
                  <c:v>41635</c:v>
                </c:pt>
                <c:pt idx="2280">
                  <c:v>41636</c:v>
                </c:pt>
                <c:pt idx="2281">
                  <c:v>41637</c:v>
                </c:pt>
                <c:pt idx="2282">
                  <c:v>41638</c:v>
                </c:pt>
                <c:pt idx="2283">
                  <c:v>41639</c:v>
                </c:pt>
                <c:pt idx="2284">
                  <c:v>41640</c:v>
                </c:pt>
                <c:pt idx="2285">
                  <c:v>41641</c:v>
                </c:pt>
                <c:pt idx="2286">
                  <c:v>41642</c:v>
                </c:pt>
                <c:pt idx="2287">
                  <c:v>41643</c:v>
                </c:pt>
                <c:pt idx="2288">
                  <c:v>41644</c:v>
                </c:pt>
                <c:pt idx="2289">
                  <c:v>41645</c:v>
                </c:pt>
                <c:pt idx="2290">
                  <c:v>41646</c:v>
                </c:pt>
                <c:pt idx="2291">
                  <c:v>41647</c:v>
                </c:pt>
                <c:pt idx="2292">
                  <c:v>41648</c:v>
                </c:pt>
                <c:pt idx="2293">
                  <c:v>41649</c:v>
                </c:pt>
                <c:pt idx="2294">
                  <c:v>41650</c:v>
                </c:pt>
                <c:pt idx="2295">
                  <c:v>41651</c:v>
                </c:pt>
                <c:pt idx="2296">
                  <c:v>41652</c:v>
                </c:pt>
                <c:pt idx="2297">
                  <c:v>41653</c:v>
                </c:pt>
                <c:pt idx="2298">
                  <c:v>41654</c:v>
                </c:pt>
                <c:pt idx="2299">
                  <c:v>41655</c:v>
                </c:pt>
                <c:pt idx="2300">
                  <c:v>41656</c:v>
                </c:pt>
                <c:pt idx="2301">
                  <c:v>41657</c:v>
                </c:pt>
                <c:pt idx="2302">
                  <c:v>41658</c:v>
                </c:pt>
                <c:pt idx="2303">
                  <c:v>41659</c:v>
                </c:pt>
                <c:pt idx="2304">
                  <c:v>41660</c:v>
                </c:pt>
                <c:pt idx="2305">
                  <c:v>41661</c:v>
                </c:pt>
                <c:pt idx="2306">
                  <c:v>41662</c:v>
                </c:pt>
                <c:pt idx="2307">
                  <c:v>41663</c:v>
                </c:pt>
                <c:pt idx="2308">
                  <c:v>41664</c:v>
                </c:pt>
                <c:pt idx="2309">
                  <c:v>41665</c:v>
                </c:pt>
                <c:pt idx="2310">
                  <c:v>41666</c:v>
                </c:pt>
                <c:pt idx="2311">
                  <c:v>41667</c:v>
                </c:pt>
                <c:pt idx="2312">
                  <c:v>41668</c:v>
                </c:pt>
                <c:pt idx="2313">
                  <c:v>41669</c:v>
                </c:pt>
                <c:pt idx="2314">
                  <c:v>41670</c:v>
                </c:pt>
                <c:pt idx="2315">
                  <c:v>41671</c:v>
                </c:pt>
                <c:pt idx="2316">
                  <c:v>41672</c:v>
                </c:pt>
                <c:pt idx="2317">
                  <c:v>41673</c:v>
                </c:pt>
                <c:pt idx="2318">
                  <c:v>41674</c:v>
                </c:pt>
                <c:pt idx="2319">
                  <c:v>41675</c:v>
                </c:pt>
                <c:pt idx="2320">
                  <c:v>41676</c:v>
                </c:pt>
                <c:pt idx="2321">
                  <c:v>41677</c:v>
                </c:pt>
                <c:pt idx="2322">
                  <c:v>41678</c:v>
                </c:pt>
                <c:pt idx="2323">
                  <c:v>41679</c:v>
                </c:pt>
                <c:pt idx="2324">
                  <c:v>41680</c:v>
                </c:pt>
                <c:pt idx="2325">
                  <c:v>41681</c:v>
                </c:pt>
                <c:pt idx="2326">
                  <c:v>41682</c:v>
                </c:pt>
                <c:pt idx="2327">
                  <c:v>41683</c:v>
                </c:pt>
                <c:pt idx="2328">
                  <c:v>41684</c:v>
                </c:pt>
                <c:pt idx="2329">
                  <c:v>41685</c:v>
                </c:pt>
                <c:pt idx="2330">
                  <c:v>41686</c:v>
                </c:pt>
                <c:pt idx="2331">
                  <c:v>41687</c:v>
                </c:pt>
                <c:pt idx="2332">
                  <c:v>41688</c:v>
                </c:pt>
                <c:pt idx="2333">
                  <c:v>41689</c:v>
                </c:pt>
                <c:pt idx="2334">
                  <c:v>41690</c:v>
                </c:pt>
                <c:pt idx="2335">
                  <c:v>41691</c:v>
                </c:pt>
                <c:pt idx="2336">
                  <c:v>41692</c:v>
                </c:pt>
                <c:pt idx="2337">
                  <c:v>41693</c:v>
                </c:pt>
                <c:pt idx="2338">
                  <c:v>41694</c:v>
                </c:pt>
                <c:pt idx="2339">
                  <c:v>41695</c:v>
                </c:pt>
                <c:pt idx="2340">
                  <c:v>41696</c:v>
                </c:pt>
                <c:pt idx="2341">
                  <c:v>41697</c:v>
                </c:pt>
                <c:pt idx="2342">
                  <c:v>41698</c:v>
                </c:pt>
                <c:pt idx="2343">
                  <c:v>41699</c:v>
                </c:pt>
                <c:pt idx="2344">
                  <c:v>41700</c:v>
                </c:pt>
                <c:pt idx="2345">
                  <c:v>41701</c:v>
                </c:pt>
                <c:pt idx="2346">
                  <c:v>41702</c:v>
                </c:pt>
                <c:pt idx="2347">
                  <c:v>41703</c:v>
                </c:pt>
                <c:pt idx="2348">
                  <c:v>41704</c:v>
                </c:pt>
                <c:pt idx="2349">
                  <c:v>41705</c:v>
                </c:pt>
                <c:pt idx="2350">
                  <c:v>41706</c:v>
                </c:pt>
                <c:pt idx="2351">
                  <c:v>41707</c:v>
                </c:pt>
                <c:pt idx="2352">
                  <c:v>41708</c:v>
                </c:pt>
                <c:pt idx="2353">
                  <c:v>41709</c:v>
                </c:pt>
                <c:pt idx="2354">
                  <c:v>41710</c:v>
                </c:pt>
                <c:pt idx="2355">
                  <c:v>41711</c:v>
                </c:pt>
                <c:pt idx="2356">
                  <c:v>41712</c:v>
                </c:pt>
                <c:pt idx="2357">
                  <c:v>41713</c:v>
                </c:pt>
                <c:pt idx="2358">
                  <c:v>41714</c:v>
                </c:pt>
                <c:pt idx="2359">
                  <c:v>41715</c:v>
                </c:pt>
                <c:pt idx="2360">
                  <c:v>41716</c:v>
                </c:pt>
                <c:pt idx="2361">
                  <c:v>41717</c:v>
                </c:pt>
                <c:pt idx="2362">
                  <c:v>41718</c:v>
                </c:pt>
                <c:pt idx="2363">
                  <c:v>41719</c:v>
                </c:pt>
                <c:pt idx="2364">
                  <c:v>41720</c:v>
                </c:pt>
                <c:pt idx="2365">
                  <c:v>41721</c:v>
                </c:pt>
                <c:pt idx="2366">
                  <c:v>41722</c:v>
                </c:pt>
                <c:pt idx="2367">
                  <c:v>41723</c:v>
                </c:pt>
                <c:pt idx="2368">
                  <c:v>41724</c:v>
                </c:pt>
                <c:pt idx="2369">
                  <c:v>41725</c:v>
                </c:pt>
                <c:pt idx="2370">
                  <c:v>41726</c:v>
                </c:pt>
                <c:pt idx="2371">
                  <c:v>41727</c:v>
                </c:pt>
                <c:pt idx="2372">
                  <c:v>41728</c:v>
                </c:pt>
                <c:pt idx="2373">
                  <c:v>41729</c:v>
                </c:pt>
                <c:pt idx="2374">
                  <c:v>41730</c:v>
                </c:pt>
                <c:pt idx="2375">
                  <c:v>41731</c:v>
                </c:pt>
                <c:pt idx="2376">
                  <c:v>41732</c:v>
                </c:pt>
                <c:pt idx="2377">
                  <c:v>41733</c:v>
                </c:pt>
                <c:pt idx="2378">
                  <c:v>41734</c:v>
                </c:pt>
                <c:pt idx="2379">
                  <c:v>41735</c:v>
                </c:pt>
                <c:pt idx="2380">
                  <c:v>41736</c:v>
                </c:pt>
                <c:pt idx="2381">
                  <c:v>41737</c:v>
                </c:pt>
                <c:pt idx="2382">
                  <c:v>41738</c:v>
                </c:pt>
                <c:pt idx="2383">
                  <c:v>41739</c:v>
                </c:pt>
                <c:pt idx="2384">
                  <c:v>41740</c:v>
                </c:pt>
                <c:pt idx="2385">
                  <c:v>41741</c:v>
                </c:pt>
                <c:pt idx="2386">
                  <c:v>41742</c:v>
                </c:pt>
                <c:pt idx="2387">
                  <c:v>41743</c:v>
                </c:pt>
                <c:pt idx="2388">
                  <c:v>41744</c:v>
                </c:pt>
                <c:pt idx="2389">
                  <c:v>41745</c:v>
                </c:pt>
                <c:pt idx="2390">
                  <c:v>41746</c:v>
                </c:pt>
                <c:pt idx="2391">
                  <c:v>41747</c:v>
                </c:pt>
                <c:pt idx="2392">
                  <c:v>41748</c:v>
                </c:pt>
                <c:pt idx="2393">
                  <c:v>41749</c:v>
                </c:pt>
                <c:pt idx="2394">
                  <c:v>41750</c:v>
                </c:pt>
                <c:pt idx="2395">
                  <c:v>41751</c:v>
                </c:pt>
                <c:pt idx="2396">
                  <c:v>41752</c:v>
                </c:pt>
                <c:pt idx="2397">
                  <c:v>41753</c:v>
                </c:pt>
                <c:pt idx="2398">
                  <c:v>41754</c:v>
                </c:pt>
                <c:pt idx="2399">
                  <c:v>41755</c:v>
                </c:pt>
                <c:pt idx="2400">
                  <c:v>41756</c:v>
                </c:pt>
                <c:pt idx="2401">
                  <c:v>41757</c:v>
                </c:pt>
                <c:pt idx="2402">
                  <c:v>41758</c:v>
                </c:pt>
                <c:pt idx="2403">
                  <c:v>41759</c:v>
                </c:pt>
                <c:pt idx="2404">
                  <c:v>41760</c:v>
                </c:pt>
                <c:pt idx="2405">
                  <c:v>41761</c:v>
                </c:pt>
                <c:pt idx="2406">
                  <c:v>41762</c:v>
                </c:pt>
                <c:pt idx="2407">
                  <c:v>41763</c:v>
                </c:pt>
                <c:pt idx="2408">
                  <c:v>41764</c:v>
                </c:pt>
                <c:pt idx="2409">
                  <c:v>41765</c:v>
                </c:pt>
                <c:pt idx="2410">
                  <c:v>41766</c:v>
                </c:pt>
                <c:pt idx="2411">
                  <c:v>41767</c:v>
                </c:pt>
                <c:pt idx="2412">
                  <c:v>41768</c:v>
                </c:pt>
                <c:pt idx="2413">
                  <c:v>41769</c:v>
                </c:pt>
                <c:pt idx="2414">
                  <c:v>41770</c:v>
                </c:pt>
                <c:pt idx="2415">
                  <c:v>41771</c:v>
                </c:pt>
                <c:pt idx="2416">
                  <c:v>41772</c:v>
                </c:pt>
                <c:pt idx="2417">
                  <c:v>41773</c:v>
                </c:pt>
                <c:pt idx="2418">
                  <c:v>41774</c:v>
                </c:pt>
                <c:pt idx="2419">
                  <c:v>41775</c:v>
                </c:pt>
                <c:pt idx="2420">
                  <c:v>41776</c:v>
                </c:pt>
                <c:pt idx="2421">
                  <c:v>41777</c:v>
                </c:pt>
                <c:pt idx="2422">
                  <c:v>41778</c:v>
                </c:pt>
                <c:pt idx="2423">
                  <c:v>41779</c:v>
                </c:pt>
                <c:pt idx="2424">
                  <c:v>41780</c:v>
                </c:pt>
                <c:pt idx="2425">
                  <c:v>41781</c:v>
                </c:pt>
                <c:pt idx="2426">
                  <c:v>41782</c:v>
                </c:pt>
                <c:pt idx="2427">
                  <c:v>41783</c:v>
                </c:pt>
                <c:pt idx="2428">
                  <c:v>41784</c:v>
                </c:pt>
                <c:pt idx="2429">
                  <c:v>41785</c:v>
                </c:pt>
                <c:pt idx="2430">
                  <c:v>41786</c:v>
                </c:pt>
                <c:pt idx="2431">
                  <c:v>41787</c:v>
                </c:pt>
                <c:pt idx="2432">
                  <c:v>41788</c:v>
                </c:pt>
                <c:pt idx="2433">
                  <c:v>41789</c:v>
                </c:pt>
                <c:pt idx="2434">
                  <c:v>41790</c:v>
                </c:pt>
                <c:pt idx="2435">
                  <c:v>41791</c:v>
                </c:pt>
                <c:pt idx="2436">
                  <c:v>41792</c:v>
                </c:pt>
                <c:pt idx="2437">
                  <c:v>41793</c:v>
                </c:pt>
                <c:pt idx="2438">
                  <c:v>41794</c:v>
                </c:pt>
                <c:pt idx="2439">
                  <c:v>41795</c:v>
                </c:pt>
                <c:pt idx="2440">
                  <c:v>41796</c:v>
                </c:pt>
                <c:pt idx="2441">
                  <c:v>41797</c:v>
                </c:pt>
                <c:pt idx="2442">
                  <c:v>41798</c:v>
                </c:pt>
                <c:pt idx="2443">
                  <c:v>41799</c:v>
                </c:pt>
                <c:pt idx="2444">
                  <c:v>41800</c:v>
                </c:pt>
                <c:pt idx="2445">
                  <c:v>41801</c:v>
                </c:pt>
                <c:pt idx="2446">
                  <c:v>41802</c:v>
                </c:pt>
                <c:pt idx="2447">
                  <c:v>41803</c:v>
                </c:pt>
                <c:pt idx="2448">
                  <c:v>41804</c:v>
                </c:pt>
                <c:pt idx="2449">
                  <c:v>41805</c:v>
                </c:pt>
                <c:pt idx="2450">
                  <c:v>41806</c:v>
                </c:pt>
                <c:pt idx="2451">
                  <c:v>41807</c:v>
                </c:pt>
                <c:pt idx="2452">
                  <c:v>41808</c:v>
                </c:pt>
                <c:pt idx="2453">
                  <c:v>41809</c:v>
                </c:pt>
                <c:pt idx="2454">
                  <c:v>41810</c:v>
                </c:pt>
                <c:pt idx="2455">
                  <c:v>41811</c:v>
                </c:pt>
                <c:pt idx="2456">
                  <c:v>41812</c:v>
                </c:pt>
                <c:pt idx="2457">
                  <c:v>41813</c:v>
                </c:pt>
                <c:pt idx="2458">
                  <c:v>41814</c:v>
                </c:pt>
                <c:pt idx="2459">
                  <c:v>41815</c:v>
                </c:pt>
                <c:pt idx="2460">
                  <c:v>41816</c:v>
                </c:pt>
                <c:pt idx="2461">
                  <c:v>41817</c:v>
                </c:pt>
                <c:pt idx="2462">
                  <c:v>41818</c:v>
                </c:pt>
                <c:pt idx="2463">
                  <c:v>41819</c:v>
                </c:pt>
                <c:pt idx="2464">
                  <c:v>41820</c:v>
                </c:pt>
                <c:pt idx="2465">
                  <c:v>41821</c:v>
                </c:pt>
                <c:pt idx="2466">
                  <c:v>41822</c:v>
                </c:pt>
                <c:pt idx="2467">
                  <c:v>41823</c:v>
                </c:pt>
                <c:pt idx="2468">
                  <c:v>41824</c:v>
                </c:pt>
                <c:pt idx="2469">
                  <c:v>41825</c:v>
                </c:pt>
                <c:pt idx="2470">
                  <c:v>41826</c:v>
                </c:pt>
                <c:pt idx="2471">
                  <c:v>41827</c:v>
                </c:pt>
                <c:pt idx="2472">
                  <c:v>41828</c:v>
                </c:pt>
                <c:pt idx="2473">
                  <c:v>41829</c:v>
                </c:pt>
                <c:pt idx="2474">
                  <c:v>41830</c:v>
                </c:pt>
                <c:pt idx="2475">
                  <c:v>41831</c:v>
                </c:pt>
                <c:pt idx="2476">
                  <c:v>41832</c:v>
                </c:pt>
                <c:pt idx="2477">
                  <c:v>41833</c:v>
                </c:pt>
                <c:pt idx="2478">
                  <c:v>41834</c:v>
                </c:pt>
                <c:pt idx="2479">
                  <c:v>41835</c:v>
                </c:pt>
                <c:pt idx="2480">
                  <c:v>41836</c:v>
                </c:pt>
                <c:pt idx="2481">
                  <c:v>41837</c:v>
                </c:pt>
                <c:pt idx="2482">
                  <c:v>41838</c:v>
                </c:pt>
                <c:pt idx="2483">
                  <c:v>41839</c:v>
                </c:pt>
                <c:pt idx="2484">
                  <c:v>41840</c:v>
                </c:pt>
                <c:pt idx="2485">
                  <c:v>41841</c:v>
                </c:pt>
                <c:pt idx="2486">
                  <c:v>41842</c:v>
                </c:pt>
                <c:pt idx="2487">
                  <c:v>41843</c:v>
                </c:pt>
                <c:pt idx="2488">
                  <c:v>41844</c:v>
                </c:pt>
                <c:pt idx="2489">
                  <c:v>41845</c:v>
                </c:pt>
                <c:pt idx="2490">
                  <c:v>41846</c:v>
                </c:pt>
                <c:pt idx="2491">
                  <c:v>41847</c:v>
                </c:pt>
                <c:pt idx="2492">
                  <c:v>41848</c:v>
                </c:pt>
                <c:pt idx="2493">
                  <c:v>41849</c:v>
                </c:pt>
                <c:pt idx="2494">
                  <c:v>41850</c:v>
                </c:pt>
                <c:pt idx="2495">
                  <c:v>41851</c:v>
                </c:pt>
                <c:pt idx="2496">
                  <c:v>41852</c:v>
                </c:pt>
                <c:pt idx="2497">
                  <c:v>41853</c:v>
                </c:pt>
                <c:pt idx="2498">
                  <c:v>41854</c:v>
                </c:pt>
                <c:pt idx="2499">
                  <c:v>41855</c:v>
                </c:pt>
                <c:pt idx="2500">
                  <c:v>41856</c:v>
                </c:pt>
                <c:pt idx="2501">
                  <c:v>41857</c:v>
                </c:pt>
                <c:pt idx="2502">
                  <c:v>41858</c:v>
                </c:pt>
                <c:pt idx="2503">
                  <c:v>41859</c:v>
                </c:pt>
                <c:pt idx="2504">
                  <c:v>41860</c:v>
                </c:pt>
                <c:pt idx="2505">
                  <c:v>41861</c:v>
                </c:pt>
                <c:pt idx="2506">
                  <c:v>41862</c:v>
                </c:pt>
                <c:pt idx="2507">
                  <c:v>41863</c:v>
                </c:pt>
                <c:pt idx="2508">
                  <c:v>41864</c:v>
                </c:pt>
                <c:pt idx="2509">
                  <c:v>41865</c:v>
                </c:pt>
                <c:pt idx="2510">
                  <c:v>41866</c:v>
                </c:pt>
                <c:pt idx="2511">
                  <c:v>41867</c:v>
                </c:pt>
                <c:pt idx="2512">
                  <c:v>41868</c:v>
                </c:pt>
                <c:pt idx="2513">
                  <c:v>41869</c:v>
                </c:pt>
                <c:pt idx="2514">
                  <c:v>41870</c:v>
                </c:pt>
                <c:pt idx="2515">
                  <c:v>41871</c:v>
                </c:pt>
                <c:pt idx="2516">
                  <c:v>41872</c:v>
                </c:pt>
                <c:pt idx="2517">
                  <c:v>41873</c:v>
                </c:pt>
                <c:pt idx="2518">
                  <c:v>41874</c:v>
                </c:pt>
                <c:pt idx="2519">
                  <c:v>41875</c:v>
                </c:pt>
                <c:pt idx="2520">
                  <c:v>41876</c:v>
                </c:pt>
                <c:pt idx="2521">
                  <c:v>41877</c:v>
                </c:pt>
                <c:pt idx="2522">
                  <c:v>41878</c:v>
                </c:pt>
                <c:pt idx="2523">
                  <c:v>41879</c:v>
                </c:pt>
                <c:pt idx="2524">
                  <c:v>41880</c:v>
                </c:pt>
                <c:pt idx="2525">
                  <c:v>41881</c:v>
                </c:pt>
                <c:pt idx="2526">
                  <c:v>41882</c:v>
                </c:pt>
                <c:pt idx="2527">
                  <c:v>41883</c:v>
                </c:pt>
                <c:pt idx="2528">
                  <c:v>41884</c:v>
                </c:pt>
                <c:pt idx="2529">
                  <c:v>41885</c:v>
                </c:pt>
                <c:pt idx="2530">
                  <c:v>41886</c:v>
                </c:pt>
                <c:pt idx="2531">
                  <c:v>41887</c:v>
                </c:pt>
                <c:pt idx="2532">
                  <c:v>41888</c:v>
                </c:pt>
                <c:pt idx="2533">
                  <c:v>41889</c:v>
                </c:pt>
                <c:pt idx="2534">
                  <c:v>41890</c:v>
                </c:pt>
                <c:pt idx="2535">
                  <c:v>41891</c:v>
                </c:pt>
                <c:pt idx="2536">
                  <c:v>41892</c:v>
                </c:pt>
                <c:pt idx="2537">
                  <c:v>41893</c:v>
                </c:pt>
                <c:pt idx="2538">
                  <c:v>41894</c:v>
                </c:pt>
                <c:pt idx="2539">
                  <c:v>41895</c:v>
                </c:pt>
                <c:pt idx="2540">
                  <c:v>41896</c:v>
                </c:pt>
                <c:pt idx="2541">
                  <c:v>41897</c:v>
                </c:pt>
                <c:pt idx="2542">
                  <c:v>41898</c:v>
                </c:pt>
                <c:pt idx="2543">
                  <c:v>41899</c:v>
                </c:pt>
                <c:pt idx="2544">
                  <c:v>41900</c:v>
                </c:pt>
                <c:pt idx="2545">
                  <c:v>41901</c:v>
                </c:pt>
                <c:pt idx="2546">
                  <c:v>41902</c:v>
                </c:pt>
                <c:pt idx="2547">
                  <c:v>41903</c:v>
                </c:pt>
                <c:pt idx="2548">
                  <c:v>41904</c:v>
                </c:pt>
                <c:pt idx="2549">
                  <c:v>41905</c:v>
                </c:pt>
                <c:pt idx="2550">
                  <c:v>41906</c:v>
                </c:pt>
                <c:pt idx="2551">
                  <c:v>41907</c:v>
                </c:pt>
                <c:pt idx="2552">
                  <c:v>41908</c:v>
                </c:pt>
                <c:pt idx="2553">
                  <c:v>41909</c:v>
                </c:pt>
                <c:pt idx="2554">
                  <c:v>41910</c:v>
                </c:pt>
                <c:pt idx="2555">
                  <c:v>41911</c:v>
                </c:pt>
                <c:pt idx="2556">
                  <c:v>41912</c:v>
                </c:pt>
                <c:pt idx="2557">
                  <c:v>41913</c:v>
                </c:pt>
                <c:pt idx="2558">
                  <c:v>41914</c:v>
                </c:pt>
                <c:pt idx="2559">
                  <c:v>41915</c:v>
                </c:pt>
                <c:pt idx="2560">
                  <c:v>41916</c:v>
                </c:pt>
                <c:pt idx="2561">
                  <c:v>41917</c:v>
                </c:pt>
                <c:pt idx="2562">
                  <c:v>41918</c:v>
                </c:pt>
                <c:pt idx="2563">
                  <c:v>41919</c:v>
                </c:pt>
                <c:pt idx="2564">
                  <c:v>41920</c:v>
                </c:pt>
                <c:pt idx="2565">
                  <c:v>41921</c:v>
                </c:pt>
                <c:pt idx="2566">
                  <c:v>41922</c:v>
                </c:pt>
                <c:pt idx="2567">
                  <c:v>41923</c:v>
                </c:pt>
                <c:pt idx="2568">
                  <c:v>41924</c:v>
                </c:pt>
                <c:pt idx="2569">
                  <c:v>41925</c:v>
                </c:pt>
                <c:pt idx="2570">
                  <c:v>41926</c:v>
                </c:pt>
                <c:pt idx="2571">
                  <c:v>41927</c:v>
                </c:pt>
                <c:pt idx="2572">
                  <c:v>41928</c:v>
                </c:pt>
                <c:pt idx="2573">
                  <c:v>41929</c:v>
                </c:pt>
                <c:pt idx="2574">
                  <c:v>41930</c:v>
                </c:pt>
                <c:pt idx="2575">
                  <c:v>41931</c:v>
                </c:pt>
                <c:pt idx="2576">
                  <c:v>41932</c:v>
                </c:pt>
                <c:pt idx="2577">
                  <c:v>41933</c:v>
                </c:pt>
                <c:pt idx="2578">
                  <c:v>41934</c:v>
                </c:pt>
                <c:pt idx="2579">
                  <c:v>41935</c:v>
                </c:pt>
                <c:pt idx="2580">
                  <c:v>41936</c:v>
                </c:pt>
                <c:pt idx="2581">
                  <c:v>41937</c:v>
                </c:pt>
                <c:pt idx="2582">
                  <c:v>41938</c:v>
                </c:pt>
                <c:pt idx="2583">
                  <c:v>41939</c:v>
                </c:pt>
                <c:pt idx="2584">
                  <c:v>41940</c:v>
                </c:pt>
                <c:pt idx="2585">
                  <c:v>41941</c:v>
                </c:pt>
                <c:pt idx="2586">
                  <c:v>41942</c:v>
                </c:pt>
                <c:pt idx="2587">
                  <c:v>41943</c:v>
                </c:pt>
                <c:pt idx="2588">
                  <c:v>41944</c:v>
                </c:pt>
                <c:pt idx="2589">
                  <c:v>41945</c:v>
                </c:pt>
                <c:pt idx="2590">
                  <c:v>41946</c:v>
                </c:pt>
                <c:pt idx="2591">
                  <c:v>41947</c:v>
                </c:pt>
                <c:pt idx="2592">
                  <c:v>41948</c:v>
                </c:pt>
                <c:pt idx="2593">
                  <c:v>41949</c:v>
                </c:pt>
                <c:pt idx="2594">
                  <c:v>41950</c:v>
                </c:pt>
                <c:pt idx="2595">
                  <c:v>41951</c:v>
                </c:pt>
                <c:pt idx="2596">
                  <c:v>41952</c:v>
                </c:pt>
                <c:pt idx="2597">
                  <c:v>41953</c:v>
                </c:pt>
                <c:pt idx="2598">
                  <c:v>41954</c:v>
                </c:pt>
                <c:pt idx="2599">
                  <c:v>41955</c:v>
                </c:pt>
                <c:pt idx="2600">
                  <c:v>41956</c:v>
                </c:pt>
                <c:pt idx="2601">
                  <c:v>41957</c:v>
                </c:pt>
                <c:pt idx="2602">
                  <c:v>41958</c:v>
                </c:pt>
                <c:pt idx="2603">
                  <c:v>41959</c:v>
                </c:pt>
                <c:pt idx="2604">
                  <c:v>41960</c:v>
                </c:pt>
                <c:pt idx="2605">
                  <c:v>41961</c:v>
                </c:pt>
                <c:pt idx="2606">
                  <c:v>41962</c:v>
                </c:pt>
                <c:pt idx="2607">
                  <c:v>41963</c:v>
                </c:pt>
                <c:pt idx="2608">
                  <c:v>41964</c:v>
                </c:pt>
                <c:pt idx="2609">
                  <c:v>41965</c:v>
                </c:pt>
                <c:pt idx="2610">
                  <c:v>41966</c:v>
                </c:pt>
                <c:pt idx="2611">
                  <c:v>41967</c:v>
                </c:pt>
                <c:pt idx="2612">
                  <c:v>41968</c:v>
                </c:pt>
                <c:pt idx="2613">
                  <c:v>41969</c:v>
                </c:pt>
                <c:pt idx="2614">
                  <c:v>41970</c:v>
                </c:pt>
                <c:pt idx="2615">
                  <c:v>41971</c:v>
                </c:pt>
                <c:pt idx="2616">
                  <c:v>41972</c:v>
                </c:pt>
                <c:pt idx="2617">
                  <c:v>41973</c:v>
                </c:pt>
                <c:pt idx="2618">
                  <c:v>41974</c:v>
                </c:pt>
                <c:pt idx="2619">
                  <c:v>41975</c:v>
                </c:pt>
                <c:pt idx="2620">
                  <c:v>41976</c:v>
                </c:pt>
                <c:pt idx="2621">
                  <c:v>41977</c:v>
                </c:pt>
                <c:pt idx="2622">
                  <c:v>41978</c:v>
                </c:pt>
                <c:pt idx="2623">
                  <c:v>41979</c:v>
                </c:pt>
                <c:pt idx="2624">
                  <c:v>41980</c:v>
                </c:pt>
                <c:pt idx="2625">
                  <c:v>41981</c:v>
                </c:pt>
                <c:pt idx="2626">
                  <c:v>41982</c:v>
                </c:pt>
                <c:pt idx="2627">
                  <c:v>41983</c:v>
                </c:pt>
                <c:pt idx="2628">
                  <c:v>41984</c:v>
                </c:pt>
                <c:pt idx="2629">
                  <c:v>41985</c:v>
                </c:pt>
                <c:pt idx="2630">
                  <c:v>41986</c:v>
                </c:pt>
                <c:pt idx="2631">
                  <c:v>41987</c:v>
                </c:pt>
                <c:pt idx="2632">
                  <c:v>41988</c:v>
                </c:pt>
                <c:pt idx="2633">
                  <c:v>41989</c:v>
                </c:pt>
                <c:pt idx="2634">
                  <c:v>41990</c:v>
                </c:pt>
                <c:pt idx="2635">
                  <c:v>41991</c:v>
                </c:pt>
                <c:pt idx="2636">
                  <c:v>41992</c:v>
                </c:pt>
                <c:pt idx="2637">
                  <c:v>41993</c:v>
                </c:pt>
                <c:pt idx="2638">
                  <c:v>41994</c:v>
                </c:pt>
                <c:pt idx="2639">
                  <c:v>41995</c:v>
                </c:pt>
                <c:pt idx="2640">
                  <c:v>41996</c:v>
                </c:pt>
                <c:pt idx="2641">
                  <c:v>41997</c:v>
                </c:pt>
                <c:pt idx="2642">
                  <c:v>41998</c:v>
                </c:pt>
                <c:pt idx="2643">
                  <c:v>41999</c:v>
                </c:pt>
                <c:pt idx="2644">
                  <c:v>42000</c:v>
                </c:pt>
                <c:pt idx="2645">
                  <c:v>42001</c:v>
                </c:pt>
                <c:pt idx="2646">
                  <c:v>42002</c:v>
                </c:pt>
                <c:pt idx="2647">
                  <c:v>42003</c:v>
                </c:pt>
                <c:pt idx="2648">
                  <c:v>42004</c:v>
                </c:pt>
                <c:pt idx="2649">
                  <c:v>42005</c:v>
                </c:pt>
                <c:pt idx="2650">
                  <c:v>42006</c:v>
                </c:pt>
                <c:pt idx="2651">
                  <c:v>42007</c:v>
                </c:pt>
                <c:pt idx="2652">
                  <c:v>42008</c:v>
                </c:pt>
                <c:pt idx="2653">
                  <c:v>42009</c:v>
                </c:pt>
                <c:pt idx="2654">
                  <c:v>42010</c:v>
                </c:pt>
                <c:pt idx="2655">
                  <c:v>42011</c:v>
                </c:pt>
                <c:pt idx="2656">
                  <c:v>42012</c:v>
                </c:pt>
                <c:pt idx="2657">
                  <c:v>42013</c:v>
                </c:pt>
                <c:pt idx="2658">
                  <c:v>42014</c:v>
                </c:pt>
                <c:pt idx="2659">
                  <c:v>42015</c:v>
                </c:pt>
                <c:pt idx="2660">
                  <c:v>42016</c:v>
                </c:pt>
                <c:pt idx="2661">
                  <c:v>42017</c:v>
                </c:pt>
                <c:pt idx="2662">
                  <c:v>42018</c:v>
                </c:pt>
                <c:pt idx="2663">
                  <c:v>42019</c:v>
                </c:pt>
                <c:pt idx="2664">
                  <c:v>42020</c:v>
                </c:pt>
                <c:pt idx="2665">
                  <c:v>42021</c:v>
                </c:pt>
                <c:pt idx="2666">
                  <c:v>42022</c:v>
                </c:pt>
                <c:pt idx="2667">
                  <c:v>42023</c:v>
                </c:pt>
                <c:pt idx="2668">
                  <c:v>42024</c:v>
                </c:pt>
                <c:pt idx="2669">
                  <c:v>42025</c:v>
                </c:pt>
                <c:pt idx="2670">
                  <c:v>42026</c:v>
                </c:pt>
                <c:pt idx="2671">
                  <c:v>42027</c:v>
                </c:pt>
                <c:pt idx="2672">
                  <c:v>42028</c:v>
                </c:pt>
                <c:pt idx="2673">
                  <c:v>42029</c:v>
                </c:pt>
                <c:pt idx="2674">
                  <c:v>42030</c:v>
                </c:pt>
                <c:pt idx="2675">
                  <c:v>42031</c:v>
                </c:pt>
                <c:pt idx="2676">
                  <c:v>42032</c:v>
                </c:pt>
                <c:pt idx="2677">
                  <c:v>42033</c:v>
                </c:pt>
                <c:pt idx="2678">
                  <c:v>42034</c:v>
                </c:pt>
                <c:pt idx="2679">
                  <c:v>42035</c:v>
                </c:pt>
                <c:pt idx="2680">
                  <c:v>42036</c:v>
                </c:pt>
                <c:pt idx="2681">
                  <c:v>42037</c:v>
                </c:pt>
                <c:pt idx="2682">
                  <c:v>42038</c:v>
                </c:pt>
                <c:pt idx="2683">
                  <c:v>42039</c:v>
                </c:pt>
                <c:pt idx="2684">
                  <c:v>42040</c:v>
                </c:pt>
                <c:pt idx="2685">
                  <c:v>42041</c:v>
                </c:pt>
                <c:pt idx="2686">
                  <c:v>42042</c:v>
                </c:pt>
                <c:pt idx="2687">
                  <c:v>42043</c:v>
                </c:pt>
                <c:pt idx="2688">
                  <c:v>42044</c:v>
                </c:pt>
                <c:pt idx="2689">
                  <c:v>42045</c:v>
                </c:pt>
                <c:pt idx="2690">
                  <c:v>42046</c:v>
                </c:pt>
                <c:pt idx="2691">
                  <c:v>42047</c:v>
                </c:pt>
                <c:pt idx="2692">
                  <c:v>42048</c:v>
                </c:pt>
                <c:pt idx="2693">
                  <c:v>42049</c:v>
                </c:pt>
                <c:pt idx="2694">
                  <c:v>42050</c:v>
                </c:pt>
                <c:pt idx="2695">
                  <c:v>42051</c:v>
                </c:pt>
                <c:pt idx="2696">
                  <c:v>42052</c:v>
                </c:pt>
                <c:pt idx="2697">
                  <c:v>42053</c:v>
                </c:pt>
                <c:pt idx="2698">
                  <c:v>42054</c:v>
                </c:pt>
                <c:pt idx="2699">
                  <c:v>42055</c:v>
                </c:pt>
                <c:pt idx="2700">
                  <c:v>42056</c:v>
                </c:pt>
                <c:pt idx="2701">
                  <c:v>42057</c:v>
                </c:pt>
                <c:pt idx="2702">
                  <c:v>42058</c:v>
                </c:pt>
                <c:pt idx="2703">
                  <c:v>42059</c:v>
                </c:pt>
                <c:pt idx="2704">
                  <c:v>42060</c:v>
                </c:pt>
                <c:pt idx="2705">
                  <c:v>42061</c:v>
                </c:pt>
                <c:pt idx="2706">
                  <c:v>42062</c:v>
                </c:pt>
                <c:pt idx="2707">
                  <c:v>42063</c:v>
                </c:pt>
                <c:pt idx="2708">
                  <c:v>42064</c:v>
                </c:pt>
                <c:pt idx="2709">
                  <c:v>42065</c:v>
                </c:pt>
                <c:pt idx="2710">
                  <c:v>42066</c:v>
                </c:pt>
                <c:pt idx="2711">
                  <c:v>42067</c:v>
                </c:pt>
                <c:pt idx="2712">
                  <c:v>42068</c:v>
                </c:pt>
                <c:pt idx="2713">
                  <c:v>42069</c:v>
                </c:pt>
                <c:pt idx="2714">
                  <c:v>42070</c:v>
                </c:pt>
                <c:pt idx="2715">
                  <c:v>42071</c:v>
                </c:pt>
                <c:pt idx="2716">
                  <c:v>42072</c:v>
                </c:pt>
                <c:pt idx="2717">
                  <c:v>42073</c:v>
                </c:pt>
                <c:pt idx="2718">
                  <c:v>42074</c:v>
                </c:pt>
                <c:pt idx="2719">
                  <c:v>42075</c:v>
                </c:pt>
                <c:pt idx="2720">
                  <c:v>42076</c:v>
                </c:pt>
                <c:pt idx="2721">
                  <c:v>42077</c:v>
                </c:pt>
                <c:pt idx="2722">
                  <c:v>42078</c:v>
                </c:pt>
                <c:pt idx="2723">
                  <c:v>42079</c:v>
                </c:pt>
                <c:pt idx="2724">
                  <c:v>42080</c:v>
                </c:pt>
                <c:pt idx="2725">
                  <c:v>42081</c:v>
                </c:pt>
                <c:pt idx="2726">
                  <c:v>42082</c:v>
                </c:pt>
                <c:pt idx="2727">
                  <c:v>42083</c:v>
                </c:pt>
                <c:pt idx="2728">
                  <c:v>42084</c:v>
                </c:pt>
                <c:pt idx="2729">
                  <c:v>42085</c:v>
                </c:pt>
                <c:pt idx="2730">
                  <c:v>42086</c:v>
                </c:pt>
                <c:pt idx="2731">
                  <c:v>42087</c:v>
                </c:pt>
                <c:pt idx="2732">
                  <c:v>42088</c:v>
                </c:pt>
                <c:pt idx="2733">
                  <c:v>42089</c:v>
                </c:pt>
                <c:pt idx="2734">
                  <c:v>42090</c:v>
                </c:pt>
                <c:pt idx="2735">
                  <c:v>42091</c:v>
                </c:pt>
                <c:pt idx="2736">
                  <c:v>42092</c:v>
                </c:pt>
                <c:pt idx="2737">
                  <c:v>42093</c:v>
                </c:pt>
                <c:pt idx="2738">
                  <c:v>42094</c:v>
                </c:pt>
                <c:pt idx="2739">
                  <c:v>42095</c:v>
                </c:pt>
                <c:pt idx="2740">
                  <c:v>42096</c:v>
                </c:pt>
                <c:pt idx="2741">
                  <c:v>42097</c:v>
                </c:pt>
                <c:pt idx="2742">
                  <c:v>42098</c:v>
                </c:pt>
                <c:pt idx="2743">
                  <c:v>42099</c:v>
                </c:pt>
                <c:pt idx="2744">
                  <c:v>42100</c:v>
                </c:pt>
                <c:pt idx="2745">
                  <c:v>42101</c:v>
                </c:pt>
                <c:pt idx="2746">
                  <c:v>42102</c:v>
                </c:pt>
                <c:pt idx="2747">
                  <c:v>42103</c:v>
                </c:pt>
                <c:pt idx="2748">
                  <c:v>42104</c:v>
                </c:pt>
                <c:pt idx="2749">
                  <c:v>42105</c:v>
                </c:pt>
                <c:pt idx="2750">
                  <c:v>42106</c:v>
                </c:pt>
                <c:pt idx="2751">
                  <c:v>42107</c:v>
                </c:pt>
                <c:pt idx="2752">
                  <c:v>42108</c:v>
                </c:pt>
                <c:pt idx="2753">
                  <c:v>42109</c:v>
                </c:pt>
                <c:pt idx="2754">
                  <c:v>42110</c:v>
                </c:pt>
                <c:pt idx="2755">
                  <c:v>42111</c:v>
                </c:pt>
                <c:pt idx="2756">
                  <c:v>42112</c:v>
                </c:pt>
                <c:pt idx="2757">
                  <c:v>42113</c:v>
                </c:pt>
                <c:pt idx="2758">
                  <c:v>42114</c:v>
                </c:pt>
                <c:pt idx="2759">
                  <c:v>42115</c:v>
                </c:pt>
                <c:pt idx="2760">
                  <c:v>42116</c:v>
                </c:pt>
                <c:pt idx="2761">
                  <c:v>42117</c:v>
                </c:pt>
                <c:pt idx="2762">
                  <c:v>42118</c:v>
                </c:pt>
                <c:pt idx="2763">
                  <c:v>42119</c:v>
                </c:pt>
                <c:pt idx="2764">
                  <c:v>42120</c:v>
                </c:pt>
                <c:pt idx="2765">
                  <c:v>42121</c:v>
                </c:pt>
                <c:pt idx="2766">
                  <c:v>42122</c:v>
                </c:pt>
                <c:pt idx="2767">
                  <c:v>42123</c:v>
                </c:pt>
                <c:pt idx="2768">
                  <c:v>42124</c:v>
                </c:pt>
                <c:pt idx="2769">
                  <c:v>42125</c:v>
                </c:pt>
                <c:pt idx="2770">
                  <c:v>42126</c:v>
                </c:pt>
                <c:pt idx="2771">
                  <c:v>42127</c:v>
                </c:pt>
                <c:pt idx="2772">
                  <c:v>42128</c:v>
                </c:pt>
                <c:pt idx="2773">
                  <c:v>42129</c:v>
                </c:pt>
                <c:pt idx="2774">
                  <c:v>42130</c:v>
                </c:pt>
                <c:pt idx="2775">
                  <c:v>42131</c:v>
                </c:pt>
                <c:pt idx="2776">
                  <c:v>42132</c:v>
                </c:pt>
                <c:pt idx="2777">
                  <c:v>42133</c:v>
                </c:pt>
                <c:pt idx="2778">
                  <c:v>42134</c:v>
                </c:pt>
                <c:pt idx="2779">
                  <c:v>42135</c:v>
                </c:pt>
                <c:pt idx="2780">
                  <c:v>42136</c:v>
                </c:pt>
                <c:pt idx="2781">
                  <c:v>42137</c:v>
                </c:pt>
                <c:pt idx="2782">
                  <c:v>42138</c:v>
                </c:pt>
                <c:pt idx="2783">
                  <c:v>42139</c:v>
                </c:pt>
                <c:pt idx="2784">
                  <c:v>42140</c:v>
                </c:pt>
                <c:pt idx="2785">
                  <c:v>42141</c:v>
                </c:pt>
                <c:pt idx="2786">
                  <c:v>42142</c:v>
                </c:pt>
                <c:pt idx="2787">
                  <c:v>42143</c:v>
                </c:pt>
                <c:pt idx="2788">
                  <c:v>42144</c:v>
                </c:pt>
                <c:pt idx="2789">
                  <c:v>42145</c:v>
                </c:pt>
                <c:pt idx="2790">
                  <c:v>42146</c:v>
                </c:pt>
                <c:pt idx="2791">
                  <c:v>42147</c:v>
                </c:pt>
                <c:pt idx="2792">
                  <c:v>42148</c:v>
                </c:pt>
                <c:pt idx="2793">
                  <c:v>42149</c:v>
                </c:pt>
                <c:pt idx="2794">
                  <c:v>42150</c:v>
                </c:pt>
                <c:pt idx="2795">
                  <c:v>42151</c:v>
                </c:pt>
                <c:pt idx="2796">
                  <c:v>42152</c:v>
                </c:pt>
                <c:pt idx="2797">
                  <c:v>42153</c:v>
                </c:pt>
                <c:pt idx="2798">
                  <c:v>42154</c:v>
                </c:pt>
                <c:pt idx="2799">
                  <c:v>42155</c:v>
                </c:pt>
                <c:pt idx="2800">
                  <c:v>42156</c:v>
                </c:pt>
                <c:pt idx="2801">
                  <c:v>42157</c:v>
                </c:pt>
                <c:pt idx="2802">
                  <c:v>42158</c:v>
                </c:pt>
                <c:pt idx="2803">
                  <c:v>42159</c:v>
                </c:pt>
                <c:pt idx="2804">
                  <c:v>42160</c:v>
                </c:pt>
                <c:pt idx="2805">
                  <c:v>42161</c:v>
                </c:pt>
                <c:pt idx="2806">
                  <c:v>42162</c:v>
                </c:pt>
                <c:pt idx="2807">
                  <c:v>42163</c:v>
                </c:pt>
                <c:pt idx="2808">
                  <c:v>42164</c:v>
                </c:pt>
                <c:pt idx="2809">
                  <c:v>42165</c:v>
                </c:pt>
                <c:pt idx="2810">
                  <c:v>42166</c:v>
                </c:pt>
                <c:pt idx="2811">
                  <c:v>42167</c:v>
                </c:pt>
                <c:pt idx="2812">
                  <c:v>42168</c:v>
                </c:pt>
                <c:pt idx="2813">
                  <c:v>42169</c:v>
                </c:pt>
                <c:pt idx="2814">
                  <c:v>42170</c:v>
                </c:pt>
                <c:pt idx="2815">
                  <c:v>42171</c:v>
                </c:pt>
                <c:pt idx="2816">
                  <c:v>42172</c:v>
                </c:pt>
                <c:pt idx="2817">
                  <c:v>42173</c:v>
                </c:pt>
                <c:pt idx="2818">
                  <c:v>42174</c:v>
                </c:pt>
                <c:pt idx="2819">
                  <c:v>42175</c:v>
                </c:pt>
                <c:pt idx="2820">
                  <c:v>42176</c:v>
                </c:pt>
                <c:pt idx="2821">
                  <c:v>42177</c:v>
                </c:pt>
                <c:pt idx="2822">
                  <c:v>42178</c:v>
                </c:pt>
                <c:pt idx="2823">
                  <c:v>42179</c:v>
                </c:pt>
                <c:pt idx="2824">
                  <c:v>42180</c:v>
                </c:pt>
                <c:pt idx="2825">
                  <c:v>42181</c:v>
                </c:pt>
                <c:pt idx="2826">
                  <c:v>42182</c:v>
                </c:pt>
                <c:pt idx="2827">
                  <c:v>42183</c:v>
                </c:pt>
                <c:pt idx="2828">
                  <c:v>42184</c:v>
                </c:pt>
                <c:pt idx="2829">
                  <c:v>42185</c:v>
                </c:pt>
                <c:pt idx="2830">
                  <c:v>42186</c:v>
                </c:pt>
                <c:pt idx="2831">
                  <c:v>42187</c:v>
                </c:pt>
                <c:pt idx="2832">
                  <c:v>42188</c:v>
                </c:pt>
                <c:pt idx="2833">
                  <c:v>42189</c:v>
                </c:pt>
                <c:pt idx="2834">
                  <c:v>42190</c:v>
                </c:pt>
                <c:pt idx="2835">
                  <c:v>42191</c:v>
                </c:pt>
                <c:pt idx="2836">
                  <c:v>42192</c:v>
                </c:pt>
                <c:pt idx="2837">
                  <c:v>42193</c:v>
                </c:pt>
                <c:pt idx="2838">
                  <c:v>42194</c:v>
                </c:pt>
                <c:pt idx="2839">
                  <c:v>42195</c:v>
                </c:pt>
                <c:pt idx="2840">
                  <c:v>42196</c:v>
                </c:pt>
                <c:pt idx="2841">
                  <c:v>42197</c:v>
                </c:pt>
                <c:pt idx="2842">
                  <c:v>42198</c:v>
                </c:pt>
                <c:pt idx="2843">
                  <c:v>42199</c:v>
                </c:pt>
                <c:pt idx="2844">
                  <c:v>42200</c:v>
                </c:pt>
                <c:pt idx="2845">
                  <c:v>42201</c:v>
                </c:pt>
                <c:pt idx="2846">
                  <c:v>42202</c:v>
                </c:pt>
                <c:pt idx="2847">
                  <c:v>42203</c:v>
                </c:pt>
                <c:pt idx="2848">
                  <c:v>42204</c:v>
                </c:pt>
                <c:pt idx="2849">
                  <c:v>42205</c:v>
                </c:pt>
                <c:pt idx="2850">
                  <c:v>42206</c:v>
                </c:pt>
                <c:pt idx="2851">
                  <c:v>42207</c:v>
                </c:pt>
                <c:pt idx="2852">
                  <c:v>42208</c:v>
                </c:pt>
                <c:pt idx="2853">
                  <c:v>42209</c:v>
                </c:pt>
                <c:pt idx="2854">
                  <c:v>42210</c:v>
                </c:pt>
                <c:pt idx="2855">
                  <c:v>42211</c:v>
                </c:pt>
                <c:pt idx="2856">
                  <c:v>42212</c:v>
                </c:pt>
                <c:pt idx="2857">
                  <c:v>42213</c:v>
                </c:pt>
                <c:pt idx="2858">
                  <c:v>42214</c:v>
                </c:pt>
                <c:pt idx="2859">
                  <c:v>42215</c:v>
                </c:pt>
                <c:pt idx="2860">
                  <c:v>42216</c:v>
                </c:pt>
                <c:pt idx="2861">
                  <c:v>42217</c:v>
                </c:pt>
                <c:pt idx="2862">
                  <c:v>42218</c:v>
                </c:pt>
                <c:pt idx="2863">
                  <c:v>42219</c:v>
                </c:pt>
                <c:pt idx="2864">
                  <c:v>42220</c:v>
                </c:pt>
                <c:pt idx="2865">
                  <c:v>42221</c:v>
                </c:pt>
                <c:pt idx="2866">
                  <c:v>42222</c:v>
                </c:pt>
                <c:pt idx="2867">
                  <c:v>42223</c:v>
                </c:pt>
                <c:pt idx="2868">
                  <c:v>42224</c:v>
                </c:pt>
                <c:pt idx="2869">
                  <c:v>42225</c:v>
                </c:pt>
                <c:pt idx="2870">
                  <c:v>42226</c:v>
                </c:pt>
                <c:pt idx="2871">
                  <c:v>42227</c:v>
                </c:pt>
                <c:pt idx="2872">
                  <c:v>42228</c:v>
                </c:pt>
                <c:pt idx="2873">
                  <c:v>42229</c:v>
                </c:pt>
                <c:pt idx="2874">
                  <c:v>42230</c:v>
                </c:pt>
                <c:pt idx="2875">
                  <c:v>42231</c:v>
                </c:pt>
                <c:pt idx="2876">
                  <c:v>42232</c:v>
                </c:pt>
                <c:pt idx="2877">
                  <c:v>42233</c:v>
                </c:pt>
                <c:pt idx="2878">
                  <c:v>42234</c:v>
                </c:pt>
                <c:pt idx="2879">
                  <c:v>42235</c:v>
                </c:pt>
                <c:pt idx="2880">
                  <c:v>42236</c:v>
                </c:pt>
                <c:pt idx="2881">
                  <c:v>42237</c:v>
                </c:pt>
                <c:pt idx="2882">
                  <c:v>42238</c:v>
                </c:pt>
                <c:pt idx="2883">
                  <c:v>42239</c:v>
                </c:pt>
                <c:pt idx="2884">
                  <c:v>42240</c:v>
                </c:pt>
                <c:pt idx="2885">
                  <c:v>42241</c:v>
                </c:pt>
                <c:pt idx="2886">
                  <c:v>42242</c:v>
                </c:pt>
                <c:pt idx="2887">
                  <c:v>42243</c:v>
                </c:pt>
                <c:pt idx="2888">
                  <c:v>42244</c:v>
                </c:pt>
                <c:pt idx="2889">
                  <c:v>42245</c:v>
                </c:pt>
                <c:pt idx="2890">
                  <c:v>42246</c:v>
                </c:pt>
                <c:pt idx="2891">
                  <c:v>42247</c:v>
                </c:pt>
                <c:pt idx="2892">
                  <c:v>42248</c:v>
                </c:pt>
                <c:pt idx="2893">
                  <c:v>42249</c:v>
                </c:pt>
                <c:pt idx="2894">
                  <c:v>42250</c:v>
                </c:pt>
                <c:pt idx="2895">
                  <c:v>42251</c:v>
                </c:pt>
                <c:pt idx="2896">
                  <c:v>42252</c:v>
                </c:pt>
                <c:pt idx="2897">
                  <c:v>42253</c:v>
                </c:pt>
                <c:pt idx="2898">
                  <c:v>42254</c:v>
                </c:pt>
                <c:pt idx="2899">
                  <c:v>42255</c:v>
                </c:pt>
                <c:pt idx="2900">
                  <c:v>42256</c:v>
                </c:pt>
                <c:pt idx="2901">
                  <c:v>42257</c:v>
                </c:pt>
                <c:pt idx="2902">
                  <c:v>42258</c:v>
                </c:pt>
                <c:pt idx="2903">
                  <c:v>42259</c:v>
                </c:pt>
                <c:pt idx="2904">
                  <c:v>42260</c:v>
                </c:pt>
                <c:pt idx="2905">
                  <c:v>42261</c:v>
                </c:pt>
                <c:pt idx="2906">
                  <c:v>42262</c:v>
                </c:pt>
                <c:pt idx="2907">
                  <c:v>42263</c:v>
                </c:pt>
                <c:pt idx="2908">
                  <c:v>42264</c:v>
                </c:pt>
                <c:pt idx="2909">
                  <c:v>42265</c:v>
                </c:pt>
                <c:pt idx="2910">
                  <c:v>42266</c:v>
                </c:pt>
                <c:pt idx="2911">
                  <c:v>42267</c:v>
                </c:pt>
                <c:pt idx="2912">
                  <c:v>42268</c:v>
                </c:pt>
                <c:pt idx="2913">
                  <c:v>42269</c:v>
                </c:pt>
                <c:pt idx="2914">
                  <c:v>42270</c:v>
                </c:pt>
                <c:pt idx="2915">
                  <c:v>42271</c:v>
                </c:pt>
                <c:pt idx="2916">
                  <c:v>42272</c:v>
                </c:pt>
                <c:pt idx="2917">
                  <c:v>42273</c:v>
                </c:pt>
                <c:pt idx="2918">
                  <c:v>42274</c:v>
                </c:pt>
                <c:pt idx="2919">
                  <c:v>42275</c:v>
                </c:pt>
                <c:pt idx="2920">
                  <c:v>42276</c:v>
                </c:pt>
                <c:pt idx="2921">
                  <c:v>42277</c:v>
                </c:pt>
                <c:pt idx="2922">
                  <c:v>42278</c:v>
                </c:pt>
                <c:pt idx="2923">
                  <c:v>42279</c:v>
                </c:pt>
                <c:pt idx="2924">
                  <c:v>42280</c:v>
                </c:pt>
                <c:pt idx="2925">
                  <c:v>42281</c:v>
                </c:pt>
                <c:pt idx="2926">
                  <c:v>42282</c:v>
                </c:pt>
                <c:pt idx="2927">
                  <c:v>42283</c:v>
                </c:pt>
                <c:pt idx="2928">
                  <c:v>42284</c:v>
                </c:pt>
                <c:pt idx="2929">
                  <c:v>42285</c:v>
                </c:pt>
                <c:pt idx="2930">
                  <c:v>42286</c:v>
                </c:pt>
                <c:pt idx="2931">
                  <c:v>42287</c:v>
                </c:pt>
                <c:pt idx="2932">
                  <c:v>42288</c:v>
                </c:pt>
                <c:pt idx="2933">
                  <c:v>42289</c:v>
                </c:pt>
                <c:pt idx="2934">
                  <c:v>42290</c:v>
                </c:pt>
                <c:pt idx="2935">
                  <c:v>42291</c:v>
                </c:pt>
                <c:pt idx="2936">
                  <c:v>42292</c:v>
                </c:pt>
                <c:pt idx="2937">
                  <c:v>42293</c:v>
                </c:pt>
                <c:pt idx="2938">
                  <c:v>42294</c:v>
                </c:pt>
                <c:pt idx="2939">
                  <c:v>42295</c:v>
                </c:pt>
                <c:pt idx="2940">
                  <c:v>42296</c:v>
                </c:pt>
                <c:pt idx="2941">
                  <c:v>42297</c:v>
                </c:pt>
                <c:pt idx="2942">
                  <c:v>42298</c:v>
                </c:pt>
                <c:pt idx="2943">
                  <c:v>42299</c:v>
                </c:pt>
                <c:pt idx="2944">
                  <c:v>42300</c:v>
                </c:pt>
                <c:pt idx="2945">
                  <c:v>42301</c:v>
                </c:pt>
                <c:pt idx="2946">
                  <c:v>42302</c:v>
                </c:pt>
                <c:pt idx="2947">
                  <c:v>42303</c:v>
                </c:pt>
                <c:pt idx="2948">
                  <c:v>42304</c:v>
                </c:pt>
                <c:pt idx="2949">
                  <c:v>42305</c:v>
                </c:pt>
                <c:pt idx="2950">
                  <c:v>42306</c:v>
                </c:pt>
                <c:pt idx="2951">
                  <c:v>42307</c:v>
                </c:pt>
                <c:pt idx="2952">
                  <c:v>42308</c:v>
                </c:pt>
                <c:pt idx="2953">
                  <c:v>42309</c:v>
                </c:pt>
                <c:pt idx="2954">
                  <c:v>42310</c:v>
                </c:pt>
                <c:pt idx="2955">
                  <c:v>42311</c:v>
                </c:pt>
                <c:pt idx="2956">
                  <c:v>42312</c:v>
                </c:pt>
                <c:pt idx="2957">
                  <c:v>42313</c:v>
                </c:pt>
                <c:pt idx="2958">
                  <c:v>42314</c:v>
                </c:pt>
                <c:pt idx="2959">
                  <c:v>42315</c:v>
                </c:pt>
                <c:pt idx="2960">
                  <c:v>42316</c:v>
                </c:pt>
                <c:pt idx="2961">
                  <c:v>42317</c:v>
                </c:pt>
                <c:pt idx="2962">
                  <c:v>42318</c:v>
                </c:pt>
                <c:pt idx="2963">
                  <c:v>42319</c:v>
                </c:pt>
                <c:pt idx="2964">
                  <c:v>42320</c:v>
                </c:pt>
                <c:pt idx="2965">
                  <c:v>42321</c:v>
                </c:pt>
                <c:pt idx="2966">
                  <c:v>42322</c:v>
                </c:pt>
                <c:pt idx="2967">
                  <c:v>42323</c:v>
                </c:pt>
                <c:pt idx="2968">
                  <c:v>42324</c:v>
                </c:pt>
                <c:pt idx="2969">
                  <c:v>42325</c:v>
                </c:pt>
                <c:pt idx="2970">
                  <c:v>42326</c:v>
                </c:pt>
                <c:pt idx="2971">
                  <c:v>42327</c:v>
                </c:pt>
                <c:pt idx="2972">
                  <c:v>42328</c:v>
                </c:pt>
                <c:pt idx="2973">
                  <c:v>42329</c:v>
                </c:pt>
                <c:pt idx="2974">
                  <c:v>42330</c:v>
                </c:pt>
                <c:pt idx="2975">
                  <c:v>42331</c:v>
                </c:pt>
                <c:pt idx="2976">
                  <c:v>42332</c:v>
                </c:pt>
                <c:pt idx="2977">
                  <c:v>42333</c:v>
                </c:pt>
                <c:pt idx="2978">
                  <c:v>42334</c:v>
                </c:pt>
                <c:pt idx="2979">
                  <c:v>42335</c:v>
                </c:pt>
                <c:pt idx="2980">
                  <c:v>42336</c:v>
                </c:pt>
                <c:pt idx="2981">
                  <c:v>42337</c:v>
                </c:pt>
                <c:pt idx="2982">
                  <c:v>42338</c:v>
                </c:pt>
                <c:pt idx="2983">
                  <c:v>42339</c:v>
                </c:pt>
                <c:pt idx="2984">
                  <c:v>42340</c:v>
                </c:pt>
                <c:pt idx="2985">
                  <c:v>42341</c:v>
                </c:pt>
                <c:pt idx="2986">
                  <c:v>42342</c:v>
                </c:pt>
                <c:pt idx="2987">
                  <c:v>42343</c:v>
                </c:pt>
                <c:pt idx="2988">
                  <c:v>42344</c:v>
                </c:pt>
                <c:pt idx="2989">
                  <c:v>42345</c:v>
                </c:pt>
                <c:pt idx="2990">
                  <c:v>42346</c:v>
                </c:pt>
                <c:pt idx="2991">
                  <c:v>42347</c:v>
                </c:pt>
                <c:pt idx="2992">
                  <c:v>42348</c:v>
                </c:pt>
                <c:pt idx="2993">
                  <c:v>42349</c:v>
                </c:pt>
                <c:pt idx="2994">
                  <c:v>42350</c:v>
                </c:pt>
                <c:pt idx="2995">
                  <c:v>42351</c:v>
                </c:pt>
                <c:pt idx="2996">
                  <c:v>42352</c:v>
                </c:pt>
                <c:pt idx="2997">
                  <c:v>42353</c:v>
                </c:pt>
                <c:pt idx="2998">
                  <c:v>42354</c:v>
                </c:pt>
                <c:pt idx="2999">
                  <c:v>42355</c:v>
                </c:pt>
                <c:pt idx="3000">
                  <c:v>42356</c:v>
                </c:pt>
                <c:pt idx="3001">
                  <c:v>42357</c:v>
                </c:pt>
                <c:pt idx="3002">
                  <c:v>42358</c:v>
                </c:pt>
                <c:pt idx="3003">
                  <c:v>42359</c:v>
                </c:pt>
                <c:pt idx="3004">
                  <c:v>42360</c:v>
                </c:pt>
                <c:pt idx="3005">
                  <c:v>42361</c:v>
                </c:pt>
                <c:pt idx="3006">
                  <c:v>42362</c:v>
                </c:pt>
                <c:pt idx="3007">
                  <c:v>42363</c:v>
                </c:pt>
                <c:pt idx="3008">
                  <c:v>42364</c:v>
                </c:pt>
                <c:pt idx="3009">
                  <c:v>42365</c:v>
                </c:pt>
                <c:pt idx="3010">
                  <c:v>42366</c:v>
                </c:pt>
                <c:pt idx="3011">
                  <c:v>42367</c:v>
                </c:pt>
                <c:pt idx="3012">
                  <c:v>42368</c:v>
                </c:pt>
                <c:pt idx="3013">
                  <c:v>42369</c:v>
                </c:pt>
                <c:pt idx="3014">
                  <c:v>42370</c:v>
                </c:pt>
                <c:pt idx="3015">
                  <c:v>42371</c:v>
                </c:pt>
                <c:pt idx="3016">
                  <c:v>42372</c:v>
                </c:pt>
                <c:pt idx="3017">
                  <c:v>42373</c:v>
                </c:pt>
                <c:pt idx="3018">
                  <c:v>42374</c:v>
                </c:pt>
                <c:pt idx="3019">
                  <c:v>42375</c:v>
                </c:pt>
                <c:pt idx="3020">
                  <c:v>42376</c:v>
                </c:pt>
                <c:pt idx="3021">
                  <c:v>42377</c:v>
                </c:pt>
                <c:pt idx="3022">
                  <c:v>42378</c:v>
                </c:pt>
                <c:pt idx="3023">
                  <c:v>42379</c:v>
                </c:pt>
                <c:pt idx="3024">
                  <c:v>42380</c:v>
                </c:pt>
                <c:pt idx="3025">
                  <c:v>42381</c:v>
                </c:pt>
                <c:pt idx="3026">
                  <c:v>42382</c:v>
                </c:pt>
                <c:pt idx="3027">
                  <c:v>42383</c:v>
                </c:pt>
                <c:pt idx="3028">
                  <c:v>42384</c:v>
                </c:pt>
                <c:pt idx="3029">
                  <c:v>42385</c:v>
                </c:pt>
                <c:pt idx="3030">
                  <c:v>42386</c:v>
                </c:pt>
                <c:pt idx="3031">
                  <c:v>42387</c:v>
                </c:pt>
                <c:pt idx="3032">
                  <c:v>42388</c:v>
                </c:pt>
                <c:pt idx="3033">
                  <c:v>42389</c:v>
                </c:pt>
                <c:pt idx="3034">
                  <c:v>42390</c:v>
                </c:pt>
                <c:pt idx="3035">
                  <c:v>42391</c:v>
                </c:pt>
                <c:pt idx="3036">
                  <c:v>42392</c:v>
                </c:pt>
                <c:pt idx="3037">
                  <c:v>42393</c:v>
                </c:pt>
                <c:pt idx="3038">
                  <c:v>42394</c:v>
                </c:pt>
                <c:pt idx="3039">
                  <c:v>42395</c:v>
                </c:pt>
                <c:pt idx="3040">
                  <c:v>42396</c:v>
                </c:pt>
                <c:pt idx="3041">
                  <c:v>42397</c:v>
                </c:pt>
                <c:pt idx="3042">
                  <c:v>42398</c:v>
                </c:pt>
                <c:pt idx="3043">
                  <c:v>42399</c:v>
                </c:pt>
                <c:pt idx="3044">
                  <c:v>42400</c:v>
                </c:pt>
                <c:pt idx="3045">
                  <c:v>42401</c:v>
                </c:pt>
                <c:pt idx="3046">
                  <c:v>42402</c:v>
                </c:pt>
                <c:pt idx="3047">
                  <c:v>42403</c:v>
                </c:pt>
                <c:pt idx="3048">
                  <c:v>42404</c:v>
                </c:pt>
                <c:pt idx="3049">
                  <c:v>42405</c:v>
                </c:pt>
                <c:pt idx="3050">
                  <c:v>42406</c:v>
                </c:pt>
                <c:pt idx="3051">
                  <c:v>42407</c:v>
                </c:pt>
                <c:pt idx="3052">
                  <c:v>42408</c:v>
                </c:pt>
                <c:pt idx="3053">
                  <c:v>42409</c:v>
                </c:pt>
                <c:pt idx="3054">
                  <c:v>42410</c:v>
                </c:pt>
                <c:pt idx="3055">
                  <c:v>42411</c:v>
                </c:pt>
                <c:pt idx="3056">
                  <c:v>42412</c:v>
                </c:pt>
                <c:pt idx="3057">
                  <c:v>42413</c:v>
                </c:pt>
                <c:pt idx="3058">
                  <c:v>42414</c:v>
                </c:pt>
                <c:pt idx="3059">
                  <c:v>42415</c:v>
                </c:pt>
                <c:pt idx="3060">
                  <c:v>42416</c:v>
                </c:pt>
                <c:pt idx="3061">
                  <c:v>42417</c:v>
                </c:pt>
                <c:pt idx="3062">
                  <c:v>42418</c:v>
                </c:pt>
                <c:pt idx="3063">
                  <c:v>42419</c:v>
                </c:pt>
                <c:pt idx="3064">
                  <c:v>42420</c:v>
                </c:pt>
                <c:pt idx="3065">
                  <c:v>42421</c:v>
                </c:pt>
                <c:pt idx="3066">
                  <c:v>42422</c:v>
                </c:pt>
                <c:pt idx="3067">
                  <c:v>42423</c:v>
                </c:pt>
                <c:pt idx="3068">
                  <c:v>42424</c:v>
                </c:pt>
                <c:pt idx="3069">
                  <c:v>42425</c:v>
                </c:pt>
                <c:pt idx="3070">
                  <c:v>42426</c:v>
                </c:pt>
                <c:pt idx="3071">
                  <c:v>42427</c:v>
                </c:pt>
                <c:pt idx="3072">
                  <c:v>42428</c:v>
                </c:pt>
                <c:pt idx="3073">
                  <c:v>42429</c:v>
                </c:pt>
                <c:pt idx="3074">
                  <c:v>42430</c:v>
                </c:pt>
                <c:pt idx="3075">
                  <c:v>42431</c:v>
                </c:pt>
                <c:pt idx="3076">
                  <c:v>42432</c:v>
                </c:pt>
                <c:pt idx="3077">
                  <c:v>42433</c:v>
                </c:pt>
                <c:pt idx="3078">
                  <c:v>42434</c:v>
                </c:pt>
                <c:pt idx="3079">
                  <c:v>42435</c:v>
                </c:pt>
                <c:pt idx="3080">
                  <c:v>42436</c:v>
                </c:pt>
                <c:pt idx="3081">
                  <c:v>42437</c:v>
                </c:pt>
                <c:pt idx="3082">
                  <c:v>42438</c:v>
                </c:pt>
                <c:pt idx="3083">
                  <c:v>42439</c:v>
                </c:pt>
                <c:pt idx="3084">
                  <c:v>42440</c:v>
                </c:pt>
                <c:pt idx="3085">
                  <c:v>42441</c:v>
                </c:pt>
                <c:pt idx="3086">
                  <c:v>42442</c:v>
                </c:pt>
                <c:pt idx="3087">
                  <c:v>42443</c:v>
                </c:pt>
                <c:pt idx="3088">
                  <c:v>42444</c:v>
                </c:pt>
                <c:pt idx="3089">
                  <c:v>42445</c:v>
                </c:pt>
                <c:pt idx="3090">
                  <c:v>42446</c:v>
                </c:pt>
                <c:pt idx="3091">
                  <c:v>42447</c:v>
                </c:pt>
                <c:pt idx="3092">
                  <c:v>42448</c:v>
                </c:pt>
                <c:pt idx="3093">
                  <c:v>42449</c:v>
                </c:pt>
                <c:pt idx="3094">
                  <c:v>42450</c:v>
                </c:pt>
                <c:pt idx="3095">
                  <c:v>42451</c:v>
                </c:pt>
                <c:pt idx="3096">
                  <c:v>42452</c:v>
                </c:pt>
                <c:pt idx="3097">
                  <c:v>42453</c:v>
                </c:pt>
                <c:pt idx="3098">
                  <c:v>42454</c:v>
                </c:pt>
                <c:pt idx="3099">
                  <c:v>42455</c:v>
                </c:pt>
                <c:pt idx="3100">
                  <c:v>42456</c:v>
                </c:pt>
                <c:pt idx="3101">
                  <c:v>42457</c:v>
                </c:pt>
                <c:pt idx="3102">
                  <c:v>42458</c:v>
                </c:pt>
                <c:pt idx="3103">
                  <c:v>42459</c:v>
                </c:pt>
                <c:pt idx="3104">
                  <c:v>42460</c:v>
                </c:pt>
                <c:pt idx="3105">
                  <c:v>42461</c:v>
                </c:pt>
                <c:pt idx="3106">
                  <c:v>42462</c:v>
                </c:pt>
                <c:pt idx="3107">
                  <c:v>42463</c:v>
                </c:pt>
                <c:pt idx="3108">
                  <c:v>42464</c:v>
                </c:pt>
                <c:pt idx="3109">
                  <c:v>42465</c:v>
                </c:pt>
                <c:pt idx="3110">
                  <c:v>42466</c:v>
                </c:pt>
                <c:pt idx="3111">
                  <c:v>42467</c:v>
                </c:pt>
                <c:pt idx="3112">
                  <c:v>42468</c:v>
                </c:pt>
                <c:pt idx="3113">
                  <c:v>42469</c:v>
                </c:pt>
                <c:pt idx="3114">
                  <c:v>42470</c:v>
                </c:pt>
                <c:pt idx="3115">
                  <c:v>42471</c:v>
                </c:pt>
                <c:pt idx="3116">
                  <c:v>42472</c:v>
                </c:pt>
                <c:pt idx="3117">
                  <c:v>42473</c:v>
                </c:pt>
                <c:pt idx="3118">
                  <c:v>42474</c:v>
                </c:pt>
                <c:pt idx="3119">
                  <c:v>42475</c:v>
                </c:pt>
                <c:pt idx="3120">
                  <c:v>42476</c:v>
                </c:pt>
                <c:pt idx="3121">
                  <c:v>42477</c:v>
                </c:pt>
                <c:pt idx="3122">
                  <c:v>42478</c:v>
                </c:pt>
                <c:pt idx="3123">
                  <c:v>42479</c:v>
                </c:pt>
                <c:pt idx="3124">
                  <c:v>42480</c:v>
                </c:pt>
                <c:pt idx="3125">
                  <c:v>42481</c:v>
                </c:pt>
                <c:pt idx="3126">
                  <c:v>42482</c:v>
                </c:pt>
                <c:pt idx="3127">
                  <c:v>42483</c:v>
                </c:pt>
                <c:pt idx="3128">
                  <c:v>42484</c:v>
                </c:pt>
                <c:pt idx="3129">
                  <c:v>42485</c:v>
                </c:pt>
                <c:pt idx="3130">
                  <c:v>42486</c:v>
                </c:pt>
                <c:pt idx="3131">
                  <c:v>42487</c:v>
                </c:pt>
                <c:pt idx="3132">
                  <c:v>42488</c:v>
                </c:pt>
                <c:pt idx="3133">
                  <c:v>42489</c:v>
                </c:pt>
                <c:pt idx="3134">
                  <c:v>42490</c:v>
                </c:pt>
                <c:pt idx="3135">
                  <c:v>42491</c:v>
                </c:pt>
                <c:pt idx="3136">
                  <c:v>42492</c:v>
                </c:pt>
                <c:pt idx="3137">
                  <c:v>42493</c:v>
                </c:pt>
                <c:pt idx="3138">
                  <c:v>42494</c:v>
                </c:pt>
                <c:pt idx="3139">
                  <c:v>42495</c:v>
                </c:pt>
                <c:pt idx="3140">
                  <c:v>42496</c:v>
                </c:pt>
                <c:pt idx="3141">
                  <c:v>42497</c:v>
                </c:pt>
                <c:pt idx="3142">
                  <c:v>42498</c:v>
                </c:pt>
                <c:pt idx="3143">
                  <c:v>42499</c:v>
                </c:pt>
                <c:pt idx="3144">
                  <c:v>42500</c:v>
                </c:pt>
                <c:pt idx="3145">
                  <c:v>42501</c:v>
                </c:pt>
                <c:pt idx="3146">
                  <c:v>42502</c:v>
                </c:pt>
                <c:pt idx="3147">
                  <c:v>42503</c:v>
                </c:pt>
                <c:pt idx="3148">
                  <c:v>42504</c:v>
                </c:pt>
                <c:pt idx="3149">
                  <c:v>42505</c:v>
                </c:pt>
                <c:pt idx="3150">
                  <c:v>42506</c:v>
                </c:pt>
                <c:pt idx="3151">
                  <c:v>42507</c:v>
                </c:pt>
                <c:pt idx="3152">
                  <c:v>42508</c:v>
                </c:pt>
                <c:pt idx="3153">
                  <c:v>42509</c:v>
                </c:pt>
                <c:pt idx="3154">
                  <c:v>42510</c:v>
                </c:pt>
                <c:pt idx="3155">
                  <c:v>42511</c:v>
                </c:pt>
                <c:pt idx="3156">
                  <c:v>42512</c:v>
                </c:pt>
                <c:pt idx="3157">
                  <c:v>42513</c:v>
                </c:pt>
                <c:pt idx="3158">
                  <c:v>42514</c:v>
                </c:pt>
                <c:pt idx="3159">
                  <c:v>42515</c:v>
                </c:pt>
                <c:pt idx="3160">
                  <c:v>42516</c:v>
                </c:pt>
                <c:pt idx="3161">
                  <c:v>42517</c:v>
                </c:pt>
                <c:pt idx="3162">
                  <c:v>42518</c:v>
                </c:pt>
                <c:pt idx="3163">
                  <c:v>42519</c:v>
                </c:pt>
                <c:pt idx="3164">
                  <c:v>42520</c:v>
                </c:pt>
                <c:pt idx="3165">
                  <c:v>42521</c:v>
                </c:pt>
                <c:pt idx="3166">
                  <c:v>42522</c:v>
                </c:pt>
                <c:pt idx="3167">
                  <c:v>42523</c:v>
                </c:pt>
                <c:pt idx="3168">
                  <c:v>42524</c:v>
                </c:pt>
                <c:pt idx="3169">
                  <c:v>42525</c:v>
                </c:pt>
                <c:pt idx="3170">
                  <c:v>42526</c:v>
                </c:pt>
                <c:pt idx="3171">
                  <c:v>42527</c:v>
                </c:pt>
                <c:pt idx="3172">
                  <c:v>42528</c:v>
                </c:pt>
                <c:pt idx="3173">
                  <c:v>42529</c:v>
                </c:pt>
                <c:pt idx="3174">
                  <c:v>42530</c:v>
                </c:pt>
                <c:pt idx="3175">
                  <c:v>42531</c:v>
                </c:pt>
                <c:pt idx="3176">
                  <c:v>42532</c:v>
                </c:pt>
                <c:pt idx="3177">
                  <c:v>42533</c:v>
                </c:pt>
                <c:pt idx="3178">
                  <c:v>42534</c:v>
                </c:pt>
                <c:pt idx="3179">
                  <c:v>42535</c:v>
                </c:pt>
                <c:pt idx="3180">
                  <c:v>42536</c:v>
                </c:pt>
                <c:pt idx="3181">
                  <c:v>42537</c:v>
                </c:pt>
                <c:pt idx="3182">
                  <c:v>42538</c:v>
                </c:pt>
                <c:pt idx="3183">
                  <c:v>42539</c:v>
                </c:pt>
                <c:pt idx="3184">
                  <c:v>42540</c:v>
                </c:pt>
                <c:pt idx="3185">
                  <c:v>42541</c:v>
                </c:pt>
                <c:pt idx="3186">
                  <c:v>42542</c:v>
                </c:pt>
                <c:pt idx="3187">
                  <c:v>42543</c:v>
                </c:pt>
                <c:pt idx="3188">
                  <c:v>42544</c:v>
                </c:pt>
                <c:pt idx="3189">
                  <c:v>42545</c:v>
                </c:pt>
                <c:pt idx="3190">
                  <c:v>42546</c:v>
                </c:pt>
                <c:pt idx="3191">
                  <c:v>42547</c:v>
                </c:pt>
                <c:pt idx="3192">
                  <c:v>42548</c:v>
                </c:pt>
                <c:pt idx="3193">
                  <c:v>42549</c:v>
                </c:pt>
                <c:pt idx="3194">
                  <c:v>42550</c:v>
                </c:pt>
                <c:pt idx="3195">
                  <c:v>42551</c:v>
                </c:pt>
                <c:pt idx="3196">
                  <c:v>42552</c:v>
                </c:pt>
                <c:pt idx="3197">
                  <c:v>42553</c:v>
                </c:pt>
                <c:pt idx="3198">
                  <c:v>42554</c:v>
                </c:pt>
                <c:pt idx="3199">
                  <c:v>42555</c:v>
                </c:pt>
                <c:pt idx="3200">
                  <c:v>42556</c:v>
                </c:pt>
                <c:pt idx="3201">
                  <c:v>42557</c:v>
                </c:pt>
                <c:pt idx="3202">
                  <c:v>42558</c:v>
                </c:pt>
                <c:pt idx="3203">
                  <c:v>42559</c:v>
                </c:pt>
                <c:pt idx="3204">
                  <c:v>42560</c:v>
                </c:pt>
                <c:pt idx="3205">
                  <c:v>42561</c:v>
                </c:pt>
                <c:pt idx="3206">
                  <c:v>42562</c:v>
                </c:pt>
                <c:pt idx="3207">
                  <c:v>42563</c:v>
                </c:pt>
                <c:pt idx="3208">
                  <c:v>42564</c:v>
                </c:pt>
                <c:pt idx="3209">
                  <c:v>42565</c:v>
                </c:pt>
                <c:pt idx="3210">
                  <c:v>42566</c:v>
                </c:pt>
                <c:pt idx="3211">
                  <c:v>42567</c:v>
                </c:pt>
                <c:pt idx="3212">
                  <c:v>42568</c:v>
                </c:pt>
                <c:pt idx="3213">
                  <c:v>42569</c:v>
                </c:pt>
                <c:pt idx="3214">
                  <c:v>42570</c:v>
                </c:pt>
                <c:pt idx="3215">
                  <c:v>42571</c:v>
                </c:pt>
                <c:pt idx="3216">
                  <c:v>42572</c:v>
                </c:pt>
                <c:pt idx="3217">
                  <c:v>42573</c:v>
                </c:pt>
                <c:pt idx="3218">
                  <c:v>42574</c:v>
                </c:pt>
                <c:pt idx="3219">
                  <c:v>42575</c:v>
                </c:pt>
                <c:pt idx="3220">
                  <c:v>42576</c:v>
                </c:pt>
                <c:pt idx="3221">
                  <c:v>42577</c:v>
                </c:pt>
                <c:pt idx="3222">
                  <c:v>42578</c:v>
                </c:pt>
                <c:pt idx="3223">
                  <c:v>42579</c:v>
                </c:pt>
                <c:pt idx="3224">
                  <c:v>42580</c:v>
                </c:pt>
                <c:pt idx="3225">
                  <c:v>42581</c:v>
                </c:pt>
                <c:pt idx="3226">
                  <c:v>42582</c:v>
                </c:pt>
                <c:pt idx="3227">
                  <c:v>42583</c:v>
                </c:pt>
                <c:pt idx="3228">
                  <c:v>42584</c:v>
                </c:pt>
                <c:pt idx="3229">
                  <c:v>42585</c:v>
                </c:pt>
                <c:pt idx="3230">
                  <c:v>42586</c:v>
                </c:pt>
                <c:pt idx="3231">
                  <c:v>42587</c:v>
                </c:pt>
                <c:pt idx="3232">
                  <c:v>42588</c:v>
                </c:pt>
                <c:pt idx="3233">
                  <c:v>42589</c:v>
                </c:pt>
                <c:pt idx="3234">
                  <c:v>42590</c:v>
                </c:pt>
                <c:pt idx="3235">
                  <c:v>42591</c:v>
                </c:pt>
                <c:pt idx="3236">
                  <c:v>42592</c:v>
                </c:pt>
                <c:pt idx="3237">
                  <c:v>42593</c:v>
                </c:pt>
                <c:pt idx="3238">
                  <c:v>42594</c:v>
                </c:pt>
                <c:pt idx="3239">
                  <c:v>42595</c:v>
                </c:pt>
                <c:pt idx="3240">
                  <c:v>42596</c:v>
                </c:pt>
                <c:pt idx="3241">
                  <c:v>42597</c:v>
                </c:pt>
                <c:pt idx="3242">
                  <c:v>42598</c:v>
                </c:pt>
                <c:pt idx="3243">
                  <c:v>42599</c:v>
                </c:pt>
                <c:pt idx="3244">
                  <c:v>42600</c:v>
                </c:pt>
                <c:pt idx="3245">
                  <c:v>42601</c:v>
                </c:pt>
                <c:pt idx="3246">
                  <c:v>42602</c:v>
                </c:pt>
                <c:pt idx="3247">
                  <c:v>42603</c:v>
                </c:pt>
                <c:pt idx="3248">
                  <c:v>42604</c:v>
                </c:pt>
                <c:pt idx="3249">
                  <c:v>42605</c:v>
                </c:pt>
                <c:pt idx="3250">
                  <c:v>42606</c:v>
                </c:pt>
                <c:pt idx="3251">
                  <c:v>42607</c:v>
                </c:pt>
                <c:pt idx="3252">
                  <c:v>42608</c:v>
                </c:pt>
                <c:pt idx="3253">
                  <c:v>42609</c:v>
                </c:pt>
                <c:pt idx="3254">
                  <c:v>42610</c:v>
                </c:pt>
                <c:pt idx="3255">
                  <c:v>42611</c:v>
                </c:pt>
                <c:pt idx="3256">
                  <c:v>42612</c:v>
                </c:pt>
                <c:pt idx="3257">
                  <c:v>42613</c:v>
                </c:pt>
                <c:pt idx="3258">
                  <c:v>42614</c:v>
                </c:pt>
                <c:pt idx="3259">
                  <c:v>42615</c:v>
                </c:pt>
                <c:pt idx="3260">
                  <c:v>42616</c:v>
                </c:pt>
                <c:pt idx="3261">
                  <c:v>42617</c:v>
                </c:pt>
                <c:pt idx="3262">
                  <c:v>42618</c:v>
                </c:pt>
                <c:pt idx="3263">
                  <c:v>42619</c:v>
                </c:pt>
                <c:pt idx="3264">
                  <c:v>42620</c:v>
                </c:pt>
                <c:pt idx="3265">
                  <c:v>42621</c:v>
                </c:pt>
                <c:pt idx="3266">
                  <c:v>42622</c:v>
                </c:pt>
                <c:pt idx="3267">
                  <c:v>42623</c:v>
                </c:pt>
                <c:pt idx="3268">
                  <c:v>42624</c:v>
                </c:pt>
                <c:pt idx="3269">
                  <c:v>42625</c:v>
                </c:pt>
                <c:pt idx="3270">
                  <c:v>42626</c:v>
                </c:pt>
                <c:pt idx="3271">
                  <c:v>42627</c:v>
                </c:pt>
                <c:pt idx="3272">
                  <c:v>42628</c:v>
                </c:pt>
                <c:pt idx="3273">
                  <c:v>42629</c:v>
                </c:pt>
                <c:pt idx="3274">
                  <c:v>42630</c:v>
                </c:pt>
                <c:pt idx="3275">
                  <c:v>42631</c:v>
                </c:pt>
                <c:pt idx="3276">
                  <c:v>42632</c:v>
                </c:pt>
                <c:pt idx="3277">
                  <c:v>42633</c:v>
                </c:pt>
                <c:pt idx="3278">
                  <c:v>42634</c:v>
                </c:pt>
                <c:pt idx="3279">
                  <c:v>42635</c:v>
                </c:pt>
                <c:pt idx="3280">
                  <c:v>42636</c:v>
                </c:pt>
                <c:pt idx="3281">
                  <c:v>42637</c:v>
                </c:pt>
                <c:pt idx="3282">
                  <c:v>42638</c:v>
                </c:pt>
                <c:pt idx="3283">
                  <c:v>42639</c:v>
                </c:pt>
                <c:pt idx="3284">
                  <c:v>42640</c:v>
                </c:pt>
                <c:pt idx="3285">
                  <c:v>42641</c:v>
                </c:pt>
                <c:pt idx="3286">
                  <c:v>42642</c:v>
                </c:pt>
                <c:pt idx="3287">
                  <c:v>42643</c:v>
                </c:pt>
                <c:pt idx="3288">
                  <c:v>42644</c:v>
                </c:pt>
                <c:pt idx="3289">
                  <c:v>42645</c:v>
                </c:pt>
                <c:pt idx="3290">
                  <c:v>42646</c:v>
                </c:pt>
                <c:pt idx="3291">
                  <c:v>42647</c:v>
                </c:pt>
                <c:pt idx="3292">
                  <c:v>42648</c:v>
                </c:pt>
                <c:pt idx="3293">
                  <c:v>42649</c:v>
                </c:pt>
                <c:pt idx="3294">
                  <c:v>42650</c:v>
                </c:pt>
                <c:pt idx="3295">
                  <c:v>42651</c:v>
                </c:pt>
                <c:pt idx="3296">
                  <c:v>42652</c:v>
                </c:pt>
                <c:pt idx="3297">
                  <c:v>42653</c:v>
                </c:pt>
                <c:pt idx="3298">
                  <c:v>42654</c:v>
                </c:pt>
                <c:pt idx="3299">
                  <c:v>42655</c:v>
                </c:pt>
                <c:pt idx="3300">
                  <c:v>42656</c:v>
                </c:pt>
                <c:pt idx="3301">
                  <c:v>42657</c:v>
                </c:pt>
                <c:pt idx="3302">
                  <c:v>42658</c:v>
                </c:pt>
                <c:pt idx="3303">
                  <c:v>42659</c:v>
                </c:pt>
                <c:pt idx="3304">
                  <c:v>42660</c:v>
                </c:pt>
                <c:pt idx="3305">
                  <c:v>42661</c:v>
                </c:pt>
                <c:pt idx="3306">
                  <c:v>42662</c:v>
                </c:pt>
                <c:pt idx="3307">
                  <c:v>42663</c:v>
                </c:pt>
                <c:pt idx="3308">
                  <c:v>42664</c:v>
                </c:pt>
                <c:pt idx="3309">
                  <c:v>42665</c:v>
                </c:pt>
                <c:pt idx="3310">
                  <c:v>42666</c:v>
                </c:pt>
                <c:pt idx="3311">
                  <c:v>42667</c:v>
                </c:pt>
                <c:pt idx="3312">
                  <c:v>42668</c:v>
                </c:pt>
                <c:pt idx="3313">
                  <c:v>42669</c:v>
                </c:pt>
                <c:pt idx="3314">
                  <c:v>42670</c:v>
                </c:pt>
                <c:pt idx="3315">
                  <c:v>42671</c:v>
                </c:pt>
                <c:pt idx="3316">
                  <c:v>42672</c:v>
                </c:pt>
                <c:pt idx="3317">
                  <c:v>42673</c:v>
                </c:pt>
                <c:pt idx="3318">
                  <c:v>42674</c:v>
                </c:pt>
                <c:pt idx="3319">
                  <c:v>42675</c:v>
                </c:pt>
                <c:pt idx="3320">
                  <c:v>42676</c:v>
                </c:pt>
                <c:pt idx="3321">
                  <c:v>42677</c:v>
                </c:pt>
                <c:pt idx="3322">
                  <c:v>42678</c:v>
                </c:pt>
                <c:pt idx="3323">
                  <c:v>42679</c:v>
                </c:pt>
                <c:pt idx="3324">
                  <c:v>42680</c:v>
                </c:pt>
                <c:pt idx="3325">
                  <c:v>42681</c:v>
                </c:pt>
                <c:pt idx="3326">
                  <c:v>42682</c:v>
                </c:pt>
                <c:pt idx="3327">
                  <c:v>42683</c:v>
                </c:pt>
                <c:pt idx="3328">
                  <c:v>42684</c:v>
                </c:pt>
                <c:pt idx="3329">
                  <c:v>42685</c:v>
                </c:pt>
                <c:pt idx="3330">
                  <c:v>42686</c:v>
                </c:pt>
                <c:pt idx="3331">
                  <c:v>42687</c:v>
                </c:pt>
                <c:pt idx="3332">
                  <c:v>42688</c:v>
                </c:pt>
                <c:pt idx="3333">
                  <c:v>42689</c:v>
                </c:pt>
                <c:pt idx="3334">
                  <c:v>42690</c:v>
                </c:pt>
                <c:pt idx="3335">
                  <c:v>42691</c:v>
                </c:pt>
                <c:pt idx="3336">
                  <c:v>42692</c:v>
                </c:pt>
                <c:pt idx="3337">
                  <c:v>42693</c:v>
                </c:pt>
                <c:pt idx="3338">
                  <c:v>42694</c:v>
                </c:pt>
                <c:pt idx="3339">
                  <c:v>42695</c:v>
                </c:pt>
                <c:pt idx="3340">
                  <c:v>42696</c:v>
                </c:pt>
                <c:pt idx="3341">
                  <c:v>42697</c:v>
                </c:pt>
                <c:pt idx="3342">
                  <c:v>42698</c:v>
                </c:pt>
                <c:pt idx="3343">
                  <c:v>42699</c:v>
                </c:pt>
                <c:pt idx="3344">
                  <c:v>42700</c:v>
                </c:pt>
                <c:pt idx="3345">
                  <c:v>42701</c:v>
                </c:pt>
                <c:pt idx="3346">
                  <c:v>42702</c:v>
                </c:pt>
                <c:pt idx="3347">
                  <c:v>42703</c:v>
                </c:pt>
                <c:pt idx="3348">
                  <c:v>42704</c:v>
                </c:pt>
                <c:pt idx="3349">
                  <c:v>42705</c:v>
                </c:pt>
                <c:pt idx="3350">
                  <c:v>42706</c:v>
                </c:pt>
                <c:pt idx="3351">
                  <c:v>42707</c:v>
                </c:pt>
                <c:pt idx="3352">
                  <c:v>42708</c:v>
                </c:pt>
                <c:pt idx="3353">
                  <c:v>42709</c:v>
                </c:pt>
                <c:pt idx="3354">
                  <c:v>42710</c:v>
                </c:pt>
                <c:pt idx="3355">
                  <c:v>42711</c:v>
                </c:pt>
                <c:pt idx="3356">
                  <c:v>42712</c:v>
                </c:pt>
                <c:pt idx="3357">
                  <c:v>42713</c:v>
                </c:pt>
                <c:pt idx="3358">
                  <c:v>42714</c:v>
                </c:pt>
                <c:pt idx="3359">
                  <c:v>42715</c:v>
                </c:pt>
                <c:pt idx="3360">
                  <c:v>42716</c:v>
                </c:pt>
                <c:pt idx="3361">
                  <c:v>42717</c:v>
                </c:pt>
                <c:pt idx="3362">
                  <c:v>42718</c:v>
                </c:pt>
                <c:pt idx="3363">
                  <c:v>42719</c:v>
                </c:pt>
                <c:pt idx="3364">
                  <c:v>42720</c:v>
                </c:pt>
                <c:pt idx="3365">
                  <c:v>42721</c:v>
                </c:pt>
                <c:pt idx="3366">
                  <c:v>42722</c:v>
                </c:pt>
                <c:pt idx="3367">
                  <c:v>42723</c:v>
                </c:pt>
                <c:pt idx="3368">
                  <c:v>42724</c:v>
                </c:pt>
                <c:pt idx="3369">
                  <c:v>42725</c:v>
                </c:pt>
                <c:pt idx="3370">
                  <c:v>42726</c:v>
                </c:pt>
                <c:pt idx="3371">
                  <c:v>42727</c:v>
                </c:pt>
                <c:pt idx="3372">
                  <c:v>42728</c:v>
                </c:pt>
                <c:pt idx="3373">
                  <c:v>42729</c:v>
                </c:pt>
                <c:pt idx="3374">
                  <c:v>42730</c:v>
                </c:pt>
                <c:pt idx="3375">
                  <c:v>42731</c:v>
                </c:pt>
                <c:pt idx="3376">
                  <c:v>42732</c:v>
                </c:pt>
                <c:pt idx="3377">
                  <c:v>42733</c:v>
                </c:pt>
                <c:pt idx="3378">
                  <c:v>42734</c:v>
                </c:pt>
                <c:pt idx="3379">
                  <c:v>42735</c:v>
                </c:pt>
                <c:pt idx="3380">
                  <c:v>42736</c:v>
                </c:pt>
                <c:pt idx="3381">
                  <c:v>42737</c:v>
                </c:pt>
                <c:pt idx="3382">
                  <c:v>42738</c:v>
                </c:pt>
                <c:pt idx="3383">
                  <c:v>42739</c:v>
                </c:pt>
                <c:pt idx="3384">
                  <c:v>42740</c:v>
                </c:pt>
                <c:pt idx="3385">
                  <c:v>42741</c:v>
                </c:pt>
                <c:pt idx="3386">
                  <c:v>42742</c:v>
                </c:pt>
                <c:pt idx="3387">
                  <c:v>42743</c:v>
                </c:pt>
                <c:pt idx="3388">
                  <c:v>42744</c:v>
                </c:pt>
                <c:pt idx="3389">
                  <c:v>42745</c:v>
                </c:pt>
                <c:pt idx="3390">
                  <c:v>42746</c:v>
                </c:pt>
                <c:pt idx="3391">
                  <c:v>42747</c:v>
                </c:pt>
                <c:pt idx="3392">
                  <c:v>42748</c:v>
                </c:pt>
                <c:pt idx="3393">
                  <c:v>42749</c:v>
                </c:pt>
                <c:pt idx="3394">
                  <c:v>42750</c:v>
                </c:pt>
                <c:pt idx="3395">
                  <c:v>42751</c:v>
                </c:pt>
                <c:pt idx="3396">
                  <c:v>42752</c:v>
                </c:pt>
                <c:pt idx="3397">
                  <c:v>42753</c:v>
                </c:pt>
                <c:pt idx="3398">
                  <c:v>42754</c:v>
                </c:pt>
                <c:pt idx="3399">
                  <c:v>42755</c:v>
                </c:pt>
                <c:pt idx="3400">
                  <c:v>42756</c:v>
                </c:pt>
                <c:pt idx="3401">
                  <c:v>42757</c:v>
                </c:pt>
                <c:pt idx="3402">
                  <c:v>42758</c:v>
                </c:pt>
                <c:pt idx="3403">
                  <c:v>42759</c:v>
                </c:pt>
                <c:pt idx="3404">
                  <c:v>42760</c:v>
                </c:pt>
                <c:pt idx="3405">
                  <c:v>42761</c:v>
                </c:pt>
                <c:pt idx="3406">
                  <c:v>42762</c:v>
                </c:pt>
                <c:pt idx="3407">
                  <c:v>42763</c:v>
                </c:pt>
                <c:pt idx="3408">
                  <c:v>42764</c:v>
                </c:pt>
                <c:pt idx="3409">
                  <c:v>42765</c:v>
                </c:pt>
                <c:pt idx="3410">
                  <c:v>42766</c:v>
                </c:pt>
                <c:pt idx="3411">
                  <c:v>42767</c:v>
                </c:pt>
                <c:pt idx="3412">
                  <c:v>42768</c:v>
                </c:pt>
                <c:pt idx="3413">
                  <c:v>42769</c:v>
                </c:pt>
                <c:pt idx="3414">
                  <c:v>42770</c:v>
                </c:pt>
                <c:pt idx="3415">
                  <c:v>42771</c:v>
                </c:pt>
                <c:pt idx="3416">
                  <c:v>42772</c:v>
                </c:pt>
                <c:pt idx="3417">
                  <c:v>42773</c:v>
                </c:pt>
                <c:pt idx="3418">
                  <c:v>42774</c:v>
                </c:pt>
                <c:pt idx="3419">
                  <c:v>42775</c:v>
                </c:pt>
                <c:pt idx="3420">
                  <c:v>42776</c:v>
                </c:pt>
                <c:pt idx="3421">
                  <c:v>42777</c:v>
                </c:pt>
                <c:pt idx="3422">
                  <c:v>42778</c:v>
                </c:pt>
                <c:pt idx="3423">
                  <c:v>42779</c:v>
                </c:pt>
                <c:pt idx="3424">
                  <c:v>42780</c:v>
                </c:pt>
                <c:pt idx="3425">
                  <c:v>42781</c:v>
                </c:pt>
                <c:pt idx="3426">
                  <c:v>42782</c:v>
                </c:pt>
                <c:pt idx="3427">
                  <c:v>42783</c:v>
                </c:pt>
                <c:pt idx="3428">
                  <c:v>42784</c:v>
                </c:pt>
                <c:pt idx="3429">
                  <c:v>42785</c:v>
                </c:pt>
                <c:pt idx="3430">
                  <c:v>42786</c:v>
                </c:pt>
                <c:pt idx="3431">
                  <c:v>42787</c:v>
                </c:pt>
                <c:pt idx="3432">
                  <c:v>42788</c:v>
                </c:pt>
                <c:pt idx="3433">
                  <c:v>42789</c:v>
                </c:pt>
                <c:pt idx="3434">
                  <c:v>42790</c:v>
                </c:pt>
                <c:pt idx="3435">
                  <c:v>42791</c:v>
                </c:pt>
                <c:pt idx="3436">
                  <c:v>42792</c:v>
                </c:pt>
                <c:pt idx="3437">
                  <c:v>42793</c:v>
                </c:pt>
                <c:pt idx="3438">
                  <c:v>42794</c:v>
                </c:pt>
                <c:pt idx="3439">
                  <c:v>42795</c:v>
                </c:pt>
                <c:pt idx="3440">
                  <c:v>42796</c:v>
                </c:pt>
                <c:pt idx="3441">
                  <c:v>42797</c:v>
                </c:pt>
                <c:pt idx="3442">
                  <c:v>42798</c:v>
                </c:pt>
                <c:pt idx="3443">
                  <c:v>42799</c:v>
                </c:pt>
                <c:pt idx="3444">
                  <c:v>42800</c:v>
                </c:pt>
                <c:pt idx="3445">
                  <c:v>42801</c:v>
                </c:pt>
                <c:pt idx="3446">
                  <c:v>42802</c:v>
                </c:pt>
                <c:pt idx="3447">
                  <c:v>42803</c:v>
                </c:pt>
                <c:pt idx="3448">
                  <c:v>42804</c:v>
                </c:pt>
                <c:pt idx="3449">
                  <c:v>42805</c:v>
                </c:pt>
                <c:pt idx="3450">
                  <c:v>42806</c:v>
                </c:pt>
                <c:pt idx="3451">
                  <c:v>42807</c:v>
                </c:pt>
                <c:pt idx="3452">
                  <c:v>42808</c:v>
                </c:pt>
                <c:pt idx="3453">
                  <c:v>42809</c:v>
                </c:pt>
                <c:pt idx="3454">
                  <c:v>42810</c:v>
                </c:pt>
                <c:pt idx="3455">
                  <c:v>42811</c:v>
                </c:pt>
                <c:pt idx="3456">
                  <c:v>42812</c:v>
                </c:pt>
                <c:pt idx="3457">
                  <c:v>42813</c:v>
                </c:pt>
                <c:pt idx="3458">
                  <c:v>42814</c:v>
                </c:pt>
                <c:pt idx="3459">
                  <c:v>42815</c:v>
                </c:pt>
                <c:pt idx="3460">
                  <c:v>42816</c:v>
                </c:pt>
                <c:pt idx="3461">
                  <c:v>42817</c:v>
                </c:pt>
                <c:pt idx="3462">
                  <c:v>42818</c:v>
                </c:pt>
                <c:pt idx="3463">
                  <c:v>42819</c:v>
                </c:pt>
                <c:pt idx="3464">
                  <c:v>42820</c:v>
                </c:pt>
                <c:pt idx="3465">
                  <c:v>42821</c:v>
                </c:pt>
                <c:pt idx="3466">
                  <c:v>42822</c:v>
                </c:pt>
                <c:pt idx="3467">
                  <c:v>42823</c:v>
                </c:pt>
                <c:pt idx="3468">
                  <c:v>42824</c:v>
                </c:pt>
                <c:pt idx="3469">
                  <c:v>42825</c:v>
                </c:pt>
                <c:pt idx="3470">
                  <c:v>42826</c:v>
                </c:pt>
                <c:pt idx="3471">
                  <c:v>42827</c:v>
                </c:pt>
                <c:pt idx="3472">
                  <c:v>42828</c:v>
                </c:pt>
                <c:pt idx="3473">
                  <c:v>42829</c:v>
                </c:pt>
                <c:pt idx="3474">
                  <c:v>42830</c:v>
                </c:pt>
                <c:pt idx="3475">
                  <c:v>42831</c:v>
                </c:pt>
                <c:pt idx="3476">
                  <c:v>42832</c:v>
                </c:pt>
                <c:pt idx="3477">
                  <c:v>42833</c:v>
                </c:pt>
                <c:pt idx="3478">
                  <c:v>42834</c:v>
                </c:pt>
                <c:pt idx="3479">
                  <c:v>42835</c:v>
                </c:pt>
                <c:pt idx="3480">
                  <c:v>42836</c:v>
                </c:pt>
                <c:pt idx="3481">
                  <c:v>42837</c:v>
                </c:pt>
                <c:pt idx="3482">
                  <c:v>42838</c:v>
                </c:pt>
                <c:pt idx="3483">
                  <c:v>42839</c:v>
                </c:pt>
                <c:pt idx="3484">
                  <c:v>42840</c:v>
                </c:pt>
                <c:pt idx="3485">
                  <c:v>42841</c:v>
                </c:pt>
                <c:pt idx="3486">
                  <c:v>42842</c:v>
                </c:pt>
                <c:pt idx="3487">
                  <c:v>42843</c:v>
                </c:pt>
                <c:pt idx="3488">
                  <c:v>42844</c:v>
                </c:pt>
                <c:pt idx="3489">
                  <c:v>42845</c:v>
                </c:pt>
                <c:pt idx="3490">
                  <c:v>42846</c:v>
                </c:pt>
                <c:pt idx="3491">
                  <c:v>42847</c:v>
                </c:pt>
                <c:pt idx="3492">
                  <c:v>42848</c:v>
                </c:pt>
                <c:pt idx="3493">
                  <c:v>42849</c:v>
                </c:pt>
                <c:pt idx="3494">
                  <c:v>42850</c:v>
                </c:pt>
                <c:pt idx="3495">
                  <c:v>42851</c:v>
                </c:pt>
                <c:pt idx="3496">
                  <c:v>42852</c:v>
                </c:pt>
                <c:pt idx="3497">
                  <c:v>42853</c:v>
                </c:pt>
                <c:pt idx="3498">
                  <c:v>42854</c:v>
                </c:pt>
                <c:pt idx="3499">
                  <c:v>42855</c:v>
                </c:pt>
                <c:pt idx="3500">
                  <c:v>42856</c:v>
                </c:pt>
                <c:pt idx="3501">
                  <c:v>42857</c:v>
                </c:pt>
                <c:pt idx="3502">
                  <c:v>42858</c:v>
                </c:pt>
                <c:pt idx="3503">
                  <c:v>42859</c:v>
                </c:pt>
                <c:pt idx="3504">
                  <c:v>42860</c:v>
                </c:pt>
                <c:pt idx="3505">
                  <c:v>42861</c:v>
                </c:pt>
                <c:pt idx="3506">
                  <c:v>42862</c:v>
                </c:pt>
                <c:pt idx="3507">
                  <c:v>42863</c:v>
                </c:pt>
                <c:pt idx="3508">
                  <c:v>42864</c:v>
                </c:pt>
                <c:pt idx="3509">
                  <c:v>42865</c:v>
                </c:pt>
                <c:pt idx="3510">
                  <c:v>42866</c:v>
                </c:pt>
                <c:pt idx="3511">
                  <c:v>42867</c:v>
                </c:pt>
                <c:pt idx="3512">
                  <c:v>42868</c:v>
                </c:pt>
                <c:pt idx="3513">
                  <c:v>42869</c:v>
                </c:pt>
                <c:pt idx="3514">
                  <c:v>42870</c:v>
                </c:pt>
                <c:pt idx="3515">
                  <c:v>42871</c:v>
                </c:pt>
                <c:pt idx="3516">
                  <c:v>42872</c:v>
                </c:pt>
                <c:pt idx="3517">
                  <c:v>42873</c:v>
                </c:pt>
                <c:pt idx="3518">
                  <c:v>42874</c:v>
                </c:pt>
                <c:pt idx="3519">
                  <c:v>42875</c:v>
                </c:pt>
                <c:pt idx="3520">
                  <c:v>42876</c:v>
                </c:pt>
                <c:pt idx="3521">
                  <c:v>42877</c:v>
                </c:pt>
                <c:pt idx="3522">
                  <c:v>42878</c:v>
                </c:pt>
                <c:pt idx="3523">
                  <c:v>42879</c:v>
                </c:pt>
                <c:pt idx="3524">
                  <c:v>42880</c:v>
                </c:pt>
                <c:pt idx="3525">
                  <c:v>42881</c:v>
                </c:pt>
                <c:pt idx="3526">
                  <c:v>42882</c:v>
                </c:pt>
                <c:pt idx="3527">
                  <c:v>42883</c:v>
                </c:pt>
                <c:pt idx="3528">
                  <c:v>42884</c:v>
                </c:pt>
                <c:pt idx="3529">
                  <c:v>42885</c:v>
                </c:pt>
                <c:pt idx="3530">
                  <c:v>42886</c:v>
                </c:pt>
                <c:pt idx="3531">
                  <c:v>42887</c:v>
                </c:pt>
                <c:pt idx="3532">
                  <c:v>42888</c:v>
                </c:pt>
                <c:pt idx="3533">
                  <c:v>42889</c:v>
                </c:pt>
                <c:pt idx="3534">
                  <c:v>42890</c:v>
                </c:pt>
                <c:pt idx="3535">
                  <c:v>42891</c:v>
                </c:pt>
                <c:pt idx="3536">
                  <c:v>42892</c:v>
                </c:pt>
                <c:pt idx="3537">
                  <c:v>42893</c:v>
                </c:pt>
                <c:pt idx="3538">
                  <c:v>42894</c:v>
                </c:pt>
                <c:pt idx="3539">
                  <c:v>42895</c:v>
                </c:pt>
                <c:pt idx="3540">
                  <c:v>42896</c:v>
                </c:pt>
                <c:pt idx="3541">
                  <c:v>42897</c:v>
                </c:pt>
                <c:pt idx="3542">
                  <c:v>42898</c:v>
                </c:pt>
                <c:pt idx="3543">
                  <c:v>42899</c:v>
                </c:pt>
                <c:pt idx="3544">
                  <c:v>42900</c:v>
                </c:pt>
                <c:pt idx="3545">
                  <c:v>42901</c:v>
                </c:pt>
                <c:pt idx="3546">
                  <c:v>42902</c:v>
                </c:pt>
                <c:pt idx="3547">
                  <c:v>42903</c:v>
                </c:pt>
                <c:pt idx="3548">
                  <c:v>42904</c:v>
                </c:pt>
                <c:pt idx="3549">
                  <c:v>42905</c:v>
                </c:pt>
                <c:pt idx="3550">
                  <c:v>42906</c:v>
                </c:pt>
                <c:pt idx="3551">
                  <c:v>42907</c:v>
                </c:pt>
                <c:pt idx="3552">
                  <c:v>42908</c:v>
                </c:pt>
                <c:pt idx="3553">
                  <c:v>42909</c:v>
                </c:pt>
                <c:pt idx="3554">
                  <c:v>42910</c:v>
                </c:pt>
                <c:pt idx="3555">
                  <c:v>42911</c:v>
                </c:pt>
                <c:pt idx="3556">
                  <c:v>42912</c:v>
                </c:pt>
                <c:pt idx="3557">
                  <c:v>42913</c:v>
                </c:pt>
                <c:pt idx="3558">
                  <c:v>42914</c:v>
                </c:pt>
                <c:pt idx="3559">
                  <c:v>42915</c:v>
                </c:pt>
                <c:pt idx="3560">
                  <c:v>42916</c:v>
                </c:pt>
                <c:pt idx="3561">
                  <c:v>42917</c:v>
                </c:pt>
                <c:pt idx="3562">
                  <c:v>42918</c:v>
                </c:pt>
                <c:pt idx="3563">
                  <c:v>42919</c:v>
                </c:pt>
                <c:pt idx="3564">
                  <c:v>42920</c:v>
                </c:pt>
                <c:pt idx="3565">
                  <c:v>42921</c:v>
                </c:pt>
                <c:pt idx="3566">
                  <c:v>42922</c:v>
                </c:pt>
                <c:pt idx="3567">
                  <c:v>42923</c:v>
                </c:pt>
                <c:pt idx="3568">
                  <c:v>42924</c:v>
                </c:pt>
                <c:pt idx="3569">
                  <c:v>42925</c:v>
                </c:pt>
                <c:pt idx="3570">
                  <c:v>42926</c:v>
                </c:pt>
                <c:pt idx="3571">
                  <c:v>42927</c:v>
                </c:pt>
                <c:pt idx="3572">
                  <c:v>42928</c:v>
                </c:pt>
                <c:pt idx="3573">
                  <c:v>42929</c:v>
                </c:pt>
                <c:pt idx="3574">
                  <c:v>42930</c:v>
                </c:pt>
                <c:pt idx="3575">
                  <c:v>42931</c:v>
                </c:pt>
                <c:pt idx="3576">
                  <c:v>42932</c:v>
                </c:pt>
                <c:pt idx="3577">
                  <c:v>42933</c:v>
                </c:pt>
                <c:pt idx="3578">
                  <c:v>42934</c:v>
                </c:pt>
                <c:pt idx="3579">
                  <c:v>42935</c:v>
                </c:pt>
                <c:pt idx="3580">
                  <c:v>42936</c:v>
                </c:pt>
                <c:pt idx="3581">
                  <c:v>42937</c:v>
                </c:pt>
                <c:pt idx="3582">
                  <c:v>42938</c:v>
                </c:pt>
                <c:pt idx="3583">
                  <c:v>42939</c:v>
                </c:pt>
                <c:pt idx="3584">
                  <c:v>42940</c:v>
                </c:pt>
                <c:pt idx="3585">
                  <c:v>42941</c:v>
                </c:pt>
                <c:pt idx="3586">
                  <c:v>42942</c:v>
                </c:pt>
                <c:pt idx="3587">
                  <c:v>42943</c:v>
                </c:pt>
                <c:pt idx="3588">
                  <c:v>42944</c:v>
                </c:pt>
                <c:pt idx="3589">
                  <c:v>42945</c:v>
                </c:pt>
                <c:pt idx="3590">
                  <c:v>42946</c:v>
                </c:pt>
                <c:pt idx="3591">
                  <c:v>42947</c:v>
                </c:pt>
                <c:pt idx="3592">
                  <c:v>42948</c:v>
                </c:pt>
                <c:pt idx="3593">
                  <c:v>42949</c:v>
                </c:pt>
                <c:pt idx="3594">
                  <c:v>42950</c:v>
                </c:pt>
                <c:pt idx="3595">
                  <c:v>42951</c:v>
                </c:pt>
                <c:pt idx="3596">
                  <c:v>42952</c:v>
                </c:pt>
                <c:pt idx="3597">
                  <c:v>42953</c:v>
                </c:pt>
                <c:pt idx="3598">
                  <c:v>42954</c:v>
                </c:pt>
                <c:pt idx="3599">
                  <c:v>42955</c:v>
                </c:pt>
                <c:pt idx="3600">
                  <c:v>42956</c:v>
                </c:pt>
                <c:pt idx="3601">
                  <c:v>42957</c:v>
                </c:pt>
                <c:pt idx="3602">
                  <c:v>42958</c:v>
                </c:pt>
                <c:pt idx="3603">
                  <c:v>42959</c:v>
                </c:pt>
                <c:pt idx="3604">
                  <c:v>42960</c:v>
                </c:pt>
                <c:pt idx="3605">
                  <c:v>42961</c:v>
                </c:pt>
                <c:pt idx="3606">
                  <c:v>42962</c:v>
                </c:pt>
                <c:pt idx="3607">
                  <c:v>42963</c:v>
                </c:pt>
                <c:pt idx="3608">
                  <c:v>42964</c:v>
                </c:pt>
                <c:pt idx="3609">
                  <c:v>42965</c:v>
                </c:pt>
                <c:pt idx="3610">
                  <c:v>42966</c:v>
                </c:pt>
                <c:pt idx="3611">
                  <c:v>42967</c:v>
                </c:pt>
                <c:pt idx="3612">
                  <c:v>42968</c:v>
                </c:pt>
                <c:pt idx="3613">
                  <c:v>42969</c:v>
                </c:pt>
                <c:pt idx="3614">
                  <c:v>42970</c:v>
                </c:pt>
                <c:pt idx="3615">
                  <c:v>42971</c:v>
                </c:pt>
                <c:pt idx="3616">
                  <c:v>42972</c:v>
                </c:pt>
                <c:pt idx="3617">
                  <c:v>42973</c:v>
                </c:pt>
                <c:pt idx="3618">
                  <c:v>42974</c:v>
                </c:pt>
                <c:pt idx="3619">
                  <c:v>42975</c:v>
                </c:pt>
                <c:pt idx="3620">
                  <c:v>42976</c:v>
                </c:pt>
                <c:pt idx="3621">
                  <c:v>42977</c:v>
                </c:pt>
                <c:pt idx="3622">
                  <c:v>42978</c:v>
                </c:pt>
                <c:pt idx="3623">
                  <c:v>42979</c:v>
                </c:pt>
                <c:pt idx="3624">
                  <c:v>42980</c:v>
                </c:pt>
                <c:pt idx="3625">
                  <c:v>42981</c:v>
                </c:pt>
                <c:pt idx="3626">
                  <c:v>42982</c:v>
                </c:pt>
                <c:pt idx="3627">
                  <c:v>42983</c:v>
                </c:pt>
                <c:pt idx="3628">
                  <c:v>42984</c:v>
                </c:pt>
                <c:pt idx="3629">
                  <c:v>42985</c:v>
                </c:pt>
                <c:pt idx="3630">
                  <c:v>42986</c:v>
                </c:pt>
                <c:pt idx="3631">
                  <c:v>42987</c:v>
                </c:pt>
                <c:pt idx="3632">
                  <c:v>42988</c:v>
                </c:pt>
                <c:pt idx="3633">
                  <c:v>42989</c:v>
                </c:pt>
                <c:pt idx="3634">
                  <c:v>42990</c:v>
                </c:pt>
                <c:pt idx="3635">
                  <c:v>42991</c:v>
                </c:pt>
                <c:pt idx="3636">
                  <c:v>42992</c:v>
                </c:pt>
                <c:pt idx="3637">
                  <c:v>42993</c:v>
                </c:pt>
                <c:pt idx="3638">
                  <c:v>42994</c:v>
                </c:pt>
                <c:pt idx="3639">
                  <c:v>42995</c:v>
                </c:pt>
                <c:pt idx="3640">
                  <c:v>42996</c:v>
                </c:pt>
                <c:pt idx="3641">
                  <c:v>42997</c:v>
                </c:pt>
                <c:pt idx="3642">
                  <c:v>42998</c:v>
                </c:pt>
                <c:pt idx="3643">
                  <c:v>42999</c:v>
                </c:pt>
                <c:pt idx="3644">
                  <c:v>43000</c:v>
                </c:pt>
                <c:pt idx="3645">
                  <c:v>43001</c:v>
                </c:pt>
                <c:pt idx="3646">
                  <c:v>43002</c:v>
                </c:pt>
                <c:pt idx="3647">
                  <c:v>43003</c:v>
                </c:pt>
                <c:pt idx="3648">
                  <c:v>43004</c:v>
                </c:pt>
                <c:pt idx="3649">
                  <c:v>43005</c:v>
                </c:pt>
                <c:pt idx="3650">
                  <c:v>43006</c:v>
                </c:pt>
                <c:pt idx="3651">
                  <c:v>43007</c:v>
                </c:pt>
                <c:pt idx="3652">
                  <c:v>43008</c:v>
                </c:pt>
                <c:pt idx="3653">
                  <c:v>43009</c:v>
                </c:pt>
                <c:pt idx="3654">
                  <c:v>43010</c:v>
                </c:pt>
                <c:pt idx="3655">
                  <c:v>43011</c:v>
                </c:pt>
                <c:pt idx="3656">
                  <c:v>43012</c:v>
                </c:pt>
                <c:pt idx="3657">
                  <c:v>43013</c:v>
                </c:pt>
                <c:pt idx="3658">
                  <c:v>43014</c:v>
                </c:pt>
                <c:pt idx="3659">
                  <c:v>43015</c:v>
                </c:pt>
                <c:pt idx="3660">
                  <c:v>43016</c:v>
                </c:pt>
                <c:pt idx="3661">
                  <c:v>43017</c:v>
                </c:pt>
                <c:pt idx="3662">
                  <c:v>43018</c:v>
                </c:pt>
                <c:pt idx="3663">
                  <c:v>43019</c:v>
                </c:pt>
                <c:pt idx="3664">
                  <c:v>43020</c:v>
                </c:pt>
                <c:pt idx="3665">
                  <c:v>43021</c:v>
                </c:pt>
                <c:pt idx="3666">
                  <c:v>43022</c:v>
                </c:pt>
                <c:pt idx="3667">
                  <c:v>43023</c:v>
                </c:pt>
                <c:pt idx="3668">
                  <c:v>43024</c:v>
                </c:pt>
                <c:pt idx="3669">
                  <c:v>43025</c:v>
                </c:pt>
                <c:pt idx="3670">
                  <c:v>43026</c:v>
                </c:pt>
                <c:pt idx="3671">
                  <c:v>43027</c:v>
                </c:pt>
                <c:pt idx="3672">
                  <c:v>43028</c:v>
                </c:pt>
                <c:pt idx="3673">
                  <c:v>43029</c:v>
                </c:pt>
                <c:pt idx="3674">
                  <c:v>43030</c:v>
                </c:pt>
                <c:pt idx="3675">
                  <c:v>43031</c:v>
                </c:pt>
                <c:pt idx="3676">
                  <c:v>43032</c:v>
                </c:pt>
                <c:pt idx="3677">
                  <c:v>43033</c:v>
                </c:pt>
                <c:pt idx="3678">
                  <c:v>43034</c:v>
                </c:pt>
                <c:pt idx="3679">
                  <c:v>43035</c:v>
                </c:pt>
                <c:pt idx="3680">
                  <c:v>43036</c:v>
                </c:pt>
                <c:pt idx="3681">
                  <c:v>43037</c:v>
                </c:pt>
                <c:pt idx="3682">
                  <c:v>43038</c:v>
                </c:pt>
                <c:pt idx="3683">
                  <c:v>43039</c:v>
                </c:pt>
                <c:pt idx="3684">
                  <c:v>43040</c:v>
                </c:pt>
                <c:pt idx="3685">
                  <c:v>43041</c:v>
                </c:pt>
                <c:pt idx="3686">
                  <c:v>43042</c:v>
                </c:pt>
                <c:pt idx="3687">
                  <c:v>43043</c:v>
                </c:pt>
                <c:pt idx="3688">
                  <c:v>43044</c:v>
                </c:pt>
                <c:pt idx="3689">
                  <c:v>43045</c:v>
                </c:pt>
                <c:pt idx="3690">
                  <c:v>43046</c:v>
                </c:pt>
                <c:pt idx="3691">
                  <c:v>43047</c:v>
                </c:pt>
                <c:pt idx="3692">
                  <c:v>43048</c:v>
                </c:pt>
                <c:pt idx="3693">
                  <c:v>43049</c:v>
                </c:pt>
                <c:pt idx="3694">
                  <c:v>43050</c:v>
                </c:pt>
                <c:pt idx="3695">
                  <c:v>43051</c:v>
                </c:pt>
                <c:pt idx="3696">
                  <c:v>43052</c:v>
                </c:pt>
                <c:pt idx="3697">
                  <c:v>43053</c:v>
                </c:pt>
                <c:pt idx="3698">
                  <c:v>43054</c:v>
                </c:pt>
                <c:pt idx="3699">
                  <c:v>43055</c:v>
                </c:pt>
                <c:pt idx="3700">
                  <c:v>43056</c:v>
                </c:pt>
                <c:pt idx="3701">
                  <c:v>43057</c:v>
                </c:pt>
                <c:pt idx="3702">
                  <c:v>43058</c:v>
                </c:pt>
                <c:pt idx="3703">
                  <c:v>43059</c:v>
                </c:pt>
                <c:pt idx="3704">
                  <c:v>43060</c:v>
                </c:pt>
                <c:pt idx="3705">
                  <c:v>43061</c:v>
                </c:pt>
                <c:pt idx="3706">
                  <c:v>43062</c:v>
                </c:pt>
                <c:pt idx="3707">
                  <c:v>43063</c:v>
                </c:pt>
                <c:pt idx="3708">
                  <c:v>43064</c:v>
                </c:pt>
                <c:pt idx="3709">
                  <c:v>43065</c:v>
                </c:pt>
                <c:pt idx="3710">
                  <c:v>43066</c:v>
                </c:pt>
                <c:pt idx="3711">
                  <c:v>43067</c:v>
                </c:pt>
                <c:pt idx="3712">
                  <c:v>43068</c:v>
                </c:pt>
                <c:pt idx="3713">
                  <c:v>43069</c:v>
                </c:pt>
                <c:pt idx="3714">
                  <c:v>43070</c:v>
                </c:pt>
                <c:pt idx="3715">
                  <c:v>43071</c:v>
                </c:pt>
                <c:pt idx="3716">
                  <c:v>43072</c:v>
                </c:pt>
                <c:pt idx="3717">
                  <c:v>43073</c:v>
                </c:pt>
                <c:pt idx="3718">
                  <c:v>43074</c:v>
                </c:pt>
                <c:pt idx="3719">
                  <c:v>43075</c:v>
                </c:pt>
                <c:pt idx="3720">
                  <c:v>43076</c:v>
                </c:pt>
                <c:pt idx="3721">
                  <c:v>43077</c:v>
                </c:pt>
                <c:pt idx="3722">
                  <c:v>43078</c:v>
                </c:pt>
                <c:pt idx="3723">
                  <c:v>43079</c:v>
                </c:pt>
                <c:pt idx="3724">
                  <c:v>43080</c:v>
                </c:pt>
                <c:pt idx="3725">
                  <c:v>43081</c:v>
                </c:pt>
                <c:pt idx="3726">
                  <c:v>43082</c:v>
                </c:pt>
                <c:pt idx="3727">
                  <c:v>43083</c:v>
                </c:pt>
                <c:pt idx="3728">
                  <c:v>43084</c:v>
                </c:pt>
                <c:pt idx="3729">
                  <c:v>43085</c:v>
                </c:pt>
                <c:pt idx="3730">
                  <c:v>43086</c:v>
                </c:pt>
                <c:pt idx="3731">
                  <c:v>43087</c:v>
                </c:pt>
                <c:pt idx="3732">
                  <c:v>43088</c:v>
                </c:pt>
                <c:pt idx="3733">
                  <c:v>43089</c:v>
                </c:pt>
                <c:pt idx="3734">
                  <c:v>43090</c:v>
                </c:pt>
                <c:pt idx="3735">
                  <c:v>43091</c:v>
                </c:pt>
                <c:pt idx="3736">
                  <c:v>43092</c:v>
                </c:pt>
                <c:pt idx="3737">
                  <c:v>43093</c:v>
                </c:pt>
                <c:pt idx="3738">
                  <c:v>43094</c:v>
                </c:pt>
                <c:pt idx="3739">
                  <c:v>43095</c:v>
                </c:pt>
                <c:pt idx="3740">
                  <c:v>43096</c:v>
                </c:pt>
                <c:pt idx="3741">
                  <c:v>43097</c:v>
                </c:pt>
                <c:pt idx="3742">
                  <c:v>43098</c:v>
                </c:pt>
                <c:pt idx="3743">
                  <c:v>43099</c:v>
                </c:pt>
                <c:pt idx="3744">
                  <c:v>43100</c:v>
                </c:pt>
                <c:pt idx="3745">
                  <c:v>43101</c:v>
                </c:pt>
                <c:pt idx="3746">
                  <c:v>43102</c:v>
                </c:pt>
                <c:pt idx="3747">
                  <c:v>43103</c:v>
                </c:pt>
                <c:pt idx="3748">
                  <c:v>43104</c:v>
                </c:pt>
                <c:pt idx="3749">
                  <c:v>43105</c:v>
                </c:pt>
                <c:pt idx="3750">
                  <c:v>43106</c:v>
                </c:pt>
                <c:pt idx="3751">
                  <c:v>43107</c:v>
                </c:pt>
                <c:pt idx="3752">
                  <c:v>43108</c:v>
                </c:pt>
                <c:pt idx="3753">
                  <c:v>43109</c:v>
                </c:pt>
                <c:pt idx="3754">
                  <c:v>43110</c:v>
                </c:pt>
                <c:pt idx="3755">
                  <c:v>43111</c:v>
                </c:pt>
                <c:pt idx="3756">
                  <c:v>43112</c:v>
                </c:pt>
                <c:pt idx="3757">
                  <c:v>43113</c:v>
                </c:pt>
                <c:pt idx="3758">
                  <c:v>43114</c:v>
                </c:pt>
                <c:pt idx="3759">
                  <c:v>43115</c:v>
                </c:pt>
                <c:pt idx="3760">
                  <c:v>43116</c:v>
                </c:pt>
                <c:pt idx="3761">
                  <c:v>43117</c:v>
                </c:pt>
                <c:pt idx="3762">
                  <c:v>43118</c:v>
                </c:pt>
                <c:pt idx="3763">
                  <c:v>43119</c:v>
                </c:pt>
                <c:pt idx="3764">
                  <c:v>43120</c:v>
                </c:pt>
                <c:pt idx="3765">
                  <c:v>43121</c:v>
                </c:pt>
                <c:pt idx="3766">
                  <c:v>43122</c:v>
                </c:pt>
                <c:pt idx="3767">
                  <c:v>43123</c:v>
                </c:pt>
                <c:pt idx="3768">
                  <c:v>43124</c:v>
                </c:pt>
                <c:pt idx="3769">
                  <c:v>43125</c:v>
                </c:pt>
                <c:pt idx="3770">
                  <c:v>43126</c:v>
                </c:pt>
                <c:pt idx="3771">
                  <c:v>43127</c:v>
                </c:pt>
                <c:pt idx="3772">
                  <c:v>43128</c:v>
                </c:pt>
                <c:pt idx="3773">
                  <c:v>43129</c:v>
                </c:pt>
                <c:pt idx="3774">
                  <c:v>43130</c:v>
                </c:pt>
                <c:pt idx="3775">
                  <c:v>43131</c:v>
                </c:pt>
                <c:pt idx="3776">
                  <c:v>43132</c:v>
                </c:pt>
                <c:pt idx="3777">
                  <c:v>43133</c:v>
                </c:pt>
                <c:pt idx="3778">
                  <c:v>43134</c:v>
                </c:pt>
                <c:pt idx="3779">
                  <c:v>43135</c:v>
                </c:pt>
                <c:pt idx="3780">
                  <c:v>43136</c:v>
                </c:pt>
                <c:pt idx="3781">
                  <c:v>43137</c:v>
                </c:pt>
                <c:pt idx="3782">
                  <c:v>43138</c:v>
                </c:pt>
                <c:pt idx="3783">
                  <c:v>43139</c:v>
                </c:pt>
                <c:pt idx="3784">
                  <c:v>43140</c:v>
                </c:pt>
                <c:pt idx="3785">
                  <c:v>43141</c:v>
                </c:pt>
                <c:pt idx="3786">
                  <c:v>43142</c:v>
                </c:pt>
                <c:pt idx="3787">
                  <c:v>43143</c:v>
                </c:pt>
                <c:pt idx="3788">
                  <c:v>43144</c:v>
                </c:pt>
                <c:pt idx="3789">
                  <c:v>43145</c:v>
                </c:pt>
                <c:pt idx="3790">
                  <c:v>43146</c:v>
                </c:pt>
                <c:pt idx="3791">
                  <c:v>43147</c:v>
                </c:pt>
                <c:pt idx="3792">
                  <c:v>43148</c:v>
                </c:pt>
                <c:pt idx="3793">
                  <c:v>43149</c:v>
                </c:pt>
                <c:pt idx="3794">
                  <c:v>43150</c:v>
                </c:pt>
                <c:pt idx="3795">
                  <c:v>43151</c:v>
                </c:pt>
                <c:pt idx="3796">
                  <c:v>43152</c:v>
                </c:pt>
                <c:pt idx="3797">
                  <c:v>43153</c:v>
                </c:pt>
                <c:pt idx="3798">
                  <c:v>43154</c:v>
                </c:pt>
                <c:pt idx="3799">
                  <c:v>43155</c:v>
                </c:pt>
                <c:pt idx="3800">
                  <c:v>43156</c:v>
                </c:pt>
                <c:pt idx="3801">
                  <c:v>43157</c:v>
                </c:pt>
                <c:pt idx="3802">
                  <c:v>43158</c:v>
                </c:pt>
                <c:pt idx="3803">
                  <c:v>43159</c:v>
                </c:pt>
                <c:pt idx="3804">
                  <c:v>43160</c:v>
                </c:pt>
                <c:pt idx="3805">
                  <c:v>43161</c:v>
                </c:pt>
                <c:pt idx="3806">
                  <c:v>43162</c:v>
                </c:pt>
                <c:pt idx="3807">
                  <c:v>43163</c:v>
                </c:pt>
                <c:pt idx="3808">
                  <c:v>43164</c:v>
                </c:pt>
                <c:pt idx="3809">
                  <c:v>43165</c:v>
                </c:pt>
                <c:pt idx="3810">
                  <c:v>43166</c:v>
                </c:pt>
                <c:pt idx="3811">
                  <c:v>43167</c:v>
                </c:pt>
                <c:pt idx="3812">
                  <c:v>43168</c:v>
                </c:pt>
                <c:pt idx="3813">
                  <c:v>43169</c:v>
                </c:pt>
                <c:pt idx="3814">
                  <c:v>43170</c:v>
                </c:pt>
                <c:pt idx="3815">
                  <c:v>43171</c:v>
                </c:pt>
                <c:pt idx="3816">
                  <c:v>43172</c:v>
                </c:pt>
                <c:pt idx="3817">
                  <c:v>43173</c:v>
                </c:pt>
                <c:pt idx="3818">
                  <c:v>43174</c:v>
                </c:pt>
                <c:pt idx="3819">
                  <c:v>43175</c:v>
                </c:pt>
                <c:pt idx="3820">
                  <c:v>43176</c:v>
                </c:pt>
                <c:pt idx="3821">
                  <c:v>43177</c:v>
                </c:pt>
                <c:pt idx="3822">
                  <c:v>43178</c:v>
                </c:pt>
                <c:pt idx="3823">
                  <c:v>43179</c:v>
                </c:pt>
                <c:pt idx="3824">
                  <c:v>43180</c:v>
                </c:pt>
                <c:pt idx="3825">
                  <c:v>43181</c:v>
                </c:pt>
                <c:pt idx="3826">
                  <c:v>43182</c:v>
                </c:pt>
                <c:pt idx="3827">
                  <c:v>43183</c:v>
                </c:pt>
                <c:pt idx="3828">
                  <c:v>43184</c:v>
                </c:pt>
                <c:pt idx="3829">
                  <c:v>43185</c:v>
                </c:pt>
                <c:pt idx="3830">
                  <c:v>43186</c:v>
                </c:pt>
                <c:pt idx="3831">
                  <c:v>43187</c:v>
                </c:pt>
                <c:pt idx="3832">
                  <c:v>43188</c:v>
                </c:pt>
                <c:pt idx="3833">
                  <c:v>43189</c:v>
                </c:pt>
                <c:pt idx="3834">
                  <c:v>43190</c:v>
                </c:pt>
                <c:pt idx="3835">
                  <c:v>43191</c:v>
                </c:pt>
                <c:pt idx="3836">
                  <c:v>43192</c:v>
                </c:pt>
                <c:pt idx="3837">
                  <c:v>43193</c:v>
                </c:pt>
                <c:pt idx="3838">
                  <c:v>43194</c:v>
                </c:pt>
                <c:pt idx="3839">
                  <c:v>43195</c:v>
                </c:pt>
                <c:pt idx="3840">
                  <c:v>43196</c:v>
                </c:pt>
                <c:pt idx="3841">
                  <c:v>43197</c:v>
                </c:pt>
                <c:pt idx="3842">
                  <c:v>43198</c:v>
                </c:pt>
                <c:pt idx="3843">
                  <c:v>43199</c:v>
                </c:pt>
                <c:pt idx="3844">
                  <c:v>43200</c:v>
                </c:pt>
                <c:pt idx="3845">
                  <c:v>43201</c:v>
                </c:pt>
                <c:pt idx="3846">
                  <c:v>43202</c:v>
                </c:pt>
                <c:pt idx="3847">
                  <c:v>43203</c:v>
                </c:pt>
                <c:pt idx="3848">
                  <c:v>43204</c:v>
                </c:pt>
                <c:pt idx="3849">
                  <c:v>43205</c:v>
                </c:pt>
                <c:pt idx="3850">
                  <c:v>43206</c:v>
                </c:pt>
                <c:pt idx="3851">
                  <c:v>43207</c:v>
                </c:pt>
                <c:pt idx="3852">
                  <c:v>43208</c:v>
                </c:pt>
                <c:pt idx="3853">
                  <c:v>43209</c:v>
                </c:pt>
                <c:pt idx="3854">
                  <c:v>43210</c:v>
                </c:pt>
                <c:pt idx="3855">
                  <c:v>43211</c:v>
                </c:pt>
                <c:pt idx="3856">
                  <c:v>43212</c:v>
                </c:pt>
                <c:pt idx="3857">
                  <c:v>43213</c:v>
                </c:pt>
                <c:pt idx="3858">
                  <c:v>43214</c:v>
                </c:pt>
                <c:pt idx="3859">
                  <c:v>43215</c:v>
                </c:pt>
                <c:pt idx="3860">
                  <c:v>43216</c:v>
                </c:pt>
                <c:pt idx="3861">
                  <c:v>43217</c:v>
                </c:pt>
                <c:pt idx="3862">
                  <c:v>43218</c:v>
                </c:pt>
                <c:pt idx="3863">
                  <c:v>43219</c:v>
                </c:pt>
                <c:pt idx="3864">
                  <c:v>43220</c:v>
                </c:pt>
                <c:pt idx="3865">
                  <c:v>43221</c:v>
                </c:pt>
                <c:pt idx="3866">
                  <c:v>43222</c:v>
                </c:pt>
                <c:pt idx="3867">
                  <c:v>43223</c:v>
                </c:pt>
                <c:pt idx="3868">
                  <c:v>43224</c:v>
                </c:pt>
                <c:pt idx="3869">
                  <c:v>43225</c:v>
                </c:pt>
                <c:pt idx="3870">
                  <c:v>43226</c:v>
                </c:pt>
                <c:pt idx="3871">
                  <c:v>43227</c:v>
                </c:pt>
                <c:pt idx="3872">
                  <c:v>43228</c:v>
                </c:pt>
                <c:pt idx="3873">
                  <c:v>43229</c:v>
                </c:pt>
                <c:pt idx="3874">
                  <c:v>43230</c:v>
                </c:pt>
                <c:pt idx="3875">
                  <c:v>43231</c:v>
                </c:pt>
                <c:pt idx="3876">
                  <c:v>43232</c:v>
                </c:pt>
                <c:pt idx="3877">
                  <c:v>43233</c:v>
                </c:pt>
                <c:pt idx="3878">
                  <c:v>43234</c:v>
                </c:pt>
                <c:pt idx="3879">
                  <c:v>43235</c:v>
                </c:pt>
                <c:pt idx="3880">
                  <c:v>43236</c:v>
                </c:pt>
                <c:pt idx="3881">
                  <c:v>43237</c:v>
                </c:pt>
                <c:pt idx="3882">
                  <c:v>43238</c:v>
                </c:pt>
                <c:pt idx="3883">
                  <c:v>43239</c:v>
                </c:pt>
                <c:pt idx="3884">
                  <c:v>43240</c:v>
                </c:pt>
                <c:pt idx="3885">
                  <c:v>43241</c:v>
                </c:pt>
                <c:pt idx="3886">
                  <c:v>43242</c:v>
                </c:pt>
                <c:pt idx="3887">
                  <c:v>43243</c:v>
                </c:pt>
                <c:pt idx="3888">
                  <c:v>43244</c:v>
                </c:pt>
                <c:pt idx="3889">
                  <c:v>43245</c:v>
                </c:pt>
                <c:pt idx="3890">
                  <c:v>43246</c:v>
                </c:pt>
                <c:pt idx="3891">
                  <c:v>43247</c:v>
                </c:pt>
                <c:pt idx="3892">
                  <c:v>43248</c:v>
                </c:pt>
                <c:pt idx="3893">
                  <c:v>43249</c:v>
                </c:pt>
                <c:pt idx="3894">
                  <c:v>43250</c:v>
                </c:pt>
                <c:pt idx="3895">
                  <c:v>43251</c:v>
                </c:pt>
                <c:pt idx="3896">
                  <c:v>43252</c:v>
                </c:pt>
                <c:pt idx="3897">
                  <c:v>43253</c:v>
                </c:pt>
                <c:pt idx="3898">
                  <c:v>43254</c:v>
                </c:pt>
                <c:pt idx="3899">
                  <c:v>43255</c:v>
                </c:pt>
                <c:pt idx="3900">
                  <c:v>43256</c:v>
                </c:pt>
                <c:pt idx="3901">
                  <c:v>43257</c:v>
                </c:pt>
                <c:pt idx="3902">
                  <c:v>43258</c:v>
                </c:pt>
                <c:pt idx="3903">
                  <c:v>43259</c:v>
                </c:pt>
                <c:pt idx="3904">
                  <c:v>43260</c:v>
                </c:pt>
                <c:pt idx="3905">
                  <c:v>43261</c:v>
                </c:pt>
                <c:pt idx="3906">
                  <c:v>43262</c:v>
                </c:pt>
                <c:pt idx="3907">
                  <c:v>43263</c:v>
                </c:pt>
                <c:pt idx="3908">
                  <c:v>43264</c:v>
                </c:pt>
                <c:pt idx="3909">
                  <c:v>43265</c:v>
                </c:pt>
                <c:pt idx="3910">
                  <c:v>43266</c:v>
                </c:pt>
                <c:pt idx="3911">
                  <c:v>43267</c:v>
                </c:pt>
                <c:pt idx="3912">
                  <c:v>43268</c:v>
                </c:pt>
                <c:pt idx="3913">
                  <c:v>43269</c:v>
                </c:pt>
                <c:pt idx="3914">
                  <c:v>43270</c:v>
                </c:pt>
                <c:pt idx="3915">
                  <c:v>43271</c:v>
                </c:pt>
                <c:pt idx="3916">
                  <c:v>43272</c:v>
                </c:pt>
                <c:pt idx="3917">
                  <c:v>43273</c:v>
                </c:pt>
                <c:pt idx="3918">
                  <c:v>43274</c:v>
                </c:pt>
                <c:pt idx="3919">
                  <c:v>43275</c:v>
                </c:pt>
                <c:pt idx="3920">
                  <c:v>43276</c:v>
                </c:pt>
                <c:pt idx="3921">
                  <c:v>43277</c:v>
                </c:pt>
                <c:pt idx="3922">
                  <c:v>43278</c:v>
                </c:pt>
                <c:pt idx="3923">
                  <c:v>43279</c:v>
                </c:pt>
                <c:pt idx="3924">
                  <c:v>43280</c:v>
                </c:pt>
                <c:pt idx="3925">
                  <c:v>43281</c:v>
                </c:pt>
                <c:pt idx="3926">
                  <c:v>43282</c:v>
                </c:pt>
                <c:pt idx="3927">
                  <c:v>43283</c:v>
                </c:pt>
                <c:pt idx="3928">
                  <c:v>43284</c:v>
                </c:pt>
                <c:pt idx="3929">
                  <c:v>43285</c:v>
                </c:pt>
                <c:pt idx="3930">
                  <c:v>43286</c:v>
                </c:pt>
                <c:pt idx="3931">
                  <c:v>43287</c:v>
                </c:pt>
                <c:pt idx="3932">
                  <c:v>43288</c:v>
                </c:pt>
                <c:pt idx="3933">
                  <c:v>43289</c:v>
                </c:pt>
                <c:pt idx="3934">
                  <c:v>43290</c:v>
                </c:pt>
                <c:pt idx="3935">
                  <c:v>43291</c:v>
                </c:pt>
                <c:pt idx="3936">
                  <c:v>43292</c:v>
                </c:pt>
                <c:pt idx="3937">
                  <c:v>43293</c:v>
                </c:pt>
                <c:pt idx="3938">
                  <c:v>43294</c:v>
                </c:pt>
                <c:pt idx="3939">
                  <c:v>43295</c:v>
                </c:pt>
                <c:pt idx="3940">
                  <c:v>43296</c:v>
                </c:pt>
                <c:pt idx="3941">
                  <c:v>43297</c:v>
                </c:pt>
                <c:pt idx="3942">
                  <c:v>43298</c:v>
                </c:pt>
                <c:pt idx="3943">
                  <c:v>43299</c:v>
                </c:pt>
                <c:pt idx="3944">
                  <c:v>43300</c:v>
                </c:pt>
                <c:pt idx="3945">
                  <c:v>43301</c:v>
                </c:pt>
                <c:pt idx="3946">
                  <c:v>43302</c:v>
                </c:pt>
                <c:pt idx="3947">
                  <c:v>43303</c:v>
                </c:pt>
                <c:pt idx="3948">
                  <c:v>43304</c:v>
                </c:pt>
                <c:pt idx="3949">
                  <c:v>43305</c:v>
                </c:pt>
                <c:pt idx="3950">
                  <c:v>43306</c:v>
                </c:pt>
                <c:pt idx="3951">
                  <c:v>43307</c:v>
                </c:pt>
                <c:pt idx="3952">
                  <c:v>43308</c:v>
                </c:pt>
                <c:pt idx="3953">
                  <c:v>43309</c:v>
                </c:pt>
                <c:pt idx="3954">
                  <c:v>43310</c:v>
                </c:pt>
                <c:pt idx="3955">
                  <c:v>43311</c:v>
                </c:pt>
                <c:pt idx="3956">
                  <c:v>43312</c:v>
                </c:pt>
                <c:pt idx="3957">
                  <c:v>43313</c:v>
                </c:pt>
                <c:pt idx="3958">
                  <c:v>43314</c:v>
                </c:pt>
                <c:pt idx="3959">
                  <c:v>43315</c:v>
                </c:pt>
                <c:pt idx="3960">
                  <c:v>43316</c:v>
                </c:pt>
                <c:pt idx="3961">
                  <c:v>43317</c:v>
                </c:pt>
                <c:pt idx="3962">
                  <c:v>43318</c:v>
                </c:pt>
                <c:pt idx="3963">
                  <c:v>43319</c:v>
                </c:pt>
                <c:pt idx="3964">
                  <c:v>43320</c:v>
                </c:pt>
                <c:pt idx="3965">
                  <c:v>43321</c:v>
                </c:pt>
                <c:pt idx="3966">
                  <c:v>43322</c:v>
                </c:pt>
                <c:pt idx="3967">
                  <c:v>43323</c:v>
                </c:pt>
                <c:pt idx="3968">
                  <c:v>43324</c:v>
                </c:pt>
                <c:pt idx="3969">
                  <c:v>43325</c:v>
                </c:pt>
                <c:pt idx="3970">
                  <c:v>43326</c:v>
                </c:pt>
                <c:pt idx="3971">
                  <c:v>43327</c:v>
                </c:pt>
                <c:pt idx="3972">
                  <c:v>43328</c:v>
                </c:pt>
                <c:pt idx="3973">
                  <c:v>43329</c:v>
                </c:pt>
                <c:pt idx="3974">
                  <c:v>43330</c:v>
                </c:pt>
                <c:pt idx="3975">
                  <c:v>43331</c:v>
                </c:pt>
                <c:pt idx="3976">
                  <c:v>43332</c:v>
                </c:pt>
                <c:pt idx="3977">
                  <c:v>43333</c:v>
                </c:pt>
                <c:pt idx="3978">
                  <c:v>43334</c:v>
                </c:pt>
                <c:pt idx="3979">
                  <c:v>43335</c:v>
                </c:pt>
                <c:pt idx="3980">
                  <c:v>43336</c:v>
                </c:pt>
                <c:pt idx="3981">
                  <c:v>43337</c:v>
                </c:pt>
                <c:pt idx="3982">
                  <c:v>43338</c:v>
                </c:pt>
                <c:pt idx="3983">
                  <c:v>43339</c:v>
                </c:pt>
                <c:pt idx="3984">
                  <c:v>43340</c:v>
                </c:pt>
                <c:pt idx="3985">
                  <c:v>43341</c:v>
                </c:pt>
                <c:pt idx="3986">
                  <c:v>43342</c:v>
                </c:pt>
                <c:pt idx="3987">
                  <c:v>43343</c:v>
                </c:pt>
                <c:pt idx="3988">
                  <c:v>43344</c:v>
                </c:pt>
                <c:pt idx="3989">
                  <c:v>43345</c:v>
                </c:pt>
                <c:pt idx="3990">
                  <c:v>43346</c:v>
                </c:pt>
                <c:pt idx="3991">
                  <c:v>43347</c:v>
                </c:pt>
                <c:pt idx="3992">
                  <c:v>43348</c:v>
                </c:pt>
                <c:pt idx="3993">
                  <c:v>43349</c:v>
                </c:pt>
                <c:pt idx="3994">
                  <c:v>43350</c:v>
                </c:pt>
                <c:pt idx="3995">
                  <c:v>43351</c:v>
                </c:pt>
                <c:pt idx="3996">
                  <c:v>43352</c:v>
                </c:pt>
                <c:pt idx="3997">
                  <c:v>43353</c:v>
                </c:pt>
                <c:pt idx="3998">
                  <c:v>43354</c:v>
                </c:pt>
                <c:pt idx="3999">
                  <c:v>43355</c:v>
                </c:pt>
                <c:pt idx="4000">
                  <c:v>43356</c:v>
                </c:pt>
                <c:pt idx="4001">
                  <c:v>43357</c:v>
                </c:pt>
                <c:pt idx="4002">
                  <c:v>43358</c:v>
                </c:pt>
                <c:pt idx="4003">
                  <c:v>43359</c:v>
                </c:pt>
                <c:pt idx="4004">
                  <c:v>43360</c:v>
                </c:pt>
                <c:pt idx="4005">
                  <c:v>43361</c:v>
                </c:pt>
                <c:pt idx="4006">
                  <c:v>43362</c:v>
                </c:pt>
                <c:pt idx="4007">
                  <c:v>43363</c:v>
                </c:pt>
                <c:pt idx="4008">
                  <c:v>43364</c:v>
                </c:pt>
                <c:pt idx="4009">
                  <c:v>43365</c:v>
                </c:pt>
                <c:pt idx="4010">
                  <c:v>43366</c:v>
                </c:pt>
                <c:pt idx="4011">
                  <c:v>43367</c:v>
                </c:pt>
                <c:pt idx="4012">
                  <c:v>43368</c:v>
                </c:pt>
                <c:pt idx="4013">
                  <c:v>43369</c:v>
                </c:pt>
                <c:pt idx="4014">
                  <c:v>43370</c:v>
                </c:pt>
                <c:pt idx="4015">
                  <c:v>43371</c:v>
                </c:pt>
                <c:pt idx="4016">
                  <c:v>43372</c:v>
                </c:pt>
                <c:pt idx="4017">
                  <c:v>43373</c:v>
                </c:pt>
              </c:numCache>
            </c:numRef>
          </c:cat>
          <c:val>
            <c:numRef>
              <c:f>'102102A'!$D$5:$D$4022</c:f>
              <c:numCache>
                <c:formatCode>General</c:formatCode>
                <c:ptCount val="4018"/>
                <c:pt idx="0">
                  <c:v>200.06</c:v>
                </c:pt>
                <c:pt idx="1">
                  <c:v>199.43</c:v>
                </c:pt>
                <c:pt idx="2">
                  <c:v>207.83</c:v>
                </c:pt>
                <c:pt idx="3">
                  <c:v>212.73</c:v>
                </c:pt>
                <c:pt idx="4">
                  <c:v>216.78</c:v>
                </c:pt>
                <c:pt idx="5">
                  <c:v>216.11</c:v>
                </c:pt>
                <c:pt idx="6">
                  <c:v>217.13</c:v>
                </c:pt>
                <c:pt idx="7">
                  <c:v>214.94</c:v>
                </c:pt>
                <c:pt idx="8">
                  <c:v>209.06</c:v>
                </c:pt>
                <c:pt idx="9">
                  <c:v>202.8</c:v>
                </c:pt>
                <c:pt idx="10">
                  <c:v>196.68</c:v>
                </c:pt>
                <c:pt idx="11">
                  <c:v>190.96</c:v>
                </c:pt>
                <c:pt idx="12">
                  <c:v>187.15</c:v>
                </c:pt>
                <c:pt idx="13">
                  <c:v>185.27</c:v>
                </c:pt>
                <c:pt idx="14">
                  <c:v>184.28</c:v>
                </c:pt>
                <c:pt idx="15">
                  <c:v>179.29</c:v>
                </c:pt>
                <c:pt idx="16">
                  <c:v>176.68</c:v>
                </c:pt>
                <c:pt idx="17">
                  <c:v>173.67</c:v>
                </c:pt>
                <c:pt idx="18">
                  <c:v>172.07</c:v>
                </c:pt>
                <c:pt idx="19">
                  <c:v>168.83</c:v>
                </c:pt>
                <c:pt idx="20">
                  <c:v>166.27</c:v>
                </c:pt>
                <c:pt idx="21">
                  <c:v>166.34</c:v>
                </c:pt>
                <c:pt idx="22">
                  <c:v>164.9</c:v>
                </c:pt>
                <c:pt idx="23">
                  <c:v>162.85</c:v>
                </c:pt>
                <c:pt idx="24">
                  <c:v>159.88999999999999</c:v>
                </c:pt>
                <c:pt idx="25">
                  <c:v>159.31</c:v>
                </c:pt>
                <c:pt idx="26">
                  <c:v>159.37</c:v>
                </c:pt>
                <c:pt idx="27">
                  <c:v>159.94</c:v>
                </c:pt>
                <c:pt idx="28">
                  <c:v>159.35</c:v>
                </c:pt>
                <c:pt idx="29">
                  <c:v>158.56</c:v>
                </c:pt>
                <c:pt idx="30">
                  <c:v>158.29</c:v>
                </c:pt>
                <c:pt idx="31">
                  <c:v>157.44999999999999</c:v>
                </c:pt>
                <c:pt idx="32">
                  <c:v>155.97999999999999</c:v>
                </c:pt>
                <c:pt idx="33">
                  <c:v>155.63999999999999</c:v>
                </c:pt>
                <c:pt idx="34">
                  <c:v>155.49</c:v>
                </c:pt>
                <c:pt idx="35">
                  <c:v>154.22</c:v>
                </c:pt>
                <c:pt idx="36">
                  <c:v>153.80000000000001</c:v>
                </c:pt>
                <c:pt idx="37">
                  <c:v>153.19999999999999</c:v>
                </c:pt>
                <c:pt idx="38">
                  <c:v>153.56</c:v>
                </c:pt>
                <c:pt idx="39">
                  <c:v>152.28</c:v>
                </c:pt>
                <c:pt idx="40">
                  <c:v>149.97</c:v>
                </c:pt>
                <c:pt idx="41">
                  <c:v>148.69999999999999</c:v>
                </c:pt>
                <c:pt idx="42">
                  <c:v>147.32</c:v>
                </c:pt>
                <c:pt idx="43">
                  <c:v>146.97</c:v>
                </c:pt>
                <c:pt idx="44">
                  <c:v>147.15</c:v>
                </c:pt>
                <c:pt idx="45">
                  <c:v>149.83000000000001</c:v>
                </c:pt>
                <c:pt idx="46">
                  <c:v>152.47999999999999</c:v>
                </c:pt>
                <c:pt idx="47">
                  <c:v>149.06</c:v>
                </c:pt>
                <c:pt idx="48">
                  <c:v>149.91</c:v>
                </c:pt>
                <c:pt idx="49">
                  <c:v>152.15</c:v>
                </c:pt>
                <c:pt idx="50">
                  <c:v>157.06</c:v>
                </c:pt>
                <c:pt idx="51">
                  <c:v>168.19</c:v>
                </c:pt>
                <c:pt idx="52">
                  <c:v>175.05</c:v>
                </c:pt>
                <c:pt idx="53">
                  <c:v>170.79</c:v>
                </c:pt>
                <c:pt idx="54">
                  <c:v>180.6</c:v>
                </c:pt>
                <c:pt idx="55">
                  <c:v>183.14</c:v>
                </c:pt>
                <c:pt idx="56">
                  <c:v>175.23</c:v>
                </c:pt>
                <c:pt idx="57">
                  <c:v>165.34</c:v>
                </c:pt>
                <c:pt idx="58">
                  <c:v>157.69</c:v>
                </c:pt>
                <c:pt idx="59">
                  <c:v>152.08000000000001</c:v>
                </c:pt>
                <c:pt idx="60">
                  <c:v>216.51</c:v>
                </c:pt>
                <c:pt idx="61">
                  <c:v>410.75</c:v>
                </c:pt>
                <c:pt idx="62">
                  <c:v>260.47000000000003</c:v>
                </c:pt>
                <c:pt idx="63">
                  <c:v>200.64</c:v>
                </c:pt>
                <c:pt idx="64">
                  <c:v>187.99</c:v>
                </c:pt>
                <c:pt idx="65">
                  <c:v>192.67</c:v>
                </c:pt>
                <c:pt idx="66">
                  <c:v>188.01</c:v>
                </c:pt>
                <c:pt idx="67">
                  <c:v>177.52</c:v>
                </c:pt>
                <c:pt idx="68">
                  <c:v>167.99</c:v>
                </c:pt>
                <c:pt idx="69">
                  <c:v>159.75</c:v>
                </c:pt>
                <c:pt idx="70">
                  <c:v>155.29</c:v>
                </c:pt>
                <c:pt idx="71">
                  <c:v>151.44999999999999</c:v>
                </c:pt>
                <c:pt idx="72">
                  <c:v>147.63999999999999</c:v>
                </c:pt>
                <c:pt idx="73">
                  <c:v>145.15</c:v>
                </c:pt>
                <c:pt idx="74">
                  <c:v>143.47</c:v>
                </c:pt>
                <c:pt idx="75">
                  <c:v>141.88</c:v>
                </c:pt>
                <c:pt idx="76">
                  <c:v>140.22</c:v>
                </c:pt>
                <c:pt idx="77">
                  <c:v>139.06</c:v>
                </c:pt>
                <c:pt idx="78">
                  <c:v>137.51</c:v>
                </c:pt>
                <c:pt idx="79">
                  <c:v>136.66999999999999</c:v>
                </c:pt>
                <c:pt idx="80">
                  <c:v>136.31</c:v>
                </c:pt>
                <c:pt idx="81">
                  <c:v>135.9</c:v>
                </c:pt>
                <c:pt idx="82">
                  <c:v>137.03</c:v>
                </c:pt>
                <c:pt idx="83">
                  <c:v>139.44</c:v>
                </c:pt>
                <c:pt idx="84">
                  <c:v>140.33000000000001</c:v>
                </c:pt>
                <c:pt idx="85">
                  <c:v>149.52000000000001</c:v>
                </c:pt>
                <c:pt idx="86">
                  <c:v>287.04000000000002</c:v>
                </c:pt>
                <c:pt idx="87">
                  <c:v>211.54</c:v>
                </c:pt>
                <c:pt idx="88">
                  <c:v>248.54</c:v>
                </c:pt>
                <c:pt idx="89">
                  <c:v>277.39999999999998</c:v>
                </c:pt>
                <c:pt idx="90">
                  <c:v>298.11</c:v>
                </c:pt>
                <c:pt idx="91">
                  <c:v>562</c:v>
                </c:pt>
                <c:pt idx="92">
                  <c:v>945.63</c:v>
                </c:pt>
                <c:pt idx="93">
                  <c:v>2474.06</c:v>
                </c:pt>
                <c:pt idx="94">
                  <c:v>955.1</c:v>
                </c:pt>
                <c:pt idx="95">
                  <c:v>874.28</c:v>
                </c:pt>
                <c:pt idx="96">
                  <c:v>963.77</c:v>
                </c:pt>
                <c:pt idx="97">
                  <c:v>1260.1500000000001</c:v>
                </c:pt>
                <c:pt idx="98">
                  <c:v>1072.42</c:v>
                </c:pt>
                <c:pt idx="99">
                  <c:v>915.04</c:v>
                </c:pt>
                <c:pt idx="100">
                  <c:v>941.39</c:v>
                </c:pt>
                <c:pt idx="101">
                  <c:v>1011.99</c:v>
                </c:pt>
                <c:pt idx="102">
                  <c:v>1093.32</c:v>
                </c:pt>
                <c:pt idx="103">
                  <c:v>1011.9</c:v>
                </c:pt>
                <c:pt idx="104">
                  <c:v>927.1</c:v>
                </c:pt>
                <c:pt idx="105">
                  <c:v>1002.1</c:v>
                </c:pt>
                <c:pt idx="106">
                  <c:v>2515.8000000000002</c:v>
                </c:pt>
                <c:pt idx="107">
                  <c:v>3359.26</c:v>
                </c:pt>
                <c:pt idx="108">
                  <c:v>2071.25</c:v>
                </c:pt>
                <c:pt idx="109">
                  <c:v>1393.6</c:v>
                </c:pt>
                <c:pt idx="110">
                  <c:v>1058.6500000000001</c:v>
                </c:pt>
                <c:pt idx="111">
                  <c:v>936.46</c:v>
                </c:pt>
                <c:pt idx="112">
                  <c:v>3950.24</c:v>
                </c:pt>
                <c:pt idx="113">
                  <c:v>12569.92</c:v>
                </c:pt>
                <c:pt idx="114">
                  <c:v>5998.55</c:v>
                </c:pt>
                <c:pt idx="115">
                  <c:v>2063.5700000000002</c:v>
                </c:pt>
                <c:pt idx="116">
                  <c:v>2461.35</c:v>
                </c:pt>
                <c:pt idx="117">
                  <c:v>2338.81</c:v>
                </c:pt>
                <c:pt idx="118">
                  <c:v>1738.19</c:v>
                </c:pt>
                <c:pt idx="119">
                  <c:v>1376.02</c:v>
                </c:pt>
                <c:pt idx="120">
                  <c:v>1149.48</c:v>
                </c:pt>
                <c:pt idx="121">
                  <c:v>1080.27</c:v>
                </c:pt>
                <c:pt idx="122">
                  <c:v>1252.73</c:v>
                </c:pt>
                <c:pt idx="123">
                  <c:v>1605.11</c:v>
                </c:pt>
                <c:pt idx="124">
                  <c:v>1255.27</c:v>
                </c:pt>
                <c:pt idx="125">
                  <c:v>1063.56</c:v>
                </c:pt>
                <c:pt idx="126">
                  <c:v>1347.83</c:v>
                </c:pt>
                <c:pt idx="127">
                  <c:v>1742</c:v>
                </c:pt>
                <c:pt idx="128">
                  <c:v>1266.6199999999999</c:v>
                </c:pt>
                <c:pt idx="129">
                  <c:v>1644.79</c:v>
                </c:pt>
                <c:pt idx="130">
                  <c:v>1447.99</c:v>
                </c:pt>
                <c:pt idx="131">
                  <c:v>1125.1199999999999</c:v>
                </c:pt>
                <c:pt idx="132">
                  <c:v>987.79</c:v>
                </c:pt>
                <c:pt idx="133">
                  <c:v>947.47</c:v>
                </c:pt>
                <c:pt idx="134">
                  <c:v>991.22</c:v>
                </c:pt>
                <c:pt idx="135">
                  <c:v>1509.08</c:v>
                </c:pt>
                <c:pt idx="136">
                  <c:v>1539</c:v>
                </c:pt>
                <c:pt idx="137">
                  <c:v>1470.79</c:v>
                </c:pt>
                <c:pt idx="138">
                  <c:v>1511.76</c:v>
                </c:pt>
                <c:pt idx="139">
                  <c:v>1627.46</c:v>
                </c:pt>
                <c:pt idx="140">
                  <c:v>11222.75</c:v>
                </c:pt>
                <c:pt idx="141">
                  <c:v>7703.53</c:v>
                </c:pt>
                <c:pt idx="142">
                  <c:v>4243.8599999999997</c:v>
                </c:pt>
                <c:pt idx="143">
                  <c:v>5209.32</c:v>
                </c:pt>
                <c:pt idx="144">
                  <c:v>4259.75</c:v>
                </c:pt>
                <c:pt idx="145">
                  <c:v>7569.67</c:v>
                </c:pt>
                <c:pt idx="146">
                  <c:v>13084.15</c:v>
                </c:pt>
                <c:pt idx="147">
                  <c:v>9888.68</c:v>
                </c:pt>
                <c:pt idx="148">
                  <c:v>7630.34</c:v>
                </c:pt>
                <c:pt idx="149">
                  <c:v>10986.26</c:v>
                </c:pt>
                <c:pt idx="150">
                  <c:v>5432.77</c:v>
                </c:pt>
                <c:pt idx="151">
                  <c:v>6276.12</c:v>
                </c:pt>
                <c:pt idx="152">
                  <c:v>3832.42</c:v>
                </c:pt>
                <c:pt idx="153">
                  <c:v>8916.76</c:v>
                </c:pt>
                <c:pt idx="154">
                  <c:v>20809.97</c:v>
                </c:pt>
                <c:pt idx="155">
                  <c:v>13655.38</c:v>
                </c:pt>
                <c:pt idx="156">
                  <c:v>8949</c:v>
                </c:pt>
                <c:pt idx="157">
                  <c:v>5738.58</c:v>
                </c:pt>
                <c:pt idx="158">
                  <c:v>37890.54</c:v>
                </c:pt>
                <c:pt idx="159">
                  <c:v>41698.959999999999</c:v>
                </c:pt>
                <c:pt idx="160">
                  <c:v>25365.06</c:v>
                </c:pt>
                <c:pt idx="161">
                  <c:v>13213.12</c:v>
                </c:pt>
                <c:pt idx="162">
                  <c:v>8838.67</c:v>
                </c:pt>
                <c:pt idx="163">
                  <c:v>5303.39</c:v>
                </c:pt>
                <c:pt idx="164">
                  <c:v>3951.73</c:v>
                </c:pt>
                <c:pt idx="165">
                  <c:v>3992.55</c:v>
                </c:pt>
                <c:pt idx="166">
                  <c:v>2905.04</c:v>
                </c:pt>
                <c:pt idx="167">
                  <c:v>2585.42</c:v>
                </c:pt>
                <c:pt idx="168">
                  <c:v>3862.78</c:v>
                </c:pt>
                <c:pt idx="169">
                  <c:v>6041.78</c:v>
                </c:pt>
                <c:pt idx="170">
                  <c:v>10223.86</c:v>
                </c:pt>
                <c:pt idx="171">
                  <c:v>5136.13</c:v>
                </c:pt>
                <c:pt idx="172">
                  <c:v>3123.8</c:v>
                </c:pt>
                <c:pt idx="173">
                  <c:v>2357.59</c:v>
                </c:pt>
                <c:pt idx="174">
                  <c:v>2012.32</c:v>
                </c:pt>
                <c:pt idx="175">
                  <c:v>1840.67</c:v>
                </c:pt>
                <c:pt idx="176">
                  <c:v>1705.63</c:v>
                </c:pt>
                <c:pt idx="177">
                  <c:v>1665.25</c:v>
                </c:pt>
                <c:pt idx="178">
                  <c:v>1526.58</c:v>
                </c:pt>
                <c:pt idx="179">
                  <c:v>1395.2</c:v>
                </c:pt>
                <c:pt idx="180">
                  <c:v>1307.83</c:v>
                </c:pt>
                <c:pt idx="181">
                  <c:v>1247.96</c:v>
                </c:pt>
                <c:pt idx="182">
                  <c:v>1222.9100000000001</c:v>
                </c:pt>
                <c:pt idx="183">
                  <c:v>1337.79</c:v>
                </c:pt>
                <c:pt idx="184">
                  <c:v>1667.43</c:v>
                </c:pt>
                <c:pt idx="185">
                  <c:v>3539.5</c:v>
                </c:pt>
                <c:pt idx="186">
                  <c:v>81393.210000000006</c:v>
                </c:pt>
                <c:pt idx="187">
                  <c:v>37213.129999999997</c:v>
                </c:pt>
                <c:pt idx="188">
                  <c:v>11131.61</c:v>
                </c:pt>
                <c:pt idx="189">
                  <c:v>5944.97</c:v>
                </c:pt>
                <c:pt idx="190">
                  <c:v>3956.73</c:v>
                </c:pt>
                <c:pt idx="191">
                  <c:v>2987.31</c:v>
                </c:pt>
                <c:pt idx="192">
                  <c:v>2383.85</c:v>
                </c:pt>
                <c:pt idx="193">
                  <c:v>2038.38</c:v>
                </c:pt>
                <c:pt idx="194">
                  <c:v>1846.82</c:v>
                </c:pt>
                <c:pt idx="195">
                  <c:v>1711.02</c:v>
                </c:pt>
                <c:pt idx="196">
                  <c:v>1618.38</c:v>
                </c:pt>
                <c:pt idx="197">
                  <c:v>1549.63</c:v>
                </c:pt>
                <c:pt idx="198">
                  <c:v>1473.95</c:v>
                </c:pt>
                <c:pt idx="199">
                  <c:v>1380.27</c:v>
                </c:pt>
                <c:pt idx="200">
                  <c:v>1292.95</c:v>
                </c:pt>
                <c:pt idx="201">
                  <c:v>1225.74</c:v>
                </c:pt>
                <c:pt idx="202">
                  <c:v>1167.9000000000001</c:v>
                </c:pt>
                <c:pt idx="203">
                  <c:v>1117.08</c:v>
                </c:pt>
                <c:pt idx="204">
                  <c:v>1074.79</c:v>
                </c:pt>
                <c:pt idx="205">
                  <c:v>1036.3699999999999</c:v>
                </c:pt>
                <c:pt idx="206">
                  <c:v>993.82</c:v>
                </c:pt>
                <c:pt idx="207">
                  <c:v>960.34</c:v>
                </c:pt>
                <c:pt idx="208">
                  <c:v>930.17</c:v>
                </c:pt>
                <c:pt idx="209">
                  <c:v>903.98</c:v>
                </c:pt>
                <c:pt idx="210">
                  <c:v>881.77</c:v>
                </c:pt>
                <c:pt idx="211">
                  <c:v>851.51</c:v>
                </c:pt>
                <c:pt idx="212">
                  <c:v>812.4</c:v>
                </c:pt>
                <c:pt idx="213">
                  <c:v>779</c:v>
                </c:pt>
                <c:pt idx="214">
                  <c:v>756.15</c:v>
                </c:pt>
                <c:pt idx="215">
                  <c:v>724.58</c:v>
                </c:pt>
                <c:pt idx="216">
                  <c:v>689.43</c:v>
                </c:pt>
                <c:pt idx="217">
                  <c:v>645.79</c:v>
                </c:pt>
                <c:pt idx="218">
                  <c:v>610.26</c:v>
                </c:pt>
                <c:pt idx="219">
                  <c:v>582.91999999999996</c:v>
                </c:pt>
                <c:pt idx="220">
                  <c:v>556.94000000000005</c:v>
                </c:pt>
                <c:pt idx="221">
                  <c:v>533.27</c:v>
                </c:pt>
                <c:pt idx="222">
                  <c:v>517.26</c:v>
                </c:pt>
                <c:pt idx="223">
                  <c:v>510.86</c:v>
                </c:pt>
                <c:pt idx="224">
                  <c:v>503.08</c:v>
                </c:pt>
                <c:pt idx="225">
                  <c:v>493.09</c:v>
                </c:pt>
                <c:pt idx="226">
                  <c:v>474.46</c:v>
                </c:pt>
                <c:pt idx="227">
                  <c:v>453.81</c:v>
                </c:pt>
                <c:pt idx="228">
                  <c:v>441.6</c:v>
                </c:pt>
                <c:pt idx="229">
                  <c:v>423.83</c:v>
                </c:pt>
                <c:pt idx="230">
                  <c:v>406.63</c:v>
                </c:pt>
                <c:pt idx="231">
                  <c:v>391.53</c:v>
                </c:pt>
                <c:pt idx="232">
                  <c:v>377.11</c:v>
                </c:pt>
                <c:pt idx="233">
                  <c:v>363.56</c:v>
                </c:pt>
                <c:pt idx="234">
                  <c:v>351.75</c:v>
                </c:pt>
                <c:pt idx="235">
                  <c:v>342.3</c:v>
                </c:pt>
                <c:pt idx="236">
                  <c:v>338.7</c:v>
                </c:pt>
                <c:pt idx="237">
                  <c:v>333.17</c:v>
                </c:pt>
                <c:pt idx="238">
                  <c:v>333.57</c:v>
                </c:pt>
                <c:pt idx="239">
                  <c:v>339.4</c:v>
                </c:pt>
                <c:pt idx="240">
                  <c:v>349.11</c:v>
                </c:pt>
                <c:pt idx="241">
                  <c:v>343.79</c:v>
                </c:pt>
                <c:pt idx="242">
                  <c:v>339.03</c:v>
                </c:pt>
                <c:pt idx="243">
                  <c:v>329.76</c:v>
                </c:pt>
                <c:pt idx="244">
                  <c:v>314.45</c:v>
                </c:pt>
                <c:pt idx="245">
                  <c:v>305.89</c:v>
                </c:pt>
                <c:pt idx="246">
                  <c:v>300.89999999999998</c:v>
                </c:pt>
                <c:pt idx="247">
                  <c:v>301.44</c:v>
                </c:pt>
                <c:pt idx="248">
                  <c:v>315.63</c:v>
                </c:pt>
                <c:pt idx="249">
                  <c:v>322.33999999999997</c:v>
                </c:pt>
                <c:pt idx="250">
                  <c:v>315.94</c:v>
                </c:pt>
                <c:pt idx="251">
                  <c:v>300.89</c:v>
                </c:pt>
                <c:pt idx="252">
                  <c:v>285.43</c:v>
                </c:pt>
                <c:pt idx="253">
                  <c:v>273.73</c:v>
                </c:pt>
                <c:pt idx="254">
                  <c:v>262.74</c:v>
                </c:pt>
                <c:pt idx="255">
                  <c:v>256.35000000000002</c:v>
                </c:pt>
                <c:pt idx="256">
                  <c:v>251.28</c:v>
                </c:pt>
                <c:pt idx="257">
                  <c:v>249.81</c:v>
                </c:pt>
                <c:pt idx="258">
                  <c:v>250.3</c:v>
                </c:pt>
                <c:pt idx="259">
                  <c:v>251.94</c:v>
                </c:pt>
                <c:pt idx="260">
                  <c:v>250.53</c:v>
                </c:pt>
                <c:pt idx="261">
                  <c:v>254.04</c:v>
                </c:pt>
                <c:pt idx="262">
                  <c:v>262.47000000000003</c:v>
                </c:pt>
                <c:pt idx="263">
                  <c:v>273.94</c:v>
                </c:pt>
                <c:pt idx="264">
                  <c:v>289.07</c:v>
                </c:pt>
                <c:pt idx="265">
                  <c:v>277.81</c:v>
                </c:pt>
                <c:pt idx="266">
                  <c:v>260.82</c:v>
                </c:pt>
                <c:pt idx="267">
                  <c:v>254.5</c:v>
                </c:pt>
                <c:pt idx="268">
                  <c:v>252.24</c:v>
                </c:pt>
                <c:pt idx="269">
                  <c:v>246.67</c:v>
                </c:pt>
                <c:pt idx="270">
                  <c:v>236.33</c:v>
                </c:pt>
                <c:pt idx="271">
                  <c:v>232.14</c:v>
                </c:pt>
                <c:pt idx="272">
                  <c:v>228.78</c:v>
                </c:pt>
                <c:pt idx="273">
                  <c:v>225.46</c:v>
                </c:pt>
                <c:pt idx="274">
                  <c:v>221.23</c:v>
                </c:pt>
                <c:pt idx="275">
                  <c:v>213.18</c:v>
                </c:pt>
                <c:pt idx="276">
                  <c:v>206.36</c:v>
                </c:pt>
                <c:pt idx="277">
                  <c:v>198.87</c:v>
                </c:pt>
                <c:pt idx="278">
                  <c:v>195.12</c:v>
                </c:pt>
                <c:pt idx="279">
                  <c:v>192.66</c:v>
                </c:pt>
                <c:pt idx="280">
                  <c:v>189.8</c:v>
                </c:pt>
                <c:pt idx="281">
                  <c:v>184.97</c:v>
                </c:pt>
                <c:pt idx="282">
                  <c:v>182.42</c:v>
                </c:pt>
                <c:pt idx="283">
                  <c:v>180.8</c:v>
                </c:pt>
                <c:pt idx="284">
                  <c:v>181.56</c:v>
                </c:pt>
                <c:pt idx="285">
                  <c:v>184.01</c:v>
                </c:pt>
                <c:pt idx="286">
                  <c:v>193.04</c:v>
                </c:pt>
                <c:pt idx="287">
                  <c:v>199.63</c:v>
                </c:pt>
                <c:pt idx="288">
                  <c:v>197.66</c:v>
                </c:pt>
                <c:pt idx="289">
                  <c:v>196.97</c:v>
                </c:pt>
                <c:pt idx="290">
                  <c:v>187.73</c:v>
                </c:pt>
                <c:pt idx="291">
                  <c:v>187.85</c:v>
                </c:pt>
                <c:pt idx="292">
                  <c:v>187.82</c:v>
                </c:pt>
                <c:pt idx="293">
                  <c:v>192.67</c:v>
                </c:pt>
                <c:pt idx="294">
                  <c:v>203.95</c:v>
                </c:pt>
                <c:pt idx="295">
                  <c:v>215.1</c:v>
                </c:pt>
                <c:pt idx="296">
                  <c:v>228.1</c:v>
                </c:pt>
                <c:pt idx="297">
                  <c:v>238.3</c:v>
                </c:pt>
                <c:pt idx="298">
                  <c:v>233.43</c:v>
                </c:pt>
                <c:pt idx="299">
                  <c:v>217.25</c:v>
                </c:pt>
                <c:pt idx="300">
                  <c:v>201.06</c:v>
                </c:pt>
                <c:pt idx="301">
                  <c:v>189.62</c:v>
                </c:pt>
                <c:pt idx="302">
                  <c:v>180.41</c:v>
                </c:pt>
                <c:pt idx="303">
                  <c:v>169.68</c:v>
                </c:pt>
                <c:pt idx="304">
                  <c:v>161.83000000000001</c:v>
                </c:pt>
                <c:pt idx="305">
                  <c:v>156.93</c:v>
                </c:pt>
                <c:pt idx="306">
                  <c:v>152.24</c:v>
                </c:pt>
                <c:pt idx="307">
                  <c:v>150.08000000000001</c:v>
                </c:pt>
                <c:pt idx="308">
                  <c:v>148.37</c:v>
                </c:pt>
                <c:pt idx="309">
                  <c:v>144.86000000000001</c:v>
                </c:pt>
                <c:pt idx="310">
                  <c:v>141.29</c:v>
                </c:pt>
                <c:pt idx="311">
                  <c:v>139.47999999999999</c:v>
                </c:pt>
                <c:pt idx="312">
                  <c:v>137.38</c:v>
                </c:pt>
                <c:pt idx="313">
                  <c:v>135.66999999999999</c:v>
                </c:pt>
                <c:pt idx="314">
                  <c:v>135.94999999999999</c:v>
                </c:pt>
                <c:pt idx="315">
                  <c:v>136.85</c:v>
                </c:pt>
                <c:pt idx="316">
                  <c:v>136.26</c:v>
                </c:pt>
                <c:pt idx="317">
                  <c:v>134.24</c:v>
                </c:pt>
                <c:pt idx="318">
                  <c:v>134.75</c:v>
                </c:pt>
                <c:pt idx="319">
                  <c:v>134.80000000000001</c:v>
                </c:pt>
                <c:pt idx="320">
                  <c:v>134.56</c:v>
                </c:pt>
                <c:pt idx="321">
                  <c:v>132.94999999999999</c:v>
                </c:pt>
                <c:pt idx="322">
                  <c:v>129.35</c:v>
                </c:pt>
                <c:pt idx="323">
                  <c:v>125.63</c:v>
                </c:pt>
                <c:pt idx="324">
                  <c:v>123.36</c:v>
                </c:pt>
                <c:pt idx="325">
                  <c:v>122.64</c:v>
                </c:pt>
                <c:pt idx="326">
                  <c:v>124.14</c:v>
                </c:pt>
                <c:pt idx="327">
                  <c:v>126.45</c:v>
                </c:pt>
                <c:pt idx="328">
                  <c:v>131.25</c:v>
                </c:pt>
                <c:pt idx="329">
                  <c:v>138.46</c:v>
                </c:pt>
                <c:pt idx="330">
                  <c:v>147.68</c:v>
                </c:pt>
                <c:pt idx="331">
                  <c:v>166.68</c:v>
                </c:pt>
                <c:pt idx="332">
                  <c:v>197.13</c:v>
                </c:pt>
                <c:pt idx="333">
                  <c:v>199.56</c:v>
                </c:pt>
                <c:pt idx="334">
                  <c:v>193.66</c:v>
                </c:pt>
                <c:pt idx="335">
                  <c:v>193.81</c:v>
                </c:pt>
                <c:pt idx="336">
                  <c:v>189.49</c:v>
                </c:pt>
                <c:pt idx="337">
                  <c:v>186.49</c:v>
                </c:pt>
                <c:pt idx="338">
                  <c:v>177.63</c:v>
                </c:pt>
                <c:pt idx="339">
                  <c:v>166.01</c:v>
                </c:pt>
                <c:pt idx="340">
                  <c:v>154.55000000000001</c:v>
                </c:pt>
                <c:pt idx="341">
                  <c:v>146.66999999999999</c:v>
                </c:pt>
                <c:pt idx="342">
                  <c:v>140.47</c:v>
                </c:pt>
                <c:pt idx="343">
                  <c:v>133.97</c:v>
                </c:pt>
                <c:pt idx="344">
                  <c:v>124.43</c:v>
                </c:pt>
                <c:pt idx="345">
                  <c:v>120.38</c:v>
                </c:pt>
                <c:pt idx="346">
                  <c:v>117.66</c:v>
                </c:pt>
                <c:pt idx="347">
                  <c:v>115.3</c:v>
                </c:pt>
                <c:pt idx="348">
                  <c:v>112.03</c:v>
                </c:pt>
                <c:pt idx="349">
                  <c:v>107.22</c:v>
                </c:pt>
                <c:pt idx="350">
                  <c:v>104.81</c:v>
                </c:pt>
                <c:pt idx="351">
                  <c:v>104.2</c:v>
                </c:pt>
                <c:pt idx="352">
                  <c:v>101.95</c:v>
                </c:pt>
                <c:pt idx="353">
                  <c:v>98.81</c:v>
                </c:pt>
                <c:pt idx="354">
                  <c:v>96.42</c:v>
                </c:pt>
                <c:pt idx="355">
                  <c:v>94.97</c:v>
                </c:pt>
                <c:pt idx="356">
                  <c:v>94.05</c:v>
                </c:pt>
                <c:pt idx="357">
                  <c:v>93.23</c:v>
                </c:pt>
                <c:pt idx="358">
                  <c:v>92.78</c:v>
                </c:pt>
                <c:pt idx="359">
                  <c:v>91.56</c:v>
                </c:pt>
                <c:pt idx="360">
                  <c:v>90.29</c:v>
                </c:pt>
                <c:pt idx="361">
                  <c:v>88.66</c:v>
                </c:pt>
                <c:pt idx="362">
                  <c:v>86.84</c:v>
                </c:pt>
                <c:pt idx="363">
                  <c:v>86.19</c:v>
                </c:pt>
                <c:pt idx="364">
                  <c:v>85.96</c:v>
                </c:pt>
                <c:pt idx="365">
                  <c:v>85.85</c:v>
                </c:pt>
                <c:pt idx="366">
                  <c:v>84.47</c:v>
                </c:pt>
                <c:pt idx="367">
                  <c:v>83.85</c:v>
                </c:pt>
                <c:pt idx="368">
                  <c:v>83.87</c:v>
                </c:pt>
                <c:pt idx="369">
                  <c:v>85.59</c:v>
                </c:pt>
                <c:pt idx="370">
                  <c:v>88.49</c:v>
                </c:pt>
                <c:pt idx="371">
                  <c:v>92.92</c:v>
                </c:pt>
                <c:pt idx="372">
                  <c:v>92.66</c:v>
                </c:pt>
                <c:pt idx="373">
                  <c:v>91.62</c:v>
                </c:pt>
                <c:pt idx="374">
                  <c:v>89.73</c:v>
                </c:pt>
                <c:pt idx="375">
                  <c:v>90.51</c:v>
                </c:pt>
                <c:pt idx="376">
                  <c:v>93.18</c:v>
                </c:pt>
                <c:pt idx="377">
                  <c:v>91.25</c:v>
                </c:pt>
                <c:pt idx="378">
                  <c:v>91.5</c:v>
                </c:pt>
                <c:pt idx="379">
                  <c:v>97.61</c:v>
                </c:pt>
                <c:pt idx="380">
                  <c:v>105.46</c:v>
                </c:pt>
                <c:pt idx="381">
                  <c:v>206.57</c:v>
                </c:pt>
                <c:pt idx="382">
                  <c:v>188.15</c:v>
                </c:pt>
                <c:pt idx="383">
                  <c:v>171.61</c:v>
                </c:pt>
                <c:pt idx="384">
                  <c:v>163.44</c:v>
                </c:pt>
                <c:pt idx="385">
                  <c:v>163.55000000000001</c:v>
                </c:pt>
                <c:pt idx="386">
                  <c:v>165.48</c:v>
                </c:pt>
                <c:pt idx="387">
                  <c:v>164.32</c:v>
                </c:pt>
                <c:pt idx="388">
                  <c:v>163.16</c:v>
                </c:pt>
                <c:pt idx="389">
                  <c:v>160.05000000000001</c:v>
                </c:pt>
                <c:pt idx="390">
                  <c:v>152.6</c:v>
                </c:pt>
                <c:pt idx="391">
                  <c:v>147.19</c:v>
                </c:pt>
                <c:pt idx="392">
                  <c:v>143.28</c:v>
                </c:pt>
                <c:pt idx="393">
                  <c:v>141.71</c:v>
                </c:pt>
                <c:pt idx="394">
                  <c:v>139.13999999999999</c:v>
                </c:pt>
                <c:pt idx="395">
                  <c:v>137.96</c:v>
                </c:pt>
                <c:pt idx="396">
                  <c:v>137.08000000000001</c:v>
                </c:pt>
                <c:pt idx="397">
                  <c:v>135</c:v>
                </c:pt>
                <c:pt idx="398">
                  <c:v>134.38999999999999</c:v>
                </c:pt>
                <c:pt idx="399">
                  <c:v>136.24</c:v>
                </c:pt>
                <c:pt idx="400">
                  <c:v>135.06</c:v>
                </c:pt>
                <c:pt idx="401">
                  <c:v>133.05000000000001</c:v>
                </c:pt>
                <c:pt idx="402">
                  <c:v>131.09</c:v>
                </c:pt>
                <c:pt idx="403">
                  <c:v>129.41999999999999</c:v>
                </c:pt>
                <c:pt idx="404">
                  <c:v>128.13</c:v>
                </c:pt>
                <c:pt idx="405">
                  <c:v>127.09</c:v>
                </c:pt>
                <c:pt idx="406">
                  <c:v>125.56</c:v>
                </c:pt>
                <c:pt idx="407">
                  <c:v>123.78</c:v>
                </c:pt>
                <c:pt idx="408">
                  <c:v>121.57</c:v>
                </c:pt>
                <c:pt idx="409">
                  <c:v>120.1</c:v>
                </c:pt>
                <c:pt idx="410">
                  <c:v>119.65</c:v>
                </c:pt>
                <c:pt idx="411">
                  <c:v>120.56</c:v>
                </c:pt>
                <c:pt idx="412">
                  <c:v>119.69</c:v>
                </c:pt>
                <c:pt idx="413">
                  <c:v>118.52</c:v>
                </c:pt>
                <c:pt idx="414">
                  <c:v>118.51</c:v>
                </c:pt>
                <c:pt idx="415">
                  <c:v>118.49</c:v>
                </c:pt>
                <c:pt idx="416">
                  <c:v>118.13</c:v>
                </c:pt>
                <c:pt idx="417">
                  <c:v>120.25</c:v>
                </c:pt>
                <c:pt idx="418">
                  <c:v>131.57</c:v>
                </c:pt>
                <c:pt idx="419">
                  <c:v>131.76</c:v>
                </c:pt>
                <c:pt idx="420">
                  <c:v>139.62</c:v>
                </c:pt>
                <c:pt idx="421">
                  <c:v>190.34</c:v>
                </c:pt>
                <c:pt idx="422">
                  <c:v>155.80000000000001</c:v>
                </c:pt>
                <c:pt idx="423">
                  <c:v>204.6</c:v>
                </c:pt>
                <c:pt idx="424">
                  <c:v>236.36</c:v>
                </c:pt>
                <c:pt idx="425">
                  <c:v>170.11</c:v>
                </c:pt>
                <c:pt idx="426">
                  <c:v>365.69</c:v>
                </c:pt>
                <c:pt idx="427">
                  <c:v>180.17</c:v>
                </c:pt>
                <c:pt idx="428">
                  <c:v>166.22</c:v>
                </c:pt>
                <c:pt idx="429">
                  <c:v>233.66</c:v>
                </c:pt>
                <c:pt idx="430">
                  <c:v>273.49</c:v>
                </c:pt>
                <c:pt idx="431">
                  <c:v>211.5</c:v>
                </c:pt>
                <c:pt idx="432">
                  <c:v>188.89</c:v>
                </c:pt>
                <c:pt idx="433">
                  <c:v>192.78</c:v>
                </c:pt>
                <c:pt idx="434">
                  <c:v>212.68</c:v>
                </c:pt>
                <c:pt idx="435">
                  <c:v>276.64999999999998</c:v>
                </c:pt>
                <c:pt idx="436">
                  <c:v>189.03</c:v>
                </c:pt>
                <c:pt idx="437">
                  <c:v>176.61</c:v>
                </c:pt>
                <c:pt idx="438">
                  <c:v>162.32</c:v>
                </c:pt>
                <c:pt idx="439">
                  <c:v>153.79</c:v>
                </c:pt>
                <c:pt idx="440">
                  <c:v>149.59</c:v>
                </c:pt>
                <c:pt idx="441">
                  <c:v>207.48</c:v>
                </c:pt>
                <c:pt idx="442">
                  <c:v>279.29000000000002</c:v>
                </c:pt>
                <c:pt idx="443">
                  <c:v>252.32</c:v>
                </c:pt>
                <c:pt idx="444">
                  <c:v>253.32</c:v>
                </c:pt>
                <c:pt idx="445">
                  <c:v>317.58</c:v>
                </c:pt>
                <c:pt idx="446">
                  <c:v>275.82</c:v>
                </c:pt>
                <c:pt idx="447">
                  <c:v>310.77</c:v>
                </c:pt>
                <c:pt idx="448">
                  <c:v>284.52999999999997</c:v>
                </c:pt>
                <c:pt idx="449">
                  <c:v>258.25</c:v>
                </c:pt>
                <c:pt idx="450">
                  <c:v>213.93</c:v>
                </c:pt>
                <c:pt idx="451">
                  <c:v>193.78</c:v>
                </c:pt>
                <c:pt idx="452">
                  <c:v>201.29</c:v>
                </c:pt>
                <c:pt idx="453">
                  <c:v>296.3</c:v>
                </c:pt>
                <c:pt idx="454">
                  <c:v>764.61</c:v>
                </c:pt>
                <c:pt idx="455">
                  <c:v>875.14</c:v>
                </c:pt>
                <c:pt idx="456">
                  <c:v>776.54</c:v>
                </c:pt>
                <c:pt idx="457">
                  <c:v>1092.98</c:v>
                </c:pt>
                <c:pt idx="458">
                  <c:v>992.8</c:v>
                </c:pt>
                <c:pt idx="459">
                  <c:v>630.36</c:v>
                </c:pt>
                <c:pt idx="460">
                  <c:v>1349.33</c:v>
                </c:pt>
                <c:pt idx="461">
                  <c:v>1251.0899999999999</c:v>
                </c:pt>
                <c:pt idx="462">
                  <c:v>14172.12</c:v>
                </c:pt>
                <c:pt idx="463">
                  <c:v>10237.5</c:v>
                </c:pt>
                <c:pt idx="464">
                  <c:v>6675.52</c:v>
                </c:pt>
                <c:pt idx="465">
                  <c:v>2661.83</c:v>
                </c:pt>
                <c:pt idx="466">
                  <c:v>1757.23</c:v>
                </c:pt>
                <c:pt idx="467">
                  <c:v>2730.01</c:v>
                </c:pt>
                <c:pt idx="468">
                  <c:v>3607.14</c:v>
                </c:pt>
                <c:pt idx="469">
                  <c:v>14527.59</c:v>
                </c:pt>
                <c:pt idx="470">
                  <c:v>7481.28</c:v>
                </c:pt>
                <c:pt idx="471">
                  <c:v>4163.09</c:v>
                </c:pt>
                <c:pt idx="472">
                  <c:v>11659.66</c:v>
                </c:pt>
                <c:pt idx="473">
                  <c:v>5233.1099999999997</c:v>
                </c:pt>
                <c:pt idx="474">
                  <c:v>3363.81</c:v>
                </c:pt>
                <c:pt idx="475">
                  <c:v>2038.43</c:v>
                </c:pt>
                <c:pt idx="476">
                  <c:v>1979.48</c:v>
                </c:pt>
                <c:pt idx="477">
                  <c:v>16944.22</c:v>
                </c:pt>
                <c:pt idx="478">
                  <c:v>11932.23</c:v>
                </c:pt>
                <c:pt idx="479">
                  <c:v>15505.07</c:v>
                </c:pt>
                <c:pt idx="480">
                  <c:v>8722.59</c:v>
                </c:pt>
                <c:pt idx="481">
                  <c:v>3125.56</c:v>
                </c:pt>
                <c:pt idx="482">
                  <c:v>1984.5</c:v>
                </c:pt>
                <c:pt idx="483">
                  <c:v>1612.21</c:v>
                </c:pt>
                <c:pt idx="484">
                  <c:v>3378.96</c:v>
                </c:pt>
                <c:pt idx="485">
                  <c:v>2247.3200000000002</c:v>
                </c:pt>
                <c:pt idx="486">
                  <c:v>1856.93</c:v>
                </c:pt>
                <c:pt idx="487">
                  <c:v>1611.21</c:v>
                </c:pt>
                <c:pt idx="488">
                  <c:v>1422.44</c:v>
                </c:pt>
                <c:pt idx="489">
                  <c:v>1407.24</c:v>
                </c:pt>
                <c:pt idx="490">
                  <c:v>1622.47</c:v>
                </c:pt>
                <c:pt idx="491">
                  <c:v>1483.45</c:v>
                </c:pt>
                <c:pt idx="492">
                  <c:v>1341.97</c:v>
                </c:pt>
                <c:pt idx="493">
                  <c:v>1889.06</c:v>
                </c:pt>
                <c:pt idx="494">
                  <c:v>3909.23</c:v>
                </c:pt>
                <c:pt idx="495">
                  <c:v>4870.45</c:v>
                </c:pt>
                <c:pt idx="496">
                  <c:v>4908.0600000000004</c:v>
                </c:pt>
                <c:pt idx="497">
                  <c:v>3256.85</c:v>
                </c:pt>
                <c:pt idx="498">
                  <c:v>2694.29</c:v>
                </c:pt>
                <c:pt idx="499">
                  <c:v>9463.1299999999992</c:v>
                </c:pt>
                <c:pt idx="500">
                  <c:v>9283.24</c:v>
                </c:pt>
                <c:pt idx="501">
                  <c:v>6466.49</c:v>
                </c:pt>
                <c:pt idx="502">
                  <c:v>20229.91</c:v>
                </c:pt>
                <c:pt idx="503">
                  <c:v>12689.26</c:v>
                </c:pt>
                <c:pt idx="504">
                  <c:v>12537.68</c:v>
                </c:pt>
                <c:pt idx="505">
                  <c:v>5112.8900000000003</c:v>
                </c:pt>
                <c:pt idx="506">
                  <c:v>4470.97</c:v>
                </c:pt>
                <c:pt idx="507">
                  <c:v>5765.93</c:v>
                </c:pt>
                <c:pt idx="508">
                  <c:v>3097.84</c:v>
                </c:pt>
                <c:pt idx="509">
                  <c:v>5362.79</c:v>
                </c:pt>
                <c:pt idx="510">
                  <c:v>7038.42</c:v>
                </c:pt>
                <c:pt idx="511">
                  <c:v>8642.64</c:v>
                </c:pt>
                <c:pt idx="512">
                  <c:v>4597.24</c:v>
                </c:pt>
                <c:pt idx="513">
                  <c:v>4396.79</c:v>
                </c:pt>
                <c:pt idx="514">
                  <c:v>3525.71</c:v>
                </c:pt>
                <c:pt idx="515">
                  <c:v>3074.55</c:v>
                </c:pt>
                <c:pt idx="516">
                  <c:v>7517.98</c:v>
                </c:pt>
                <c:pt idx="517">
                  <c:v>7194.37</c:v>
                </c:pt>
                <c:pt idx="518">
                  <c:v>3525.74</c:v>
                </c:pt>
                <c:pt idx="519">
                  <c:v>4100.24</c:v>
                </c:pt>
                <c:pt idx="520">
                  <c:v>15017.78</c:v>
                </c:pt>
                <c:pt idx="521">
                  <c:v>10744.36</c:v>
                </c:pt>
                <c:pt idx="522">
                  <c:v>5285.22</c:v>
                </c:pt>
                <c:pt idx="523">
                  <c:v>3934.74</c:v>
                </c:pt>
                <c:pt idx="524">
                  <c:v>5126.3500000000004</c:v>
                </c:pt>
                <c:pt idx="525">
                  <c:v>15896.98</c:v>
                </c:pt>
                <c:pt idx="526">
                  <c:v>13566.98</c:v>
                </c:pt>
                <c:pt idx="527">
                  <c:v>6435.18</c:v>
                </c:pt>
                <c:pt idx="528">
                  <c:v>5443.43</c:v>
                </c:pt>
                <c:pt idx="529">
                  <c:v>4067.8</c:v>
                </c:pt>
                <c:pt idx="530">
                  <c:v>3146.99</c:v>
                </c:pt>
                <c:pt idx="531">
                  <c:v>6264.04</c:v>
                </c:pt>
                <c:pt idx="532">
                  <c:v>4436.49</c:v>
                </c:pt>
                <c:pt idx="533">
                  <c:v>2684.32</c:v>
                </c:pt>
                <c:pt idx="534">
                  <c:v>3523.12</c:v>
                </c:pt>
                <c:pt idx="535">
                  <c:v>4016.48</c:v>
                </c:pt>
                <c:pt idx="536">
                  <c:v>11644.46</c:v>
                </c:pt>
                <c:pt idx="537">
                  <c:v>21967.8</c:v>
                </c:pt>
                <c:pt idx="538">
                  <c:v>11517.98</c:v>
                </c:pt>
                <c:pt idx="539">
                  <c:v>5217.16</c:v>
                </c:pt>
                <c:pt idx="540">
                  <c:v>3270.21</c:v>
                </c:pt>
                <c:pt idx="541">
                  <c:v>2908.8</c:v>
                </c:pt>
                <c:pt idx="542">
                  <c:v>2552.21</c:v>
                </c:pt>
                <c:pt idx="543">
                  <c:v>2010.38</c:v>
                </c:pt>
                <c:pt idx="544">
                  <c:v>1782.8</c:v>
                </c:pt>
                <c:pt idx="545">
                  <c:v>1636.24</c:v>
                </c:pt>
                <c:pt idx="546">
                  <c:v>1511.58</c:v>
                </c:pt>
                <c:pt idx="547">
                  <c:v>1403.77</c:v>
                </c:pt>
                <c:pt idx="548">
                  <c:v>1313.16</c:v>
                </c:pt>
                <c:pt idx="549">
                  <c:v>1235.6199999999999</c:v>
                </c:pt>
                <c:pt idx="550">
                  <c:v>1172.95</c:v>
                </c:pt>
                <c:pt idx="551">
                  <c:v>1117.67</c:v>
                </c:pt>
                <c:pt idx="552">
                  <c:v>1069.43</c:v>
                </c:pt>
                <c:pt idx="553">
                  <c:v>1033.6400000000001</c:v>
                </c:pt>
                <c:pt idx="554">
                  <c:v>1035.4100000000001</c:v>
                </c:pt>
                <c:pt idx="555">
                  <c:v>1100.58</c:v>
                </c:pt>
                <c:pt idx="556">
                  <c:v>1225.43</c:v>
                </c:pt>
                <c:pt idx="557">
                  <c:v>1151.05</c:v>
                </c:pt>
                <c:pt idx="558">
                  <c:v>1044.9100000000001</c:v>
                </c:pt>
                <c:pt idx="559">
                  <c:v>1276.9100000000001</c:v>
                </c:pt>
                <c:pt idx="560">
                  <c:v>1195.28</c:v>
                </c:pt>
                <c:pt idx="561">
                  <c:v>1045.81</c:v>
                </c:pt>
                <c:pt idx="562">
                  <c:v>970.03</c:v>
                </c:pt>
                <c:pt idx="563">
                  <c:v>987.82</c:v>
                </c:pt>
                <c:pt idx="564">
                  <c:v>1065</c:v>
                </c:pt>
                <c:pt idx="565">
                  <c:v>1004</c:v>
                </c:pt>
                <c:pt idx="566">
                  <c:v>949.23</c:v>
                </c:pt>
                <c:pt idx="567">
                  <c:v>891.41</c:v>
                </c:pt>
                <c:pt idx="568">
                  <c:v>828.32</c:v>
                </c:pt>
                <c:pt idx="569">
                  <c:v>782.06</c:v>
                </c:pt>
                <c:pt idx="570">
                  <c:v>750.13</c:v>
                </c:pt>
                <c:pt idx="571">
                  <c:v>723.59</c:v>
                </c:pt>
                <c:pt idx="572">
                  <c:v>701.35</c:v>
                </c:pt>
                <c:pt idx="573">
                  <c:v>676.86</c:v>
                </c:pt>
                <c:pt idx="574">
                  <c:v>652.42999999999995</c:v>
                </c:pt>
                <c:pt idx="575">
                  <c:v>665.18</c:v>
                </c:pt>
                <c:pt idx="576">
                  <c:v>6329.94</c:v>
                </c:pt>
                <c:pt idx="577">
                  <c:v>2183.2399999999998</c:v>
                </c:pt>
                <c:pt idx="578">
                  <c:v>1567.82</c:v>
                </c:pt>
                <c:pt idx="579">
                  <c:v>1421.07</c:v>
                </c:pt>
                <c:pt idx="580">
                  <c:v>1166.28</c:v>
                </c:pt>
                <c:pt idx="581">
                  <c:v>1043.8900000000001</c:v>
                </c:pt>
                <c:pt idx="582">
                  <c:v>983.6</c:v>
                </c:pt>
                <c:pt idx="583">
                  <c:v>944.73</c:v>
                </c:pt>
                <c:pt idx="584">
                  <c:v>909.78</c:v>
                </c:pt>
                <c:pt idx="585">
                  <c:v>913.45</c:v>
                </c:pt>
                <c:pt idx="586">
                  <c:v>958.26</c:v>
                </c:pt>
                <c:pt idx="587">
                  <c:v>915.7</c:v>
                </c:pt>
                <c:pt idx="588">
                  <c:v>948.31</c:v>
                </c:pt>
                <c:pt idx="589">
                  <c:v>1080.92</c:v>
                </c:pt>
                <c:pt idx="590">
                  <c:v>1146.8</c:v>
                </c:pt>
                <c:pt idx="591">
                  <c:v>1277.6400000000001</c:v>
                </c:pt>
                <c:pt idx="592">
                  <c:v>1126.8</c:v>
                </c:pt>
                <c:pt idx="593">
                  <c:v>1013.18</c:v>
                </c:pt>
                <c:pt idx="594">
                  <c:v>933.84</c:v>
                </c:pt>
                <c:pt idx="595">
                  <c:v>882.82</c:v>
                </c:pt>
                <c:pt idx="596">
                  <c:v>841.29</c:v>
                </c:pt>
                <c:pt idx="597">
                  <c:v>802.44</c:v>
                </c:pt>
                <c:pt idx="598">
                  <c:v>762.14</c:v>
                </c:pt>
                <c:pt idx="599">
                  <c:v>723.29</c:v>
                </c:pt>
                <c:pt idx="600">
                  <c:v>692.79</c:v>
                </c:pt>
                <c:pt idx="601">
                  <c:v>672.69</c:v>
                </c:pt>
                <c:pt idx="602">
                  <c:v>655.7</c:v>
                </c:pt>
                <c:pt idx="603">
                  <c:v>642.04</c:v>
                </c:pt>
                <c:pt idx="604">
                  <c:v>635.98</c:v>
                </c:pt>
                <c:pt idx="605">
                  <c:v>653.45000000000005</c:v>
                </c:pt>
                <c:pt idx="606">
                  <c:v>671.74</c:v>
                </c:pt>
                <c:pt idx="607">
                  <c:v>621.09</c:v>
                </c:pt>
                <c:pt idx="608">
                  <c:v>594.75</c:v>
                </c:pt>
                <c:pt idx="609">
                  <c:v>597.62</c:v>
                </c:pt>
                <c:pt idx="610">
                  <c:v>612.19000000000005</c:v>
                </c:pt>
                <c:pt idx="611">
                  <c:v>621.86</c:v>
                </c:pt>
                <c:pt idx="612">
                  <c:v>603.98</c:v>
                </c:pt>
                <c:pt idx="613">
                  <c:v>573.30999999999995</c:v>
                </c:pt>
                <c:pt idx="614">
                  <c:v>555.88</c:v>
                </c:pt>
                <c:pt idx="615">
                  <c:v>536.6</c:v>
                </c:pt>
                <c:pt idx="616">
                  <c:v>518.54</c:v>
                </c:pt>
                <c:pt idx="617">
                  <c:v>502.85</c:v>
                </c:pt>
                <c:pt idx="618">
                  <c:v>490.54</c:v>
                </c:pt>
                <c:pt idx="619">
                  <c:v>480.07</c:v>
                </c:pt>
                <c:pt idx="620">
                  <c:v>468.42</c:v>
                </c:pt>
                <c:pt idx="621">
                  <c:v>461.88</c:v>
                </c:pt>
                <c:pt idx="622">
                  <c:v>458.83</c:v>
                </c:pt>
                <c:pt idx="623">
                  <c:v>458.34</c:v>
                </c:pt>
                <c:pt idx="624">
                  <c:v>443.56</c:v>
                </c:pt>
                <c:pt idx="625">
                  <c:v>434.68</c:v>
                </c:pt>
                <c:pt idx="626">
                  <c:v>428.45</c:v>
                </c:pt>
                <c:pt idx="627">
                  <c:v>423.96</c:v>
                </c:pt>
                <c:pt idx="628">
                  <c:v>425.51</c:v>
                </c:pt>
                <c:pt idx="629">
                  <c:v>427.28</c:v>
                </c:pt>
                <c:pt idx="630">
                  <c:v>425.82</c:v>
                </c:pt>
                <c:pt idx="631">
                  <c:v>413.19</c:v>
                </c:pt>
                <c:pt idx="632">
                  <c:v>403.94</c:v>
                </c:pt>
                <c:pt idx="633">
                  <c:v>404.23</c:v>
                </c:pt>
                <c:pt idx="634">
                  <c:v>400.11</c:v>
                </c:pt>
                <c:pt idx="635">
                  <c:v>391.41</c:v>
                </c:pt>
                <c:pt idx="636">
                  <c:v>383.12</c:v>
                </c:pt>
                <c:pt idx="637">
                  <c:v>374.93</c:v>
                </c:pt>
                <c:pt idx="638">
                  <c:v>365.79</c:v>
                </c:pt>
                <c:pt idx="639">
                  <c:v>357.7</c:v>
                </c:pt>
                <c:pt idx="640">
                  <c:v>351</c:v>
                </c:pt>
                <c:pt idx="641">
                  <c:v>346.41</c:v>
                </c:pt>
                <c:pt idx="642">
                  <c:v>343.82</c:v>
                </c:pt>
                <c:pt idx="643">
                  <c:v>338.04</c:v>
                </c:pt>
                <c:pt idx="644">
                  <c:v>332.03</c:v>
                </c:pt>
                <c:pt idx="645">
                  <c:v>326.83</c:v>
                </c:pt>
                <c:pt idx="646">
                  <c:v>322.22000000000003</c:v>
                </c:pt>
                <c:pt idx="647">
                  <c:v>318.79000000000002</c:v>
                </c:pt>
                <c:pt idx="648">
                  <c:v>313.13</c:v>
                </c:pt>
                <c:pt idx="649">
                  <c:v>309.12</c:v>
                </c:pt>
                <c:pt idx="650">
                  <c:v>305</c:v>
                </c:pt>
                <c:pt idx="651">
                  <c:v>304.3</c:v>
                </c:pt>
                <c:pt idx="652">
                  <c:v>304.77</c:v>
                </c:pt>
                <c:pt idx="653">
                  <c:v>302.02</c:v>
                </c:pt>
                <c:pt idx="654">
                  <c:v>300.70999999999998</c:v>
                </c:pt>
                <c:pt idx="655">
                  <c:v>295.04000000000002</c:v>
                </c:pt>
                <c:pt idx="656">
                  <c:v>288.10000000000002</c:v>
                </c:pt>
                <c:pt idx="657">
                  <c:v>284.74</c:v>
                </c:pt>
                <c:pt idx="658">
                  <c:v>284.86</c:v>
                </c:pt>
                <c:pt idx="659">
                  <c:v>285.89999999999998</c:v>
                </c:pt>
                <c:pt idx="660">
                  <c:v>286.07</c:v>
                </c:pt>
                <c:pt idx="661">
                  <c:v>285.22000000000003</c:v>
                </c:pt>
                <c:pt idx="662">
                  <c:v>280.83</c:v>
                </c:pt>
                <c:pt idx="663">
                  <c:v>275.22000000000003</c:v>
                </c:pt>
                <c:pt idx="664">
                  <c:v>269.73</c:v>
                </c:pt>
                <c:pt idx="665">
                  <c:v>266.95999999999998</c:v>
                </c:pt>
                <c:pt idx="666">
                  <c:v>261.67</c:v>
                </c:pt>
                <c:pt idx="667">
                  <c:v>258.85000000000002</c:v>
                </c:pt>
                <c:pt idx="668">
                  <c:v>261.25</c:v>
                </c:pt>
                <c:pt idx="669">
                  <c:v>261.51</c:v>
                </c:pt>
                <c:pt idx="670">
                  <c:v>256.13</c:v>
                </c:pt>
                <c:pt idx="671">
                  <c:v>256</c:v>
                </c:pt>
                <c:pt idx="672">
                  <c:v>254.65</c:v>
                </c:pt>
                <c:pt idx="673">
                  <c:v>251.9</c:v>
                </c:pt>
                <c:pt idx="674">
                  <c:v>250.43</c:v>
                </c:pt>
                <c:pt idx="675">
                  <c:v>246.17</c:v>
                </c:pt>
                <c:pt idx="676">
                  <c:v>240.71</c:v>
                </c:pt>
                <c:pt idx="677">
                  <c:v>236.79</c:v>
                </c:pt>
                <c:pt idx="678">
                  <c:v>232.64</c:v>
                </c:pt>
                <c:pt idx="679">
                  <c:v>227.8</c:v>
                </c:pt>
                <c:pt idx="680">
                  <c:v>223.07</c:v>
                </c:pt>
                <c:pt idx="681">
                  <c:v>219.27</c:v>
                </c:pt>
                <c:pt idx="682">
                  <c:v>215.52</c:v>
                </c:pt>
                <c:pt idx="683">
                  <c:v>213.47</c:v>
                </c:pt>
                <c:pt idx="684">
                  <c:v>209.88</c:v>
                </c:pt>
                <c:pt idx="685">
                  <c:v>207.04</c:v>
                </c:pt>
                <c:pt idx="686">
                  <c:v>202.7</c:v>
                </c:pt>
                <c:pt idx="687">
                  <c:v>199.67</c:v>
                </c:pt>
                <c:pt idx="688">
                  <c:v>198.13</c:v>
                </c:pt>
                <c:pt idx="689">
                  <c:v>195.26</c:v>
                </c:pt>
                <c:pt idx="690">
                  <c:v>193.51</c:v>
                </c:pt>
                <c:pt idx="691">
                  <c:v>191.93</c:v>
                </c:pt>
                <c:pt idx="692">
                  <c:v>192.13</c:v>
                </c:pt>
                <c:pt idx="693">
                  <c:v>194.05</c:v>
                </c:pt>
                <c:pt idx="694">
                  <c:v>196.45</c:v>
                </c:pt>
                <c:pt idx="695">
                  <c:v>200.01</c:v>
                </c:pt>
                <c:pt idx="696">
                  <c:v>197.4</c:v>
                </c:pt>
                <c:pt idx="697">
                  <c:v>195.39</c:v>
                </c:pt>
                <c:pt idx="698">
                  <c:v>196.72</c:v>
                </c:pt>
                <c:pt idx="699">
                  <c:v>196.21</c:v>
                </c:pt>
                <c:pt idx="700">
                  <c:v>195.4</c:v>
                </c:pt>
                <c:pt idx="701">
                  <c:v>191.81</c:v>
                </c:pt>
                <c:pt idx="702">
                  <c:v>189.26</c:v>
                </c:pt>
                <c:pt idx="703">
                  <c:v>185.67</c:v>
                </c:pt>
                <c:pt idx="704">
                  <c:v>183.32</c:v>
                </c:pt>
                <c:pt idx="705">
                  <c:v>180.38</c:v>
                </c:pt>
                <c:pt idx="706">
                  <c:v>178.5</c:v>
                </c:pt>
                <c:pt idx="707">
                  <c:v>176.52</c:v>
                </c:pt>
                <c:pt idx="708">
                  <c:v>173.64</c:v>
                </c:pt>
                <c:pt idx="709">
                  <c:v>172.28</c:v>
                </c:pt>
                <c:pt idx="710">
                  <c:v>168.71</c:v>
                </c:pt>
                <c:pt idx="711">
                  <c:v>164.15</c:v>
                </c:pt>
                <c:pt idx="712">
                  <c:v>157.63999999999999</c:v>
                </c:pt>
                <c:pt idx="713">
                  <c:v>151.57</c:v>
                </c:pt>
                <c:pt idx="714">
                  <c:v>150.41</c:v>
                </c:pt>
                <c:pt idx="715">
                  <c:v>150.61000000000001</c:v>
                </c:pt>
                <c:pt idx="716">
                  <c:v>152.31</c:v>
                </c:pt>
                <c:pt idx="717">
                  <c:v>150.58000000000001</c:v>
                </c:pt>
                <c:pt idx="718">
                  <c:v>151.08000000000001</c:v>
                </c:pt>
                <c:pt idx="719">
                  <c:v>151.71</c:v>
                </c:pt>
                <c:pt idx="720">
                  <c:v>148.93</c:v>
                </c:pt>
                <c:pt idx="721">
                  <c:v>145.93</c:v>
                </c:pt>
                <c:pt idx="722">
                  <c:v>146.05000000000001</c:v>
                </c:pt>
                <c:pt idx="723">
                  <c:v>144.44999999999999</c:v>
                </c:pt>
                <c:pt idx="724">
                  <c:v>141.63999999999999</c:v>
                </c:pt>
                <c:pt idx="725">
                  <c:v>139.01</c:v>
                </c:pt>
                <c:pt idx="726">
                  <c:v>135.86000000000001</c:v>
                </c:pt>
                <c:pt idx="727">
                  <c:v>126.29</c:v>
                </c:pt>
                <c:pt idx="728">
                  <c:v>113.7</c:v>
                </c:pt>
                <c:pt idx="729">
                  <c:v>109.7</c:v>
                </c:pt>
                <c:pt idx="730">
                  <c:v>105.8</c:v>
                </c:pt>
                <c:pt idx="731">
                  <c:v>103.11</c:v>
                </c:pt>
                <c:pt idx="732">
                  <c:v>101.92</c:v>
                </c:pt>
                <c:pt idx="733">
                  <c:v>105.04</c:v>
                </c:pt>
                <c:pt idx="734">
                  <c:v>104.76</c:v>
                </c:pt>
                <c:pt idx="735">
                  <c:v>101.68</c:v>
                </c:pt>
                <c:pt idx="736">
                  <c:v>99.01</c:v>
                </c:pt>
                <c:pt idx="737">
                  <c:v>97.84</c:v>
                </c:pt>
                <c:pt idx="738">
                  <c:v>95.45</c:v>
                </c:pt>
                <c:pt idx="739">
                  <c:v>93.21</c:v>
                </c:pt>
                <c:pt idx="740">
                  <c:v>93.29</c:v>
                </c:pt>
                <c:pt idx="741">
                  <c:v>91.18</c:v>
                </c:pt>
                <c:pt idx="742">
                  <c:v>90.72</c:v>
                </c:pt>
                <c:pt idx="743">
                  <c:v>89.6</c:v>
                </c:pt>
                <c:pt idx="744">
                  <c:v>90.27</c:v>
                </c:pt>
                <c:pt idx="745">
                  <c:v>90.88</c:v>
                </c:pt>
                <c:pt idx="746">
                  <c:v>90.96</c:v>
                </c:pt>
                <c:pt idx="747">
                  <c:v>93.39</c:v>
                </c:pt>
                <c:pt idx="748">
                  <c:v>94.08</c:v>
                </c:pt>
                <c:pt idx="749">
                  <c:v>92.85</c:v>
                </c:pt>
                <c:pt idx="750">
                  <c:v>89.09</c:v>
                </c:pt>
                <c:pt idx="751">
                  <c:v>91.36</c:v>
                </c:pt>
                <c:pt idx="752">
                  <c:v>93.96</c:v>
                </c:pt>
                <c:pt idx="753">
                  <c:v>93.21</c:v>
                </c:pt>
                <c:pt idx="754">
                  <c:v>93.33</c:v>
                </c:pt>
                <c:pt idx="755">
                  <c:v>94.99</c:v>
                </c:pt>
                <c:pt idx="756">
                  <c:v>94.84</c:v>
                </c:pt>
                <c:pt idx="757">
                  <c:v>93.52</c:v>
                </c:pt>
                <c:pt idx="758">
                  <c:v>92.86</c:v>
                </c:pt>
                <c:pt idx="759">
                  <c:v>92.94</c:v>
                </c:pt>
                <c:pt idx="760">
                  <c:v>92.19</c:v>
                </c:pt>
                <c:pt idx="761">
                  <c:v>91.58</c:v>
                </c:pt>
                <c:pt idx="762">
                  <c:v>91.32</c:v>
                </c:pt>
                <c:pt idx="763">
                  <c:v>89.68</c:v>
                </c:pt>
                <c:pt idx="764">
                  <c:v>87.56</c:v>
                </c:pt>
                <c:pt idx="765">
                  <c:v>87.89</c:v>
                </c:pt>
                <c:pt idx="766">
                  <c:v>88.6</c:v>
                </c:pt>
                <c:pt idx="767">
                  <c:v>88.9</c:v>
                </c:pt>
                <c:pt idx="768">
                  <c:v>87.88</c:v>
                </c:pt>
                <c:pt idx="769">
                  <c:v>93.99</c:v>
                </c:pt>
                <c:pt idx="770">
                  <c:v>93.31</c:v>
                </c:pt>
                <c:pt idx="771">
                  <c:v>90.41</c:v>
                </c:pt>
                <c:pt idx="772">
                  <c:v>88.05</c:v>
                </c:pt>
                <c:pt idx="773">
                  <c:v>87.88</c:v>
                </c:pt>
                <c:pt idx="774">
                  <c:v>89.28</c:v>
                </c:pt>
                <c:pt idx="775">
                  <c:v>90.06</c:v>
                </c:pt>
                <c:pt idx="776">
                  <c:v>87.93</c:v>
                </c:pt>
                <c:pt idx="777">
                  <c:v>86.2</c:v>
                </c:pt>
                <c:pt idx="778">
                  <c:v>84.16</c:v>
                </c:pt>
                <c:pt idx="779">
                  <c:v>83.97</c:v>
                </c:pt>
                <c:pt idx="780">
                  <c:v>82.47</c:v>
                </c:pt>
                <c:pt idx="781">
                  <c:v>82.3</c:v>
                </c:pt>
                <c:pt idx="782">
                  <c:v>82.76</c:v>
                </c:pt>
                <c:pt idx="783">
                  <c:v>83.06</c:v>
                </c:pt>
                <c:pt idx="784">
                  <c:v>79.17</c:v>
                </c:pt>
                <c:pt idx="785">
                  <c:v>76.349999999999994</c:v>
                </c:pt>
                <c:pt idx="786">
                  <c:v>76.84</c:v>
                </c:pt>
                <c:pt idx="787">
                  <c:v>78.91</c:v>
                </c:pt>
                <c:pt idx="788">
                  <c:v>79.55</c:v>
                </c:pt>
                <c:pt idx="789">
                  <c:v>78.81</c:v>
                </c:pt>
                <c:pt idx="790">
                  <c:v>77.739999999999995</c:v>
                </c:pt>
                <c:pt idx="791">
                  <c:v>120.43</c:v>
                </c:pt>
                <c:pt idx="792">
                  <c:v>184.02</c:v>
                </c:pt>
                <c:pt idx="793">
                  <c:v>107.87</c:v>
                </c:pt>
                <c:pt idx="794">
                  <c:v>102.77</c:v>
                </c:pt>
                <c:pt idx="795">
                  <c:v>90.45</c:v>
                </c:pt>
                <c:pt idx="796">
                  <c:v>83.76</c:v>
                </c:pt>
                <c:pt idx="797">
                  <c:v>82.17</c:v>
                </c:pt>
                <c:pt idx="798">
                  <c:v>157.58000000000001</c:v>
                </c:pt>
                <c:pt idx="799">
                  <c:v>351.69</c:v>
                </c:pt>
                <c:pt idx="800">
                  <c:v>696.72</c:v>
                </c:pt>
                <c:pt idx="801">
                  <c:v>472.1</c:v>
                </c:pt>
                <c:pt idx="802">
                  <c:v>648.66999999999996</c:v>
                </c:pt>
                <c:pt idx="803">
                  <c:v>408.27</c:v>
                </c:pt>
                <c:pt idx="804">
                  <c:v>305.77999999999997</c:v>
                </c:pt>
                <c:pt idx="805">
                  <c:v>248.56</c:v>
                </c:pt>
                <c:pt idx="806">
                  <c:v>215</c:v>
                </c:pt>
                <c:pt idx="807">
                  <c:v>196.88</c:v>
                </c:pt>
                <c:pt idx="808">
                  <c:v>180.17</c:v>
                </c:pt>
                <c:pt idx="809">
                  <c:v>164.15</c:v>
                </c:pt>
                <c:pt idx="810">
                  <c:v>144.97999999999999</c:v>
                </c:pt>
                <c:pt idx="811">
                  <c:v>132.30000000000001</c:v>
                </c:pt>
                <c:pt idx="812">
                  <c:v>126.14</c:v>
                </c:pt>
                <c:pt idx="813">
                  <c:v>119.18</c:v>
                </c:pt>
                <c:pt idx="814">
                  <c:v>112.54</c:v>
                </c:pt>
                <c:pt idx="815">
                  <c:v>109</c:v>
                </c:pt>
                <c:pt idx="816">
                  <c:v>101.18</c:v>
                </c:pt>
                <c:pt idx="817">
                  <c:v>102.59</c:v>
                </c:pt>
                <c:pt idx="818">
                  <c:v>184.07</c:v>
                </c:pt>
                <c:pt idx="819">
                  <c:v>180.83</c:v>
                </c:pt>
                <c:pt idx="820">
                  <c:v>223.42</c:v>
                </c:pt>
                <c:pt idx="821">
                  <c:v>233.18</c:v>
                </c:pt>
                <c:pt idx="822">
                  <c:v>211.66</c:v>
                </c:pt>
                <c:pt idx="823">
                  <c:v>239.26</c:v>
                </c:pt>
                <c:pt idx="824">
                  <c:v>398.53</c:v>
                </c:pt>
                <c:pt idx="825">
                  <c:v>321.44</c:v>
                </c:pt>
                <c:pt idx="826">
                  <c:v>262.98</c:v>
                </c:pt>
                <c:pt idx="827">
                  <c:v>241.46</c:v>
                </c:pt>
                <c:pt idx="828">
                  <c:v>334.14</c:v>
                </c:pt>
                <c:pt idx="829">
                  <c:v>447.91</c:v>
                </c:pt>
                <c:pt idx="830">
                  <c:v>440.5</c:v>
                </c:pt>
                <c:pt idx="831">
                  <c:v>496.32</c:v>
                </c:pt>
                <c:pt idx="832">
                  <c:v>21697.03</c:v>
                </c:pt>
                <c:pt idx="833">
                  <c:v>45341.02</c:v>
                </c:pt>
                <c:pt idx="834">
                  <c:v>41330.67</c:v>
                </c:pt>
                <c:pt idx="835">
                  <c:v>12453.04</c:v>
                </c:pt>
                <c:pt idx="836">
                  <c:v>50788.63</c:v>
                </c:pt>
                <c:pt idx="837">
                  <c:v>31526.26</c:v>
                </c:pt>
                <c:pt idx="838">
                  <c:v>8198.7099999999991</c:v>
                </c:pt>
                <c:pt idx="839">
                  <c:v>6843.64</c:v>
                </c:pt>
                <c:pt idx="840">
                  <c:v>14312.98</c:v>
                </c:pt>
                <c:pt idx="841">
                  <c:v>21418.7</c:v>
                </c:pt>
                <c:pt idx="842">
                  <c:v>26936.86</c:v>
                </c:pt>
                <c:pt idx="843">
                  <c:v>17947.2</c:v>
                </c:pt>
                <c:pt idx="844">
                  <c:v>7705.57</c:v>
                </c:pt>
                <c:pt idx="845">
                  <c:v>3814.41</c:v>
                </c:pt>
                <c:pt idx="846">
                  <c:v>4043.42</c:v>
                </c:pt>
                <c:pt idx="847">
                  <c:v>5348.84</c:v>
                </c:pt>
                <c:pt idx="848">
                  <c:v>12167.81</c:v>
                </c:pt>
                <c:pt idx="849">
                  <c:v>15944.09</c:v>
                </c:pt>
                <c:pt idx="850">
                  <c:v>10691.2</c:v>
                </c:pt>
                <c:pt idx="851">
                  <c:v>8588.6200000000008</c:v>
                </c:pt>
                <c:pt idx="852">
                  <c:v>6175.45</c:v>
                </c:pt>
                <c:pt idx="853">
                  <c:v>4816.5</c:v>
                </c:pt>
                <c:pt idx="854">
                  <c:v>4954.7299999999996</c:v>
                </c:pt>
                <c:pt idx="855">
                  <c:v>4104.13</c:v>
                </c:pt>
                <c:pt idx="856">
                  <c:v>3386.57</c:v>
                </c:pt>
                <c:pt idx="857">
                  <c:v>2268.0100000000002</c:v>
                </c:pt>
                <c:pt idx="858">
                  <c:v>2238.5300000000002</c:v>
                </c:pt>
                <c:pt idx="859">
                  <c:v>2561.5</c:v>
                </c:pt>
                <c:pt idx="860">
                  <c:v>4484.76</c:v>
                </c:pt>
                <c:pt idx="861">
                  <c:v>3584.63</c:v>
                </c:pt>
                <c:pt idx="862">
                  <c:v>5724.08</c:v>
                </c:pt>
                <c:pt idx="863">
                  <c:v>25212.35</c:v>
                </c:pt>
                <c:pt idx="864">
                  <c:v>22044.639999999999</c:v>
                </c:pt>
                <c:pt idx="865">
                  <c:v>9232.66</c:v>
                </c:pt>
                <c:pt idx="866">
                  <c:v>12505.28</c:v>
                </c:pt>
                <c:pt idx="867">
                  <c:v>13383.6</c:v>
                </c:pt>
                <c:pt idx="868">
                  <c:v>17129.740000000002</c:v>
                </c:pt>
                <c:pt idx="869">
                  <c:v>10888.71</c:v>
                </c:pt>
                <c:pt idx="870">
                  <c:v>9615.18</c:v>
                </c:pt>
                <c:pt idx="871">
                  <c:v>4918.41</c:v>
                </c:pt>
                <c:pt idx="872">
                  <c:v>15681.51</c:v>
                </c:pt>
                <c:pt idx="873">
                  <c:v>11919.68</c:v>
                </c:pt>
                <c:pt idx="874">
                  <c:v>15671.46</c:v>
                </c:pt>
                <c:pt idx="875">
                  <c:v>12020.16</c:v>
                </c:pt>
                <c:pt idx="876">
                  <c:v>12023.35</c:v>
                </c:pt>
                <c:pt idx="877">
                  <c:v>8654.64</c:v>
                </c:pt>
                <c:pt idx="878">
                  <c:v>26283.08</c:v>
                </c:pt>
                <c:pt idx="879">
                  <c:v>33085.629999999997</c:v>
                </c:pt>
                <c:pt idx="880">
                  <c:v>29712.42</c:v>
                </c:pt>
                <c:pt idx="881">
                  <c:v>17818.89</c:v>
                </c:pt>
                <c:pt idx="882">
                  <c:v>11411.98</c:v>
                </c:pt>
                <c:pt idx="883">
                  <c:v>6602.44</c:v>
                </c:pt>
                <c:pt idx="884">
                  <c:v>5100.41</c:v>
                </c:pt>
                <c:pt idx="885">
                  <c:v>13958.35</c:v>
                </c:pt>
                <c:pt idx="886">
                  <c:v>6487.18</c:v>
                </c:pt>
                <c:pt idx="887">
                  <c:v>3649.87</c:v>
                </c:pt>
                <c:pt idx="888">
                  <c:v>2732.74</c:v>
                </c:pt>
                <c:pt idx="889">
                  <c:v>2324.0700000000002</c:v>
                </c:pt>
                <c:pt idx="890">
                  <c:v>2225.6</c:v>
                </c:pt>
                <c:pt idx="891">
                  <c:v>1876.59</c:v>
                </c:pt>
                <c:pt idx="892">
                  <c:v>1689.09</c:v>
                </c:pt>
                <c:pt idx="893">
                  <c:v>2194.92</c:v>
                </c:pt>
                <c:pt idx="894">
                  <c:v>2747.81</c:v>
                </c:pt>
                <c:pt idx="895">
                  <c:v>2160.31</c:v>
                </c:pt>
                <c:pt idx="896">
                  <c:v>2076.0700000000002</c:v>
                </c:pt>
                <c:pt idx="897">
                  <c:v>6189.01</c:v>
                </c:pt>
                <c:pt idx="898">
                  <c:v>3240.76</c:v>
                </c:pt>
                <c:pt idx="899">
                  <c:v>2033.43</c:v>
                </c:pt>
                <c:pt idx="900">
                  <c:v>1775.37</c:v>
                </c:pt>
                <c:pt idx="901">
                  <c:v>1614.26</c:v>
                </c:pt>
                <c:pt idx="902">
                  <c:v>1485.32</c:v>
                </c:pt>
                <c:pt idx="903">
                  <c:v>1394.5</c:v>
                </c:pt>
                <c:pt idx="904">
                  <c:v>1377.72</c:v>
                </c:pt>
                <c:pt idx="905">
                  <c:v>3468.69</c:v>
                </c:pt>
                <c:pt idx="906">
                  <c:v>18059.79</c:v>
                </c:pt>
                <c:pt idx="907">
                  <c:v>28168.63</c:v>
                </c:pt>
                <c:pt idx="908">
                  <c:v>59951.38</c:v>
                </c:pt>
                <c:pt idx="909">
                  <c:v>24841.71</c:v>
                </c:pt>
                <c:pt idx="910">
                  <c:v>13830.23</c:v>
                </c:pt>
                <c:pt idx="911">
                  <c:v>16469.45</c:v>
                </c:pt>
                <c:pt idx="912">
                  <c:v>22402.07</c:v>
                </c:pt>
                <c:pt idx="913">
                  <c:v>36079.1</c:v>
                </c:pt>
                <c:pt idx="914">
                  <c:v>32372.87</c:v>
                </c:pt>
                <c:pt idx="915">
                  <c:v>30441.22</c:v>
                </c:pt>
                <c:pt idx="916">
                  <c:v>16910.89</c:v>
                </c:pt>
                <c:pt idx="917">
                  <c:v>13591.81</c:v>
                </c:pt>
                <c:pt idx="918">
                  <c:v>13448.48</c:v>
                </c:pt>
                <c:pt idx="919">
                  <c:v>11453.05</c:v>
                </c:pt>
                <c:pt idx="920">
                  <c:v>28857.69</c:v>
                </c:pt>
                <c:pt idx="921">
                  <c:v>28658.36</c:v>
                </c:pt>
                <c:pt idx="922">
                  <c:v>20914.45</c:v>
                </c:pt>
                <c:pt idx="923">
                  <c:v>21287.41</c:v>
                </c:pt>
                <c:pt idx="924">
                  <c:v>36372.730000000003</c:v>
                </c:pt>
                <c:pt idx="925">
                  <c:v>18223.25</c:v>
                </c:pt>
                <c:pt idx="926">
                  <c:v>11802.47</c:v>
                </c:pt>
                <c:pt idx="927">
                  <c:v>11568.13</c:v>
                </c:pt>
                <c:pt idx="928">
                  <c:v>8654.9500000000007</c:v>
                </c:pt>
                <c:pt idx="929">
                  <c:v>6830.16</c:v>
                </c:pt>
                <c:pt idx="930">
                  <c:v>5457.6</c:v>
                </c:pt>
                <c:pt idx="931">
                  <c:v>4671.1400000000003</c:v>
                </c:pt>
                <c:pt idx="932">
                  <c:v>10071.07</c:v>
                </c:pt>
                <c:pt idx="933">
                  <c:v>7945.35</c:v>
                </c:pt>
                <c:pt idx="934">
                  <c:v>5642.93</c:v>
                </c:pt>
                <c:pt idx="935">
                  <c:v>3716.14</c:v>
                </c:pt>
                <c:pt idx="936">
                  <c:v>3176.06</c:v>
                </c:pt>
                <c:pt idx="937">
                  <c:v>2762.82</c:v>
                </c:pt>
                <c:pt idx="938">
                  <c:v>2348.7199999999998</c:v>
                </c:pt>
                <c:pt idx="939">
                  <c:v>2103</c:v>
                </c:pt>
                <c:pt idx="940">
                  <c:v>2003.47</c:v>
                </c:pt>
                <c:pt idx="941">
                  <c:v>2038.69</c:v>
                </c:pt>
                <c:pt idx="942">
                  <c:v>1903.5</c:v>
                </c:pt>
                <c:pt idx="943">
                  <c:v>1796.17</c:v>
                </c:pt>
                <c:pt idx="944">
                  <c:v>1861.81</c:v>
                </c:pt>
                <c:pt idx="945">
                  <c:v>2472.6799999999998</c:v>
                </c:pt>
                <c:pt idx="946">
                  <c:v>3420.64</c:v>
                </c:pt>
                <c:pt idx="947">
                  <c:v>2218.69</c:v>
                </c:pt>
                <c:pt idx="948">
                  <c:v>1875.85</c:v>
                </c:pt>
                <c:pt idx="949">
                  <c:v>1710.49</c:v>
                </c:pt>
                <c:pt idx="950">
                  <c:v>1601.95</c:v>
                </c:pt>
                <c:pt idx="951">
                  <c:v>1523.82</c:v>
                </c:pt>
                <c:pt idx="952">
                  <c:v>1466.74</c:v>
                </c:pt>
                <c:pt idx="953">
                  <c:v>1402.2</c:v>
                </c:pt>
                <c:pt idx="954">
                  <c:v>1347.31</c:v>
                </c:pt>
                <c:pt idx="955">
                  <c:v>1307.06</c:v>
                </c:pt>
                <c:pt idx="956">
                  <c:v>1275.71</c:v>
                </c:pt>
                <c:pt idx="957">
                  <c:v>1238.45</c:v>
                </c:pt>
                <c:pt idx="958">
                  <c:v>1199.4000000000001</c:v>
                </c:pt>
                <c:pt idx="959">
                  <c:v>1185.6099999999999</c:v>
                </c:pt>
                <c:pt idx="960">
                  <c:v>1164.52</c:v>
                </c:pt>
                <c:pt idx="961">
                  <c:v>1122.75</c:v>
                </c:pt>
                <c:pt idx="962">
                  <c:v>1122.51</c:v>
                </c:pt>
                <c:pt idx="963">
                  <c:v>1136.3900000000001</c:v>
                </c:pt>
                <c:pt idx="964">
                  <c:v>1077.02</c:v>
                </c:pt>
                <c:pt idx="965">
                  <c:v>1036.28</c:v>
                </c:pt>
                <c:pt idx="966">
                  <c:v>1003.59</c:v>
                </c:pt>
                <c:pt idx="967">
                  <c:v>973.01</c:v>
                </c:pt>
                <c:pt idx="968">
                  <c:v>948.1</c:v>
                </c:pt>
                <c:pt idx="969">
                  <c:v>925.02</c:v>
                </c:pt>
                <c:pt idx="970">
                  <c:v>903.02</c:v>
                </c:pt>
                <c:pt idx="971">
                  <c:v>885.49</c:v>
                </c:pt>
                <c:pt idx="972">
                  <c:v>873.62</c:v>
                </c:pt>
                <c:pt idx="973">
                  <c:v>855.81</c:v>
                </c:pt>
                <c:pt idx="974">
                  <c:v>834.26</c:v>
                </c:pt>
                <c:pt idx="975">
                  <c:v>814.82</c:v>
                </c:pt>
                <c:pt idx="976">
                  <c:v>797.57</c:v>
                </c:pt>
                <c:pt idx="977">
                  <c:v>778.56</c:v>
                </c:pt>
                <c:pt idx="978">
                  <c:v>762.87</c:v>
                </c:pt>
                <c:pt idx="979">
                  <c:v>746.39</c:v>
                </c:pt>
                <c:pt idx="980">
                  <c:v>726.45</c:v>
                </c:pt>
                <c:pt idx="981">
                  <c:v>704.07</c:v>
                </c:pt>
                <c:pt idx="982">
                  <c:v>685.33</c:v>
                </c:pt>
                <c:pt idx="983">
                  <c:v>675.9</c:v>
                </c:pt>
                <c:pt idx="984">
                  <c:v>682.62</c:v>
                </c:pt>
                <c:pt idx="985">
                  <c:v>689.98</c:v>
                </c:pt>
                <c:pt idx="986">
                  <c:v>691.76</c:v>
                </c:pt>
                <c:pt idx="987">
                  <c:v>682.42</c:v>
                </c:pt>
                <c:pt idx="988">
                  <c:v>660.73</c:v>
                </c:pt>
                <c:pt idx="989">
                  <c:v>644.79</c:v>
                </c:pt>
                <c:pt idx="990">
                  <c:v>636.55999999999995</c:v>
                </c:pt>
                <c:pt idx="991">
                  <c:v>654.87</c:v>
                </c:pt>
                <c:pt idx="992">
                  <c:v>703.16</c:v>
                </c:pt>
                <c:pt idx="993">
                  <c:v>733.69</c:v>
                </c:pt>
                <c:pt idx="994">
                  <c:v>717.01</c:v>
                </c:pt>
                <c:pt idx="995">
                  <c:v>715.7</c:v>
                </c:pt>
                <c:pt idx="996">
                  <c:v>699.12</c:v>
                </c:pt>
                <c:pt idx="997">
                  <c:v>699.05</c:v>
                </c:pt>
                <c:pt idx="998">
                  <c:v>699.89</c:v>
                </c:pt>
                <c:pt idx="999">
                  <c:v>685.8</c:v>
                </c:pt>
                <c:pt idx="1000">
                  <c:v>674.71</c:v>
                </c:pt>
                <c:pt idx="1001">
                  <c:v>771.17</c:v>
                </c:pt>
                <c:pt idx="1002">
                  <c:v>734.21</c:v>
                </c:pt>
                <c:pt idx="1003">
                  <c:v>659.87</c:v>
                </c:pt>
                <c:pt idx="1004">
                  <c:v>614.76</c:v>
                </c:pt>
                <c:pt idx="1005">
                  <c:v>597.20000000000005</c:v>
                </c:pt>
                <c:pt idx="1006">
                  <c:v>592.39</c:v>
                </c:pt>
                <c:pt idx="1007">
                  <c:v>603.13</c:v>
                </c:pt>
                <c:pt idx="1008">
                  <c:v>617.79</c:v>
                </c:pt>
                <c:pt idx="1009">
                  <c:v>628.17999999999995</c:v>
                </c:pt>
                <c:pt idx="1010">
                  <c:v>766.34</c:v>
                </c:pt>
                <c:pt idx="1011">
                  <c:v>843.73</c:v>
                </c:pt>
                <c:pt idx="1012">
                  <c:v>778.01</c:v>
                </c:pt>
                <c:pt idx="1013">
                  <c:v>681.89</c:v>
                </c:pt>
                <c:pt idx="1014">
                  <c:v>621.79999999999995</c:v>
                </c:pt>
                <c:pt idx="1015">
                  <c:v>587.1</c:v>
                </c:pt>
                <c:pt idx="1016">
                  <c:v>571.35</c:v>
                </c:pt>
                <c:pt idx="1017">
                  <c:v>574.80999999999995</c:v>
                </c:pt>
                <c:pt idx="1018">
                  <c:v>582.41999999999996</c:v>
                </c:pt>
                <c:pt idx="1019">
                  <c:v>569.71</c:v>
                </c:pt>
                <c:pt idx="1020">
                  <c:v>555.82000000000005</c:v>
                </c:pt>
                <c:pt idx="1021">
                  <c:v>532.05999999999995</c:v>
                </c:pt>
                <c:pt idx="1022">
                  <c:v>520.33000000000004</c:v>
                </c:pt>
                <c:pt idx="1023">
                  <c:v>529.92999999999995</c:v>
                </c:pt>
                <c:pt idx="1024">
                  <c:v>542.01</c:v>
                </c:pt>
                <c:pt idx="1025">
                  <c:v>554.37</c:v>
                </c:pt>
                <c:pt idx="1026">
                  <c:v>594.26</c:v>
                </c:pt>
                <c:pt idx="1027">
                  <c:v>688.34</c:v>
                </c:pt>
                <c:pt idx="1028">
                  <c:v>1210.3900000000001</c:v>
                </c:pt>
                <c:pt idx="1029">
                  <c:v>1601.31</c:v>
                </c:pt>
                <c:pt idx="1030">
                  <c:v>1688.66</c:v>
                </c:pt>
                <c:pt idx="1031">
                  <c:v>1317.48</c:v>
                </c:pt>
                <c:pt idx="1032">
                  <c:v>1079.72</c:v>
                </c:pt>
                <c:pt idx="1033">
                  <c:v>1092.45</c:v>
                </c:pt>
                <c:pt idx="1034">
                  <c:v>1160.8499999999999</c:v>
                </c:pt>
                <c:pt idx="1035">
                  <c:v>1053.32</c:v>
                </c:pt>
                <c:pt idx="1036">
                  <c:v>963.87</c:v>
                </c:pt>
                <c:pt idx="1037">
                  <c:v>894.92</c:v>
                </c:pt>
                <c:pt idx="1038">
                  <c:v>833.47</c:v>
                </c:pt>
                <c:pt idx="1039">
                  <c:v>786.39</c:v>
                </c:pt>
                <c:pt idx="1040">
                  <c:v>755.21</c:v>
                </c:pt>
                <c:pt idx="1041">
                  <c:v>728.86</c:v>
                </c:pt>
                <c:pt idx="1042">
                  <c:v>719.72</c:v>
                </c:pt>
                <c:pt idx="1043">
                  <c:v>711.94</c:v>
                </c:pt>
                <c:pt idx="1044">
                  <c:v>697.14</c:v>
                </c:pt>
                <c:pt idx="1045">
                  <c:v>711.16</c:v>
                </c:pt>
                <c:pt idx="1046">
                  <c:v>705.22</c:v>
                </c:pt>
                <c:pt idx="1047">
                  <c:v>713.01</c:v>
                </c:pt>
                <c:pt idx="1048">
                  <c:v>750.77</c:v>
                </c:pt>
                <c:pt idx="1049">
                  <c:v>671.55</c:v>
                </c:pt>
                <c:pt idx="1050">
                  <c:v>623.80999999999995</c:v>
                </c:pt>
                <c:pt idx="1051">
                  <c:v>594.1</c:v>
                </c:pt>
                <c:pt idx="1052">
                  <c:v>586.11</c:v>
                </c:pt>
                <c:pt idx="1053">
                  <c:v>623.02</c:v>
                </c:pt>
                <c:pt idx="1054">
                  <c:v>642.77</c:v>
                </c:pt>
                <c:pt idx="1055">
                  <c:v>598.72</c:v>
                </c:pt>
                <c:pt idx="1056">
                  <c:v>560.29</c:v>
                </c:pt>
                <c:pt idx="1057">
                  <c:v>531.98</c:v>
                </c:pt>
                <c:pt idx="1058">
                  <c:v>510.03</c:v>
                </c:pt>
                <c:pt idx="1059">
                  <c:v>493.94</c:v>
                </c:pt>
                <c:pt idx="1060">
                  <c:v>494.41</c:v>
                </c:pt>
                <c:pt idx="1061">
                  <c:v>486.03</c:v>
                </c:pt>
                <c:pt idx="1062">
                  <c:v>465.89</c:v>
                </c:pt>
                <c:pt idx="1063">
                  <c:v>450.14</c:v>
                </c:pt>
                <c:pt idx="1064">
                  <c:v>456.23</c:v>
                </c:pt>
                <c:pt idx="1065">
                  <c:v>855.88</c:v>
                </c:pt>
                <c:pt idx="1066">
                  <c:v>1049.8399999999999</c:v>
                </c:pt>
                <c:pt idx="1067">
                  <c:v>1035.3599999999999</c:v>
                </c:pt>
                <c:pt idx="1068">
                  <c:v>918.84</c:v>
                </c:pt>
                <c:pt idx="1069">
                  <c:v>802.51</c:v>
                </c:pt>
                <c:pt idx="1070">
                  <c:v>718.17</c:v>
                </c:pt>
                <c:pt idx="1071">
                  <c:v>675.63</c:v>
                </c:pt>
                <c:pt idx="1072">
                  <c:v>639.79</c:v>
                </c:pt>
                <c:pt idx="1073">
                  <c:v>601.09</c:v>
                </c:pt>
                <c:pt idx="1074">
                  <c:v>574.75</c:v>
                </c:pt>
                <c:pt idx="1075">
                  <c:v>544.95000000000005</c:v>
                </c:pt>
                <c:pt idx="1076">
                  <c:v>519.58000000000004</c:v>
                </c:pt>
                <c:pt idx="1077">
                  <c:v>498.43</c:v>
                </c:pt>
                <c:pt idx="1078">
                  <c:v>480.35</c:v>
                </c:pt>
                <c:pt idx="1079">
                  <c:v>461.48</c:v>
                </c:pt>
                <c:pt idx="1080">
                  <c:v>446.94</c:v>
                </c:pt>
                <c:pt idx="1081">
                  <c:v>435.11</c:v>
                </c:pt>
                <c:pt idx="1082">
                  <c:v>425.76</c:v>
                </c:pt>
                <c:pt idx="1083">
                  <c:v>418.55</c:v>
                </c:pt>
                <c:pt idx="1084">
                  <c:v>420.42</c:v>
                </c:pt>
                <c:pt idx="1085">
                  <c:v>452.17</c:v>
                </c:pt>
                <c:pt idx="1086">
                  <c:v>502.1</c:v>
                </c:pt>
                <c:pt idx="1087">
                  <c:v>470.41</c:v>
                </c:pt>
                <c:pt idx="1088">
                  <c:v>436.81</c:v>
                </c:pt>
                <c:pt idx="1089">
                  <c:v>414.88</c:v>
                </c:pt>
                <c:pt idx="1090">
                  <c:v>401.92</c:v>
                </c:pt>
                <c:pt idx="1091">
                  <c:v>393.54</c:v>
                </c:pt>
                <c:pt idx="1092">
                  <c:v>390.5</c:v>
                </c:pt>
                <c:pt idx="1093">
                  <c:v>403.57</c:v>
                </c:pt>
                <c:pt idx="1094">
                  <c:v>432.99</c:v>
                </c:pt>
                <c:pt idx="1095">
                  <c:v>429.44</c:v>
                </c:pt>
                <c:pt idx="1096">
                  <c:v>410</c:v>
                </c:pt>
                <c:pt idx="1097">
                  <c:v>392.07</c:v>
                </c:pt>
                <c:pt idx="1098">
                  <c:v>388.53</c:v>
                </c:pt>
                <c:pt idx="1099">
                  <c:v>390.25</c:v>
                </c:pt>
                <c:pt idx="1100">
                  <c:v>382.28</c:v>
                </c:pt>
                <c:pt idx="1101">
                  <c:v>370.21</c:v>
                </c:pt>
                <c:pt idx="1102">
                  <c:v>366.1</c:v>
                </c:pt>
                <c:pt idx="1103">
                  <c:v>365.65</c:v>
                </c:pt>
                <c:pt idx="1104">
                  <c:v>364.27</c:v>
                </c:pt>
                <c:pt idx="1105">
                  <c:v>359.2</c:v>
                </c:pt>
                <c:pt idx="1106">
                  <c:v>348.3</c:v>
                </c:pt>
                <c:pt idx="1107">
                  <c:v>338.64</c:v>
                </c:pt>
                <c:pt idx="1108">
                  <c:v>334.11</c:v>
                </c:pt>
                <c:pt idx="1109">
                  <c:v>329.5</c:v>
                </c:pt>
                <c:pt idx="1110">
                  <c:v>324.14</c:v>
                </c:pt>
                <c:pt idx="1111">
                  <c:v>338.07</c:v>
                </c:pt>
                <c:pt idx="1112">
                  <c:v>354.68</c:v>
                </c:pt>
                <c:pt idx="1113">
                  <c:v>1025.06</c:v>
                </c:pt>
                <c:pt idx="1114">
                  <c:v>554.09</c:v>
                </c:pt>
                <c:pt idx="1115">
                  <c:v>582.01</c:v>
                </c:pt>
                <c:pt idx="1116">
                  <c:v>469.73</c:v>
                </c:pt>
                <c:pt idx="1117">
                  <c:v>422.15</c:v>
                </c:pt>
                <c:pt idx="1118">
                  <c:v>402.89</c:v>
                </c:pt>
                <c:pt idx="1119">
                  <c:v>437.73</c:v>
                </c:pt>
                <c:pt idx="1120">
                  <c:v>418.84</c:v>
                </c:pt>
                <c:pt idx="1121">
                  <c:v>396.81</c:v>
                </c:pt>
                <c:pt idx="1122">
                  <c:v>373.38</c:v>
                </c:pt>
                <c:pt idx="1123">
                  <c:v>351.78</c:v>
                </c:pt>
                <c:pt idx="1124">
                  <c:v>335.78</c:v>
                </c:pt>
                <c:pt idx="1125">
                  <c:v>326.66000000000003</c:v>
                </c:pt>
                <c:pt idx="1126">
                  <c:v>391.96</c:v>
                </c:pt>
                <c:pt idx="1127">
                  <c:v>360.1</c:v>
                </c:pt>
                <c:pt idx="1128">
                  <c:v>332.03</c:v>
                </c:pt>
                <c:pt idx="1129">
                  <c:v>317.37</c:v>
                </c:pt>
                <c:pt idx="1130">
                  <c:v>328.57</c:v>
                </c:pt>
                <c:pt idx="1131">
                  <c:v>525.89</c:v>
                </c:pt>
                <c:pt idx="1132">
                  <c:v>693.91</c:v>
                </c:pt>
                <c:pt idx="1133">
                  <c:v>1437.37</c:v>
                </c:pt>
                <c:pt idx="1134">
                  <c:v>1575.83</c:v>
                </c:pt>
                <c:pt idx="1135">
                  <c:v>1227.2</c:v>
                </c:pt>
                <c:pt idx="1136">
                  <c:v>877.64</c:v>
                </c:pt>
                <c:pt idx="1137">
                  <c:v>685.9</c:v>
                </c:pt>
                <c:pt idx="1138">
                  <c:v>589.54</c:v>
                </c:pt>
                <c:pt idx="1139">
                  <c:v>537.04999999999995</c:v>
                </c:pt>
                <c:pt idx="1140">
                  <c:v>487.56</c:v>
                </c:pt>
                <c:pt idx="1141">
                  <c:v>449.68</c:v>
                </c:pt>
                <c:pt idx="1142">
                  <c:v>421.58</c:v>
                </c:pt>
                <c:pt idx="1143">
                  <c:v>401.89</c:v>
                </c:pt>
                <c:pt idx="1144">
                  <c:v>407.07</c:v>
                </c:pt>
                <c:pt idx="1145">
                  <c:v>758.46</c:v>
                </c:pt>
                <c:pt idx="1146">
                  <c:v>581.09</c:v>
                </c:pt>
                <c:pt idx="1147">
                  <c:v>485.53</c:v>
                </c:pt>
                <c:pt idx="1148">
                  <c:v>463.26</c:v>
                </c:pt>
                <c:pt idx="1149">
                  <c:v>514.29</c:v>
                </c:pt>
                <c:pt idx="1150">
                  <c:v>527.46</c:v>
                </c:pt>
                <c:pt idx="1151">
                  <c:v>461.33</c:v>
                </c:pt>
                <c:pt idx="1152">
                  <c:v>424.65</c:v>
                </c:pt>
                <c:pt idx="1153">
                  <c:v>400.45</c:v>
                </c:pt>
                <c:pt idx="1154">
                  <c:v>644.99</c:v>
                </c:pt>
                <c:pt idx="1155">
                  <c:v>828.13</c:v>
                </c:pt>
                <c:pt idx="1156">
                  <c:v>771.6</c:v>
                </c:pt>
                <c:pt idx="1157">
                  <c:v>1011.62</c:v>
                </c:pt>
                <c:pt idx="1158">
                  <c:v>674.19</c:v>
                </c:pt>
                <c:pt idx="1159">
                  <c:v>734.52</c:v>
                </c:pt>
                <c:pt idx="1160">
                  <c:v>778.35</c:v>
                </c:pt>
                <c:pt idx="1161">
                  <c:v>909.48</c:v>
                </c:pt>
                <c:pt idx="1162">
                  <c:v>653.84</c:v>
                </c:pt>
                <c:pt idx="1163">
                  <c:v>533.4</c:v>
                </c:pt>
                <c:pt idx="1164">
                  <c:v>478.38</c:v>
                </c:pt>
                <c:pt idx="1165">
                  <c:v>494.39</c:v>
                </c:pt>
                <c:pt idx="1166">
                  <c:v>494.84</c:v>
                </c:pt>
                <c:pt idx="1167">
                  <c:v>486.45</c:v>
                </c:pt>
                <c:pt idx="1168">
                  <c:v>499.89</c:v>
                </c:pt>
                <c:pt idx="1169">
                  <c:v>782.23</c:v>
                </c:pt>
                <c:pt idx="1170">
                  <c:v>1319.02</c:v>
                </c:pt>
                <c:pt idx="1171">
                  <c:v>8193.11</c:v>
                </c:pt>
                <c:pt idx="1172">
                  <c:v>3073.57</c:v>
                </c:pt>
                <c:pt idx="1173">
                  <c:v>1305.3800000000001</c:v>
                </c:pt>
                <c:pt idx="1174">
                  <c:v>1211.06</c:v>
                </c:pt>
                <c:pt idx="1175">
                  <c:v>1220.31</c:v>
                </c:pt>
                <c:pt idx="1176">
                  <c:v>3005.94</c:v>
                </c:pt>
                <c:pt idx="1177">
                  <c:v>7590.13</c:v>
                </c:pt>
                <c:pt idx="1178">
                  <c:v>5017.2299999999996</c:v>
                </c:pt>
                <c:pt idx="1179">
                  <c:v>11021.88</c:v>
                </c:pt>
                <c:pt idx="1180">
                  <c:v>4946.2299999999996</c:v>
                </c:pt>
                <c:pt idx="1181">
                  <c:v>6268.52</c:v>
                </c:pt>
                <c:pt idx="1182">
                  <c:v>7704.23</c:v>
                </c:pt>
                <c:pt idx="1183">
                  <c:v>3276.81</c:v>
                </c:pt>
                <c:pt idx="1184">
                  <c:v>2328.42</c:v>
                </c:pt>
                <c:pt idx="1185">
                  <c:v>2382.27</c:v>
                </c:pt>
                <c:pt idx="1186">
                  <c:v>2940.97</c:v>
                </c:pt>
                <c:pt idx="1187">
                  <c:v>1692.38</c:v>
                </c:pt>
                <c:pt idx="1188">
                  <c:v>1629.37</c:v>
                </c:pt>
                <c:pt idx="1189">
                  <c:v>1776.81</c:v>
                </c:pt>
                <c:pt idx="1190">
                  <c:v>2322.98</c:v>
                </c:pt>
                <c:pt idx="1191">
                  <c:v>3418.01</c:v>
                </c:pt>
                <c:pt idx="1192">
                  <c:v>2404.19</c:v>
                </c:pt>
                <c:pt idx="1193">
                  <c:v>6241.22</c:v>
                </c:pt>
                <c:pt idx="1194">
                  <c:v>3343.21</c:v>
                </c:pt>
                <c:pt idx="1195">
                  <c:v>2058.96</c:v>
                </c:pt>
                <c:pt idx="1196">
                  <c:v>2408.2800000000002</c:v>
                </c:pt>
                <c:pt idx="1197">
                  <c:v>7781.67</c:v>
                </c:pt>
                <c:pt idx="1198">
                  <c:v>4228.2299999999996</c:v>
                </c:pt>
                <c:pt idx="1199">
                  <c:v>3906.16</c:v>
                </c:pt>
                <c:pt idx="1200">
                  <c:v>2442.38</c:v>
                </c:pt>
                <c:pt idx="1201">
                  <c:v>1816.85</c:v>
                </c:pt>
                <c:pt idx="1202">
                  <c:v>2114.9899999999998</c:v>
                </c:pt>
                <c:pt idx="1203">
                  <c:v>1776.98</c:v>
                </c:pt>
                <c:pt idx="1204">
                  <c:v>1511.7</c:v>
                </c:pt>
                <c:pt idx="1205">
                  <c:v>1931.28</c:v>
                </c:pt>
                <c:pt idx="1206">
                  <c:v>2018.06</c:v>
                </c:pt>
                <c:pt idx="1207">
                  <c:v>1840.41</c:v>
                </c:pt>
                <c:pt idx="1208">
                  <c:v>4334.34</c:v>
                </c:pt>
                <c:pt idx="1209">
                  <c:v>12470.7</c:v>
                </c:pt>
                <c:pt idx="1210">
                  <c:v>10324.040000000001</c:v>
                </c:pt>
                <c:pt idx="1211">
                  <c:v>13308.58</c:v>
                </c:pt>
                <c:pt idx="1212">
                  <c:v>17620.03</c:v>
                </c:pt>
                <c:pt idx="1213">
                  <c:v>22288.14</c:v>
                </c:pt>
                <c:pt idx="1214">
                  <c:v>10547.24</c:v>
                </c:pt>
                <c:pt idx="1215">
                  <c:v>4493.16</c:v>
                </c:pt>
                <c:pt idx="1216">
                  <c:v>2773.49</c:v>
                </c:pt>
                <c:pt idx="1217">
                  <c:v>4526.74</c:v>
                </c:pt>
                <c:pt idx="1218">
                  <c:v>10249.790000000001</c:v>
                </c:pt>
                <c:pt idx="1219">
                  <c:v>4444.96</c:v>
                </c:pt>
                <c:pt idx="1220">
                  <c:v>2449.7600000000002</c:v>
                </c:pt>
                <c:pt idx="1221">
                  <c:v>1960.18</c:v>
                </c:pt>
                <c:pt idx="1222">
                  <c:v>2049.75</c:v>
                </c:pt>
                <c:pt idx="1223">
                  <c:v>2287.2399999999998</c:v>
                </c:pt>
                <c:pt idx="1224">
                  <c:v>1941.44</c:v>
                </c:pt>
                <c:pt idx="1225">
                  <c:v>1654.88</c:v>
                </c:pt>
                <c:pt idx="1226">
                  <c:v>1539.21</c:v>
                </c:pt>
                <c:pt idx="1227">
                  <c:v>1971.29</c:v>
                </c:pt>
                <c:pt idx="1228">
                  <c:v>4294.49</c:v>
                </c:pt>
                <c:pt idx="1229">
                  <c:v>7520.96</c:v>
                </c:pt>
                <c:pt idx="1230">
                  <c:v>39039.800000000003</c:v>
                </c:pt>
                <c:pt idx="1231">
                  <c:v>66324.67</c:v>
                </c:pt>
                <c:pt idx="1232">
                  <c:v>22537.52</c:v>
                </c:pt>
                <c:pt idx="1233">
                  <c:v>11910.16</c:v>
                </c:pt>
                <c:pt idx="1234">
                  <c:v>10558.13</c:v>
                </c:pt>
                <c:pt idx="1235">
                  <c:v>12418.66</c:v>
                </c:pt>
                <c:pt idx="1236">
                  <c:v>8673.2999999999993</c:v>
                </c:pt>
                <c:pt idx="1237">
                  <c:v>10410.790000000001</c:v>
                </c:pt>
                <c:pt idx="1238">
                  <c:v>13941.2</c:v>
                </c:pt>
                <c:pt idx="1239">
                  <c:v>31766.99</c:v>
                </c:pt>
                <c:pt idx="1240">
                  <c:v>21193.84</c:v>
                </c:pt>
                <c:pt idx="1241">
                  <c:v>14985.31</c:v>
                </c:pt>
                <c:pt idx="1242">
                  <c:v>13352.91</c:v>
                </c:pt>
                <c:pt idx="1243">
                  <c:v>25152.89</c:v>
                </c:pt>
                <c:pt idx="1244">
                  <c:v>31121.31</c:v>
                </c:pt>
                <c:pt idx="1245">
                  <c:v>41244.68</c:v>
                </c:pt>
                <c:pt idx="1246">
                  <c:v>33909.99</c:v>
                </c:pt>
                <c:pt idx="1247">
                  <c:v>21677.77</c:v>
                </c:pt>
                <c:pt idx="1248">
                  <c:v>18941.66</c:v>
                </c:pt>
                <c:pt idx="1249">
                  <c:v>15232.1</c:v>
                </c:pt>
                <c:pt idx="1250">
                  <c:v>13676.16</c:v>
                </c:pt>
                <c:pt idx="1251">
                  <c:v>25776.35</c:v>
                </c:pt>
                <c:pt idx="1252">
                  <c:v>24836.35</c:v>
                </c:pt>
                <c:pt idx="1253">
                  <c:v>17674.61</c:v>
                </c:pt>
                <c:pt idx="1254">
                  <c:v>12675.11</c:v>
                </c:pt>
                <c:pt idx="1255">
                  <c:v>13536.5</c:v>
                </c:pt>
                <c:pt idx="1256">
                  <c:v>15513.99</c:v>
                </c:pt>
                <c:pt idx="1257">
                  <c:v>17702.12</c:v>
                </c:pt>
                <c:pt idx="1258">
                  <c:v>21547.71</c:v>
                </c:pt>
                <c:pt idx="1259">
                  <c:v>19037.22</c:v>
                </c:pt>
                <c:pt idx="1260">
                  <c:v>13161.64</c:v>
                </c:pt>
                <c:pt idx="1261">
                  <c:v>11840.2</c:v>
                </c:pt>
                <c:pt idx="1262">
                  <c:v>66632.929999999993</c:v>
                </c:pt>
                <c:pt idx="1263">
                  <c:v>98094.19</c:v>
                </c:pt>
                <c:pt idx="1264">
                  <c:v>27865.75</c:v>
                </c:pt>
                <c:pt idx="1265">
                  <c:v>19382.5</c:v>
                </c:pt>
                <c:pt idx="1266">
                  <c:v>19216.689999999999</c:v>
                </c:pt>
                <c:pt idx="1267">
                  <c:v>13719.45</c:v>
                </c:pt>
                <c:pt idx="1268">
                  <c:v>13247.44</c:v>
                </c:pt>
                <c:pt idx="1269">
                  <c:v>18381.32</c:v>
                </c:pt>
                <c:pt idx="1270">
                  <c:v>13358.02</c:v>
                </c:pt>
                <c:pt idx="1271">
                  <c:v>9586.2000000000007</c:v>
                </c:pt>
                <c:pt idx="1272">
                  <c:v>9264.73</c:v>
                </c:pt>
                <c:pt idx="1273">
                  <c:v>22405.83</c:v>
                </c:pt>
                <c:pt idx="1274">
                  <c:v>47759.4</c:v>
                </c:pt>
                <c:pt idx="1275">
                  <c:v>35988.32</c:v>
                </c:pt>
                <c:pt idx="1276">
                  <c:v>23332.22</c:v>
                </c:pt>
                <c:pt idx="1277">
                  <c:v>16198.13</c:v>
                </c:pt>
                <c:pt idx="1278">
                  <c:v>12470.95</c:v>
                </c:pt>
                <c:pt idx="1279">
                  <c:v>12855.68</c:v>
                </c:pt>
                <c:pt idx="1280">
                  <c:v>10961.08</c:v>
                </c:pt>
                <c:pt idx="1281">
                  <c:v>11209.23</c:v>
                </c:pt>
                <c:pt idx="1282">
                  <c:v>20773.12</c:v>
                </c:pt>
                <c:pt idx="1283">
                  <c:v>100522.33</c:v>
                </c:pt>
                <c:pt idx="1284">
                  <c:v>105147.58</c:v>
                </c:pt>
                <c:pt idx="1285">
                  <c:v>42032.1</c:v>
                </c:pt>
                <c:pt idx="1286">
                  <c:v>21829.64</c:v>
                </c:pt>
                <c:pt idx="1287">
                  <c:v>18202.54</c:v>
                </c:pt>
                <c:pt idx="1288">
                  <c:v>15062.24</c:v>
                </c:pt>
                <c:pt idx="1289">
                  <c:v>11942.78</c:v>
                </c:pt>
                <c:pt idx="1290">
                  <c:v>8851.1</c:v>
                </c:pt>
                <c:pt idx="1291">
                  <c:v>6635.44</c:v>
                </c:pt>
                <c:pt idx="1292">
                  <c:v>5226.01</c:v>
                </c:pt>
                <c:pt idx="1293">
                  <c:v>4351.33</c:v>
                </c:pt>
                <c:pt idx="1294">
                  <c:v>3637.23</c:v>
                </c:pt>
                <c:pt idx="1295">
                  <c:v>3143.99</c:v>
                </c:pt>
                <c:pt idx="1296">
                  <c:v>4114.1000000000004</c:v>
                </c:pt>
                <c:pt idx="1297">
                  <c:v>6435.63</c:v>
                </c:pt>
                <c:pt idx="1298">
                  <c:v>3945.93</c:v>
                </c:pt>
                <c:pt idx="1299">
                  <c:v>3033.84</c:v>
                </c:pt>
                <c:pt idx="1300">
                  <c:v>2574.98</c:v>
                </c:pt>
                <c:pt idx="1301">
                  <c:v>2216.94</c:v>
                </c:pt>
                <c:pt idx="1302">
                  <c:v>2098.36</c:v>
                </c:pt>
                <c:pt idx="1303">
                  <c:v>2015.25</c:v>
                </c:pt>
                <c:pt idx="1304">
                  <c:v>1912.64</c:v>
                </c:pt>
                <c:pt idx="1305">
                  <c:v>1818.46</c:v>
                </c:pt>
                <c:pt idx="1306">
                  <c:v>1724.8</c:v>
                </c:pt>
                <c:pt idx="1307">
                  <c:v>1640.99</c:v>
                </c:pt>
                <c:pt idx="1308">
                  <c:v>1579.73</c:v>
                </c:pt>
                <c:pt idx="1309">
                  <c:v>1544.16</c:v>
                </c:pt>
                <c:pt idx="1310">
                  <c:v>1489.19</c:v>
                </c:pt>
                <c:pt idx="1311">
                  <c:v>1432.8</c:v>
                </c:pt>
                <c:pt idx="1312">
                  <c:v>1379.13</c:v>
                </c:pt>
                <c:pt idx="1313">
                  <c:v>1327</c:v>
                </c:pt>
                <c:pt idx="1314">
                  <c:v>1284.22</c:v>
                </c:pt>
                <c:pt idx="1315">
                  <c:v>1246.21</c:v>
                </c:pt>
                <c:pt idx="1316">
                  <c:v>1219.8</c:v>
                </c:pt>
                <c:pt idx="1317">
                  <c:v>1200.52</c:v>
                </c:pt>
                <c:pt idx="1318">
                  <c:v>1164.95</c:v>
                </c:pt>
                <c:pt idx="1319">
                  <c:v>1134.05</c:v>
                </c:pt>
                <c:pt idx="1320">
                  <c:v>1115.6600000000001</c:v>
                </c:pt>
                <c:pt idx="1321">
                  <c:v>1090.1099999999999</c:v>
                </c:pt>
                <c:pt idx="1322">
                  <c:v>1050.6199999999999</c:v>
                </c:pt>
                <c:pt idx="1323">
                  <c:v>1021.06</c:v>
                </c:pt>
                <c:pt idx="1324">
                  <c:v>998.81</c:v>
                </c:pt>
                <c:pt idx="1325">
                  <c:v>989.1</c:v>
                </c:pt>
                <c:pt idx="1326">
                  <c:v>1015.86</c:v>
                </c:pt>
                <c:pt idx="1327">
                  <c:v>1034.6500000000001</c:v>
                </c:pt>
                <c:pt idx="1328">
                  <c:v>983.99</c:v>
                </c:pt>
                <c:pt idx="1329">
                  <c:v>972</c:v>
                </c:pt>
                <c:pt idx="1330">
                  <c:v>985.75</c:v>
                </c:pt>
                <c:pt idx="1331">
                  <c:v>978.63</c:v>
                </c:pt>
                <c:pt idx="1332">
                  <c:v>947.18</c:v>
                </c:pt>
                <c:pt idx="1333">
                  <c:v>932.34</c:v>
                </c:pt>
                <c:pt idx="1334">
                  <c:v>902.15</c:v>
                </c:pt>
                <c:pt idx="1335">
                  <c:v>867.75</c:v>
                </c:pt>
                <c:pt idx="1336">
                  <c:v>845</c:v>
                </c:pt>
                <c:pt idx="1337">
                  <c:v>826.73</c:v>
                </c:pt>
                <c:pt idx="1338">
                  <c:v>808.95</c:v>
                </c:pt>
                <c:pt idx="1339">
                  <c:v>786.01</c:v>
                </c:pt>
                <c:pt idx="1340">
                  <c:v>758.91</c:v>
                </c:pt>
                <c:pt idx="1341">
                  <c:v>735.59</c:v>
                </c:pt>
                <c:pt idx="1342">
                  <c:v>717.91</c:v>
                </c:pt>
                <c:pt idx="1343">
                  <c:v>701.74</c:v>
                </c:pt>
                <c:pt idx="1344">
                  <c:v>692.04</c:v>
                </c:pt>
                <c:pt idx="1345">
                  <c:v>694.12</c:v>
                </c:pt>
                <c:pt idx="1346">
                  <c:v>699.86</c:v>
                </c:pt>
                <c:pt idx="1347">
                  <c:v>698.11</c:v>
                </c:pt>
                <c:pt idx="1348">
                  <c:v>688.44</c:v>
                </c:pt>
                <c:pt idx="1349">
                  <c:v>665.41</c:v>
                </c:pt>
                <c:pt idx="1350">
                  <c:v>645.30999999999995</c:v>
                </c:pt>
                <c:pt idx="1351">
                  <c:v>627.4</c:v>
                </c:pt>
                <c:pt idx="1352">
                  <c:v>613.89</c:v>
                </c:pt>
                <c:pt idx="1353">
                  <c:v>604.1</c:v>
                </c:pt>
                <c:pt idx="1354">
                  <c:v>587.88</c:v>
                </c:pt>
                <c:pt idx="1355">
                  <c:v>572.52</c:v>
                </c:pt>
                <c:pt idx="1356">
                  <c:v>557.72</c:v>
                </c:pt>
                <c:pt idx="1357">
                  <c:v>550.07000000000005</c:v>
                </c:pt>
                <c:pt idx="1358">
                  <c:v>544.04</c:v>
                </c:pt>
                <c:pt idx="1359">
                  <c:v>537.55999999999995</c:v>
                </c:pt>
                <c:pt idx="1360">
                  <c:v>531.95000000000005</c:v>
                </c:pt>
                <c:pt idx="1361">
                  <c:v>523.9</c:v>
                </c:pt>
                <c:pt idx="1362">
                  <c:v>525.6</c:v>
                </c:pt>
                <c:pt idx="1363">
                  <c:v>535.51</c:v>
                </c:pt>
                <c:pt idx="1364">
                  <c:v>554.66</c:v>
                </c:pt>
                <c:pt idx="1365">
                  <c:v>553.95000000000005</c:v>
                </c:pt>
                <c:pt idx="1366">
                  <c:v>530.59</c:v>
                </c:pt>
                <c:pt idx="1367">
                  <c:v>514.74</c:v>
                </c:pt>
                <c:pt idx="1368">
                  <c:v>502.37</c:v>
                </c:pt>
                <c:pt idx="1369">
                  <c:v>496.9</c:v>
                </c:pt>
                <c:pt idx="1370">
                  <c:v>493.17</c:v>
                </c:pt>
                <c:pt idx="1371">
                  <c:v>497.75</c:v>
                </c:pt>
                <c:pt idx="1372">
                  <c:v>487.68</c:v>
                </c:pt>
                <c:pt idx="1373">
                  <c:v>474.73</c:v>
                </c:pt>
                <c:pt idx="1374">
                  <c:v>464.59</c:v>
                </c:pt>
                <c:pt idx="1375">
                  <c:v>455.01</c:v>
                </c:pt>
                <c:pt idx="1376">
                  <c:v>444.33</c:v>
                </c:pt>
                <c:pt idx="1377">
                  <c:v>436.67</c:v>
                </c:pt>
                <c:pt idx="1378">
                  <c:v>431.3</c:v>
                </c:pt>
                <c:pt idx="1379">
                  <c:v>428.32</c:v>
                </c:pt>
                <c:pt idx="1380">
                  <c:v>427.11</c:v>
                </c:pt>
                <c:pt idx="1381">
                  <c:v>424.05</c:v>
                </c:pt>
                <c:pt idx="1382">
                  <c:v>429.25</c:v>
                </c:pt>
                <c:pt idx="1383">
                  <c:v>444.7</c:v>
                </c:pt>
                <c:pt idx="1384">
                  <c:v>470.8</c:v>
                </c:pt>
                <c:pt idx="1385">
                  <c:v>477.41</c:v>
                </c:pt>
                <c:pt idx="1386">
                  <c:v>457.33</c:v>
                </c:pt>
                <c:pt idx="1387">
                  <c:v>436.43</c:v>
                </c:pt>
                <c:pt idx="1388">
                  <c:v>419.37</c:v>
                </c:pt>
                <c:pt idx="1389">
                  <c:v>405.69</c:v>
                </c:pt>
                <c:pt idx="1390">
                  <c:v>395.75</c:v>
                </c:pt>
                <c:pt idx="1391">
                  <c:v>386.87</c:v>
                </c:pt>
                <c:pt idx="1392">
                  <c:v>377.14</c:v>
                </c:pt>
                <c:pt idx="1393">
                  <c:v>368.03</c:v>
                </c:pt>
                <c:pt idx="1394">
                  <c:v>364.65</c:v>
                </c:pt>
                <c:pt idx="1395">
                  <c:v>379.31</c:v>
                </c:pt>
                <c:pt idx="1396">
                  <c:v>390.43</c:v>
                </c:pt>
                <c:pt idx="1397">
                  <c:v>395.42</c:v>
                </c:pt>
                <c:pt idx="1398">
                  <c:v>397.03</c:v>
                </c:pt>
                <c:pt idx="1399">
                  <c:v>390.89</c:v>
                </c:pt>
                <c:pt idx="1400">
                  <c:v>383.68</c:v>
                </c:pt>
                <c:pt idx="1401">
                  <c:v>368.71</c:v>
                </c:pt>
                <c:pt idx="1402">
                  <c:v>357.29</c:v>
                </c:pt>
                <c:pt idx="1403">
                  <c:v>357.96</c:v>
                </c:pt>
                <c:pt idx="1404">
                  <c:v>364.09</c:v>
                </c:pt>
                <c:pt idx="1405">
                  <c:v>374.4</c:v>
                </c:pt>
                <c:pt idx="1406">
                  <c:v>378.7</c:v>
                </c:pt>
                <c:pt idx="1407">
                  <c:v>370.96</c:v>
                </c:pt>
                <c:pt idx="1408">
                  <c:v>369.92</c:v>
                </c:pt>
                <c:pt idx="1409">
                  <c:v>350.34</c:v>
                </c:pt>
                <c:pt idx="1410">
                  <c:v>335.87</c:v>
                </c:pt>
                <c:pt idx="1411">
                  <c:v>325.89</c:v>
                </c:pt>
                <c:pt idx="1412">
                  <c:v>317.61</c:v>
                </c:pt>
                <c:pt idx="1413">
                  <c:v>311.39</c:v>
                </c:pt>
                <c:pt idx="1414">
                  <c:v>304.68</c:v>
                </c:pt>
                <c:pt idx="1415">
                  <c:v>299.88</c:v>
                </c:pt>
                <c:pt idx="1416">
                  <c:v>295.60000000000002</c:v>
                </c:pt>
                <c:pt idx="1417">
                  <c:v>290.11</c:v>
                </c:pt>
                <c:pt idx="1418">
                  <c:v>285.60000000000002</c:v>
                </c:pt>
                <c:pt idx="1419">
                  <c:v>280.89</c:v>
                </c:pt>
                <c:pt idx="1420">
                  <c:v>275.58</c:v>
                </c:pt>
                <c:pt idx="1421">
                  <c:v>271.11</c:v>
                </c:pt>
                <c:pt idx="1422">
                  <c:v>266.76</c:v>
                </c:pt>
                <c:pt idx="1423">
                  <c:v>264.42</c:v>
                </c:pt>
                <c:pt idx="1424">
                  <c:v>262.07</c:v>
                </c:pt>
                <c:pt idx="1425">
                  <c:v>260.5</c:v>
                </c:pt>
                <c:pt idx="1426">
                  <c:v>259.58</c:v>
                </c:pt>
                <c:pt idx="1427">
                  <c:v>263.60000000000002</c:v>
                </c:pt>
                <c:pt idx="1428">
                  <c:v>265.51</c:v>
                </c:pt>
                <c:pt idx="1429">
                  <c:v>268.23</c:v>
                </c:pt>
                <c:pt idx="1430">
                  <c:v>267.05</c:v>
                </c:pt>
                <c:pt idx="1431">
                  <c:v>263.85000000000002</c:v>
                </c:pt>
                <c:pt idx="1432">
                  <c:v>256.70999999999998</c:v>
                </c:pt>
                <c:pt idx="1433">
                  <c:v>250.64</c:v>
                </c:pt>
                <c:pt idx="1434">
                  <c:v>255.94</c:v>
                </c:pt>
                <c:pt idx="1435">
                  <c:v>267.42</c:v>
                </c:pt>
                <c:pt idx="1436">
                  <c:v>276.77</c:v>
                </c:pt>
                <c:pt idx="1437">
                  <c:v>270.61</c:v>
                </c:pt>
                <c:pt idx="1438">
                  <c:v>272.92</c:v>
                </c:pt>
                <c:pt idx="1439">
                  <c:v>261.17</c:v>
                </c:pt>
                <c:pt idx="1440">
                  <c:v>248.4</c:v>
                </c:pt>
                <c:pt idx="1441">
                  <c:v>238.57</c:v>
                </c:pt>
                <c:pt idx="1442">
                  <c:v>231.37</c:v>
                </c:pt>
                <c:pt idx="1443">
                  <c:v>226.98</c:v>
                </c:pt>
                <c:pt idx="1444">
                  <c:v>222.34</c:v>
                </c:pt>
                <c:pt idx="1445">
                  <c:v>221.89</c:v>
                </c:pt>
                <c:pt idx="1446">
                  <c:v>221.21</c:v>
                </c:pt>
                <c:pt idx="1447">
                  <c:v>223.33</c:v>
                </c:pt>
                <c:pt idx="1448">
                  <c:v>221.88</c:v>
                </c:pt>
                <c:pt idx="1449">
                  <c:v>216.78</c:v>
                </c:pt>
                <c:pt idx="1450">
                  <c:v>215.2</c:v>
                </c:pt>
                <c:pt idx="1451">
                  <c:v>209.03</c:v>
                </c:pt>
                <c:pt idx="1452">
                  <c:v>203.25</c:v>
                </c:pt>
                <c:pt idx="1453">
                  <c:v>200.55</c:v>
                </c:pt>
                <c:pt idx="1454">
                  <c:v>195.78</c:v>
                </c:pt>
                <c:pt idx="1455">
                  <c:v>189.86</c:v>
                </c:pt>
                <c:pt idx="1456">
                  <c:v>186.13</c:v>
                </c:pt>
                <c:pt idx="1457">
                  <c:v>183.16</c:v>
                </c:pt>
                <c:pt idx="1458">
                  <c:v>181.04</c:v>
                </c:pt>
                <c:pt idx="1459">
                  <c:v>181.92</c:v>
                </c:pt>
                <c:pt idx="1460">
                  <c:v>183.28</c:v>
                </c:pt>
                <c:pt idx="1461">
                  <c:v>180.96</c:v>
                </c:pt>
                <c:pt idx="1462">
                  <c:v>179.15</c:v>
                </c:pt>
                <c:pt idx="1463">
                  <c:v>175.67</c:v>
                </c:pt>
                <c:pt idx="1464">
                  <c:v>174.04</c:v>
                </c:pt>
                <c:pt idx="1465">
                  <c:v>170.35</c:v>
                </c:pt>
                <c:pt idx="1466">
                  <c:v>167.22</c:v>
                </c:pt>
                <c:pt idx="1467">
                  <c:v>166.99</c:v>
                </c:pt>
                <c:pt idx="1468">
                  <c:v>165</c:v>
                </c:pt>
                <c:pt idx="1469">
                  <c:v>163.19</c:v>
                </c:pt>
                <c:pt idx="1470">
                  <c:v>162.29</c:v>
                </c:pt>
                <c:pt idx="1471">
                  <c:v>166.02</c:v>
                </c:pt>
                <c:pt idx="1472">
                  <c:v>163.51</c:v>
                </c:pt>
                <c:pt idx="1473">
                  <c:v>158.01</c:v>
                </c:pt>
                <c:pt idx="1474">
                  <c:v>155.13</c:v>
                </c:pt>
                <c:pt idx="1475">
                  <c:v>151.96</c:v>
                </c:pt>
                <c:pt idx="1476">
                  <c:v>148.69</c:v>
                </c:pt>
                <c:pt idx="1477">
                  <c:v>146.49</c:v>
                </c:pt>
                <c:pt idx="1478">
                  <c:v>151.63999999999999</c:v>
                </c:pt>
                <c:pt idx="1479">
                  <c:v>152.51</c:v>
                </c:pt>
                <c:pt idx="1480">
                  <c:v>154.34</c:v>
                </c:pt>
                <c:pt idx="1481">
                  <c:v>158.58000000000001</c:v>
                </c:pt>
                <c:pt idx="1482">
                  <c:v>165.72</c:v>
                </c:pt>
                <c:pt idx="1483">
                  <c:v>160.56</c:v>
                </c:pt>
                <c:pt idx="1484">
                  <c:v>157.47999999999999</c:v>
                </c:pt>
                <c:pt idx="1485">
                  <c:v>155.82</c:v>
                </c:pt>
                <c:pt idx="1486">
                  <c:v>150.13999999999999</c:v>
                </c:pt>
                <c:pt idx="1487">
                  <c:v>144.24</c:v>
                </c:pt>
                <c:pt idx="1488">
                  <c:v>141.61000000000001</c:v>
                </c:pt>
                <c:pt idx="1489">
                  <c:v>145.29</c:v>
                </c:pt>
                <c:pt idx="1490">
                  <c:v>142.09</c:v>
                </c:pt>
                <c:pt idx="1491">
                  <c:v>138.81</c:v>
                </c:pt>
                <c:pt idx="1492">
                  <c:v>136.13</c:v>
                </c:pt>
                <c:pt idx="1493">
                  <c:v>132.6</c:v>
                </c:pt>
                <c:pt idx="1494">
                  <c:v>131.11000000000001</c:v>
                </c:pt>
                <c:pt idx="1495">
                  <c:v>129.63999999999999</c:v>
                </c:pt>
                <c:pt idx="1496">
                  <c:v>129.1</c:v>
                </c:pt>
                <c:pt idx="1497">
                  <c:v>128.72</c:v>
                </c:pt>
                <c:pt idx="1498">
                  <c:v>131.88</c:v>
                </c:pt>
                <c:pt idx="1499">
                  <c:v>126.14</c:v>
                </c:pt>
                <c:pt idx="1500">
                  <c:v>124.26</c:v>
                </c:pt>
                <c:pt idx="1501">
                  <c:v>122.99</c:v>
                </c:pt>
                <c:pt idx="1502">
                  <c:v>120.85</c:v>
                </c:pt>
                <c:pt idx="1503">
                  <c:v>119.64</c:v>
                </c:pt>
                <c:pt idx="1504">
                  <c:v>119.24</c:v>
                </c:pt>
                <c:pt idx="1505">
                  <c:v>123.93</c:v>
                </c:pt>
                <c:pt idx="1506">
                  <c:v>120.6</c:v>
                </c:pt>
                <c:pt idx="1507">
                  <c:v>119.44</c:v>
                </c:pt>
                <c:pt idx="1508">
                  <c:v>117.8</c:v>
                </c:pt>
                <c:pt idx="1509">
                  <c:v>120.81</c:v>
                </c:pt>
                <c:pt idx="1510">
                  <c:v>127.1</c:v>
                </c:pt>
                <c:pt idx="1511">
                  <c:v>123.7</c:v>
                </c:pt>
                <c:pt idx="1512">
                  <c:v>123.97</c:v>
                </c:pt>
                <c:pt idx="1513">
                  <c:v>125.77</c:v>
                </c:pt>
                <c:pt idx="1514">
                  <c:v>124.93</c:v>
                </c:pt>
                <c:pt idx="1515">
                  <c:v>125.19</c:v>
                </c:pt>
                <c:pt idx="1516">
                  <c:v>132.71</c:v>
                </c:pt>
                <c:pt idx="1517">
                  <c:v>125.94</c:v>
                </c:pt>
                <c:pt idx="1518">
                  <c:v>124.96</c:v>
                </c:pt>
                <c:pt idx="1519">
                  <c:v>124.75</c:v>
                </c:pt>
                <c:pt idx="1520">
                  <c:v>126.76</c:v>
                </c:pt>
                <c:pt idx="1521">
                  <c:v>122.05</c:v>
                </c:pt>
                <c:pt idx="1522">
                  <c:v>120.71</c:v>
                </c:pt>
                <c:pt idx="1523">
                  <c:v>122.37</c:v>
                </c:pt>
                <c:pt idx="1524">
                  <c:v>124.75</c:v>
                </c:pt>
                <c:pt idx="1525">
                  <c:v>123.26</c:v>
                </c:pt>
                <c:pt idx="1526">
                  <c:v>129.66999999999999</c:v>
                </c:pt>
                <c:pt idx="1527">
                  <c:v>149.66</c:v>
                </c:pt>
                <c:pt idx="1528">
                  <c:v>339.04</c:v>
                </c:pt>
                <c:pt idx="1529">
                  <c:v>360.93</c:v>
                </c:pt>
                <c:pt idx="1530">
                  <c:v>390.53</c:v>
                </c:pt>
                <c:pt idx="1531">
                  <c:v>269.3</c:v>
                </c:pt>
                <c:pt idx="1532">
                  <c:v>378.06</c:v>
                </c:pt>
                <c:pt idx="1533">
                  <c:v>467.87</c:v>
                </c:pt>
                <c:pt idx="1534">
                  <c:v>1504.21</c:v>
                </c:pt>
                <c:pt idx="1535">
                  <c:v>938.2</c:v>
                </c:pt>
                <c:pt idx="1536">
                  <c:v>664.85</c:v>
                </c:pt>
                <c:pt idx="1537">
                  <c:v>625.30999999999995</c:v>
                </c:pt>
                <c:pt idx="1538">
                  <c:v>709.93</c:v>
                </c:pt>
                <c:pt idx="1539">
                  <c:v>584.1</c:v>
                </c:pt>
                <c:pt idx="1540">
                  <c:v>1732.92</c:v>
                </c:pt>
                <c:pt idx="1541">
                  <c:v>2137.87</c:v>
                </c:pt>
                <c:pt idx="1542">
                  <c:v>1716.16</c:v>
                </c:pt>
                <c:pt idx="1543">
                  <c:v>1457.83</c:v>
                </c:pt>
                <c:pt idx="1544">
                  <c:v>1840.57</c:v>
                </c:pt>
                <c:pt idx="1545">
                  <c:v>5714.98</c:v>
                </c:pt>
                <c:pt idx="1546">
                  <c:v>5319.71</c:v>
                </c:pt>
                <c:pt idx="1547">
                  <c:v>15363.37</c:v>
                </c:pt>
                <c:pt idx="1548">
                  <c:v>14623.37</c:v>
                </c:pt>
                <c:pt idx="1549">
                  <c:v>13818.85</c:v>
                </c:pt>
                <c:pt idx="1550">
                  <c:v>9272.75</c:v>
                </c:pt>
                <c:pt idx="1551">
                  <c:v>12131.74</c:v>
                </c:pt>
                <c:pt idx="1552">
                  <c:v>7617.18</c:v>
                </c:pt>
                <c:pt idx="1553">
                  <c:v>3137.82</c:v>
                </c:pt>
                <c:pt idx="1554">
                  <c:v>1879.21</c:v>
                </c:pt>
                <c:pt idx="1555">
                  <c:v>1493.51</c:v>
                </c:pt>
                <c:pt idx="1556">
                  <c:v>1238.28</c:v>
                </c:pt>
                <c:pt idx="1557">
                  <c:v>1068.5899999999999</c:v>
                </c:pt>
                <c:pt idx="1558">
                  <c:v>947.75</c:v>
                </c:pt>
                <c:pt idx="1559">
                  <c:v>846.71</c:v>
                </c:pt>
                <c:pt idx="1560">
                  <c:v>753.23</c:v>
                </c:pt>
                <c:pt idx="1561">
                  <c:v>678.96</c:v>
                </c:pt>
                <c:pt idx="1562">
                  <c:v>620.5</c:v>
                </c:pt>
                <c:pt idx="1563">
                  <c:v>585.9</c:v>
                </c:pt>
                <c:pt idx="1564">
                  <c:v>562.14</c:v>
                </c:pt>
                <c:pt idx="1565">
                  <c:v>522.19000000000005</c:v>
                </c:pt>
                <c:pt idx="1566">
                  <c:v>489.55</c:v>
                </c:pt>
                <c:pt idx="1567">
                  <c:v>456.31</c:v>
                </c:pt>
                <c:pt idx="1568">
                  <c:v>437.74</c:v>
                </c:pt>
                <c:pt idx="1569">
                  <c:v>1160.48</c:v>
                </c:pt>
                <c:pt idx="1570">
                  <c:v>939.46</c:v>
                </c:pt>
                <c:pt idx="1571">
                  <c:v>1323.92</c:v>
                </c:pt>
                <c:pt idx="1572">
                  <c:v>1529.69</c:v>
                </c:pt>
                <c:pt idx="1573">
                  <c:v>1644.54</c:v>
                </c:pt>
                <c:pt idx="1574">
                  <c:v>1318.34</c:v>
                </c:pt>
                <c:pt idx="1575">
                  <c:v>1445.82</c:v>
                </c:pt>
                <c:pt idx="1576">
                  <c:v>2246.73</c:v>
                </c:pt>
                <c:pt idx="1577">
                  <c:v>3518.89</c:v>
                </c:pt>
                <c:pt idx="1578">
                  <c:v>1885.99</c:v>
                </c:pt>
                <c:pt idx="1579">
                  <c:v>1363.96</c:v>
                </c:pt>
                <c:pt idx="1580">
                  <c:v>1202.03</c:v>
                </c:pt>
                <c:pt idx="1581">
                  <c:v>1042.48</c:v>
                </c:pt>
                <c:pt idx="1582">
                  <c:v>996.9</c:v>
                </c:pt>
                <c:pt idx="1583">
                  <c:v>9080.81</c:v>
                </c:pt>
                <c:pt idx="1584">
                  <c:v>17239.830000000002</c:v>
                </c:pt>
                <c:pt idx="1585">
                  <c:v>9816.43</c:v>
                </c:pt>
                <c:pt idx="1586">
                  <c:v>10041.36</c:v>
                </c:pt>
                <c:pt idx="1587">
                  <c:v>23429.84</c:v>
                </c:pt>
                <c:pt idx="1588">
                  <c:v>14101.47</c:v>
                </c:pt>
                <c:pt idx="1589">
                  <c:v>24459.83</c:v>
                </c:pt>
                <c:pt idx="1590">
                  <c:v>13867.05</c:v>
                </c:pt>
                <c:pt idx="1591">
                  <c:v>11300.61</c:v>
                </c:pt>
                <c:pt idx="1592">
                  <c:v>9389.51</c:v>
                </c:pt>
                <c:pt idx="1593">
                  <c:v>5557.36</c:v>
                </c:pt>
                <c:pt idx="1594">
                  <c:v>5589.34</c:v>
                </c:pt>
                <c:pt idx="1595">
                  <c:v>3111.87</c:v>
                </c:pt>
                <c:pt idx="1596">
                  <c:v>2250.1</c:v>
                </c:pt>
                <c:pt idx="1597">
                  <c:v>1854.02</c:v>
                </c:pt>
                <c:pt idx="1598">
                  <c:v>1630.49</c:v>
                </c:pt>
                <c:pt idx="1599">
                  <c:v>1543.23</c:v>
                </c:pt>
                <c:pt idx="1600">
                  <c:v>3196.9</c:v>
                </c:pt>
                <c:pt idx="1601">
                  <c:v>3288.01</c:v>
                </c:pt>
                <c:pt idx="1602">
                  <c:v>4820.3599999999997</c:v>
                </c:pt>
                <c:pt idx="1603">
                  <c:v>3410.88</c:v>
                </c:pt>
                <c:pt idx="1604">
                  <c:v>2706.14</c:v>
                </c:pt>
                <c:pt idx="1605">
                  <c:v>2016.06</c:v>
                </c:pt>
                <c:pt idx="1606">
                  <c:v>1685.05</c:v>
                </c:pt>
                <c:pt idx="1607">
                  <c:v>1505.38</c:v>
                </c:pt>
                <c:pt idx="1608">
                  <c:v>1871.47</c:v>
                </c:pt>
                <c:pt idx="1609">
                  <c:v>7865.79</c:v>
                </c:pt>
                <c:pt idx="1610">
                  <c:v>3944.92</c:v>
                </c:pt>
                <c:pt idx="1611">
                  <c:v>2974.24</c:v>
                </c:pt>
                <c:pt idx="1612">
                  <c:v>8658.81</c:v>
                </c:pt>
                <c:pt idx="1613">
                  <c:v>4825.93</c:v>
                </c:pt>
                <c:pt idx="1614">
                  <c:v>4408.05</c:v>
                </c:pt>
                <c:pt idx="1615">
                  <c:v>3209.77</c:v>
                </c:pt>
                <c:pt idx="1616">
                  <c:v>2216.29</c:v>
                </c:pt>
                <c:pt idx="1617">
                  <c:v>1845.3</c:v>
                </c:pt>
                <c:pt idx="1618">
                  <c:v>1884.62</c:v>
                </c:pt>
                <c:pt idx="1619">
                  <c:v>1833.77</c:v>
                </c:pt>
                <c:pt idx="1620">
                  <c:v>1718.03</c:v>
                </c:pt>
                <c:pt idx="1621">
                  <c:v>1678.88</c:v>
                </c:pt>
                <c:pt idx="1622">
                  <c:v>2623.19</c:v>
                </c:pt>
                <c:pt idx="1623">
                  <c:v>7145.83</c:v>
                </c:pt>
                <c:pt idx="1624">
                  <c:v>25075.09</c:v>
                </c:pt>
                <c:pt idx="1625">
                  <c:v>25207.24</c:v>
                </c:pt>
                <c:pt idx="1626">
                  <c:v>18928.45</c:v>
                </c:pt>
                <c:pt idx="1627">
                  <c:v>18438.009999999998</c:v>
                </c:pt>
                <c:pt idx="1628">
                  <c:v>17904.25</c:v>
                </c:pt>
                <c:pt idx="1629">
                  <c:v>13285.58</c:v>
                </c:pt>
                <c:pt idx="1630">
                  <c:v>9469.1</c:v>
                </c:pt>
                <c:pt idx="1631">
                  <c:v>8383.75</c:v>
                </c:pt>
                <c:pt idx="1632">
                  <c:v>7380.06</c:v>
                </c:pt>
                <c:pt idx="1633">
                  <c:v>14023.67</c:v>
                </c:pt>
                <c:pt idx="1634">
                  <c:v>18867.73</c:v>
                </c:pt>
                <c:pt idx="1635">
                  <c:v>17861.61</c:v>
                </c:pt>
                <c:pt idx="1636">
                  <c:v>10143.08</c:v>
                </c:pt>
                <c:pt idx="1637">
                  <c:v>5985.95</c:v>
                </c:pt>
                <c:pt idx="1638">
                  <c:v>7278.85</c:v>
                </c:pt>
                <c:pt idx="1639">
                  <c:v>9510.25</c:v>
                </c:pt>
                <c:pt idx="1640">
                  <c:v>6377.56</c:v>
                </c:pt>
                <c:pt idx="1641">
                  <c:v>5704.8</c:v>
                </c:pt>
                <c:pt idx="1642">
                  <c:v>3539.02</c:v>
                </c:pt>
                <c:pt idx="1643">
                  <c:v>2688.05</c:v>
                </c:pt>
                <c:pt idx="1644">
                  <c:v>2193.0700000000002</c:v>
                </c:pt>
                <c:pt idx="1645">
                  <c:v>1949.51</c:v>
                </c:pt>
                <c:pt idx="1646">
                  <c:v>1795.2</c:v>
                </c:pt>
                <c:pt idx="1647">
                  <c:v>1688.05</c:v>
                </c:pt>
                <c:pt idx="1648">
                  <c:v>1567.03</c:v>
                </c:pt>
                <c:pt idx="1649">
                  <c:v>1458.14</c:v>
                </c:pt>
                <c:pt idx="1650">
                  <c:v>1386.29</c:v>
                </c:pt>
                <c:pt idx="1651">
                  <c:v>1349.08</c:v>
                </c:pt>
                <c:pt idx="1652">
                  <c:v>1296.07</c:v>
                </c:pt>
                <c:pt idx="1653">
                  <c:v>1219.04</c:v>
                </c:pt>
                <c:pt idx="1654">
                  <c:v>1157.7</c:v>
                </c:pt>
                <c:pt idx="1655">
                  <c:v>1144.9100000000001</c:v>
                </c:pt>
                <c:pt idx="1656">
                  <c:v>1141.77</c:v>
                </c:pt>
                <c:pt idx="1657">
                  <c:v>1086.28</c:v>
                </c:pt>
                <c:pt idx="1658">
                  <c:v>1093.21</c:v>
                </c:pt>
                <c:pt idx="1659">
                  <c:v>1851.61</c:v>
                </c:pt>
                <c:pt idx="1660">
                  <c:v>3797.59</c:v>
                </c:pt>
                <c:pt idx="1661">
                  <c:v>12167.86</c:v>
                </c:pt>
                <c:pt idx="1662">
                  <c:v>3952.31</c:v>
                </c:pt>
                <c:pt idx="1663">
                  <c:v>2041.98</c:v>
                </c:pt>
                <c:pt idx="1664">
                  <c:v>1694.26</c:v>
                </c:pt>
                <c:pt idx="1665">
                  <c:v>1520.37</c:v>
                </c:pt>
                <c:pt idx="1666">
                  <c:v>1389.69</c:v>
                </c:pt>
                <c:pt idx="1667">
                  <c:v>1280.6600000000001</c:v>
                </c:pt>
                <c:pt idx="1668">
                  <c:v>1195.32</c:v>
                </c:pt>
                <c:pt idx="1669">
                  <c:v>1135.6600000000001</c:v>
                </c:pt>
                <c:pt idx="1670">
                  <c:v>1100.07</c:v>
                </c:pt>
                <c:pt idx="1671">
                  <c:v>1097.99</c:v>
                </c:pt>
                <c:pt idx="1672">
                  <c:v>1249.23</c:v>
                </c:pt>
                <c:pt idx="1673">
                  <c:v>1152.94</c:v>
                </c:pt>
                <c:pt idx="1674">
                  <c:v>1149.6400000000001</c:v>
                </c:pt>
                <c:pt idx="1675">
                  <c:v>1175.42</c:v>
                </c:pt>
                <c:pt idx="1676">
                  <c:v>1169.75</c:v>
                </c:pt>
                <c:pt idx="1677">
                  <c:v>1059.32</c:v>
                </c:pt>
                <c:pt idx="1678">
                  <c:v>984.34</c:v>
                </c:pt>
                <c:pt idx="1679">
                  <c:v>936.46</c:v>
                </c:pt>
                <c:pt idx="1680">
                  <c:v>896.7</c:v>
                </c:pt>
                <c:pt idx="1681">
                  <c:v>869.74</c:v>
                </c:pt>
                <c:pt idx="1682">
                  <c:v>845.43</c:v>
                </c:pt>
                <c:pt idx="1683">
                  <c:v>818.18</c:v>
                </c:pt>
                <c:pt idx="1684">
                  <c:v>787.13</c:v>
                </c:pt>
                <c:pt idx="1685">
                  <c:v>764.87</c:v>
                </c:pt>
                <c:pt idx="1686">
                  <c:v>750.36</c:v>
                </c:pt>
                <c:pt idx="1687">
                  <c:v>729.74</c:v>
                </c:pt>
                <c:pt idx="1688">
                  <c:v>706.78</c:v>
                </c:pt>
                <c:pt idx="1689">
                  <c:v>685.77</c:v>
                </c:pt>
                <c:pt idx="1690">
                  <c:v>658.76</c:v>
                </c:pt>
                <c:pt idx="1691">
                  <c:v>639.17999999999995</c:v>
                </c:pt>
                <c:pt idx="1692">
                  <c:v>633.05999999999995</c:v>
                </c:pt>
                <c:pt idx="1693">
                  <c:v>615.03</c:v>
                </c:pt>
                <c:pt idx="1694">
                  <c:v>593.62</c:v>
                </c:pt>
                <c:pt idx="1695">
                  <c:v>595.66</c:v>
                </c:pt>
                <c:pt idx="1696">
                  <c:v>652.38</c:v>
                </c:pt>
                <c:pt idx="1697">
                  <c:v>654.12</c:v>
                </c:pt>
                <c:pt idx="1698">
                  <c:v>628.91</c:v>
                </c:pt>
                <c:pt idx="1699">
                  <c:v>696.99</c:v>
                </c:pt>
                <c:pt idx="1700">
                  <c:v>769.76</c:v>
                </c:pt>
                <c:pt idx="1701">
                  <c:v>686.75</c:v>
                </c:pt>
                <c:pt idx="1702">
                  <c:v>635.35</c:v>
                </c:pt>
                <c:pt idx="1703">
                  <c:v>606.07000000000005</c:v>
                </c:pt>
                <c:pt idx="1704">
                  <c:v>589.01</c:v>
                </c:pt>
                <c:pt idx="1705">
                  <c:v>577.95000000000005</c:v>
                </c:pt>
                <c:pt idx="1706">
                  <c:v>570.6</c:v>
                </c:pt>
                <c:pt idx="1707">
                  <c:v>568.89</c:v>
                </c:pt>
                <c:pt idx="1708">
                  <c:v>553.36</c:v>
                </c:pt>
                <c:pt idx="1709">
                  <c:v>527.42999999999995</c:v>
                </c:pt>
                <c:pt idx="1710">
                  <c:v>504.76</c:v>
                </c:pt>
                <c:pt idx="1711">
                  <c:v>488.59</c:v>
                </c:pt>
                <c:pt idx="1712">
                  <c:v>471.32</c:v>
                </c:pt>
                <c:pt idx="1713">
                  <c:v>457.22</c:v>
                </c:pt>
                <c:pt idx="1714">
                  <c:v>445.65</c:v>
                </c:pt>
                <c:pt idx="1715">
                  <c:v>437.38</c:v>
                </c:pt>
                <c:pt idx="1716">
                  <c:v>429.95</c:v>
                </c:pt>
                <c:pt idx="1717">
                  <c:v>421.83</c:v>
                </c:pt>
                <c:pt idx="1718">
                  <c:v>412.99</c:v>
                </c:pt>
                <c:pt idx="1719">
                  <c:v>404.93</c:v>
                </c:pt>
                <c:pt idx="1720">
                  <c:v>399.59</c:v>
                </c:pt>
                <c:pt idx="1721">
                  <c:v>409.27</c:v>
                </c:pt>
                <c:pt idx="1722">
                  <c:v>415.66</c:v>
                </c:pt>
                <c:pt idx="1723">
                  <c:v>420.24</c:v>
                </c:pt>
                <c:pt idx="1724">
                  <c:v>406.77</c:v>
                </c:pt>
                <c:pt idx="1725">
                  <c:v>384.05</c:v>
                </c:pt>
                <c:pt idx="1726">
                  <c:v>371.58</c:v>
                </c:pt>
                <c:pt idx="1727">
                  <c:v>361.89</c:v>
                </c:pt>
                <c:pt idx="1728">
                  <c:v>352.21</c:v>
                </c:pt>
                <c:pt idx="1729">
                  <c:v>347.08</c:v>
                </c:pt>
                <c:pt idx="1730">
                  <c:v>348.66</c:v>
                </c:pt>
                <c:pt idx="1731">
                  <c:v>350.93</c:v>
                </c:pt>
                <c:pt idx="1732">
                  <c:v>351.91</c:v>
                </c:pt>
                <c:pt idx="1733">
                  <c:v>351.57</c:v>
                </c:pt>
                <c:pt idx="1734">
                  <c:v>346.12</c:v>
                </c:pt>
                <c:pt idx="1735">
                  <c:v>334.22</c:v>
                </c:pt>
                <c:pt idx="1736">
                  <c:v>328.06</c:v>
                </c:pt>
                <c:pt idx="1737">
                  <c:v>324.92</c:v>
                </c:pt>
                <c:pt idx="1738">
                  <c:v>316.77</c:v>
                </c:pt>
                <c:pt idx="1739">
                  <c:v>310.58</c:v>
                </c:pt>
                <c:pt idx="1740">
                  <c:v>309.93</c:v>
                </c:pt>
                <c:pt idx="1741">
                  <c:v>313.99</c:v>
                </c:pt>
                <c:pt idx="1742">
                  <c:v>321.74</c:v>
                </c:pt>
                <c:pt idx="1743">
                  <c:v>361.55</c:v>
                </c:pt>
                <c:pt idx="1744">
                  <c:v>480.34</c:v>
                </c:pt>
                <c:pt idx="1745">
                  <c:v>460.11</c:v>
                </c:pt>
                <c:pt idx="1746">
                  <c:v>432.22</c:v>
                </c:pt>
                <c:pt idx="1747">
                  <c:v>402.07</c:v>
                </c:pt>
                <c:pt idx="1748">
                  <c:v>384.18</c:v>
                </c:pt>
                <c:pt idx="1749">
                  <c:v>378</c:v>
                </c:pt>
                <c:pt idx="1750">
                  <c:v>379.07</c:v>
                </c:pt>
                <c:pt idx="1751">
                  <c:v>382.9</c:v>
                </c:pt>
                <c:pt idx="1752">
                  <c:v>380.6</c:v>
                </c:pt>
                <c:pt idx="1753">
                  <c:v>368.71</c:v>
                </c:pt>
                <c:pt idx="1754">
                  <c:v>348.86</c:v>
                </c:pt>
                <c:pt idx="1755">
                  <c:v>331.11</c:v>
                </c:pt>
                <c:pt idx="1756">
                  <c:v>318.43</c:v>
                </c:pt>
                <c:pt idx="1757">
                  <c:v>313.12</c:v>
                </c:pt>
                <c:pt idx="1758">
                  <c:v>332.06</c:v>
                </c:pt>
                <c:pt idx="1759">
                  <c:v>555.54999999999995</c:v>
                </c:pt>
                <c:pt idx="1760">
                  <c:v>645.63</c:v>
                </c:pt>
                <c:pt idx="1761">
                  <c:v>690.87</c:v>
                </c:pt>
                <c:pt idx="1762">
                  <c:v>540.07000000000005</c:v>
                </c:pt>
                <c:pt idx="1763">
                  <c:v>442.65</c:v>
                </c:pt>
                <c:pt idx="1764">
                  <c:v>394.04</c:v>
                </c:pt>
                <c:pt idx="1765">
                  <c:v>365.63</c:v>
                </c:pt>
                <c:pt idx="1766">
                  <c:v>347.42</c:v>
                </c:pt>
                <c:pt idx="1767">
                  <c:v>334.42</c:v>
                </c:pt>
                <c:pt idx="1768">
                  <c:v>322.41000000000003</c:v>
                </c:pt>
                <c:pt idx="1769">
                  <c:v>312.60000000000002</c:v>
                </c:pt>
                <c:pt idx="1770">
                  <c:v>301.98</c:v>
                </c:pt>
                <c:pt idx="1771">
                  <c:v>293.79000000000002</c:v>
                </c:pt>
                <c:pt idx="1772">
                  <c:v>285.87</c:v>
                </c:pt>
                <c:pt idx="1773">
                  <c:v>277.27999999999997</c:v>
                </c:pt>
                <c:pt idx="1774">
                  <c:v>271.52</c:v>
                </c:pt>
                <c:pt idx="1775">
                  <c:v>266.27</c:v>
                </c:pt>
                <c:pt idx="1776">
                  <c:v>260.94</c:v>
                </c:pt>
                <c:pt idx="1777">
                  <c:v>255.9</c:v>
                </c:pt>
                <c:pt idx="1778">
                  <c:v>250.04</c:v>
                </c:pt>
                <c:pt idx="1779">
                  <c:v>243.7</c:v>
                </c:pt>
                <c:pt idx="1780">
                  <c:v>238.05</c:v>
                </c:pt>
                <c:pt idx="1781">
                  <c:v>234.39</c:v>
                </c:pt>
                <c:pt idx="1782">
                  <c:v>232.04</c:v>
                </c:pt>
                <c:pt idx="1783">
                  <c:v>229.33</c:v>
                </c:pt>
                <c:pt idx="1784">
                  <c:v>228.87</c:v>
                </c:pt>
                <c:pt idx="1785">
                  <c:v>229.6</c:v>
                </c:pt>
                <c:pt idx="1786">
                  <c:v>232.79</c:v>
                </c:pt>
                <c:pt idx="1787">
                  <c:v>239.54</c:v>
                </c:pt>
                <c:pt idx="1788">
                  <c:v>241.24</c:v>
                </c:pt>
                <c:pt idx="1789">
                  <c:v>240.89</c:v>
                </c:pt>
                <c:pt idx="1790">
                  <c:v>237.78</c:v>
                </c:pt>
                <c:pt idx="1791">
                  <c:v>232.79</c:v>
                </c:pt>
                <c:pt idx="1792">
                  <c:v>227.01</c:v>
                </c:pt>
                <c:pt idx="1793">
                  <c:v>221.35</c:v>
                </c:pt>
                <c:pt idx="1794">
                  <c:v>212.61</c:v>
                </c:pt>
                <c:pt idx="1795">
                  <c:v>204.25</c:v>
                </c:pt>
                <c:pt idx="1796">
                  <c:v>198.88</c:v>
                </c:pt>
                <c:pt idx="1797">
                  <c:v>194.18</c:v>
                </c:pt>
                <c:pt idx="1798">
                  <c:v>190.51</c:v>
                </c:pt>
                <c:pt idx="1799">
                  <c:v>187.01</c:v>
                </c:pt>
                <c:pt idx="1800">
                  <c:v>183.95</c:v>
                </c:pt>
                <c:pt idx="1801">
                  <c:v>179.44</c:v>
                </c:pt>
                <c:pt idx="1802">
                  <c:v>177.15</c:v>
                </c:pt>
                <c:pt idx="1803">
                  <c:v>174.79</c:v>
                </c:pt>
                <c:pt idx="1804">
                  <c:v>171.81</c:v>
                </c:pt>
                <c:pt idx="1805">
                  <c:v>169.46</c:v>
                </c:pt>
                <c:pt idx="1806">
                  <c:v>167.64</c:v>
                </c:pt>
                <c:pt idx="1807">
                  <c:v>168.16</c:v>
                </c:pt>
                <c:pt idx="1808">
                  <c:v>168.94</c:v>
                </c:pt>
                <c:pt idx="1809">
                  <c:v>167.12</c:v>
                </c:pt>
                <c:pt idx="1810">
                  <c:v>167.24</c:v>
                </c:pt>
                <c:pt idx="1811">
                  <c:v>165.59</c:v>
                </c:pt>
                <c:pt idx="1812">
                  <c:v>163.99</c:v>
                </c:pt>
                <c:pt idx="1813">
                  <c:v>161.96</c:v>
                </c:pt>
                <c:pt idx="1814">
                  <c:v>161.37</c:v>
                </c:pt>
                <c:pt idx="1815">
                  <c:v>160.53</c:v>
                </c:pt>
                <c:pt idx="1816">
                  <c:v>158.53</c:v>
                </c:pt>
                <c:pt idx="1817">
                  <c:v>156.19</c:v>
                </c:pt>
                <c:pt idx="1818">
                  <c:v>154.69</c:v>
                </c:pt>
                <c:pt idx="1819">
                  <c:v>153.88999999999999</c:v>
                </c:pt>
                <c:pt idx="1820">
                  <c:v>152.88</c:v>
                </c:pt>
                <c:pt idx="1821">
                  <c:v>151.37</c:v>
                </c:pt>
                <c:pt idx="1822">
                  <c:v>150.01</c:v>
                </c:pt>
                <c:pt idx="1823">
                  <c:v>149.05000000000001</c:v>
                </c:pt>
                <c:pt idx="1824">
                  <c:v>148.31</c:v>
                </c:pt>
                <c:pt idx="1825">
                  <c:v>147.15</c:v>
                </c:pt>
                <c:pt idx="1826">
                  <c:v>145.99</c:v>
                </c:pt>
                <c:pt idx="1827">
                  <c:v>146.08000000000001</c:v>
                </c:pt>
                <c:pt idx="1828">
                  <c:v>144.84</c:v>
                </c:pt>
                <c:pt idx="1829">
                  <c:v>143.59</c:v>
                </c:pt>
                <c:pt idx="1830">
                  <c:v>142.91999999999999</c:v>
                </c:pt>
                <c:pt idx="1831">
                  <c:v>141.28</c:v>
                </c:pt>
                <c:pt idx="1832">
                  <c:v>151.12</c:v>
                </c:pt>
                <c:pt idx="1833">
                  <c:v>152.96</c:v>
                </c:pt>
                <c:pt idx="1834">
                  <c:v>154.99</c:v>
                </c:pt>
                <c:pt idx="1835">
                  <c:v>155.07</c:v>
                </c:pt>
                <c:pt idx="1836">
                  <c:v>158.62</c:v>
                </c:pt>
                <c:pt idx="1837">
                  <c:v>163.13999999999999</c:v>
                </c:pt>
                <c:pt idx="1838">
                  <c:v>161.13999999999999</c:v>
                </c:pt>
                <c:pt idx="1839">
                  <c:v>157.72999999999999</c:v>
                </c:pt>
                <c:pt idx="1840">
                  <c:v>155.16999999999999</c:v>
                </c:pt>
                <c:pt idx="1841">
                  <c:v>151.94</c:v>
                </c:pt>
                <c:pt idx="1842">
                  <c:v>148.75</c:v>
                </c:pt>
                <c:pt idx="1843">
                  <c:v>146.81</c:v>
                </c:pt>
                <c:pt idx="1844">
                  <c:v>145.07</c:v>
                </c:pt>
                <c:pt idx="1845">
                  <c:v>144.08000000000001</c:v>
                </c:pt>
                <c:pt idx="1846">
                  <c:v>143.04</c:v>
                </c:pt>
                <c:pt idx="1847">
                  <c:v>141.51</c:v>
                </c:pt>
                <c:pt idx="1848">
                  <c:v>181.93</c:v>
                </c:pt>
                <c:pt idx="1849">
                  <c:v>362.95</c:v>
                </c:pt>
                <c:pt idx="1850">
                  <c:v>372.82</c:v>
                </c:pt>
                <c:pt idx="1851">
                  <c:v>318.97000000000003</c:v>
                </c:pt>
                <c:pt idx="1852">
                  <c:v>273.31</c:v>
                </c:pt>
                <c:pt idx="1853">
                  <c:v>222.2</c:v>
                </c:pt>
                <c:pt idx="1854">
                  <c:v>191.96</c:v>
                </c:pt>
                <c:pt idx="1855">
                  <c:v>173.83</c:v>
                </c:pt>
                <c:pt idx="1856">
                  <c:v>166.13</c:v>
                </c:pt>
                <c:pt idx="1857">
                  <c:v>161.62</c:v>
                </c:pt>
                <c:pt idx="1858">
                  <c:v>157.37</c:v>
                </c:pt>
                <c:pt idx="1859">
                  <c:v>152.65</c:v>
                </c:pt>
                <c:pt idx="1860">
                  <c:v>149.18</c:v>
                </c:pt>
                <c:pt idx="1861">
                  <c:v>146.19</c:v>
                </c:pt>
                <c:pt idx="1862">
                  <c:v>143.94999999999999</c:v>
                </c:pt>
                <c:pt idx="1863">
                  <c:v>141.43</c:v>
                </c:pt>
                <c:pt idx="1864">
                  <c:v>138.9</c:v>
                </c:pt>
                <c:pt idx="1865">
                  <c:v>136.97</c:v>
                </c:pt>
                <c:pt idx="1866">
                  <c:v>135.91</c:v>
                </c:pt>
                <c:pt idx="1867">
                  <c:v>135</c:v>
                </c:pt>
                <c:pt idx="1868">
                  <c:v>134.75</c:v>
                </c:pt>
                <c:pt idx="1869">
                  <c:v>134.68</c:v>
                </c:pt>
                <c:pt idx="1870">
                  <c:v>133.81</c:v>
                </c:pt>
                <c:pt idx="1871">
                  <c:v>131.12</c:v>
                </c:pt>
                <c:pt idx="1872">
                  <c:v>131.30000000000001</c:v>
                </c:pt>
                <c:pt idx="1873">
                  <c:v>130.37</c:v>
                </c:pt>
                <c:pt idx="1874">
                  <c:v>129.93</c:v>
                </c:pt>
                <c:pt idx="1875">
                  <c:v>129.06</c:v>
                </c:pt>
                <c:pt idx="1876">
                  <c:v>128.03</c:v>
                </c:pt>
                <c:pt idx="1877">
                  <c:v>127.26</c:v>
                </c:pt>
                <c:pt idx="1878">
                  <c:v>127.45</c:v>
                </c:pt>
                <c:pt idx="1879">
                  <c:v>125.44</c:v>
                </c:pt>
                <c:pt idx="1880">
                  <c:v>124.35</c:v>
                </c:pt>
                <c:pt idx="1881">
                  <c:v>122.39</c:v>
                </c:pt>
                <c:pt idx="1882">
                  <c:v>120.75</c:v>
                </c:pt>
                <c:pt idx="1883">
                  <c:v>120.13</c:v>
                </c:pt>
                <c:pt idx="1884">
                  <c:v>119.64</c:v>
                </c:pt>
                <c:pt idx="1885">
                  <c:v>118.58</c:v>
                </c:pt>
                <c:pt idx="1886">
                  <c:v>118.33</c:v>
                </c:pt>
                <c:pt idx="1887">
                  <c:v>117.24</c:v>
                </c:pt>
                <c:pt idx="1888">
                  <c:v>116.76</c:v>
                </c:pt>
                <c:pt idx="1889">
                  <c:v>116.42</c:v>
                </c:pt>
                <c:pt idx="1890">
                  <c:v>115.43</c:v>
                </c:pt>
                <c:pt idx="1891">
                  <c:v>115.13</c:v>
                </c:pt>
                <c:pt idx="1892">
                  <c:v>114.72</c:v>
                </c:pt>
                <c:pt idx="1893">
                  <c:v>114.4</c:v>
                </c:pt>
                <c:pt idx="1894">
                  <c:v>113.64</c:v>
                </c:pt>
                <c:pt idx="1895">
                  <c:v>112.83</c:v>
                </c:pt>
                <c:pt idx="1896">
                  <c:v>112.3</c:v>
                </c:pt>
                <c:pt idx="1897">
                  <c:v>111.64</c:v>
                </c:pt>
                <c:pt idx="1898">
                  <c:v>112.12</c:v>
                </c:pt>
                <c:pt idx="1899">
                  <c:v>111.8</c:v>
                </c:pt>
                <c:pt idx="1900">
                  <c:v>111.16</c:v>
                </c:pt>
                <c:pt idx="1901">
                  <c:v>110.47</c:v>
                </c:pt>
                <c:pt idx="1902">
                  <c:v>110.16</c:v>
                </c:pt>
                <c:pt idx="1903">
                  <c:v>109.7</c:v>
                </c:pt>
                <c:pt idx="1904">
                  <c:v>110.14</c:v>
                </c:pt>
                <c:pt idx="1905">
                  <c:v>110.41</c:v>
                </c:pt>
                <c:pt idx="1906">
                  <c:v>109.85</c:v>
                </c:pt>
                <c:pt idx="1907">
                  <c:v>109.33</c:v>
                </c:pt>
                <c:pt idx="1908">
                  <c:v>109.11</c:v>
                </c:pt>
                <c:pt idx="1909">
                  <c:v>109.45</c:v>
                </c:pt>
                <c:pt idx="1910">
                  <c:v>109.22</c:v>
                </c:pt>
                <c:pt idx="1911">
                  <c:v>108.17</c:v>
                </c:pt>
                <c:pt idx="1912">
                  <c:v>107.99</c:v>
                </c:pt>
                <c:pt idx="1913">
                  <c:v>108.59</c:v>
                </c:pt>
                <c:pt idx="1914">
                  <c:v>108.83</c:v>
                </c:pt>
                <c:pt idx="1915">
                  <c:v>109.98</c:v>
                </c:pt>
                <c:pt idx="1916">
                  <c:v>111.3</c:v>
                </c:pt>
                <c:pt idx="1917">
                  <c:v>125.26</c:v>
                </c:pt>
                <c:pt idx="1918">
                  <c:v>115.5</c:v>
                </c:pt>
                <c:pt idx="1919">
                  <c:v>114.86</c:v>
                </c:pt>
                <c:pt idx="1920">
                  <c:v>116.58</c:v>
                </c:pt>
                <c:pt idx="1921">
                  <c:v>114.05</c:v>
                </c:pt>
                <c:pt idx="1922">
                  <c:v>111.97</c:v>
                </c:pt>
                <c:pt idx="1923">
                  <c:v>111.71</c:v>
                </c:pt>
                <c:pt idx="1924">
                  <c:v>109.4</c:v>
                </c:pt>
                <c:pt idx="1925">
                  <c:v>108.22</c:v>
                </c:pt>
                <c:pt idx="1926">
                  <c:v>108.47</c:v>
                </c:pt>
                <c:pt idx="1927">
                  <c:v>108.09</c:v>
                </c:pt>
                <c:pt idx="1928">
                  <c:v>121.83</c:v>
                </c:pt>
                <c:pt idx="1929">
                  <c:v>112.99</c:v>
                </c:pt>
                <c:pt idx="1930">
                  <c:v>110.33</c:v>
                </c:pt>
                <c:pt idx="1931">
                  <c:v>108.99</c:v>
                </c:pt>
                <c:pt idx="1932">
                  <c:v>108.05</c:v>
                </c:pt>
                <c:pt idx="1933">
                  <c:v>164.58</c:v>
                </c:pt>
                <c:pt idx="1934">
                  <c:v>407.81</c:v>
                </c:pt>
                <c:pt idx="1935">
                  <c:v>192.23</c:v>
                </c:pt>
                <c:pt idx="1936">
                  <c:v>307.18</c:v>
                </c:pt>
                <c:pt idx="1937">
                  <c:v>1669.92</c:v>
                </c:pt>
                <c:pt idx="1938">
                  <c:v>2270.12</c:v>
                </c:pt>
                <c:pt idx="1939">
                  <c:v>1673.59</c:v>
                </c:pt>
                <c:pt idx="1940">
                  <c:v>6355.49</c:v>
                </c:pt>
                <c:pt idx="1941">
                  <c:v>66797.61</c:v>
                </c:pt>
                <c:pt idx="1942">
                  <c:v>82743.11</c:v>
                </c:pt>
                <c:pt idx="1943">
                  <c:v>45518.62</c:v>
                </c:pt>
                <c:pt idx="1944">
                  <c:v>14678.3</c:v>
                </c:pt>
                <c:pt idx="1945">
                  <c:v>8260.5400000000009</c:v>
                </c:pt>
                <c:pt idx="1946">
                  <c:v>4057.59</c:v>
                </c:pt>
                <c:pt idx="1947">
                  <c:v>2319.52</c:v>
                </c:pt>
                <c:pt idx="1948">
                  <c:v>1762.64</c:v>
                </c:pt>
                <c:pt idx="1949">
                  <c:v>1457.11</c:v>
                </c:pt>
                <c:pt idx="1950">
                  <c:v>2804.7</c:v>
                </c:pt>
                <c:pt idx="1951">
                  <c:v>1754.31</c:v>
                </c:pt>
                <c:pt idx="1952">
                  <c:v>1523.98</c:v>
                </c:pt>
                <c:pt idx="1953">
                  <c:v>1512.44</c:v>
                </c:pt>
                <c:pt idx="1954">
                  <c:v>1177.44</c:v>
                </c:pt>
                <c:pt idx="1955">
                  <c:v>1030.8499999999999</c:v>
                </c:pt>
                <c:pt idx="1956">
                  <c:v>913.83</c:v>
                </c:pt>
                <c:pt idx="1957">
                  <c:v>802.26</c:v>
                </c:pt>
                <c:pt idx="1958">
                  <c:v>710.53</c:v>
                </c:pt>
                <c:pt idx="1959">
                  <c:v>652.9</c:v>
                </c:pt>
                <c:pt idx="1960">
                  <c:v>611.20000000000005</c:v>
                </c:pt>
                <c:pt idx="1961">
                  <c:v>584.80999999999995</c:v>
                </c:pt>
                <c:pt idx="1962">
                  <c:v>561.49</c:v>
                </c:pt>
                <c:pt idx="1963">
                  <c:v>532.67999999999995</c:v>
                </c:pt>
                <c:pt idx="1964">
                  <c:v>507.77</c:v>
                </c:pt>
                <c:pt idx="1965">
                  <c:v>483.54</c:v>
                </c:pt>
                <c:pt idx="1966">
                  <c:v>474.49</c:v>
                </c:pt>
                <c:pt idx="1967">
                  <c:v>469.46</c:v>
                </c:pt>
                <c:pt idx="1968">
                  <c:v>614.37</c:v>
                </c:pt>
                <c:pt idx="1969">
                  <c:v>1441.64</c:v>
                </c:pt>
                <c:pt idx="1970">
                  <c:v>765.66</c:v>
                </c:pt>
                <c:pt idx="1971">
                  <c:v>1447.1</c:v>
                </c:pt>
                <c:pt idx="1972">
                  <c:v>12172.04</c:v>
                </c:pt>
                <c:pt idx="1973">
                  <c:v>1739.7</c:v>
                </c:pt>
                <c:pt idx="1974">
                  <c:v>6115.49</c:v>
                </c:pt>
                <c:pt idx="1975">
                  <c:v>2183.9499999999998</c:v>
                </c:pt>
                <c:pt idx="1976">
                  <c:v>1586.91</c:v>
                </c:pt>
                <c:pt idx="1977">
                  <c:v>1675.56</c:v>
                </c:pt>
                <c:pt idx="1978">
                  <c:v>2437.0100000000002</c:v>
                </c:pt>
                <c:pt idx="1979">
                  <c:v>3161.27</c:v>
                </c:pt>
                <c:pt idx="1980">
                  <c:v>7300.85</c:v>
                </c:pt>
                <c:pt idx="1981">
                  <c:v>7033.7</c:v>
                </c:pt>
                <c:pt idx="1982">
                  <c:v>14394.46</c:v>
                </c:pt>
                <c:pt idx="1983">
                  <c:v>5377.22</c:v>
                </c:pt>
                <c:pt idx="1984">
                  <c:v>2551.5100000000002</c:v>
                </c:pt>
                <c:pt idx="1985">
                  <c:v>2185.27</c:v>
                </c:pt>
                <c:pt idx="1986">
                  <c:v>3388.45</c:v>
                </c:pt>
                <c:pt idx="1987">
                  <c:v>1991.47</c:v>
                </c:pt>
                <c:pt idx="1988">
                  <c:v>1834.59</c:v>
                </c:pt>
                <c:pt idx="1989">
                  <c:v>2434.65</c:v>
                </c:pt>
                <c:pt idx="1990">
                  <c:v>40027.32</c:v>
                </c:pt>
                <c:pt idx="1991">
                  <c:v>31971.59</c:v>
                </c:pt>
                <c:pt idx="1992">
                  <c:v>17554.02</c:v>
                </c:pt>
                <c:pt idx="1993">
                  <c:v>16134.53</c:v>
                </c:pt>
                <c:pt idx="1994">
                  <c:v>7164.03</c:v>
                </c:pt>
                <c:pt idx="1995">
                  <c:v>4409.8500000000004</c:v>
                </c:pt>
                <c:pt idx="1996">
                  <c:v>2766.11</c:v>
                </c:pt>
                <c:pt idx="1997">
                  <c:v>2082.41</c:v>
                </c:pt>
                <c:pt idx="1998">
                  <c:v>1810.89</c:v>
                </c:pt>
                <c:pt idx="1999">
                  <c:v>1650.84</c:v>
                </c:pt>
                <c:pt idx="2000">
                  <c:v>2016.71</c:v>
                </c:pt>
                <c:pt idx="2001">
                  <c:v>8890.08</c:v>
                </c:pt>
                <c:pt idx="2002">
                  <c:v>30611.19</c:v>
                </c:pt>
                <c:pt idx="2003">
                  <c:v>64940.77</c:v>
                </c:pt>
                <c:pt idx="2004">
                  <c:v>47023.34</c:v>
                </c:pt>
                <c:pt idx="2005">
                  <c:v>29942.49</c:v>
                </c:pt>
                <c:pt idx="2006">
                  <c:v>16726.990000000002</c:v>
                </c:pt>
                <c:pt idx="2007">
                  <c:v>10817.48</c:v>
                </c:pt>
                <c:pt idx="2008">
                  <c:v>6563.48</c:v>
                </c:pt>
                <c:pt idx="2009">
                  <c:v>4401.71</c:v>
                </c:pt>
                <c:pt idx="2010">
                  <c:v>3231.14</c:v>
                </c:pt>
                <c:pt idx="2011">
                  <c:v>2548.14</c:v>
                </c:pt>
                <c:pt idx="2012">
                  <c:v>2101.91</c:v>
                </c:pt>
                <c:pt idx="2013">
                  <c:v>1874.5</c:v>
                </c:pt>
                <c:pt idx="2014">
                  <c:v>1707.33</c:v>
                </c:pt>
                <c:pt idx="2015">
                  <c:v>1572.57</c:v>
                </c:pt>
                <c:pt idx="2016">
                  <c:v>1503.7</c:v>
                </c:pt>
                <c:pt idx="2017">
                  <c:v>1518.93</c:v>
                </c:pt>
                <c:pt idx="2018">
                  <c:v>1492.76</c:v>
                </c:pt>
                <c:pt idx="2019">
                  <c:v>2014.33</c:v>
                </c:pt>
                <c:pt idx="2020">
                  <c:v>11431.64</c:v>
                </c:pt>
                <c:pt idx="2021">
                  <c:v>16592.830000000002</c:v>
                </c:pt>
                <c:pt idx="2022">
                  <c:v>3985.09</c:v>
                </c:pt>
                <c:pt idx="2023">
                  <c:v>2508.79</c:v>
                </c:pt>
                <c:pt idx="2024">
                  <c:v>1991.11</c:v>
                </c:pt>
                <c:pt idx="2025">
                  <c:v>1789.54</c:v>
                </c:pt>
                <c:pt idx="2026">
                  <c:v>1632.53</c:v>
                </c:pt>
                <c:pt idx="2027">
                  <c:v>1496.68</c:v>
                </c:pt>
                <c:pt idx="2028">
                  <c:v>1374.59</c:v>
                </c:pt>
                <c:pt idx="2029">
                  <c:v>1287.23</c:v>
                </c:pt>
                <c:pt idx="2030">
                  <c:v>1218.1500000000001</c:v>
                </c:pt>
                <c:pt idx="2031">
                  <c:v>1145.8699999999999</c:v>
                </c:pt>
                <c:pt idx="2032">
                  <c:v>1084.54</c:v>
                </c:pt>
                <c:pt idx="2033">
                  <c:v>1029.07</c:v>
                </c:pt>
                <c:pt idx="2034">
                  <c:v>980.84</c:v>
                </c:pt>
                <c:pt idx="2035">
                  <c:v>936.78</c:v>
                </c:pt>
                <c:pt idx="2036">
                  <c:v>901.98</c:v>
                </c:pt>
                <c:pt idx="2037">
                  <c:v>872</c:v>
                </c:pt>
                <c:pt idx="2038">
                  <c:v>855.45</c:v>
                </c:pt>
                <c:pt idx="2039">
                  <c:v>854.13</c:v>
                </c:pt>
                <c:pt idx="2040">
                  <c:v>858.75</c:v>
                </c:pt>
                <c:pt idx="2041">
                  <c:v>955.21</c:v>
                </c:pt>
                <c:pt idx="2042">
                  <c:v>1027.26</c:v>
                </c:pt>
                <c:pt idx="2043">
                  <c:v>907.14</c:v>
                </c:pt>
                <c:pt idx="2044">
                  <c:v>867.51</c:v>
                </c:pt>
                <c:pt idx="2045">
                  <c:v>792.24</c:v>
                </c:pt>
                <c:pt idx="2046">
                  <c:v>738.79</c:v>
                </c:pt>
                <c:pt idx="2047">
                  <c:v>727.57</c:v>
                </c:pt>
                <c:pt idx="2048">
                  <c:v>748.06</c:v>
                </c:pt>
                <c:pt idx="2049">
                  <c:v>724.76</c:v>
                </c:pt>
                <c:pt idx="2050">
                  <c:v>708.78</c:v>
                </c:pt>
                <c:pt idx="2051">
                  <c:v>702.45</c:v>
                </c:pt>
                <c:pt idx="2052">
                  <c:v>713.34</c:v>
                </c:pt>
                <c:pt idx="2053">
                  <c:v>714.51</c:v>
                </c:pt>
                <c:pt idx="2054">
                  <c:v>742.34</c:v>
                </c:pt>
                <c:pt idx="2055">
                  <c:v>741.66</c:v>
                </c:pt>
                <c:pt idx="2056">
                  <c:v>735.89</c:v>
                </c:pt>
                <c:pt idx="2057">
                  <c:v>673.55</c:v>
                </c:pt>
                <c:pt idx="2058">
                  <c:v>621.73</c:v>
                </c:pt>
                <c:pt idx="2059">
                  <c:v>584.96</c:v>
                </c:pt>
                <c:pt idx="2060">
                  <c:v>573.87</c:v>
                </c:pt>
                <c:pt idx="2061">
                  <c:v>578.34</c:v>
                </c:pt>
                <c:pt idx="2062">
                  <c:v>558.6</c:v>
                </c:pt>
                <c:pt idx="2063">
                  <c:v>526.39</c:v>
                </c:pt>
                <c:pt idx="2064">
                  <c:v>501.91</c:v>
                </c:pt>
                <c:pt idx="2065">
                  <c:v>496.27</c:v>
                </c:pt>
                <c:pt idx="2066">
                  <c:v>472.27</c:v>
                </c:pt>
                <c:pt idx="2067">
                  <c:v>451.95</c:v>
                </c:pt>
                <c:pt idx="2068">
                  <c:v>448.37</c:v>
                </c:pt>
                <c:pt idx="2069">
                  <c:v>469.06</c:v>
                </c:pt>
                <c:pt idx="2070">
                  <c:v>489.33</c:v>
                </c:pt>
                <c:pt idx="2071">
                  <c:v>513.02</c:v>
                </c:pt>
                <c:pt idx="2072">
                  <c:v>515.70000000000005</c:v>
                </c:pt>
                <c:pt idx="2073">
                  <c:v>471.05</c:v>
                </c:pt>
                <c:pt idx="2074">
                  <c:v>439.58</c:v>
                </c:pt>
                <c:pt idx="2075">
                  <c:v>424.17</c:v>
                </c:pt>
                <c:pt idx="2076">
                  <c:v>429.93</c:v>
                </c:pt>
                <c:pt idx="2077">
                  <c:v>445.36</c:v>
                </c:pt>
                <c:pt idx="2078">
                  <c:v>447.84</c:v>
                </c:pt>
                <c:pt idx="2079">
                  <c:v>428.58</c:v>
                </c:pt>
                <c:pt idx="2080">
                  <c:v>423.97</c:v>
                </c:pt>
                <c:pt idx="2081">
                  <c:v>421.53</c:v>
                </c:pt>
                <c:pt idx="2082">
                  <c:v>424.18</c:v>
                </c:pt>
                <c:pt idx="2083">
                  <c:v>424.85</c:v>
                </c:pt>
                <c:pt idx="2084">
                  <c:v>409.44</c:v>
                </c:pt>
                <c:pt idx="2085">
                  <c:v>396.97</c:v>
                </c:pt>
                <c:pt idx="2086">
                  <c:v>399.88</c:v>
                </c:pt>
                <c:pt idx="2087">
                  <c:v>426.75</c:v>
                </c:pt>
                <c:pt idx="2088">
                  <c:v>437.11</c:v>
                </c:pt>
                <c:pt idx="2089">
                  <c:v>412.07</c:v>
                </c:pt>
                <c:pt idx="2090">
                  <c:v>385.97</c:v>
                </c:pt>
                <c:pt idx="2091">
                  <c:v>368.72</c:v>
                </c:pt>
                <c:pt idx="2092">
                  <c:v>355.34</c:v>
                </c:pt>
                <c:pt idx="2093">
                  <c:v>345.4</c:v>
                </c:pt>
                <c:pt idx="2094">
                  <c:v>340.99</c:v>
                </c:pt>
                <c:pt idx="2095">
                  <c:v>339.42</c:v>
                </c:pt>
                <c:pt idx="2096">
                  <c:v>334.5</c:v>
                </c:pt>
                <c:pt idx="2097">
                  <c:v>327.86</c:v>
                </c:pt>
                <c:pt idx="2098">
                  <c:v>318.48</c:v>
                </c:pt>
                <c:pt idx="2099">
                  <c:v>310.01</c:v>
                </c:pt>
                <c:pt idx="2100">
                  <c:v>305.62</c:v>
                </c:pt>
                <c:pt idx="2101">
                  <c:v>299.25</c:v>
                </c:pt>
                <c:pt idx="2102">
                  <c:v>292.36</c:v>
                </c:pt>
                <c:pt idx="2103">
                  <c:v>287.82</c:v>
                </c:pt>
                <c:pt idx="2104">
                  <c:v>281.77</c:v>
                </c:pt>
                <c:pt idx="2105">
                  <c:v>279.67</c:v>
                </c:pt>
                <c:pt idx="2106">
                  <c:v>283.49</c:v>
                </c:pt>
                <c:pt idx="2107">
                  <c:v>298.54000000000002</c:v>
                </c:pt>
                <c:pt idx="2108">
                  <c:v>314.17</c:v>
                </c:pt>
                <c:pt idx="2109">
                  <c:v>318.42</c:v>
                </c:pt>
                <c:pt idx="2110">
                  <c:v>328.53</c:v>
                </c:pt>
                <c:pt idx="2111">
                  <c:v>342.99</c:v>
                </c:pt>
                <c:pt idx="2112">
                  <c:v>384</c:v>
                </c:pt>
                <c:pt idx="2113">
                  <c:v>401.25</c:v>
                </c:pt>
                <c:pt idx="2114">
                  <c:v>401.79</c:v>
                </c:pt>
                <c:pt idx="2115">
                  <c:v>381.04</c:v>
                </c:pt>
                <c:pt idx="2116">
                  <c:v>355.57</c:v>
                </c:pt>
                <c:pt idx="2117">
                  <c:v>328.83</c:v>
                </c:pt>
                <c:pt idx="2118">
                  <c:v>316.85000000000002</c:v>
                </c:pt>
                <c:pt idx="2119">
                  <c:v>311.75</c:v>
                </c:pt>
                <c:pt idx="2120">
                  <c:v>315.08999999999997</c:v>
                </c:pt>
                <c:pt idx="2121">
                  <c:v>308.29000000000002</c:v>
                </c:pt>
                <c:pt idx="2122">
                  <c:v>294.06</c:v>
                </c:pt>
                <c:pt idx="2123">
                  <c:v>282.91000000000003</c:v>
                </c:pt>
                <c:pt idx="2124">
                  <c:v>276.18</c:v>
                </c:pt>
                <c:pt idx="2125">
                  <c:v>271.20999999999998</c:v>
                </c:pt>
                <c:pt idx="2126">
                  <c:v>269.01</c:v>
                </c:pt>
                <c:pt idx="2127">
                  <c:v>266.79000000000002</c:v>
                </c:pt>
                <c:pt idx="2128">
                  <c:v>271.26</c:v>
                </c:pt>
                <c:pt idx="2129">
                  <c:v>263.3</c:v>
                </c:pt>
                <c:pt idx="2130">
                  <c:v>254.15</c:v>
                </c:pt>
                <c:pt idx="2131">
                  <c:v>247.18</c:v>
                </c:pt>
                <c:pt idx="2132">
                  <c:v>243.43</c:v>
                </c:pt>
                <c:pt idx="2133">
                  <c:v>237.97</c:v>
                </c:pt>
                <c:pt idx="2134">
                  <c:v>235.32</c:v>
                </c:pt>
                <c:pt idx="2135">
                  <c:v>230.73</c:v>
                </c:pt>
                <c:pt idx="2136">
                  <c:v>222.83</c:v>
                </c:pt>
                <c:pt idx="2137">
                  <c:v>213.59</c:v>
                </c:pt>
                <c:pt idx="2138">
                  <c:v>204.95</c:v>
                </c:pt>
                <c:pt idx="2139">
                  <c:v>199.64</c:v>
                </c:pt>
                <c:pt idx="2140">
                  <c:v>193.12</c:v>
                </c:pt>
                <c:pt idx="2141">
                  <c:v>189.45</c:v>
                </c:pt>
                <c:pt idx="2142">
                  <c:v>185.98</c:v>
                </c:pt>
                <c:pt idx="2143">
                  <c:v>182.2</c:v>
                </c:pt>
                <c:pt idx="2144">
                  <c:v>178.18</c:v>
                </c:pt>
                <c:pt idx="2145">
                  <c:v>174.03</c:v>
                </c:pt>
                <c:pt idx="2146">
                  <c:v>170.53</c:v>
                </c:pt>
                <c:pt idx="2147">
                  <c:v>167.33</c:v>
                </c:pt>
                <c:pt idx="2148">
                  <c:v>162.5</c:v>
                </c:pt>
                <c:pt idx="2149">
                  <c:v>158.56</c:v>
                </c:pt>
                <c:pt idx="2150">
                  <c:v>155.88999999999999</c:v>
                </c:pt>
                <c:pt idx="2151">
                  <c:v>152.88999999999999</c:v>
                </c:pt>
                <c:pt idx="2152">
                  <c:v>149.84</c:v>
                </c:pt>
                <c:pt idx="2153">
                  <c:v>147.12</c:v>
                </c:pt>
                <c:pt idx="2154">
                  <c:v>144.38</c:v>
                </c:pt>
                <c:pt idx="2155">
                  <c:v>140.56</c:v>
                </c:pt>
                <c:pt idx="2156">
                  <c:v>137.19</c:v>
                </c:pt>
                <c:pt idx="2157">
                  <c:v>135.66</c:v>
                </c:pt>
                <c:pt idx="2158">
                  <c:v>134.78</c:v>
                </c:pt>
                <c:pt idx="2159">
                  <c:v>132.86000000000001</c:v>
                </c:pt>
                <c:pt idx="2160">
                  <c:v>132.72999999999999</c:v>
                </c:pt>
                <c:pt idx="2161">
                  <c:v>132.08000000000001</c:v>
                </c:pt>
                <c:pt idx="2162">
                  <c:v>129.84</c:v>
                </c:pt>
                <c:pt idx="2163">
                  <c:v>128.74</c:v>
                </c:pt>
                <c:pt idx="2164">
                  <c:v>123.8</c:v>
                </c:pt>
                <c:pt idx="2165">
                  <c:v>123.9</c:v>
                </c:pt>
                <c:pt idx="2166">
                  <c:v>122.66</c:v>
                </c:pt>
                <c:pt idx="2167">
                  <c:v>125.93</c:v>
                </c:pt>
                <c:pt idx="2168">
                  <c:v>128.09</c:v>
                </c:pt>
                <c:pt idx="2169">
                  <c:v>131.15</c:v>
                </c:pt>
                <c:pt idx="2170">
                  <c:v>130.69999999999999</c:v>
                </c:pt>
                <c:pt idx="2171">
                  <c:v>129.80000000000001</c:v>
                </c:pt>
                <c:pt idx="2172">
                  <c:v>128.07</c:v>
                </c:pt>
                <c:pt idx="2173">
                  <c:v>124.67</c:v>
                </c:pt>
                <c:pt idx="2174">
                  <c:v>120.34</c:v>
                </c:pt>
                <c:pt idx="2175">
                  <c:v>118.23</c:v>
                </c:pt>
                <c:pt idx="2176">
                  <c:v>116.48</c:v>
                </c:pt>
                <c:pt idx="2177">
                  <c:v>115.4</c:v>
                </c:pt>
                <c:pt idx="2178">
                  <c:v>111.9</c:v>
                </c:pt>
                <c:pt idx="2179">
                  <c:v>110.14</c:v>
                </c:pt>
                <c:pt idx="2180">
                  <c:v>108.24</c:v>
                </c:pt>
                <c:pt idx="2181">
                  <c:v>105.12</c:v>
                </c:pt>
                <c:pt idx="2182">
                  <c:v>102.71</c:v>
                </c:pt>
                <c:pt idx="2183">
                  <c:v>100.65</c:v>
                </c:pt>
                <c:pt idx="2184">
                  <c:v>99.22</c:v>
                </c:pt>
                <c:pt idx="2185">
                  <c:v>96.59</c:v>
                </c:pt>
                <c:pt idx="2186">
                  <c:v>94.24</c:v>
                </c:pt>
                <c:pt idx="2187">
                  <c:v>92.13</c:v>
                </c:pt>
                <c:pt idx="2188">
                  <c:v>91.06</c:v>
                </c:pt>
                <c:pt idx="2189">
                  <c:v>89.87</c:v>
                </c:pt>
                <c:pt idx="2190">
                  <c:v>88.78</c:v>
                </c:pt>
                <c:pt idx="2191">
                  <c:v>86.24</c:v>
                </c:pt>
                <c:pt idx="2192">
                  <c:v>85.28</c:v>
                </c:pt>
                <c:pt idx="2193">
                  <c:v>85.74</c:v>
                </c:pt>
                <c:pt idx="2194">
                  <c:v>85.14</c:v>
                </c:pt>
                <c:pt idx="2195">
                  <c:v>83.42</c:v>
                </c:pt>
                <c:pt idx="2196">
                  <c:v>81.150000000000006</c:v>
                </c:pt>
                <c:pt idx="2197">
                  <c:v>79.64</c:v>
                </c:pt>
                <c:pt idx="2198">
                  <c:v>77.75</c:v>
                </c:pt>
                <c:pt idx="2199">
                  <c:v>77.099999999999994</c:v>
                </c:pt>
                <c:pt idx="2200">
                  <c:v>75.67</c:v>
                </c:pt>
                <c:pt idx="2201">
                  <c:v>74.069999999999993</c:v>
                </c:pt>
                <c:pt idx="2202">
                  <c:v>72.34</c:v>
                </c:pt>
                <c:pt idx="2203">
                  <c:v>72.94</c:v>
                </c:pt>
                <c:pt idx="2204">
                  <c:v>75.7</c:v>
                </c:pt>
                <c:pt idx="2205">
                  <c:v>77.19</c:v>
                </c:pt>
                <c:pt idx="2206">
                  <c:v>74.13</c:v>
                </c:pt>
                <c:pt idx="2207">
                  <c:v>71.53</c:v>
                </c:pt>
                <c:pt idx="2208">
                  <c:v>70.66</c:v>
                </c:pt>
                <c:pt idx="2209">
                  <c:v>69.7</c:v>
                </c:pt>
                <c:pt idx="2210">
                  <c:v>68.89</c:v>
                </c:pt>
                <c:pt idx="2211">
                  <c:v>68.349999999999994</c:v>
                </c:pt>
                <c:pt idx="2212">
                  <c:v>67.72</c:v>
                </c:pt>
                <c:pt idx="2213">
                  <c:v>66.33</c:v>
                </c:pt>
                <c:pt idx="2214">
                  <c:v>66.010000000000005</c:v>
                </c:pt>
                <c:pt idx="2215">
                  <c:v>65.260000000000005</c:v>
                </c:pt>
                <c:pt idx="2216">
                  <c:v>63.97</c:v>
                </c:pt>
                <c:pt idx="2217">
                  <c:v>63.74</c:v>
                </c:pt>
                <c:pt idx="2218">
                  <c:v>62.89</c:v>
                </c:pt>
                <c:pt idx="2219">
                  <c:v>61.89</c:v>
                </c:pt>
                <c:pt idx="2220">
                  <c:v>62.09</c:v>
                </c:pt>
                <c:pt idx="2221">
                  <c:v>63.77</c:v>
                </c:pt>
                <c:pt idx="2222">
                  <c:v>63.43</c:v>
                </c:pt>
                <c:pt idx="2223">
                  <c:v>62.29</c:v>
                </c:pt>
                <c:pt idx="2224">
                  <c:v>61.96</c:v>
                </c:pt>
                <c:pt idx="2225">
                  <c:v>61.31</c:v>
                </c:pt>
                <c:pt idx="2226">
                  <c:v>60.67</c:v>
                </c:pt>
                <c:pt idx="2227">
                  <c:v>60.69</c:v>
                </c:pt>
                <c:pt idx="2228">
                  <c:v>62</c:v>
                </c:pt>
                <c:pt idx="2229">
                  <c:v>62.98</c:v>
                </c:pt>
                <c:pt idx="2230">
                  <c:v>62.42</c:v>
                </c:pt>
                <c:pt idx="2231">
                  <c:v>63.05</c:v>
                </c:pt>
                <c:pt idx="2232">
                  <c:v>62.41</c:v>
                </c:pt>
                <c:pt idx="2233">
                  <c:v>61.46</c:v>
                </c:pt>
                <c:pt idx="2234">
                  <c:v>60.85</c:v>
                </c:pt>
                <c:pt idx="2235">
                  <c:v>61.55</c:v>
                </c:pt>
                <c:pt idx="2236">
                  <c:v>61.58</c:v>
                </c:pt>
                <c:pt idx="2237">
                  <c:v>61.78</c:v>
                </c:pt>
                <c:pt idx="2238">
                  <c:v>62.37</c:v>
                </c:pt>
                <c:pt idx="2239">
                  <c:v>60.71</c:v>
                </c:pt>
                <c:pt idx="2240">
                  <c:v>59.91</c:v>
                </c:pt>
                <c:pt idx="2241">
                  <c:v>62.66</c:v>
                </c:pt>
                <c:pt idx="2242">
                  <c:v>184.74</c:v>
                </c:pt>
                <c:pt idx="2243">
                  <c:v>220.28</c:v>
                </c:pt>
                <c:pt idx="2244">
                  <c:v>362.87</c:v>
                </c:pt>
                <c:pt idx="2245">
                  <c:v>487.72</c:v>
                </c:pt>
                <c:pt idx="2246">
                  <c:v>325.20999999999998</c:v>
                </c:pt>
                <c:pt idx="2247">
                  <c:v>364.33</c:v>
                </c:pt>
                <c:pt idx="2248">
                  <c:v>298.02</c:v>
                </c:pt>
                <c:pt idx="2249">
                  <c:v>285.5</c:v>
                </c:pt>
                <c:pt idx="2250">
                  <c:v>377.4</c:v>
                </c:pt>
                <c:pt idx="2251">
                  <c:v>1343.93</c:v>
                </c:pt>
                <c:pt idx="2252">
                  <c:v>634.84</c:v>
                </c:pt>
                <c:pt idx="2253">
                  <c:v>453.43</c:v>
                </c:pt>
                <c:pt idx="2254">
                  <c:v>311.72000000000003</c:v>
                </c:pt>
                <c:pt idx="2255">
                  <c:v>556.89</c:v>
                </c:pt>
                <c:pt idx="2256">
                  <c:v>315.07</c:v>
                </c:pt>
                <c:pt idx="2257">
                  <c:v>220.53</c:v>
                </c:pt>
                <c:pt idx="2258">
                  <c:v>179.47</c:v>
                </c:pt>
                <c:pt idx="2259">
                  <c:v>178.72</c:v>
                </c:pt>
                <c:pt idx="2260">
                  <c:v>148.80000000000001</c:v>
                </c:pt>
                <c:pt idx="2261">
                  <c:v>129.5</c:v>
                </c:pt>
                <c:pt idx="2262">
                  <c:v>116.83</c:v>
                </c:pt>
                <c:pt idx="2263">
                  <c:v>107.6</c:v>
                </c:pt>
                <c:pt idx="2264">
                  <c:v>101.21</c:v>
                </c:pt>
                <c:pt idx="2265">
                  <c:v>97.33</c:v>
                </c:pt>
                <c:pt idx="2266">
                  <c:v>121.64</c:v>
                </c:pt>
                <c:pt idx="2267">
                  <c:v>180.29</c:v>
                </c:pt>
                <c:pt idx="2268">
                  <c:v>114.55</c:v>
                </c:pt>
                <c:pt idx="2269">
                  <c:v>96.76</c:v>
                </c:pt>
                <c:pt idx="2270">
                  <c:v>154.62</c:v>
                </c:pt>
                <c:pt idx="2271">
                  <c:v>147.09</c:v>
                </c:pt>
                <c:pt idx="2272">
                  <c:v>165.49</c:v>
                </c:pt>
                <c:pt idx="2273">
                  <c:v>140.47999999999999</c:v>
                </c:pt>
                <c:pt idx="2274">
                  <c:v>136.72999999999999</c:v>
                </c:pt>
                <c:pt idx="2275">
                  <c:v>137.69</c:v>
                </c:pt>
                <c:pt idx="2276">
                  <c:v>125.16</c:v>
                </c:pt>
                <c:pt idx="2277">
                  <c:v>116.12</c:v>
                </c:pt>
                <c:pt idx="2278">
                  <c:v>111.78</c:v>
                </c:pt>
                <c:pt idx="2279">
                  <c:v>107.86</c:v>
                </c:pt>
                <c:pt idx="2280">
                  <c:v>101.46</c:v>
                </c:pt>
                <c:pt idx="2281">
                  <c:v>95.52</c:v>
                </c:pt>
                <c:pt idx="2282">
                  <c:v>91.3</c:v>
                </c:pt>
                <c:pt idx="2283">
                  <c:v>88.45</c:v>
                </c:pt>
                <c:pt idx="2284">
                  <c:v>94.42</c:v>
                </c:pt>
                <c:pt idx="2285">
                  <c:v>84.55</c:v>
                </c:pt>
                <c:pt idx="2286">
                  <c:v>80.3</c:v>
                </c:pt>
                <c:pt idx="2287">
                  <c:v>146.44</c:v>
                </c:pt>
                <c:pt idx="2288">
                  <c:v>129.35</c:v>
                </c:pt>
                <c:pt idx="2289">
                  <c:v>104.11</c:v>
                </c:pt>
                <c:pt idx="2290">
                  <c:v>187.53</c:v>
                </c:pt>
                <c:pt idx="2291">
                  <c:v>177.94</c:v>
                </c:pt>
                <c:pt idx="2292">
                  <c:v>259.58999999999997</c:v>
                </c:pt>
                <c:pt idx="2293">
                  <c:v>990.29</c:v>
                </c:pt>
                <c:pt idx="2294">
                  <c:v>1101.5899999999999</c:v>
                </c:pt>
                <c:pt idx="2295">
                  <c:v>3237.48</c:v>
                </c:pt>
                <c:pt idx="2296">
                  <c:v>20014.150000000001</c:v>
                </c:pt>
                <c:pt idx="2297">
                  <c:v>23266.41</c:v>
                </c:pt>
                <c:pt idx="2298">
                  <c:v>11825.95</c:v>
                </c:pt>
                <c:pt idx="2299">
                  <c:v>4303.82</c:v>
                </c:pt>
                <c:pt idx="2300">
                  <c:v>3348.49</c:v>
                </c:pt>
                <c:pt idx="2301">
                  <c:v>2277.9</c:v>
                </c:pt>
                <c:pt idx="2302">
                  <c:v>3340.84</c:v>
                </c:pt>
                <c:pt idx="2303">
                  <c:v>3233.21</c:v>
                </c:pt>
                <c:pt idx="2304">
                  <c:v>2690.42</c:v>
                </c:pt>
                <c:pt idx="2305">
                  <c:v>2575.2800000000002</c:v>
                </c:pt>
                <c:pt idx="2306">
                  <c:v>2223.04</c:v>
                </c:pt>
                <c:pt idx="2307">
                  <c:v>2967.03</c:v>
                </c:pt>
                <c:pt idx="2308">
                  <c:v>3465.14</c:v>
                </c:pt>
                <c:pt idx="2309">
                  <c:v>2046.75</c:v>
                </c:pt>
                <c:pt idx="2310">
                  <c:v>4611.82</c:v>
                </c:pt>
                <c:pt idx="2311">
                  <c:v>17732.990000000002</c:v>
                </c:pt>
                <c:pt idx="2312">
                  <c:v>21630.06</c:v>
                </c:pt>
                <c:pt idx="2313">
                  <c:v>19762.669999999998</c:v>
                </c:pt>
                <c:pt idx="2314">
                  <c:v>17732.169999999998</c:v>
                </c:pt>
                <c:pt idx="2315">
                  <c:v>18493.900000000001</c:v>
                </c:pt>
                <c:pt idx="2316">
                  <c:v>15566.82</c:v>
                </c:pt>
                <c:pt idx="2317">
                  <c:v>16579.66</c:v>
                </c:pt>
                <c:pt idx="2318">
                  <c:v>37671.43</c:v>
                </c:pt>
                <c:pt idx="2319">
                  <c:v>37088.07</c:v>
                </c:pt>
                <c:pt idx="2320">
                  <c:v>42684.85</c:v>
                </c:pt>
                <c:pt idx="2321">
                  <c:v>49509.72</c:v>
                </c:pt>
                <c:pt idx="2322">
                  <c:v>43106.86</c:v>
                </c:pt>
                <c:pt idx="2323">
                  <c:v>39629.93</c:v>
                </c:pt>
                <c:pt idx="2324">
                  <c:v>47535.23</c:v>
                </c:pt>
                <c:pt idx="2325">
                  <c:v>31628.23</c:v>
                </c:pt>
                <c:pt idx="2326">
                  <c:v>27669.64</c:v>
                </c:pt>
                <c:pt idx="2327">
                  <c:v>16652.689999999999</c:v>
                </c:pt>
                <c:pt idx="2328">
                  <c:v>11600.91</c:v>
                </c:pt>
                <c:pt idx="2329">
                  <c:v>13127.13</c:v>
                </c:pt>
                <c:pt idx="2330">
                  <c:v>27270.880000000001</c:v>
                </c:pt>
                <c:pt idx="2331">
                  <c:v>15459.17</c:v>
                </c:pt>
                <c:pt idx="2332">
                  <c:v>11495.48</c:v>
                </c:pt>
                <c:pt idx="2333">
                  <c:v>12049.86</c:v>
                </c:pt>
                <c:pt idx="2334">
                  <c:v>10502.5</c:v>
                </c:pt>
                <c:pt idx="2335">
                  <c:v>20716.8</c:v>
                </c:pt>
                <c:pt idx="2336">
                  <c:v>28116.79</c:v>
                </c:pt>
                <c:pt idx="2337">
                  <c:v>21431.040000000001</c:v>
                </c:pt>
                <c:pt idx="2338">
                  <c:v>17053.509999999998</c:v>
                </c:pt>
                <c:pt idx="2339">
                  <c:v>11325.68</c:v>
                </c:pt>
                <c:pt idx="2340">
                  <c:v>7583.8</c:v>
                </c:pt>
                <c:pt idx="2341">
                  <c:v>9010.41</c:v>
                </c:pt>
                <c:pt idx="2342">
                  <c:v>7924.95</c:v>
                </c:pt>
                <c:pt idx="2343">
                  <c:v>7125.57</c:v>
                </c:pt>
                <c:pt idx="2344">
                  <c:v>6655.92</c:v>
                </c:pt>
                <c:pt idx="2345">
                  <c:v>3799.92</c:v>
                </c:pt>
                <c:pt idx="2346">
                  <c:v>8125.84</c:v>
                </c:pt>
                <c:pt idx="2347">
                  <c:v>73909.710000000006</c:v>
                </c:pt>
                <c:pt idx="2348">
                  <c:v>68051.08</c:v>
                </c:pt>
                <c:pt idx="2349">
                  <c:v>23632.68</c:v>
                </c:pt>
                <c:pt idx="2350">
                  <c:v>14869.04</c:v>
                </c:pt>
                <c:pt idx="2351">
                  <c:v>25879.8</c:v>
                </c:pt>
                <c:pt idx="2352">
                  <c:v>34673.919999999998</c:v>
                </c:pt>
                <c:pt idx="2353">
                  <c:v>18134.66</c:v>
                </c:pt>
                <c:pt idx="2354">
                  <c:v>13693.31</c:v>
                </c:pt>
                <c:pt idx="2355">
                  <c:v>21707.21</c:v>
                </c:pt>
                <c:pt idx="2356">
                  <c:v>18254.14</c:v>
                </c:pt>
                <c:pt idx="2357">
                  <c:v>35383.82</c:v>
                </c:pt>
                <c:pt idx="2358">
                  <c:v>25170.49</c:v>
                </c:pt>
                <c:pt idx="2359">
                  <c:v>14736.65</c:v>
                </c:pt>
                <c:pt idx="2360">
                  <c:v>10329.25</c:v>
                </c:pt>
                <c:pt idx="2361">
                  <c:v>7273.59</c:v>
                </c:pt>
                <c:pt idx="2362">
                  <c:v>5893.38</c:v>
                </c:pt>
                <c:pt idx="2363">
                  <c:v>8406.85</c:v>
                </c:pt>
                <c:pt idx="2364">
                  <c:v>11194.6</c:v>
                </c:pt>
                <c:pt idx="2365">
                  <c:v>5914.52</c:v>
                </c:pt>
                <c:pt idx="2366">
                  <c:v>4738.3999999999996</c:v>
                </c:pt>
                <c:pt idx="2367">
                  <c:v>6980</c:v>
                </c:pt>
                <c:pt idx="2368">
                  <c:v>17474.53</c:v>
                </c:pt>
                <c:pt idx="2369">
                  <c:v>15267.96</c:v>
                </c:pt>
                <c:pt idx="2370">
                  <c:v>10939.24</c:v>
                </c:pt>
                <c:pt idx="2371">
                  <c:v>7931.73</c:v>
                </c:pt>
                <c:pt idx="2372">
                  <c:v>4506.29</c:v>
                </c:pt>
                <c:pt idx="2373">
                  <c:v>3483.9</c:v>
                </c:pt>
                <c:pt idx="2374">
                  <c:v>2885.26</c:v>
                </c:pt>
                <c:pt idx="2375">
                  <c:v>2471.46</c:v>
                </c:pt>
                <c:pt idx="2376">
                  <c:v>2256.73</c:v>
                </c:pt>
                <c:pt idx="2377">
                  <c:v>2033.9</c:v>
                </c:pt>
                <c:pt idx="2378">
                  <c:v>6790.16</c:v>
                </c:pt>
                <c:pt idx="2379">
                  <c:v>10862.48</c:v>
                </c:pt>
                <c:pt idx="2380">
                  <c:v>4191.25</c:v>
                </c:pt>
                <c:pt idx="2381">
                  <c:v>2809.14</c:v>
                </c:pt>
                <c:pt idx="2382">
                  <c:v>2669.31</c:v>
                </c:pt>
                <c:pt idx="2383">
                  <c:v>2336.9</c:v>
                </c:pt>
                <c:pt idx="2384">
                  <c:v>2064.6</c:v>
                </c:pt>
                <c:pt idx="2385">
                  <c:v>2032.47</c:v>
                </c:pt>
                <c:pt idx="2386">
                  <c:v>1939.27</c:v>
                </c:pt>
                <c:pt idx="2387">
                  <c:v>2014.71</c:v>
                </c:pt>
                <c:pt idx="2388">
                  <c:v>4100.54</c:v>
                </c:pt>
                <c:pt idx="2389">
                  <c:v>3032.39</c:v>
                </c:pt>
                <c:pt idx="2390">
                  <c:v>2214.4899999999998</c:v>
                </c:pt>
                <c:pt idx="2391">
                  <c:v>2054.64</c:v>
                </c:pt>
                <c:pt idx="2392">
                  <c:v>1973.38</c:v>
                </c:pt>
                <c:pt idx="2393">
                  <c:v>1774.95</c:v>
                </c:pt>
                <c:pt idx="2394">
                  <c:v>1653.27</c:v>
                </c:pt>
                <c:pt idx="2395">
                  <c:v>2130.5700000000002</c:v>
                </c:pt>
                <c:pt idx="2396">
                  <c:v>3811.08</c:v>
                </c:pt>
                <c:pt idx="2397">
                  <c:v>2703.89</c:v>
                </c:pt>
                <c:pt idx="2398">
                  <c:v>1983.66</c:v>
                </c:pt>
                <c:pt idx="2399">
                  <c:v>1781.39</c:v>
                </c:pt>
                <c:pt idx="2400">
                  <c:v>11240.32</c:v>
                </c:pt>
                <c:pt idx="2401">
                  <c:v>16753.650000000001</c:v>
                </c:pt>
                <c:pt idx="2402">
                  <c:v>6236.04</c:v>
                </c:pt>
                <c:pt idx="2403">
                  <c:v>2950.08</c:v>
                </c:pt>
                <c:pt idx="2404">
                  <c:v>2167.4499999999998</c:v>
                </c:pt>
                <c:pt idx="2405">
                  <c:v>1913.9</c:v>
                </c:pt>
                <c:pt idx="2406">
                  <c:v>1766.83</c:v>
                </c:pt>
                <c:pt idx="2407">
                  <c:v>1635.86</c:v>
                </c:pt>
                <c:pt idx="2408">
                  <c:v>1521.37</c:v>
                </c:pt>
                <c:pt idx="2409">
                  <c:v>1453.76</c:v>
                </c:pt>
                <c:pt idx="2410">
                  <c:v>1409.37</c:v>
                </c:pt>
                <c:pt idx="2411">
                  <c:v>1369.45</c:v>
                </c:pt>
                <c:pt idx="2412">
                  <c:v>1324.71</c:v>
                </c:pt>
                <c:pt idx="2413">
                  <c:v>1287.7</c:v>
                </c:pt>
                <c:pt idx="2414">
                  <c:v>1264.17</c:v>
                </c:pt>
                <c:pt idx="2415">
                  <c:v>1226.75</c:v>
                </c:pt>
                <c:pt idx="2416">
                  <c:v>1183.48</c:v>
                </c:pt>
                <c:pt idx="2417">
                  <c:v>1169.52</c:v>
                </c:pt>
                <c:pt idx="2418">
                  <c:v>1179.03</c:v>
                </c:pt>
                <c:pt idx="2419">
                  <c:v>1169.57</c:v>
                </c:pt>
                <c:pt idx="2420">
                  <c:v>1123.53</c:v>
                </c:pt>
                <c:pt idx="2421">
                  <c:v>1078.4100000000001</c:v>
                </c:pt>
                <c:pt idx="2422">
                  <c:v>1057.55</c:v>
                </c:pt>
                <c:pt idx="2423">
                  <c:v>1069.53</c:v>
                </c:pt>
                <c:pt idx="2424">
                  <c:v>1074.72</c:v>
                </c:pt>
                <c:pt idx="2425">
                  <c:v>1049.48</c:v>
                </c:pt>
                <c:pt idx="2426">
                  <c:v>1018.55</c:v>
                </c:pt>
                <c:pt idx="2427">
                  <c:v>985.38</c:v>
                </c:pt>
                <c:pt idx="2428">
                  <c:v>977.57</c:v>
                </c:pt>
                <c:pt idx="2429">
                  <c:v>964.85</c:v>
                </c:pt>
                <c:pt idx="2430">
                  <c:v>930.1</c:v>
                </c:pt>
                <c:pt idx="2431">
                  <c:v>914.07</c:v>
                </c:pt>
                <c:pt idx="2432">
                  <c:v>929.14</c:v>
                </c:pt>
                <c:pt idx="2433">
                  <c:v>922.87</c:v>
                </c:pt>
                <c:pt idx="2434">
                  <c:v>915.14</c:v>
                </c:pt>
                <c:pt idx="2435">
                  <c:v>896.54</c:v>
                </c:pt>
                <c:pt idx="2436">
                  <c:v>873.63</c:v>
                </c:pt>
                <c:pt idx="2437">
                  <c:v>849.98</c:v>
                </c:pt>
                <c:pt idx="2438">
                  <c:v>825.27</c:v>
                </c:pt>
                <c:pt idx="2439">
                  <c:v>804.97</c:v>
                </c:pt>
                <c:pt idx="2440">
                  <c:v>856.28</c:v>
                </c:pt>
                <c:pt idx="2441">
                  <c:v>979.66</c:v>
                </c:pt>
                <c:pt idx="2442">
                  <c:v>1001.84</c:v>
                </c:pt>
                <c:pt idx="2443">
                  <c:v>1185.8399999999999</c:v>
                </c:pt>
                <c:pt idx="2444">
                  <c:v>1254.79</c:v>
                </c:pt>
                <c:pt idx="2445">
                  <c:v>1079.93</c:v>
                </c:pt>
                <c:pt idx="2446">
                  <c:v>953.63</c:v>
                </c:pt>
                <c:pt idx="2447">
                  <c:v>891.63</c:v>
                </c:pt>
                <c:pt idx="2448">
                  <c:v>849.2</c:v>
                </c:pt>
                <c:pt idx="2449">
                  <c:v>811.11</c:v>
                </c:pt>
                <c:pt idx="2450">
                  <c:v>782.04</c:v>
                </c:pt>
                <c:pt idx="2451">
                  <c:v>779.01</c:v>
                </c:pt>
                <c:pt idx="2452">
                  <c:v>795.66</c:v>
                </c:pt>
                <c:pt idx="2453">
                  <c:v>870.48</c:v>
                </c:pt>
                <c:pt idx="2454">
                  <c:v>895.25</c:v>
                </c:pt>
                <c:pt idx="2455">
                  <c:v>817.61</c:v>
                </c:pt>
                <c:pt idx="2456">
                  <c:v>743.36</c:v>
                </c:pt>
                <c:pt idx="2457">
                  <c:v>704.34</c:v>
                </c:pt>
                <c:pt idx="2458">
                  <c:v>678.35</c:v>
                </c:pt>
                <c:pt idx="2459">
                  <c:v>660.73</c:v>
                </c:pt>
                <c:pt idx="2460">
                  <c:v>643.23</c:v>
                </c:pt>
                <c:pt idx="2461">
                  <c:v>621.34</c:v>
                </c:pt>
                <c:pt idx="2462">
                  <c:v>602.72</c:v>
                </c:pt>
                <c:pt idx="2463">
                  <c:v>590.33000000000004</c:v>
                </c:pt>
                <c:pt idx="2464">
                  <c:v>573.52</c:v>
                </c:pt>
                <c:pt idx="2465">
                  <c:v>555.46</c:v>
                </c:pt>
                <c:pt idx="2466">
                  <c:v>538.70000000000005</c:v>
                </c:pt>
                <c:pt idx="2467">
                  <c:v>528.96</c:v>
                </c:pt>
                <c:pt idx="2468">
                  <c:v>523.52</c:v>
                </c:pt>
                <c:pt idx="2469">
                  <c:v>517.75</c:v>
                </c:pt>
                <c:pt idx="2470">
                  <c:v>510.36</c:v>
                </c:pt>
                <c:pt idx="2471">
                  <c:v>498.05</c:v>
                </c:pt>
                <c:pt idx="2472">
                  <c:v>485.93</c:v>
                </c:pt>
                <c:pt idx="2473">
                  <c:v>475.16</c:v>
                </c:pt>
                <c:pt idx="2474">
                  <c:v>466.18</c:v>
                </c:pt>
                <c:pt idx="2475">
                  <c:v>457.48</c:v>
                </c:pt>
                <c:pt idx="2476">
                  <c:v>447.28</c:v>
                </c:pt>
                <c:pt idx="2477">
                  <c:v>440.46</c:v>
                </c:pt>
                <c:pt idx="2478">
                  <c:v>433.51</c:v>
                </c:pt>
                <c:pt idx="2479">
                  <c:v>432.07</c:v>
                </c:pt>
                <c:pt idx="2480">
                  <c:v>433.68</c:v>
                </c:pt>
                <c:pt idx="2481">
                  <c:v>449.23</c:v>
                </c:pt>
                <c:pt idx="2482">
                  <c:v>446.81</c:v>
                </c:pt>
                <c:pt idx="2483">
                  <c:v>436.64</c:v>
                </c:pt>
                <c:pt idx="2484">
                  <c:v>420.29</c:v>
                </c:pt>
                <c:pt idx="2485">
                  <c:v>406.8</c:v>
                </c:pt>
                <c:pt idx="2486">
                  <c:v>395.52</c:v>
                </c:pt>
                <c:pt idx="2487">
                  <c:v>386.69</c:v>
                </c:pt>
                <c:pt idx="2488">
                  <c:v>379.79</c:v>
                </c:pt>
                <c:pt idx="2489">
                  <c:v>381.24</c:v>
                </c:pt>
                <c:pt idx="2490">
                  <c:v>381.35</c:v>
                </c:pt>
                <c:pt idx="2491">
                  <c:v>384.43</c:v>
                </c:pt>
                <c:pt idx="2492">
                  <c:v>381.51</c:v>
                </c:pt>
                <c:pt idx="2493">
                  <c:v>379.53</c:v>
                </c:pt>
                <c:pt idx="2494">
                  <c:v>376.91</c:v>
                </c:pt>
                <c:pt idx="2495">
                  <c:v>368.7</c:v>
                </c:pt>
                <c:pt idx="2496">
                  <c:v>359.86</c:v>
                </c:pt>
                <c:pt idx="2497">
                  <c:v>351.9</c:v>
                </c:pt>
                <c:pt idx="2498">
                  <c:v>344.43</c:v>
                </c:pt>
                <c:pt idx="2499">
                  <c:v>335.36</c:v>
                </c:pt>
                <c:pt idx="2500">
                  <c:v>328.73</c:v>
                </c:pt>
                <c:pt idx="2501">
                  <c:v>328.53</c:v>
                </c:pt>
                <c:pt idx="2502">
                  <c:v>329.14</c:v>
                </c:pt>
                <c:pt idx="2503">
                  <c:v>330.04</c:v>
                </c:pt>
                <c:pt idx="2504">
                  <c:v>327.14</c:v>
                </c:pt>
                <c:pt idx="2505">
                  <c:v>321.92</c:v>
                </c:pt>
                <c:pt idx="2506">
                  <c:v>315.83999999999997</c:v>
                </c:pt>
                <c:pt idx="2507">
                  <c:v>310.69</c:v>
                </c:pt>
                <c:pt idx="2508">
                  <c:v>305.42</c:v>
                </c:pt>
                <c:pt idx="2509">
                  <c:v>300.02</c:v>
                </c:pt>
                <c:pt idx="2510">
                  <c:v>300.56</c:v>
                </c:pt>
                <c:pt idx="2511">
                  <c:v>305.54000000000002</c:v>
                </c:pt>
                <c:pt idx="2512">
                  <c:v>309.55</c:v>
                </c:pt>
                <c:pt idx="2513">
                  <c:v>308.38</c:v>
                </c:pt>
                <c:pt idx="2514">
                  <c:v>303.37</c:v>
                </c:pt>
                <c:pt idx="2515">
                  <c:v>289.49</c:v>
                </c:pt>
                <c:pt idx="2516">
                  <c:v>279.57</c:v>
                </c:pt>
                <c:pt idx="2517">
                  <c:v>271.31</c:v>
                </c:pt>
                <c:pt idx="2518">
                  <c:v>266.47000000000003</c:v>
                </c:pt>
                <c:pt idx="2519">
                  <c:v>262.19</c:v>
                </c:pt>
                <c:pt idx="2520">
                  <c:v>256.69</c:v>
                </c:pt>
                <c:pt idx="2521">
                  <c:v>252.89</c:v>
                </c:pt>
                <c:pt idx="2522">
                  <c:v>247.68</c:v>
                </c:pt>
                <c:pt idx="2523">
                  <c:v>241.94</c:v>
                </c:pt>
                <c:pt idx="2524">
                  <c:v>236.24</c:v>
                </c:pt>
                <c:pt idx="2525">
                  <c:v>231.87</c:v>
                </c:pt>
                <c:pt idx="2526">
                  <c:v>230.05</c:v>
                </c:pt>
                <c:pt idx="2527">
                  <c:v>227.66</c:v>
                </c:pt>
                <c:pt idx="2528">
                  <c:v>225.13</c:v>
                </c:pt>
                <c:pt idx="2529">
                  <c:v>221.12</c:v>
                </c:pt>
                <c:pt idx="2530">
                  <c:v>218.03</c:v>
                </c:pt>
                <c:pt idx="2531">
                  <c:v>216.25</c:v>
                </c:pt>
                <c:pt idx="2532">
                  <c:v>212.32</c:v>
                </c:pt>
                <c:pt idx="2533">
                  <c:v>211.21</c:v>
                </c:pt>
                <c:pt idx="2534">
                  <c:v>208.72</c:v>
                </c:pt>
                <c:pt idx="2535">
                  <c:v>206.34</c:v>
                </c:pt>
                <c:pt idx="2536">
                  <c:v>203.24</c:v>
                </c:pt>
                <c:pt idx="2537">
                  <c:v>200.44</c:v>
                </c:pt>
                <c:pt idx="2538">
                  <c:v>197.17</c:v>
                </c:pt>
                <c:pt idx="2539">
                  <c:v>194.5</c:v>
                </c:pt>
                <c:pt idx="2540">
                  <c:v>191.99</c:v>
                </c:pt>
                <c:pt idx="2541">
                  <c:v>189</c:v>
                </c:pt>
                <c:pt idx="2542">
                  <c:v>185.73</c:v>
                </c:pt>
                <c:pt idx="2543">
                  <c:v>182.41</c:v>
                </c:pt>
                <c:pt idx="2544">
                  <c:v>178.81</c:v>
                </c:pt>
                <c:pt idx="2545">
                  <c:v>177.15</c:v>
                </c:pt>
                <c:pt idx="2546">
                  <c:v>175.48</c:v>
                </c:pt>
                <c:pt idx="2547">
                  <c:v>174.13</c:v>
                </c:pt>
                <c:pt idx="2548">
                  <c:v>174.09</c:v>
                </c:pt>
                <c:pt idx="2549">
                  <c:v>173.2</c:v>
                </c:pt>
                <c:pt idx="2550">
                  <c:v>176.48</c:v>
                </c:pt>
                <c:pt idx="2551">
                  <c:v>180.78</c:v>
                </c:pt>
                <c:pt idx="2552">
                  <c:v>177.9</c:v>
                </c:pt>
                <c:pt idx="2553">
                  <c:v>175.24</c:v>
                </c:pt>
                <c:pt idx="2554">
                  <c:v>175.6</c:v>
                </c:pt>
                <c:pt idx="2555">
                  <c:v>175.49</c:v>
                </c:pt>
                <c:pt idx="2556">
                  <c:v>173.5</c:v>
                </c:pt>
                <c:pt idx="2557">
                  <c:v>170.36</c:v>
                </c:pt>
                <c:pt idx="2558">
                  <c:v>168.42</c:v>
                </c:pt>
                <c:pt idx="2559">
                  <c:v>167.38</c:v>
                </c:pt>
                <c:pt idx="2560">
                  <c:v>166.87</c:v>
                </c:pt>
                <c:pt idx="2561">
                  <c:v>164.66</c:v>
                </c:pt>
                <c:pt idx="2562">
                  <c:v>162.54</c:v>
                </c:pt>
                <c:pt idx="2563">
                  <c:v>160.91999999999999</c:v>
                </c:pt>
                <c:pt idx="2564">
                  <c:v>159.91</c:v>
                </c:pt>
                <c:pt idx="2565">
                  <c:v>158.51</c:v>
                </c:pt>
                <c:pt idx="2566">
                  <c:v>157.79</c:v>
                </c:pt>
                <c:pt idx="2567">
                  <c:v>157.28</c:v>
                </c:pt>
                <c:pt idx="2568">
                  <c:v>156.69</c:v>
                </c:pt>
                <c:pt idx="2569">
                  <c:v>155.37</c:v>
                </c:pt>
                <c:pt idx="2570">
                  <c:v>154.49</c:v>
                </c:pt>
                <c:pt idx="2571">
                  <c:v>154.65</c:v>
                </c:pt>
                <c:pt idx="2572">
                  <c:v>154.82</c:v>
                </c:pt>
                <c:pt idx="2573">
                  <c:v>153.77000000000001</c:v>
                </c:pt>
                <c:pt idx="2574">
                  <c:v>151.83000000000001</c:v>
                </c:pt>
                <c:pt idx="2575">
                  <c:v>149.38999999999999</c:v>
                </c:pt>
                <c:pt idx="2576">
                  <c:v>148.68</c:v>
                </c:pt>
                <c:pt idx="2577">
                  <c:v>149.63999999999999</c:v>
                </c:pt>
                <c:pt idx="2578">
                  <c:v>147.6</c:v>
                </c:pt>
                <c:pt idx="2579">
                  <c:v>146.85</c:v>
                </c:pt>
                <c:pt idx="2580">
                  <c:v>145.51</c:v>
                </c:pt>
                <c:pt idx="2581">
                  <c:v>144.44999999999999</c:v>
                </c:pt>
                <c:pt idx="2582">
                  <c:v>144.80000000000001</c:v>
                </c:pt>
                <c:pt idx="2583">
                  <c:v>144.57</c:v>
                </c:pt>
                <c:pt idx="2584">
                  <c:v>144.97</c:v>
                </c:pt>
                <c:pt idx="2585">
                  <c:v>144.86000000000001</c:v>
                </c:pt>
                <c:pt idx="2586">
                  <c:v>144.37</c:v>
                </c:pt>
                <c:pt idx="2587">
                  <c:v>143.84</c:v>
                </c:pt>
                <c:pt idx="2588">
                  <c:v>143.22</c:v>
                </c:pt>
                <c:pt idx="2589">
                  <c:v>142.93</c:v>
                </c:pt>
                <c:pt idx="2590">
                  <c:v>142.41</c:v>
                </c:pt>
                <c:pt idx="2591">
                  <c:v>141.11000000000001</c:v>
                </c:pt>
                <c:pt idx="2592">
                  <c:v>139.77000000000001</c:v>
                </c:pt>
                <c:pt idx="2593">
                  <c:v>139.06</c:v>
                </c:pt>
                <c:pt idx="2594">
                  <c:v>138.31</c:v>
                </c:pt>
                <c:pt idx="2595">
                  <c:v>134.93</c:v>
                </c:pt>
                <c:pt idx="2596">
                  <c:v>134.28</c:v>
                </c:pt>
                <c:pt idx="2597">
                  <c:v>133.5</c:v>
                </c:pt>
                <c:pt idx="2598">
                  <c:v>133.46</c:v>
                </c:pt>
                <c:pt idx="2599">
                  <c:v>133.58000000000001</c:v>
                </c:pt>
                <c:pt idx="2600">
                  <c:v>132.93</c:v>
                </c:pt>
                <c:pt idx="2601">
                  <c:v>131.72999999999999</c:v>
                </c:pt>
                <c:pt idx="2602">
                  <c:v>131.91999999999999</c:v>
                </c:pt>
                <c:pt idx="2603">
                  <c:v>130.86000000000001</c:v>
                </c:pt>
                <c:pt idx="2604">
                  <c:v>130.38</c:v>
                </c:pt>
                <c:pt idx="2605">
                  <c:v>130.32</c:v>
                </c:pt>
                <c:pt idx="2606">
                  <c:v>130.25</c:v>
                </c:pt>
                <c:pt idx="2607">
                  <c:v>129.12</c:v>
                </c:pt>
                <c:pt idx="2608">
                  <c:v>128.77000000000001</c:v>
                </c:pt>
                <c:pt idx="2609">
                  <c:v>127.95</c:v>
                </c:pt>
                <c:pt idx="2610">
                  <c:v>127.44</c:v>
                </c:pt>
                <c:pt idx="2611">
                  <c:v>126.87</c:v>
                </c:pt>
                <c:pt idx="2612">
                  <c:v>124.89</c:v>
                </c:pt>
                <c:pt idx="2613">
                  <c:v>122.24</c:v>
                </c:pt>
                <c:pt idx="2614">
                  <c:v>121.8</c:v>
                </c:pt>
                <c:pt idx="2615">
                  <c:v>120.78</c:v>
                </c:pt>
                <c:pt idx="2616">
                  <c:v>120.99</c:v>
                </c:pt>
                <c:pt idx="2617">
                  <c:v>121.06</c:v>
                </c:pt>
                <c:pt idx="2618">
                  <c:v>121.16</c:v>
                </c:pt>
                <c:pt idx="2619">
                  <c:v>120.58</c:v>
                </c:pt>
                <c:pt idx="2620">
                  <c:v>120.28</c:v>
                </c:pt>
                <c:pt idx="2621">
                  <c:v>120.87</c:v>
                </c:pt>
                <c:pt idx="2622">
                  <c:v>120.87</c:v>
                </c:pt>
                <c:pt idx="2623">
                  <c:v>120.13</c:v>
                </c:pt>
                <c:pt idx="2624">
                  <c:v>126.54</c:v>
                </c:pt>
                <c:pt idx="2625">
                  <c:v>128.28</c:v>
                </c:pt>
                <c:pt idx="2626">
                  <c:v>127.25</c:v>
                </c:pt>
                <c:pt idx="2627">
                  <c:v>127.06</c:v>
                </c:pt>
                <c:pt idx="2628">
                  <c:v>125.18</c:v>
                </c:pt>
                <c:pt idx="2629">
                  <c:v>125.15</c:v>
                </c:pt>
                <c:pt idx="2630">
                  <c:v>128.09</c:v>
                </c:pt>
                <c:pt idx="2631">
                  <c:v>132.88999999999999</c:v>
                </c:pt>
                <c:pt idx="2632">
                  <c:v>146.41999999999999</c:v>
                </c:pt>
                <c:pt idx="2633">
                  <c:v>195.44</c:v>
                </c:pt>
                <c:pt idx="2634">
                  <c:v>148.96</c:v>
                </c:pt>
                <c:pt idx="2635">
                  <c:v>143.96</c:v>
                </c:pt>
                <c:pt idx="2636">
                  <c:v>136.38</c:v>
                </c:pt>
                <c:pt idx="2637">
                  <c:v>131.94</c:v>
                </c:pt>
                <c:pt idx="2638">
                  <c:v>131.66</c:v>
                </c:pt>
                <c:pt idx="2639">
                  <c:v>129.72</c:v>
                </c:pt>
                <c:pt idx="2640">
                  <c:v>127.98</c:v>
                </c:pt>
                <c:pt idx="2641">
                  <c:v>127.19</c:v>
                </c:pt>
                <c:pt idx="2642">
                  <c:v>125.98</c:v>
                </c:pt>
                <c:pt idx="2643">
                  <c:v>125.76</c:v>
                </c:pt>
                <c:pt idx="2644">
                  <c:v>124.13</c:v>
                </c:pt>
                <c:pt idx="2645">
                  <c:v>122.47</c:v>
                </c:pt>
                <c:pt idx="2646">
                  <c:v>121.48</c:v>
                </c:pt>
                <c:pt idx="2647">
                  <c:v>126.3</c:v>
                </c:pt>
                <c:pt idx="2648">
                  <c:v>121.56</c:v>
                </c:pt>
                <c:pt idx="2649">
                  <c:v>120.56</c:v>
                </c:pt>
                <c:pt idx="2650">
                  <c:v>119.56</c:v>
                </c:pt>
                <c:pt idx="2651">
                  <c:v>119.21</c:v>
                </c:pt>
                <c:pt idx="2652">
                  <c:v>119.74</c:v>
                </c:pt>
                <c:pt idx="2653">
                  <c:v>185.38</c:v>
                </c:pt>
                <c:pt idx="2654">
                  <c:v>229.83</c:v>
                </c:pt>
                <c:pt idx="2655">
                  <c:v>373.5</c:v>
                </c:pt>
                <c:pt idx="2656">
                  <c:v>975.44</c:v>
                </c:pt>
                <c:pt idx="2657">
                  <c:v>5672.77</c:v>
                </c:pt>
                <c:pt idx="2658">
                  <c:v>26722.58</c:v>
                </c:pt>
                <c:pt idx="2659">
                  <c:v>13079.82</c:v>
                </c:pt>
                <c:pt idx="2660">
                  <c:v>4373.54</c:v>
                </c:pt>
                <c:pt idx="2661">
                  <c:v>3023.51</c:v>
                </c:pt>
                <c:pt idx="2662">
                  <c:v>3987.88</c:v>
                </c:pt>
                <c:pt idx="2663">
                  <c:v>2764.85</c:v>
                </c:pt>
                <c:pt idx="2664">
                  <c:v>2030.15</c:v>
                </c:pt>
                <c:pt idx="2665">
                  <c:v>2589.09</c:v>
                </c:pt>
                <c:pt idx="2666">
                  <c:v>1775.58</c:v>
                </c:pt>
                <c:pt idx="2667">
                  <c:v>1420.55</c:v>
                </c:pt>
                <c:pt idx="2668">
                  <c:v>1181.52</c:v>
                </c:pt>
                <c:pt idx="2669">
                  <c:v>1162.1099999999999</c:v>
                </c:pt>
                <c:pt idx="2670">
                  <c:v>992.01</c:v>
                </c:pt>
                <c:pt idx="2671">
                  <c:v>1042.43</c:v>
                </c:pt>
                <c:pt idx="2672">
                  <c:v>1300.6400000000001</c:v>
                </c:pt>
                <c:pt idx="2673">
                  <c:v>1097.08</c:v>
                </c:pt>
                <c:pt idx="2674">
                  <c:v>969.36</c:v>
                </c:pt>
                <c:pt idx="2675">
                  <c:v>882.37</c:v>
                </c:pt>
                <c:pt idx="2676">
                  <c:v>1335.6</c:v>
                </c:pt>
                <c:pt idx="2677">
                  <c:v>1823.15</c:v>
                </c:pt>
                <c:pt idx="2678">
                  <c:v>1278.8499999999999</c:v>
                </c:pt>
                <c:pt idx="2679">
                  <c:v>1012.73</c:v>
                </c:pt>
                <c:pt idx="2680">
                  <c:v>949.06</c:v>
                </c:pt>
                <c:pt idx="2681">
                  <c:v>1425.18</c:v>
                </c:pt>
                <c:pt idx="2682">
                  <c:v>1502.17</c:v>
                </c:pt>
                <c:pt idx="2683">
                  <c:v>2203.0500000000002</c:v>
                </c:pt>
                <c:pt idx="2684">
                  <c:v>1559.05</c:v>
                </c:pt>
                <c:pt idx="2685">
                  <c:v>1098.8900000000001</c:v>
                </c:pt>
                <c:pt idx="2686">
                  <c:v>955.98</c:v>
                </c:pt>
                <c:pt idx="2687">
                  <c:v>1175.8499999999999</c:v>
                </c:pt>
                <c:pt idx="2688">
                  <c:v>1440.51</c:v>
                </c:pt>
                <c:pt idx="2689">
                  <c:v>1222.76</c:v>
                </c:pt>
                <c:pt idx="2690">
                  <c:v>6379.61</c:v>
                </c:pt>
                <c:pt idx="2691">
                  <c:v>2540.56</c:v>
                </c:pt>
                <c:pt idx="2692">
                  <c:v>1872.54</c:v>
                </c:pt>
                <c:pt idx="2693">
                  <c:v>2392.3000000000002</c:v>
                </c:pt>
                <c:pt idx="2694">
                  <c:v>71865.11</c:v>
                </c:pt>
                <c:pt idx="2695">
                  <c:v>158496.79999999999</c:v>
                </c:pt>
                <c:pt idx="2696">
                  <c:v>143944.48000000001</c:v>
                </c:pt>
                <c:pt idx="2697">
                  <c:v>92949.66</c:v>
                </c:pt>
                <c:pt idx="2698">
                  <c:v>28111.24</c:v>
                </c:pt>
                <c:pt idx="2699">
                  <c:v>15253.86</c:v>
                </c:pt>
                <c:pt idx="2700">
                  <c:v>10800.21</c:v>
                </c:pt>
                <c:pt idx="2701">
                  <c:v>8929.81</c:v>
                </c:pt>
                <c:pt idx="2702">
                  <c:v>8429.89</c:v>
                </c:pt>
                <c:pt idx="2703">
                  <c:v>8770.73</c:v>
                </c:pt>
                <c:pt idx="2704">
                  <c:v>7040.57</c:v>
                </c:pt>
                <c:pt idx="2705">
                  <c:v>17376.55</c:v>
                </c:pt>
                <c:pt idx="2706">
                  <c:v>19661.990000000002</c:v>
                </c:pt>
                <c:pt idx="2707">
                  <c:v>15901.17</c:v>
                </c:pt>
                <c:pt idx="2708">
                  <c:v>11025.59</c:v>
                </c:pt>
                <c:pt idx="2709">
                  <c:v>6334.46</c:v>
                </c:pt>
                <c:pt idx="2710">
                  <c:v>3878.62</c:v>
                </c:pt>
                <c:pt idx="2711">
                  <c:v>2836.05</c:v>
                </c:pt>
                <c:pt idx="2712">
                  <c:v>2604.1999999999998</c:v>
                </c:pt>
                <c:pt idx="2713">
                  <c:v>2572.83</c:v>
                </c:pt>
                <c:pt idx="2714">
                  <c:v>3195.35</c:v>
                </c:pt>
                <c:pt idx="2715">
                  <c:v>7158.62</c:v>
                </c:pt>
                <c:pt idx="2716">
                  <c:v>9397.61</c:v>
                </c:pt>
                <c:pt idx="2717">
                  <c:v>4813.1000000000004</c:v>
                </c:pt>
                <c:pt idx="2718">
                  <c:v>3603.34</c:v>
                </c:pt>
                <c:pt idx="2719">
                  <c:v>15914.46</c:v>
                </c:pt>
                <c:pt idx="2720">
                  <c:v>68414.570000000007</c:v>
                </c:pt>
                <c:pt idx="2721">
                  <c:v>109135.83</c:v>
                </c:pt>
                <c:pt idx="2722">
                  <c:v>63249.33</c:v>
                </c:pt>
                <c:pt idx="2723">
                  <c:v>35866.17</c:v>
                </c:pt>
                <c:pt idx="2724">
                  <c:v>19628.03</c:v>
                </c:pt>
                <c:pt idx="2725">
                  <c:v>14738.02</c:v>
                </c:pt>
                <c:pt idx="2726">
                  <c:v>10530.79</c:v>
                </c:pt>
                <c:pt idx="2727">
                  <c:v>8401.0499999999993</c:v>
                </c:pt>
                <c:pt idx="2728">
                  <c:v>20053.310000000001</c:v>
                </c:pt>
                <c:pt idx="2729">
                  <c:v>14620.65</c:v>
                </c:pt>
                <c:pt idx="2730">
                  <c:v>9062.32</c:v>
                </c:pt>
                <c:pt idx="2731">
                  <c:v>6609.02</c:v>
                </c:pt>
                <c:pt idx="2732">
                  <c:v>4859.0200000000004</c:v>
                </c:pt>
                <c:pt idx="2733">
                  <c:v>3592.89</c:v>
                </c:pt>
                <c:pt idx="2734">
                  <c:v>2858.16</c:v>
                </c:pt>
                <c:pt idx="2735">
                  <c:v>2442.06</c:v>
                </c:pt>
                <c:pt idx="2736">
                  <c:v>2112.1</c:v>
                </c:pt>
                <c:pt idx="2737">
                  <c:v>1935.64</c:v>
                </c:pt>
                <c:pt idx="2738">
                  <c:v>1850.24</c:v>
                </c:pt>
                <c:pt idx="2739">
                  <c:v>1835.85</c:v>
                </c:pt>
                <c:pt idx="2740">
                  <c:v>1712.34</c:v>
                </c:pt>
                <c:pt idx="2741">
                  <c:v>1644.02</c:v>
                </c:pt>
                <c:pt idx="2742">
                  <c:v>1540.81</c:v>
                </c:pt>
                <c:pt idx="2743">
                  <c:v>1426.6</c:v>
                </c:pt>
                <c:pt idx="2744">
                  <c:v>1472.82</c:v>
                </c:pt>
                <c:pt idx="2745">
                  <c:v>1598.73</c:v>
                </c:pt>
                <c:pt idx="2746">
                  <c:v>1511.37</c:v>
                </c:pt>
                <c:pt idx="2747">
                  <c:v>1428.63</c:v>
                </c:pt>
                <c:pt idx="2748">
                  <c:v>1539.7</c:v>
                </c:pt>
                <c:pt idx="2749">
                  <c:v>1567.46</c:v>
                </c:pt>
                <c:pt idx="2750">
                  <c:v>1581.51</c:v>
                </c:pt>
                <c:pt idx="2751">
                  <c:v>1357.98</c:v>
                </c:pt>
                <c:pt idx="2752">
                  <c:v>1241.67</c:v>
                </c:pt>
                <c:pt idx="2753">
                  <c:v>1182.43</c:v>
                </c:pt>
                <c:pt idx="2754">
                  <c:v>1147.6500000000001</c:v>
                </c:pt>
                <c:pt idx="2755">
                  <c:v>1117.03</c:v>
                </c:pt>
                <c:pt idx="2756">
                  <c:v>1166.32</c:v>
                </c:pt>
                <c:pt idx="2757">
                  <c:v>1202.05</c:v>
                </c:pt>
                <c:pt idx="2758">
                  <c:v>1174.24</c:v>
                </c:pt>
                <c:pt idx="2759">
                  <c:v>1302.47</c:v>
                </c:pt>
                <c:pt idx="2760">
                  <c:v>1402.4</c:v>
                </c:pt>
                <c:pt idx="2761">
                  <c:v>1199.5</c:v>
                </c:pt>
                <c:pt idx="2762">
                  <c:v>1105.47</c:v>
                </c:pt>
                <c:pt idx="2763">
                  <c:v>1057.48</c:v>
                </c:pt>
                <c:pt idx="2764">
                  <c:v>1008.6</c:v>
                </c:pt>
                <c:pt idx="2765">
                  <c:v>961.2</c:v>
                </c:pt>
                <c:pt idx="2766">
                  <c:v>919.81</c:v>
                </c:pt>
                <c:pt idx="2767">
                  <c:v>888.28</c:v>
                </c:pt>
                <c:pt idx="2768">
                  <c:v>861</c:v>
                </c:pt>
                <c:pt idx="2769">
                  <c:v>825.11</c:v>
                </c:pt>
                <c:pt idx="2770">
                  <c:v>796.11</c:v>
                </c:pt>
                <c:pt idx="2771">
                  <c:v>768.71</c:v>
                </c:pt>
                <c:pt idx="2772">
                  <c:v>741.17</c:v>
                </c:pt>
                <c:pt idx="2773">
                  <c:v>716.02</c:v>
                </c:pt>
                <c:pt idx="2774">
                  <c:v>691.75</c:v>
                </c:pt>
                <c:pt idx="2775">
                  <c:v>668.01</c:v>
                </c:pt>
                <c:pt idx="2776">
                  <c:v>642.84</c:v>
                </c:pt>
                <c:pt idx="2777">
                  <c:v>620.45000000000005</c:v>
                </c:pt>
                <c:pt idx="2778">
                  <c:v>597.65</c:v>
                </c:pt>
                <c:pt idx="2779">
                  <c:v>576.53</c:v>
                </c:pt>
                <c:pt idx="2780">
                  <c:v>556.76</c:v>
                </c:pt>
                <c:pt idx="2781">
                  <c:v>540.66</c:v>
                </c:pt>
                <c:pt idx="2782">
                  <c:v>525.58000000000004</c:v>
                </c:pt>
                <c:pt idx="2783">
                  <c:v>512.09</c:v>
                </c:pt>
                <c:pt idx="2784">
                  <c:v>499.61</c:v>
                </c:pt>
                <c:pt idx="2785">
                  <c:v>492.58</c:v>
                </c:pt>
                <c:pt idx="2786">
                  <c:v>488.49</c:v>
                </c:pt>
                <c:pt idx="2787">
                  <c:v>489.52</c:v>
                </c:pt>
                <c:pt idx="2788">
                  <c:v>487.02</c:v>
                </c:pt>
                <c:pt idx="2789">
                  <c:v>482.4</c:v>
                </c:pt>
                <c:pt idx="2790">
                  <c:v>465.06</c:v>
                </c:pt>
                <c:pt idx="2791">
                  <c:v>446.86</c:v>
                </c:pt>
                <c:pt idx="2792">
                  <c:v>436.15</c:v>
                </c:pt>
                <c:pt idx="2793">
                  <c:v>432.88</c:v>
                </c:pt>
                <c:pt idx="2794">
                  <c:v>438.69</c:v>
                </c:pt>
                <c:pt idx="2795">
                  <c:v>465.76</c:v>
                </c:pt>
                <c:pt idx="2796">
                  <c:v>508.7</c:v>
                </c:pt>
                <c:pt idx="2797">
                  <c:v>592.5</c:v>
                </c:pt>
                <c:pt idx="2798">
                  <c:v>700.1</c:v>
                </c:pt>
                <c:pt idx="2799">
                  <c:v>861.69</c:v>
                </c:pt>
                <c:pt idx="2800">
                  <c:v>4177.26</c:v>
                </c:pt>
                <c:pt idx="2801">
                  <c:v>2274.38</c:v>
                </c:pt>
                <c:pt idx="2802">
                  <c:v>1264.79</c:v>
                </c:pt>
                <c:pt idx="2803">
                  <c:v>1046.19</c:v>
                </c:pt>
                <c:pt idx="2804">
                  <c:v>959.39</c:v>
                </c:pt>
                <c:pt idx="2805">
                  <c:v>903.81</c:v>
                </c:pt>
                <c:pt idx="2806">
                  <c:v>802.89</c:v>
                </c:pt>
                <c:pt idx="2807">
                  <c:v>734.66</c:v>
                </c:pt>
                <c:pt idx="2808">
                  <c:v>682.22</c:v>
                </c:pt>
                <c:pt idx="2809">
                  <c:v>651.33000000000004</c:v>
                </c:pt>
                <c:pt idx="2810">
                  <c:v>657.75</c:v>
                </c:pt>
                <c:pt idx="2811">
                  <c:v>697.71</c:v>
                </c:pt>
                <c:pt idx="2812">
                  <c:v>701.07</c:v>
                </c:pt>
                <c:pt idx="2813">
                  <c:v>688.68</c:v>
                </c:pt>
                <c:pt idx="2814">
                  <c:v>649.24</c:v>
                </c:pt>
                <c:pt idx="2815">
                  <c:v>637.41999999999996</c:v>
                </c:pt>
                <c:pt idx="2816">
                  <c:v>630.11</c:v>
                </c:pt>
                <c:pt idx="2817">
                  <c:v>611</c:v>
                </c:pt>
                <c:pt idx="2818">
                  <c:v>591.04999999999995</c:v>
                </c:pt>
                <c:pt idx="2819">
                  <c:v>574.96</c:v>
                </c:pt>
                <c:pt idx="2820">
                  <c:v>556.41</c:v>
                </c:pt>
                <c:pt idx="2821">
                  <c:v>537.12</c:v>
                </c:pt>
                <c:pt idx="2822">
                  <c:v>518</c:v>
                </c:pt>
                <c:pt idx="2823">
                  <c:v>502.92</c:v>
                </c:pt>
                <c:pt idx="2824">
                  <c:v>493.26</c:v>
                </c:pt>
                <c:pt idx="2825">
                  <c:v>510.13</c:v>
                </c:pt>
                <c:pt idx="2826">
                  <c:v>494.06</c:v>
                </c:pt>
                <c:pt idx="2827">
                  <c:v>460.81</c:v>
                </c:pt>
                <c:pt idx="2828">
                  <c:v>453.02</c:v>
                </c:pt>
                <c:pt idx="2829">
                  <c:v>452.45</c:v>
                </c:pt>
                <c:pt idx="2830">
                  <c:v>482.06</c:v>
                </c:pt>
                <c:pt idx="2831">
                  <c:v>565.39</c:v>
                </c:pt>
                <c:pt idx="2832">
                  <c:v>601.71</c:v>
                </c:pt>
                <c:pt idx="2833">
                  <c:v>512.42999999999995</c:v>
                </c:pt>
                <c:pt idx="2834">
                  <c:v>469.58</c:v>
                </c:pt>
                <c:pt idx="2835">
                  <c:v>443.06</c:v>
                </c:pt>
                <c:pt idx="2836">
                  <c:v>427.72</c:v>
                </c:pt>
                <c:pt idx="2837">
                  <c:v>412.92</c:v>
                </c:pt>
                <c:pt idx="2838">
                  <c:v>401.94</c:v>
                </c:pt>
                <c:pt idx="2839">
                  <c:v>394.7</c:v>
                </c:pt>
                <c:pt idx="2840">
                  <c:v>391.44</c:v>
                </c:pt>
                <c:pt idx="2841">
                  <c:v>380.23</c:v>
                </c:pt>
                <c:pt idx="2842">
                  <c:v>371.97</c:v>
                </c:pt>
                <c:pt idx="2843">
                  <c:v>363.29</c:v>
                </c:pt>
                <c:pt idx="2844">
                  <c:v>349.63</c:v>
                </c:pt>
                <c:pt idx="2845">
                  <c:v>341.56</c:v>
                </c:pt>
                <c:pt idx="2846">
                  <c:v>334.48</c:v>
                </c:pt>
                <c:pt idx="2847">
                  <c:v>330.35</c:v>
                </c:pt>
                <c:pt idx="2848">
                  <c:v>325.42</c:v>
                </c:pt>
                <c:pt idx="2849">
                  <c:v>318.70999999999998</c:v>
                </c:pt>
                <c:pt idx="2850">
                  <c:v>314.01</c:v>
                </c:pt>
                <c:pt idx="2851">
                  <c:v>312.61</c:v>
                </c:pt>
                <c:pt idx="2852">
                  <c:v>313.44</c:v>
                </c:pt>
                <c:pt idx="2853">
                  <c:v>327.99</c:v>
                </c:pt>
                <c:pt idx="2854">
                  <c:v>332.23</c:v>
                </c:pt>
                <c:pt idx="2855">
                  <c:v>321.33</c:v>
                </c:pt>
                <c:pt idx="2856">
                  <c:v>318.77</c:v>
                </c:pt>
                <c:pt idx="2857">
                  <c:v>317.45</c:v>
                </c:pt>
                <c:pt idx="2858">
                  <c:v>312.61</c:v>
                </c:pt>
                <c:pt idx="2859">
                  <c:v>350.43</c:v>
                </c:pt>
                <c:pt idx="2860">
                  <c:v>429.24</c:v>
                </c:pt>
                <c:pt idx="2861">
                  <c:v>433.47</c:v>
                </c:pt>
                <c:pt idx="2862">
                  <c:v>356.69</c:v>
                </c:pt>
                <c:pt idx="2863">
                  <c:v>340.38</c:v>
                </c:pt>
                <c:pt idx="2864">
                  <c:v>325.31</c:v>
                </c:pt>
                <c:pt idx="2865">
                  <c:v>307.27999999999997</c:v>
                </c:pt>
                <c:pt idx="2866">
                  <c:v>295.5</c:v>
                </c:pt>
                <c:pt idx="2867">
                  <c:v>286.25</c:v>
                </c:pt>
                <c:pt idx="2868">
                  <c:v>277.42</c:v>
                </c:pt>
                <c:pt idx="2869">
                  <c:v>270.19</c:v>
                </c:pt>
                <c:pt idx="2870">
                  <c:v>262.92</c:v>
                </c:pt>
                <c:pt idx="2871">
                  <c:v>256.04000000000002</c:v>
                </c:pt>
                <c:pt idx="2872">
                  <c:v>249.7</c:v>
                </c:pt>
                <c:pt idx="2873">
                  <c:v>243.91</c:v>
                </c:pt>
                <c:pt idx="2874">
                  <c:v>239.11</c:v>
                </c:pt>
                <c:pt idx="2875">
                  <c:v>235.22</c:v>
                </c:pt>
                <c:pt idx="2876">
                  <c:v>231.8</c:v>
                </c:pt>
                <c:pt idx="2877">
                  <c:v>228.73</c:v>
                </c:pt>
                <c:pt idx="2878">
                  <c:v>226.39</c:v>
                </c:pt>
                <c:pt idx="2879">
                  <c:v>223.39</c:v>
                </c:pt>
                <c:pt idx="2880">
                  <c:v>221.06</c:v>
                </c:pt>
                <c:pt idx="2881">
                  <c:v>219.72</c:v>
                </c:pt>
                <c:pt idx="2882">
                  <c:v>218.29</c:v>
                </c:pt>
                <c:pt idx="2883">
                  <c:v>216.89</c:v>
                </c:pt>
                <c:pt idx="2884">
                  <c:v>214.89</c:v>
                </c:pt>
                <c:pt idx="2885">
                  <c:v>213.53</c:v>
                </c:pt>
                <c:pt idx="2886">
                  <c:v>212.05</c:v>
                </c:pt>
                <c:pt idx="2887">
                  <c:v>210.85</c:v>
                </c:pt>
                <c:pt idx="2888">
                  <c:v>206.76</c:v>
                </c:pt>
                <c:pt idx="2889">
                  <c:v>197.81</c:v>
                </c:pt>
                <c:pt idx="2890">
                  <c:v>192.29</c:v>
                </c:pt>
                <c:pt idx="2891">
                  <c:v>188.96</c:v>
                </c:pt>
                <c:pt idx="2892">
                  <c:v>186.02</c:v>
                </c:pt>
                <c:pt idx="2893">
                  <c:v>182.48</c:v>
                </c:pt>
                <c:pt idx="2894">
                  <c:v>180.33</c:v>
                </c:pt>
                <c:pt idx="2895">
                  <c:v>176.53</c:v>
                </c:pt>
                <c:pt idx="2896">
                  <c:v>173.8</c:v>
                </c:pt>
                <c:pt idx="2897">
                  <c:v>171.87</c:v>
                </c:pt>
                <c:pt idx="2898">
                  <c:v>169.92</c:v>
                </c:pt>
                <c:pt idx="2899">
                  <c:v>166.77</c:v>
                </c:pt>
                <c:pt idx="2900">
                  <c:v>164.19</c:v>
                </c:pt>
                <c:pt idx="2901">
                  <c:v>161.6</c:v>
                </c:pt>
                <c:pt idx="2902">
                  <c:v>158.69</c:v>
                </c:pt>
                <c:pt idx="2903">
                  <c:v>155.47999999999999</c:v>
                </c:pt>
                <c:pt idx="2904">
                  <c:v>153.4</c:v>
                </c:pt>
                <c:pt idx="2905">
                  <c:v>151.93</c:v>
                </c:pt>
                <c:pt idx="2906">
                  <c:v>151.21</c:v>
                </c:pt>
                <c:pt idx="2907">
                  <c:v>152.91</c:v>
                </c:pt>
                <c:pt idx="2908">
                  <c:v>153.91</c:v>
                </c:pt>
                <c:pt idx="2909">
                  <c:v>155.63</c:v>
                </c:pt>
                <c:pt idx="2910">
                  <c:v>156.31</c:v>
                </c:pt>
                <c:pt idx="2911">
                  <c:v>158.80000000000001</c:v>
                </c:pt>
                <c:pt idx="2912">
                  <c:v>158.19</c:v>
                </c:pt>
                <c:pt idx="2913">
                  <c:v>153.54</c:v>
                </c:pt>
                <c:pt idx="2914">
                  <c:v>148.96</c:v>
                </c:pt>
                <c:pt idx="2915">
                  <c:v>145.5</c:v>
                </c:pt>
                <c:pt idx="2916">
                  <c:v>142.63</c:v>
                </c:pt>
                <c:pt idx="2917">
                  <c:v>141.21</c:v>
                </c:pt>
                <c:pt idx="2918">
                  <c:v>139.65</c:v>
                </c:pt>
                <c:pt idx="2919">
                  <c:v>137.93</c:v>
                </c:pt>
                <c:pt idx="2920">
                  <c:v>135.19999999999999</c:v>
                </c:pt>
                <c:pt idx="2921">
                  <c:v>134.21</c:v>
                </c:pt>
                <c:pt idx="2922">
                  <c:v>132.63</c:v>
                </c:pt>
                <c:pt idx="2923">
                  <c:v>130.38999999999999</c:v>
                </c:pt>
                <c:pt idx="2924">
                  <c:v>129.32</c:v>
                </c:pt>
                <c:pt idx="2925">
                  <c:v>131.04</c:v>
                </c:pt>
                <c:pt idx="2926">
                  <c:v>131.93</c:v>
                </c:pt>
                <c:pt idx="2927">
                  <c:v>130.38</c:v>
                </c:pt>
                <c:pt idx="2928">
                  <c:v>134.82</c:v>
                </c:pt>
                <c:pt idx="2929">
                  <c:v>137.38999999999999</c:v>
                </c:pt>
                <c:pt idx="2930">
                  <c:v>146.05000000000001</c:v>
                </c:pt>
                <c:pt idx="2931">
                  <c:v>144.6</c:v>
                </c:pt>
                <c:pt idx="2932">
                  <c:v>145.09</c:v>
                </c:pt>
                <c:pt idx="2933">
                  <c:v>143.38</c:v>
                </c:pt>
                <c:pt idx="2934">
                  <c:v>141.94999999999999</c:v>
                </c:pt>
                <c:pt idx="2935">
                  <c:v>140.30000000000001</c:v>
                </c:pt>
                <c:pt idx="2936">
                  <c:v>138.55000000000001</c:v>
                </c:pt>
                <c:pt idx="2937">
                  <c:v>135.32</c:v>
                </c:pt>
                <c:pt idx="2938">
                  <c:v>134.88</c:v>
                </c:pt>
                <c:pt idx="2939">
                  <c:v>137.91999999999999</c:v>
                </c:pt>
                <c:pt idx="2940">
                  <c:v>133.87</c:v>
                </c:pt>
                <c:pt idx="2941">
                  <c:v>132.22</c:v>
                </c:pt>
                <c:pt idx="2942">
                  <c:v>131.13</c:v>
                </c:pt>
                <c:pt idx="2943">
                  <c:v>130.52000000000001</c:v>
                </c:pt>
                <c:pt idx="2944">
                  <c:v>128.99</c:v>
                </c:pt>
                <c:pt idx="2945">
                  <c:v>127.18</c:v>
                </c:pt>
                <c:pt idx="2946">
                  <c:v>126.52</c:v>
                </c:pt>
                <c:pt idx="2947">
                  <c:v>125</c:v>
                </c:pt>
                <c:pt idx="2948">
                  <c:v>124.85</c:v>
                </c:pt>
                <c:pt idx="2949">
                  <c:v>121.67</c:v>
                </c:pt>
                <c:pt idx="2950">
                  <c:v>119.91</c:v>
                </c:pt>
                <c:pt idx="2951">
                  <c:v>118.48</c:v>
                </c:pt>
                <c:pt idx="2952">
                  <c:v>118.02</c:v>
                </c:pt>
                <c:pt idx="2953">
                  <c:v>117.14</c:v>
                </c:pt>
                <c:pt idx="2954">
                  <c:v>116.02</c:v>
                </c:pt>
                <c:pt idx="2955">
                  <c:v>116.53</c:v>
                </c:pt>
                <c:pt idx="2956">
                  <c:v>119.44</c:v>
                </c:pt>
                <c:pt idx="2957">
                  <c:v>117.87</c:v>
                </c:pt>
                <c:pt idx="2958">
                  <c:v>116.84</c:v>
                </c:pt>
                <c:pt idx="2959">
                  <c:v>115.94</c:v>
                </c:pt>
                <c:pt idx="2960">
                  <c:v>114.81</c:v>
                </c:pt>
                <c:pt idx="2961">
                  <c:v>122.28</c:v>
                </c:pt>
                <c:pt idx="2962">
                  <c:v>130.62</c:v>
                </c:pt>
                <c:pt idx="2963">
                  <c:v>117.49</c:v>
                </c:pt>
                <c:pt idx="2964">
                  <c:v>114.24</c:v>
                </c:pt>
                <c:pt idx="2965">
                  <c:v>112.48</c:v>
                </c:pt>
                <c:pt idx="2966">
                  <c:v>111.47</c:v>
                </c:pt>
                <c:pt idx="2967">
                  <c:v>111.17</c:v>
                </c:pt>
                <c:pt idx="2968">
                  <c:v>421.74</c:v>
                </c:pt>
                <c:pt idx="2969">
                  <c:v>339.36</c:v>
                </c:pt>
                <c:pt idx="2970">
                  <c:v>151.78</c:v>
                </c:pt>
                <c:pt idx="2971">
                  <c:v>139.36000000000001</c:v>
                </c:pt>
                <c:pt idx="2972">
                  <c:v>130.62</c:v>
                </c:pt>
                <c:pt idx="2973">
                  <c:v>130.97</c:v>
                </c:pt>
                <c:pt idx="2974">
                  <c:v>128.11000000000001</c:v>
                </c:pt>
                <c:pt idx="2975">
                  <c:v>124.94</c:v>
                </c:pt>
                <c:pt idx="2976">
                  <c:v>120.56</c:v>
                </c:pt>
                <c:pt idx="2977">
                  <c:v>117.48</c:v>
                </c:pt>
                <c:pt idx="2978">
                  <c:v>115.22</c:v>
                </c:pt>
                <c:pt idx="2979">
                  <c:v>114</c:v>
                </c:pt>
                <c:pt idx="2980">
                  <c:v>113.71</c:v>
                </c:pt>
                <c:pt idx="2981">
                  <c:v>112.83</c:v>
                </c:pt>
                <c:pt idx="2982">
                  <c:v>112.67</c:v>
                </c:pt>
                <c:pt idx="2983">
                  <c:v>111.73</c:v>
                </c:pt>
                <c:pt idx="2984">
                  <c:v>109.53</c:v>
                </c:pt>
                <c:pt idx="2985">
                  <c:v>111.8</c:v>
                </c:pt>
                <c:pt idx="2986">
                  <c:v>121.46</c:v>
                </c:pt>
                <c:pt idx="2987">
                  <c:v>114.12</c:v>
                </c:pt>
                <c:pt idx="2988">
                  <c:v>111.04</c:v>
                </c:pt>
                <c:pt idx="2989">
                  <c:v>109.13</c:v>
                </c:pt>
                <c:pt idx="2990">
                  <c:v>108.5</c:v>
                </c:pt>
                <c:pt idx="2991">
                  <c:v>108.18</c:v>
                </c:pt>
                <c:pt idx="2992">
                  <c:v>107.56</c:v>
                </c:pt>
                <c:pt idx="2993">
                  <c:v>106.44</c:v>
                </c:pt>
                <c:pt idx="2994">
                  <c:v>106.14</c:v>
                </c:pt>
                <c:pt idx="2995">
                  <c:v>106.41</c:v>
                </c:pt>
                <c:pt idx="2996">
                  <c:v>105.99</c:v>
                </c:pt>
                <c:pt idx="2997">
                  <c:v>110.13</c:v>
                </c:pt>
                <c:pt idx="2998">
                  <c:v>108.18</c:v>
                </c:pt>
                <c:pt idx="2999">
                  <c:v>105.96</c:v>
                </c:pt>
                <c:pt idx="3000">
                  <c:v>107.06</c:v>
                </c:pt>
                <c:pt idx="3001">
                  <c:v>114.49</c:v>
                </c:pt>
                <c:pt idx="3002">
                  <c:v>439.26</c:v>
                </c:pt>
                <c:pt idx="3003">
                  <c:v>1487.61</c:v>
                </c:pt>
                <c:pt idx="3004">
                  <c:v>361.62</c:v>
                </c:pt>
                <c:pt idx="3005">
                  <c:v>237.83</c:v>
                </c:pt>
                <c:pt idx="3006">
                  <c:v>379.22</c:v>
                </c:pt>
                <c:pt idx="3007">
                  <c:v>499.05</c:v>
                </c:pt>
                <c:pt idx="3008">
                  <c:v>364.89</c:v>
                </c:pt>
                <c:pt idx="3009">
                  <c:v>472.89</c:v>
                </c:pt>
                <c:pt idx="3010">
                  <c:v>471.3</c:v>
                </c:pt>
                <c:pt idx="3011">
                  <c:v>509.93</c:v>
                </c:pt>
                <c:pt idx="3012">
                  <c:v>580.94000000000005</c:v>
                </c:pt>
                <c:pt idx="3013">
                  <c:v>508.32</c:v>
                </c:pt>
                <c:pt idx="3014">
                  <c:v>536.07000000000005</c:v>
                </c:pt>
                <c:pt idx="3015">
                  <c:v>478</c:v>
                </c:pt>
                <c:pt idx="3016">
                  <c:v>433.94</c:v>
                </c:pt>
                <c:pt idx="3017">
                  <c:v>403.33</c:v>
                </c:pt>
                <c:pt idx="3018">
                  <c:v>323.63</c:v>
                </c:pt>
                <c:pt idx="3019">
                  <c:v>262.68</c:v>
                </c:pt>
                <c:pt idx="3020">
                  <c:v>227.27</c:v>
                </c:pt>
                <c:pt idx="3021">
                  <c:v>206.28</c:v>
                </c:pt>
                <c:pt idx="3022">
                  <c:v>191.08</c:v>
                </c:pt>
                <c:pt idx="3023">
                  <c:v>176.74</c:v>
                </c:pt>
                <c:pt idx="3024">
                  <c:v>174.14</c:v>
                </c:pt>
                <c:pt idx="3025">
                  <c:v>166.63</c:v>
                </c:pt>
                <c:pt idx="3026">
                  <c:v>158.69</c:v>
                </c:pt>
                <c:pt idx="3027">
                  <c:v>154.18</c:v>
                </c:pt>
                <c:pt idx="3028">
                  <c:v>148.37</c:v>
                </c:pt>
                <c:pt idx="3029">
                  <c:v>143.13</c:v>
                </c:pt>
                <c:pt idx="3030">
                  <c:v>139.79</c:v>
                </c:pt>
                <c:pt idx="3031">
                  <c:v>136.88</c:v>
                </c:pt>
                <c:pt idx="3032">
                  <c:v>133.38</c:v>
                </c:pt>
                <c:pt idx="3033">
                  <c:v>130.61000000000001</c:v>
                </c:pt>
                <c:pt idx="3034">
                  <c:v>128.5</c:v>
                </c:pt>
                <c:pt idx="3035">
                  <c:v>126.1</c:v>
                </c:pt>
                <c:pt idx="3036">
                  <c:v>124.69</c:v>
                </c:pt>
                <c:pt idx="3037">
                  <c:v>123.76</c:v>
                </c:pt>
                <c:pt idx="3038">
                  <c:v>133.99</c:v>
                </c:pt>
                <c:pt idx="3039">
                  <c:v>146.21</c:v>
                </c:pt>
                <c:pt idx="3040">
                  <c:v>248.55</c:v>
                </c:pt>
                <c:pt idx="3041">
                  <c:v>251.54</c:v>
                </c:pt>
                <c:pt idx="3042">
                  <c:v>216.36</c:v>
                </c:pt>
                <c:pt idx="3043">
                  <c:v>1321.64</c:v>
                </c:pt>
                <c:pt idx="3044">
                  <c:v>556.35</c:v>
                </c:pt>
                <c:pt idx="3045">
                  <c:v>380.34</c:v>
                </c:pt>
                <c:pt idx="3046">
                  <c:v>329.32</c:v>
                </c:pt>
                <c:pt idx="3047">
                  <c:v>273.2</c:v>
                </c:pt>
                <c:pt idx="3048">
                  <c:v>237.71</c:v>
                </c:pt>
                <c:pt idx="3049">
                  <c:v>229.88</c:v>
                </c:pt>
                <c:pt idx="3050">
                  <c:v>226.57</c:v>
                </c:pt>
                <c:pt idx="3051">
                  <c:v>231.27</c:v>
                </c:pt>
                <c:pt idx="3052">
                  <c:v>206.34</c:v>
                </c:pt>
                <c:pt idx="3053">
                  <c:v>336.48</c:v>
                </c:pt>
                <c:pt idx="3054">
                  <c:v>325.52999999999997</c:v>
                </c:pt>
                <c:pt idx="3055">
                  <c:v>1238.96</c:v>
                </c:pt>
                <c:pt idx="3056">
                  <c:v>1278.1600000000001</c:v>
                </c:pt>
                <c:pt idx="3057">
                  <c:v>2200.14</c:v>
                </c:pt>
                <c:pt idx="3058">
                  <c:v>829.98</c:v>
                </c:pt>
                <c:pt idx="3059">
                  <c:v>523.67999999999995</c:v>
                </c:pt>
                <c:pt idx="3060">
                  <c:v>390.35</c:v>
                </c:pt>
                <c:pt idx="3061">
                  <c:v>317.86</c:v>
                </c:pt>
                <c:pt idx="3062">
                  <c:v>298.35000000000002</c:v>
                </c:pt>
                <c:pt idx="3063">
                  <c:v>274.66000000000003</c:v>
                </c:pt>
                <c:pt idx="3064">
                  <c:v>291.7</c:v>
                </c:pt>
                <c:pt idx="3065">
                  <c:v>285.39</c:v>
                </c:pt>
                <c:pt idx="3066">
                  <c:v>247.87</c:v>
                </c:pt>
                <c:pt idx="3067">
                  <c:v>239.37</c:v>
                </c:pt>
                <c:pt idx="3068">
                  <c:v>321.86</c:v>
                </c:pt>
                <c:pt idx="3069">
                  <c:v>1475.02</c:v>
                </c:pt>
                <c:pt idx="3070">
                  <c:v>2089.29</c:v>
                </c:pt>
                <c:pt idx="3071">
                  <c:v>1325.8</c:v>
                </c:pt>
                <c:pt idx="3072">
                  <c:v>883.25</c:v>
                </c:pt>
                <c:pt idx="3073">
                  <c:v>642.69000000000005</c:v>
                </c:pt>
                <c:pt idx="3074">
                  <c:v>508.82</c:v>
                </c:pt>
                <c:pt idx="3075">
                  <c:v>657.63</c:v>
                </c:pt>
                <c:pt idx="3076">
                  <c:v>1226.21</c:v>
                </c:pt>
                <c:pt idx="3077">
                  <c:v>3032.52</c:v>
                </c:pt>
                <c:pt idx="3078">
                  <c:v>1479.92</c:v>
                </c:pt>
                <c:pt idx="3079">
                  <c:v>1405.85</c:v>
                </c:pt>
                <c:pt idx="3080">
                  <c:v>2072.5500000000002</c:v>
                </c:pt>
                <c:pt idx="3081">
                  <c:v>2209.61</c:v>
                </c:pt>
                <c:pt idx="3082">
                  <c:v>1741.17</c:v>
                </c:pt>
                <c:pt idx="3083">
                  <c:v>1155.43</c:v>
                </c:pt>
                <c:pt idx="3084">
                  <c:v>1045.96</c:v>
                </c:pt>
                <c:pt idx="3085">
                  <c:v>948.98</c:v>
                </c:pt>
                <c:pt idx="3086">
                  <c:v>906.1</c:v>
                </c:pt>
                <c:pt idx="3087">
                  <c:v>1056.2</c:v>
                </c:pt>
                <c:pt idx="3088">
                  <c:v>3791.81</c:v>
                </c:pt>
                <c:pt idx="3089">
                  <c:v>11968.56</c:v>
                </c:pt>
                <c:pt idx="3090">
                  <c:v>10201.24</c:v>
                </c:pt>
                <c:pt idx="3091">
                  <c:v>11591.53</c:v>
                </c:pt>
                <c:pt idx="3092">
                  <c:v>4859.57</c:v>
                </c:pt>
                <c:pt idx="3093">
                  <c:v>2501.81</c:v>
                </c:pt>
                <c:pt idx="3094">
                  <c:v>1827.82</c:v>
                </c:pt>
                <c:pt idx="3095">
                  <c:v>3228.07</c:v>
                </c:pt>
                <c:pt idx="3096">
                  <c:v>8917.49</c:v>
                </c:pt>
                <c:pt idx="3097">
                  <c:v>4550.3</c:v>
                </c:pt>
                <c:pt idx="3098">
                  <c:v>4066.05</c:v>
                </c:pt>
                <c:pt idx="3099">
                  <c:v>3138.14</c:v>
                </c:pt>
                <c:pt idx="3100">
                  <c:v>1913.32</c:v>
                </c:pt>
                <c:pt idx="3101">
                  <c:v>1534.73</c:v>
                </c:pt>
                <c:pt idx="3102">
                  <c:v>1320.91</c:v>
                </c:pt>
                <c:pt idx="3103">
                  <c:v>1172.3599999999999</c:v>
                </c:pt>
                <c:pt idx="3104">
                  <c:v>1059.4100000000001</c:v>
                </c:pt>
                <c:pt idx="3105">
                  <c:v>976.17</c:v>
                </c:pt>
                <c:pt idx="3106">
                  <c:v>931.27</c:v>
                </c:pt>
                <c:pt idx="3107">
                  <c:v>915.55</c:v>
                </c:pt>
                <c:pt idx="3108">
                  <c:v>879.25</c:v>
                </c:pt>
                <c:pt idx="3109">
                  <c:v>772.18</c:v>
                </c:pt>
                <c:pt idx="3110">
                  <c:v>717.85</c:v>
                </c:pt>
                <c:pt idx="3111">
                  <c:v>671.33</c:v>
                </c:pt>
                <c:pt idx="3112">
                  <c:v>615.54</c:v>
                </c:pt>
                <c:pt idx="3113">
                  <c:v>616.26</c:v>
                </c:pt>
                <c:pt idx="3114">
                  <c:v>946.2</c:v>
                </c:pt>
                <c:pt idx="3115">
                  <c:v>1082.48</c:v>
                </c:pt>
                <c:pt idx="3116">
                  <c:v>854.84</c:v>
                </c:pt>
                <c:pt idx="3117">
                  <c:v>702.56</c:v>
                </c:pt>
                <c:pt idx="3118">
                  <c:v>618.9</c:v>
                </c:pt>
                <c:pt idx="3119">
                  <c:v>560.22</c:v>
                </c:pt>
                <c:pt idx="3120">
                  <c:v>523.79999999999995</c:v>
                </c:pt>
                <c:pt idx="3121">
                  <c:v>500.33</c:v>
                </c:pt>
                <c:pt idx="3122">
                  <c:v>488.32</c:v>
                </c:pt>
                <c:pt idx="3123">
                  <c:v>473.09</c:v>
                </c:pt>
                <c:pt idx="3124">
                  <c:v>437</c:v>
                </c:pt>
                <c:pt idx="3125">
                  <c:v>408.22</c:v>
                </c:pt>
                <c:pt idx="3126">
                  <c:v>387.16</c:v>
                </c:pt>
                <c:pt idx="3127">
                  <c:v>415.22</c:v>
                </c:pt>
                <c:pt idx="3128">
                  <c:v>385.96</c:v>
                </c:pt>
                <c:pt idx="3129">
                  <c:v>390.01</c:v>
                </c:pt>
                <c:pt idx="3130">
                  <c:v>499.85</c:v>
                </c:pt>
                <c:pt idx="3131">
                  <c:v>520.39</c:v>
                </c:pt>
                <c:pt idx="3132">
                  <c:v>487.04</c:v>
                </c:pt>
                <c:pt idx="3133">
                  <c:v>463.61</c:v>
                </c:pt>
                <c:pt idx="3134">
                  <c:v>624.83000000000004</c:v>
                </c:pt>
                <c:pt idx="3135">
                  <c:v>1550.6</c:v>
                </c:pt>
                <c:pt idx="3136">
                  <c:v>1293.52</c:v>
                </c:pt>
                <c:pt idx="3137">
                  <c:v>969.9</c:v>
                </c:pt>
                <c:pt idx="3138">
                  <c:v>804.49</c:v>
                </c:pt>
                <c:pt idx="3139">
                  <c:v>674.04</c:v>
                </c:pt>
                <c:pt idx="3140">
                  <c:v>615.32000000000005</c:v>
                </c:pt>
                <c:pt idx="3141">
                  <c:v>616.05999999999995</c:v>
                </c:pt>
                <c:pt idx="3142">
                  <c:v>569.6</c:v>
                </c:pt>
                <c:pt idx="3143">
                  <c:v>524.47</c:v>
                </c:pt>
                <c:pt idx="3144">
                  <c:v>485.54</c:v>
                </c:pt>
                <c:pt idx="3145">
                  <c:v>454.37</c:v>
                </c:pt>
                <c:pt idx="3146">
                  <c:v>431.44</c:v>
                </c:pt>
                <c:pt idx="3147">
                  <c:v>419.18</c:v>
                </c:pt>
                <c:pt idx="3148">
                  <c:v>451.88</c:v>
                </c:pt>
                <c:pt idx="3149">
                  <c:v>625.57000000000005</c:v>
                </c:pt>
                <c:pt idx="3150">
                  <c:v>1211.67</c:v>
                </c:pt>
                <c:pt idx="3151">
                  <c:v>4818.8900000000003</c:v>
                </c:pt>
                <c:pt idx="3152">
                  <c:v>1931.55</c:v>
                </c:pt>
                <c:pt idx="3153">
                  <c:v>1590.86</c:v>
                </c:pt>
                <c:pt idx="3154">
                  <c:v>1821.7</c:v>
                </c:pt>
                <c:pt idx="3155">
                  <c:v>3116.72</c:v>
                </c:pt>
                <c:pt idx="3156">
                  <c:v>9799</c:v>
                </c:pt>
                <c:pt idx="3157">
                  <c:v>6034.07</c:v>
                </c:pt>
                <c:pt idx="3158">
                  <c:v>10069.58</c:v>
                </c:pt>
                <c:pt idx="3159">
                  <c:v>3542.88</c:v>
                </c:pt>
                <c:pt idx="3160">
                  <c:v>2075.46</c:v>
                </c:pt>
                <c:pt idx="3161">
                  <c:v>1720.3</c:v>
                </c:pt>
                <c:pt idx="3162">
                  <c:v>1492.22</c:v>
                </c:pt>
                <c:pt idx="3163">
                  <c:v>1340.54</c:v>
                </c:pt>
                <c:pt idx="3164">
                  <c:v>1234.2</c:v>
                </c:pt>
                <c:pt idx="3165">
                  <c:v>1149.99</c:v>
                </c:pt>
                <c:pt idx="3166">
                  <c:v>1084.4100000000001</c:v>
                </c:pt>
                <c:pt idx="3167">
                  <c:v>1044.04</c:v>
                </c:pt>
                <c:pt idx="3168">
                  <c:v>1001.17</c:v>
                </c:pt>
                <c:pt idx="3169">
                  <c:v>950.14</c:v>
                </c:pt>
                <c:pt idx="3170">
                  <c:v>898.43</c:v>
                </c:pt>
                <c:pt idx="3171">
                  <c:v>840.58</c:v>
                </c:pt>
                <c:pt idx="3172">
                  <c:v>776.56</c:v>
                </c:pt>
                <c:pt idx="3173">
                  <c:v>729.21</c:v>
                </c:pt>
                <c:pt idx="3174">
                  <c:v>691.57</c:v>
                </c:pt>
                <c:pt idx="3175">
                  <c:v>657.79</c:v>
                </c:pt>
                <c:pt idx="3176">
                  <c:v>622.69000000000005</c:v>
                </c:pt>
                <c:pt idx="3177">
                  <c:v>592.54999999999995</c:v>
                </c:pt>
                <c:pt idx="3178">
                  <c:v>575.86</c:v>
                </c:pt>
                <c:pt idx="3179">
                  <c:v>559.03</c:v>
                </c:pt>
                <c:pt idx="3180">
                  <c:v>553.77</c:v>
                </c:pt>
                <c:pt idx="3181">
                  <c:v>528.95000000000005</c:v>
                </c:pt>
                <c:pt idx="3182">
                  <c:v>517.63</c:v>
                </c:pt>
                <c:pt idx="3183">
                  <c:v>510.69</c:v>
                </c:pt>
                <c:pt idx="3184">
                  <c:v>515.94000000000005</c:v>
                </c:pt>
                <c:pt idx="3185">
                  <c:v>575.67999999999995</c:v>
                </c:pt>
                <c:pt idx="3186">
                  <c:v>529.04</c:v>
                </c:pt>
                <c:pt idx="3187">
                  <c:v>513.59</c:v>
                </c:pt>
                <c:pt idx="3188">
                  <c:v>589.97</c:v>
                </c:pt>
                <c:pt idx="3189">
                  <c:v>581.44000000000005</c:v>
                </c:pt>
                <c:pt idx="3190">
                  <c:v>590.02</c:v>
                </c:pt>
                <c:pt idx="3191">
                  <c:v>586.20000000000005</c:v>
                </c:pt>
                <c:pt idx="3192">
                  <c:v>511.53</c:v>
                </c:pt>
                <c:pt idx="3193">
                  <c:v>459.55</c:v>
                </c:pt>
                <c:pt idx="3194">
                  <c:v>427.01</c:v>
                </c:pt>
                <c:pt idx="3195">
                  <c:v>405.95</c:v>
                </c:pt>
                <c:pt idx="3196">
                  <c:v>390.61</c:v>
                </c:pt>
                <c:pt idx="3197">
                  <c:v>376.55</c:v>
                </c:pt>
                <c:pt idx="3198">
                  <c:v>364.74</c:v>
                </c:pt>
                <c:pt idx="3199">
                  <c:v>357.89</c:v>
                </c:pt>
                <c:pt idx="3200">
                  <c:v>362.26</c:v>
                </c:pt>
                <c:pt idx="3201">
                  <c:v>359.37</c:v>
                </c:pt>
                <c:pt idx="3202">
                  <c:v>338.23</c:v>
                </c:pt>
                <c:pt idx="3203">
                  <c:v>323.06</c:v>
                </c:pt>
                <c:pt idx="3204">
                  <c:v>310.04000000000002</c:v>
                </c:pt>
                <c:pt idx="3205">
                  <c:v>303.64</c:v>
                </c:pt>
                <c:pt idx="3206">
                  <c:v>300</c:v>
                </c:pt>
                <c:pt idx="3207">
                  <c:v>296.14</c:v>
                </c:pt>
                <c:pt idx="3208">
                  <c:v>299.94</c:v>
                </c:pt>
                <c:pt idx="3209">
                  <c:v>302.18</c:v>
                </c:pt>
                <c:pt idx="3210">
                  <c:v>301.07</c:v>
                </c:pt>
                <c:pt idx="3211">
                  <c:v>297.70999999999998</c:v>
                </c:pt>
                <c:pt idx="3212">
                  <c:v>292.76</c:v>
                </c:pt>
                <c:pt idx="3213">
                  <c:v>281.41000000000003</c:v>
                </c:pt>
                <c:pt idx="3214">
                  <c:v>271.38</c:v>
                </c:pt>
                <c:pt idx="3215">
                  <c:v>265.62</c:v>
                </c:pt>
                <c:pt idx="3216">
                  <c:v>267.14999999999998</c:v>
                </c:pt>
                <c:pt idx="3217">
                  <c:v>271.47000000000003</c:v>
                </c:pt>
                <c:pt idx="3218">
                  <c:v>261.56</c:v>
                </c:pt>
                <c:pt idx="3219">
                  <c:v>248.9</c:v>
                </c:pt>
                <c:pt idx="3220">
                  <c:v>249.01</c:v>
                </c:pt>
                <c:pt idx="3221">
                  <c:v>243.6</c:v>
                </c:pt>
                <c:pt idx="3222">
                  <c:v>235.4</c:v>
                </c:pt>
                <c:pt idx="3223">
                  <c:v>235.89</c:v>
                </c:pt>
                <c:pt idx="3224">
                  <c:v>251.78</c:v>
                </c:pt>
                <c:pt idx="3225">
                  <c:v>340.12</c:v>
                </c:pt>
                <c:pt idx="3226">
                  <c:v>349.74</c:v>
                </c:pt>
                <c:pt idx="3227">
                  <c:v>309.37</c:v>
                </c:pt>
                <c:pt idx="3228">
                  <c:v>280.47000000000003</c:v>
                </c:pt>
                <c:pt idx="3229">
                  <c:v>267.55</c:v>
                </c:pt>
                <c:pt idx="3230">
                  <c:v>257.85000000000002</c:v>
                </c:pt>
                <c:pt idx="3231">
                  <c:v>244.17</c:v>
                </c:pt>
                <c:pt idx="3232">
                  <c:v>228.31</c:v>
                </c:pt>
                <c:pt idx="3233">
                  <c:v>218.89</c:v>
                </c:pt>
                <c:pt idx="3234">
                  <c:v>211.18</c:v>
                </c:pt>
                <c:pt idx="3235">
                  <c:v>210.09</c:v>
                </c:pt>
                <c:pt idx="3236">
                  <c:v>211.03</c:v>
                </c:pt>
                <c:pt idx="3237">
                  <c:v>209.76</c:v>
                </c:pt>
                <c:pt idx="3238">
                  <c:v>214.29</c:v>
                </c:pt>
                <c:pt idx="3239">
                  <c:v>212</c:v>
                </c:pt>
                <c:pt idx="3240">
                  <c:v>202.4</c:v>
                </c:pt>
                <c:pt idx="3241">
                  <c:v>195.21</c:v>
                </c:pt>
                <c:pt idx="3242">
                  <c:v>191.72</c:v>
                </c:pt>
                <c:pt idx="3243">
                  <c:v>193.42</c:v>
                </c:pt>
                <c:pt idx="3244">
                  <c:v>200.79</c:v>
                </c:pt>
                <c:pt idx="3245">
                  <c:v>220.14</c:v>
                </c:pt>
                <c:pt idx="3246">
                  <c:v>221.94</c:v>
                </c:pt>
                <c:pt idx="3247">
                  <c:v>210.57</c:v>
                </c:pt>
                <c:pt idx="3248">
                  <c:v>193.7</c:v>
                </c:pt>
                <c:pt idx="3249">
                  <c:v>182.26</c:v>
                </c:pt>
                <c:pt idx="3250">
                  <c:v>174.02</c:v>
                </c:pt>
                <c:pt idx="3251">
                  <c:v>167.71</c:v>
                </c:pt>
                <c:pt idx="3252">
                  <c:v>163.22999999999999</c:v>
                </c:pt>
                <c:pt idx="3253">
                  <c:v>159.63</c:v>
                </c:pt>
                <c:pt idx="3254">
                  <c:v>157.72999999999999</c:v>
                </c:pt>
                <c:pt idx="3255">
                  <c:v>155.79</c:v>
                </c:pt>
                <c:pt idx="3256">
                  <c:v>152.66</c:v>
                </c:pt>
                <c:pt idx="3257">
                  <c:v>148.07</c:v>
                </c:pt>
                <c:pt idx="3258">
                  <c:v>149.38999999999999</c:v>
                </c:pt>
                <c:pt idx="3259">
                  <c:v>147.71</c:v>
                </c:pt>
                <c:pt idx="3260">
                  <c:v>144.07</c:v>
                </c:pt>
                <c:pt idx="3261">
                  <c:v>145.06</c:v>
                </c:pt>
                <c:pt idx="3262">
                  <c:v>144.47999999999999</c:v>
                </c:pt>
                <c:pt idx="3263">
                  <c:v>140.28</c:v>
                </c:pt>
                <c:pt idx="3264">
                  <c:v>140.58000000000001</c:v>
                </c:pt>
                <c:pt idx="3265">
                  <c:v>146.29</c:v>
                </c:pt>
                <c:pt idx="3266">
                  <c:v>145.72999999999999</c:v>
                </c:pt>
                <c:pt idx="3267">
                  <c:v>140.82</c:v>
                </c:pt>
                <c:pt idx="3268">
                  <c:v>136.66</c:v>
                </c:pt>
                <c:pt idx="3269">
                  <c:v>134.55000000000001</c:v>
                </c:pt>
                <c:pt idx="3270">
                  <c:v>133.04</c:v>
                </c:pt>
                <c:pt idx="3271">
                  <c:v>131.74</c:v>
                </c:pt>
                <c:pt idx="3272">
                  <c:v>131.66</c:v>
                </c:pt>
                <c:pt idx="3273">
                  <c:v>131.84</c:v>
                </c:pt>
                <c:pt idx="3274">
                  <c:v>131.07</c:v>
                </c:pt>
                <c:pt idx="3275">
                  <c:v>135.5</c:v>
                </c:pt>
                <c:pt idx="3276">
                  <c:v>140.19999999999999</c:v>
                </c:pt>
                <c:pt idx="3277">
                  <c:v>134.80000000000001</c:v>
                </c:pt>
                <c:pt idx="3278">
                  <c:v>130.55000000000001</c:v>
                </c:pt>
                <c:pt idx="3279">
                  <c:v>128.33000000000001</c:v>
                </c:pt>
                <c:pt idx="3280">
                  <c:v>126.49</c:v>
                </c:pt>
                <c:pt idx="3281">
                  <c:v>123.47</c:v>
                </c:pt>
                <c:pt idx="3282">
                  <c:v>120.2</c:v>
                </c:pt>
                <c:pt idx="3283">
                  <c:v>116.86</c:v>
                </c:pt>
                <c:pt idx="3284">
                  <c:v>112.81</c:v>
                </c:pt>
                <c:pt idx="3285">
                  <c:v>109.17</c:v>
                </c:pt>
                <c:pt idx="3286">
                  <c:v>105.55</c:v>
                </c:pt>
                <c:pt idx="3287">
                  <c:v>102.72</c:v>
                </c:pt>
                <c:pt idx="3288">
                  <c:v>100.77</c:v>
                </c:pt>
                <c:pt idx="3289">
                  <c:v>99.23</c:v>
                </c:pt>
                <c:pt idx="3290">
                  <c:v>97.87</c:v>
                </c:pt>
                <c:pt idx="3291">
                  <c:v>96.27</c:v>
                </c:pt>
                <c:pt idx="3292">
                  <c:v>94.99</c:v>
                </c:pt>
                <c:pt idx="3293">
                  <c:v>93.45</c:v>
                </c:pt>
                <c:pt idx="3294">
                  <c:v>91.79</c:v>
                </c:pt>
                <c:pt idx="3295">
                  <c:v>90.91</c:v>
                </c:pt>
                <c:pt idx="3296">
                  <c:v>91.6</c:v>
                </c:pt>
                <c:pt idx="3297">
                  <c:v>91.25</c:v>
                </c:pt>
                <c:pt idx="3298">
                  <c:v>90.12</c:v>
                </c:pt>
                <c:pt idx="3299">
                  <c:v>88.62</c:v>
                </c:pt>
                <c:pt idx="3300">
                  <c:v>87.56</c:v>
                </c:pt>
                <c:pt idx="3301">
                  <c:v>86.8</c:v>
                </c:pt>
                <c:pt idx="3302">
                  <c:v>85.85</c:v>
                </c:pt>
                <c:pt idx="3303">
                  <c:v>84.93</c:v>
                </c:pt>
                <c:pt idx="3304">
                  <c:v>83.97</c:v>
                </c:pt>
                <c:pt idx="3305">
                  <c:v>83.19</c:v>
                </c:pt>
                <c:pt idx="3306">
                  <c:v>82.27</c:v>
                </c:pt>
                <c:pt idx="3307">
                  <c:v>81.900000000000006</c:v>
                </c:pt>
                <c:pt idx="3308">
                  <c:v>82.99</c:v>
                </c:pt>
                <c:pt idx="3309">
                  <c:v>82.44</c:v>
                </c:pt>
                <c:pt idx="3310">
                  <c:v>80.849999999999994</c:v>
                </c:pt>
                <c:pt idx="3311">
                  <c:v>80.5</c:v>
                </c:pt>
                <c:pt idx="3312">
                  <c:v>80.209999999999994</c:v>
                </c:pt>
                <c:pt idx="3313">
                  <c:v>79.239999999999995</c:v>
                </c:pt>
                <c:pt idx="3314">
                  <c:v>78.23</c:v>
                </c:pt>
                <c:pt idx="3315">
                  <c:v>77.59</c:v>
                </c:pt>
                <c:pt idx="3316">
                  <c:v>77.069999999999993</c:v>
                </c:pt>
                <c:pt idx="3317">
                  <c:v>76.540000000000006</c:v>
                </c:pt>
                <c:pt idx="3318">
                  <c:v>76.08</c:v>
                </c:pt>
                <c:pt idx="3319">
                  <c:v>75.77</c:v>
                </c:pt>
                <c:pt idx="3320">
                  <c:v>75.31</c:v>
                </c:pt>
                <c:pt idx="3321">
                  <c:v>74.91</c:v>
                </c:pt>
                <c:pt idx="3322">
                  <c:v>74.489999999999995</c:v>
                </c:pt>
                <c:pt idx="3323">
                  <c:v>74.099999999999994</c:v>
                </c:pt>
                <c:pt idx="3324">
                  <c:v>73.650000000000006</c:v>
                </c:pt>
                <c:pt idx="3325">
                  <c:v>73.2</c:v>
                </c:pt>
                <c:pt idx="3326">
                  <c:v>72.95</c:v>
                </c:pt>
                <c:pt idx="3327">
                  <c:v>72.95</c:v>
                </c:pt>
                <c:pt idx="3328">
                  <c:v>72.5</c:v>
                </c:pt>
                <c:pt idx="3329">
                  <c:v>72.47</c:v>
                </c:pt>
                <c:pt idx="3330">
                  <c:v>72.239999999999995</c:v>
                </c:pt>
                <c:pt idx="3331">
                  <c:v>71.510000000000005</c:v>
                </c:pt>
                <c:pt idx="3332">
                  <c:v>71.42</c:v>
                </c:pt>
                <c:pt idx="3333">
                  <c:v>97.91</c:v>
                </c:pt>
                <c:pt idx="3334">
                  <c:v>93.3</c:v>
                </c:pt>
                <c:pt idx="3335">
                  <c:v>75.489999999999995</c:v>
                </c:pt>
                <c:pt idx="3336">
                  <c:v>72.03</c:v>
                </c:pt>
                <c:pt idx="3337">
                  <c:v>71.22</c:v>
                </c:pt>
                <c:pt idx="3338">
                  <c:v>71.010000000000005</c:v>
                </c:pt>
                <c:pt idx="3339">
                  <c:v>71.2</c:v>
                </c:pt>
                <c:pt idx="3340">
                  <c:v>71</c:v>
                </c:pt>
                <c:pt idx="3341">
                  <c:v>70.739999999999995</c:v>
                </c:pt>
                <c:pt idx="3342">
                  <c:v>70.63</c:v>
                </c:pt>
                <c:pt idx="3343">
                  <c:v>70.33</c:v>
                </c:pt>
                <c:pt idx="3344">
                  <c:v>70.260000000000005</c:v>
                </c:pt>
                <c:pt idx="3345">
                  <c:v>70.27</c:v>
                </c:pt>
                <c:pt idx="3346">
                  <c:v>70.7</c:v>
                </c:pt>
                <c:pt idx="3347">
                  <c:v>70.33</c:v>
                </c:pt>
                <c:pt idx="3348">
                  <c:v>70.650000000000006</c:v>
                </c:pt>
                <c:pt idx="3349">
                  <c:v>75.89</c:v>
                </c:pt>
                <c:pt idx="3350">
                  <c:v>72.91</c:v>
                </c:pt>
                <c:pt idx="3351">
                  <c:v>70.3</c:v>
                </c:pt>
                <c:pt idx="3352">
                  <c:v>69.69</c:v>
                </c:pt>
                <c:pt idx="3353">
                  <c:v>70.540000000000006</c:v>
                </c:pt>
                <c:pt idx="3354">
                  <c:v>70.17</c:v>
                </c:pt>
                <c:pt idx="3355">
                  <c:v>69.03</c:v>
                </c:pt>
                <c:pt idx="3356">
                  <c:v>68.78</c:v>
                </c:pt>
                <c:pt idx="3357">
                  <c:v>68.790000000000006</c:v>
                </c:pt>
                <c:pt idx="3358">
                  <c:v>68.55</c:v>
                </c:pt>
                <c:pt idx="3359">
                  <c:v>68.23</c:v>
                </c:pt>
                <c:pt idx="3360">
                  <c:v>67.77</c:v>
                </c:pt>
                <c:pt idx="3361">
                  <c:v>68.180000000000007</c:v>
                </c:pt>
                <c:pt idx="3362">
                  <c:v>104.61</c:v>
                </c:pt>
                <c:pt idx="3363">
                  <c:v>102.92</c:v>
                </c:pt>
                <c:pt idx="3364">
                  <c:v>86.48</c:v>
                </c:pt>
                <c:pt idx="3365">
                  <c:v>74.849999999999994</c:v>
                </c:pt>
                <c:pt idx="3366">
                  <c:v>72.75</c:v>
                </c:pt>
                <c:pt idx="3367">
                  <c:v>73.81</c:v>
                </c:pt>
                <c:pt idx="3368">
                  <c:v>73.25</c:v>
                </c:pt>
                <c:pt idx="3369">
                  <c:v>71.89</c:v>
                </c:pt>
                <c:pt idx="3370">
                  <c:v>71.38</c:v>
                </c:pt>
                <c:pt idx="3371">
                  <c:v>70.150000000000006</c:v>
                </c:pt>
                <c:pt idx="3372">
                  <c:v>69.44</c:v>
                </c:pt>
                <c:pt idx="3373">
                  <c:v>68.37</c:v>
                </c:pt>
                <c:pt idx="3374">
                  <c:v>69.489999999999995</c:v>
                </c:pt>
                <c:pt idx="3375">
                  <c:v>71.83</c:v>
                </c:pt>
                <c:pt idx="3376">
                  <c:v>79.12</c:v>
                </c:pt>
                <c:pt idx="3377">
                  <c:v>179.4</c:v>
                </c:pt>
                <c:pt idx="3378">
                  <c:v>922.1</c:v>
                </c:pt>
                <c:pt idx="3379">
                  <c:v>902.99</c:v>
                </c:pt>
                <c:pt idx="3380">
                  <c:v>938.72</c:v>
                </c:pt>
                <c:pt idx="3381">
                  <c:v>604.30999999999995</c:v>
                </c:pt>
                <c:pt idx="3382">
                  <c:v>712.75</c:v>
                </c:pt>
                <c:pt idx="3383">
                  <c:v>573.02</c:v>
                </c:pt>
                <c:pt idx="3384">
                  <c:v>505.78</c:v>
                </c:pt>
                <c:pt idx="3385">
                  <c:v>552.16999999999996</c:v>
                </c:pt>
                <c:pt idx="3386">
                  <c:v>588.91999999999996</c:v>
                </c:pt>
                <c:pt idx="3387">
                  <c:v>445.85</c:v>
                </c:pt>
                <c:pt idx="3388">
                  <c:v>620.51</c:v>
                </c:pt>
                <c:pt idx="3389">
                  <c:v>572.79999999999995</c:v>
                </c:pt>
                <c:pt idx="3390">
                  <c:v>1186.25</c:v>
                </c:pt>
                <c:pt idx="3391">
                  <c:v>19228.5</c:v>
                </c:pt>
                <c:pt idx="3392">
                  <c:v>5602.63</c:v>
                </c:pt>
                <c:pt idx="3393">
                  <c:v>4719.49</c:v>
                </c:pt>
                <c:pt idx="3394">
                  <c:v>7474.65</c:v>
                </c:pt>
                <c:pt idx="3395">
                  <c:v>1939.75</c:v>
                </c:pt>
                <c:pt idx="3396">
                  <c:v>2227.9299999999998</c:v>
                </c:pt>
                <c:pt idx="3397">
                  <c:v>1480.59</c:v>
                </c:pt>
                <c:pt idx="3398">
                  <c:v>2981.92</c:v>
                </c:pt>
                <c:pt idx="3399">
                  <c:v>9076.5400000000009</c:v>
                </c:pt>
                <c:pt idx="3400">
                  <c:v>15752.99</c:v>
                </c:pt>
                <c:pt idx="3401">
                  <c:v>16823.96</c:v>
                </c:pt>
                <c:pt idx="3402">
                  <c:v>6494.07</c:v>
                </c:pt>
                <c:pt idx="3403">
                  <c:v>9022.0400000000009</c:v>
                </c:pt>
                <c:pt idx="3404">
                  <c:v>14822.71</c:v>
                </c:pt>
                <c:pt idx="3405">
                  <c:v>3798.67</c:v>
                </c:pt>
                <c:pt idx="3406">
                  <c:v>2009.3</c:v>
                </c:pt>
                <c:pt idx="3407">
                  <c:v>1668.58</c:v>
                </c:pt>
                <c:pt idx="3408">
                  <c:v>2277.35</c:v>
                </c:pt>
                <c:pt idx="3409">
                  <c:v>1907.3</c:v>
                </c:pt>
                <c:pt idx="3410">
                  <c:v>4652.1899999999996</c:v>
                </c:pt>
                <c:pt idx="3411">
                  <c:v>2413.39</c:v>
                </c:pt>
                <c:pt idx="3412">
                  <c:v>4564.0200000000004</c:v>
                </c:pt>
                <c:pt idx="3413">
                  <c:v>13021.17</c:v>
                </c:pt>
                <c:pt idx="3414">
                  <c:v>14666.11</c:v>
                </c:pt>
                <c:pt idx="3415">
                  <c:v>9771.02</c:v>
                </c:pt>
                <c:pt idx="3416">
                  <c:v>6046.35</c:v>
                </c:pt>
                <c:pt idx="3417">
                  <c:v>4877.5600000000004</c:v>
                </c:pt>
                <c:pt idx="3418">
                  <c:v>11843.72</c:v>
                </c:pt>
                <c:pt idx="3419">
                  <c:v>12313.65</c:v>
                </c:pt>
                <c:pt idx="3420">
                  <c:v>10010.52</c:v>
                </c:pt>
                <c:pt idx="3421">
                  <c:v>6443.37</c:v>
                </c:pt>
                <c:pt idx="3422">
                  <c:v>3976.64</c:v>
                </c:pt>
                <c:pt idx="3423">
                  <c:v>2856.46</c:v>
                </c:pt>
                <c:pt idx="3424">
                  <c:v>2080.23</c:v>
                </c:pt>
                <c:pt idx="3425">
                  <c:v>1772.28</c:v>
                </c:pt>
                <c:pt idx="3426">
                  <c:v>1840.74</c:v>
                </c:pt>
                <c:pt idx="3427">
                  <c:v>2025.74</c:v>
                </c:pt>
                <c:pt idx="3428">
                  <c:v>2999.33</c:v>
                </c:pt>
                <c:pt idx="3429">
                  <c:v>2250.7600000000002</c:v>
                </c:pt>
                <c:pt idx="3430">
                  <c:v>1810.93</c:v>
                </c:pt>
                <c:pt idx="3431">
                  <c:v>1723.41</c:v>
                </c:pt>
                <c:pt idx="3432">
                  <c:v>2323.23</c:v>
                </c:pt>
                <c:pt idx="3433">
                  <c:v>16757.8</c:v>
                </c:pt>
                <c:pt idx="3434">
                  <c:v>6461.17</c:v>
                </c:pt>
                <c:pt idx="3435">
                  <c:v>2794.88</c:v>
                </c:pt>
                <c:pt idx="3436">
                  <c:v>2196.9299999999998</c:v>
                </c:pt>
                <c:pt idx="3437">
                  <c:v>7385.63</c:v>
                </c:pt>
                <c:pt idx="3438">
                  <c:v>8674.92</c:v>
                </c:pt>
                <c:pt idx="3439">
                  <c:v>18421.79</c:v>
                </c:pt>
                <c:pt idx="3440">
                  <c:v>25699.27</c:v>
                </c:pt>
                <c:pt idx="3441">
                  <c:v>48438.46</c:v>
                </c:pt>
                <c:pt idx="3442">
                  <c:v>30092.28</c:v>
                </c:pt>
                <c:pt idx="3443">
                  <c:v>17878.34</c:v>
                </c:pt>
                <c:pt idx="3444">
                  <c:v>13127.62</c:v>
                </c:pt>
                <c:pt idx="3445">
                  <c:v>7597.75</c:v>
                </c:pt>
                <c:pt idx="3446">
                  <c:v>5044.09</c:v>
                </c:pt>
                <c:pt idx="3447">
                  <c:v>5205.51</c:v>
                </c:pt>
                <c:pt idx="3448">
                  <c:v>3541.47</c:v>
                </c:pt>
                <c:pt idx="3449">
                  <c:v>47466.09</c:v>
                </c:pt>
                <c:pt idx="3450">
                  <c:v>26503.95</c:v>
                </c:pt>
                <c:pt idx="3451">
                  <c:v>11389.85</c:v>
                </c:pt>
                <c:pt idx="3452">
                  <c:v>9443.6200000000008</c:v>
                </c:pt>
                <c:pt idx="3453">
                  <c:v>6018.45</c:v>
                </c:pt>
                <c:pt idx="3454">
                  <c:v>7386.88</c:v>
                </c:pt>
                <c:pt idx="3455">
                  <c:v>4548.5200000000004</c:v>
                </c:pt>
                <c:pt idx="3456">
                  <c:v>5386.2</c:v>
                </c:pt>
                <c:pt idx="3457">
                  <c:v>7523.15</c:v>
                </c:pt>
                <c:pt idx="3458">
                  <c:v>3055.16</c:v>
                </c:pt>
                <c:pt idx="3459">
                  <c:v>2864.57</c:v>
                </c:pt>
                <c:pt idx="3460">
                  <c:v>5215.47</c:v>
                </c:pt>
                <c:pt idx="3461">
                  <c:v>4876.5600000000004</c:v>
                </c:pt>
                <c:pt idx="3462">
                  <c:v>11579.97</c:v>
                </c:pt>
                <c:pt idx="3463">
                  <c:v>6293.91</c:v>
                </c:pt>
                <c:pt idx="3464">
                  <c:v>52958.87</c:v>
                </c:pt>
                <c:pt idx="3465">
                  <c:v>30856.34</c:v>
                </c:pt>
                <c:pt idx="3466">
                  <c:v>14067.72</c:v>
                </c:pt>
                <c:pt idx="3467">
                  <c:v>9306.48</c:v>
                </c:pt>
                <c:pt idx="3468">
                  <c:v>9045.6200000000008</c:v>
                </c:pt>
                <c:pt idx="3469">
                  <c:v>9363.89</c:v>
                </c:pt>
                <c:pt idx="3470">
                  <c:v>5261.79</c:v>
                </c:pt>
                <c:pt idx="3471">
                  <c:v>4427.12</c:v>
                </c:pt>
                <c:pt idx="3472">
                  <c:v>11754.61</c:v>
                </c:pt>
                <c:pt idx="3473">
                  <c:v>6540.67</c:v>
                </c:pt>
                <c:pt idx="3474">
                  <c:v>3531.37</c:v>
                </c:pt>
                <c:pt idx="3475">
                  <c:v>2852.31</c:v>
                </c:pt>
                <c:pt idx="3476">
                  <c:v>3902.33</c:v>
                </c:pt>
                <c:pt idx="3477">
                  <c:v>20861.11</c:v>
                </c:pt>
                <c:pt idx="3478">
                  <c:v>24494.17</c:v>
                </c:pt>
                <c:pt idx="3479">
                  <c:v>15698.85</c:v>
                </c:pt>
                <c:pt idx="3480">
                  <c:v>8175.24</c:v>
                </c:pt>
                <c:pt idx="3481">
                  <c:v>4900.9799999999996</c:v>
                </c:pt>
                <c:pt idx="3482">
                  <c:v>3589.58</c:v>
                </c:pt>
                <c:pt idx="3483">
                  <c:v>3013.41</c:v>
                </c:pt>
                <c:pt idx="3484">
                  <c:v>2454.63</c:v>
                </c:pt>
                <c:pt idx="3485">
                  <c:v>2074.8000000000002</c:v>
                </c:pt>
                <c:pt idx="3486">
                  <c:v>1893.39</c:v>
                </c:pt>
                <c:pt idx="3487">
                  <c:v>1815.9</c:v>
                </c:pt>
                <c:pt idx="3488">
                  <c:v>1925.22</c:v>
                </c:pt>
                <c:pt idx="3489">
                  <c:v>2687.72</c:v>
                </c:pt>
                <c:pt idx="3490">
                  <c:v>1944.5</c:v>
                </c:pt>
                <c:pt idx="3491">
                  <c:v>1692.46</c:v>
                </c:pt>
                <c:pt idx="3492">
                  <c:v>1688.66</c:v>
                </c:pt>
                <c:pt idx="3493">
                  <c:v>1835.34</c:v>
                </c:pt>
                <c:pt idx="3494">
                  <c:v>2155.9</c:v>
                </c:pt>
                <c:pt idx="3495">
                  <c:v>2306.2199999999998</c:v>
                </c:pt>
                <c:pt idx="3496">
                  <c:v>2014.47</c:v>
                </c:pt>
                <c:pt idx="3497">
                  <c:v>1696.79</c:v>
                </c:pt>
                <c:pt idx="3498">
                  <c:v>1528.83</c:v>
                </c:pt>
                <c:pt idx="3499">
                  <c:v>1423.33</c:v>
                </c:pt>
                <c:pt idx="3500">
                  <c:v>1342.02</c:v>
                </c:pt>
                <c:pt idx="3501">
                  <c:v>1287.1500000000001</c:v>
                </c:pt>
                <c:pt idx="3502">
                  <c:v>1254.92</c:v>
                </c:pt>
                <c:pt idx="3503">
                  <c:v>1205.32</c:v>
                </c:pt>
                <c:pt idx="3504">
                  <c:v>1157.45</c:v>
                </c:pt>
                <c:pt idx="3505">
                  <c:v>1210.67</c:v>
                </c:pt>
                <c:pt idx="3506">
                  <c:v>1170.56</c:v>
                </c:pt>
                <c:pt idx="3507">
                  <c:v>1094.23</c:v>
                </c:pt>
                <c:pt idx="3508">
                  <c:v>1054.42</c:v>
                </c:pt>
                <c:pt idx="3509">
                  <c:v>1014.5</c:v>
                </c:pt>
                <c:pt idx="3510">
                  <c:v>978.43</c:v>
                </c:pt>
                <c:pt idx="3511">
                  <c:v>945.65</c:v>
                </c:pt>
                <c:pt idx="3512">
                  <c:v>918.29</c:v>
                </c:pt>
                <c:pt idx="3513">
                  <c:v>894.41</c:v>
                </c:pt>
                <c:pt idx="3514">
                  <c:v>874.55</c:v>
                </c:pt>
                <c:pt idx="3515">
                  <c:v>863.03</c:v>
                </c:pt>
                <c:pt idx="3516">
                  <c:v>886.13</c:v>
                </c:pt>
                <c:pt idx="3517">
                  <c:v>945.02</c:v>
                </c:pt>
                <c:pt idx="3518">
                  <c:v>948.61</c:v>
                </c:pt>
                <c:pt idx="3519">
                  <c:v>923.98</c:v>
                </c:pt>
                <c:pt idx="3520">
                  <c:v>861.19</c:v>
                </c:pt>
                <c:pt idx="3521">
                  <c:v>810.36</c:v>
                </c:pt>
                <c:pt idx="3522">
                  <c:v>759.11</c:v>
                </c:pt>
                <c:pt idx="3523">
                  <c:v>722.63</c:v>
                </c:pt>
                <c:pt idx="3524">
                  <c:v>691.63</c:v>
                </c:pt>
                <c:pt idx="3525">
                  <c:v>665.7</c:v>
                </c:pt>
                <c:pt idx="3526">
                  <c:v>657.52</c:v>
                </c:pt>
                <c:pt idx="3527">
                  <c:v>659.2</c:v>
                </c:pt>
                <c:pt idx="3528">
                  <c:v>633.32000000000005</c:v>
                </c:pt>
                <c:pt idx="3529">
                  <c:v>608.55999999999995</c:v>
                </c:pt>
                <c:pt idx="3530">
                  <c:v>604.49</c:v>
                </c:pt>
                <c:pt idx="3531">
                  <c:v>647.24</c:v>
                </c:pt>
                <c:pt idx="3532">
                  <c:v>822.24</c:v>
                </c:pt>
                <c:pt idx="3533">
                  <c:v>1028.94</c:v>
                </c:pt>
                <c:pt idx="3534">
                  <c:v>952.22</c:v>
                </c:pt>
                <c:pt idx="3535">
                  <c:v>819.57</c:v>
                </c:pt>
                <c:pt idx="3536">
                  <c:v>702.73</c:v>
                </c:pt>
                <c:pt idx="3537">
                  <c:v>644.66999999999996</c:v>
                </c:pt>
                <c:pt idx="3538">
                  <c:v>619.84</c:v>
                </c:pt>
                <c:pt idx="3539">
                  <c:v>599.29</c:v>
                </c:pt>
                <c:pt idx="3540">
                  <c:v>569.01</c:v>
                </c:pt>
                <c:pt idx="3541">
                  <c:v>541.66999999999996</c:v>
                </c:pt>
                <c:pt idx="3542">
                  <c:v>528.65</c:v>
                </c:pt>
                <c:pt idx="3543">
                  <c:v>523.83000000000004</c:v>
                </c:pt>
                <c:pt idx="3544">
                  <c:v>517.47</c:v>
                </c:pt>
                <c:pt idx="3545">
                  <c:v>517.62</c:v>
                </c:pt>
                <c:pt idx="3546">
                  <c:v>525.91999999999996</c:v>
                </c:pt>
                <c:pt idx="3547">
                  <c:v>533.55999999999995</c:v>
                </c:pt>
                <c:pt idx="3548">
                  <c:v>527.6</c:v>
                </c:pt>
                <c:pt idx="3549">
                  <c:v>502.73</c:v>
                </c:pt>
                <c:pt idx="3550">
                  <c:v>492.84</c:v>
                </c:pt>
                <c:pt idx="3551">
                  <c:v>482.9</c:v>
                </c:pt>
                <c:pt idx="3552">
                  <c:v>468.59</c:v>
                </c:pt>
                <c:pt idx="3553">
                  <c:v>456.58</c:v>
                </c:pt>
                <c:pt idx="3554">
                  <c:v>442.25</c:v>
                </c:pt>
                <c:pt idx="3555">
                  <c:v>425.89</c:v>
                </c:pt>
                <c:pt idx="3556">
                  <c:v>415.18</c:v>
                </c:pt>
                <c:pt idx="3557">
                  <c:v>404.03</c:v>
                </c:pt>
                <c:pt idx="3558">
                  <c:v>396.12</c:v>
                </c:pt>
                <c:pt idx="3559">
                  <c:v>398.69</c:v>
                </c:pt>
                <c:pt idx="3560">
                  <c:v>424.11</c:v>
                </c:pt>
                <c:pt idx="3561">
                  <c:v>452.59</c:v>
                </c:pt>
                <c:pt idx="3562">
                  <c:v>444.21</c:v>
                </c:pt>
                <c:pt idx="3563">
                  <c:v>438.62</c:v>
                </c:pt>
                <c:pt idx="3564">
                  <c:v>439.64</c:v>
                </c:pt>
                <c:pt idx="3565">
                  <c:v>442.12</c:v>
                </c:pt>
                <c:pt idx="3566">
                  <c:v>413.93</c:v>
                </c:pt>
                <c:pt idx="3567">
                  <c:v>388.88</c:v>
                </c:pt>
                <c:pt idx="3568">
                  <c:v>371.51</c:v>
                </c:pt>
                <c:pt idx="3569">
                  <c:v>357.87</c:v>
                </c:pt>
                <c:pt idx="3570">
                  <c:v>347.78</c:v>
                </c:pt>
                <c:pt idx="3571">
                  <c:v>344.09</c:v>
                </c:pt>
                <c:pt idx="3572">
                  <c:v>338.83</c:v>
                </c:pt>
                <c:pt idx="3573">
                  <c:v>336.96</c:v>
                </c:pt>
                <c:pt idx="3574">
                  <c:v>331.92</c:v>
                </c:pt>
                <c:pt idx="3575">
                  <c:v>327.88</c:v>
                </c:pt>
                <c:pt idx="3576">
                  <c:v>328.83</c:v>
                </c:pt>
                <c:pt idx="3577">
                  <c:v>343.49</c:v>
                </c:pt>
                <c:pt idx="3578">
                  <c:v>365.62</c:v>
                </c:pt>
                <c:pt idx="3579">
                  <c:v>347.8</c:v>
                </c:pt>
                <c:pt idx="3580">
                  <c:v>338.79</c:v>
                </c:pt>
                <c:pt idx="3581">
                  <c:v>333.95</c:v>
                </c:pt>
                <c:pt idx="3582">
                  <c:v>318.07</c:v>
                </c:pt>
                <c:pt idx="3583">
                  <c:v>298.89999999999998</c:v>
                </c:pt>
                <c:pt idx="3584">
                  <c:v>285.77</c:v>
                </c:pt>
                <c:pt idx="3585">
                  <c:v>277.07</c:v>
                </c:pt>
                <c:pt idx="3586">
                  <c:v>270.62</c:v>
                </c:pt>
                <c:pt idx="3587">
                  <c:v>263.99</c:v>
                </c:pt>
                <c:pt idx="3588">
                  <c:v>256.86</c:v>
                </c:pt>
                <c:pt idx="3589">
                  <c:v>250.68</c:v>
                </c:pt>
                <c:pt idx="3590">
                  <c:v>245.8</c:v>
                </c:pt>
                <c:pt idx="3591">
                  <c:v>244.13</c:v>
                </c:pt>
                <c:pt idx="3592">
                  <c:v>241.53</c:v>
                </c:pt>
                <c:pt idx="3593">
                  <c:v>239.24</c:v>
                </c:pt>
                <c:pt idx="3594">
                  <c:v>240.14</c:v>
                </c:pt>
                <c:pt idx="3595">
                  <c:v>239.16</c:v>
                </c:pt>
                <c:pt idx="3596">
                  <c:v>249.11</c:v>
                </c:pt>
                <c:pt idx="3597">
                  <c:v>265</c:v>
                </c:pt>
                <c:pt idx="3598">
                  <c:v>278.98</c:v>
                </c:pt>
                <c:pt idx="3599">
                  <c:v>280.95</c:v>
                </c:pt>
                <c:pt idx="3600">
                  <c:v>253.67</c:v>
                </c:pt>
                <c:pt idx="3601">
                  <c:v>231.91</c:v>
                </c:pt>
                <c:pt idx="3602">
                  <c:v>220.88</c:v>
                </c:pt>
                <c:pt idx="3603">
                  <c:v>214.74</c:v>
                </c:pt>
                <c:pt idx="3604">
                  <c:v>210.1</c:v>
                </c:pt>
                <c:pt idx="3605">
                  <c:v>206.83</c:v>
                </c:pt>
                <c:pt idx="3606">
                  <c:v>208.13</c:v>
                </c:pt>
                <c:pt idx="3607">
                  <c:v>211.8</c:v>
                </c:pt>
                <c:pt idx="3608">
                  <c:v>210.74</c:v>
                </c:pt>
                <c:pt idx="3609">
                  <c:v>210.43</c:v>
                </c:pt>
                <c:pt idx="3610">
                  <c:v>202.34</c:v>
                </c:pt>
                <c:pt idx="3611">
                  <c:v>191.26</c:v>
                </c:pt>
                <c:pt idx="3612">
                  <c:v>183.44</c:v>
                </c:pt>
                <c:pt idx="3613">
                  <c:v>176.74</c:v>
                </c:pt>
                <c:pt idx="3614">
                  <c:v>172.31</c:v>
                </c:pt>
                <c:pt idx="3615">
                  <c:v>168.56</c:v>
                </c:pt>
                <c:pt idx="3616">
                  <c:v>165.1</c:v>
                </c:pt>
                <c:pt idx="3617">
                  <c:v>162.29</c:v>
                </c:pt>
                <c:pt idx="3618">
                  <c:v>159.96</c:v>
                </c:pt>
                <c:pt idx="3619">
                  <c:v>158.04</c:v>
                </c:pt>
                <c:pt idx="3620">
                  <c:v>155.34</c:v>
                </c:pt>
                <c:pt idx="3621">
                  <c:v>152.85</c:v>
                </c:pt>
                <c:pt idx="3622">
                  <c:v>150.41999999999999</c:v>
                </c:pt>
                <c:pt idx="3623">
                  <c:v>150.16999999999999</c:v>
                </c:pt>
                <c:pt idx="3624">
                  <c:v>148.86000000000001</c:v>
                </c:pt>
                <c:pt idx="3625">
                  <c:v>148.69</c:v>
                </c:pt>
                <c:pt idx="3626">
                  <c:v>147.1</c:v>
                </c:pt>
                <c:pt idx="3627">
                  <c:v>145.13</c:v>
                </c:pt>
                <c:pt idx="3628">
                  <c:v>141.88999999999999</c:v>
                </c:pt>
                <c:pt idx="3629">
                  <c:v>138.69</c:v>
                </c:pt>
                <c:pt idx="3630">
                  <c:v>135.46</c:v>
                </c:pt>
                <c:pt idx="3631">
                  <c:v>132.04</c:v>
                </c:pt>
                <c:pt idx="3632">
                  <c:v>128.85</c:v>
                </c:pt>
                <c:pt idx="3633">
                  <c:v>127.57</c:v>
                </c:pt>
                <c:pt idx="3634">
                  <c:v>127.81</c:v>
                </c:pt>
                <c:pt idx="3635">
                  <c:v>128.59</c:v>
                </c:pt>
                <c:pt idx="3636">
                  <c:v>127.84</c:v>
                </c:pt>
                <c:pt idx="3637">
                  <c:v>126.81</c:v>
                </c:pt>
                <c:pt idx="3638">
                  <c:v>124.71</c:v>
                </c:pt>
                <c:pt idx="3639">
                  <c:v>123.86</c:v>
                </c:pt>
                <c:pt idx="3640">
                  <c:v>125.93</c:v>
                </c:pt>
                <c:pt idx="3641">
                  <c:v>132.15</c:v>
                </c:pt>
                <c:pt idx="3642">
                  <c:v>138.87</c:v>
                </c:pt>
                <c:pt idx="3643">
                  <c:v>138.65</c:v>
                </c:pt>
                <c:pt idx="3644">
                  <c:v>136.34</c:v>
                </c:pt>
                <c:pt idx="3645">
                  <c:v>136.96</c:v>
                </c:pt>
                <c:pt idx="3646">
                  <c:v>136.79</c:v>
                </c:pt>
                <c:pt idx="3647">
                  <c:v>131.22</c:v>
                </c:pt>
                <c:pt idx="3648">
                  <c:v>125.37</c:v>
                </c:pt>
                <c:pt idx="3649">
                  <c:v>120.75</c:v>
                </c:pt>
                <c:pt idx="3650">
                  <c:v>117.96</c:v>
                </c:pt>
                <c:pt idx="3651">
                  <c:v>114.65</c:v>
                </c:pt>
                <c:pt idx="3652">
                  <c:v>112.56</c:v>
                </c:pt>
                <c:pt idx="3653">
                  <c:v>111.27</c:v>
                </c:pt>
                <c:pt idx="3654">
                  <c:v>109.81</c:v>
                </c:pt>
                <c:pt idx="3655">
                  <c:v>107.92</c:v>
                </c:pt>
                <c:pt idx="3656">
                  <c:v>106.35</c:v>
                </c:pt>
                <c:pt idx="3657">
                  <c:v>106.42</c:v>
                </c:pt>
                <c:pt idx="3658">
                  <c:v>106.23</c:v>
                </c:pt>
                <c:pt idx="3659">
                  <c:v>107.57</c:v>
                </c:pt>
                <c:pt idx="3660">
                  <c:v>106.55</c:v>
                </c:pt>
                <c:pt idx="3661">
                  <c:v>104.93</c:v>
                </c:pt>
                <c:pt idx="3662">
                  <c:v>103.15</c:v>
                </c:pt>
                <c:pt idx="3663">
                  <c:v>103.99</c:v>
                </c:pt>
                <c:pt idx="3664">
                  <c:v>102.3</c:v>
                </c:pt>
                <c:pt idx="3665">
                  <c:v>102.04</c:v>
                </c:pt>
                <c:pt idx="3666">
                  <c:v>100.36</c:v>
                </c:pt>
                <c:pt idx="3667">
                  <c:v>98.56</c:v>
                </c:pt>
                <c:pt idx="3668">
                  <c:v>97.42</c:v>
                </c:pt>
                <c:pt idx="3669">
                  <c:v>99.65</c:v>
                </c:pt>
                <c:pt idx="3670">
                  <c:v>123.67</c:v>
                </c:pt>
                <c:pt idx="3671">
                  <c:v>147.75</c:v>
                </c:pt>
                <c:pt idx="3672">
                  <c:v>127.43</c:v>
                </c:pt>
                <c:pt idx="3673">
                  <c:v>120.42</c:v>
                </c:pt>
                <c:pt idx="3674">
                  <c:v>296.73</c:v>
                </c:pt>
                <c:pt idx="3675">
                  <c:v>254.04</c:v>
                </c:pt>
                <c:pt idx="3676">
                  <c:v>1150.2</c:v>
                </c:pt>
                <c:pt idx="3677">
                  <c:v>816.63</c:v>
                </c:pt>
                <c:pt idx="3678">
                  <c:v>783.54</c:v>
                </c:pt>
                <c:pt idx="3679">
                  <c:v>422.65</c:v>
                </c:pt>
                <c:pt idx="3680">
                  <c:v>290.39</c:v>
                </c:pt>
                <c:pt idx="3681">
                  <c:v>228.98</c:v>
                </c:pt>
                <c:pt idx="3682">
                  <c:v>193.68</c:v>
                </c:pt>
                <c:pt idx="3683">
                  <c:v>170.41</c:v>
                </c:pt>
                <c:pt idx="3684">
                  <c:v>155.12</c:v>
                </c:pt>
                <c:pt idx="3685">
                  <c:v>143.75</c:v>
                </c:pt>
                <c:pt idx="3686">
                  <c:v>134.84</c:v>
                </c:pt>
                <c:pt idx="3687">
                  <c:v>126.7</c:v>
                </c:pt>
                <c:pt idx="3688">
                  <c:v>120.04</c:v>
                </c:pt>
                <c:pt idx="3689">
                  <c:v>114.55</c:v>
                </c:pt>
                <c:pt idx="3690">
                  <c:v>110.84</c:v>
                </c:pt>
                <c:pt idx="3691">
                  <c:v>108</c:v>
                </c:pt>
                <c:pt idx="3692">
                  <c:v>105.25</c:v>
                </c:pt>
                <c:pt idx="3693">
                  <c:v>111.75</c:v>
                </c:pt>
                <c:pt idx="3694">
                  <c:v>136.65</c:v>
                </c:pt>
                <c:pt idx="3695">
                  <c:v>140.97999999999999</c:v>
                </c:pt>
                <c:pt idx="3696">
                  <c:v>126.77</c:v>
                </c:pt>
                <c:pt idx="3697">
                  <c:v>146.06</c:v>
                </c:pt>
                <c:pt idx="3698">
                  <c:v>145.38</c:v>
                </c:pt>
                <c:pt idx="3699">
                  <c:v>129.87</c:v>
                </c:pt>
                <c:pt idx="3700">
                  <c:v>119.59</c:v>
                </c:pt>
                <c:pt idx="3701">
                  <c:v>112.88</c:v>
                </c:pt>
                <c:pt idx="3702">
                  <c:v>107.28</c:v>
                </c:pt>
                <c:pt idx="3703">
                  <c:v>103.38</c:v>
                </c:pt>
                <c:pt idx="3704">
                  <c:v>100.68</c:v>
                </c:pt>
                <c:pt idx="3705">
                  <c:v>99.32</c:v>
                </c:pt>
                <c:pt idx="3706">
                  <c:v>114.86</c:v>
                </c:pt>
                <c:pt idx="3707">
                  <c:v>110.42</c:v>
                </c:pt>
                <c:pt idx="3708">
                  <c:v>107.8</c:v>
                </c:pt>
                <c:pt idx="3709">
                  <c:v>100.14</c:v>
                </c:pt>
                <c:pt idx="3710">
                  <c:v>96.12</c:v>
                </c:pt>
                <c:pt idx="3711">
                  <c:v>93.44</c:v>
                </c:pt>
                <c:pt idx="3712">
                  <c:v>91.04</c:v>
                </c:pt>
                <c:pt idx="3713">
                  <c:v>89.65</c:v>
                </c:pt>
                <c:pt idx="3714">
                  <c:v>88.67</c:v>
                </c:pt>
                <c:pt idx="3715">
                  <c:v>87.74</c:v>
                </c:pt>
                <c:pt idx="3716">
                  <c:v>106.5</c:v>
                </c:pt>
                <c:pt idx="3717">
                  <c:v>369.77</c:v>
                </c:pt>
                <c:pt idx="3718">
                  <c:v>257.61</c:v>
                </c:pt>
                <c:pt idx="3719">
                  <c:v>233.35</c:v>
                </c:pt>
                <c:pt idx="3720">
                  <c:v>229.17</c:v>
                </c:pt>
                <c:pt idx="3721">
                  <c:v>177.09</c:v>
                </c:pt>
                <c:pt idx="3722">
                  <c:v>149.24</c:v>
                </c:pt>
                <c:pt idx="3723">
                  <c:v>131.56</c:v>
                </c:pt>
                <c:pt idx="3724">
                  <c:v>119.64</c:v>
                </c:pt>
                <c:pt idx="3725">
                  <c:v>111.23</c:v>
                </c:pt>
                <c:pt idx="3726">
                  <c:v>104.65</c:v>
                </c:pt>
                <c:pt idx="3727">
                  <c:v>99.93</c:v>
                </c:pt>
                <c:pt idx="3728">
                  <c:v>96.73</c:v>
                </c:pt>
                <c:pt idx="3729">
                  <c:v>93.45</c:v>
                </c:pt>
                <c:pt idx="3730">
                  <c:v>90.8</c:v>
                </c:pt>
                <c:pt idx="3731">
                  <c:v>88.44</c:v>
                </c:pt>
                <c:pt idx="3732">
                  <c:v>86.64</c:v>
                </c:pt>
                <c:pt idx="3733">
                  <c:v>84.73</c:v>
                </c:pt>
                <c:pt idx="3734">
                  <c:v>82.96</c:v>
                </c:pt>
                <c:pt idx="3735">
                  <c:v>81.84</c:v>
                </c:pt>
                <c:pt idx="3736">
                  <c:v>81.08</c:v>
                </c:pt>
                <c:pt idx="3737">
                  <c:v>82.39</c:v>
                </c:pt>
                <c:pt idx="3738">
                  <c:v>82.85</c:v>
                </c:pt>
                <c:pt idx="3739">
                  <c:v>79.739999999999995</c:v>
                </c:pt>
                <c:pt idx="3740">
                  <c:v>78.56</c:v>
                </c:pt>
                <c:pt idx="3741">
                  <c:v>77.48</c:v>
                </c:pt>
                <c:pt idx="3742">
                  <c:v>77.05</c:v>
                </c:pt>
                <c:pt idx="3743">
                  <c:v>75.739999999999995</c:v>
                </c:pt>
                <c:pt idx="3744">
                  <c:v>74.39</c:v>
                </c:pt>
                <c:pt idx="3745">
                  <c:v>73.89</c:v>
                </c:pt>
                <c:pt idx="3746">
                  <c:v>73.709999999999994</c:v>
                </c:pt>
                <c:pt idx="3747">
                  <c:v>73.73</c:v>
                </c:pt>
                <c:pt idx="3748">
                  <c:v>75.540000000000006</c:v>
                </c:pt>
                <c:pt idx="3749">
                  <c:v>86.97</c:v>
                </c:pt>
                <c:pt idx="3750">
                  <c:v>96.69</c:v>
                </c:pt>
                <c:pt idx="3751">
                  <c:v>92.92</c:v>
                </c:pt>
                <c:pt idx="3752">
                  <c:v>86.75</c:v>
                </c:pt>
                <c:pt idx="3753">
                  <c:v>95.26</c:v>
                </c:pt>
                <c:pt idx="3754">
                  <c:v>122.85</c:v>
                </c:pt>
                <c:pt idx="3755">
                  <c:v>115.83</c:v>
                </c:pt>
                <c:pt idx="3756">
                  <c:v>119.59</c:v>
                </c:pt>
                <c:pt idx="3757">
                  <c:v>153.11000000000001</c:v>
                </c:pt>
                <c:pt idx="3758">
                  <c:v>136.09</c:v>
                </c:pt>
                <c:pt idx="3759">
                  <c:v>123.42</c:v>
                </c:pt>
                <c:pt idx="3760">
                  <c:v>116.36</c:v>
                </c:pt>
                <c:pt idx="3761">
                  <c:v>109.74</c:v>
                </c:pt>
                <c:pt idx="3762">
                  <c:v>167.29</c:v>
                </c:pt>
                <c:pt idx="3763">
                  <c:v>481.9</c:v>
                </c:pt>
                <c:pt idx="3764">
                  <c:v>859.76</c:v>
                </c:pt>
                <c:pt idx="3765">
                  <c:v>1020.03</c:v>
                </c:pt>
                <c:pt idx="3766">
                  <c:v>1483.61</c:v>
                </c:pt>
                <c:pt idx="3767">
                  <c:v>4702.79</c:v>
                </c:pt>
                <c:pt idx="3768">
                  <c:v>10888.77</c:v>
                </c:pt>
                <c:pt idx="3769">
                  <c:v>16112.39</c:v>
                </c:pt>
                <c:pt idx="3770">
                  <c:v>19782.2</c:v>
                </c:pt>
                <c:pt idx="3771">
                  <c:v>47836.13</c:v>
                </c:pt>
                <c:pt idx="3772">
                  <c:v>31676.799999999999</c:v>
                </c:pt>
                <c:pt idx="3773">
                  <c:v>12424.15</c:v>
                </c:pt>
                <c:pt idx="3774">
                  <c:v>7937.05</c:v>
                </c:pt>
                <c:pt idx="3775">
                  <c:v>27169.62</c:v>
                </c:pt>
                <c:pt idx="3776">
                  <c:v>34806.46</c:v>
                </c:pt>
                <c:pt idx="3777">
                  <c:v>17329.75</c:v>
                </c:pt>
                <c:pt idx="3778">
                  <c:v>12443.95</c:v>
                </c:pt>
                <c:pt idx="3779">
                  <c:v>11449.41</c:v>
                </c:pt>
                <c:pt idx="3780">
                  <c:v>14091.05</c:v>
                </c:pt>
                <c:pt idx="3781">
                  <c:v>12685.99</c:v>
                </c:pt>
                <c:pt idx="3782">
                  <c:v>10111.93</c:v>
                </c:pt>
                <c:pt idx="3783">
                  <c:v>6334.98</c:v>
                </c:pt>
                <c:pt idx="3784">
                  <c:v>3280.27</c:v>
                </c:pt>
                <c:pt idx="3785">
                  <c:v>2140.5500000000002</c:v>
                </c:pt>
                <c:pt idx="3786">
                  <c:v>1805.95</c:v>
                </c:pt>
                <c:pt idx="3787">
                  <c:v>1611.54</c:v>
                </c:pt>
                <c:pt idx="3788">
                  <c:v>1480.23</c:v>
                </c:pt>
                <c:pt idx="3789">
                  <c:v>1308.5</c:v>
                </c:pt>
                <c:pt idx="3790">
                  <c:v>1191.8</c:v>
                </c:pt>
                <c:pt idx="3791">
                  <c:v>9221.5400000000009</c:v>
                </c:pt>
                <c:pt idx="3792">
                  <c:v>13106.63</c:v>
                </c:pt>
                <c:pt idx="3793">
                  <c:v>12358.91</c:v>
                </c:pt>
                <c:pt idx="3794">
                  <c:v>2903.34</c:v>
                </c:pt>
                <c:pt idx="3795">
                  <c:v>4935.21</c:v>
                </c:pt>
                <c:pt idx="3796">
                  <c:v>9858.2900000000009</c:v>
                </c:pt>
                <c:pt idx="3797">
                  <c:v>9457.67</c:v>
                </c:pt>
                <c:pt idx="3798">
                  <c:v>4618.26</c:v>
                </c:pt>
                <c:pt idx="3799">
                  <c:v>5521.25</c:v>
                </c:pt>
                <c:pt idx="3800">
                  <c:v>8588.9699999999993</c:v>
                </c:pt>
                <c:pt idx="3801">
                  <c:v>6893.36</c:v>
                </c:pt>
                <c:pt idx="3802">
                  <c:v>7437.75</c:v>
                </c:pt>
                <c:pt idx="3803">
                  <c:v>10949.22</c:v>
                </c:pt>
                <c:pt idx="3804">
                  <c:v>8048.55</c:v>
                </c:pt>
                <c:pt idx="3805">
                  <c:v>7917.98</c:v>
                </c:pt>
                <c:pt idx="3806">
                  <c:v>7520.72</c:v>
                </c:pt>
                <c:pt idx="3807">
                  <c:v>4961.34</c:v>
                </c:pt>
                <c:pt idx="3808">
                  <c:v>6729.94</c:v>
                </c:pt>
                <c:pt idx="3809">
                  <c:v>6190.22</c:v>
                </c:pt>
                <c:pt idx="3810">
                  <c:v>4432.01</c:v>
                </c:pt>
                <c:pt idx="3811">
                  <c:v>3949.98</c:v>
                </c:pt>
                <c:pt idx="3812">
                  <c:v>3795.38</c:v>
                </c:pt>
                <c:pt idx="3813">
                  <c:v>3794.3</c:v>
                </c:pt>
                <c:pt idx="3814">
                  <c:v>10925.24</c:v>
                </c:pt>
                <c:pt idx="3815">
                  <c:v>8107.56</c:v>
                </c:pt>
                <c:pt idx="3816">
                  <c:v>4547.12</c:v>
                </c:pt>
                <c:pt idx="3817">
                  <c:v>2997.81</c:v>
                </c:pt>
                <c:pt idx="3818">
                  <c:v>2222.4699999999998</c:v>
                </c:pt>
                <c:pt idx="3819">
                  <c:v>1888.02</c:v>
                </c:pt>
                <c:pt idx="3820">
                  <c:v>1709.33</c:v>
                </c:pt>
                <c:pt idx="3821">
                  <c:v>3608.14</c:v>
                </c:pt>
                <c:pt idx="3822">
                  <c:v>12824.32</c:v>
                </c:pt>
                <c:pt idx="3823">
                  <c:v>14906.32</c:v>
                </c:pt>
                <c:pt idx="3824">
                  <c:v>27737.99</c:v>
                </c:pt>
                <c:pt idx="3825">
                  <c:v>22981.87</c:v>
                </c:pt>
                <c:pt idx="3826">
                  <c:v>14141.46</c:v>
                </c:pt>
                <c:pt idx="3827">
                  <c:v>69749.570000000007</c:v>
                </c:pt>
                <c:pt idx="3828">
                  <c:v>129016.39</c:v>
                </c:pt>
                <c:pt idx="3829">
                  <c:v>37187.96</c:v>
                </c:pt>
                <c:pt idx="3830">
                  <c:v>19172.91</c:v>
                </c:pt>
                <c:pt idx="3831">
                  <c:v>15696.63</c:v>
                </c:pt>
                <c:pt idx="3832">
                  <c:v>12096.65</c:v>
                </c:pt>
                <c:pt idx="3833">
                  <c:v>13970.56</c:v>
                </c:pt>
                <c:pt idx="3834">
                  <c:v>10667.39</c:v>
                </c:pt>
                <c:pt idx="3835">
                  <c:v>15216.24</c:v>
                </c:pt>
                <c:pt idx="3836">
                  <c:v>12001.54</c:v>
                </c:pt>
                <c:pt idx="3837">
                  <c:v>16272.94</c:v>
                </c:pt>
                <c:pt idx="3838">
                  <c:v>19067.560000000001</c:v>
                </c:pt>
                <c:pt idx="3839">
                  <c:v>20684.73</c:v>
                </c:pt>
                <c:pt idx="3840">
                  <c:v>16108.74</c:v>
                </c:pt>
                <c:pt idx="3841">
                  <c:v>10047.02</c:v>
                </c:pt>
                <c:pt idx="3842">
                  <c:v>6482.07</c:v>
                </c:pt>
                <c:pt idx="3843">
                  <c:v>4716.76</c:v>
                </c:pt>
                <c:pt idx="3844">
                  <c:v>3613.91</c:v>
                </c:pt>
                <c:pt idx="3845">
                  <c:v>2942.59</c:v>
                </c:pt>
                <c:pt idx="3846">
                  <c:v>2434.63</c:v>
                </c:pt>
                <c:pt idx="3847">
                  <c:v>2116.34</c:v>
                </c:pt>
                <c:pt idx="3848">
                  <c:v>1997.07</c:v>
                </c:pt>
                <c:pt idx="3849">
                  <c:v>1860.41</c:v>
                </c:pt>
                <c:pt idx="3850">
                  <c:v>1739.97</c:v>
                </c:pt>
                <c:pt idx="3851">
                  <c:v>1711.99</c:v>
                </c:pt>
                <c:pt idx="3852">
                  <c:v>1663.98</c:v>
                </c:pt>
                <c:pt idx="3853">
                  <c:v>1743.66</c:v>
                </c:pt>
                <c:pt idx="3854">
                  <c:v>1690.46</c:v>
                </c:pt>
                <c:pt idx="3855">
                  <c:v>1487.69</c:v>
                </c:pt>
                <c:pt idx="3856">
                  <c:v>1389.34</c:v>
                </c:pt>
                <c:pt idx="3857">
                  <c:v>1319.53</c:v>
                </c:pt>
                <c:pt idx="3858">
                  <c:v>1259.3499999999999</c:v>
                </c:pt>
                <c:pt idx="3859">
                  <c:v>1211.3</c:v>
                </c:pt>
                <c:pt idx="3860">
                  <c:v>1163.8</c:v>
                </c:pt>
                <c:pt idx="3861">
                  <c:v>1119.3599999999999</c:v>
                </c:pt>
                <c:pt idx="3862">
                  <c:v>1091.99</c:v>
                </c:pt>
                <c:pt idx="3863">
                  <c:v>1062.51</c:v>
                </c:pt>
                <c:pt idx="3864">
                  <c:v>1032.54</c:v>
                </c:pt>
                <c:pt idx="3865">
                  <c:v>1005.56</c:v>
                </c:pt>
                <c:pt idx="3866">
                  <c:v>988.33</c:v>
                </c:pt>
                <c:pt idx="3867">
                  <c:v>976.61</c:v>
                </c:pt>
                <c:pt idx="3868">
                  <c:v>956.01</c:v>
                </c:pt>
                <c:pt idx="3869">
                  <c:v>930.95</c:v>
                </c:pt>
                <c:pt idx="3870">
                  <c:v>944.92</c:v>
                </c:pt>
                <c:pt idx="3871">
                  <c:v>965.97</c:v>
                </c:pt>
                <c:pt idx="3872">
                  <c:v>937.75</c:v>
                </c:pt>
                <c:pt idx="3873">
                  <c:v>908.02</c:v>
                </c:pt>
                <c:pt idx="3874">
                  <c:v>884.7</c:v>
                </c:pt>
                <c:pt idx="3875">
                  <c:v>854.11</c:v>
                </c:pt>
                <c:pt idx="3876">
                  <c:v>817.65</c:v>
                </c:pt>
                <c:pt idx="3877">
                  <c:v>792.68</c:v>
                </c:pt>
                <c:pt idx="3878">
                  <c:v>780.29</c:v>
                </c:pt>
                <c:pt idx="3879">
                  <c:v>762.36</c:v>
                </c:pt>
                <c:pt idx="3880">
                  <c:v>729.74</c:v>
                </c:pt>
                <c:pt idx="3881">
                  <c:v>705.09</c:v>
                </c:pt>
                <c:pt idx="3882">
                  <c:v>691.12</c:v>
                </c:pt>
                <c:pt idx="3883">
                  <c:v>686.09</c:v>
                </c:pt>
                <c:pt idx="3884">
                  <c:v>696.36</c:v>
                </c:pt>
                <c:pt idx="3885">
                  <c:v>709.54</c:v>
                </c:pt>
                <c:pt idx="3886">
                  <c:v>705.26</c:v>
                </c:pt>
                <c:pt idx="3887">
                  <c:v>723.09</c:v>
                </c:pt>
                <c:pt idx="3888">
                  <c:v>745.03</c:v>
                </c:pt>
                <c:pt idx="3889">
                  <c:v>722.43</c:v>
                </c:pt>
                <c:pt idx="3890">
                  <c:v>673.67</c:v>
                </c:pt>
                <c:pt idx="3891">
                  <c:v>624.15</c:v>
                </c:pt>
                <c:pt idx="3892">
                  <c:v>586.29999999999995</c:v>
                </c:pt>
                <c:pt idx="3893">
                  <c:v>560.04999999999995</c:v>
                </c:pt>
                <c:pt idx="3894">
                  <c:v>550.96</c:v>
                </c:pt>
                <c:pt idx="3895">
                  <c:v>553.9</c:v>
                </c:pt>
                <c:pt idx="3896">
                  <c:v>555.44000000000005</c:v>
                </c:pt>
                <c:pt idx="3897">
                  <c:v>520.71</c:v>
                </c:pt>
                <c:pt idx="3898">
                  <c:v>498.28</c:v>
                </c:pt>
                <c:pt idx="3899">
                  <c:v>485.54</c:v>
                </c:pt>
                <c:pt idx="3900">
                  <c:v>472.25</c:v>
                </c:pt>
                <c:pt idx="3901">
                  <c:v>457.85</c:v>
                </c:pt>
                <c:pt idx="3902">
                  <c:v>445.02</c:v>
                </c:pt>
                <c:pt idx="3903">
                  <c:v>438.27</c:v>
                </c:pt>
                <c:pt idx="3904">
                  <c:v>432.41</c:v>
                </c:pt>
                <c:pt idx="3905">
                  <c:v>428.32</c:v>
                </c:pt>
                <c:pt idx="3906">
                  <c:v>423.93</c:v>
                </c:pt>
                <c:pt idx="3907">
                  <c:v>419.52</c:v>
                </c:pt>
                <c:pt idx="3908">
                  <c:v>415.15</c:v>
                </c:pt>
                <c:pt idx="3909">
                  <c:v>410.81</c:v>
                </c:pt>
                <c:pt idx="3910">
                  <c:v>406.5</c:v>
                </c:pt>
                <c:pt idx="3911">
                  <c:v>402.23</c:v>
                </c:pt>
                <c:pt idx="3912">
                  <c:v>398</c:v>
                </c:pt>
                <c:pt idx="3913">
                  <c:v>393.8</c:v>
                </c:pt>
                <c:pt idx="3914">
                  <c:v>389.63</c:v>
                </c:pt>
                <c:pt idx="3915">
                  <c:v>385.5</c:v>
                </c:pt>
                <c:pt idx="3916">
                  <c:v>381.4</c:v>
                </c:pt>
                <c:pt idx="3917">
                  <c:v>377.34</c:v>
                </c:pt>
                <c:pt idx="3918">
                  <c:v>373.31</c:v>
                </c:pt>
                <c:pt idx="3919">
                  <c:v>369.31</c:v>
                </c:pt>
                <c:pt idx="3920">
                  <c:v>365.35</c:v>
                </c:pt>
                <c:pt idx="3921">
                  <c:v>359.81</c:v>
                </c:pt>
                <c:pt idx="3922">
                  <c:v>350.05</c:v>
                </c:pt>
                <c:pt idx="3923">
                  <c:v>344.65</c:v>
                </c:pt>
                <c:pt idx="3924">
                  <c:v>335.75</c:v>
                </c:pt>
                <c:pt idx="3925">
                  <c:v>343.22</c:v>
                </c:pt>
                <c:pt idx="3926">
                  <c:v>387.71</c:v>
                </c:pt>
                <c:pt idx="3927">
                  <c:v>416.44</c:v>
                </c:pt>
                <c:pt idx="3928">
                  <c:v>434.14</c:v>
                </c:pt>
                <c:pt idx="3929">
                  <c:v>413.58</c:v>
                </c:pt>
                <c:pt idx="3930">
                  <c:v>389.83</c:v>
                </c:pt>
                <c:pt idx="3931">
                  <c:v>367.09</c:v>
                </c:pt>
                <c:pt idx="3932">
                  <c:v>348.25</c:v>
                </c:pt>
                <c:pt idx="3933">
                  <c:v>332.93</c:v>
                </c:pt>
                <c:pt idx="3934">
                  <c:v>322.37</c:v>
                </c:pt>
                <c:pt idx="3935">
                  <c:v>312.89</c:v>
                </c:pt>
                <c:pt idx="3936">
                  <c:v>304.29000000000002</c:v>
                </c:pt>
                <c:pt idx="3937">
                  <c:v>297.64999999999998</c:v>
                </c:pt>
                <c:pt idx="3938">
                  <c:v>292.35000000000002</c:v>
                </c:pt>
                <c:pt idx="3939">
                  <c:v>286.52999999999997</c:v>
                </c:pt>
                <c:pt idx="3940">
                  <c:v>282.58999999999997</c:v>
                </c:pt>
                <c:pt idx="3941">
                  <c:v>280.64</c:v>
                </c:pt>
                <c:pt idx="3942">
                  <c:v>280.91000000000003</c:v>
                </c:pt>
                <c:pt idx="3943">
                  <c:v>285.32</c:v>
                </c:pt>
                <c:pt idx="3944">
                  <c:v>290.5</c:v>
                </c:pt>
                <c:pt idx="3945">
                  <c:v>290.74</c:v>
                </c:pt>
                <c:pt idx="3946">
                  <c:v>288.54000000000002</c:v>
                </c:pt>
                <c:pt idx="3947">
                  <c:v>277.79000000000002</c:v>
                </c:pt>
                <c:pt idx="3948">
                  <c:v>266.23</c:v>
                </c:pt>
                <c:pt idx="3949">
                  <c:v>258.24</c:v>
                </c:pt>
                <c:pt idx="3950">
                  <c:v>251.24</c:v>
                </c:pt>
                <c:pt idx="3951">
                  <c:v>244.45</c:v>
                </c:pt>
                <c:pt idx="3952">
                  <c:v>238.11</c:v>
                </c:pt>
                <c:pt idx="3953">
                  <c:v>232.58</c:v>
                </c:pt>
                <c:pt idx="3954">
                  <c:v>227.45</c:v>
                </c:pt>
                <c:pt idx="3955">
                  <c:v>224.04</c:v>
                </c:pt>
                <c:pt idx="3956">
                  <c:v>218.75</c:v>
                </c:pt>
                <c:pt idx="3957">
                  <c:v>215.72</c:v>
                </c:pt>
                <c:pt idx="3958">
                  <c:v>212.51</c:v>
                </c:pt>
                <c:pt idx="3959">
                  <c:v>210.49</c:v>
                </c:pt>
                <c:pt idx="3960">
                  <c:v>209.58</c:v>
                </c:pt>
                <c:pt idx="3961">
                  <c:v>208.32</c:v>
                </c:pt>
                <c:pt idx="3962">
                  <c:v>210.02</c:v>
                </c:pt>
                <c:pt idx="3963">
                  <c:v>210.18</c:v>
                </c:pt>
                <c:pt idx="3964">
                  <c:v>208.43</c:v>
                </c:pt>
                <c:pt idx="3965">
                  <c:v>206.43</c:v>
                </c:pt>
                <c:pt idx="3966">
                  <c:v>208.3</c:v>
                </c:pt>
                <c:pt idx="3967">
                  <c:v>209.39</c:v>
                </c:pt>
                <c:pt idx="3968">
                  <c:v>208.29</c:v>
                </c:pt>
                <c:pt idx="3969">
                  <c:v>209.03</c:v>
                </c:pt>
                <c:pt idx="3970">
                  <c:v>201.23</c:v>
                </c:pt>
                <c:pt idx="3971">
                  <c:v>192.45</c:v>
                </c:pt>
                <c:pt idx="3972">
                  <c:v>186.47</c:v>
                </c:pt>
                <c:pt idx="3973">
                  <c:v>182.37</c:v>
                </c:pt>
                <c:pt idx="3974">
                  <c:v>179.58</c:v>
                </c:pt>
                <c:pt idx="3975">
                  <c:v>175.58</c:v>
                </c:pt>
                <c:pt idx="3976">
                  <c:v>170.83</c:v>
                </c:pt>
                <c:pt idx="3977">
                  <c:v>166.8</c:v>
                </c:pt>
                <c:pt idx="3978">
                  <c:v>164.48</c:v>
                </c:pt>
                <c:pt idx="3979">
                  <c:v>163.99</c:v>
                </c:pt>
                <c:pt idx="3980">
                  <c:v>162.28</c:v>
                </c:pt>
                <c:pt idx="3981">
                  <c:v>159.91999999999999</c:v>
                </c:pt>
                <c:pt idx="3982">
                  <c:v>158.33000000000001</c:v>
                </c:pt>
                <c:pt idx="3983">
                  <c:v>156.71</c:v>
                </c:pt>
                <c:pt idx="3984">
                  <c:v>154.69</c:v>
                </c:pt>
                <c:pt idx="3985">
                  <c:v>152.25</c:v>
                </c:pt>
                <c:pt idx="3986">
                  <c:v>149.27000000000001</c:v>
                </c:pt>
                <c:pt idx="3987">
                  <c:v>147.25</c:v>
                </c:pt>
                <c:pt idx="3988">
                  <c:v>145.65</c:v>
                </c:pt>
                <c:pt idx="3989">
                  <c:v>143.86000000000001</c:v>
                </c:pt>
                <c:pt idx="3990">
                  <c:v>142.25</c:v>
                </c:pt>
                <c:pt idx="3991">
                  <c:v>140.1</c:v>
                </c:pt>
                <c:pt idx="3992">
                  <c:v>138.34</c:v>
                </c:pt>
                <c:pt idx="3993">
                  <c:v>137.18</c:v>
                </c:pt>
                <c:pt idx="3994">
                  <c:v>136.13</c:v>
                </c:pt>
                <c:pt idx="3995">
                  <c:v>133.93</c:v>
                </c:pt>
                <c:pt idx="3996">
                  <c:v>132.41</c:v>
                </c:pt>
                <c:pt idx="3997">
                  <c:v>131.03</c:v>
                </c:pt>
                <c:pt idx="3998">
                  <c:v>131.1</c:v>
                </c:pt>
                <c:pt idx="3999">
                  <c:v>130.69</c:v>
                </c:pt>
                <c:pt idx="4000">
                  <c:v>129.65</c:v>
                </c:pt>
                <c:pt idx="4001">
                  <c:v>129.91999999999999</c:v>
                </c:pt>
                <c:pt idx="4002">
                  <c:v>129.15</c:v>
                </c:pt>
                <c:pt idx="4003">
                  <c:v>128.44</c:v>
                </c:pt>
                <c:pt idx="4004">
                  <c:v>128.77000000000001</c:v>
                </c:pt>
                <c:pt idx="4005">
                  <c:v>130.36000000000001</c:v>
                </c:pt>
                <c:pt idx="4006">
                  <c:v>126.67</c:v>
                </c:pt>
                <c:pt idx="4007">
                  <c:v>123.33</c:v>
                </c:pt>
                <c:pt idx="4008">
                  <c:v>121.59</c:v>
                </c:pt>
                <c:pt idx="4009">
                  <c:v>121.79</c:v>
                </c:pt>
                <c:pt idx="4010">
                  <c:v>119.67</c:v>
                </c:pt>
                <c:pt idx="4011">
                  <c:v>118.66</c:v>
                </c:pt>
                <c:pt idx="4012">
                  <c:v>117.83</c:v>
                </c:pt>
                <c:pt idx="4013">
                  <c:v>116.78</c:v>
                </c:pt>
                <c:pt idx="4014">
                  <c:v>115.53</c:v>
                </c:pt>
                <c:pt idx="4015">
                  <c:v>113.71</c:v>
                </c:pt>
                <c:pt idx="4016">
                  <c:v>112.39</c:v>
                </c:pt>
                <c:pt idx="4017">
                  <c:v>112.55</c:v>
                </c:pt>
              </c:numCache>
            </c:numRef>
          </c:val>
          <c:smooth val="0"/>
          <c:extLst xmlns:c16r2="http://schemas.microsoft.com/office/drawing/2015/06/chart">
            <c:ext xmlns:c16="http://schemas.microsoft.com/office/drawing/2014/chart" uri="{C3380CC4-5D6E-409C-BE32-E72D297353CC}">
              <c16:uniqueId val="{00000000-1899-4D99-9571-3A327EC3CEDE}"/>
            </c:ext>
          </c:extLst>
        </c:ser>
        <c:dLbls>
          <c:showLegendKey val="0"/>
          <c:showVal val="0"/>
          <c:showCatName val="0"/>
          <c:showSerName val="0"/>
          <c:showPercent val="0"/>
          <c:showBubbleSize val="0"/>
        </c:dLbls>
        <c:smooth val="0"/>
        <c:axId val="114572224"/>
        <c:axId val="114572784"/>
      </c:lineChart>
      <c:dateAx>
        <c:axId val="114572224"/>
        <c:scaling>
          <c:orientation val="minMax"/>
          <c:min val="39083"/>
        </c:scaling>
        <c:delete val="0"/>
        <c:axPos val="b"/>
        <c:numFmt formatCode="yyyy" sourceLinked="1"/>
        <c:majorTickMark val="out"/>
        <c:minorTickMark val="none"/>
        <c:tickLblPos val="nextTo"/>
        <c:spPr>
          <a:noFill/>
          <a:ln w="9525" cap="flat" cmpd="sng" algn="ctr">
            <a:solidFill>
              <a:sysClr val="windowText" lastClr="000000"/>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4572784"/>
        <c:crosses val="autoZero"/>
        <c:auto val="1"/>
        <c:lblOffset val="100"/>
        <c:baseTimeUnit val="days"/>
        <c:majorUnit val="12"/>
        <c:majorTimeUnit val="months"/>
        <c:minorUnit val="1"/>
        <c:minorTimeUnit val="years"/>
      </c:dateAx>
      <c:valAx>
        <c:axId val="11457278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AU">
                    <a:solidFill>
                      <a:sysClr val="windowText" lastClr="000000"/>
                    </a:solidFill>
                  </a:rPr>
                  <a:t>Daily River discharge</a:t>
                </a:r>
                <a:r>
                  <a:rPr lang="en-AU" baseline="0">
                    <a:solidFill>
                      <a:sysClr val="windowText" lastClr="000000"/>
                    </a:solidFill>
                  </a:rPr>
                  <a:t> </a:t>
                </a:r>
              </a:p>
              <a:p>
                <a:pPr>
                  <a:defRPr>
                    <a:solidFill>
                      <a:sysClr val="windowText" lastClr="000000"/>
                    </a:solidFill>
                  </a:defRPr>
                </a:pPr>
                <a:r>
                  <a:rPr lang="en-AU" baseline="0">
                    <a:solidFill>
                      <a:sysClr val="windowText" lastClr="000000"/>
                    </a:solidFill>
                  </a:rPr>
                  <a:t>(ML/day x 1000)</a:t>
                </a:r>
                <a:endParaRPr lang="en-AU">
                  <a:solidFill>
                    <a:sysClr val="windowText" lastClr="000000"/>
                  </a:solidFill>
                </a:endParaRP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572224"/>
        <c:crosses val="autoZero"/>
        <c:crossBetween val="between"/>
        <c:dispUnits>
          <c:builtInUnit val="thousands"/>
        </c:dispUnits>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DE0A195-7637-4670-804D-CD666DC672AA}" type="doc">
      <dgm:prSet loTypeId="urn:microsoft.com/office/officeart/2005/8/layout/cycle6" loCatId="cycle" qsTypeId="urn:microsoft.com/office/officeart/2005/8/quickstyle/simple1" qsCatId="simple" csTypeId="urn:microsoft.com/office/officeart/2005/8/colors/accent1_2" csCatId="accent1" phldr="1"/>
      <dgm:spPr/>
      <dgm:t>
        <a:bodyPr/>
        <a:lstStyle/>
        <a:p>
          <a:endParaRPr lang="en-AU"/>
        </a:p>
      </dgm:t>
    </dgm:pt>
    <dgm:pt modelId="{8C15F1C6-92E8-4CC4-B9E4-2C73FA7B4D11}">
      <dgm:prSet phldrT="[Text]" custT="1"/>
      <dgm:spPr/>
      <dgm:t>
        <a:bodyPr/>
        <a:lstStyle/>
        <a:p>
          <a:pPr algn="ctr">
            <a:spcAft>
              <a:spcPts val="0"/>
            </a:spcAft>
          </a:pPr>
          <a:r>
            <a:rPr lang="en-AU" sz="1000" b="1"/>
            <a:t>DRIVERS &amp; ACTIVITIES</a:t>
          </a:r>
        </a:p>
        <a:p>
          <a:pPr algn="ctr">
            <a:spcAft>
              <a:spcPts val="0"/>
            </a:spcAft>
          </a:pPr>
          <a:r>
            <a:rPr lang="en-AU" sz="1000" b="0">
              <a:solidFill>
                <a:srgbClr val="FFFF00"/>
              </a:solidFill>
            </a:rPr>
            <a:t>Climate</a:t>
          </a:r>
        </a:p>
        <a:p>
          <a:pPr algn="ctr">
            <a:spcAft>
              <a:spcPts val="0"/>
            </a:spcAft>
          </a:pPr>
          <a:r>
            <a:rPr lang="en-AU" sz="1000" b="0"/>
            <a:t>Population growth</a:t>
          </a:r>
        </a:p>
        <a:p>
          <a:pPr algn="ctr">
            <a:spcAft>
              <a:spcPts val="0"/>
            </a:spcAft>
          </a:pPr>
          <a:r>
            <a:rPr lang="en-AU" sz="1000" b="0">
              <a:solidFill>
                <a:srgbClr val="FFFF00"/>
              </a:solidFill>
            </a:rPr>
            <a:t>Economic growth (incl. agriculture </a:t>
          </a:r>
          <a:r>
            <a:rPr lang="en-AU" sz="1000" b="0">
              <a:solidFill>
                <a:schemeClr val="bg1"/>
              </a:solidFill>
            </a:rPr>
            <a:t>and coastal development)</a:t>
          </a:r>
        </a:p>
        <a:p>
          <a:pPr algn="ctr">
            <a:spcAft>
              <a:spcPts val="0"/>
            </a:spcAft>
          </a:pPr>
          <a:r>
            <a:rPr lang="en-AU" sz="1000" b="0"/>
            <a:t>Technological development</a:t>
          </a:r>
        </a:p>
        <a:p>
          <a:pPr algn="ctr">
            <a:spcAft>
              <a:spcPts val="0"/>
            </a:spcAft>
          </a:pPr>
          <a:r>
            <a:rPr lang="en-AU" sz="1000" b="0"/>
            <a:t>Societal attitudes</a:t>
          </a:r>
        </a:p>
      </dgm:t>
    </dgm:pt>
    <dgm:pt modelId="{96D77D5D-334F-46D8-882C-831F9D077427}" type="parTrans" cxnId="{3A66810B-60F3-4086-8F28-0ECF5F821BFD}">
      <dgm:prSet/>
      <dgm:spPr/>
      <dgm:t>
        <a:bodyPr/>
        <a:lstStyle/>
        <a:p>
          <a:pPr algn="ctr"/>
          <a:endParaRPr lang="en-AU" sz="1000"/>
        </a:p>
      </dgm:t>
    </dgm:pt>
    <dgm:pt modelId="{6B04BBD9-6CE7-46B7-BEAD-E15D94DAD825}" type="sibTrans" cxnId="{3A66810B-60F3-4086-8F28-0ECF5F821BFD}">
      <dgm:prSet/>
      <dgm:spPr>
        <a:ln>
          <a:headEnd type="none" w="med" len="med"/>
          <a:tailEnd type="triangle" w="med" len="med"/>
        </a:ln>
      </dgm:spPr>
      <dgm:t>
        <a:bodyPr/>
        <a:lstStyle/>
        <a:p>
          <a:pPr algn="ctr"/>
          <a:endParaRPr lang="en-AU" sz="1000"/>
        </a:p>
      </dgm:t>
    </dgm:pt>
    <dgm:pt modelId="{CD172D3B-8806-4FC9-89EE-EE069681EFC5}">
      <dgm:prSet phldrT="[Text]" custT="1"/>
      <dgm:spPr/>
      <dgm:t>
        <a:bodyPr/>
        <a:lstStyle/>
        <a:p>
          <a:pPr algn="ctr">
            <a:spcAft>
              <a:spcPts val="0"/>
            </a:spcAft>
          </a:pPr>
          <a:r>
            <a:rPr lang="en-AU" sz="1000" b="1"/>
            <a:t>PRESSURES </a:t>
          </a:r>
        </a:p>
        <a:p>
          <a:pPr algn="ctr">
            <a:spcAft>
              <a:spcPts val="0"/>
            </a:spcAft>
          </a:pPr>
          <a:r>
            <a:rPr lang="en-AU" sz="1000" b="0" i="0">
              <a:solidFill>
                <a:srgbClr val="FFFF00"/>
              </a:solidFill>
            </a:rPr>
            <a:t>Cyclones</a:t>
          </a:r>
        </a:p>
        <a:p>
          <a:pPr algn="ctr">
            <a:spcAft>
              <a:spcPts val="0"/>
            </a:spcAft>
          </a:pPr>
          <a:r>
            <a:rPr lang="en-AU" sz="1000">
              <a:solidFill>
                <a:srgbClr val="FFFF00"/>
              </a:solidFill>
            </a:rPr>
            <a:t>Freshwater discharge</a:t>
          </a:r>
        </a:p>
        <a:p>
          <a:pPr algn="ctr">
            <a:spcAft>
              <a:spcPts val="0"/>
            </a:spcAft>
          </a:pPr>
          <a:r>
            <a:rPr lang="en-AU" sz="1000">
              <a:solidFill>
                <a:srgbClr val="FFFF00"/>
              </a:solidFill>
            </a:rPr>
            <a:t>Catchment run-off (sediment, nutrient, pesticides)</a:t>
          </a:r>
        </a:p>
        <a:p>
          <a:pPr algn="ctr">
            <a:spcAft>
              <a:spcPts val="0"/>
            </a:spcAft>
          </a:pPr>
          <a:r>
            <a:rPr lang="en-AU" sz="1000">
              <a:solidFill>
                <a:srgbClr val="FFFF00"/>
              </a:solidFill>
            </a:rPr>
            <a:t>Degradation of coastal ecosystems</a:t>
          </a:r>
        </a:p>
        <a:p>
          <a:pPr algn="ctr">
            <a:spcAft>
              <a:spcPts val="0"/>
            </a:spcAft>
          </a:pPr>
          <a:r>
            <a:rPr lang="en-AU" sz="1000"/>
            <a:t>Direct  use</a:t>
          </a:r>
        </a:p>
      </dgm:t>
    </dgm:pt>
    <dgm:pt modelId="{81CA75D1-A4F5-4F57-9003-65DEC5845519}" type="parTrans" cxnId="{0AAB7034-7873-49F8-987F-FB4BBC260C76}">
      <dgm:prSet/>
      <dgm:spPr/>
      <dgm:t>
        <a:bodyPr/>
        <a:lstStyle/>
        <a:p>
          <a:pPr algn="ctr"/>
          <a:endParaRPr lang="en-AU" sz="1000"/>
        </a:p>
      </dgm:t>
    </dgm:pt>
    <dgm:pt modelId="{9C8C3A09-1621-4AD7-A907-8D308900C424}" type="sibTrans" cxnId="{0AAB7034-7873-49F8-987F-FB4BBC260C76}">
      <dgm:prSet/>
      <dgm:spPr>
        <a:ln>
          <a:headEnd type="none" w="med" len="med"/>
          <a:tailEnd type="triangle" w="med" len="med"/>
        </a:ln>
      </dgm:spPr>
      <dgm:t>
        <a:bodyPr/>
        <a:lstStyle/>
        <a:p>
          <a:pPr algn="ctr"/>
          <a:endParaRPr lang="en-AU" sz="1000"/>
        </a:p>
      </dgm:t>
    </dgm:pt>
    <dgm:pt modelId="{8B66A6C3-1604-40D1-A68F-1E81B2544239}">
      <dgm:prSet phldrT="[Text]" custT="1"/>
      <dgm:spPr/>
      <dgm:t>
        <a:bodyPr/>
        <a:lstStyle/>
        <a:p>
          <a:pPr algn="ctr">
            <a:spcAft>
              <a:spcPts val="0"/>
            </a:spcAft>
          </a:pPr>
          <a:r>
            <a:rPr lang="en-AU" sz="1000" b="1"/>
            <a:t>STATE/CONDITION &amp; TREND</a:t>
          </a:r>
        </a:p>
        <a:p>
          <a:pPr algn="ctr">
            <a:spcAft>
              <a:spcPts val="0"/>
            </a:spcAft>
          </a:pPr>
          <a:r>
            <a:rPr lang="en-AU" sz="1000"/>
            <a:t>Environmental values </a:t>
          </a:r>
          <a:r>
            <a:rPr lang="en-AU" sz="1000">
              <a:solidFill>
                <a:srgbClr val="FFFF00"/>
              </a:solidFill>
            </a:rPr>
            <a:t>incl water quality, </a:t>
          </a:r>
          <a:r>
            <a:rPr lang="en-AU" sz="1000">
              <a:solidFill>
                <a:schemeClr val="bg1"/>
              </a:solidFill>
            </a:rPr>
            <a:t>h</a:t>
          </a:r>
          <a:r>
            <a:rPr lang="en-AU" sz="1000"/>
            <a:t>abitats, species &amp; ecological processes </a:t>
          </a:r>
        </a:p>
        <a:p>
          <a:pPr algn="ctr">
            <a:spcAft>
              <a:spcPts val="0"/>
            </a:spcAft>
          </a:pPr>
          <a:r>
            <a:rPr lang="en-AU" sz="1000"/>
            <a:t>Heritage values</a:t>
          </a:r>
        </a:p>
      </dgm:t>
    </dgm:pt>
    <dgm:pt modelId="{8D8C8AA0-E2E8-4B5F-9ED4-984C5FFD31A5}" type="parTrans" cxnId="{51B4571D-37B5-4C64-B7E2-677E944EE095}">
      <dgm:prSet/>
      <dgm:spPr/>
      <dgm:t>
        <a:bodyPr/>
        <a:lstStyle/>
        <a:p>
          <a:pPr algn="ctr"/>
          <a:endParaRPr lang="en-AU" sz="1000"/>
        </a:p>
      </dgm:t>
    </dgm:pt>
    <dgm:pt modelId="{D59EE7D9-ADDF-4C7F-8033-1BE15CD5E135}" type="sibTrans" cxnId="{51B4571D-37B5-4C64-B7E2-677E944EE095}">
      <dgm:prSet/>
      <dgm:spPr>
        <a:ln>
          <a:headEnd type="none" w="med" len="med"/>
          <a:tailEnd type="triangle" w="med" len="med"/>
        </a:ln>
      </dgm:spPr>
      <dgm:t>
        <a:bodyPr/>
        <a:lstStyle/>
        <a:p>
          <a:pPr algn="ctr"/>
          <a:endParaRPr lang="en-AU" sz="1000"/>
        </a:p>
      </dgm:t>
    </dgm:pt>
    <dgm:pt modelId="{8A570E8D-FCBB-40E4-8E41-FB05931142D0}">
      <dgm:prSet phldrT="[Text]" custT="1"/>
      <dgm:spPr/>
      <dgm:t>
        <a:bodyPr/>
        <a:lstStyle/>
        <a:p>
          <a:pPr algn="ctr">
            <a:spcAft>
              <a:spcPts val="0"/>
            </a:spcAft>
          </a:pPr>
          <a:r>
            <a:rPr lang="en-AU" sz="1000" b="1"/>
            <a:t>RESPONSES </a:t>
          </a:r>
        </a:p>
        <a:p>
          <a:pPr algn="ctr">
            <a:spcAft>
              <a:spcPts val="0"/>
            </a:spcAft>
          </a:pPr>
          <a:r>
            <a:rPr lang="en-AU" sz="1000" b="1"/>
            <a:t>Management a</a:t>
          </a:r>
          <a:r>
            <a:rPr lang="en-AU" sz="1000"/>
            <a:t>ctions under e.g. </a:t>
          </a:r>
        </a:p>
        <a:p>
          <a:pPr algn="ctr">
            <a:spcAft>
              <a:spcPts val="0"/>
            </a:spcAft>
          </a:pPr>
          <a:r>
            <a:rPr lang="en-AU" sz="1000">
              <a:solidFill>
                <a:srgbClr val="FFFF00"/>
              </a:solidFill>
            </a:rPr>
            <a:t>Reef 2050 WQIP </a:t>
          </a:r>
          <a:r>
            <a:rPr lang="en-AU" sz="1000"/>
            <a:t>and Reef 2050 Long Term Sustainability Plan</a:t>
          </a:r>
        </a:p>
        <a:p>
          <a:pPr algn="ctr">
            <a:spcAft>
              <a:spcPts val="0"/>
            </a:spcAft>
          </a:pPr>
          <a:endParaRPr lang="en-AU" sz="1000"/>
        </a:p>
        <a:p>
          <a:pPr algn="ctr">
            <a:spcAft>
              <a:spcPts val="0"/>
            </a:spcAft>
          </a:pPr>
          <a:endParaRPr lang="en-AU" sz="1000"/>
        </a:p>
      </dgm:t>
    </dgm:pt>
    <dgm:pt modelId="{E8069402-2BEB-4D94-BF1C-5A97A418D6D7}" type="parTrans" cxnId="{77C80292-CB67-4092-BB37-55A8C2F80AF8}">
      <dgm:prSet/>
      <dgm:spPr/>
      <dgm:t>
        <a:bodyPr/>
        <a:lstStyle/>
        <a:p>
          <a:pPr algn="ctr"/>
          <a:endParaRPr lang="en-AU" sz="1000"/>
        </a:p>
      </dgm:t>
    </dgm:pt>
    <dgm:pt modelId="{91E738BA-473A-42E6-B4BA-D3FFE86009FD}" type="sibTrans" cxnId="{77C80292-CB67-4092-BB37-55A8C2F80AF8}">
      <dgm:prSet/>
      <dgm:spPr>
        <a:ln>
          <a:headEnd type="none" w="med" len="med"/>
          <a:tailEnd type="triangle" w="med" len="med"/>
        </a:ln>
      </dgm:spPr>
      <dgm:t>
        <a:bodyPr/>
        <a:lstStyle/>
        <a:p>
          <a:pPr algn="ctr"/>
          <a:endParaRPr lang="en-AU" sz="1000"/>
        </a:p>
      </dgm:t>
    </dgm:pt>
    <dgm:pt modelId="{D4B6B105-087C-4601-9DCD-1F9ED905ECB8}">
      <dgm:prSet custT="1"/>
      <dgm:spPr/>
      <dgm:t>
        <a:bodyPr/>
        <a:lstStyle/>
        <a:p>
          <a:pPr algn="ctr">
            <a:lnSpc>
              <a:spcPct val="100000"/>
            </a:lnSpc>
            <a:spcAft>
              <a:spcPts val="0"/>
            </a:spcAft>
          </a:pPr>
          <a:r>
            <a:rPr lang="en-AU" sz="1000" b="1"/>
            <a:t>COMMUNITY BENEFITS</a:t>
          </a:r>
        </a:p>
        <a:p>
          <a:pPr algn="ctr">
            <a:lnSpc>
              <a:spcPct val="100000"/>
            </a:lnSpc>
            <a:spcAft>
              <a:spcPts val="0"/>
            </a:spcAft>
          </a:pPr>
          <a:r>
            <a:rPr lang="en-AU" sz="1000" b="1"/>
            <a:t>Ecosystem services:</a:t>
          </a:r>
        </a:p>
        <a:p>
          <a:pPr algn="ctr">
            <a:lnSpc>
              <a:spcPct val="100000"/>
            </a:lnSpc>
            <a:spcAft>
              <a:spcPts val="0"/>
            </a:spcAft>
          </a:pPr>
          <a:r>
            <a:rPr lang="en-AU" sz="1000" b="0"/>
            <a:t>provisioning, </a:t>
          </a:r>
        </a:p>
        <a:p>
          <a:pPr algn="ctr">
            <a:lnSpc>
              <a:spcPct val="100000"/>
            </a:lnSpc>
            <a:spcAft>
              <a:spcPts val="0"/>
            </a:spcAft>
          </a:pPr>
          <a:r>
            <a:rPr lang="en-AU" sz="1000" b="0"/>
            <a:t>regulating,</a:t>
          </a:r>
        </a:p>
        <a:p>
          <a:pPr algn="ctr">
            <a:lnSpc>
              <a:spcPct val="100000"/>
            </a:lnSpc>
            <a:spcAft>
              <a:spcPts val="0"/>
            </a:spcAft>
          </a:pPr>
          <a:r>
            <a:rPr lang="en-AU" sz="1000" b="0"/>
            <a:t>cultural,</a:t>
          </a:r>
        </a:p>
        <a:p>
          <a:pPr algn="ctr">
            <a:lnSpc>
              <a:spcPct val="100000"/>
            </a:lnSpc>
            <a:spcAft>
              <a:spcPts val="0"/>
            </a:spcAft>
          </a:pPr>
          <a:r>
            <a:rPr lang="en-AU" sz="1000" b="0"/>
            <a:t>supporting</a:t>
          </a:r>
          <a:endParaRPr lang="en-AU" sz="1000" b="1"/>
        </a:p>
      </dgm:t>
    </dgm:pt>
    <dgm:pt modelId="{B79B5453-8BEA-4837-A7C7-8737220FE85D}" type="parTrans" cxnId="{9D7BB083-796D-4AAB-9FDA-E531CE4D78F4}">
      <dgm:prSet/>
      <dgm:spPr/>
      <dgm:t>
        <a:bodyPr/>
        <a:lstStyle/>
        <a:p>
          <a:pPr algn="ctr"/>
          <a:endParaRPr lang="en-AU"/>
        </a:p>
      </dgm:t>
    </dgm:pt>
    <dgm:pt modelId="{B829D853-E02D-46E1-87A5-07DDA8155249}" type="sibTrans" cxnId="{9D7BB083-796D-4AAB-9FDA-E531CE4D78F4}">
      <dgm:prSet/>
      <dgm:spPr>
        <a:ln>
          <a:headEnd type="none" w="med" len="med"/>
          <a:tailEnd type="triangle" w="med" len="med"/>
        </a:ln>
      </dgm:spPr>
      <dgm:t>
        <a:bodyPr/>
        <a:lstStyle/>
        <a:p>
          <a:pPr algn="ctr"/>
          <a:endParaRPr lang="en-AU"/>
        </a:p>
      </dgm:t>
    </dgm:pt>
    <dgm:pt modelId="{53DF50D0-95B5-4AB4-A7EB-9C1686B6E6EF}" type="pres">
      <dgm:prSet presAssocID="{1DE0A195-7637-4670-804D-CD666DC672AA}" presName="cycle" presStyleCnt="0">
        <dgm:presLayoutVars>
          <dgm:dir/>
          <dgm:resizeHandles val="exact"/>
        </dgm:presLayoutVars>
      </dgm:prSet>
      <dgm:spPr/>
      <dgm:t>
        <a:bodyPr/>
        <a:lstStyle/>
        <a:p>
          <a:endParaRPr lang="en-AU"/>
        </a:p>
      </dgm:t>
    </dgm:pt>
    <dgm:pt modelId="{3DBFC7A1-0FA2-4F1F-A073-8E9E56A32DF2}" type="pres">
      <dgm:prSet presAssocID="{8C15F1C6-92E8-4CC4-B9E4-2C73FA7B4D11}" presName="node" presStyleLbl="node1" presStyleIdx="0" presStyleCnt="5" custScaleY="144969" custRadScaleRad="90596">
        <dgm:presLayoutVars>
          <dgm:bulletEnabled val="1"/>
        </dgm:presLayoutVars>
      </dgm:prSet>
      <dgm:spPr/>
      <dgm:t>
        <a:bodyPr/>
        <a:lstStyle/>
        <a:p>
          <a:endParaRPr lang="en-AU"/>
        </a:p>
      </dgm:t>
    </dgm:pt>
    <dgm:pt modelId="{01CB1DC5-947F-4AAF-9AB1-B3F03E621D65}" type="pres">
      <dgm:prSet presAssocID="{8C15F1C6-92E8-4CC4-B9E4-2C73FA7B4D11}" presName="spNode" presStyleCnt="0"/>
      <dgm:spPr/>
    </dgm:pt>
    <dgm:pt modelId="{36327801-6DFD-445C-8E46-413C8DD253DA}" type="pres">
      <dgm:prSet presAssocID="{6B04BBD9-6CE7-46B7-BEAD-E15D94DAD825}" presName="sibTrans" presStyleLbl="sibTrans1D1" presStyleIdx="0" presStyleCnt="5"/>
      <dgm:spPr/>
      <dgm:t>
        <a:bodyPr/>
        <a:lstStyle/>
        <a:p>
          <a:endParaRPr lang="en-AU"/>
        </a:p>
      </dgm:t>
    </dgm:pt>
    <dgm:pt modelId="{4ABEAA84-B142-4B17-8A52-698A3C839A2D}" type="pres">
      <dgm:prSet presAssocID="{CD172D3B-8806-4FC9-89EE-EE069681EFC5}" presName="node" presStyleLbl="node1" presStyleIdx="1" presStyleCnt="5" custScaleY="142755">
        <dgm:presLayoutVars>
          <dgm:bulletEnabled val="1"/>
        </dgm:presLayoutVars>
      </dgm:prSet>
      <dgm:spPr/>
      <dgm:t>
        <a:bodyPr/>
        <a:lstStyle/>
        <a:p>
          <a:endParaRPr lang="en-AU"/>
        </a:p>
      </dgm:t>
    </dgm:pt>
    <dgm:pt modelId="{DDA60C34-2DD7-4796-B886-4EF7826FEF28}" type="pres">
      <dgm:prSet presAssocID="{CD172D3B-8806-4FC9-89EE-EE069681EFC5}" presName="spNode" presStyleCnt="0"/>
      <dgm:spPr/>
    </dgm:pt>
    <dgm:pt modelId="{A10BDE99-D6B7-4B51-BE75-75F7C6BE1885}" type="pres">
      <dgm:prSet presAssocID="{9C8C3A09-1621-4AD7-A907-8D308900C424}" presName="sibTrans" presStyleLbl="sibTrans1D1" presStyleIdx="1" presStyleCnt="5"/>
      <dgm:spPr/>
      <dgm:t>
        <a:bodyPr/>
        <a:lstStyle/>
        <a:p>
          <a:endParaRPr lang="en-AU"/>
        </a:p>
      </dgm:t>
    </dgm:pt>
    <dgm:pt modelId="{5373B97C-1964-491D-9E5F-1DD6F77E1A9D}" type="pres">
      <dgm:prSet presAssocID="{8B66A6C3-1604-40D1-A68F-1E81B2544239}" presName="node" presStyleLbl="node1" presStyleIdx="2" presStyleCnt="5" custScaleY="123930" custRadScaleRad="90851" custRadScaleInc="-12903">
        <dgm:presLayoutVars>
          <dgm:bulletEnabled val="1"/>
        </dgm:presLayoutVars>
      </dgm:prSet>
      <dgm:spPr/>
      <dgm:t>
        <a:bodyPr/>
        <a:lstStyle/>
        <a:p>
          <a:endParaRPr lang="en-AU"/>
        </a:p>
      </dgm:t>
    </dgm:pt>
    <dgm:pt modelId="{E64D2173-1FE3-429B-B4C0-CCF4B79561AF}" type="pres">
      <dgm:prSet presAssocID="{8B66A6C3-1604-40D1-A68F-1E81B2544239}" presName="spNode" presStyleCnt="0"/>
      <dgm:spPr/>
    </dgm:pt>
    <dgm:pt modelId="{7C739E9A-C2B3-44FB-A3B3-D4BE19697EC5}" type="pres">
      <dgm:prSet presAssocID="{D59EE7D9-ADDF-4C7F-8033-1BE15CD5E135}" presName="sibTrans" presStyleLbl="sibTrans1D1" presStyleIdx="2" presStyleCnt="5"/>
      <dgm:spPr/>
      <dgm:t>
        <a:bodyPr/>
        <a:lstStyle/>
        <a:p>
          <a:endParaRPr lang="en-AU"/>
        </a:p>
      </dgm:t>
    </dgm:pt>
    <dgm:pt modelId="{29CDC468-4EBC-4F8B-8519-A258012955D8}" type="pres">
      <dgm:prSet presAssocID="{D4B6B105-087C-4601-9DCD-1F9ED905ECB8}" presName="node" presStyleLbl="node1" presStyleIdx="3" presStyleCnt="5" custScaleY="124555" custRadScaleRad="90540" custRadScaleInc="11890">
        <dgm:presLayoutVars>
          <dgm:bulletEnabled val="1"/>
        </dgm:presLayoutVars>
      </dgm:prSet>
      <dgm:spPr/>
      <dgm:t>
        <a:bodyPr/>
        <a:lstStyle/>
        <a:p>
          <a:endParaRPr lang="en-AU"/>
        </a:p>
      </dgm:t>
    </dgm:pt>
    <dgm:pt modelId="{38D35AC7-3943-4E2A-B396-41D408E622EC}" type="pres">
      <dgm:prSet presAssocID="{D4B6B105-087C-4601-9DCD-1F9ED905ECB8}" presName="spNode" presStyleCnt="0"/>
      <dgm:spPr/>
    </dgm:pt>
    <dgm:pt modelId="{4C63CF13-70E5-4322-88CC-DCE46D536B23}" type="pres">
      <dgm:prSet presAssocID="{B829D853-E02D-46E1-87A5-07DDA8155249}" presName="sibTrans" presStyleLbl="sibTrans1D1" presStyleIdx="3" presStyleCnt="5"/>
      <dgm:spPr/>
      <dgm:t>
        <a:bodyPr/>
        <a:lstStyle/>
        <a:p>
          <a:endParaRPr lang="en-AU"/>
        </a:p>
      </dgm:t>
    </dgm:pt>
    <dgm:pt modelId="{317E6803-C980-41B5-BE06-61659E038B48}" type="pres">
      <dgm:prSet presAssocID="{8A570E8D-FCBB-40E4-8E41-FB05931142D0}" presName="node" presStyleLbl="node1" presStyleIdx="4" presStyleCnt="5" custScaleY="142755">
        <dgm:presLayoutVars>
          <dgm:bulletEnabled val="1"/>
        </dgm:presLayoutVars>
      </dgm:prSet>
      <dgm:spPr/>
      <dgm:t>
        <a:bodyPr/>
        <a:lstStyle/>
        <a:p>
          <a:endParaRPr lang="en-AU"/>
        </a:p>
      </dgm:t>
    </dgm:pt>
    <dgm:pt modelId="{97DE43F0-148F-4640-88B5-C1A12B7D0979}" type="pres">
      <dgm:prSet presAssocID="{8A570E8D-FCBB-40E4-8E41-FB05931142D0}" presName="spNode" presStyleCnt="0"/>
      <dgm:spPr/>
    </dgm:pt>
    <dgm:pt modelId="{06CF278F-0012-4B15-B0B3-89F1E3B64D07}" type="pres">
      <dgm:prSet presAssocID="{91E738BA-473A-42E6-B4BA-D3FFE86009FD}" presName="sibTrans" presStyleLbl="sibTrans1D1" presStyleIdx="4" presStyleCnt="5"/>
      <dgm:spPr/>
      <dgm:t>
        <a:bodyPr/>
        <a:lstStyle/>
        <a:p>
          <a:endParaRPr lang="en-AU"/>
        </a:p>
      </dgm:t>
    </dgm:pt>
  </dgm:ptLst>
  <dgm:cxnLst>
    <dgm:cxn modelId="{0AAB7034-7873-49F8-987F-FB4BBC260C76}" srcId="{1DE0A195-7637-4670-804D-CD666DC672AA}" destId="{CD172D3B-8806-4FC9-89EE-EE069681EFC5}" srcOrd="1" destOrd="0" parTransId="{81CA75D1-A4F5-4F57-9003-65DEC5845519}" sibTransId="{9C8C3A09-1621-4AD7-A907-8D308900C424}"/>
    <dgm:cxn modelId="{709F1D3F-6FD5-40AA-98C1-C171F6176357}" type="presOf" srcId="{8C15F1C6-92E8-4CC4-B9E4-2C73FA7B4D11}" destId="{3DBFC7A1-0FA2-4F1F-A073-8E9E56A32DF2}" srcOrd="0" destOrd="0" presId="urn:microsoft.com/office/officeart/2005/8/layout/cycle6"/>
    <dgm:cxn modelId="{747CCAEE-BB81-4FBB-A5BF-82945E3E81C0}" type="presOf" srcId="{8B66A6C3-1604-40D1-A68F-1E81B2544239}" destId="{5373B97C-1964-491D-9E5F-1DD6F77E1A9D}" srcOrd="0" destOrd="0" presId="urn:microsoft.com/office/officeart/2005/8/layout/cycle6"/>
    <dgm:cxn modelId="{9D7BB083-796D-4AAB-9FDA-E531CE4D78F4}" srcId="{1DE0A195-7637-4670-804D-CD666DC672AA}" destId="{D4B6B105-087C-4601-9DCD-1F9ED905ECB8}" srcOrd="3" destOrd="0" parTransId="{B79B5453-8BEA-4837-A7C7-8737220FE85D}" sibTransId="{B829D853-E02D-46E1-87A5-07DDA8155249}"/>
    <dgm:cxn modelId="{3F2405FA-2149-4A1E-9F79-1B4D59AB37F4}" type="presOf" srcId="{B829D853-E02D-46E1-87A5-07DDA8155249}" destId="{4C63CF13-70E5-4322-88CC-DCE46D536B23}" srcOrd="0" destOrd="0" presId="urn:microsoft.com/office/officeart/2005/8/layout/cycle6"/>
    <dgm:cxn modelId="{51B4571D-37B5-4C64-B7E2-677E944EE095}" srcId="{1DE0A195-7637-4670-804D-CD666DC672AA}" destId="{8B66A6C3-1604-40D1-A68F-1E81B2544239}" srcOrd="2" destOrd="0" parTransId="{8D8C8AA0-E2E8-4B5F-9ED4-984C5FFD31A5}" sibTransId="{D59EE7D9-ADDF-4C7F-8033-1BE15CD5E135}"/>
    <dgm:cxn modelId="{DEB25785-1BB3-41B9-85EF-F1FAF47E7C30}" type="presOf" srcId="{91E738BA-473A-42E6-B4BA-D3FFE86009FD}" destId="{06CF278F-0012-4B15-B0B3-89F1E3B64D07}" srcOrd="0" destOrd="0" presId="urn:microsoft.com/office/officeart/2005/8/layout/cycle6"/>
    <dgm:cxn modelId="{F101F951-D9E9-4664-9F7D-F74C31F73DB7}" type="presOf" srcId="{CD172D3B-8806-4FC9-89EE-EE069681EFC5}" destId="{4ABEAA84-B142-4B17-8A52-698A3C839A2D}" srcOrd="0" destOrd="0" presId="urn:microsoft.com/office/officeart/2005/8/layout/cycle6"/>
    <dgm:cxn modelId="{C0B4B3FF-DC6F-460F-84EE-9B02B2077A51}" type="presOf" srcId="{9C8C3A09-1621-4AD7-A907-8D308900C424}" destId="{A10BDE99-D6B7-4B51-BE75-75F7C6BE1885}" srcOrd="0" destOrd="0" presId="urn:microsoft.com/office/officeart/2005/8/layout/cycle6"/>
    <dgm:cxn modelId="{10A0A614-9EA1-42A4-AAA4-410C50D478D0}" type="presOf" srcId="{D4B6B105-087C-4601-9DCD-1F9ED905ECB8}" destId="{29CDC468-4EBC-4F8B-8519-A258012955D8}" srcOrd="0" destOrd="0" presId="urn:microsoft.com/office/officeart/2005/8/layout/cycle6"/>
    <dgm:cxn modelId="{25B01E43-C8CD-4730-A30D-EFED1BAD9513}" type="presOf" srcId="{D59EE7D9-ADDF-4C7F-8033-1BE15CD5E135}" destId="{7C739E9A-C2B3-44FB-A3B3-D4BE19697EC5}" srcOrd="0" destOrd="0" presId="urn:microsoft.com/office/officeart/2005/8/layout/cycle6"/>
    <dgm:cxn modelId="{EA34B2C8-BB65-43F3-9656-9061F3A8257F}" type="presOf" srcId="{8A570E8D-FCBB-40E4-8E41-FB05931142D0}" destId="{317E6803-C980-41B5-BE06-61659E038B48}" srcOrd="0" destOrd="0" presId="urn:microsoft.com/office/officeart/2005/8/layout/cycle6"/>
    <dgm:cxn modelId="{77C80292-CB67-4092-BB37-55A8C2F80AF8}" srcId="{1DE0A195-7637-4670-804D-CD666DC672AA}" destId="{8A570E8D-FCBB-40E4-8E41-FB05931142D0}" srcOrd="4" destOrd="0" parTransId="{E8069402-2BEB-4D94-BF1C-5A97A418D6D7}" sibTransId="{91E738BA-473A-42E6-B4BA-D3FFE86009FD}"/>
    <dgm:cxn modelId="{680675AC-5562-4ED0-B298-7228B7F1E8CB}" type="presOf" srcId="{6B04BBD9-6CE7-46B7-BEAD-E15D94DAD825}" destId="{36327801-6DFD-445C-8E46-413C8DD253DA}" srcOrd="0" destOrd="0" presId="urn:microsoft.com/office/officeart/2005/8/layout/cycle6"/>
    <dgm:cxn modelId="{3A66810B-60F3-4086-8F28-0ECF5F821BFD}" srcId="{1DE0A195-7637-4670-804D-CD666DC672AA}" destId="{8C15F1C6-92E8-4CC4-B9E4-2C73FA7B4D11}" srcOrd="0" destOrd="0" parTransId="{96D77D5D-334F-46D8-882C-831F9D077427}" sibTransId="{6B04BBD9-6CE7-46B7-BEAD-E15D94DAD825}"/>
    <dgm:cxn modelId="{1865B9C8-4E6C-48F1-AADE-32C8817A21B4}" type="presOf" srcId="{1DE0A195-7637-4670-804D-CD666DC672AA}" destId="{53DF50D0-95B5-4AB4-A7EB-9C1686B6E6EF}" srcOrd="0" destOrd="0" presId="urn:microsoft.com/office/officeart/2005/8/layout/cycle6"/>
    <dgm:cxn modelId="{7B373821-524A-4529-98B1-14DA0EDEF4A7}" type="presParOf" srcId="{53DF50D0-95B5-4AB4-A7EB-9C1686B6E6EF}" destId="{3DBFC7A1-0FA2-4F1F-A073-8E9E56A32DF2}" srcOrd="0" destOrd="0" presId="urn:microsoft.com/office/officeart/2005/8/layout/cycle6"/>
    <dgm:cxn modelId="{A85D5EEF-441E-42A1-84F0-80C1B5AF71C7}" type="presParOf" srcId="{53DF50D0-95B5-4AB4-A7EB-9C1686B6E6EF}" destId="{01CB1DC5-947F-4AAF-9AB1-B3F03E621D65}" srcOrd="1" destOrd="0" presId="urn:microsoft.com/office/officeart/2005/8/layout/cycle6"/>
    <dgm:cxn modelId="{9486E8A0-03D9-48C5-896A-54E690F772D4}" type="presParOf" srcId="{53DF50D0-95B5-4AB4-A7EB-9C1686B6E6EF}" destId="{36327801-6DFD-445C-8E46-413C8DD253DA}" srcOrd="2" destOrd="0" presId="urn:microsoft.com/office/officeart/2005/8/layout/cycle6"/>
    <dgm:cxn modelId="{AFF4622E-1EF3-4587-A119-8354F9E8EF1D}" type="presParOf" srcId="{53DF50D0-95B5-4AB4-A7EB-9C1686B6E6EF}" destId="{4ABEAA84-B142-4B17-8A52-698A3C839A2D}" srcOrd="3" destOrd="0" presId="urn:microsoft.com/office/officeart/2005/8/layout/cycle6"/>
    <dgm:cxn modelId="{4E4CF3A4-2925-43D6-9658-D7902CB91E2E}" type="presParOf" srcId="{53DF50D0-95B5-4AB4-A7EB-9C1686B6E6EF}" destId="{DDA60C34-2DD7-4796-B886-4EF7826FEF28}" srcOrd="4" destOrd="0" presId="urn:microsoft.com/office/officeart/2005/8/layout/cycle6"/>
    <dgm:cxn modelId="{43CD11BD-A590-4EDF-A23C-F99DD7EDD580}" type="presParOf" srcId="{53DF50D0-95B5-4AB4-A7EB-9C1686B6E6EF}" destId="{A10BDE99-D6B7-4B51-BE75-75F7C6BE1885}" srcOrd="5" destOrd="0" presId="urn:microsoft.com/office/officeart/2005/8/layout/cycle6"/>
    <dgm:cxn modelId="{85B1FD42-10A1-4670-BD37-3A893041B845}" type="presParOf" srcId="{53DF50D0-95B5-4AB4-A7EB-9C1686B6E6EF}" destId="{5373B97C-1964-491D-9E5F-1DD6F77E1A9D}" srcOrd="6" destOrd="0" presId="urn:microsoft.com/office/officeart/2005/8/layout/cycle6"/>
    <dgm:cxn modelId="{260866F0-E50E-4A8C-8841-2B7C64B5A71F}" type="presParOf" srcId="{53DF50D0-95B5-4AB4-A7EB-9C1686B6E6EF}" destId="{E64D2173-1FE3-429B-B4C0-CCF4B79561AF}" srcOrd="7" destOrd="0" presId="urn:microsoft.com/office/officeart/2005/8/layout/cycle6"/>
    <dgm:cxn modelId="{D505C48C-20AC-47F6-838C-41582D101B30}" type="presParOf" srcId="{53DF50D0-95B5-4AB4-A7EB-9C1686B6E6EF}" destId="{7C739E9A-C2B3-44FB-A3B3-D4BE19697EC5}" srcOrd="8" destOrd="0" presId="urn:microsoft.com/office/officeart/2005/8/layout/cycle6"/>
    <dgm:cxn modelId="{1322B5DC-0EE2-42A2-A9B4-66B1317A305D}" type="presParOf" srcId="{53DF50D0-95B5-4AB4-A7EB-9C1686B6E6EF}" destId="{29CDC468-4EBC-4F8B-8519-A258012955D8}" srcOrd="9" destOrd="0" presId="urn:microsoft.com/office/officeart/2005/8/layout/cycle6"/>
    <dgm:cxn modelId="{87F0CD44-2A41-4077-8C64-513E902F2FA1}" type="presParOf" srcId="{53DF50D0-95B5-4AB4-A7EB-9C1686B6E6EF}" destId="{38D35AC7-3943-4E2A-B396-41D408E622EC}" srcOrd="10" destOrd="0" presId="urn:microsoft.com/office/officeart/2005/8/layout/cycle6"/>
    <dgm:cxn modelId="{C00A564D-7C36-4DDB-8654-0646BED76B15}" type="presParOf" srcId="{53DF50D0-95B5-4AB4-A7EB-9C1686B6E6EF}" destId="{4C63CF13-70E5-4322-88CC-DCE46D536B23}" srcOrd="11" destOrd="0" presId="urn:microsoft.com/office/officeart/2005/8/layout/cycle6"/>
    <dgm:cxn modelId="{6DF243AD-956B-4A83-BC28-202BABF1833C}" type="presParOf" srcId="{53DF50D0-95B5-4AB4-A7EB-9C1686B6E6EF}" destId="{317E6803-C980-41B5-BE06-61659E038B48}" srcOrd="12" destOrd="0" presId="urn:microsoft.com/office/officeart/2005/8/layout/cycle6"/>
    <dgm:cxn modelId="{1E4E80FF-670C-4F2A-A4DA-ACB958EFB022}" type="presParOf" srcId="{53DF50D0-95B5-4AB4-A7EB-9C1686B6E6EF}" destId="{97DE43F0-148F-4640-88B5-C1A12B7D0979}" srcOrd="13" destOrd="0" presId="urn:microsoft.com/office/officeart/2005/8/layout/cycle6"/>
    <dgm:cxn modelId="{F726ADA1-03A5-4DDC-B9E1-18007319D316}" type="presParOf" srcId="{53DF50D0-95B5-4AB4-A7EB-9C1686B6E6EF}" destId="{06CF278F-0012-4B15-B0B3-89F1E3B64D07}" srcOrd="14" destOrd="0" presId="urn:microsoft.com/office/officeart/2005/8/layout/cycle6"/>
  </dgm:cxnLst>
  <dgm:bg/>
  <dgm:whole/>
  <dgm:extLst>
    <a:ext uri="http://schemas.microsoft.com/office/drawing/2008/diagram">
      <dsp:dataModelExt xmlns:dsp="http://schemas.microsoft.com/office/drawing/2008/diagram" relId="rId6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DBFC7A1-0FA2-4F1F-A073-8E9E56A32DF2}">
      <dsp:nvSpPr>
        <dsp:cNvPr id="0" name=""/>
        <dsp:cNvSpPr/>
      </dsp:nvSpPr>
      <dsp:spPr>
        <a:xfrm>
          <a:off x="2062247" y="48067"/>
          <a:ext cx="1480658" cy="1395221"/>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AU" sz="1000" b="1" kern="1200"/>
            <a:t>DRIVERS &amp; ACTIVITIES</a:t>
          </a:r>
        </a:p>
        <a:p>
          <a:pPr lvl="0" algn="ctr" defTabSz="444500">
            <a:lnSpc>
              <a:spcPct val="90000"/>
            </a:lnSpc>
            <a:spcBef>
              <a:spcPct val="0"/>
            </a:spcBef>
            <a:spcAft>
              <a:spcPts val="0"/>
            </a:spcAft>
          </a:pPr>
          <a:r>
            <a:rPr lang="en-AU" sz="1000" b="0" kern="1200">
              <a:solidFill>
                <a:srgbClr val="FFFF00"/>
              </a:solidFill>
            </a:rPr>
            <a:t>Climate</a:t>
          </a:r>
        </a:p>
        <a:p>
          <a:pPr lvl="0" algn="ctr" defTabSz="444500">
            <a:lnSpc>
              <a:spcPct val="90000"/>
            </a:lnSpc>
            <a:spcBef>
              <a:spcPct val="0"/>
            </a:spcBef>
            <a:spcAft>
              <a:spcPts val="0"/>
            </a:spcAft>
          </a:pPr>
          <a:r>
            <a:rPr lang="en-AU" sz="1000" b="0" kern="1200"/>
            <a:t>Population growth</a:t>
          </a:r>
        </a:p>
        <a:p>
          <a:pPr lvl="0" algn="ctr" defTabSz="444500">
            <a:lnSpc>
              <a:spcPct val="90000"/>
            </a:lnSpc>
            <a:spcBef>
              <a:spcPct val="0"/>
            </a:spcBef>
            <a:spcAft>
              <a:spcPts val="0"/>
            </a:spcAft>
          </a:pPr>
          <a:r>
            <a:rPr lang="en-AU" sz="1000" b="0" kern="1200">
              <a:solidFill>
                <a:srgbClr val="FFFF00"/>
              </a:solidFill>
            </a:rPr>
            <a:t>Economic growth (incl. agriculture </a:t>
          </a:r>
          <a:r>
            <a:rPr lang="en-AU" sz="1000" b="0" kern="1200">
              <a:solidFill>
                <a:schemeClr val="bg1"/>
              </a:solidFill>
            </a:rPr>
            <a:t>and coastal development)</a:t>
          </a:r>
        </a:p>
        <a:p>
          <a:pPr lvl="0" algn="ctr" defTabSz="444500">
            <a:lnSpc>
              <a:spcPct val="90000"/>
            </a:lnSpc>
            <a:spcBef>
              <a:spcPct val="0"/>
            </a:spcBef>
            <a:spcAft>
              <a:spcPts val="0"/>
            </a:spcAft>
          </a:pPr>
          <a:r>
            <a:rPr lang="en-AU" sz="1000" b="0" kern="1200"/>
            <a:t>Technological development</a:t>
          </a:r>
        </a:p>
        <a:p>
          <a:pPr lvl="0" algn="ctr" defTabSz="444500">
            <a:lnSpc>
              <a:spcPct val="90000"/>
            </a:lnSpc>
            <a:spcBef>
              <a:spcPct val="0"/>
            </a:spcBef>
            <a:spcAft>
              <a:spcPts val="0"/>
            </a:spcAft>
          </a:pPr>
          <a:r>
            <a:rPr lang="en-AU" sz="1000" b="0" kern="1200"/>
            <a:t>Societal attitudes</a:t>
          </a:r>
        </a:p>
      </dsp:txBody>
      <dsp:txXfrm>
        <a:off x="2130356" y="116176"/>
        <a:ext cx="1344440" cy="1259003"/>
      </dsp:txXfrm>
    </dsp:sp>
    <dsp:sp modelId="{36327801-6DFD-445C-8E46-413C8DD253DA}">
      <dsp:nvSpPr>
        <dsp:cNvPr id="0" name=""/>
        <dsp:cNvSpPr/>
      </dsp:nvSpPr>
      <dsp:spPr>
        <a:xfrm>
          <a:off x="1225069" y="870038"/>
          <a:ext cx="3849010" cy="3849010"/>
        </a:xfrm>
        <a:custGeom>
          <a:avLst/>
          <a:gdLst/>
          <a:ahLst/>
          <a:cxnLst/>
          <a:rect l="0" t="0" r="0" b="0"/>
          <a:pathLst>
            <a:path>
              <a:moveTo>
                <a:pt x="2325234" y="42183"/>
              </a:moveTo>
              <a:arcTo wR="1924505" hR="1924505" stAng="16921099" swAng="1332342"/>
            </a:path>
          </a:pathLst>
        </a:custGeom>
        <a:noFill/>
        <a:ln w="6350" cap="flat" cmpd="sng" algn="ctr">
          <a:solidFill>
            <a:scrgbClr r="0" g="0" b="0"/>
          </a:solidFill>
          <a:prstDash val="solid"/>
          <a:miter lim="800000"/>
          <a:headEnd type="none" w="med" len="med"/>
          <a:tailEnd type="triangle" w="med" len="med"/>
        </a:ln>
        <a:effectLst/>
      </dsp:spPr>
      <dsp:style>
        <a:lnRef idx="1">
          <a:scrgbClr r="0" g="0" b="0"/>
        </a:lnRef>
        <a:fillRef idx="0">
          <a:scrgbClr r="0" g="0" b="0"/>
        </a:fillRef>
        <a:effectRef idx="0">
          <a:scrgbClr r="0" g="0" b="0"/>
        </a:effectRef>
        <a:fontRef idx="minor"/>
      </dsp:style>
    </dsp:sp>
    <dsp:sp modelId="{4ABEAA84-B142-4B17-8A52-698A3C839A2D}">
      <dsp:nvSpPr>
        <dsp:cNvPr id="0" name=""/>
        <dsp:cNvSpPr/>
      </dsp:nvSpPr>
      <dsp:spPr>
        <a:xfrm>
          <a:off x="3892560" y="1207541"/>
          <a:ext cx="1480658" cy="1373913"/>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AU" sz="1000" b="1" kern="1200"/>
            <a:t>PRESSURES </a:t>
          </a:r>
        </a:p>
        <a:p>
          <a:pPr lvl="0" algn="ctr" defTabSz="444500">
            <a:lnSpc>
              <a:spcPct val="90000"/>
            </a:lnSpc>
            <a:spcBef>
              <a:spcPct val="0"/>
            </a:spcBef>
            <a:spcAft>
              <a:spcPts val="0"/>
            </a:spcAft>
          </a:pPr>
          <a:r>
            <a:rPr lang="en-AU" sz="1000" b="0" i="0" kern="1200">
              <a:solidFill>
                <a:srgbClr val="FFFF00"/>
              </a:solidFill>
            </a:rPr>
            <a:t>Cyclones</a:t>
          </a:r>
        </a:p>
        <a:p>
          <a:pPr lvl="0" algn="ctr" defTabSz="444500">
            <a:lnSpc>
              <a:spcPct val="90000"/>
            </a:lnSpc>
            <a:spcBef>
              <a:spcPct val="0"/>
            </a:spcBef>
            <a:spcAft>
              <a:spcPts val="0"/>
            </a:spcAft>
          </a:pPr>
          <a:r>
            <a:rPr lang="en-AU" sz="1000" kern="1200">
              <a:solidFill>
                <a:srgbClr val="FFFF00"/>
              </a:solidFill>
            </a:rPr>
            <a:t>Freshwater discharge</a:t>
          </a:r>
        </a:p>
        <a:p>
          <a:pPr lvl="0" algn="ctr" defTabSz="444500">
            <a:lnSpc>
              <a:spcPct val="90000"/>
            </a:lnSpc>
            <a:spcBef>
              <a:spcPct val="0"/>
            </a:spcBef>
            <a:spcAft>
              <a:spcPts val="0"/>
            </a:spcAft>
          </a:pPr>
          <a:r>
            <a:rPr lang="en-AU" sz="1000" kern="1200">
              <a:solidFill>
                <a:srgbClr val="FFFF00"/>
              </a:solidFill>
            </a:rPr>
            <a:t>Catchment run-off (sediment, nutrient, pesticides)</a:t>
          </a:r>
        </a:p>
        <a:p>
          <a:pPr lvl="0" algn="ctr" defTabSz="444500">
            <a:lnSpc>
              <a:spcPct val="90000"/>
            </a:lnSpc>
            <a:spcBef>
              <a:spcPct val="0"/>
            </a:spcBef>
            <a:spcAft>
              <a:spcPts val="0"/>
            </a:spcAft>
          </a:pPr>
          <a:r>
            <a:rPr lang="en-AU" sz="1000" kern="1200">
              <a:solidFill>
                <a:srgbClr val="FFFF00"/>
              </a:solidFill>
            </a:rPr>
            <a:t>Degradation of coastal ecosystems</a:t>
          </a:r>
        </a:p>
        <a:p>
          <a:pPr lvl="0" algn="ctr" defTabSz="444500">
            <a:lnSpc>
              <a:spcPct val="90000"/>
            </a:lnSpc>
            <a:spcBef>
              <a:spcPct val="0"/>
            </a:spcBef>
            <a:spcAft>
              <a:spcPts val="0"/>
            </a:spcAft>
          </a:pPr>
          <a:r>
            <a:rPr lang="en-AU" sz="1000" kern="1200"/>
            <a:t>Direct  use</a:t>
          </a:r>
        </a:p>
      </dsp:txBody>
      <dsp:txXfrm>
        <a:off x="3959629" y="1274610"/>
        <a:ext cx="1346520" cy="1239775"/>
      </dsp:txXfrm>
    </dsp:sp>
    <dsp:sp modelId="{A10BDE99-D6B7-4B51-BE75-75F7C6BE1885}">
      <dsp:nvSpPr>
        <dsp:cNvPr id="0" name=""/>
        <dsp:cNvSpPr/>
      </dsp:nvSpPr>
      <dsp:spPr>
        <a:xfrm>
          <a:off x="952409" y="119563"/>
          <a:ext cx="3849010" cy="3849010"/>
        </a:xfrm>
        <a:custGeom>
          <a:avLst/>
          <a:gdLst/>
          <a:ahLst/>
          <a:cxnLst/>
          <a:rect l="0" t="0" r="0" b="0"/>
          <a:pathLst>
            <a:path>
              <a:moveTo>
                <a:pt x="3770341" y="2469122"/>
              </a:moveTo>
              <a:arcTo wR="1924505" hR="1924505" stAng="986328" swAng="1327736"/>
            </a:path>
          </a:pathLst>
        </a:custGeom>
        <a:noFill/>
        <a:ln w="6350" cap="flat" cmpd="sng" algn="ctr">
          <a:solidFill>
            <a:scrgbClr r="0" g="0" b="0"/>
          </a:solidFill>
          <a:prstDash val="solid"/>
          <a:miter lim="800000"/>
          <a:headEnd type="none" w="med" len="med"/>
          <a:tailEnd type="triangle" w="med" len="med"/>
        </a:ln>
        <a:effectLst/>
      </dsp:spPr>
      <dsp:style>
        <a:lnRef idx="1">
          <a:scrgbClr r="0" g="0" b="0"/>
        </a:lnRef>
        <a:fillRef idx="0">
          <a:scrgbClr r="0" g="0" b="0"/>
        </a:fillRef>
        <a:effectRef idx="0">
          <a:scrgbClr r="0" g="0" b="0"/>
        </a:effectRef>
        <a:fontRef idx="minor"/>
      </dsp:style>
    </dsp:sp>
    <dsp:sp modelId="{5373B97C-1964-491D-9E5F-1DD6F77E1A9D}">
      <dsp:nvSpPr>
        <dsp:cNvPr id="0" name=""/>
        <dsp:cNvSpPr/>
      </dsp:nvSpPr>
      <dsp:spPr>
        <a:xfrm>
          <a:off x="3164863" y="3249762"/>
          <a:ext cx="1480658" cy="119273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AU" sz="1000" b="1" kern="1200"/>
            <a:t>STATE/CONDITION &amp; TREND</a:t>
          </a:r>
        </a:p>
        <a:p>
          <a:pPr lvl="0" algn="ctr" defTabSz="444500">
            <a:lnSpc>
              <a:spcPct val="90000"/>
            </a:lnSpc>
            <a:spcBef>
              <a:spcPct val="0"/>
            </a:spcBef>
            <a:spcAft>
              <a:spcPts val="0"/>
            </a:spcAft>
          </a:pPr>
          <a:r>
            <a:rPr lang="en-AU" sz="1000" kern="1200"/>
            <a:t>Environmental values </a:t>
          </a:r>
          <a:r>
            <a:rPr lang="en-AU" sz="1000" kern="1200">
              <a:solidFill>
                <a:srgbClr val="FFFF00"/>
              </a:solidFill>
            </a:rPr>
            <a:t>incl water quality, </a:t>
          </a:r>
          <a:r>
            <a:rPr lang="en-AU" sz="1000" kern="1200">
              <a:solidFill>
                <a:schemeClr val="bg1"/>
              </a:solidFill>
            </a:rPr>
            <a:t>h</a:t>
          </a:r>
          <a:r>
            <a:rPr lang="en-AU" sz="1000" kern="1200"/>
            <a:t>abitats, species &amp; ecological processes </a:t>
          </a:r>
        </a:p>
        <a:p>
          <a:pPr lvl="0" algn="ctr" defTabSz="444500">
            <a:lnSpc>
              <a:spcPct val="90000"/>
            </a:lnSpc>
            <a:spcBef>
              <a:spcPct val="0"/>
            </a:spcBef>
            <a:spcAft>
              <a:spcPts val="0"/>
            </a:spcAft>
          </a:pPr>
          <a:r>
            <a:rPr lang="en-AU" sz="1000" kern="1200"/>
            <a:t>Heritage values</a:t>
          </a:r>
        </a:p>
      </dsp:txBody>
      <dsp:txXfrm>
        <a:off x="3223088" y="3307987"/>
        <a:ext cx="1364208" cy="1076286"/>
      </dsp:txXfrm>
    </dsp:sp>
    <dsp:sp modelId="{7C739E9A-C2B3-44FB-A3B3-D4BE19697EC5}">
      <dsp:nvSpPr>
        <dsp:cNvPr id="0" name=""/>
        <dsp:cNvSpPr/>
      </dsp:nvSpPr>
      <dsp:spPr>
        <a:xfrm>
          <a:off x="893733" y="382151"/>
          <a:ext cx="3849010" cy="3849010"/>
        </a:xfrm>
        <a:custGeom>
          <a:avLst/>
          <a:gdLst/>
          <a:ahLst/>
          <a:cxnLst/>
          <a:rect l="0" t="0" r="0" b="0"/>
          <a:pathLst>
            <a:path>
              <a:moveTo>
                <a:pt x="2264093" y="3818812"/>
              </a:moveTo>
              <a:arcTo wR="1924505" hR="1924505" stAng="4790199" swAng="1259237"/>
            </a:path>
          </a:pathLst>
        </a:custGeom>
        <a:noFill/>
        <a:ln w="6350" cap="flat" cmpd="sng" algn="ctr">
          <a:solidFill>
            <a:scrgbClr r="0" g="0" b="0"/>
          </a:solidFill>
          <a:prstDash val="solid"/>
          <a:miter lim="800000"/>
          <a:headEnd type="none" w="med" len="med"/>
          <a:tailEnd type="triangle" w="med" len="med"/>
        </a:ln>
        <a:effectLst/>
      </dsp:spPr>
      <dsp:style>
        <a:lnRef idx="1">
          <a:scrgbClr r="0" g="0" b="0"/>
        </a:lnRef>
        <a:fillRef idx="0">
          <a:scrgbClr r="0" g="0" b="0"/>
        </a:fillRef>
        <a:effectRef idx="0">
          <a:scrgbClr r="0" g="0" b="0"/>
        </a:effectRef>
        <a:fontRef idx="minor"/>
      </dsp:style>
    </dsp:sp>
    <dsp:sp modelId="{29CDC468-4EBC-4F8B-8519-A258012955D8}">
      <dsp:nvSpPr>
        <dsp:cNvPr id="0" name=""/>
        <dsp:cNvSpPr/>
      </dsp:nvSpPr>
      <dsp:spPr>
        <a:xfrm>
          <a:off x="969153" y="3246759"/>
          <a:ext cx="1480658" cy="1198751"/>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100000"/>
            </a:lnSpc>
            <a:spcBef>
              <a:spcPct val="0"/>
            </a:spcBef>
            <a:spcAft>
              <a:spcPts val="0"/>
            </a:spcAft>
          </a:pPr>
          <a:r>
            <a:rPr lang="en-AU" sz="1000" b="1" kern="1200"/>
            <a:t>COMMUNITY BENEFITS</a:t>
          </a:r>
        </a:p>
        <a:p>
          <a:pPr lvl="0" algn="ctr" defTabSz="444500">
            <a:lnSpc>
              <a:spcPct val="100000"/>
            </a:lnSpc>
            <a:spcBef>
              <a:spcPct val="0"/>
            </a:spcBef>
            <a:spcAft>
              <a:spcPts val="0"/>
            </a:spcAft>
          </a:pPr>
          <a:r>
            <a:rPr lang="en-AU" sz="1000" b="1" kern="1200"/>
            <a:t>Ecosystem services:</a:t>
          </a:r>
        </a:p>
        <a:p>
          <a:pPr lvl="0" algn="ctr" defTabSz="444500">
            <a:lnSpc>
              <a:spcPct val="100000"/>
            </a:lnSpc>
            <a:spcBef>
              <a:spcPct val="0"/>
            </a:spcBef>
            <a:spcAft>
              <a:spcPts val="0"/>
            </a:spcAft>
          </a:pPr>
          <a:r>
            <a:rPr lang="en-AU" sz="1000" b="0" kern="1200"/>
            <a:t>provisioning, </a:t>
          </a:r>
        </a:p>
        <a:p>
          <a:pPr lvl="0" algn="ctr" defTabSz="444500">
            <a:lnSpc>
              <a:spcPct val="100000"/>
            </a:lnSpc>
            <a:spcBef>
              <a:spcPct val="0"/>
            </a:spcBef>
            <a:spcAft>
              <a:spcPts val="0"/>
            </a:spcAft>
          </a:pPr>
          <a:r>
            <a:rPr lang="en-AU" sz="1000" b="0" kern="1200"/>
            <a:t>regulating,</a:t>
          </a:r>
        </a:p>
        <a:p>
          <a:pPr lvl="0" algn="ctr" defTabSz="444500">
            <a:lnSpc>
              <a:spcPct val="100000"/>
            </a:lnSpc>
            <a:spcBef>
              <a:spcPct val="0"/>
            </a:spcBef>
            <a:spcAft>
              <a:spcPts val="0"/>
            </a:spcAft>
          </a:pPr>
          <a:r>
            <a:rPr lang="en-AU" sz="1000" b="0" kern="1200"/>
            <a:t>cultural,</a:t>
          </a:r>
        </a:p>
        <a:p>
          <a:pPr lvl="0" algn="ctr" defTabSz="444500">
            <a:lnSpc>
              <a:spcPct val="100000"/>
            </a:lnSpc>
            <a:spcBef>
              <a:spcPct val="0"/>
            </a:spcBef>
            <a:spcAft>
              <a:spcPts val="0"/>
            </a:spcAft>
          </a:pPr>
          <a:r>
            <a:rPr lang="en-AU" sz="1000" b="0" kern="1200"/>
            <a:t>supporting</a:t>
          </a:r>
          <a:endParaRPr lang="en-AU" sz="1000" b="1" kern="1200"/>
        </a:p>
      </dsp:txBody>
      <dsp:txXfrm>
        <a:off x="1027671" y="3305277"/>
        <a:ext cx="1363622" cy="1081715"/>
      </dsp:txXfrm>
    </dsp:sp>
    <dsp:sp modelId="{4C63CF13-70E5-4322-88CC-DCE46D536B23}">
      <dsp:nvSpPr>
        <dsp:cNvPr id="0" name=""/>
        <dsp:cNvSpPr/>
      </dsp:nvSpPr>
      <dsp:spPr>
        <a:xfrm>
          <a:off x="799361" y="104753"/>
          <a:ext cx="3849010" cy="3849010"/>
        </a:xfrm>
        <a:custGeom>
          <a:avLst/>
          <a:gdLst/>
          <a:ahLst/>
          <a:cxnLst/>
          <a:rect l="0" t="0" r="0" b="0"/>
          <a:pathLst>
            <a:path>
              <a:moveTo>
                <a:pt x="429312" y="3136164"/>
              </a:moveTo>
              <a:arcTo wR="1924505" hR="1924505" stAng="8458784" swAng="1327309"/>
            </a:path>
          </a:pathLst>
        </a:custGeom>
        <a:noFill/>
        <a:ln w="6350" cap="flat" cmpd="sng" algn="ctr">
          <a:solidFill>
            <a:scrgbClr r="0" g="0" b="0"/>
          </a:solidFill>
          <a:prstDash val="solid"/>
          <a:miter lim="800000"/>
          <a:headEnd type="none" w="med" len="med"/>
          <a:tailEnd type="triangle" w="med" len="med"/>
        </a:ln>
        <a:effectLst/>
      </dsp:spPr>
      <dsp:style>
        <a:lnRef idx="1">
          <a:scrgbClr r="0" g="0" b="0"/>
        </a:lnRef>
        <a:fillRef idx="0">
          <a:scrgbClr r="0" g="0" b="0"/>
        </a:fillRef>
        <a:effectRef idx="0">
          <a:scrgbClr r="0" g="0" b="0"/>
        </a:effectRef>
        <a:fontRef idx="minor"/>
      </dsp:style>
    </dsp:sp>
    <dsp:sp modelId="{317E6803-C980-41B5-BE06-61659E038B48}">
      <dsp:nvSpPr>
        <dsp:cNvPr id="0" name=""/>
        <dsp:cNvSpPr/>
      </dsp:nvSpPr>
      <dsp:spPr>
        <a:xfrm>
          <a:off x="231934" y="1207541"/>
          <a:ext cx="1480658" cy="1373913"/>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AU" sz="1000" b="1" kern="1200"/>
            <a:t>RESPONSES </a:t>
          </a:r>
        </a:p>
        <a:p>
          <a:pPr lvl="0" algn="ctr" defTabSz="444500">
            <a:lnSpc>
              <a:spcPct val="90000"/>
            </a:lnSpc>
            <a:spcBef>
              <a:spcPct val="0"/>
            </a:spcBef>
            <a:spcAft>
              <a:spcPts val="0"/>
            </a:spcAft>
          </a:pPr>
          <a:r>
            <a:rPr lang="en-AU" sz="1000" b="1" kern="1200"/>
            <a:t>Management a</a:t>
          </a:r>
          <a:r>
            <a:rPr lang="en-AU" sz="1000" kern="1200"/>
            <a:t>ctions under e.g. </a:t>
          </a:r>
        </a:p>
        <a:p>
          <a:pPr lvl="0" algn="ctr" defTabSz="444500">
            <a:lnSpc>
              <a:spcPct val="90000"/>
            </a:lnSpc>
            <a:spcBef>
              <a:spcPct val="0"/>
            </a:spcBef>
            <a:spcAft>
              <a:spcPts val="0"/>
            </a:spcAft>
          </a:pPr>
          <a:r>
            <a:rPr lang="en-AU" sz="1000" kern="1200">
              <a:solidFill>
                <a:srgbClr val="FFFF00"/>
              </a:solidFill>
            </a:rPr>
            <a:t>Reef 2050 WQIP </a:t>
          </a:r>
          <a:r>
            <a:rPr lang="en-AU" sz="1000" kern="1200"/>
            <a:t>and Reef 2050 Long Term Sustainability Plan</a:t>
          </a:r>
        </a:p>
        <a:p>
          <a:pPr lvl="0" algn="ctr" defTabSz="444500">
            <a:lnSpc>
              <a:spcPct val="90000"/>
            </a:lnSpc>
            <a:spcBef>
              <a:spcPct val="0"/>
            </a:spcBef>
            <a:spcAft>
              <a:spcPts val="0"/>
            </a:spcAft>
          </a:pPr>
          <a:endParaRPr lang="en-AU" sz="1000" kern="1200"/>
        </a:p>
        <a:p>
          <a:pPr lvl="0" algn="ctr" defTabSz="444500">
            <a:lnSpc>
              <a:spcPct val="90000"/>
            </a:lnSpc>
            <a:spcBef>
              <a:spcPct val="0"/>
            </a:spcBef>
            <a:spcAft>
              <a:spcPts val="0"/>
            </a:spcAft>
          </a:pPr>
          <a:endParaRPr lang="en-AU" sz="1000" kern="1200"/>
        </a:p>
      </dsp:txBody>
      <dsp:txXfrm>
        <a:off x="299003" y="1274610"/>
        <a:ext cx="1346520" cy="1239775"/>
      </dsp:txXfrm>
    </dsp:sp>
    <dsp:sp modelId="{06CF278F-0012-4B15-B0B3-89F1E3B64D07}">
      <dsp:nvSpPr>
        <dsp:cNvPr id="0" name=""/>
        <dsp:cNvSpPr/>
      </dsp:nvSpPr>
      <dsp:spPr>
        <a:xfrm>
          <a:off x="531073" y="870038"/>
          <a:ext cx="3849010" cy="3849010"/>
        </a:xfrm>
        <a:custGeom>
          <a:avLst/>
          <a:gdLst/>
          <a:ahLst/>
          <a:cxnLst/>
          <a:rect l="0" t="0" r="0" b="0"/>
          <a:pathLst>
            <a:path>
              <a:moveTo>
                <a:pt x="842105" y="333238"/>
              </a:moveTo>
              <a:arcTo wR="1924505" hR="1924505" stAng="14146559" swAng="1332342"/>
            </a:path>
          </a:pathLst>
        </a:custGeom>
        <a:noFill/>
        <a:ln w="6350" cap="flat" cmpd="sng" algn="ctr">
          <a:solidFill>
            <a:scrgbClr r="0" g="0" b="0"/>
          </a:solidFill>
          <a:prstDash val="solid"/>
          <a:miter lim="800000"/>
          <a:headEnd type="none" w="med" len="med"/>
          <a:tailEnd type="triangle" w="med" len="med"/>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6">
  <dgm:title val=""/>
  <dgm:desc val=""/>
  <dgm:catLst>
    <dgm:cat type="cycle" pri="4000"/>
    <dgm:cat type="relationship" pri="24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param type="endSty" val="noArr"/>
              </dgm:alg>
              <dgm:shape xmlns:r="http://schemas.openxmlformats.org/officeDocument/2006/relationships" type="conn" r:blip="">
                <dgm:adjLst/>
              </dgm:shape>
              <dgm:presOf axis="self"/>
              <dgm:constrLst>
                <dgm:constr type="h" refType="w" fact="0.65"/>
                <dgm:constr type="connDist"/>
                <dgm:constr type="begPad" refType="connDist" fact="0.01"/>
                <dgm:constr type="endPad" refType="connDist" fact="0.01"/>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_dlc_DocId xmlns="8ccc4631-9afc-4718-b120-5e2e37a03cc7">PROJ-1577287649-482</_dlc_DocId>
    <_dlc_DocIdUrl xmlns="8ccc4631-9afc-4718-b120-5e2e37a03cc7">
      <Url>http://thedock.gbrmpa.gov.au/sites/Projects/P000056/_layouts/DocIdRedir.aspx?ID=PROJ-1577287649-482</Url>
      <Description>PROJ-1577287649-482</Description>
    </_dlc_DocIdUrl>
  </documentManagement>
</p:properties>
</file>

<file path=customXml/item3.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GBRMPA Document" ma:contentTypeID="0x010100441936E5D27A4AF2935B3316DA024CF20099EC44274A21C14AB4E4B4AC8EB06ABC" ma:contentTypeVersion="11" ma:contentTypeDescription="" ma:contentTypeScope="" ma:versionID="f41771c3f254d78a79e3b18b63e0aad4">
  <xsd:schema xmlns:xsd="http://www.w3.org/2001/XMLSchema" xmlns:xs="http://www.w3.org/2001/XMLSchema" xmlns:p="http://schemas.microsoft.com/office/2006/metadata/properties" xmlns:ns2="8ccc4631-9afc-4718-b120-5e2e37a03cc7" xmlns:ns4="http://schemas.microsoft.com/sharepoint/v4" targetNamespace="http://schemas.microsoft.com/office/2006/metadata/properties" ma:root="true" ma:fieldsID="fb371de03ca1b4b5272b2bcf92d22e30" ns2:_="" ns4:_="">
    <xsd:import namespace="8ccc4631-9afc-4718-b120-5e2e37a03cc7"/>
    <xsd:import namespace="http://schemas.microsoft.com/sharepoint/v4"/>
    <xsd:element name="properties">
      <xsd:complexType>
        <xsd:sequence>
          <xsd:element name="documentManagement">
            <xsd:complexType>
              <xsd:all>
                <xsd:element ref="ns2:_dlc_DocId" minOccurs="0"/>
                <xsd:element ref="ns2:_dlc_DocIdUrl" minOccurs="0"/>
                <xsd:element ref="ns2:_dlc_DocIdPersistId" minOccurs="0"/>
                <xsd:element ref="ns4: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2"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6038F6-B59E-44A5-928C-5AFB3385E84A}">
  <ds:schemaRefs>
    <ds:schemaRef ds:uri="http://schemas.microsoft.com/sharepoint/v3/contenttype/forms"/>
  </ds:schemaRefs>
</ds:datastoreItem>
</file>

<file path=customXml/itemProps2.xml><?xml version="1.0" encoding="utf-8"?>
<ds:datastoreItem xmlns:ds="http://schemas.openxmlformats.org/officeDocument/2006/customXml" ds:itemID="{3EC45A74-8B2B-45D1-B28E-5ACC5D6C3FE1}">
  <ds:schemaRefs>
    <ds:schemaRef ds:uri="http://schemas.microsoft.com/office/2006/documentManagement/types"/>
    <ds:schemaRef ds:uri="http://schemas.microsoft.com/office/2006/metadata/properties"/>
    <ds:schemaRef ds:uri="http://www.w3.org/XML/1998/namespace"/>
    <ds:schemaRef ds:uri="http://purl.org/dc/dcmitype/"/>
    <ds:schemaRef ds:uri="http://schemas.microsoft.com/sharepoint/v4"/>
    <ds:schemaRef ds:uri="http://purl.org/dc/terms/"/>
    <ds:schemaRef ds:uri="http://purl.org/dc/elements/1.1/"/>
    <ds:schemaRef ds:uri="http://schemas.microsoft.com/office/infopath/2007/PartnerControls"/>
    <ds:schemaRef ds:uri="http://schemas.openxmlformats.org/package/2006/metadata/core-properties"/>
    <ds:schemaRef ds:uri="8ccc4631-9afc-4718-b120-5e2e37a03cc7"/>
  </ds:schemaRefs>
</ds:datastoreItem>
</file>

<file path=customXml/itemProps3.xml><?xml version="1.0" encoding="utf-8"?>
<ds:datastoreItem xmlns:ds="http://schemas.openxmlformats.org/officeDocument/2006/customXml" ds:itemID="{68215335-274D-4734-8B2B-F732259821F8}">
  <ds:schemaRefs>
    <ds:schemaRef ds:uri="http://schemas.microsoft.com/sharepoint/events"/>
  </ds:schemaRefs>
</ds:datastoreItem>
</file>

<file path=customXml/itemProps4.xml><?xml version="1.0" encoding="utf-8"?>
<ds:datastoreItem xmlns:ds="http://schemas.openxmlformats.org/officeDocument/2006/customXml" ds:itemID="{08A053BD-7B1E-45C5-BA59-FB04E254081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83003558-9370-4574-BCDF-2690EEC6F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4</Pages>
  <Words>87151</Words>
  <Characters>496764</Characters>
  <Application>Microsoft Office Word</Application>
  <DocSecurity>0</DocSecurity>
  <Lines>4139</Lines>
  <Paragraphs>1165</Paragraphs>
  <ScaleCrop>false</ScaleCrop>
  <HeadingPairs>
    <vt:vector size="2" baseType="variant">
      <vt:variant>
        <vt:lpstr>Title</vt:lpstr>
      </vt:variant>
      <vt:variant>
        <vt:i4>1</vt:i4>
      </vt:variant>
    </vt:vector>
  </HeadingPairs>
  <TitlesOfParts>
    <vt:vector size="1" baseType="lpstr">
      <vt:lpstr>FINAL-WQ-report 2017-18</vt:lpstr>
    </vt:vector>
  </TitlesOfParts>
  <Company/>
  <LinksUpToDate>false</LinksUpToDate>
  <CharactersWithSpaces>5827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WQ-report 2017-18</dc:title>
  <dc:subject/>
  <dc:creator/>
  <cp:keywords/>
  <dc:description/>
  <cp:lastModifiedBy/>
  <cp:revision>1</cp:revision>
  <dcterms:created xsi:type="dcterms:W3CDTF">2019-09-15T23:03:00Z</dcterms:created>
  <dcterms:modified xsi:type="dcterms:W3CDTF">2019-09-15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1936E5D27A4AF2935B3316DA024CF20099EC44274A21C14AB4E4B4AC8EB06ABC</vt:lpwstr>
  </property>
  <property fmtid="{D5CDD505-2E9C-101B-9397-08002B2CF9AE}" pid="3" name="DocumentSetDescription">
    <vt:lpwstr>Documents relating to the preparation and review of draft MMP Annual Technical Reports up to the stage when they are finalized.</vt:lpwstr>
  </property>
  <property fmtid="{D5CDD505-2E9C-101B-9397-08002B2CF9AE}" pid="4" name="RecordPoint_ActiveItemUniqueId">
    <vt:lpwstr>{06350f54-96ad-4a9c-ba9a-4d3df97d9824}</vt:lpwstr>
  </property>
  <property fmtid="{D5CDD505-2E9C-101B-9397-08002B2CF9AE}" pid="5" name="RecordPoint_SubmissionCompleted">
    <vt:lpwstr>2019-08-13T22:02:17.4181230+10:00</vt:lpwstr>
  </property>
  <property fmtid="{D5CDD505-2E9C-101B-9397-08002B2CF9AE}" pid="6" name="ProjectPhase">
    <vt:lpwstr/>
  </property>
  <property fmtid="{D5CDD505-2E9C-101B-9397-08002B2CF9AE}" pid="7" name="RecordPoint_WorkflowType">
    <vt:lpwstr>ActiveSubmit</vt:lpwstr>
  </property>
  <property fmtid="{D5CDD505-2E9C-101B-9397-08002B2CF9AE}" pid="8" name="_dlc_DocIdItemGuid">
    <vt:lpwstr>06350f54-96ad-4a9c-ba9a-4d3df97d9824</vt:lpwstr>
  </property>
  <property fmtid="{D5CDD505-2E9C-101B-9397-08002B2CF9AE}" pid="9" name="RecordPoint_SubmissionDate">
    <vt:lpwstr/>
  </property>
  <property fmtid="{D5CDD505-2E9C-101B-9397-08002B2CF9AE}" pid="10" name="RecordPoint_RecordNumberSubmitted">
    <vt:lpwstr>R0000572737</vt:lpwstr>
  </property>
  <property fmtid="{D5CDD505-2E9C-101B-9397-08002B2CF9AE}" pid="11" name="RecordPoint_ActiveItemSiteId">
    <vt:lpwstr>{8ce9eba2-d4a5-4da0-9276-1d47a92e9210}</vt:lpwstr>
  </property>
  <property fmtid="{D5CDD505-2E9C-101B-9397-08002B2CF9AE}" pid="12" name="RecordPoint_ActiveItemListId">
    <vt:lpwstr>{4002bfb1-c390-4c44-aed9-c0f467baaffd}</vt:lpwstr>
  </property>
  <property fmtid="{D5CDD505-2E9C-101B-9397-08002B2CF9AE}" pid="13" name="RecordPoint_ActiveItemMoved">
    <vt:lpwstr/>
  </property>
  <property fmtid="{D5CDD505-2E9C-101B-9397-08002B2CF9AE}" pid="14" name="RecordPoint_RecordFormat">
    <vt:lpwstr/>
  </property>
  <property fmtid="{D5CDD505-2E9C-101B-9397-08002B2CF9AE}" pid="15" name="RecordPoint_ActiveItemWebId">
    <vt:lpwstr>{e7821751-c451-45dc-b45e-82cfe574dc6e}</vt:lpwstr>
  </property>
  <property fmtid="{D5CDD505-2E9C-101B-9397-08002B2CF9AE}" pid="16" name="TitusGUID">
    <vt:lpwstr>8b40e1f6-55aa-422e-bc8d-8773ceb67042</vt:lpwstr>
  </property>
  <property fmtid="{D5CDD505-2E9C-101B-9397-08002B2CF9AE}" pid="17" name="SEC">
    <vt:lpwstr>UNCLASSIFIED</vt:lpwstr>
  </property>
  <property fmtid="{D5CDD505-2E9C-101B-9397-08002B2CF9AE}" pid="18" name="DLM">
    <vt:lpwstr>No DLM</vt:lpwstr>
  </property>
</Properties>
</file>